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29ED59" w14:textId="6FE3C3E2" w:rsidR="001358B9" w:rsidRDefault="00DC663E" w:rsidP="00126D58">
      <w:pPr>
        <w:rPr>
          <w:ins w:id="3" w:author="Urfels, Anton (IRRI)" w:date="2023-10-08T00:23:00Z"/>
          <w:rFonts w:cs="Times New Roman"/>
          <w:b/>
          <w:bCs/>
        </w:rPr>
      </w:pPr>
      <w:ins w:id="4" w:author="Urfels, Anton (IRRI)" w:date="2023-10-06T22:28:00Z">
        <w:r>
          <w:rPr>
            <w:rFonts w:cs="Times New Roman"/>
            <w:b/>
            <w:bCs/>
          </w:rPr>
          <w:t xml:space="preserve">Risk-based </w:t>
        </w:r>
      </w:ins>
      <w:del w:id="5" w:author="Urfels, Anton (IRRI)" w:date="2023-10-06T20:51:00Z">
        <w:r w:rsidR="007464EB" w:rsidRPr="00256197" w:rsidDel="004F308F">
          <w:rPr>
            <w:rFonts w:cs="Times New Roman"/>
            <w:b/>
            <w:bCs/>
            <w:rPrChange w:id="6" w:author="Urfels, Anton (IRRI)" w:date="2023-10-06T20:02:00Z">
              <w:rPr>
                <w:rFonts w:ascii="Gill Sans MT" w:hAnsi="Gill Sans MT"/>
                <w:b/>
                <w:bCs/>
              </w:rPr>
            </w:rPrChange>
          </w:rPr>
          <w:delText>Spatial</w:delText>
        </w:r>
        <w:r w:rsidR="00A40FB7" w:rsidRPr="00256197" w:rsidDel="004F308F">
          <w:rPr>
            <w:rFonts w:cs="Times New Roman"/>
            <w:b/>
            <w:bCs/>
            <w:rPrChange w:id="7" w:author="Urfels, Anton (IRRI)" w:date="2023-10-06T20:02:00Z">
              <w:rPr>
                <w:rFonts w:ascii="Gill Sans MT" w:hAnsi="Gill Sans MT"/>
                <w:b/>
                <w:bCs/>
              </w:rPr>
            </w:rPrChange>
          </w:rPr>
          <w:delText xml:space="preserve">ly </w:delText>
        </w:r>
        <w:r w:rsidR="008E2898" w:rsidRPr="00256197" w:rsidDel="004F308F">
          <w:rPr>
            <w:rFonts w:cs="Times New Roman"/>
            <w:b/>
            <w:bCs/>
            <w:rPrChange w:id="8" w:author="Urfels, Anton (IRRI)" w:date="2023-10-06T20:02:00Z">
              <w:rPr>
                <w:rFonts w:ascii="Gill Sans MT" w:hAnsi="Gill Sans MT"/>
                <w:b/>
                <w:bCs/>
              </w:rPr>
            </w:rPrChange>
          </w:rPr>
          <w:delText>differentiated</w:delText>
        </w:r>
        <w:r w:rsidR="007464EB" w:rsidRPr="00256197" w:rsidDel="004F308F">
          <w:rPr>
            <w:rFonts w:cs="Times New Roman"/>
            <w:b/>
            <w:bCs/>
            <w:rPrChange w:id="9" w:author="Urfels, Anton (IRRI)" w:date="2023-10-06T20:02:00Z">
              <w:rPr>
                <w:rFonts w:ascii="Gill Sans MT" w:hAnsi="Gill Sans MT"/>
                <w:b/>
                <w:bCs/>
              </w:rPr>
            </w:rPrChange>
          </w:rPr>
          <w:delText xml:space="preserve"> </w:delText>
        </w:r>
        <w:r w:rsidR="00015FB6" w:rsidRPr="00256197" w:rsidDel="004F308F">
          <w:rPr>
            <w:rFonts w:cs="Times New Roman"/>
            <w:b/>
            <w:bCs/>
            <w:rPrChange w:id="10" w:author="Urfels, Anton (IRRI)" w:date="2023-10-06T20:02:00Z">
              <w:rPr>
                <w:rFonts w:ascii="Gill Sans MT" w:hAnsi="Gill Sans MT"/>
                <w:b/>
                <w:bCs/>
              </w:rPr>
            </w:rPrChange>
          </w:rPr>
          <w:delText>yield</w:delText>
        </w:r>
        <w:r w:rsidR="0003232F" w:rsidRPr="00256197" w:rsidDel="004F308F">
          <w:rPr>
            <w:rFonts w:cs="Times New Roman"/>
            <w:b/>
            <w:bCs/>
            <w:rPrChange w:id="11" w:author="Urfels, Anton (IRRI)" w:date="2023-10-06T20:02:00Z">
              <w:rPr>
                <w:rFonts w:ascii="Gill Sans MT" w:hAnsi="Gill Sans MT"/>
                <w:b/>
                <w:bCs/>
              </w:rPr>
            </w:rPrChange>
          </w:rPr>
          <w:delText xml:space="preserve"> and economic</w:delText>
        </w:r>
        <w:r w:rsidR="007464EB" w:rsidRPr="00256197" w:rsidDel="004F308F">
          <w:rPr>
            <w:rFonts w:cs="Times New Roman"/>
            <w:b/>
            <w:bCs/>
            <w:rPrChange w:id="12" w:author="Urfels, Anton (IRRI)" w:date="2023-10-06T20:02:00Z">
              <w:rPr>
                <w:rFonts w:ascii="Gill Sans MT" w:hAnsi="Gill Sans MT"/>
                <w:b/>
                <w:bCs/>
              </w:rPr>
            </w:rPrChange>
          </w:rPr>
          <w:delText xml:space="preserve"> risk</w:delText>
        </w:r>
        <w:r w:rsidR="00A40FB7" w:rsidRPr="00256197" w:rsidDel="004F308F">
          <w:rPr>
            <w:rFonts w:cs="Times New Roman"/>
            <w:b/>
            <w:bCs/>
            <w:rPrChange w:id="13" w:author="Urfels, Anton (IRRI)" w:date="2023-10-06T20:02:00Z">
              <w:rPr>
                <w:rFonts w:ascii="Gill Sans MT" w:hAnsi="Gill Sans MT"/>
                <w:b/>
                <w:bCs/>
              </w:rPr>
            </w:rPrChange>
          </w:rPr>
          <w:delText xml:space="preserve">s </w:delText>
        </w:r>
        <w:r w:rsidR="0086162C" w:rsidRPr="00256197" w:rsidDel="004F308F">
          <w:rPr>
            <w:rFonts w:cs="Times New Roman"/>
            <w:b/>
            <w:bCs/>
            <w:rPrChange w:id="14" w:author="Urfels, Anton (IRRI)" w:date="2023-10-06T20:02:00Z">
              <w:rPr>
                <w:rFonts w:ascii="Gill Sans MT" w:hAnsi="Gill Sans MT"/>
                <w:b/>
                <w:bCs/>
              </w:rPr>
            </w:rPrChange>
          </w:rPr>
          <w:delText>of</w:delText>
        </w:r>
      </w:del>
      <w:ins w:id="15" w:author="Urfels, Anton (IRRI)" w:date="2023-10-06T22:28:00Z">
        <w:r>
          <w:rPr>
            <w:rFonts w:cs="Times New Roman"/>
            <w:b/>
            <w:bCs/>
          </w:rPr>
          <w:t>e</w:t>
        </w:r>
      </w:ins>
      <w:ins w:id="16" w:author="Urfels, Anton (IRRI)" w:date="2023-10-06T22:26:00Z">
        <w:r>
          <w:rPr>
            <w:rFonts w:cs="Times New Roman"/>
            <w:b/>
            <w:bCs/>
          </w:rPr>
          <w:t>valuati</w:t>
        </w:r>
      </w:ins>
      <w:ins w:id="17" w:author="Urfels, Anton (IRRI)" w:date="2023-10-06T22:28:00Z">
        <w:r>
          <w:rPr>
            <w:rFonts w:cs="Times New Roman"/>
            <w:b/>
            <w:bCs/>
          </w:rPr>
          <w:t>ons of</w:t>
        </w:r>
      </w:ins>
      <w:ins w:id="18" w:author="Urfels, Anton (IRRI)" w:date="2023-10-06T22:30:00Z">
        <w:r>
          <w:rPr>
            <w:rFonts w:cs="Times New Roman"/>
            <w:b/>
            <w:bCs/>
          </w:rPr>
          <w:t xml:space="preserve"> competing</w:t>
        </w:r>
      </w:ins>
      <w:ins w:id="19" w:author="Urfels, Anton (IRRI)" w:date="2023-10-06T21:56:00Z">
        <w:r w:rsidR="008A2D26">
          <w:rPr>
            <w:rFonts w:cs="Times New Roman"/>
            <w:b/>
            <w:bCs/>
          </w:rPr>
          <w:t xml:space="preserve"> </w:t>
        </w:r>
      </w:ins>
      <w:del w:id="20" w:author="Urfels, Anton (IRRI)" w:date="2023-10-06T21:57:00Z">
        <w:r w:rsidR="0086162C" w:rsidRPr="00256197" w:rsidDel="008A2D26">
          <w:rPr>
            <w:rFonts w:cs="Times New Roman"/>
            <w:b/>
            <w:bCs/>
            <w:rPrChange w:id="21" w:author="Urfels, Anton (IRRI)" w:date="2023-10-06T20:02:00Z">
              <w:rPr>
                <w:rFonts w:ascii="Gill Sans MT" w:hAnsi="Gill Sans MT"/>
                <w:b/>
                <w:bCs/>
              </w:rPr>
            </w:rPrChange>
          </w:rPr>
          <w:delText xml:space="preserve"> </w:delText>
        </w:r>
      </w:del>
      <w:del w:id="22" w:author="Urfels, Anton (IRRI)" w:date="2023-10-06T21:53:00Z">
        <w:r w:rsidR="0086162C" w:rsidRPr="00256197" w:rsidDel="008A2D26">
          <w:rPr>
            <w:rFonts w:cs="Times New Roman"/>
            <w:b/>
            <w:bCs/>
            <w:rPrChange w:id="23" w:author="Urfels, Anton (IRRI)" w:date="2023-10-06T20:02:00Z">
              <w:rPr>
                <w:rFonts w:ascii="Gill Sans MT" w:hAnsi="Gill Sans MT"/>
                <w:b/>
                <w:bCs/>
              </w:rPr>
            </w:rPrChange>
          </w:rPr>
          <w:delText>r</w:delText>
        </w:r>
        <w:r w:rsidR="00EC57D4" w:rsidRPr="00256197" w:rsidDel="008A2D26">
          <w:rPr>
            <w:rFonts w:cs="Times New Roman"/>
            <w:b/>
            <w:bCs/>
            <w:rPrChange w:id="24" w:author="Urfels, Anton (IRRI)" w:date="2023-10-06T20:02:00Z">
              <w:rPr>
                <w:rFonts w:ascii="Gill Sans MT" w:hAnsi="Gill Sans MT"/>
                <w:b/>
                <w:bCs/>
              </w:rPr>
            </w:rPrChange>
          </w:rPr>
          <w:delText xml:space="preserve">ice </w:delText>
        </w:r>
      </w:del>
      <w:del w:id="25" w:author="Urfels, Anton (IRRI)" w:date="2023-10-06T22:25:00Z">
        <w:r w:rsidR="00EC57D4" w:rsidRPr="00256197" w:rsidDel="00DC663E">
          <w:rPr>
            <w:rFonts w:cs="Times New Roman"/>
            <w:b/>
            <w:bCs/>
            <w:rPrChange w:id="26" w:author="Urfels, Anton (IRRI)" w:date="2023-10-06T20:02:00Z">
              <w:rPr>
                <w:rFonts w:ascii="Gill Sans MT" w:hAnsi="Gill Sans MT"/>
                <w:b/>
                <w:bCs/>
              </w:rPr>
            </w:rPrChange>
          </w:rPr>
          <w:delText>planting</w:delText>
        </w:r>
      </w:del>
      <w:del w:id="27" w:author="Urfels, Anton (IRRI)" w:date="2023-10-06T21:57:00Z">
        <w:r w:rsidR="00EC57D4" w:rsidRPr="00256197" w:rsidDel="008A2D26">
          <w:rPr>
            <w:rFonts w:cs="Times New Roman"/>
            <w:b/>
            <w:bCs/>
            <w:rPrChange w:id="28" w:author="Urfels, Anton (IRRI)" w:date="2023-10-06T20:02:00Z">
              <w:rPr>
                <w:rFonts w:ascii="Gill Sans MT" w:hAnsi="Gill Sans MT"/>
                <w:b/>
                <w:bCs/>
              </w:rPr>
            </w:rPrChange>
          </w:rPr>
          <w:delText xml:space="preserve"> date</w:delText>
        </w:r>
      </w:del>
      <w:del w:id="29" w:author="Urfels, Anton (IRRI)" w:date="2023-10-06T21:59:00Z">
        <w:r w:rsidR="00EC57D4" w:rsidRPr="00256197" w:rsidDel="008A2D26">
          <w:rPr>
            <w:rFonts w:cs="Times New Roman"/>
            <w:b/>
            <w:bCs/>
            <w:rPrChange w:id="30" w:author="Urfels, Anton (IRRI)" w:date="2023-10-06T20:02:00Z">
              <w:rPr>
                <w:rFonts w:ascii="Gill Sans MT" w:hAnsi="Gill Sans MT"/>
                <w:b/>
                <w:bCs/>
              </w:rPr>
            </w:rPrChange>
          </w:rPr>
          <w:delText xml:space="preserve"> strategies</w:delText>
        </w:r>
      </w:del>
      <w:del w:id="31" w:author="Urfels, Anton (IRRI)" w:date="2023-10-06T22:25:00Z">
        <w:r w:rsidR="0086162C" w:rsidRPr="00256197" w:rsidDel="00DC663E">
          <w:rPr>
            <w:rFonts w:cs="Times New Roman"/>
            <w:b/>
            <w:bCs/>
            <w:rPrChange w:id="32" w:author="Urfels, Anton (IRRI)" w:date="2023-10-06T20:02:00Z">
              <w:rPr>
                <w:rFonts w:ascii="Gill Sans MT" w:hAnsi="Gill Sans MT"/>
                <w:b/>
                <w:bCs/>
              </w:rPr>
            </w:rPrChange>
          </w:rPr>
          <w:delText xml:space="preserve"> </w:delText>
        </w:r>
      </w:del>
      <w:ins w:id="33" w:author="Urfels, Anton (IRRI)" w:date="2023-10-06T22:25:00Z">
        <w:r>
          <w:rPr>
            <w:rFonts w:cs="Times New Roman"/>
            <w:b/>
            <w:bCs/>
          </w:rPr>
          <w:t>agronomic</w:t>
        </w:r>
      </w:ins>
      <w:ins w:id="34" w:author="Urfels, Anton (IRRI)" w:date="2023-10-06T22:29:00Z">
        <w:r>
          <w:rPr>
            <w:rFonts w:cs="Times New Roman"/>
            <w:b/>
            <w:bCs/>
          </w:rPr>
          <w:t xml:space="preserve"> </w:t>
        </w:r>
      </w:ins>
      <w:ins w:id="35" w:author="Urfels, Anton (IRRI)" w:date="2023-10-06T22:25:00Z">
        <w:r>
          <w:rPr>
            <w:rFonts w:cs="Times New Roman"/>
            <w:b/>
            <w:bCs/>
          </w:rPr>
          <w:t>climate adapt</w:t>
        </w:r>
      </w:ins>
      <w:ins w:id="36" w:author="Urfels, Anton (IRRI)" w:date="2023-10-06T22:26:00Z">
        <w:r>
          <w:rPr>
            <w:rFonts w:cs="Times New Roman"/>
            <w:b/>
            <w:bCs/>
          </w:rPr>
          <w:t>ation</w:t>
        </w:r>
      </w:ins>
      <w:ins w:id="37" w:author="Urfels, Anton (IRRI)" w:date="2023-10-08T00:30:00Z">
        <w:r w:rsidR="00727B9F">
          <w:rPr>
            <w:rFonts w:cs="Times New Roman"/>
            <w:b/>
            <w:bCs/>
          </w:rPr>
          <w:t xml:space="preserve"> strategies</w:t>
        </w:r>
      </w:ins>
      <w:ins w:id="38" w:author="Urfels, Anton (IRRI)" w:date="2023-10-06T22:28:00Z">
        <w:r>
          <w:rPr>
            <w:rFonts w:cs="Times New Roman"/>
            <w:b/>
            <w:bCs/>
          </w:rPr>
          <w:t xml:space="preserve">: </w:t>
        </w:r>
      </w:ins>
      <w:ins w:id="39" w:author="Urfels, Anton (IRRI)" w:date="2023-10-06T22:29:00Z">
        <w:r>
          <w:rPr>
            <w:rFonts w:cs="Times New Roman"/>
            <w:b/>
            <w:bCs/>
          </w:rPr>
          <w:t>The case of rice planting strategies in the Indo Gangetic Plains</w:t>
        </w:r>
      </w:ins>
    </w:p>
    <w:p w14:paraId="4B289955" w14:textId="659B9FAB" w:rsidR="00C62B9D" w:rsidRDefault="001358B9" w:rsidP="00126D58">
      <w:pPr>
        <w:rPr>
          <w:ins w:id="40" w:author="Urfels, Anton (IRRI)" w:date="2023-10-08T00:25:00Z"/>
          <w:rFonts w:cs="Times New Roman"/>
        </w:rPr>
      </w:pPr>
      <w:ins w:id="41" w:author="Urfels, Anton (IRRI)" w:date="2023-10-08T00:23:00Z">
        <w:r w:rsidRPr="001358B9">
          <w:rPr>
            <w:rFonts w:cs="Times New Roman"/>
            <w:rPrChange w:id="42" w:author="Urfels, Anton (IRRI)" w:date="2023-10-08T00:23:00Z">
              <w:rPr>
                <w:rFonts w:cs="Times New Roman"/>
                <w:b/>
                <w:bCs/>
              </w:rPr>
            </w:rPrChange>
          </w:rPr>
          <w:t>Maxwell Mkdondiwa,</w:t>
        </w:r>
      </w:ins>
      <w:ins w:id="43" w:author="Urfels, Anton (IRRI)" w:date="2023-10-08T00:24:00Z">
        <w:r w:rsidR="00C62B9D">
          <w:rPr>
            <w:rFonts w:cs="Times New Roman"/>
            <w:vertAlign w:val="superscript"/>
          </w:rPr>
          <w:t>1</w:t>
        </w:r>
      </w:ins>
      <w:ins w:id="44" w:author="Urfels, Anton (IRRI)" w:date="2023-10-08T00:23:00Z">
        <w:r w:rsidRPr="001358B9">
          <w:rPr>
            <w:rFonts w:cs="Times New Roman"/>
            <w:rPrChange w:id="45" w:author="Urfels, Anton (IRRI)" w:date="2023-10-08T00:23:00Z">
              <w:rPr>
                <w:rFonts w:cs="Times New Roman"/>
                <w:b/>
                <w:bCs/>
              </w:rPr>
            </w:rPrChange>
          </w:rPr>
          <w:t xml:space="preserve"> Anton Urfels</w:t>
        </w:r>
      </w:ins>
      <w:ins w:id="46" w:author="Urfels, Anton (IRRI)" w:date="2023-10-08T00:25:00Z">
        <w:r w:rsidR="00C62B9D">
          <w:rPr>
            <w:rFonts w:cs="Times New Roman"/>
            <w:vertAlign w:val="superscript"/>
          </w:rPr>
          <w:t>2</w:t>
        </w:r>
      </w:ins>
      <w:ins w:id="47" w:author="Urfels, Anton (IRRI)" w:date="2023-10-08T00:24:00Z">
        <w:r w:rsidR="00C62B9D">
          <w:rPr>
            <w:rFonts w:cs="Times New Roman"/>
            <w:vertAlign w:val="superscript"/>
          </w:rPr>
          <w:t>,</w:t>
        </w:r>
      </w:ins>
      <w:ins w:id="48" w:author="Urfels, Anton (IRRI)" w:date="2023-10-08T00:25:00Z">
        <w:r w:rsidR="00C62B9D">
          <w:rPr>
            <w:rFonts w:cs="Times New Roman"/>
            <w:vertAlign w:val="superscript"/>
          </w:rPr>
          <w:t>3</w:t>
        </w:r>
      </w:ins>
    </w:p>
    <w:p w14:paraId="4FF26BB2" w14:textId="77777777" w:rsidR="00C62B9D" w:rsidRDefault="00C62B9D" w:rsidP="00126D58">
      <w:pPr>
        <w:rPr>
          <w:ins w:id="49" w:author="Urfels, Anton (IRRI)" w:date="2023-10-08T00:25:00Z"/>
          <w:rFonts w:cs="Times New Roman"/>
        </w:rPr>
      </w:pPr>
      <w:ins w:id="50" w:author="Urfels, Anton (IRRI)" w:date="2023-10-08T00:25:00Z">
        <w:r>
          <w:rPr>
            <w:rFonts w:cs="Times New Roman"/>
          </w:rPr>
          <w:t xml:space="preserve">1 CIMMYT International Maize and Wheat Improvement </w:t>
        </w:r>
        <w:proofErr w:type="spellStart"/>
        <w:r>
          <w:rPr>
            <w:rFonts w:cs="Times New Roman"/>
          </w:rPr>
          <w:t>Center</w:t>
        </w:r>
        <w:proofErr w:type="spellEnd"/>
        <w:r>
          <w:rPr>
            <w:rFonts w:cs="Times New Roman"/>
          </w:rPr>
          <w:t>, New Delhi, India</w:t>
        </w:r>
      </w:ins>
    </w:p>
    <w:p w14:paraId="49C917FA" w14:textId="77777777" w:rsidR="00CD609E" w:rsidRDefault="00C62B9D" w:rsidP="00126D58">
      <w:pPr>
        <w:rPr>
          <w:ins w:id="51" w:author="Urfels, Anton (IRRI)" w:date="2023-10-08T00:27:00Z"/>
          <w:rFonts w:cs="Times New Roman"/>
        </w:rPr>
      </w:pPr>
      <w:ins w:id="52" w:author="Urfels, Anton (IRRI)" w:date="2023-10-08T00:25:00Z">
        <w:r>
          <w:rPr>
            <w:rFonts w:cs="Times New Roman"/>
          </w:rPr>
          <w:t xml:space="preserve">2 International Rice </w:t>
        </w:r>
      </w:ins>
      <w:ins w:id="53" w:author="Urfels, Anton (IRRI)" w:date="2023-10-08T00:26:00Z">
        <w:r>
          <w:rPr>
            <w:rFonts w:cs="Times New Roman"/>
          </w:rPr>
          <w:t xml:space="preserve">Research Institute (IRRI), Los </w:t>
        </w:r>
        <w:proofErr w:type="spellStart"/>
        <w:r>
          <w:rPr>
            <w:rFonts w:cs="Times New Roman"/>
          </w:rPr>
          <w:t>Baños</w:t>
        </w:r>
        <w:proofErr w:type="spellEnd"/>
        <w:r>
          <w:rPr>
            <w:rFonts w:cs="Times New Roman"/>
          </w:rPr>
          <w:t>, The Philippines</w:t>
        </w:r>
      </w:ins>
    </w:p>
    <w:p w14:paraId="01509096" w14:textId="2E23B344" w:rsidR="00DA126F" w:rsidRPr="001358B9" w:rsidRDefault="00CD609E">
      <w:pPr>
        <w:rPr>
          <w:ins w:id="54" w:author="Urfels, Anton (IRRI)" w:date="2023-10-07T23:35:00Z"/>
          <w:rFonts w:cs="Times New Roman"/>
          <w:rPrChange w:id="55" w:author="Urfels, Anton (IRRI)" w:date="2023-10-08T00:23:00Z">
            <w:rPr>
              <w:ins w:id="56" w:author="Urfels, Anton (IRRI)" w:date="2023-10-07T23:35:00Z"/>
              <w:rFonts w:cs="Times New Roman"/>
              <w:b/>
              <w:bCs/>
            </w:rPr>
          </w:rPrChange>
        </w:rPr>
        <w:pPrChange w:id="57" w:author="Urfels, Anton (IRRI)" w:date="2023-10-07T23:50:00Z">
          <w:pPr>
            <w:spacing w:line="259" w:lineRule="auto"/>
          </w:pPr>
        </w:pPrChange>
      </w:pPr>
      <w:ins w:id="58" w:author="Urfels, Anton (IRRI)" w:date="2023-10-08T00:27:00Z">
        <w:r>
          <w:rPr>
            <w:rFonts w:cs="Times New Roman"/>
          </w:rPr>
          <w:t>3 Water Resources Management Group, Wageningen University &amp; Research, Wageningen, NL</w:t>
        </w:r>
      </w:ins>
      <w:ins w:id="59" w:author="Urfels, Anton (IRRI)" w:date="2023-10-07T23:35:00Z">
        <w:r w:rsidR="00DA126F" w:rsidRPr="001358B9">
          <w:rPr>
            <w:rFonts w:cs="Times New Roman"/>
            <w:rPrChange w:id="60" w:author="Urfels, Anton (IRRI)" w:date="2023-10-08T00:23:00Z">
              <w:rPr>
                <w:rFonts w:cs="Times New Roman"/>
                <w:b/>
                <w:bCs/>
              </w:rPr>
            </w:rPrChange>
          </w:rPr>
          <w:br w:type="page"/>
        </w:r>
      </w:ins>
    </w:p>
    <w:p w14:paraId="4511F352" w14:textId="4D97C732" w:rsidR="00A1759F" w:rsidRPr="00256197" w:rsidDel="00DA126F" w:rsidRDefault="0086162C" w:rsidP="00B202CF">
      <w:pPr>
        <w:pStyle w:val="Heading1"/>
        <w:rPr>
          <w:del w:id="61" w:author="Urfels, Anton (IRRI)" w:date="2023-10-07T23:36:00Z"/>
          <w:rPrChange w:id="62" w:author="Urfels, Anton (IRRI)" w:date="2023-10-06T20:02:00Z">
            <w:rPr>
              <w:del w:id="63" w:author="Urfels, Anton (IRRI)" w:date="2023-10-07T23:36:00Z"/>
              <w:rFonts w:ascii="Gill Sans MT" w:hAnsi="Gill Sans MT"/>
              <w:b/>
              <w:bCs/>
            </w:rPr>
          </w:rPrChange>
        </w:rPr>
        <w:pPrChange w:id="64" w:author="Urfels, Anton (IRRI)" w:date="2023-10-12T22:51:00Z">
          <w:pPr/>
        </w:pPrChange>
      </w:pPr>
      <w:del w:id="65" w:author="Urfels, Anton (IRRI)" w:date="2023-10-06T21:52:00Z">
        <w:r w:rsidRPr="00256197" w:rsidDel="00B71A6A">
          <w:rPr>
            <w:rPrChange w:id="66" w:author="Urfels, Anton (IRRI)" w:date="2023-10-06T20:02:00Z">
              <w:rPr>
                <w:rFonts w:ascii="Gill Sans MT" w:hAnsi="Gill Sans MT"/>
                <w:b/>
                <w:bCs/>
              </w:rPr>
            </w:rPrChange>
          </w:rPr>
          <w:lastRenderedPageBreak/>
          <w:delText>for Indo-Gangetic Plains</w:delText>
        </w:r>
        <w:r w:rsidR="00641973" w:rsidRPr="00256197" w:rsidDel="00B71A6A">
          <w:rPr>
            <w:rPrChange w:id="67" w:author="Urfels, Anton (IRRI)" w:date="2023-10-06T20:02:00Z">
              <w:rPr>
                <w:rFonts w:ascii="Gill Sans MT" w:hAnsi="Gill Sans MT"/>
                <w:b/>
                <w:bCs/>
              </w:rPr>
            </w:rPrChange>
          </w:rPr>
          <w:delText>: A c</w:delText>
        </w:r>
      </w:del>
      <w:del w:id="68" w:author="Urfels, Anton (IRRI)" w:date="2023-10-06T21:53:00Z">
        <w:r w:rsidR="00641973" w:rsidRPr="00256197" w:rsidDel="008A2D26">
          <w:rPr>
            <w:rPrChange w:id="69" w:author="Urfels, Anton (IRRI)" w:date="2023-10-06T20:02:00Z">
              <w:rPr>
                <w:rFonts w:ascii="Gill Sans MT" w:hAnsi="Gill Sans MT"/>
                <w:b/>
                <w:bCs/>
              </w:rPr>
            </w:rPrChange>
          </w:rPr>
          <w:delText>omputational</w:delText>
        </w:r>
      </w:del>
      <w:del w:id="70" w:author="Urfels, Anton (IRRI)" w:date="2023-10-06T21:52:00Z">
        <w:r w:rsidR="00804016" w:rsidRPr="00256197" w:rsidDel="00B71A6A">
          <w:rPr>
            <w:rPrChange w:id="71" w:author="Urfels, Anton (IRRI)" w:date="2023-10-06T20:02:00Z">
              <w:rPr>
                <w:rFonts w:ascii="Gill Sans MT" w:hAnsi="Gill Sans MT"/>
                <w:b/>
                <w:bCs/>
              </w:rPr>
            </w:rPrChange>
          </w:rPr>
          <w:delText xml:space="preserve"> risk</w:delText>
        </w:r>
      </w:del>
      <w:del w:id="72" w:author="Urfels, Anton (IRRI)" w:date="2023-10-06T21:53:00Z">
        <w:r w:rsidR="00804016" w:rsidRPr="00256197" w:rsidDel="008A2D26">
          <w:rPr>
            <w:rPrChange w:id="73" w:author="Urfels, Anton (IRRI)" w:date="2023-10-06T20:02:00Z">
              <w:rPr>
                <w:rFonts w:ascii="Gill Sans MT" w:hAnsi="Gill Sans MT"/>
                <w:b/>
                <w:bCs/>
              </w:rPr>
            </w:rPrChange>
          </w:rPr>
          <w:delText xml:space="preserve"> modelling </w:delText>
        </w:r>
      </w:del>
      <w:del w:id="74" w:author="Urfels, Anton (IRRI)" w:date="2023-10-06T21:52:00Z">
        <w:r w:rsidR="00804016" w:rsidRPr="00256197" w:rsidDel="00B71A6A">
          <w:rPr>
            <w:rPrChange w:id="75" w:author="Urfels, Anton (IRRI)" w:date="2023-10-06T20:02:00Z">
              <w:rPr>
                <w:rFonts w:ascii="Gill Sans MT" w:hAnsi="Gill Sans MT"/>
                <w:b/>
                <w:bCs/>
              </w:rPr>
            </w:rPrChange>
          </w:rPr>
          <w:delText>approach</w:delText>
        </w:r>
      </w:del>
    </w:p>
    <w:p w14:paraId="4ED85149" w14:textId="345EA7BF" w:rsidR="00621E03" w:rsidRPr="00256197" w:rsidRDefault="00621E03" w:rsidP="00B202CF">
      <w:pPr>
        <w:pStyle w:val="Heading1"/>
      </w:pPr>
      <w:r w:rsidRPr="00256197">
        <w:t>Abstra</w:t>
      </w:r>
      <w:r w:rsidR="005C4819" w:rsidRPr="00256197">
        <w:t>ct</w:t>
      </w:r>
    </w:p>
    <w:p w14:paraId="71130921" w14:textId="024393A2" w:rsidR="008F2406" w:rsidRDefault="008F2406">
      <w:pPr>
        <w:jc w:val="both"/>
        <w:rPr>
          <w:ins w:id="76" w:author="Urfels, Anton (IRRI)" w:date="2023-10-08T10:43:00Z"/>
          <w:rFonts w:cs="Times New Roman"/>
        </w:rPr>
      </w:pPr>
      <w:ins w:id="77" w:author="Urfels, Anton (IRRI)" w:date="2023-10-08T10:41:00Z">
        <w:r>
          <w:rPr>
            <w:rFonts w:cs="Times New Roman"/>
          </w:rPr>
          <w:t xml:space="preserve">CONTEXT: </w:t>
        </w:r>
      </w:ins>
      <w:ins w:id="78" w:author="Urfels, Anton (IRRI)" w:date="2023-10-06T21:54:00Z">
        <w:r w:rsidR="008A2D26">
          <w:rPr>
            <w:rFonts w:cs="Times New Roman"/>
          </w:rPr>
          <w:t>Adjusting crop planting dates</w:t>
        </w:r>
      </w:ins>
      <w:ins w:id="79" w:author="Urfels, Anton (IRRI)" w:date="2023-10-06T22:00:00Z">
        <w:r w:rsidR="008A2D26">
          <w:rPr>
            <w:rFonts w:cs="Times New Roman"/>
          </w:rPr>
          <w:t xml:space="preserve"> and variety durations</w:t>
        </w:r>
      </w:ins>
      <w:ins w:id="80" w:author="Urfels, Anton (IRRI)" w:date="2023-10-06T21:54:00Z">
        <w:r w:rsidR="008A2D26">
          <w:rPr>
            <w:rFonts w:cs="Times New Roman"/>
          </w:rPr>
          <w:t xml:space="preserve"> is emerging as a crucia</w:t>
        </w:r>
      </w:ins>
      <w:ins w:id="81" w:author="Urfels, Anton (IRRI)" w:date="2023-10-06T21:55:00Z">
        <w:r w:rsidR="008A2D26">
          <w:rPr>
            <w:rFonts w:cs="Times New Roman"/>
          </w:rPr>
          <w:t>l climate change adaptation strategy for</w:t>
        </w:r>
      </w:ins>
      <w:ins w:id="82" w:author="Urfels, Anton (IRRI)" w:date="2023-10-06T21:57:00Z">
        <w:r w:rsidR="008A2D26">
          <w:rPr>
            <w:rFonts w:cs="Times New Roman"/>
          </w:rPr>
          <w:t xml:space="preserve"> many</w:t>
        </w:r>
      </w:ins>
      <w:ins w:id="83" w:author="Urfels, Anton (IRRI)" w:date="2023-10-06T21:55:00Z">
        <w:r w:rsidR="008A2D26">
          <w:rPr>
            <w:rFonts w:cs="Times New Roman"/>
          </w:rPr>
          <w:t xml:space="preserve"> cereal systems.</w:t>
        </w:r>
      </w:ins>
      <w:ins w:id="84" w:author="Urfels, Anton (IRRI)" w:date="2023-10-06T21:59:00Z">
        <w:r w:rsidR="008A2D26">
          <w:rPr>
            <w:rFonts w:cs="Times New Roman"/>
          </w:rPr>
          <w:t xml:space="preserve"> </w:t>
        </w:r>
      </w:ins>
      <w:ins w:id="85" w:author="Urfels, Anton (IRRI)" w:date="2023-10-06T22:01:00Z">
        <w:r w:rsidR="008A2D26">
          <w:rPr>
            <w:rFonts w:cs="Times New Roman"/>
          </w:rPr>
          <w:t xml:space="preserve">Such strategies </w:t>
        </w:r>
      </w:ins>
      <w:ins w:id="86" w:author="Urfels, Anton (IRRI)" w:date="2023-10-06T22:00:00Z">
        <w:r w:rsidR="008A2D26">
          <w:rPr>
            <w:rFonts w:cs="Times New Roman"/>
          </w:rPr>
          <w:t xml:space="preserve"> </w:t>
        </w:r>
      </w:ins>
      <w:ins w:id="87" w:author="Urfels, Anton (IRRI)" w:date="2023-10-06T22:01:00Z">
        <w:r w:rsidR="008A2D26">
          <w:rPr>
            <w:rFonts w:cs="Times New Roman"/>
          </w:rPr>
          <w:t>include</w:t>
        </w:r>
      </w:ins>
      <w:ins w:id="88" w:author="Urfels, Anton (IRRI)" w:date="2023-10-06T22:00:00Z">
        <w:r w:rsidR="008A2D26">
          <w:rPr>
            <w:rFonts w:cs="Times New Roman"/>
          </w:rPr>
          <w:t xml:space="preserve"> harmonizing crop pl</w:t>
        </w:r>
      </w:ins>
      <w:ins w:id="89" w:author="Urfels, Anton (IRRI)" w:date="2023-10-06T22:01:00Z">
        <w:r w:rsidR="008A2D26">
          <w:rPr>
            <w:rFonts w:cs="Times New Roman"/>
          </w:rPr>
          <w:t>anting with the onset of the rainy season or planting at specific recommended calendar dates. Evaluation</w:t>
        </w:r>
      </w:ins>
      <w:ins w:id="90" w:author="Urfels, Anton (IRRI)" w:date="2023-10-06T22:02:00Z">
        <w:r w:rsidR="008A2D26">
          <w:rPr>
            <w:rFonts w:cs="Times New Roman"/>
          </w:rPr>
          <w:t xml:space="preserve">s of these strategies mostly consider </w:t>
        </w:r>
      </w:ins>
      <w:ins w:id="91" w:author="Urfels, Anton (IRRI)" w:date="2023-10-06T21:58:00Z">
        <w:r w:rsidR="008A2D26">
          <w:rPr>
            <w:rFonts w:cs="Times New Roman"/>
          </w:rPr>
          <w:t>yield and yield variability, but focus less on finan</w:t>
        </w:r>
      </w:ins>
      <w:ins w:id="92" w:author="Urfels, Anton (IRRI)" w:date="2023-10-06T21:59:00Z">
        <w:r w:rsidR="008A2D26">
          <w:rPr>
            <w:rFonts w:cs="Times New Roman"/>
          </w:rPr>
          <w:t>cial</w:t>
        </w:r>
      </w:ins>
      <w:ins w:id="93" w:author="Urfels, Anton (IRRI)" w:date="2023-10-06T21:58:00Z">
        <w:r w:rsidR="008A2D26">
          <w:rPr>
            <w:rFonts w:cs="Times New Roman"/>
          </w:rPr>
          <w:t xml:space="preserve"> risks</w:t>
        </w:r>
      </w:ins>
      <w:ins w:id="94" w:author="Urfels, Anton (IRRI)" w:date="2023-10-06T21:59:00Z">
        <w:r w:rsidR="008A2D26">
          <w:rPr>
            <w:rFonts w:cs="Times New Roman"/>
          </w:rPr>
          <w:t xml:space="preserve"> associated with different planting strategies.</w:t>
        </w:r>
      </w:ins>
      <w:ins w:id="95" w:author="Urfels, Anton (IRRI)" w:date="2023-10-06T22:03:00Z">
        <w:r w:rsidR="008A2D26">
          <w:rPr>
            <w:rFonts w:cs="Times New Roman"/>
          </w:rPr>
          <w:t xml:space="preserve"> </w:t>
        </w:r>
        <w:r w:rsidR="004003E0">
          <w:rPr>
            <w:rFonts w:cs="Times New Roman"/>
          </w:rPr>
          <w:t>However, choosing</w:t>
        </w:r>
      </w:ins>
      <w:ins w:id="96" w:author="Urfels, Anton (IRRI)" w:date="2023-10-06T22:05:00Z">
        <w:r w:rsidR="004003E0">
          <w:rPr>
            <w:rFonts w:cs="Times New Roman"/>
          </w:rPr>
          <w:t xml:space="preserve"> recommendations</w:t>
        </w:r>
      </w:ins>
      <w:ins w:id="97" w:author="Urfels, Anton (IRRI)" w:date="2023-10-06T22:03:00Z">
        <w:r w:rsidR="004003E0">
          <w:rPr>
            <w:rFonts w:cs="Times New Roman"/>
          </w:rPr>
          <w:t xml:space="preserve"> amongst competing levels of yield and yield stability is not straightforward a</w:t>
        </w:r>
      </w:ins>
      <w:ins w:id="98" w:author="Urfels, Anton (IRRI)" w:date="2023-10-07T23:51:00Z">
        <w:r w:rsidR="00126D58">
          <w:rPr>
            <w:rFonts w:cs="Times New Roman"/>
          </w:rPr>
          <w:t>nd need to cater to</w:t>
        </w:r>
      </w:ins>
      <w:ins w:id="99" w:author="Urfels, Anton (IRRI)" w:date="2023-10-06T22:03:00Z">
        <w:r w:rsidR="004003E0">
          <w:rPr>
            <w:rFonts w:cs="Times New Roman"/>
          </w:rPr>
          <w:t xml:space="preserve"> </w:t>
        </w:r>
      </w:ins>
      <w:ins w:id="100" w:author="Urfels, Anton (IRRI)" w:date="2023-10-07T23:51:00Z">
        <w:r w:rsidR="00126D58">
          <w:rPr>
            <w:rFonts w:cs="Times New Roman"/>
          </w:rPr>
          <w:t>farme</w:t>
        </w:r>
      </w:ins>
      <w:ins w:id="101" w:author="Urfels, Anton (IRRI)" w:date="2023-10-07T23:52:00Z">
        <w:r w:rsidR="00126D58">
          <w:rPr>
            <w:rFonts w:cs="Times New Roman"/>
          </w:rPr>
          <w:t xml:space="preserve">rs that are </w:t>
        </w:r>
      </w:ins>
      <w:ins w:id="102" w:author="Urfels, Anton (IRRI)" w:date="2023-10-07T23:51:00Z">
        <w:r w:rsidR="00126D58">
          <w:rPr>
            <w:rFonts w:cs="Times New Roman"/>
          </w:rPr>
          <w:t>risk averse</w:t>
        </w:r>
      </w:ins>
      <w:ins w:id="103" w:author="Urfels, Anton (IRRI)" w:date="2023-10-12T16:43:00Z">
        <w:r w:rsidR="007B019E">
          <w:rPr>
            <w:rFonts w:cs="Times New Roman"/>
          </w:rPr>
          <w:t xml:space="preserve"> – especially financially. </w:t>
        </w:r>
      </w:ins>
    </w:p>
    <w:p w14:paraId="7A390C81" w14:textId="29A73966" w:rsidR="008F2406" w:rsidRDefault="008F2406">
      <w:pPr>
        <w:jc w:val="both"/>
        <w:rPr>
          <w:ins w:id="104" w:author="Urfels, Anton (IRRI)" w:date="2023-10-08T10:43:00Z"/>
          <w:rFonts w:cs="Times New Roman"/>
        </w:rPr>
      </w:pPr>
      <w:ins w:id="105" w:author="Urfels, Anton (IRRI)" w:date="2023-10-08T10:41:00Z">
        <w:r>
          <w:rPr>
            <w:rFonts w:cs="Times New Roman"/>
          </w:rPr>
          <w:t>OBJECTIVE:</w:t>
        </w:r>
      </w:ins>
      <w:ins w:id="106" w:author="Urfels, Anton (IRRI)" w:date="2023-10-06T22:04:00Z">
        <w:r w:rsidR="004003E0">
          <w:rPr>
            <w:rFonts w:cs="Times New Roman"/>
          </w:rPr>
          <w:t xml:space="preserve"> Here, we present a novel framework that uses a</w:t>
        </w:r>
      </w:ins>
      <w:ins w:id="107" w:author="Urfels, Anton (IRRI)" w:date="2023-10-06T22:06:00Z">
        <w:r w:rsidR="004003E0">
          <w:rPr>
            <w:rFonts w:cs="Times New Roman"/>
          </w:rPr>
          <w:t xml:space="preserve"> computational</w:t>
        </w:r>
      </w:ins>
      <w:ins w:id="108" w:author="Urfels, Anton (IRRI)" w:date="2023-10-06T22:04:00Z">
        <w:r w:rsidR="004003E0">
          <w:rPr>
            <w:rFonts w:cs="Times New Roman"/>
          </w:rPr>
          <w:t xml:space="preserve"> spatial e</w:t>
        </w:r>
      </w:ins>
      <w:ins w:id="109" w:author="MKONDIWA, Maxwell (CIMMYT-India)" w:date="2023-10-08T11:14:00Z">
        <w:r w:rsidR="00AB6C8B">
          <w:rPr>
            <w:rFonts w:cs="Times New Roman"/>
          </w:rPr>
          <w:t>x</w:t>
        </w:r>
      </w:ins>
      <w:ins w:id="110" w:author="Urfels, Anton (IRRI)" w:date="2023-10-12T16:44:00Z">
        <w:r w:rsidR="007B019E">
          <w:rPr>
            <w:rFonts w:cs="Times New Roman"/>
          </w:rPr>
          <w:t>-</w:t>
        </w:r>
      </w:ins>
      <w:ins w:id="111" w:author="MKONDIWA, Maxwell (CIMMYT-India)" w:date="2023-10-08T11:14:00Z">
        <w:r w:rsidR="00AB6C8B">
          <w:rPr>
            <w:rFonts w:cs="Times New Roman"/>
          </w:rPr>
          <w:t>ante</w:t>
        </w:r>
      </w:ins>
      <w:ins w:id="112" w:author="Urfels, Anton (IRRI)" w:date="2023-10-06T22:04:00Z">
        <w:del w:id="113" w:author="MKONDIWA, Maxwell (CIMMYT-India)" w:date="2023-10-08T11:14:00Z">
          <w:r w:rsidR="004003E0" w:rsidDel="00AB6C8B">
            <w:rPr>
              <w:rFonts w:cs="Times New Roman"/>
            </w:rPr>
            <w:delText>conomics</w:delText>
          </w:r>
        </w:del>
        <w:r w:rsidR="004003E0">
          <w:rPr>
            <w:rFonts w:cs="Times New Roman"/>
          </w:rPr>
          <w:t xml:space="preserve"> approach for</w:t>
        </w:r>
      </w:ins>
      <w:ins w:id="114" w:author="Urfels, Anton (IRRI)" w:date="2023-10-07T23:52:00Z">
        <w:r w:rsidR="00126D58">
          <w:rPr>
            <w:rFonts w:cs="Times New Roman"/>
          </w:rPr>
          <w:t xml:space="preserve"> risk-based</w:t>
        </w:r>
      </w:ins>
      <w:ins w:id="115" w:author="Urfels, Anton (IRRI)" w:date="2023-10-06T22:04:00Z">
        <w:r w:rsidR="004003E0">
          <w:rPr>
            <w:rFonts w:cs="Times New Roman"/>
          </w:rPr>
          <w:t xml:space="preserve"> evaluati</w:t>
        </w:r>
      </w:ins>
      <w:ins w:id="116" w:author="Urfels, Anton (IRRI)" w:date="2023-10-07T23:52:00Z">
        <w:r w:rsidR="00126D58">
          <w:rPr>
            <w:rFonts w:cs="Times New Roman"/>
          </w:rPr>
          <w:t>ons of agronomic adaptation options</w:t>
        </w:r>
      </w:ins>
      <w:ins w:id="117" w:author="Urfels, Anton (IRRI)" w:date="2023-10-06T22:06:00Z">
        <w:r w:rsidR="004003E0">
          <w:rPr>
            <w:rFonts w:cs="Times New Roman"/>
          </w:rPr>
          <w:t>.</w:t>
        </w:r>
      </w:ins>
    </w:p>
    <w:p w14:paraId="1972DBBD" w14:textId="3D010A04" w:rsidR="008F2406" w:rsidRDefault="008F2406">
      <w:pPr>
        <w:jc w:val="both"/>
        <w:rPr>
          <w:ins w:id="118" w:author="Urfels, Anton (IRRI)" w:date="2023-10-08T10:43:00Z"/>
          <w:rFonts w:cs="Times New Roman"/>
        </w:rPr>
      </w:pPr>
      <w:ins w:id="119" w:author="Urfels, Anton (IRRI)" w:date="2023-10-08T10:42:00Z">
        <w:r>
          <w:rPr>
            <w:rFonts w:cs="Times New Roman"/>
          </w:rPr>
          <w:t xml:space="preserve">METHODS: </w:t>
        </w:r>
      </w:ins>
      <w:ins w:id="120" w:author="Urfels, Anton (IRRI)" w:date="2023-10-12T16:45:00Z">
        <w:r w:rsidR="007B019E">
          <w:rPr>
            <w:rFonts w:cs="Times New Roman"/>
          </w:rPr>
          <w:t>We use a second order stochastic dominance approach that is paired with computational optimization</w:t>
        </w:r>
      </w:ins>
      <w:ins w:id="121" w:author="Urfels, Anton (IRRI)" w:date="2023-10-12T16:46:00Z">
        <w:r w:rsidR="007B019E">
          <w:rPr>
            <w:rFonts w:cs="Times New Roman"/>
          </w:rPr>
          <w:t>.</w:t>
        </w:r>
      </w:ins>
      <w:ins w:id="122" w:author="Urfels, Anton (IRRI)" w:date="2023-10-12T16:45:00Z">
        <w:r w:rsidR="007B019E">
          <w:rPr>
            <w:rFonts w:cs="Times New Roman"/>
          </w:rPr>
          <w:t xml:space="preserve"> </w:t>
        </w:r>
      </w:ins>
      <w:ins w:id="123" w:author="Urfels, Anton (IRRI)" w:date="2023-10-06T22:06:00Z">
        <w:r w:rsidR="004003E0">
          <w:rPr>
            <w:rFonts w:cs="Times New Roman"/>
          </w:rPr>
          <w:t>To demonst</w:t>
        </w:r>
      </w:ins>
      <w:ins w:id="124" w:author="Urfels, Anton (IRRI)" w:date="2023-10-06T22:07:00Z">
        <w:r w:rsidR="004003E0">
          <w:rPr>
            <w:rFonts w:cs="Times New Roman"/>
          </w:rPr>
          <w:t>rate our approach</w:t>
        </w:r>
      </w:ins>
      <w:ins w:id="125" w:author="Urfels, Anton (IRRI)" w:date="2023-10-07T23:52:00Z">
        <w:r w:rsidR="00126D58">
          <w:rPr>
            <w:rFonts w:cs="Times New Roman"/>
          </w:rPr>
          <w:t>,</w:t>
        </w:r>
      </w:ins>
      <w:ins w:id="126" w:author="Urfels, Anton (IRRI)" w:date="2023-10-06T22:07:00Z">
        <w:r w:rsidR="004003E0">
          <w:rPr>
            <w:rFonts w:cs="Times New Roman"/>
          </w:rPr>
          <w:t xml:space="preserve"> we </w:t>
        </w:r>
      </w:ins>
      <w:ins w:id="127" w:author="Urfels, Anton (IRRI)" w:date="2023-10-07T23:52:00Z">
        <w:r w:rsidR="00126D58">
          <w:rPr>
            <w:rFonts w:cs="Times New Roman"/>
          </w:rPr>
          <w:t xml:space="preserve">compare the </w:t>
        </w:r>
      </w:ins>
      <w:ins w:id="128" w:author="Urfels, Anton (IRRI)" w:date="2023-10-12T16:46:00Z">
        <w:r w:rsidR="007B019E">
          <w:rPr>
            <w:rFonts w:cs="Times New Roman"/>
          </w:rPr>
          <w:t xml:space="preserve">yield </w:t>
        </w:r>
      </w:ins>
      <w:ins w:id="129" w:author="Urfels, Anton (IRRI)" w:date="2023-10-12T16:47:00Z">
        <w:r w:rsidR="007B019E">
          <w:rPr>
            <w:rFonts w:cs="Times New Roman"/>
          </w:rPr>
          <w:t>risks</w:t>
        </w:r>
      </w:ins>
      <w:ins w:id="130" w:author="Urfels, Anton (IRRI)" w:date="2023-10-12T16:46:00Z">
        <w:r w:rsidR="007B019E">
          <w:rPr>
            <w:rFonts w:cs="Times New Roman"/>
          </w:rPr>
          <w:t xml:space="preserve"> and economic </w:t>
        </w:r>
      </w:ins>
      <w:ins w:id="131" w:author="Urfels, Anton (IRRI)" w:date="2023-10-07T23:52:00Z">
        <w:r w:rsidR="00126D58">
          <w:rPr>
            <w:rFonts w:cs="Times New Roman"/>
          </w:rPr>
          <w:t>risks associated with</w:t>
        </w:r>
      </w:ins>
      <w:ins w:id="132" w:author="Urfels, Anton (IRRI)" w:date="2023-10-06T22:07:00Z">
        <w:r w:rsidR="004003E0">
          <w:rPr>
            <w:rFonts w:cs="Times New Roman"/>
          </w:rPr>
          <w:t xml:space="preserve"> readily available gridded crop simulation outputs for various rice planting strategies </w:t>
        </w:r>
      </w:ins>
      <w:ins w:id="133" w:author="Urfels, Anton (IRRI)" w:date="2023-10-07T23:52:00Z">
        <w:r w:rsidR="00126D58">
          <w:rPr>
            <w:rFonts w:cs="Times New Roman"/>
          </w:rPr>
          <w:t>across</w:t>
        </w:r>
      </w:ins>
      <w:ins w:id="134" w:author="Urfels, Anton (IRRI)" w:date="2023-10-06T22:07:00Z">
        <w:r w:rsidR="004003E0">
          <w:rPr>
            <w:rFonts w:cs="Times New Roman"/>
          </w:rPr>
          <w:t xml:space="preserve"> the Indo-Gangetic Plains</w:t>
        </w:r>
      </w:ins>
      <w:ins w:id="135" w:author="Urfels, Anton (IRRI)" w:date="2023-10-12T16:47:00Z">
        <w:r w:rsidR="007B019E">
          <w:rPr>
            <w:rFonts w:cs="Times New Roman"/>
          </w:rPr>
          <w:t xml:space="preserve"> – a m</w:t>
        </w:r>
      </w:ins>
      <w:ins w:id="136" w:author="Urfels, Anton (IRRI)" w:date="2023-10-12T16:48:00Z">
        <w:r w:rsidR="007B019E">
          <w:rPr>
            <w:rFonts w:cs="Times New Roman"/>
          </w:rPr>
          <w:t>ajor</w:t>
        </w:r>
      </w:ins>
      <w:ins w:id="137" w:author="Urfels, Anton (IRRI)" w:date="2023-10-12T16:47:00Z">
        <w:r w:rsidR="007B019E">
          <w:rPr>
            <w:rFonts w:cs="Times New Roman"/>
          </w:rPr>
          <w:t xml:space="preserve"> region experiencing food insecurity and </w:t>
        </w:r>
      </w:ins>
      <w:ins w:id="138" w:author="Urfels, Anton (IRRI)" w:date="2023-10-12T16:48:00Z">
        <w:r w:rsidR="007B019E">
          <w:rPr>
            <w:rFonts w:cs="Times New Roman"/>
          </w:rPr>
          <w:t>climate impacts.</w:t>
        </w:r>
      </w:ins>
    </w:p>
    <w:p w14:paraId="1B22313C" w14:textId="7810977E" w:rsidR="008F2406" w:rsidRDefault="008F2406">
      <w:pPr>
        <w:jc w:val="both"/>
        <w:rPr>
          <w:ins w:id="139" w:author="Urfels, Anton (IRRI)" w:date="2023-10-08T10:43:00Z"/>
          <w:rFonts w:cs="Times New Roman"/>
        </w:rPr>
      </w:pPr>
      <w:ins w:id="140" w:author="Urfels, Anton (IRRI)" w:date="2023-10-08T10:42:00Z">
        <w:r>
          <w:rPr>
            <w:rFonts w:cs="Times New Roman"/>
          </w:rPr>
          <w:t>RESULTS AND CONCLUSIONS:</w:t>
        </w:r>
      </w:ins>
      <w:ins w:id="141" w:author="Urfels, Anton (IRRI)" w:date="2023-10-12T16:48:00Z">
        <w:r w:rsidR="007B019E">
          <w:rPr>
            <w:rFonts w:cs="Times New Roman"/>
          </w:rPr>
          <w:t xml:space="preserve"> </w:t>
        </w:r>
      </w:ins>
      <w:ins w:id="142" w:author="Urfels, Anton (IRRI)" w:date="2023-10-06T22:09:00Z">
        <w:r w:rsidR="004003E0">
          <w:rPr>
            <w:rFonts w:cs="Times New Roman"/>
          </w:rPr>
          <w:t>Our findi</w:t>
        </w:r>
      </w:ins>
      <w:ins w:id="143" w:author="Urfels, Anton (IRRI)" w:date="2023-10-06T22:10:00Z">
        <w:r w:rsidR="004003E0">
          <w:rPr>
            <w:rFonts w:cs="Times New Roman"/>
          </w:rPr>
          <w:t xml:space="preserve">ngs </w:t>
        </w:r>
      </w:ins>
      <w:ins w:id="144" w:author="Urfels, Anton (IRRI)" w:date="2023-10-06T22:11:00Z">
        <w:r w:rsidR="004003E0">
          <w:rPr>
            <w:rFonts w:cs="Times New Roman"/>
          </w:rPr>
          <w:t>provide quantitative evidence</w:t>
        </w:r>
      </w:ins>
      <w:ins w:id="145" w:author="Urfels, Anton (IRRI)" w:date="2023-10-06T22:19:00Z">
        <w:r w:rsidR="00A8456D">
          <w:rPr>
            <w:rFonts w:cs="Times New Roman"/>
          </w:rPr>
          <w:t xml:space="preserve"> </w:t>
        </w:r>
      </w:ins>
      <w:ins w:id="146" w:author="Urfels, Anton (IRRI)" w:date="2023-10-12T16:49:00Z">
        <w:r w:rsidR="007B019E">
          <w:rPr>
            <w:rFonts w:cs="Times New Roman"/>
          </w:rPr>
          <w:t>about the riskiness of</w:t>
        </w:r>
      </w:ins>
      <w:ins w:id="147" w:author="Urfels, Anton (IRRI)" w:date="2023-10-07T23:53:00Z">
        <w:r w:rsidR="00126D58">
          <w:rPr>
            <w:rFonts w:cs="Times New Roman"/>
          </w:rPr>
          <w:t xml:space="preserve"> previously recommended </w:t>
        </w:r>
      </w:ins>
      <w:ins w:id="148" w:author="Urfels, Anton (IRRI)" w:date="2023-10-07T23:54:00Z">
        <w:r w:rsidR="00126D58">
          <w:rPr>
            <w:rFonts w:cs="Times New Roman"/>
          </w:rPr>
          <w:t xml:space="preserve">rice </w:t>
        </w:r>
      </w:ins>
      <w:ins w:id="149" w:author="Urfels, Anton (IRRI)" w:date="2023-10-06T22:15:00Z">
        <w:r w:rsidR="00A8456D">
          <w:rPr>
            <w:rFonts w:cs="Times New Roman"/>
          </w:rPr>
          <w:t>planting date</w:t>
        </w:r>
      </w:ins>
      <w:ins w:id="150" w:author="Urfels, Anton (IRRI)" w:date="2023-10-07T23:54:00Z">
        <w:r w:rsidR="00126D58">
          <w:rPr>
            <w:rFonts w:cs="Times New Roman"/>
          </w:rPr>
          <w:t xml:space="preserve"> strategies. Our risk-based assessment corrob</w:t>
        </w:r>
      </w:ins>
      <w:ins w:id="151" w:author="Urfels, Anton (IRRI)" w:date="2023-10-07T23:55:00Z">
        <w:r w:rsidR="00126D58">
          <w:rPr>
            <w:rFonts w:cs="Times New Roman"/>
          </w:rPr>
          <w:t xml:space="preserve">orates the recommendation for planting </w:t>
        </w:r>
      </w:ins>
      <w:ins w:id="152" w:author="Urfels, Anton (IRRI)" w:date="2023-10-06T22:15:00Z">
        <w:r w:rsidR="00A8456D">
          <w:rPr>
            <w:rFonts w:cs="Times New Roman"/>
          </w:rPr>
          <w:t xml:space="preserve">long-duration varieties at the monsoon onset in the Eastern IGP, </w:t>
        </w:r>
      </w:ins>
      <w:ins w:id="153" w:author="Urfels, Anton (IRRI)" w:date="2023-10-07T23:55:00Z">
        <w:r w:rsidR="00126D58">
          <w:rPr>
            <w:rFonts w:cs="Times New Roman"/>
          </w:rPr>
          <w:t xml:space="preserve">and </w:t>
        </w:r>
      </w:ins>
      <w:ins w:id="154" w:author="Urfels, Anton (IRRI)" w:date="2023-10-06T22:16:00Z">
        <w:r w:rsidR="00A8456D">
          <w:rPr>
            <w:rFonts w:cs="Times New Roman"/>
          </w:rPr>
          <w:t xml:space="preserve">at </w:t>
        </w:r>
      </w:ins>
      <w:ins w:id="155" w:author="Urfels, Anton (IRRI)" w:date="2023-10-06T22:14:00Z">
        <w:r w:rsidR="00A8456D">
          <w:rPr>
            <w:rFonts w:cs="Times New Roman"/>
          </w:rPr>
          <w:t>state-recommended planting dates in most of the Western and Middle IGP</w:t>
        </w:r>
      </w:ins>
      <w:ins w:id="156" w:author="Urfels, Anton (IRRI)" w:date="2023-10-06T22:16:00Z">
        <w:r w:rsidR="00A8456D">
          <w:rPr>
            <w:rFonts w:cs="Times New Roman"/>
          </w:rPr>
          <w:t xml:space="preserve">. </w:t>
        </w:r>
      </w:ins>
      <w:ins w:id="157" w:author="Urfels, Anton (IRRI)" w:date="2023-10-06T22:19:00Z">
        <w:r w:rsidR="00A8456D">
          <w:rPr>
            <w:rFonts w:cs="Times New Roman"/>
          </w:rPr>
          <w:t>Importantly,</w:t>
        </w:r>
      </w:ins>
      <w:ins w:id="158" w:author="Urfels, Anton (IRRI)" w:date="2023-10-06T22:16:00Z">
        <w:r w:rsidR="00A8456D">
          <w:rPr>
            <w:rFonts w:cs="Times New Roman"/>
          </w:rPr>
          <w:t xml:space="preserve"> our risk-based assessment shows</w:t>
        </w:r>
      </w:ins>
      <w:ins w:id="159" w:author="Urfels, Anton (IRRI)" w:date="2023-10-07T23:55:00Z">
        <w:r w:rsidR="00126D58">
          <w:rPr>
            <w:rFonts w:cs="Times New Roman"/>
          </w:rPr>
          <w:t xml:space="preserve"> where</w:t>
        </w:r>
      </w:ins>
      <w:ins w:id="160" w:author="Urfels, Anton (IRRI)" w:date="2023-10-06T22:17:00Z">
        <w:r w:rsidR="00A8456D">
          <w:rPr>
            <w:rFonts w:cs="Times New Roman"/>
          </w:rPr>
          <w:t xml:space="preserve"> the results are not as clear cut</w:t>
        </w:r>
      </w:ins>
      <w:ins w:id="161" w:author="Urfels, Anton (IRRI)" w:date="2023-10-12T16:50:00Z">
        <w:r w:rsidR="007B019E">
          <w:rPr>
            <w:rFonts w:cs="Times New Roman"/>
          </w:rPr>
          <w:t xml:space="preserve"> and which strategy is the least risky. This is</w:t>
        </w:r>
      </w:ins>
      <w:ins w:id="162" w:author="Urfels, Anton (IRRI)" w:date="2023-10-07T23:55:00Z">
        <w:r w:rsidR="00126D58">
          <w:rPr>
            <w:rFonts w:cs="Times New Roman"/>
          </w:rPr>
          <w:t xml:space="preserve"> especially </w:t>
        </w:r>
      </w:ins>
      <w:ins w:id="163" w:author="Urfels, Anton (IRRI)" w:date="2023-10-12T16:50:00Z">
        <w:r w:rsidR="007B019E">
          <w:rPr>
            <w:rFonts w:cs="Times New Roman"/>
          </w:rPr>
          <w:t xml:space="preserve">important </w:t>
        </w:r>
      </w:ins>
      <w:ins w:id="164" w:author="Urfels, Anton (IRRI)" w:date="2023-10-07T23:55:00Z">
        <w:r w:rsidR="00126D58">
          <w:rPr>
            <w:rFonts w:cs="Times New Roman"/>
          </w:rPr>
          <w:t xml:space="preserve">in the </w:t>
        </w:r>
      </w:ins>
      <w:ins w:id="165" w:author="Urfels, Anton (IRRI)" w:date="2023-10-06T22:24:00Z">
        <w:r w:rsidR="00DC663E">
          <w:rPr>
            <w:rFonts w:cs="Times New Roman"/>
          </w:rPr>
          <w:t xml:space="preserve">Middle </w:t>
        </w:r>
      </w:ins>
      <w:ins w:id="166" w:author="Urfels, Anton (IRRI)" w:date="2023-10-06T22:17:00Z">
        <w:r w:rsidR="00A8456D">
          <w:rPr>
            <w:rFonts w:cs="Times New Roman"/>
          </w:rPr>
          <w:t>IGP</w:t>
        </w:r>
      </w:ins>
      <w:ins w:id="167" w:author="Urfels, Anton (IRRI)" w:date="2023-10-06T22:19:00Z">
        <w:r w:rsidR="00A8456D">
          <w:rPr>
            <w:rFonts w:cs="Times New Roman"/>
          </w:rPr>
          <w:t xml:space="preserve"> where </w:t>
        </w:r>
      </w:ins>
      <w:ins w:id="168" w:author="Urfels, Anton (IRRI)" w:date="2023-10-06T22:20:00Z">
        <w:r w:rsidR="00A8456D">
          <w:rPr>
            <w:rFonts w:cs="Times New Roman"/>
          </w:rPr>
          <w:t>farmers appear to have more flexibility to achieve comparable outcomes</w:t>
        </w:r>
      </w:ins>
      <w:ins w:id="169" w:author="Urfels, Anton (IRRI)" w:date="2023-10-07T23:56:00Z">
        <w:r w:rsidR="00126D58">
          <w:rPr>
            <w:rFonts w:cs="Times New Roman"/>
          </w:rPr>
          <w:t xml:space="preserve"> with several planting strategies</w:t>
        </w:r>
      </w:ins>
      <w:ins w:id="170" w:author="Urfels, Anton (IRRI)" w:date="2023-10-06T22:17:00Z">
        <w:r w:rsidR="00A8456D">
          <w:rPr>
            <w:rFonts w:cs="Times New Roman"/>
          </w:rPr>
          <w:t>.</w:t>
        </w:r>
      </w:ins>
    </w:p>
    <w:p w14:paraId="701AB4BA" w14:textId="4F30B87B" w:rsidR="008D27C7" w:rsidRDefault="008F2406">
      <w:pPr>
        <w:jc w:val="both"/>
        <w:rPr>
          <w:ins w:id="171" w:author="Urfels, Anton (IRRI)" w:date="2023-10-08T10:38:00Z"/>
          <w:rFonts w:cs="Times New Roman"/>
        </w:rPr>
      </w:pPr>
      <w:ins w:id="172" w:author="Urfels, Anton (IRRI)" w:date="2023-10-08T10:42:00Z">
        <w:r>
          <w:rPr>
            <w:rFonts w:cs="Times New Roman"/>
          </w:rPr>
          <w:t xml:space="preserve">SIGNIFICANCE: </w:t>
        </w:r>
      </w:ins>
      <w:ins w:id="173" w:author="Urfels, Anton (IRRI)" w:date="2023-10-06T22:17:00Z">
        <w:r w:rsidR="00A8456D">
          <w:rPr>
            <w:rFonts w:cs="Times New Roman"/>
          </w:rPr>
          <w:t xml:space="preserve">In conclusion, our </w:t>
        </w:r>
      </w:ins>
      <w:ins w:id="174" w:author="Urfels, Anton (IRRI)" w:date="2023-10-06T22:18:00Z">
        <w:r w:rsidR="00A8456D">
          <w:rPr>
            <w:rFonts w:cs="Times New Roman"/>
          </w:rPr>
          <w:t xml:space="preserve">approach </w:t>
        </w:r>
      </w:ins>
      <w:ins w:id="175" w:author="Urfels, Anton (IRRI)" w:date="2023-10-06T22:17:00Z">
        <w:r w:rsidR="00A8456D">
          <w:rPr>
            <w:rFonts w:cs="Times New Roman"/>
          </w:rPr>
          <w:t>provide</w:t>
        </w:r>
      </w:ins>
      <w:ins w:id="176" w:author="Urfels, Anton (IRRI)" w:date="2023-10-06T22:18:00Z">
        <w:r w:rsidR="00A8456D">
          <w:rPr>
            <w:rFonts w:cs="Times New Roman"/>
          </w:rPr>
          <w:t>s</w:t>
        </w:r>
      </w:ins>
      <w:ins w:id="177" w:author="Urfels, Anton (IRRI)" w:date="2023-10-06T22:17:00Z">
        <w:r w:rsidR="00A8456D">
          <w:rPr>
            <w:rFonts w:cs="Times New Roman"/>
          </w:rPr>
          <w:t xml:space="preserve"> a </w:t>
        </w:r>
      </w:ins>
      <w:ins w:id="178" w:author="Urfels, Anton (IRRI)" w:date="2023-10-06T22:18:00Z">
        <w:r w:rsidR="00A8456D">
          <w:rPr>
            <w:rFonts w:cs="Times New Roman"/>
          </w:rPr>
          <w:t>useful</w:t>
        </w:r>
      </w:ins>
      <w:ins w:id="179" w:author="Urfels, Anton (IRRI)" w:date="2023-10-06T22:24:00Z">
        <w:r w:rsidR="00DC663E">
          <w:rPr>
            <w:rFonts w:cs="Times New Roman"/>
          </w:rPr>
          <w:t xml:space="preserve"> and novel</w:t>
        </w:r>
      </w:ins>
      <w:ins w:id="180" w:author="Urfels, Anton (IRRI)" w:date="2023-10-06T22:18:00Z">
        <w:r w:rsidR="00A8456D">
          <w:rPr>
            <w:rFonts w:cs="Times New Roman"/>
          </w:rPr>
          <w:t xml:space="preserve"> tool for comparing different agronomic climate ada</w:t>
        </w:r>
      </w:ins>
      <w:ins w:id="181" w:author="Urfels, Anton (IRRI)" w:date="2023-10-06T22:19:00Z">
        <w:r w:rsidR="00A8456D">
          <w:rPr>
            <w:rFonts w:cs="Times New Roman"/>
          </w:rPr>
          <w:t xml:space="preserve">ptation </w:t>
        </w:r>
      </w:ins>
      <w:ins w:id="182" w:author="Urfels, Anton (IRRI)" w:date="2023-10-06T22:18:00Z">
        <w:r w:rsidR="00A8456D">
          <w:rPr>
            <w:rFonts w:cs="Times New Roman"/>
          </w:rPr>
          <w:t>strategies from a</w:t>
        </w:r>
      </w:ins>
      <w:ins w:id="183" w:author="Urfels, Anton (IRRI)" w:date="2023-10-06T22:19:00Z">
        <w:r w:rsidR="00A8456D">
          <w:rPr>
            <w:rFonts w:cs="Times New Roman"/>
          </w:rPr>
          <w:t>n economic</w:t>
        </w:r>
      </w:ins>
      <w:ins w:id="184" w:author="Urfels, Anton (IRRI)" w:date="2023-10-06T22:18:00Z">
        <w:r w:rsidR="00A8456D">
          <w:rPr>
            <w:rFonts w:cs="Times New Roman"/>
          </w:rPr>
          <w:t xml:space="preserve"> risk perspective in a spatial framework.</w:t>
        </w:r>
      </w:ins>
    </w:p>
    <w:p w14:paraId="4ADBD681" w14:textId="77777777" w:rsidR="008F2406" w:rsidRDefault="008F2406">
      <w:pPr>
        <w:spacing w:line="259" w:lineRule="auto"/>
        <w:rPr>
          <w:ins w:id="185" w:author="Urfels, Anton (IRRI)" w:date="2023-10-08T10:43:00Z"/>
          <w:rFonts w:eastAsiaTheme="majorEastAsia" w:cstheme="majorBidi"/>
          <w:b/>
          <w:sz w:val="24"/>
          <w:szCs w:val="32"/>
        </w:rPr>
      </w:pPr>
      <w:ins w:id="186" w:author="Urfels, Anton (IRRI)" w:date="2023-10-08T10:43:00Z">
        <w:r>
          <w:br w:type="page"/>
        </w:r>
      </w:ins>
    </w:p>
    <w:p w14:paraId="585CA553" w14:textId="0CEBBDC5" w:rsidR="008D27C7" w:rsidRDefault="008D27C7" w:rsidP="00B202CF">
      <w:pPr>
        <w:pStyle w:val="Heading1"/>
        <w:rPr>
          <w:ins w:id="187" w:author="Urfels, Anton (IRRI)" w:date="2023-10-08T10:38:00Z"/>
        </w:rPr>
      </w:pPr>
      <w:ins w:id="188" w:author="Urfels, Anton (IRRI)" w:date="2023-10-08T10:38:00Z">
        <w:r>
          <w:lastRenderedPageBreak/>
          <w:t>Graphical Abstract</w:t>
        </w:r>
      </w:ins>
    </w:p>
    <w:p w14:paraId="0A93EC5E" w14:textId="77777777" w:rsidR="008D27C7" w:rsidRDefault="008D27C7" w:rsidP="00B202CF">
      <w:pPr>
        <w:pStyle w:val="Heading1"/>
        <w:rPr>
          <w:ins w:id="189" w:author="Urfels, Anton (IRRI)" w:date="2023-10-08T10:39:00Z"/>
        </w:rPr>
      </w:pPr>
      <w:ins w:id="190" w:author="Urfels, Anton (IRRI)" w:date="2023-10-08T10:39:00Z">
        <w:r>
          <w:rPr>
            <w:noProof/>
          </w:rPr>
          <mc:AlternateContent>
            <mc:Choice Requires="wps">
              <w:drawing>
                <wp:anchor distT="0" distB="0" distL="114300" distR="114300" simplePos="0" relativeHeight="251659268" behindDoc="0" locked="0" layoutInCell="1" allowOverlap="1" wp14:anchorId="10928F09" wp14:editId="0D512327">
                  <wp:simplePos x="0" y="0"/>
                  <wp:positionH relativeFrom="column">
                    <wp:posOffset>973461</wp:posOffset>
                  </wp:positionH>
                  <wp:positionV relativeFrom="paragraph">
                    <wp:posOffset>210820</wp:posOffset>
                  </wp:positionV>
                  <wp:extent cx="2324456" cy="538385"/>
                  <wp:effectExtent l="0" t="0" r="0" b="0"/>
                  <wp:wrapNone/>
                  <wp:docPr id="688900776" name="Text Box 1"/>
                  <wp:cNvGraphicFramePr/>
                  <a:graphic xmlns:a="http://schemas.openxmlformats.org/drawingml/2006/main">
                    <a:graphicData uri="http://schemas.microsoft.com/office/word/2010/wordprocessingShape">
                      <wps:wsp>
                        <wps:cNvSpPr txBox="1"/>
                        <wps:spPr>
                          <a:xfrm>
                            <a:off x="0" y="0"/>
                            <a:ext cx="2324456" cy="538385"/>
                          </a:xfrm>
                          <a:prstGeom prst="rect">
                            <a:avLst/>
                          </a:prstGeom>
                          <a:noFill/>
                          <a:ln w="6350">
                            <a:noFill/>
                          </a:ln>
                        </wps:spPr>
                        <wps:txbx>
                          <w:txbxContent>
                            <w:p w14:paraId="76401265" w14:textId="5C89B1C0" w:rsidR="008D27C7" w:rsidRPr="008D27C7" w:rsidRDefault="008D27C7">
                              <w:pPr>
                                <w:jc w:val="center"/>
                                <w:rPr>
                                  <w:lang w:val="en-US"/>
                                  <w:rPrChange w:id="191" w:author="Urfels, Anton (IRRI)" w:date="2023-10-08T10:39:00Z">
                                    <w:rPr/>
                                  </w:rPrChange>
                                </w:rPr>
                                <w:pPrChange w:id="192" w:author="Urfels, Anton (IRRI)" w:date="2023-10-08T10:44:00Z">
                                  <w:pPr/>
                                </w:pPrChange>
                              </w:pPr>
                              <w:ins w:id="193" w:author="Urfels, Anton (IRRI)" w:date="2023-10-08T10:39:00Z">
                                <w:r>
                                  <w:rPr>
                                    <w:lang w:val="en-US"/>
                                  </w:rPr>
                                  <w:t>Rice planting strategies for risk averse farmers</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0928F09" id="_x0000_t202" coordsize="21600,21600" o:spt="202" path="m,l,21600r21600,l21600,xe">
                  <v:stroke joinstyle="miter"/>
                  <v:path gradientshapeok="t" o:connecttype="rect"/>
                </v:shapetype>
                <v:shape id="Text Box 1" o:spid="_x0000_s1026" type="#_x0000_t202" style="position:absolute;margin-left:76.65pt;margin-top:16.6pt;width:183.05pt;height:42.4pt;z-index:2516592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" filled="f" stroked="f" strokeweight=".5pt">
                  <v:textbox>
                    <w:txbxContent>
                      <w:p w14:paraId="76401265" w14:textId="5C89B1C0" w:rsidR="008D27C7" w:rsidRPr="008D27C7" w:rsidRDefault="008D27C7">
                        <w:pPr>
                          <w:jc w:val="center"/>
                          <w:rPr>
                            <w:lang w:val="en-US"/>
                            <w:rPrChange w:id="194" w:author="Urfels, Anton (IRRI)" w:date="2023-10-08T10:39:00Z">
                              <w:rPr/>
                            </w:rPrChange>
                          </w:rPr>
                          <w:pPrChange w:id="195" w:author="Urfels, Anton (IRRI)" w:date="2023-10-08T10:44:00Z">
                            <w:pPr/>
                          </w:pPrChange>
                        </w:pPr>
                        <w:ins w:id="196" w:author="Urfels, Anton (IRRI)" w:date="2023-10-08T10:39:00Z">
                          <w:r>
                            <w:rPr>
                              <w:lang w:val="en-US"/>
                            </w:rPr>
                            <w:t>Rice planting strategies for risk averse farmers</w:t>
                          </w:r>
                        </w:ins>
                      </w:p>
                    </w:txbxContent>
                  </v:textbox>
                </v:shape>
              </w:pict>
            </mc:Fallback>
          </mc:AlternateContent>
        </w:r>
      </w:ins>
      <w:ins w:id="197" w:author="Urfels, Anton (IRRI)" w:date="2023-10-08T10:38:00Z">
        <w:r w:rsidRPr="00256197">
          <w:rPr>
            <w:noProof/>
          </w:rPr>
          <w:drawing>
            <wp:inline distT="0" distB="0" distL="0" distR="0" wp14:anchorId="0D2CD65B" wp14:editId="3D6F0C0B">
              <wp:extent cx="3972756" cy="2418608"/>
              <wp:effectExtent l="0" t="0" r="2540" b="0"/>
              <wp:docPr id="2027995942" name="Picture 20279959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995942" name="Picture 2027995942"/>
                      <pic:cNvPicPr>
                        <a:picLocks noChangeAspect="1" noChangeArrowheads="1"/>
                      </pic:cNvPicPr>
                    </pic:nvPicPr>
                    <pic:blipFill>
                      <a:blip r:embed="rId8" cstate="print">
                        <a:extLst>
                          <a:ext uri="{28A0092B-C50C-407E-A947-70E740481C1C}">
                            <a14:useLocalDpi xmlns:a14="http://schemas.microsoft.com/office/drawing/2010/main" val="0"/>
                          </a:ext>
                        </a:extLst>
                      </a:blip>
                      <a:srcRect l="391" r="391"/>
                      <a:stretch>
                        <a:fillRect/>
                      </a:stretch>
                    </pic:blipFill>
                    <pic:spPr bwMode="auto">
                      <a:xfrm>
                        <a:off x="0" y="0"/>
                        <a:ext cx="3972756" cy="2418608"/>
                      </a:xfrm>
                      <a:prstGeom prst="rect">
                        <a:avLst/>
                      </a:prstGeom>
                      <a:noFill/>
                      <a:ln>
                        <a:noFill/>
                      </a:ln>
                      <a:extLst>
                        <a:ext uri="{53640926-AAD7-44D8-BBD7-CCE9431645EC}">
                          <a14:shadowObscured xmlns:a14="http://schemas.microsoft.com/office/drawing/2010/main"/>
                        </a:ext>
                      </a:extLst>
                    </pic:spPr>
                  </pic:pic>
                </a:graphicData>
              </a:graphic>
            </wp:inline>
          </w:drawing>
        </w:r>
      </w:ins>
    </w:p>
    <w:p w14:paraId="2F59FB5B" w14:textId="77777777" w:rsidR="008D27C7" w:rsidRDefault="008D27C7" w:rsidP="008D27C7">
      <w:pPr>
        <w:jc w:val="both"/>
        <w:rPr>
          <w:ins w:id="198" w:author="Urfels, Anton (IRRI)" w:date="2023-10-08T10:39:00Z"/>
          <w:rFonts w:cs="Times New Roman"/>
          <w:b/>
          <w:bCs/>
        </w:rPr>
      </w:pPr>
    </w:p>
    <w:p w14:paraId="375E58DD" w14:textId="2A022534" w:rsidR="00126D58" w:rsidRPr="008D27C7" w:rsidRDefault="008D27C7">
      <w:pPr>
        <w:jc w:val="both"/>
        <w:rPr>
          <w:ins w:id="199" w:author="Urfels, Anton (IRRI)" w:date="2023-10-07T23:49:00Z"/>
          <w:rFonts w:cs="Times New Roman"/>
          <w:rPrChange w:id="200" w:author="Urfels, Anton (IRRI)" w:date="2023-10-08T10:39:00Z">
            <w:rPr>
              <w:ins w:id="201" w:author="Urfels, Anton (IRRI)" w:date="2023-10-07T23:49:00Z"/>
              <w:b/>
            </w:rPr>
          </w:rPrChange>
        </w:rPr>
        <w:pPrChange w:id="202" w:author="Urfels, Anton (IRRI)" w:date="2023-10-08T10:39:00Z">
          <w:pPr>
            <w:spacing w:line="259" w:lineRule="auto"/>
          </w:pPr>
        </w:pPrChange>
      </w:pPr>
      <w:ins w:id="203" w:author="Urfels, Anton (IRRI)" w:date="2023-10-08T10:39:00Z">
        <w:r w:rsidRPr="00450E8D">
          <w:rPr>
            <w:rFonts w:cs="Times New Roman"/>
            <w:b/>
            <w:bCs/>
          </w:rPr>
          <w:t>Keywords:</w:t>
        </w:r>
        <w:r>
          <w:rPr>
            <w:rFonts w:cs="Times New Roman"/>
            <w:b/>
            <w:bCs/>
          </w:rPr>
          <w:t xml:space="preserve"> </w:t>
        </w:r>
        <w:r w:rsidRPr="00450E8D">
          <w:rPr>
            <w:rFonts w:cs="Times New Roman"/>
            <w:b/>
            <w:bCs/>
          </w:rPr>
          <w:t xml:space="preserve"> </w:t>
        </w:r>
        <w:r>
          <w:rPr>
            <w:rFonts w:cs="Times New Roman"/>
          </w:rPr>
          <w:t>sustainable agriculture, spatial economics, climate resilience, irrigation, smallholder farmers</w:t>
        </w:r>
      </w:ins>
      <w:ins w:id="204" w:author="Urfels, Anton (IRRI)" w:date="2023-10-07T23:49:00Z">
        <w:r w:rsidR="00126D58" w:rsidRPr="008D27C7">
          <w:rPr>
            <w:b/>
          </w:rPr>
          <w:br w:type="page"/>
        </w:r>
      </w:ins>
    </w:p>
    <w:p w14:paraId="7B646157" w14:textId="21AED7C5" w:rsidR="005E2793" w:rsidRPr="00256197" w:rsidDel="00DC663E" w:rsidRDefault="002737A7" w:rsidP="00B202CF">
      <w:pPr>
        <w:pStyle w:val="Heading1"/>
        <w:rPr>
          <w:del w:id="205" w:author="Urfels, Anton (IRRI)" w:date="2023-10-06T22:25:00Z"/>
          <w:rPrChange w:id="206" w:author="Urfels, Anton (IRRI)" w:date="2023-10-06T20:02:00Z">
            <w:rPr>
              <w:del w:id="207" w:author="Urfels, Anton (IRRI)" w:date="2023-10-06T22:25:00Z"/>
              <w:rFonts w:ascii="Gill Sans MT" w:hAnsi="Gill Sans MT"/>
            </w:rPr>
          </w:rPrChange>
        </w:rPr>
        <w:pPrChange w:id="208" w:author="Urfels, Anton (IRRI)" w:date="2023-10-12T22:51:00Z">
          <w:pPr>
            <w:jc w:val="both"/>
          </w:pPr>
        </w:pPrChange>
      </w:pPr>
      <w:del w:id="209" w:author="Urfels, Anton (IRRI)" w:date="2023-10-06T22:25:00Z">
        <w:r w:rsidRPr="00256197" w:rsidDel="00DC663E">
          <w:rPr>
            <w:rPrChange w:id="210" w:author="Urfels, Anton (IRRI)" w:date="2023-10-06T20:02:00Z">
              <w:rPr>
                <w:rFonts w:ascii="Gill Sans MT" w:hAnsi="Gill Sans MT"/>
              </w:rPr>
            </w:rPrChange>
          </w:rPr>
          <w:lastRenderedPageBreak/>
          <w:delText>Advancing the planting date of rice has been heralded as the entry point for system optimization in rice-wheat</w:delText>
        </w:r>
        <w:r w:rsidR="00387102" w:rsidRPr="00256197" w:rsidDel="00DC663E">
          <w:rPr>
            <w:rPrChange w:id="211" w:author="Urfels, Anton (IRRI)" w:date="2023-10-06T20:02:00Z">
              <w:rPr>
                <w:rFonts w:ascii="Gill Sans MT" w:hAnsi="Gill Sans MT"/>
              </w:rPr>
            </w:rPrChange>
          </w:rPr>
          <w:delText xml:space="preserve"> rotational</w:delText>
        </w:r>
        <w:r w:rsidRPr="00256197" w:rsidDel="00DC663E">
          <w:rPr>
            <w:rPrChange w:id="212" w:author="Urfels, Anton (IRRI)" w:date="2023-10-06T20:02:00Z">
              <w:rPr>
                <w:rFonts w:ascii="Gill Sans MT" w:hAnsi="Gill Sans MT"/>
              </w:rPr>
            </w:rPrChange>
          </w:rPr>
          <w:delText xml:space="preserve"> cropping systems in </w:delText>
        </w:r>
        <w:r w:rsidR="004D6300" w:rsidRPr="00256197" w:rsidDel="00DC663E">
          <w:rPr>
            <w:rPrChange w:id="213" w:author="Urfels, Anton (IRRI)" w:date="2023-10-06T20:02:00Z">
              <w:rPr>
                <w:rFonts w:ascii="Gill Sans MT" w:hAnsi="Gill Sans MT"/>
              </w:rPr>
            </w:rPrChange>
          </w:rPr>
          <w:delText>the Indo-Gangetic Plain</w:delText>
        </w:r>
        <w:r w:rsidR="003B7D9B" w:rsidRPr="00256197" w:rsidDel="00DC663E">
          <w:rPr>
            <w:rPrChange w:id="214" w:author="Urfels, Anton (IRRI)" w:date="2023-10-06T20:02:00Z">
              <w:rPr>
                <w:rFonts w:ascii="Gill Sans MT" w:hAnsi="Gill Sans MT"/>
              </w:rPr>
            </w:rPrChange>
          </w:rPr>
          <w:delText>s</w:delText>
        </w:r>
        <w:r w:rsidR="006248E2" w:rsidRPr="00256197" w:rsidDel="00DC663E">
          <w:rPr>
            <w:rPrChange w:id="215" w:author="Urfels, Anton (IRRI)" w:date="2023-10-06T20:02:00Z">
              <w:rPr>
                <w:rFonts w:ascii="Gill Sans MT" w:hAnsi="Gill Sans MT"/>
              </w:rPr>
            </w:rPrChange>
          </w:rPr>
          <w:delText xml:space="preserve"> (IGP)</w:delText>
        </w:r>
        <w:r w:rsidR="004D6300" w:rsidRPr="00256197" w:rsidDel="00DC663E">
          <w:rPr>
            <w:rPrChange w:id="216" w:author="Urfels, Anton (IRRI)" w:date="2023-10-06T20:02:00Z">
              <w:rPr>
                <w:rFonts w:ascii="Gill Sans MT" w:hAnsi="Gill Sans MT"/>
              </w:rPr>
            </w:rPrChange>
          </w:rPr>
          <w:delText xml:space="preserve">. </w:delText>
        </w:r>
        <w:r w:rsidR="003F5484" w:rsidRPr="00256197" w:rsidDel="00DC663E">
          <w:rPr>
            <w:rPrChange w:id="217" w:author="Urfels, Anton (IRRI)" w:date="2023-10-06T20:02:00Z">
              <w:rPr>
                <w:rFonts w:ascii="Gill Sans MT" w:hAnsi="Gill Sans MT"/>
              </w:rPr>
            </w:rPrChange>
          </w:rPr>
          <w:delText xml:space="preserve">Much of </w:delText>
        </w:r>
        <w:r w:rsidR="00A56EAB" w:rsidRPr="00256197" w:rsidDel="00DC663E">
          <w:rPr>
            <w:rPrChange w:id="218" w:author="Urfels, Anton (IRRI)" w:date="2023-10-06T20:02:00Z">
              <w:rPr>
                <w:rFonts w:ascii="Gill Sans MT" w:hAnsi="Gill Sans MT"/>
              </w:rPr>
            </w:rPrChange>
          </w:rPr>
          <w:delText>the</w:delText>
        </w:r>
        <w:r w:rsidR="004A6108" w:rsidRPr="00256197" w:rsidDel="00DC663E">
          <w:rPr>
            <w:rPrChange w:id="219" w:author="Urfels, Anton (IRRI)" w:date="2023-10-06T20:02:00Z">
              <w:rPr>
                <w:rFonts w:ascii="Gill Sans MT" w:hAnsi="Gill Sans MT"/>
              </w:rPr>
            </w:rPrChange>
          </w:rPr>
          <w:delText xml:space="preserve"> empirical</w:delText>
        </w:r>
        <w:r w:rsidR="00A56EAB" w:rsidRPr="00256197" w:rsidDel="00DC663E">
          <w:rPr>
            <w:rPrChange w:id="220" w:author="Urfels, Anton (IRRI)" w:date="2023-10-06T20:02:00Z">
              <w:rPr>
                <w:rFonts w:ascii="Gill Sans MT" w:hAnsi="Gill Sans MT"/>
              </w:rPr>
            </w:rPrChange>
          </w:rPr>
          <w:delText xml:space="preserve"> </w:delText>
        </w:r>
        <w:r w:rsidR="003F5484" w:rsidRPr="00256197" w:rsidDel="00DC663E">
          <w:rPr>
            <w:rPrChange w:id="221" w:author="Urfels, Anton (IRRI)" w:date="2023-10-06T20:02:00Z">
              <w:rPr>
                <w:rFonts w:ascii="Gill Sans MT" w:hAnsi="Gill Sans MT"/>
              </w:rPr>
            </w:rPrChange>
          </w:rPr>
          <w:delText>evidence</w:delText>
        </w:r>
        <w:r w:rsidR="00A56EAB" w:rsidRPr="00256197" w:rsidDel="00DC663E">
          <w:rPr>
            <w:rPrChange w:id="222" w:author="Urfels, Anton (IRRI)" w:date="2023-10-06T20:02:00Z">
              <w:rPr>
                <w:rFonts w:ascii="Gill Sans MT" w:hAnsi="Gill Sans MT"/>
              </w:rPr>
            </w:rPrChange>
          </w:rPr>
          <w:delText xml:space="preserve"> </w:delText>
        </w:r>
        <w:r w:rsidR="001A6708" w:rsidRPr="00256197" w:rsidDel="00DC663E">
          <w:rPr>
            <w:rPrChange w:id="223" w:author="Urfels, Anton (IRRI)" w:date="2023-10-06T20:02:00Z">
              <w:rPr>
                <w:rFonts w:ascii="Gill Sans MT" w:hAnsi="Gill Sans MT"/>
              </w:rPr>
            </w:rPrChange>
          </w:rPr>
          <w:delText xml:space="preserve">behind this </w:delText>
        </w:r>
        <w:r w:rsidR="00056CF1" w:rsidRPr="00256197" w:rsidDel="00DC663E">
          <w:rPr>
            <w:rPrChange w:id="224" w:author="Urfels, Anton (IRRI)" w:date="2023-10-06T20:02:00Z">
              <w:rPr>
                <w:rFonts w:ascii="Gill Sans MT" w:hAnsi="Gill Sans MT"/>
              </w:rPr>
            </w:rPrChange>
          </w:rPr>
          <w:delText xml:space="preserve">recommendation </w:delText>
        </w:r>
        <w:r w:rsidR="003F5484" w:rsidRPr="00256197" w:rsidDel="00DC663E">
          <w:rPr>
            <w:rPrChange w:id="225" w:author="Urfels, Anton (IRRI)" w:date="2023-10-06T20:02:00Z">
              <w:rPr>
                <w:rFonts w:ascii="Gill Sans MT" w:hAnsi="Gill Sans MT"/>
              </w:rPr>
            </w:rPrChange>
          </w:rPr>
          <w:delText>focuses on the productivity and resilience benefits,</w:delText>
        </w:r>
        <w:r w:rsidR="005F150A" w:rsidRPr="00256197" w:rsidDel="00DC663E">
          <w:rPr>
            <w:rPrChange w:id="226" w:author="Urfels, Anton (IRRI)" w:date="2023-10-06T20:02:00Z">
              <w:rPr>
                <w:rFonts w:ascii="Gill Sans MT" w:hAnsi="Gill Sans MT"/>
              </w:rPr>
            </w:rPrChange>
          </w:rPr>
          <w:delText xml:space="preserve"> but</w:delText>
        </w:r>
        <w:r w:rsidR="003F5484" w:rsidRPr="00256197" w:rsidDel="00DC663E">
          <w:rPr>
            <w:rPrChange w:id="227" w:author="Urfels, Anton (IRRI)" w:date="2023-10-06T20:02:00Z">
              <w:rPr>
                <w:rFonts w:ascii="Gill Sans MT" w:hAnsi="Gill Sans MT"/>
              </w:rPr>
            </w:rPrChange>
          </w:rPr>
          <w:delText xml:space="preserve"> less on the </w:delText>
        </w:r>
        <w:r w:rsidR="00D80F74" w:rsidRPr="00256197" w:rsidDel="00DC663E">
          <w:rPr>
            <w:rPrChange w:id="228" w:author="Urfels, Anton (IRRI)" w:date="2023-10-06T20:02:00Z">
              <w:rPr>
                <w:rFonts w:ascii="Gill Sans MT" w:hAnsi="Gill Sans MT"/>
              </w:rPr>
            </w:rPrChange>
          </w:rPr>
          <w:delText xml:space="preserve">monetary and risk implications of such </w:delText>
        </w:r>
        <w:r w:rsidR="007C4D80" w:rsidRPr="00256197" w:rsidDel="00DC663E">
          <w:rPr>
            <w:rPrChange w:id="229" w:author="Urfels, Anton (IRRI)" w:date="2023-10-06T20:02:00Z">
              <w:rPr>
                <w:rFonts w:ascii="Gill Sans MT" w:hAnsi="Gill Sans MT"/>
              </w:rPr>
            </w:rPrChange>
          </w:rPr>
          <w:delText>planting date adjustment</w:delText>
        </w:r>
        <w:r w:rsidR="00281715" w:rsidRPr="00256197" w:rsidDel="00DC663E">
          <w:rPr>
            <w:rPrChange w:id="230" w:author="Urfels, Anton (IRRI)" w:date="2023-10-06T20:02:00Z">
              <w:rPr>
                <w:rFonts w:ascii="Gill Sans MT" w:hAnsi="Gill Sans MT"/>
              </w:rPr>
            </w:rPrChange>
          </w:rPr>
          <w:delText>s</w:delText>
        </w:r>
        <w:r w:rsidR="00D80F74" w:rsidRPr="00256197" w:rsidDel="00DC663E">
          <w:rPr>
            <w:rPrChange w:id="231" w:author="Urfels, Anton (IRRI)" w:date="2023-10-06T20:02:00Z">
              <w:rPr>
                <w:rFonts w:ascii="Gill Sans MT" w:hAnsi="Gill Sans MT"/>
              </w:rPr>
            </w:rPrChange>
          </w:rPr>
          <w:delText xml:space="preserve">. </w:delText>
        </w:r>
        <w:r w:rsidR="00281715" w:rsidRPr="00256197" w:rsidDel="00DC663E">
          <w:rPr>
            <w:rPrChange w:id="232" w:author="Urfels, Anton (IRRI)" w:date="2023-10-06T20:02:00Z">
              <w:rPr>
                <w:rFonts w:ascii="Gill Sans MT" w:hAnsi="Gill Sans MT"/>
              </w:rPr>
            </w:rPrChange>
          </w:rPr>
          <w:delText>Using</w:delText>
        </w:r>
        <w:r w:rsidR="0006207A" w:rsidRPr="00256197" w:rsidDel="00DC663E">
          <w:rPr>
            <w:rPrChange w:id="233" w:author="Urfels, Anton (IRRI)" w:date="2023-10-06T20:02:00Z">
              <w:rPr>
                <w:rFonts w:ascii="Gill Sans MT" w:hAnsi="Gill Sans MT"/>
              </w:rPr>
            </w:rPrChange>
          </w:rPr>
          <w:delText xml:space="preserve"> </w:delText>
        </w:r>
        <w:r w:rsidR="003B7D9B" w:rsidRPr="00256197" w:rsidDel="00DC663E">
          <w:rPr>
            <w:rPrChange w:id="234" w:author="Urfels, Anton (IRRI)" w:date="2023-10-06T20:02:00Z">
              <w:rPr>
                <w:rFonts w:ascii="Gill Sans MT" w:hAnsi="Gill Sans MT"/>
              </w:rPr>
            </w:rPrChange>
          </w:rPr>
          <w:delText xml:space="preserve">gridded </w:delText>
        </w:r>
        <w:r w:rsidR="00456A08" w:rsidRPr="00256197" w:rsidDel="00DC663E">
          <w:rPr>
            <w:rPrChange w:id="235" w:author="Urfels, Anton (IRRI)" w:date="2023-10-06T20:02:00Z">
              <w:rPr>
                <w:rFonts w:ascii="Gill Sans MT" w:hAnsi="Gill Sans MT"/>
              </w:rPr>
            </w:rPrChange>
          </w:rPr>
          <w:delText>crop simulation</w:delText>
        </w:r>
        <w:r w:rsidR="003B7D9B" w:rsidRPr="00256197" w:rsidDel="00DC663E">
          <w:rPr>
            <w:rPrChange w:id="236" w:author="Urfels, Anton (IRRI)" w:date="2023-10-06T20:02:00Z">
              <w:rPr>
                <w:rFonts w:ascii="Gill Sans MT" w:hAnsi="Gill Sans MT"/>
              </w:rPr>
            </w:rPrChange>
          </w:rPr>
          <w:delText xml:space="preserve"> model</w:delText>
        </w:r>
        <w:r w:rsidR="00456A08" w:rsidRPr="00256197" w:rsidDel="00DC663E">
          <w:rPr>
            <w:rPrChange w:id="237" w:author="Urfels, Anton (IRRI)" w:date="2023-10-06T20:02:00Z">
              <w:rPr>
                <w:rFonts w:ascii="Gill Sans MT" w:hAnsi="Gill Sans MT"/>
              </w:rPr>
            </w:rPrChange>
          </w:rPr>
          <w:delText xml:space="preserve"> </w:delText>
        </w:r>
        <w:r w:rsidR="001E7DE1" w:rsidRPr="00256197" w:rsidDel="00DC663E">
          <w:rPr>
            <w:rPrChange w:id="238" w:author="Urfels, Anton (IRRI)" w:date="2023-10-06T20:02:00Z">
              <w:rPr>
                <w:rFonts w:ascii="Gill Sans MT" w:hAnsi="Gill Sans MT"/>
              </w:rPr>
            </w:rPrChange>
          </w:rPr>
          <w:delText xml:space="preserve">results </w:delText>
        </w:r>
        <w:r w:rsidR="00A50F1F" w:rsidRPr="00256197" w:rsidDel="00DC663E">
          <w:rPr>
            <w:rPrChange w:id="239" w:author="Urfels, Anton (IRRI)" w:date="2023-10-06T20:02:00Z">
              <w:rPr>
                <w:rFonts w:ascii="Gill Sans MT" w:hAnsi="Gill Sans MT"/>
              </w:rPr>
            </w:rPrChange>
          </w:rPr>
          <w:delText>and</w:delText>
        </w:r>
        <w:r w:rsidR="0006207A" w:rsidRPr="00256197" w:rsidDel="00DC663E">
          <w:rPr>
            <w:rPrChange w:id="240" w:author="Urfels, Anton (IRRI)" w:date="2023-10-06T20:02:00Z">
              <w:rPr>
                <w:rFonts w:ascii="Gill Sans MT" w:hAnsi="Gill Sans MT"/>
              </w:rPr>
            </w:rPrChange>
          </w:rPr>
          <w:delText xml:space="preserve"> </w:delText>
        </w:r>
        <w:r w:rsidR="007470A9" w:rsidRPr="00256197" w:rsidDel="00DC663E">
          <w:rPr>
            <w:rPrChange w:id="241" w:author="Urfels, Anton (IRRI)" w:date="2023-10-06T20:02:00Z">
              <w:rPr>
                <w:rFonts w:ascii="Gill Sans MT" w:hAnsi="Gill Sans MT"/>
              </w:rPr>
            </w:rPrChange>
          </w:rPr>
          <w:delText xml:space="preserve">a </w:delText>
        </w:r>
        <w:r w:rsidR="00A50F1F" w:rsidRPr="00256197" w:rsidDel="00DC663E">
          <w:rPr>
            <w:rPrChange w:id="242" w:author="Urfels, Anton (IRRI)" w:date="2023-10-06T20:02:00Z">
              <w:rPr>
                <w:rFonts w:ascii="Gill Sans MT" w:hAnsi="Gill Sans MT"/>
              </w:rPr>
            </w:rPrChange>
          </w:rPr>
          <w:delText xml:space="preserve">computational </w:delText>
        </w:r>
        <w:r w:rsidR="0097398A" w:rsidRPr="00256197" w:rsidDel="00DC663E">
          <w:rPr>
            <w:rPrChange w:id="243" w:author="Urfels, Anton (IRRI)" w:date="2023-10-06T20:02:00Z">
              <w:rPr>
                <w:rFonts w:ascii="Gill Sans MT" w:hAnsi="Gill Sans MT"/>
              </w:rPr>
            </w:rPrChange>
          </w:rPr>
          <w:delText xml:space="preserve">risk </w:delText>
        </w:r>
        <w:r w:rsidR="00A50F1F" w:rsidRPr="00256197" w:rsidDel="00DC663E">
          <w:rPr>
            <w:rPrChange w:id="244" w:author="Urfels, Anton (IRRI)" w:date="2023-10-06T20:02:00Z">
              <w:rPr>
                <w:rFonts w:ascii="Gill Sans MT" w:hAnsi="Gill Sans MT"/>
              </w:rPr>
            </w:rPrChange>
          </w:rPr>
          <w:delText xml:space="preserve">model of </w:delText>
        </w:r>
        <w:r w:rsidR="00124A73" w:rsidRPr="00256197" w:rsidDel="00DC663E">
          <w:rPr>
            <w:rPrChange w:id="245" w:author="Urfels, Anton (IRRI)" w:date="2023-10-06T20:02:00Z">
              <w:rPr>
                <w:rFonts w:ascii="Gill Sans MT" w:hAnsi="Gill Sans MT"/>
              </w:rPr>
            </w:rPrChange>
          </w:rPr>
          <w:delText>evaluating risky portfolio</w:delText>
        </w:r>
        <w:r w:rsidR="007470A9" w:rsidRPr="00256197" w:rsidDel="00DC663E">
          <w:rPr>
            <w:rPrChange w:id="246" w:author="Urfels, Anton (IRRI)" w:date="2023-10-06T20:02:00Z">
              <w:rPr>
                <w:rFonts w:ascii="Gill Sans MT" w:hAnsi="Gill Sans MT"/>
              </w:rPr>
            </w:rPrChange>
          </w:rPr>
          <w:delText>s</w:delText>
        </w:r>
        <w:r w:rsidR="001E7DE1" w:rsidRPr="00256197" w:rsidDel="00DC663E">
          <w:rPr>
            <w:rPrChange w:id="247" w:author="Urfels, Anton (IRRI)" w:date="2023-10-06T20:02:00Z">
              <w:rPr>
                <w:rFonts w:ascii="Gill Sans MT" w:hAnsi="Gill Sans MT"/>
              </w:rPr>
            </w:rPrChange>
          </w:rPr>
          <w:delText>, we</w:delText>
        </w:r>
        <w:r w:rsidR="007470A9" w:rsidRPr="00256197" w:rsidDel="00DC663E">
          <w:rPr>
            <w:rPrChange w:id="248" w:author="Urfels, Anton (IRRI)" w:date="2023-10-06T20:02:00Z">
              <w:rPr>
                <w:rFonts w:ascii="Gill Sans MT" w:hAnsi="Gill Sans MT"/>
              </w:rPr>
            </w:rPrChange>
          </w:rPr>
          <w:delText xml:space="preserve"> </w:delText>
        </w:r>
        <w:r w:rsidR="008E1910" w:rsidRPr="00256197" w:rsidDel="00DC663E">
          <w:rPr>
            <w:rPrChange w:id="249" w:author="Urfels, Anton (IRRI)" w:date="2023-10-06T20:02:00Z">
              <w:rPr>
                <w:rFonts w:ascii="Gill Sans MT" w:hAnsi="Gill Sans MT"/>
              </w:rPr>
            </w:rPrChange>
          </w:rPr>
          <w:delText>assess th</w:delText>
        </w:r>
        <w:r w:rsidR="00602C4C" w:rsidRPr="00256197" w:rsidDel="00DC663E">
          <w:rPr>
            <w:rPrChange w:id="250" w:author="Urfels, Anton (IRRI)" w:date="2023-10-06T20:02:00Z">
              <w:rPr>
                <w:rFonts w:ascii="Gill Sans MT" w:hAnsi="Gill Sans MT"/>
              </w:rPr>
            </w:rPrChange>
          </w:rPr>
          <w:delText xml:space="preserve">e </w:delText>
        </w:r>
        <w:r w:rsidR="001E7DE1" w:rsidRPr="00256197" w:rsidDel="00DC663E">
          <w:rPr>
            <w:rPrChange w:id="251" w:author="Urfels, Anton (IRRI)" w:date="2023-10-06T20:02:00Z">
              <w:rPr>
                <w:rFonts w:ascii="Gill Sans MT" w:hAnsi="Gill Sans MT"/>
              </w:rPr>
            </w:rPrChange>
          </w:rPr>
          <w:delText xml:space="preserve">spatially differentiated </w:delText>
        </w:r>
        <w:r w:rsidR="00602C4C" w:rsidRPr="00256197" w:rsidDel="00DC663E">
          <w:rPr>
            <w:rPrChange w:id="252" w:author="Urfels, Anton (IRRI)" w:date="2023-10-06T20:02:00Z">
              <w:rPr>
                <w:rFonts w:ascii="Gill Sans MT" w:hAnsi="Gill Sans MT"/>
              </w:rPr>
            </w:rPrChange>
          </w:rPr>
          <w:delText xml:space="preserve">economic potential of </w:delText>
        </w:r>
        <w:r w:rsidR="00687B30" w:rsidRPr="00256197" w:rsidDel="00DC663E">
          <w:rPr>
            <w:rPrChange w:id="253" w:author="Urfels, Anton (IRRI)" w:date="2023-10-06T20:02:00Z">
              <w:rPr>
                <w:rFonts w:ascii="Gill Sans MT" w:hAnsi="Gill Sans MT"/>
              </w:rPr>
            </w:rPrChange>
          </w:rPr>
          <w:delText xml:space="preserve">these </w:delText>
        </w:r>
        <w:r w:rsidR="00EB2BFD" w:rsidRPr="00256197" w:rsidDel="00DC663E">
          <w:rPr>
            <w:rPrChange w:id="254" w:author="Urfels, Anton (IRRI)" w:date="2023-10-06T20:02:00Z">
              <w:rPr>
                <w:rFonts w:ascii="Gill Sans MT" w:hAnsi="Gill Sans MT"/>
              </w:rPr>
            </w:rPrChange>
          </w:rPr>
          <w:delText xml:space="preserve">alternative rice planting date strategies. </w:delText>
        </w:r>
        <w:r w:rsidR="007C4D80" w:rsidRPr="00256197" w:rsidDel="00DC663E">
          <w:rPr>
            <w:rPrChange w:id="255" w:author="Urfels, Anton (IRRI)" w:date="2023-10-06T20:02:00Z">
              <w:rPr>
                <w:rFonts w:ascii="Gill Sans MT" w:hAnsi="Gill Sans MT"/>
              </w:rPr>
            </w:rPrChange>
          </w:rPr>
          <w:delText xml:space="preserve"> </w:delText>
        </w:r>
        <w:r w:rsidR="005E2793" w:rsidRPr="00256197" w:rsidDel="00DC663E">
          <w:rPr>
            <w:rPrChange w:id="256" w:author="Urfels, Anton (IRRI)" w:date="2023-10-06T20:02:00Z">
              <w:rPr>
                <w:rFonts w:ascii="Gill Sans MT" w:hAnsi="Gill Sans MT"/>
              </w:rPr>
            </w:rPrChange>
          </w:rPr>
          <w:delText xml:space="preserve">We find that sowing </w:delText>
        </w:r>
        <w:r w:rsidR="004B3B1A" w:rsidRPr="00256197" w:rsidDel="00DC663E">
          <w:rPr>
            <w:rPrChange w:id="257" w:author="Urfels, Anton (IRRI)" w:date="2023-10-06T20:02:00Z">
              <w:rPr>
                <w:rFonts w:ascii="Gill Sans MT" w:hAnsi="Gill Sans MT"/>
              </w:rPr>
            </w:rPrChange>
          </w:rPr>
          <w:delText xml:space="preserve">a </w:delText>
        </w:r>
        <w:r w:rsidR="005E2793" w:rsidRPr="00256197" w:rsidDel="00DC663E">
          <w:rPr>
            <w:rPrChange w:id="258" w:author="Urfels, Anton (IRRI)" w:date="2023-10-06T20:02:00Z">
              <w:rPr>
                <w:rFonts w:ascii="Gill Sans MT" w:hAnsi="Gill Sans MT"/>
              </w:rPr>
            </w:rPrChange>
          </w:rPr>
          <w:delText xml:space="preserve">long duration rice </w:delText>
        </w:r>
        <w:r w:rsidR="004B3B1A" w:rsidRPr="00256197" w:rsidDel="00DC663E">
          <w:rPr>
            <w:rPrChange w:id="259" w:author="Urfels, Anton (IRRI)" w:date="2023-10-06T20:02:00Z">
              <w:rPr>
                <w:rFonts w:ascii="Gill Sans MT" w:hAnsi="Gill Sans MT"/>
              </w:rPr>
            </w:rPrChange>
          </w:rPr>
          <w:delText xml:space="preserve">variety </w:delText>
        </w:r>
        <w:r w:rsidR="005E2793" w:rsidRPr="00256197" w:rsidDel="00DC663E">
          <w:rPr>
            <w:rPrChange w:id="260" w:author="Urfels, Anton (IRRI)" w:date="2023-10-06T20:02:00Z">
              <w:rPr>
                <w:rFonts w:ascii="Gill Sans MT" w:hAnsi="Gill Sans MT"/>
              </w:rPr>
            </w:rPrChange>
          </w:rPr>
          <w:delText xml:space="preserve">at a fixed date recommendation is </w:delText>
        </w:r>
        <w:r w:rsidR="00F07BE2" w:rsidRPr="00256197" w:rsidDel="00DC663E">
          <w:rPr>
            <w:rPrChange w:id="261" w:author="Urfels, Anton (IRRI)" w:date="2023-10-06T20:02:00Z">
              <w:rPr>
                <w:rFonts w:ascii="Gill Sans MT" w:hAnsi="Gill Sans MT"/>
              </w:rPr>
            </w:rPrChange>
          </w:rPr>
          <w:delText>the most preferred option even for a risk averse farmer in the</w:delText>
        </w:r>
        <w:r w:rsidR="00E846F6" w:rsidRPr="00256197" w:rsidDel="00DC663E">
          <w:rPr>
            <w:rPrChange w:id="262" w:author="Urfels, Anton (IRRI)" w:date="2023-10-06T20:02:00Z">
              <w:rPr>
                <w:rFonts w:ascii="Gill Sans MT" w:hAnsi="Gill Sans MT"/>
              </w:rPr>
            </w:rPrChange>
          </w:rPr>
          <w:delText xml:space="preserve"> western parts of the IGP, while growing</w:delText>
        </w:r>
        <w:r w:rsidR="00775880" w:rsidRPr="00256197" w:rsidDel="00DC663E">
          <w:rPr>
            <w:rPrChange w:id="263" w:author="Urfels, Anton (IRRI)" w:date="2023-10-06T20:02:00Z">
              <w:rPr>
                <w:rFonts w:ascii="Gill Sans MT" w:hAnsi="Gill Sans MT"/>
              </w:rPr>
            </w:rPrChange>
          </w:rPr>
          <w:delText xml:space="preserve"> a</w:delText>
        </w:r>
        <w:r w:rsidR="00E846F6" w:rsidRPr="00256197" w:rsidDel="00DC663E">
          <w:rPr>
            <w:rPrChange w:id="264" w:author="Urfels, Anton (IRRI)" w:date="2023-10-06T20:02:00Z">
              <w:rPr>
                <w:rFonts w:ascii="Gill Sans MT" w:hAnsi="Gill Sans MT"/>
              </w:rPr>
            </w:rPrChange>
          </w:rPr>
          <w:delText xml:space="preserve"> long duration variety with monsoon onset is</w:delText>
        </w:r>
        <w:r w:rsidR="00775880" w:rsidRPr="00256197" w:rsidDel="00DC663E">
          <w:rPr>
            <w:rPrChange w:id="265" w:author="Urfels, Anton (IRRI)" w:date="2023-10-06T20:02:00Z">
              <w:rPr>
                <w:rFonts w:ascii="Gill Sans MT" w:hAnsi="Gill Sans MT"/>
              </w:rPr>
            </w:rPrChange>
          </w:rPr>
          <w:delText xml:space="preserve"> the</w:delText>
        </w:r>
        <w:r w:rsidR="00E846F6" w:rsidRPr="00256197" w:rsidDel="00DC663E">
          <w:rPr>
            <w:rPrChange w:id="266" w:author="Urfels, Anton (IRRI)" w:date="2023-10-06T20:02:00Z">
              <w:rPr>
                <w:rFonts w:ascii="Gill Sans MT" w:hAnsi="Gill Sans MT"/>
              </w:rPr>
            </w:rPrChange>
          </w:rPr>
          <w:delText xml:space="preserve"> pre</w:delText>
        </w:r>
        <w:r w:rsidR="00222168" w:rsidRPr="00256197" w:rsidDel="00DC663E">
          <w:rPr>
            <w:rPrChange w:id="267" w:author="Urfels, Anton (IRRI)" w:date="2023-10-06T20:02:00Z">
              <w:rPr>
                <w:rFonts w:ascii="Gill Sans MT" w:hAnsi="Gill Sans MT"/>
              </w:rPr>
            </w:rPrChange>
          </w:rPr>
          <w:delText xml:space="preserve">ferred option for </w:delText>
        </w:r>
        <w:r w:rsidR="00775880" w:rsidRPr="00256197" w:rsidDel="00DC663E">
          <w:rPr>
            <w:rPrChange w:id="268" w:author="Urfels, Anton (IRRI)" w:date="2023-10-06T20:02:00Z">
              <w:rPr>
                <w:rFonts w:ascii="Gill Sans MT" w:hAnsi="Gill Sans MT"/>
              </w:rPr>
            </w:rPrChange>
          </w:rPr>
          <w:delText xml:space="preserve">the eastern parts of the IGP. </w:delText>
        </w:r>
      </w:del>
    </w:p>
    <w:p w14:paraId="2377D7B7" w14:textId="164F3F61" w:rsidR="00065074" w:rsidRPr="00256197" w:rsidRDefault="00872803" w:rsidP="00B202CF">
      <w:pPr>
        <w:pStyle w:val="Heading1"/>
      </w:pPr>
      <w:r w:rsidRPr="00256197">
        <w:t>1.</w:t>
      </w:r>
      <w:r w:rsidR="001527A4" w:rsidRPr="00256197">
        <w:t xml:space="preserve"> </w:t>
      </w:r>
      <w:r w:rsidR="007D0CEF" w:rsidRPr="00256197">
        <w:t xml:space="preserve">Introduction </w:t>
      </w:r>
    </w:p>
    <w:p w14:paraId="12CEF685" w14:textId="08A1A12B" w:rsidR="00D10564" w:rsidRDefault="002C2227" w:rsidP="00441B99">
      <w:pPr>
        <w:jc w:val="both"/>
        <w:rPr>
          <w:ins w:id="269" w:author="Urfels, Anton (IRRI)" w:date="2023-10-08T00:03:00Z"/>
          <w:rFonts w:cs="Times New Roman"/>
        </w:rPr>
      </w:pPr>
      <w:ins w:id="270" w:author="Urfels, Anton (IRRI)" w:date="2023-10-06T23:04:00Z">
        <w:r>
          <w:rPr>
            <w:rFonts w:cs="Times New Roman"/>
          </w:rPr>
          <w:t xml:space="preserve">Climate change is predicted to have a largely negative impact on the agricultural systems </w:t>
        </w:r>
      </w:ins>
      <w:ins w:id="271" w:author="Urfels, Anton (IRRI)" w:date="2023-10-06T23:05:00Z">
        <w:r>
          <w:rPr>
            <w:rFonts w:cs="Times New Roman"/>
          </w:rPr>
          <w:t>of</w:t>
        </w:r>
      </w:ins>
      <w:ins w:id="272" w:author="Urfels, Anton (IRRI)" w:date="2023-10-06T23:04:00Z">
        <w:r>
          <w:rPr>
            <w:rFonts w:cs="Times New Roman"/>
          </w:rPr>
          <w:t xml:space="preserve"> low</w:t>
        </w:r>
      </w:ins>
      <w:ins w:id="273" w:author="Urfels, Anton (IRRI)" w:date="2023-10-12T16:50:00Z">
        <w:r w:rsidR="007B019E">
          <w:rPr>
            <w:rFonts w:cs="Times New Roman"/>
          </w:rPr>
          <w:t xml:space="preserve"> and middle </w:t>
        </w:r>
      </w:ins>
      <w:ins w:id="274" w:author="Urfels, Anton (IRRI)" w:date="2023-10-06T23:04:00Z">
        <w:r>
          <w:rPr>
            <w:rFonts w:cs="Times New Roman"/>
          </w:rPr>
          <w:t>income countries</w:t>
        </w:r>
      </w:ins>
      <w:ins w:id="275" w:author="Urfels, Anton (IRRI)" w:date="2023-10-06T23:05:00Z">
        <w:r>
          <w:rPr>
            <w:rFonts w:cs="Times New Roman"/>
          </w:rPr>
          <w:t xml:space="preserve"> </w:t>
        </w:r>
      </w:ins>
      <w:r w:rsidR="009F5123">
        <w:rPr>
          <w:rFonts w:cs="Times New Roman"/>
        </w:rPr>
        <w:fldChar w:fldCharType="begin"/>
      </w:r>
      <w:r w:rsidR="009F5123">
        <w:rPr>
          <w:rFonts w:cs="Times New Roman"/>
        </w:rPr>
        <w:instrText xml:space="preserve"> ADDIN EN.CITE &lt;EndNote&gt;&lt;Cite AuthorYear="1"&gt;&lt;Author&gt;IPCC&lt;/Author&gt;&lt;Year&gt;2022&lt;/Year&gt;&lt;RecNum&gt;7&lt;/RecNum&gt;&lt;DisplayText&gt;IPCC (2022)&lt;/DisplayText&gt;&lt;record&gt;&lt;rec-number&gt;7&lt;/rec-number&gt;&lt;foreign-keys&gt;&lt;key app="EN" db-id="x2spr2203vv0rxezzvzxvftcr0vvxept9tas" timestamp="1697103964"&gt;7&lt;/key&gt;&lt;/foreign-keys&gt;&lt;ref-type name="Book"&gt;6&lt;/ref-type&gt;&lt;contributors&gt;&lt;authors&gt;&lt;author&gt;IPCC&lt;/author&gt;&lt;/authors&gt;&lt;tertiary-authors&gt;&lt;author&gt;Cambridge University Press&lt;/author&gt;&lt;/tertiary-authors&gt;&lt;/contributors&gt;&lt;titles&gt;&lt;title&gt;Summary for policymakers&lt;/title&gt;&lt;secondary-title&gt;Sixth Assessment Report &lt;/secondary-title&gt;&lt;/titles&gt;&lt;dates&gt;&lt;year&gt;2022&lt;/year&gt;&lt;/dates&gt;&lt;pub-location&gt;Cambridge, UK and New York, NY, USA&lt;/pub-location&gt;&lt;publisher&gt;Intergovernmental Panel on Climate Change&lt;/publisher&gt;&lt;isbn&gt;9291691593&lt;/isbn&gt;&lt;urls&gt;&lt;/urls&gt;&lt;/record&gt;&lt;/Cite&gt;&lt;/EndNote&gt;</w:instrText>
      </w:r>
      <w:r w:rsidR="009F5123">
        <w:rPr>
          <w:rFonts w:cs="Times New Roman"/>
        </w:rPr>
        <w:fldChar w:fldCharType="separate"/>
      </w:r>
      <w:r w:rsidR="009F5123">
        <w:rPr>
          <w:rFonts w:cs="Times New Roman"/>
          <w:noProof/>
        </w:rPr>
        <w:t>IPCC (2022)</w:t>
      </w:r>
      <w:r w:rsidR="009F5123">
        <w:rPr>
          <w:rFonts w:cs="Times New Roman"/>
        </w:rPr>
        <w:fldChar w:fldCharType="end"/>
      </w:r>
      <w:ins w:id="276" w:author="Urfels, Anton (IRRI)" w:date="2023-10-12T17:48:00Z">
        <w:r w:rsidR="009F5123">
          <w:rPr>
            <w:rFonts w:cs="Times New Roman"/>
          </w:rPr>
          <w:t xml:space="preserve">. </w:t>
        </w:r>
      </w:ins>
      <w:ins w:id="277" w:author="Urfels, Anton (IRRI)" w:date="2023-10-06T23:05:00Z">
        <w:r w:rsidR="007F0990">
          <w:rPr>
            <w:rFonts w:cs="Times New Roman"/>
          </w:rPr>
          <w:t xml:space="preserve">To adapt, </w:t>
        </w:r>
      </w:ins>
      <w:ins w:id="278" w:author="Urfels, Anton (IRRI)" w:date="2023-10-06T23:06:00Z">
        <w:r w:rsidR="007F0990">
          <w:rPr>
            <w:rFonts w:cs="Times New Roman"/>
          </w:rPr>
          <w:t xml:space="preserve">farmers and policy makers must choose between several competing </w:t>
        </w:r>
      </w:ins>
      <w:ins w:id="279" w:author="Urfels, Anton (IRRI)" w:date="2023-10-06T23:07:00Z">
        <w:r w:rsidR="007F0990">
          <w:rPr>
            <w:rFonts w:cs="Times New Roman"/>
          </w:rPr>
          <w:t>agronomic response options</w:t>
        </w:r>
      </w:ins>
      <w:ins w:id="280" w:author="Urfels, Anton (IRRI)" w:date="2023-10-06T23:10:00Z">
        <w:r w:rsidR="007F0990">
          <w:rPr>
            <w:rFonts w:cs="Times New Roman"/>
          </w:rPr>
          <w:t xml:space="preserve">. </w:t>
        </w:r>
      </w:ins>
      <w:ins w:id="281" w:author="Urfels, Anton (IRRI)" w:date="2023-10-06T23:13:00Z">
        <w:r w:rsidR="007F0990">
          <w:rPr>
            <w:rFonts w:cs="Times New Roman"/>
          </w:rPr>
          <w:t>Researchers usually evaluate these options</w:t>
        </w:r>
      </w:ins>
      <w:ins w:id="282" w:author="Urfels, Anton (IRRI)" w:date="2023-10-06T23:10:00Z">
        <w:r w:rsidR="007F0990">
          <w:rPr>
            <w:rFonts w:cs="Times New Roman"/>
          </w:rPr>
          <w:t xml:space="preserve"> based on average </w:t>
        </w:r>
      </w:ins>
      <w:ins w:id="283" w:author="Urfels, Anton (IRRI)" w:date="2023-10-06T23:11:00Z">
        <w:r w:rsidR="007F0990">
          <w:rPr>
            <w:rFonts w:cs="Times New Roman"/>
          </w:rPr>
          <w:t>yield levels</w:t>
        </w:r>
      </w:ins>
      <w:ins w:id="284" w:author="Urfels, Anton (IRRI)" w:date="2023-10-06T23:12:00Z">
        <w:r w:rsidR="007F0990">
          <w:rPr>
            <w:rFonts w:cs="Times New Roman"/>
          </w:rPr>
          <w:t>,</w:t>
        </w:r>
      </w:ins>
      <w:ins w:id="285" w:author="Urfels, Anton (IRRI)" w:date="2023-10-06T23:11:00Z">
        <w:r w:rsidR="007F0990">
          <w:rPr>
            <w:rFonts w:cs="Times New Roman"/>
          </w:rPr>
          <w:t xml:space="preserve"> </w:t>
        </w:r>
      </w:ins>
      <w:ins w:id="286" w:author="Urfels, Anton (IRRI)" w:date="2023-10-06T23:12:00Z">
        <w:r w:rsidR="007F0990">
          <w:rPr>
            <w:rFonts w:cs="Times New Roman"/>
          </w:rPr>
          <w:t xml:space="preserve">water use, and </w:t>
        </w:r>
      </w:ins>
      <w:ins w:id="287" w:author="Urfels, Anton (IRRI)" w:date="2023-10-06T23:11:00Z">
        <w:r w:rsidR="007F0990">
          <w:rPr>
            <w:rFonts w:cs="Times New Roman"/>
          </w:rPr>
          <w:t>income across years with varying weather conditions</w:t>
        </w:r>
      </w:ins>
      <w:ins w:id="288" w:author="Urfels, Anton (IRRI)" w:date="2023-10-06T23:14:00Z">
        <w:r w:rsidR="007F0990">
          <w:rPr>
            <w:rFonts w:cs="Times New Roman"/>
          </w:rPr>
          <w:t xml:space="preserve"> and provide subsequent recommendations</w:t>
        </w:r>
      </w:ins>
      <w:ins w:id="289" w:author="Urfels, Anton (IRRI)" w:date="2023-10-12T16:51:00Z">
        <w:r w:rsidR="007B019E">
          <w:rPr>
            <w:rFonts w:cs="Times New Roman"/>
          </w:rPr>
          <w:t xml:space="preserve"> </w:t>
        </w:r>
      </w:ins>
      <w:r w:rsidR="007B019E">
        <w:rPr>
          <w:rFonts w:cs="Times New Roman"/>
        </w:rPr>
        <w:fldChar w:fldCharType="begin">
          <w:fldData xml:space="preserve">PEVuZE5vdGU+PENpdGU+PEF1dGhvcj5UZXNmYXllPC9BdXRob3I+PFllYXI+MjAxOTwvWWVhcj48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</w:fldData>
        </w:fldChar>
      </w:r>
      <w:r w:rsidR="007B019E">
        <w:rPr>
          <w:rFonts w:cs="Times New Roman"/>
        </w:rPr>
        <w:instrText xml:space="preserve"> ADDIN EN.CITE </w:instrText>
      </w:r>
      <w:r w:rsidR="007B019E">
        <w:rPr>
          <w:rFonts w:cs="Times New Roman"/>
        </w:rPr>
        <w:fldChar w:fldCharType="begin">
          <w:fldData xml:space="preserve">PEVuZE5vdGU+PENpdGU+PEF1dGhvcj5UZXNmYXllPC9BdXRob3I+PFllYXI+MjAxOTwvWWVhcj48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</w:fldData>
        </w:fldChar>
      </w:r>
      <w:r w:rsidR="007B019E">
        <w:rPr>
          <w:rFonts w:cs="Times New Roman"/>
        </w:rPr>
        <w:instrText xml:space="preserve"> ADDIN EN.CITE.DATA </w:instrText>
      </w:r>
      <w:r w:rsidR="007B019E">
        <w:rPr>
          <w:rFonts w:cs="Times New Roman"/>
        </w:rPr>
      </w:r>
      <w:r w:rsidR="007B019E">
        <w:rPr>
          <w:rFonts w:cs="Times New Roman"/>
        </w:rPr>
        <w:fldChar w:fldCharType="end"/>
      </w:r>
      <w:r w:rsidR="007B019E">
        <w:rPr>
          <w:rFonts w:cs="Times New Roman"/>
        </w:rPr>
        <w:fldChar w:fldCharType="separate"/>
      </w:r>
      <w:r w:rsidR="007B019E">
        <w:rPr>
          <w:rFonts w:cs="Times New Roman"/>
          <w:noProof/>
        </w:rPr>
        <w:t>(Kakraliya et al., 2018; Tesfaye et al., 2019)</w:t>
      </w:r>
      <w:r w:rsidR="007B019E">
        <w:rPr>
          <w:rFonts w:cs="Times New Roman"/>
        </w:rPr>
        <w:fldChar w:fldCharType="end"/>
      </w:r>
      <w:ins w:id="290" w:author="Urfels, Anton (IRRI)" w:date="2023-10-06T23:11:00Z">
        <w:r w:rsidR="007F0990">
          <w:rPr>
            <w:rFonts w:cs="Times New Roman"/>
          </w:rPr>
          <w:t>.</w:t>
        </w:r>
      </w:ins>
      <w:ins w:id="291" w:author="Urfels, Anton (IRRI)" w:date="2023-10-06T23:16:00Z">
        <w:r w:rsidR="002372F9">
          <w:rPr>
            <w:rFonts w:cs="Times New Roman"/>
          </w:rPr>
          <w:t xml:space="preserve"> </w:t>
        </w:r>
      </w:ins>
      <w:ins w:id="292" w:author="Urfels, Anton (IRRI)" w:date="2023-10-06T23:13:00Z">
        <w:r w:rsidR="007F0990">
          <w:rPr>
            <w:rFonts w:cs="Times New Roman"/>
          </w:rPr>
          <w:t>How</w:t>
        </w:r>
      </w:ins>
      <w:ins w:id="293" w:author="Urfels, Anton (IRRI)" w:date="2023-10-06T23:14:00Z">
        <w:r w:rsidR="007F0990">
          <w:rPr>
            <w:rFonts w:cs="Times New Roman"/>
          </w:rPr>
          <w:t>ever, comparing these different indicators and assessing acceptable levels of variability is not straightforward</w:t>
        </w:r>
      </w:ins>
      <w:ins w:id="294" w:author="Urfels, Anton (IRRI)" w:date="2023-10-06T23:15:00Z">
        <w:r w:rsidR="007F0990">
          <w:rPr>
            <w:rFonts w:cs="Times New Roman"/>
          </w:rPr>
          <w:t xml:space="preserve"> resulting in recommendations based</w:t>
        </w:r>
      </w:ins>
      <w:ins w:id="295" w:author="Urfels, Anton (IRRI)" w:date="2023-10-07T23:57:00Z">
        <w:r w:rsidR="00D10564">
          <w:rPr>
            <w:rFonts w:cs="Times New Roman"/>
          </w:rPr>
          <w:t xml:space="preserve"> on </w:t>
        </w:r>
      </w:ins>
      <w:ins w:id="296" w:author="Urfels, Anton (IRRI)" w:date="2023-10-06T23:15:00Z">
        <w:r w:rsidR="007F0990">
          <w:rPr>
            <w:rFonts w:cs="Times New Roman"/>
          </w:rPr>
          <w:t>qualitative expert judgement</w:t>
        </w:r>
      </w:ins>
      <w:ins w:id="297" w:author="Urfels, Anton (IRRI)" w:date="2023-10-07T23:57:00Z">
        <w:r w:rsidR="00D10564">
          <w:rPr>
            <w:rFonts w:cs="Times New Roman"/>
          </w:rPr>
          <w:t xml:space="preserve"> and mean comparisons that disregard downside risks</w:t>
        </w:r>
      </w:ins>
      <w:ins w:id="298" w:author="Urfels, Anton (IRRI)" w:date="2023-10-06T23:15:00Z">
        <w:r w:rsidR="007F0990">
          <w:rPr>
            <w:rFonts w:cs="Times New Roman"/>
          </w:rPr>
          <w:t>.</w:t>
        </w:r>
      </w:ins>
      <w:ins w:id="299" w:author="Urfels, Anton (IRRI)" w:date="2023-10-07T23:59:00Z">
        <w:r w:rsidR="00D10564">
          <w:rPr>
            <w:rFonts w:cs="Times New Roman"/>
          </w:rPr>
          <w:t xml:space="preserve"> Using means for evaluation agronomic response options is especially inadequate for</w:t>
        </w:r>
      </w:ins>
      <w:ins w:id="300" w:author="Urfels, Anton (IRRI)" w:date="2023-10-06T23:15:00Z">
        <w:r w:rsidR="007F0990">
          <w:rPr>
            <w:rFonts w:cs="Times New Roman"/>
          </w:rPr>
          <w:t xml:space="preserve"> </w:t>
        </w:r>
      </w:ins>
      <w:ins w:id="301" w:author="Urfels, Anton (IRRI)" w:date="2023-10-06T23:16:00Z">
        <w:r w:rsidR="002372F9">
          <w:rPr>
            <w:rFonts w:cs="Times New Roman"/>
          </w:rPr>
          <w:t xml:space="preserve">risk averse smallholder farmers that </w:t>
        </w:r>
      </w:ins>
      <w:ins w:id="302" w:author="Urfels, Anton (IRRI)" w:date="2023-10-06T23:17:00Z">
        <w:r w:rsidR="002372F9">
          <w:rPr>
            <w:rFonts w:cs="Times New Roman"/>
          </w:rPr>
          <w:t>seek to minimize any losses they may have to incur</w:t>
        </w:r>
      </w:ins>
      <w:ins w:id="303" w:author="Urfels, Anton (IRRI)" w:date="2023-10-12T17:08:00Z">
        <w:r w:rsidR="007B019E">
          <w:rPr>
            <w:rFonts w:cs="Times New Roman"/>
          </w:rPr>
          <w:t xml:space="preserve"> </w:t>
        </w:r>
      </w:ins>
      <w:r w:rsidR="007B019E">
        <w:rPr>
          <w:rFonts w:cs="Times New Roman"/>
        </w:rPr>
        <w:fldChar w:fldCharType="begin"/>
      </w:r>
      <w:r w:rsidR="007B019E">
        <w:rPr>
          <w:rFonts w:cs="Times New Roman"/>
        </w:rPr>
        <w:instrText xml:space="preserve"> ADDIN EN.CITE &lt;EndNote&gt;&lt;Cite&gt;&lt;Author&gt;Ruzzante&lt;/Author&gt;&lt;Year&gt;2021&lt;/Year&gt;&lt;RecNum&gt;4&lt;/RecNum&gt;&lt;DisplayText&gt;(Ruzzante et al., 2021)&lt;/DisplayText&gt;&lt;record&gt;&lt;rec-number&gt;4&lt;/rec-number&gt;&lt;foreign-keys&gt;&lt;key app="EN" db-id="x2spr2203vv0rxezzvzxvftcr0vvxept9tas" timestamp="1697101871"&gt;4&lt;/key&gt;&lt;/foreign-keys&gt;&lt;ref-type name="Journal Article"&gt;17&lt;/ref-type&gt;&lt;contributors&gt;&lt;authors&gt;&lt;author&gt;Ruzzante, Sacha&lt;/author&gt;&lt;author&gt;Labarta, Ricardo&lt;/author&gt;&lt;author&gt;Bilton, Amy&lt;/author&gt;&lt;/authors&gt;&lt;/contributors&gt;&lt;titles&gt;&lt;title&gt;Adoption of agricultural technology in the developing world: A meta-analysis of the empirical literature&lt;/title&gt;&lt;secondary-title&gt;World Development&lt;/secondary-title&gt;&lt;/titles&gt;&lt;periodical&gt;&lt;full-title&gt;World Development&lt;/full-title&gt;&lt;/periodical&gt;&lt;pages&gt;105599&lt;/pages&gt;&lt;volume&gt;146&lt;/volume&gt;&lt;keywords&gt;&lt;keyword&gt;Adoption&lt;/keyword&gt;&lt;keyword&gt;Agricultural technology&lt;/keyword&gt;&lt;keyword&gt;Developing world&lt;/keyword&gt;&lt;keyword&gt;Meta-analysis&lt;/keyword&gt;&lt;keyword&gt;Global&lt;/keyword&gt;&lt;/keywords&gt;&lt;dates&gt;&lt;year&gt;2021&lt;/year&gt;&lt;pub-dates&gt;&lt;date&gt;2021/10/01/&lt;/date&gt;&lt;/pub-dates&gt;&lt;/dates&gt;&lt;isbn&gt;0305-750X&lt;/isbn&gt;&lt;urls&gt;&lt;related-urls&gt;&lt;url&gt;https://www.sciencedirect.com/science/article/pii/S0305750X2100214X&lt;/url&gt;&lt;/related-urls&gt;&lt;/urls&gt;&lt;electronic-resource-num&gt;https://doi.org/10.1016/j.worlddev.2021.105599&lt;/electronic-resource-num&gt;&lt;/record&gt;&lt;/Cite&gt;&lt;/EndNote&gt;</w:instrText>
      </w:r>
      <w:r w:rsidR="007B019E">
        <w:rPr>
          <w:rFonts w:cs="Times New Roman"/>
        </w:rPr>
        <w:fldChar w:fldCharType="separate"/>
      </w:r>
      <w:r w:rsidR="007B019E">
        <w:rPr>
          <w:rFonts w:cs="Times New Roman"/>
          <w:noProof/>
        </w:rPr>
        <w:t>(Ruzzante et al., 2021)</w:t>
      </w:r>
      <w:r w:rsidR="007B019E">
        <w:rPr>
          <w:rFonts w:cs="Times New Roman"/>
        </w:rPr>
        <w:fldChar w:fldCharType="end"/>
      </w:r>
      <w:ins w:id="304" w:author="Urfels, Anton (IRRI)" w:date="2023-10-06T23:17:00Z">
        <w:r w:rsidR="002372F9">
          <w:rPr>
            <w:rFonts w:cs="Times New Roman"/>
          </w:rPr>
          <w:t>.</w:t>
        </w:r>
      </w:ins>
      <w:ins w:id="305" w:author="Urfels, Anton (IRRI)" w:date="2023-10-06T23:18:00Z">
        <w:r w:rsidR="002372F9">
          <w:rPr>
            <w:rFonts w:cs="Times New Roman"/>
          </w:rPr>
          <w:t xml:space="preserve"> How, for example, shall one evaluate a</w:t>
        </w:r>
      </w:ins>
      <w:ins w:id="306" w:author="Urfels, Anton (IRRI)" w:date="2023-10-06T23:20:00Z">
        <w:r w:rsidR="002372F9">
          <w:rPr>
            <w:rFonts w:cs="Times New Roman"/>
          </w:rPr>
          <w:t>n adap</w:t>
        </w:r>
      </w:ins>
      <w:ins w:id="307" w:author="Urfels, Anton (IRRI)" w:date="2023-10-06T23:21:00Z">
        <w:r w:rsidR="002372F9">
          <w:rPr>
            <w:rFonts w:cs="Times New Roman"/>
          </w:rPr>
          <w:t>tat</w:t>
        </w:r>
      </w:ins>
      <w:ins w:id="308" w:author="Urfels, Anton (IRRI)" w:date="2023-10-06T23:20:00Z">
        <w:r w:rsidR="002372F9">
          <w:rPr>
            <w:rFonts w:cs="Times New Roman"/>
          </w:rPr>
          <w:t>ion</w:t>
        </w:r>
      </w:ins>
      <w:ins w:id="309" w:author="Urfels, Anton (IRRI)" w:date="2023-10-06T23:18:00Z">
        <w:r w:rsidR="002372F9">
          <w:rPr>
            <w:rFonts w:cs="Times New Roman"/>
          </w:rPr>
          <w:t xml:space="preserve"> strategy that</w:t>
        </w:r>
      </w:ins>
      <w:ins w:id="310" w:author="Urfels, Anton (IRRI)" w:date="2023-10-06T23:20:00Z">
        <w:r w:rsidR="002372F9">
          <w:rPr>
            <w:rFonts w:cs="Times New Roman"/>
          </w:rPr>
          <w:t>, across several years, has been shown to</w:t>
        </w:r>
      </w:ins>
      <w:ins w:id="311" w:author="Urfels, Anton (IRRI)" w:date="2023-10-06T23:18:00Z">
        <w:r w:rsidR="002372F9">
          <w:rPr>
            <w:rFonts w:cs="Times New Roman"/>
          </w:rPr>
          <w:t xml:space="preserve"> require</w:t>
        </w:r>
      </w:ins>
      <w:ins w:id="312" w:author="Urfels, Anton (IRRI)" w:date="2023-10-06T23:20:00Z">
        <w:r w:rsidR="002372F9">
          <w:rPr>
            <w:rFonts w:cs="Times New Roman"/>
          </w:rPr>
          <w:t xml:space="preserve"> an average of </w:t>
        </w:r>
      </w:ins>
      <w:ins w:id="313" w:author="Urfels, Anton (IRRI)" w:date="2023-10-06T23:18:00Z">
        <w:r w:rsidR="002372F9">
          <w:rPr>
            <w:rFonts w:cs="Times New Roman"/>
          </w:rPr>
          <w:t xml:space="preserve"> </w:t>
        </w:r>
      </w:ins>
      <w:ins w:id="314" w:author="Urfels, Anton (IRRI)" w:date="2023-10-06T23:19:00Z">
        <w:r w:rsidR="002372F9">
          <w:rPr>
            <w:rFonts w:cs="Times New Roman"/>
          </w:rPr>
          <w:t>50</w:t>
        </w:r>
      </w:ins>
      <w:ins w:id="315" w:author="Urfels, Anton (IRRI)" w:date="2023-10-06T23:18:00Z">
        <w:r w:rsidR="002372F9">
          <w:rPr>
            <w:rFonts w:cs="Times New Roman"/>
          </w:rPr>
          <w:t>mm</w:t>
        </w:r>
      </w:ins>
      <w:ins w:id="316" w:author="Urfels, Anton (IRRI)" w:date="2023-10-06T23:19:00Z">
        <w:r w:rsidR="002372F9">
          <w:rPr>
            <w:rFonts w:cs="Times New Roman"/>
          </w:rPr>
          <w:t xml:space="preserve"> additional water use</w:t>
        </w:r>
      </w:ins>
      <w:ins w:id="317" w:author="Urfels, Anton (IRRI)" w:date="2023-10-06T23:18:00Z">
        <w:r w:rsidR="002372F9">
          <w:rPr>
            <w:rFonts w:cs="Times New Roman"/>
          </w:rPr>
          <w:t xml:space="preserve"> to gain </w:t>
        </w:r>
      </w:ins>
      <w:ins w:id="318" w:author="Urfels, Anton (IRRI)" w:date="2023-10-06T23:19:00Z">
        <w:r w:rsidR="002372F9">
          <w:rPr>
            <w:rFonts w:cs="Times New Roman"/>
          </w:rPr>
          <w:t xml:space="preserve">300 kg of yield, 10% more income and </w:t>
        </w:r>
      </w:ins>
      <w:ins w:id="319" w:author="Urfels, Anton (IRRI)" w:date="2023-10-06T23:20:00Z">
        <w:r w:rsidR="002372F9">
          <w:rPr>
            <w:rFonts w:cs="Times New Roman"/>
          </w:rPr>
          <w:t xml:space="preserve">increase yield variability </w:t>
        </w:r>
      </w:ins>
      <w:ins w:id="320" w:author="Urfels, Anton (IRRI)" w:date="2023-10-06T23:21:00Z">
        <w:r w:rsidR="002372F9">
          <w:rPr>
            <w:rFonts w:cs="Times New Roman"/>
          </w:rPr>
          <w:t>by</w:t>
        </w:r>
      </w:ins>
      <w:ins w:id="321" w:author="Urfels, Anton (IRRI)" w:date="2023-10-06T23:20:00Z">
        <w:r w:rsidR="002372F9">
          <w:rPr>
            <w:rFonts w:cs="Times New Roman"/>
          </w:rPr>
          <w:t xml:space="preserve"> 5%?</w:t>
        </w:r>
      </w:ins>
    </w:p>
    <w:p w14:paraId="71BC91A4" w14:textId="33E0D63B" w:rsidR="00600E4F" w:rsidRPr="00256197" w:rsidDel="00EB6DCE" w:rsidRDefault="002372F9" w:rsidP="009F5123">
      <w:pPr>
        <w:rPr>
          <w:del w:id="322" w:author="Urfels, Anton (IRRI)" w:date="2023-10-06T23:26:00Z"/>
          <w:rPrChange w:id="323" w:author="Urfels, Anton (IRRI)" w:date="2023-10-06T20:02:00Z">
            <w:rPr>
              <w:del w:id="324" w:author="Urfels, Anton (IRRI)" w:date="2023-10-06T23:26:00Z"/>
              <w:rFonts w:ascii="Gill Sans MT" w:hAnsi="Gill Sans MT"/>
            </w:rPr>
          </w:rPrChange>
        </w:rPr>
        <w:pPrChange w:id="325" w:author="Urfels, Anton (IRRI)" w:date="2023-10-12T22:13:00Z">
          <w:pPr>
            <w:jc w:val="both"/>
          </w:pPr>
        </w:pPrChange>
      </w:pPr>
      <w:ins w:id="326" w:author="Urfels, Anton (IRRI)" w:date="2023-10-06T23:23:00Z">
        <w:r>
          <w:t>Deriving recommendations for rice planting in the rice-wheat cropping systems of the Indo-Gangetic Plains</w:t>
        </w:r>
      </w:ins>
      <w:ins w:id="327" w:author="Urfels, Anton (IRRI)" w:date="2023-10-06T23:24:00Z">
        <w:r>
          <w:t xml:space="preserve"> (IGP)</w:t>
        </w:r>
      </w:ins>
      <w:ins w:id="328" w:author="Urfels, Anton (IRRI)" w:date="2023-10-06T23:23:00Z">
        <w:r>
          <w:t xml:space="preserve"> is a case in point.</w:t>
        </w:r>
      </w:ins>
      <w:ins w:id="329" w:author="Urfels, Anton (IRRI)" w:date="2023-10-06T23:24:00Z">
        <w:r>
          <w:t xml:space="preserve"> In the IGP, r</w:t>
        </w:r>
        <w:r w:rsidRPr="00450E8D">
          <w:t xml:space="preserve">ice is </w:t>
        </w:r>
        <w:r>
          <w:t>planted</w:t>
        </w:r>
        <w:r w:rsidRPr="00450E8D">
          <w:t xml:space="preserve"> in the monsoon season from </w:t>
        </w:r>
        <w:r>
          <w:t>June</w:t>
        </w:r>
        <w:r w:rsidRPr="00450E8D">
          <w:t xml:space="preserve"> to October (also called kharif) while wheat is grown as an irrigated crop in winter season from November to April (also called rabi). </w:t>
        </w:r>
      </w:ins>
      <w:ins w:id="330" w:author="Urfels, Anton (IRRI)" w:date="2023-10-06T23:23:00Z">
        <w:r>
          <w:t>Climate im</w:t>
        </w:r>
      </w:ins>
      <w:ins w:id="331" w:author="Urfels, Anton (IRRI)" w:date="2023-10-06T23:24:00Z">
        <w:r>
          <w:t>pacts on agricultural systems of the IGP are amongst t</w:t>
        </w:r>
      </w:ins>
      <w:ins w:id="332" w:author="Urfels, Anton (IRRI)" w:date="2023-10-06T23:26:00Z">
        <w:r w:rsidR="00EB6DCE">
          <w:t>he</w:t>
        </w:r>
      </w:ins>
      <w:ins w:id="333" w:author="Urfels, Anton (IRRI)" w:date="2023-10-06T23:24:00Z">
        <w:r>
          <w:t xml:space="preserve"> most severe globally </w:t>
        </w:r>
      </w:ins>
      <w:r w:rsidR="009F5123">
        <w:fldChar w:fldCharType="begin"/>
      </w:r>
      <w:r w:rsidR="009F5123">
        <w:instrText xml:space="preserve"> ADDIN EN.CITE &lt;EndNote&gt;&lt;Cite&gt;&lt;Author&gt;IPCC&lt;/Author&gt;&lt;Year&gt;2022&lt;/Year&gt;&lt;RecNum&gt;7&lt;/RecNum&gt;&lt;DisplayText&gt;(IPCC, 2022)&lt;/DisplayText&gt;&lt;record&gt;&lt;rec-number&gt;7&lt;/rec-number&gt;&lt;foreign-keys&gt;&lt;key app="EN" db-id="x2spr2203vv0rxezzvzxvftcr0vvxept9tas" timestamp="1697103964"&gt;7&lt;/key&gt;&lt;/foreign-keys&gt;&lt;ref-type name="Book"&gt;6&lt;/ref-type&gt;&lt;contributors&gt;&lt;authors&gt;&lt;author&gt;IPCC&lt;/author&gt;&lt;/authors&gt;&lt;tertiary-authors&gt;&lt;author&gt;Cambridge University Press&lt;/author&gt;&lt;/tertiary-authors&gt;&lt;/contributors&gt;&lt;titles&gt;&lt;title&gt;Summary for policymakers&lt;/title&gt;&lt;secondary-title&gt;Sixth Assessment Report &lt;/secondary-title&gt;&lt;/titles&gt;&lt;dates&gt;&lt;year&gt;2022&lt;/year&gt;&lt;/dates&gt;&lt;pub-location&gt;Cambridge, UK and New York, NY, USA&lt;/pub-location&gt;&lt;publisher&gt;Intergovernmental Panel on Climate Change&lt;/publisher&gt;&lt;isbn&gt;9291691593&lt;/isbn&gt;&lt;urls&gt;&lt;/urls&gt;&lt;/record&gt;&lt;/Cite&gt;&lt;/EndNote&gt;</w:instrText>
      </w:r>
      <w:r w:rsidR="009F5123">
        <w:fldChar w:fldCharType="separate"/>
      </w:r>
      <w:r w:rsidR="009F5123">
        <w:rPr>
          <w:noProof/>
        </w:rPr>
        <w:t>(IPCC, 2022)</w:t>
      </w:r>
      <w:r w:rsidR="009F5123">
        <w:fldChar w:fldCharType="end"/>
      </w:r>
      <w:ins w:id="334" w:author="Urfels, Anton (IRRI)" w:date="2023-10-12T17:49:00Z">
        <w:r w:rsidR="009F5123">
          <w:t xml:space="preserve">, </w:t>
        </w:r>
      </w:ins>
      <w:del w:id="335" w:author="Urfels, Anton (IRRI)" w:date="2023-10-06T23:23:00Z">
        <w:r w:rsidR="008B2B30" w:rsidRPr="00256197" w:rsidDel="002372F9">
          <w:rPr>
            <w:rPrChange w:id="336" w:author="Urfels, Anton (IRRI)" w:date="2023-10-06T20:02:00Z">
              <w:rPr>
                <w:rFonts w:ascii="Gill Sans MT" w:hAnsi="Gill Sans MT"/>
              </w:rPr>
            </w:rPrChange>
          </w:rPr>
          <w:delText xml:space="preserve">The Indo-Gangetic Plains </w:delText>
        </w:r>
        <w:r w:rsidR="00963447" w:rsidRPr="00256197" w:rsidDel="002372F9">
          <w:rPr>
            <w:rPrChange w:id="337" w:author="Urfels, Anton (IRRI)" w:date="2023-10-06T20:02:00Z">
              <w:rPr>
                <w:rFonts w:ascii="Gill Sans MT" w:hAnsi="Gill Sans MT"/>
              </w:rPr>
            </w:rPrChange>
          </w:rPr>
          <w:delText xml:space="preserve">(IGP) </w:delText>
        </w:r>
      </w:del>
      <w:del w:id="338" w:author="Urfels, Anton (IRRI)" w:date="2023-10-06T23:01:00Z">
        <w:r w:rsidR="00963447" w:rsidRPr="00256197" w:rsidDel="002C2227">
          <w:rPr>
            <w:rPrChange w:id="339" w:author="Urfels, Anton (IRRI)" w:date="2023-10-06T20:02:00Z">
              <w:rPr>
                <w:rFonts w:ascii="Gill Sans MT" w:hAnsi="Gill Sans MT"/>
              </w:rPr>
            </w:rPrChange>
          </w:rPr>
          <w:delText>have been</w:delText>
        </w:r>
      </w:del>
      <w:del w:id="340" w:author="Urfels, Anton (IRRI)" w:date="2023-10-06T23:23:00Z">
        <w:r w:rsidR="00963447" w:rsidRPr="00256197" w:rsidDel="002372F9">
          <w:rPr>
            <w:rPrChange w:id="341" w:author="Urfels, Anton (IRRI)" w:date="2023-10-06T20:02:00Z">
              <w:rPr>
                <w:rFonts w:ascii="Gill Sans MT" w:hAnsi="Gill Sans MT"/>
              </w:rPr>
            </w:rPrChange>
          </w:rPr>
          <w:delText xml:space="preserve"> the food basket of </w:delText>
        </w:r>
        <w:r w:rsidR="00942E59" w:rsidRPr="00256197" w:rsidDel="002372F9">
          <w:rPr>
            <w:rPrChange w:id="342" w:author="Urfels, Anton (IRRI)" w:date="2023-10-06T20:02:00Z">
              <w:rPr>
                <w:rFonts w:ascii="Gill Sans MT" w:hAnsi="Gill Sans MT"/>
              </w:rPr>
            </w:rPrChange>
          </w:rPr>
          <w:delText>South Asia</w:delText>
        </w:r>
      </w:del>
      <w:del w:id="343" w:author="Urfels, Anton (IRRI)" w:date="2023-10-06T23:01:00Z">
        <w:r w:rsidR="000E6CB4" w:rsidRPr="00256197" w:rsidDel="002C2227">
          <w:rPr>
            <w:rPrChange w:id="344" w:author="Urfels, Anton (IRRI)" w:date="2023-10-06T20:02:00Z">
              <w:rPr>
                <w:rFonts w:ascii="Gill Sans MT" w:hAnsi="Gill Sans MT"/>
              </w:rPr>
            </w:rPrChange>
          </w:rPr>
          <w:delText xml:space="preserve"> </w:delText>
        </w:r>
        <w:r w:rsidR="00AB1227" w:rsidRPr="00256197" w:rsidDel="002C2227">
          <w:rPr>
            <w:rPrChange w:id="345" w:author="Urfels, Anton (IRRI)" w:date="2023-10-06T20:02:00Z">
              <w:rPr>
                <w:rFonts w:ascii="Gill Sans MT" w:hAnsi="Gill Sans MT"/>
              </w:rPr>
            </w:rPrChange>
          </w:rPr>
          <w:delText xml:space="preserve">through a </w:delText>
        </w:r>
        <w:r w:rsidR="000E6CB4" w:rsidRPr="00256197" w:rsidDel="002C2227">
          <w:rPr>
            <w:rPrChange w:id="346" w:author="Urfels, Anton (IRRI)" w:date="2023-10-06T20:02:00Z">
              <w:rPr>
                <w:rFonts w:ascii="Gill Sans MT" w:hAnsi="Gill Sans MT"/>
              </w:rPr>
            </w:rPrChange>
          </w:rPr>
          <w:delText xml:space="preserve">dominant </w:delText>
        </w:r>
      </w:del>
      <w:del w:id="347" w:author="Urfels, Anton (IRRI)" w:date="2023-10-06T23:23:00Z">
        <w:r w:rsidR="00AB1227" w:rsidRPr="00256197" w:rsidDel="002372F9">
          <w:rPr>
            <w:rPrChange w:id="348" w:author="Urfels, Anton (IRRI)" w:date="2023-10-06T20:02:00Z">
              <w:rPr>
                <w:rFonts w:ascii="Gill Sans MT" w:hAnsi="Gill Sans MT"/>
              </w:rPr>
            </w:rPrChange>
          </w:rPr>
          <w:delText>rice</w:delText>
        </w:r>
      </w:del>
      <w:del w:id="349" w:author="Urfels, Anton (IRRI)" w:date="2023-10-06T23:02:00Z">
        <w:r w:rsidR="00AB1227" w:rsidRPr="00256197" w:rsidDel="002C2227">
          <w:rPr>
            <w:rPrChange w:id="350" w:author="Urfels, Anton (IRRI)" w:date="2023-10-06T20:02:00Z">
              <w:rPr>
                <w:rFonts w:ascii="Gill Sans MT" w:hAnsi="Gill Sans MT"/>
              </w:rPr>
            </w:rPrChange>
          </w:rPr>
          <w:delText>-</w:delText>
        </w:r>
      </w:del>
      <w:del w:id="351" w:author="Urfels, Anton (IRRI)" w:date="2023-10-06T23:23:00Z">
        <w:r w:rsidR="00AB1227" w:rsidRPr="00256197" w:rsidDel="002372F9">
          <w:rPr>
            <w:rPrChange w:id="352" w:author="Urfels, Anton (IRRI)" w:date="2023-10-06T20:02:00Z">
              <w:rPr>
                <w:rFonts w:ascii="Gill Sans MT" w:hAnsi="Gill Sans MT"/>
              </w:rPr>
            </w:rPrChange>
          </w:rPr>
          <w:delText xml:space="preserve">wheat </w:delText>
        </w:r>
      </w:del>
      <w:del w:id="353" w:author="Urfels, Anton (IRRI)" w:date="2023-10-06T23:02:00Z">
        <w:r w:rsidR="00AB1227" w:rsidRPr="00256197" w:rsidDel="002C2227">
          <w:rPr>
            <w:rPrChange w:id="354" w:author="Urfels, Anton (IRRI)" w:date="2023-10-06T20:02:00Z">
              <w:rPr>
                <w:rFonts w:ascii="Gill Sans MT" w:hAnsi="Gill Sans MT"/>
              </w:rPr>
            </w:rPrChange>
          </w:rPr>
          <w:delText>cropping</w:delText>
        </w:r>
        <w:r w:rsidR="00A601A6" w:rsidRPr="00256197" w:rsidDel="002C2227">
          <w:rPr>
            <w:rPrChange w:id="355" w:author="Urfels, Anton (IRRI)" w:date="2023-10-06T20:02:00Z">
              <w:rPr>
                <w:rFonts w:ascii="Gill Sans MT" w:hAnsi="Gill Sans MT"/>
              </w:rPr>
            </w:rPrChange>
          </w:rPr>
          <w:delText xml:space="preserve"> </w:delText>
        </w:r>
      </w:del>
      <w:del w:id="356" w:author="Urfels, Anton (IRRI)" w:date="2023-10-06T23:23:00Z">
        <w:r w:rsidR="00A601A6" w:rsidRPr="00256197" w:rsidDel="002372F9">
          <w:rPr>
            <w:rPrChange w:id="357" w:author="Urfels, Anton (IRRI)" w:date="2023-10-06T20:02:00Z">
              <w:rPr>
                <w:rFonts w:ascii="Gill Sans MT" w:hAnsi="Gill Sans MT"/>
              </w:rPr>
            </w:rPrChange>
          </w:rPr>
          <w:delText>rotation</w:delText>
        </w:r>
        <w:r w:rsidR="00AB1227" w:rsidRPr="00256197" w:rsidDel="002372F9">
          <w:rPr>
            <w:rPrChange w:id="358" w:author="Urfels, Anton (IRRI)" w:date="2023-10-06T20:02:00Z">
              <w:rPr>
                <w:rFonts w:ascii="Gill Sans MT" w:hAnsi="Gill Sans MT"/>
              </w:rPr>
            </w:rPrChange>
          </w:rPr>
          <w:delText xml:space="preserve"> system. </w:delText>
        </w:r>
      </w:del>
      <w:del w:id="359" w:author="Urfels, Anton (IRRI)" w:date="2023-10-06T23:24:00Z">
        <w:r w:rsidR="00AB1227" w:rsidRPr="00256197" w:rsidDel="002372F9">
          <w:rPr>
            <w:rPrChange w:id="360" w:author="Urfels, Anton (IRRI)" w:date="2023-10-06T20:02:00Z">
              <w:rPr>
                <w:rFonts w:ascii="Gill Sans MT" w:hAnsi="Gill Sans MT"/>
              </w:rPr>
            </w:rPrChange>
          </w:rPr>
          <w:delText xml:space="preserve">Rice is </w:delText>
        </w:r>
      </w:del>
      <w:del w:id="361" w:author="Urfels, Anton (IRRI)" w:date="2023-10-06T23:02:00Z">
        <w:r w:rsidR="00AB1227" w:rsidRPr="00256197" w:rsidDel="002C2227">
          <w:rPr>
            <w:rPrChange w:id="362" w:author="Urfels, Anton (IRRI)" w:date="2023-10-06T20:02:00Z">
              <w:rPr>
                <w:rFonts w:ascii="Gill Sans MT" w:hAnsi="Gill Sans MT"/>
              </w:rPr>
            </w:rPrChange>
          </w:rPr>
          <w:delText xml:space="preserve">grown </w:delText>
        </w:r>
      </w:del>
      <w:del w:id="363" w:author="Urfels, Anton (IRRI)" w:date="2023-10-06T23:24:00Z">
        <w:r w:rsidR="00AB1227" w:rsidRPr="00256197" w:rsidDel="002372F9">
          <w:rPr>
            <w:rPrChange w:id="364" w:author="Urfels, Anton (IRRI)" w:date="2023-10-06T20:02:00Z">
              <w:rPr>
                <w:rFonts w:ascii="Gill Sans MT" w:hAnsi="Gill Sans MT"/>
              </w:rPr>
            </w:rPrChange>
          </w:rPr>
          <w:delText xml:space="preserve">in the </w:delText>
        </w:r>
        <w:r w:rsidR="00791C19" w:rsidRPr="00256197" w:rsidDel="002372F9">
          <w:rPr>
            <w:rPrChange w:id="365" w:author="Urfels, Anton (IRRI)" w:date="2023-10-06T20:02:00Z">
              <w:rPr>
                <w:rFonts w:ascii="Gill Sans MT" w:hAnsi="Gill Sans MT"/>
              </w:rPr>
            </w:rPrChange>
          </w:rPr>
          <w:delText>monsoon</w:delText>
        </w:r>
        <w:r w:rsidR="00AB1227" w:rsidRPr="00256197" w:rsidDel="002372F9">
          <w:rPr>
            <w:rPrChange w:id="366" w:author="Urfels, Anton (IRRI)" w:date="2023-10-06T20:02:00Z">
              <w:rPr>
                <w:rFonts w:ascii="Gill Sans MT" w:hAnsi="Gill Sans MT"/>
              </w:rPr>
            </w:rPrChange>
          </w:rPr>
          <w:delText xml:space="preserve"> season</w:delText>
        </w:r>
        <w:r w:rsidR="00B2655F" w:rsidRPr="00256197" w:rsidDel="002372F9">
          <w:rPr>
            <w:rPrChange w:id="367" w:author="Urfels, Anton (IRRI)" w:date="2023-10-06T20:02:00Z">
              <w:rPr>
                <w:rFonts w:ascii="Gill Sans MT" w:hAnsi="Gill Sans MT"/>
              </w:rPr>
            </w:rPrChange>
          </w:rPr>
          <w:delText xml:space="preserve"> from </w:delText>
        </w:r>
      </w:del>
      <w:del w:id="368" w:author="Urfels, Anton (IRRI)" w:date="2023-10-06T23:02:00Z">
        <w:r w:rsidR="00B2655F" w:rsidRPr="00256197" w:rsidDel="002C2227">
          <w:rPr>
            <w:rPrChange w:id="369" w:author="Urfels, Anton (IRRI)" w:date="2023-10-06T20:02:00Z">
              <w:rPr>
                <w:rFonts w:ascii="Gill Sans MT" w:hAnsi="Gill Sans MT"/>
              </w:rPr>
            </w:rPrChange>
          </w:rPr>
          <w:delText>May</w:delText>
        </w:r>
      </w:del>
      <w:del w:id="370" w:author="Urfels, Anton (IRRI)" w:date="2023-10-06T23:24:00Z">
        <w:r w:rsidR="00B2655F" w:rsidRPr="00256197" w:rsidDel="002372F9">
          <w:rPr>
            <w:rPrChange w:id="371" w:author="Urfels, Anton (IRRI)" w:date="2023-10-06T20:02:00Z">
              <w:rPr>
                <w:rFonts w:ascii="Gill Sans MT" w:hAnsi="Gill Sans MT"/>
              </w:rPr>
            </w:rPrChange>
          </w:rPr>
          <w:delText xml:space="preserve"> to October</w:delText>
        </w:r>
        <w:r w:rsidR="00AB1227" w:rsidRPr="00256197" w:rsidDel="002372F9">
          <w:rPr>
            <w:rPrChange w:id="372" w:author="Urfels, Anton (IRRI)" w:date="2023-10-06T20:02:00Z">
              <w:rPr>
                <w:rFonts w:ascii="Gill Sans MT" w:hAnsi="Gill Sans MT"/>
              </w:rPr>
            </w:rPrChange>
          </w:rPr>
          <w:delText xml:space="preserve"> (also called </w:delText>
        </w:r>
        <w:r w:rsidR="00C80AE8" w:rsidRPr="00256197" w:rsidDel="002372F9">
          <w:rPr>
            <w:rPrChange w:id="373" w:author="Urfels, Anton (IRRI)" w:date="2023-10-06T20:02:00Z">
              <w:rPr>
                <w:rFonts w:ascii="Gill Sans MT" w:hAnsi="Gill Sans MT"/>
              </w:rPr>
            </w:rPrChange>
          </w:rPr>
          <w:delText>k</w:delText>
        </w:r>
        <w:r w:rsidR="00AB1227" w:rsidRPr="00256197" w:rsidDel="002372F9">
          <w:rPr>
            <w:rPrChange w:id="374" w:author="Urfels, Anton (IRRI)" w:date="2023-10-06T20:02:00Z">
              <w:rPr>
                <w:rFonts w:ascii="Gill Sans MT" w:hAnsi="Gill Sans MT"/>
              </w:rPr>
            </w:rPrChange>
          </w:rPr>
          <w:delText xml:space="preserve">harif) while wheat is </w:delText>
        </w:r>
        <w:r w:rsidR="00B2655F" w:rsidRPr="00256197" w:rsidDel="002372F9">
          <w:rPr>
            <w:rPrChange w:id="375" w:author="Urfels, Anton (IRRI)" w:date="2023-10-06T20:02:00Z">
              <w:rPr>
                <w:rFonts w:ascii="Gill Sans MT" w:hAnsi="Gill Sans MT"/>
              </w:rPr>
            </w:rPrChange>
          </w:rPr>
          <w:delText>grown as an irrigated crop in winter season from November to April (also called rabi).</w:delText>
        </w:r>
        <w:r w:rsidR="00AB1227" w:rsidRPr="00256197" w:rsidDel="002372F9">
          <w:rPr>
            <w:rPrChange w:id="376" w:author="Urfels, Anton (IRRI)" w:date="2023-10-06T20:02:00Z">
              <w:rPr>
                <w:rFonts w:ascii="Gill Sans MT" w:hAnsi="Gill Sans MT"/>
              </w:rPr>
            </w:rPrChange>
          </w:rPr>
          <w:delText xml:space="preserve"> </w:delText>
        </w:r>
      </w:del>
      <w:del w:id="377" w:author="Urfels, Anton (IRRI)" w:date="2023-10-06T23:25:00Z">
        <w:r w:rsidR="00FA618C" w:rsidRPr="00256197" w:rsidDel="002372F9">
          <w:rPr>
            <w:rPrChange w:id="378" w:author="Urfels, Anton (IRRI)" w:date="2023-10-06T20:02:00Z">
              <w:rPr>
                <w:rFonts w:ascii="Gill Sans MT" w:hAnsi="Gill Sans MT"/>
              </w:rPr>
            </w:rPrChange>
          </w:rPr>
          <w:delText>Climate change and variability</w:delText>
        </w:r>
      </w:del>
      <w:ins w:id="379" w:author="Urfels, Anton (IRRI)" w:date="2023-10-06T23:25:00Z">
        <w:r>
          <w:t>as</w:t>
        </w:r>
        <w:r w:rsidR="00EB6DCE">
          <w:t>, e.g.,</w:t>
        </w:r>
      </w:ins>
      <w:r w:rsidR="000E0D9B" w:rsidRPr="00256197">
        <w:rPr>
          <w:rPrChange w:id="380" w:author="Urfels, Anton (IRRI)" w:date="2023-10-06T20:02:00Z">
            <w:rPr>
              <w:rFonts w:ascii="Gill Sans MT" w:hAnsi="Gill Sans MT"/>
            </w:rPr>
          </w:rPrChange>
        </w:rPr>
        <w:t xml:space="preserve"> </w:t>
      </w:r>
      <w:del w:id="381" w:author="Urfels, Anton (IRRI)" w:date="2023-10-06T23:25:00Z">
        <w:r w:rsidR="000E0D9B" w:rsidRPr="00256197" w:rsidDel="002372F9">
          <w:rPr>
            <w:rPrChange w:id="382" w:author="Urfels, Anton (IRRI)" w:date="2023-10-06T20:02:00Z">
              <w:rPr>
                <w:rFonts w:ascii="Gill Sans MT" w:hAnsi="Gill Sans MT"/>
              </w:rPr>
            </w:rPrChange>
          </w:rPr>
          <w:delText xml:space="preserve">especially </w:delText>
        </w:r>
        <w:r w:rsidR="00504C84" w:rsidRPr="00256197" w:rsidDel="002372F9">
          <w:rPr>
            <w:rPrChange w:id="383" w:author="Urfels, Anton (IRRI)" w:date="2023-10-06T20:02:00Z">
              <w:rPr>
                <w:rFonts w:ascii="Gill Sans MT" w:hAnsi="Gill Sans MT"/>
              </w:rPr>
            </w:rPrChange>
          </w:rPr>
          <w:delText xml:space="preserve">due to </w:delText>
        </w:r>
      </w:del>
      <w:r w:rsidR="000E0D9B" w:rsidRPr="00256197">
        <w:rPr>
          <w:rPrChange w:id="384" w:author="Urfels, Anton (IRRI)" w:date="2023-10-06T20:02:00Z">
            <w:rPr>
              <w:rFonts w:ascii="Gill Sans MT" w:hAnsi="Gill Sans MT"/>
            </w:rPr>
          </w:rPrChange>
        </w:rPr>
        <w:t>late monsoon onse</w:t>
      </w:r>
      <w:ins w:id="385" w:author="Urfels, Anton (IRRI)" w:date="2023-10-06T23:25:00Z">
        <w:r>
          <w:t xml:space="preserve">ts </w:t>
        </w:r>
      </w:ins>
      <w:del w:id="386" w:author="Urfels, Anton (IRRI)" w:date="2023-10-06T23:25:00Z">
        <w:r w:rsidR="000E0D9B" w:rsidRPr="00256197" w:rsidDel="002372F9">
          <w:rPr>
            <w:rPrChange w:id="387" w:author="Urfels, Anton (IRRI)" w:date="2023-10-06T20:02:00Z">
              <w:rPr>
                <w:rFonts w:ascii="Gill Sans MT" w:hAnsi="Gill Sans MT"/>
              </w:rPr>
            </w:rPrChange>
          </w:rPr>
          <w:delText xml:space="preserve">t </w:delText>
        </w:r>
        <w:r w:rsidR="00BF0255" w:rsidRPr="00256197" w:rsidDel="002372F9">
          <w:rPr>
            <w:rPrChange w:id="388" w:author="Urfels, Anton (IRRI)" w:date="2023-10-06T20:02:00Z">
              <w:rPr>
                <w:rFonts w:ascii="Gill Sans MT" w:hAnsi="Gill Sans MT"/>
              </w:rPr>
            </w:rPrChange>
          </w:rPr>
          <w:delText>which af</w:delText>
        </w:r>
      </w:del>
      <w:ins w:id="389" w:author="Urfels, Anton (IRRI)" w:date="2023-10-06T23:25:00Z">
        <w:r>
          <w:t>delay</w:t>
        </w:r>
      </w:ins>
      <w:del w:id="390" w:author="Urfels, Anton (IRRI)" w:date="2023-10-06T23:25:00Z">
        <w:r w:rsidR="00BF0255" w:rsidRPr="00256197" w:rsidDel="002372F9">
          <w:rPr>
            <w:rPrChange w:id="391" w:author="Urfels, Anton (IRRI)" w:date="2023-10-06T20:02:00Z">
              <w:rPr>
                <w:rFonts w:ascii="Gill Sans MT" w:hAnsi="Gill Sans MT"/>
              </w:rPr>
            </w:rPrChange>
          </w:rPr>
          <w:delText>fects</w:delText>
        </w:r>
      </w:del>
      <w:r w:rsidR="00BF0255" w:rsidRPr="00256197">
        <w:rPr>
          <w:rPrChange w:id="392" w:author="Urfels, Anton (IRRI)" w:date="2023-10-06T20:02:00Z">
            <w:rPr>
              <w:rFonts w:ascii="Gill Sans MT" w:hAnsi="Gill Sans MT"/>
            </w:rPr>
          </w:rPrChange>
        </w:rPr>
        <w:t xml:space="preserve"> rice sowing</w:t>
      </w:r>
      <w:ins w:id="393" w:author="Urfels, Anton (IRRI)" w:date="2023-10-06T23:25:00Z">
        <w:r>
          <w:t xml:space="preserve"> </w:t>
        </w:r>
      </w:ins>
      <w:ins w:id="394" w:author="Urfels, Anton (IRRI)" w:date="2023-10-06T23:26:00Z">
        <w:r w:rsidR="00EB6DCE">
          <w:t>in the East</w:t>
        </w:r>
      </w:ins>
      <w:ins w:id="395" w:author="Urfels, Anton (IRRI)" w:date="2023-10-06T23:27:00Z">
        <w:r w:rsidR="00EB6DCE">
          <w:t>ern IGP</w:t>
        </w:r>
      </w:ins>
      <w:ins w:id="396" w:author="Urfels, Anton (IRRI)" w:date="2023-10-06T23:26:00Z">
        <w:r w:rsidR="00EB6DCE">
          <w:t xml:space="preserve"> and </w:t>
        </w:r>
      </w:ins>
      <w:ins w:id="397" w:author="Urfels, Anton (IRRI)" w:date="2023-10-06T23:27:00Z">
        <w:r w:rsidR="00EB6DCE">
          <w:t>push</w:t>
        </w:r>
      </w:ins>
      <w:ins w:id="398" w:author="Urfels, Anton (IRRI)" w:date="2023-10-06T23:26:00Z">
        <w:r w:rsidR="00EB6DCE">
          <w:t xml:space="preserve"> wheat crops into periods of high</w:t>
        </w:r>
      </w:ins>
      <w:del w:id="399" w:author="Urfels, Anton (IRRI)" w:date="2023-10-06T23:25:00Z">
        <w:r w:rsidR="00BF0255" w:rsidRPr="00256197" w:rsidDel="002372F9">
          <w:rPr>
            <w:rPrChange w:id="400" w:author="Urfels, Anton (IRRI)" w:date="2023-10-06T20:02:00Z">
              <w:rPr>
                <w:rFonts w:ascii="Gill Sans MT" w:hAnsi="Gill Sans MT"/>
              </w:rPr>
            </w:rPrChange>
          </w:rPr>
          <w:delText xml:space="preserve"> </w:delText>
        </w:r>
        <w:r w:rsidR="000E0D9B" w:rsidRPr="00256197" w:rsidDel="002372F9">
          <w:rPr>
            <w:rPrChange w:id="401" w:author="Urfels, Anton (IRRI)" w:date="2023-10-06T20:02:00Z">
              <w:rPr>
                <w:rFonts w:ascii="Gill Sans MT" w:hAnsi="Gill Sans MT"/>
              </w:rPr>
            </w:rPrChange>
          </w:rPr>
          <w:delText>and</w:delText>
        </w:r>
      </w:del>
      <w:r w:rsidR="000E0D9B" w:rsidRPr="00256197">
        <w:rPr>
          <w:rPrChange w:id="402" w:author="Urfels, Anton (IRRI)" w:date="2023-10-06T20:02:00Z">
            <w:rPr>
              <w:rFonts w:ascii="Gill Sans MT" w:hAnsi="Gill Sans MT"/>
            </w:rPr>
          </w:rPrChange>
        </w:rPr>
        <w:t xml:space="preserve"> terminal heat</w:t>
      </w:r>
      <w:r w:rsidR="00BF0255" w:rsidRPr="00256197">
        <w:rPr>
          <w:rPrChange w:id="403" w:author="Urfels, Anton (IRRI)" w:date="2023-10-06T20:02:00Z">
            <w:rPr>
              <w:rFonts w:ascii="Gill Sans MT" w:hAnsi="Gill Sans MT"/>
            </w:rPr>
          </w:rPrChange>
        </w:rPr>
        <w:t xml:space="preserve"> stress</w:t>
      </w:r>
      <w:ins w:id="404" w:author="Urfels, Anton (IRRI)" w:date="2023-10-06T23:27:00Z">
        <w:r w:rsidR="00EB6DCE">
          <w:t xml:space="preserve"> – while farmers in the Western IGP use </w:t>
        </w:r>
      </w:ins>
      <w:ins w:id="405" w:author="Urfels, Anton (IRRI)" w:date="2023-10-06T23:28:00Z">
        <w:r w:rsidR="00EB6DCE">
          <w:t>free electricity to plant their rice crops early in the hot summer months and contribute</w:t>
        </w:r>
      </w:ins>
      <w:ins w:id="406" w:author="MKONDIWA, Maxwell (CIMMYT-India)" w:date="2023-10-07T13:57:00Z">
        <w:r w:rsidR="004A7CBA">
          <w:t xml:space="preserve"> to</w:t>
        </w:r>
      </w:ins>
      <w:ins w:id="407" w:author="Urfels, Anton (IRRI)" w:date="2023-10-06T23:28:00Z">
        <w:r w:rsidR="00EB6DCE">
          <w:t xml:space="preserve"> groundwater depletion</w:t>
        </w:r>
      </w:ins>
      <w:ins w:id="408" w:author="Urfels, Anton (IRRI)" w:date="2023-10-06T23:26:00Z">
        <w:r w:rsidR="00EB6DCE">
          <w:t>.</w:t>
        </w:r>
      </w:ins>
      <w:del w:id="409" w:author="Urfels, Anton (IRRI)" w:date="2023-10-06T23:26:00Z">
        <w:r w:rsidR="00BF0255" w:rsidRPr="00256197" w:rsidDel="00EB6DCE">
          <w:rPr>
            <w:rPrChange w:id="410" w:author="Urfels, Anton (IRRI)" w:date="2023-10-06T20:02:00Z">
              <w:rPr>
                <w:rFonts w:ascii="Gill Sans MT" w:hAnsi="Gill Sans MT"/>
              </w:rPr>
            </w:rPrChange>
          </w:rPr>
          <w:delText xml:space="preserve"> which has significant yield penalty on wheat</w:delText>
        </w:r>
        <w:r w:rsidR="000E0D9B" w:rsidRPr="00256197" w:rsidDel="00EB6DCE">
          <w:rPr>
            <w:rPrChange w:id="411" w:author="Urfels, Anton (IRRI)" w:date="2023-10-06T20:02:00Z">
              <w:rPr>
                <w:rFonts w:ascii="Gill Sans MT" w:hAnsi="Gill Sans MT"/>
              </w:rPr>
            </w:rPrChange>
          </w:rPr>
          <w:delText xml:space="preserve"> </w:delText>
        </w:r>
        <w:r w:rsidR="00504C84" w:rsidRPr="00256197" w:rsidDel="00EB6DCE">
          <w:rPr>
            <w:rPrChange w:id="412" w:author="Urfels, Anton (IRRI)" w:date="2023-10-06T20:02:00Z">
              <w:rPr>
                <w:rFonts w:ascii="Gill Sans MT" w:hAnsi="Gill Sans MT"/>
              </w:rPr>
            </w:rPrChange>
          </w:rPr>
          <w:delText xml:space="preserve">have </w:delText>
        </w:r>
        <w:r w:rsidR="00FA618C" w:rsidRPr="00256197" w:rsidDel="00EB6DCE">
          <w:rPr>
            <w:rPrChange w:id="413" w:author="Urfels, Anton (IRRI)" w:date="2023-10-06T20:02:00Z">
              <w:rPr>
                <w:rFonts w:ascii="Gill Sans MT" w:hAnsi="Gill Sans MT"/>
              </w:rPr>
            </w:rPrChange>
          </w:rPr>
          <w:delText>pose</w:delText>
        </w:r>
        <w:r w:rsidR="00504C84" w:rsidRPr="00256197" w:rsidDel="00EB6DCE">
          <w:rPr>
            <w:rPrChange w:id="414" w:author="Urfels, Anton (IRRI)" w:date="2023-10-06T20:02:00Z">
              <w:rPr>
                <w:rFonts w:ascii="Gill Sans MT" w:hAnsi="Gill Sans MT"/>
              </w:rPr>
            </w:rPrChange>
          </w:rPr>
          <w:delText>d</w:delText>
        </w:r>
        <w:r w:rsidR="00FA618C" w:rsidRPr="00256197" w:rsidDel="00EB6DCE">
          <w:rPr>
            <w:rPrChange w:id="415" w:author="Urfels, Anton (IRRI)" w:date="2023-10-06T20:02:00Z">
              <w:rPr>
                <w:rFonts w:ascii="Gill Sans MT" w:hAnsi="Gill Sans MT"/>
              </w:rPr>
            </w:rPrChange>
          </w:rPr>
          <w:delText xml:space="preserve"> </w:delText>
        </w:r>
        <w:r w:rsidR="00762AF4" w:rsidRPr="00256197" w:rsidDel="00EB6DCE">
          <w:rPr>
            <w:rPrChange w:id="416" w:author="Urfels, Anton (IRRI)" w:date="2023-10-06T20:02:00Z">
              <w:rPr>
                <w:rFonts w:ascii="Gill Sans MT" w:hAnsi="Gill Sans MT"/>
              </w:rPr>
            </w:rPrChange>
          </w:rPr>
          <w:delText>significant</w:delText>
        </w:r>
        <w:r w:rsidR="00FA618C" w:rsidRPr="00256197" w:rsidDel="00EB6DCE">
          <w:rPr>
            <w:rPrChange w:id="417" w:author="Urfels, Anton (IRRI)" w:date="2023-10-06T20:02:00Z">
              <w:rPr>
                <w:rFonts w:ascii="Gill Sans MT" w:hAnsi="Gill Sans MT"/>
              </w:rPr>
            </w:rPrChange>
          </w:rPr>
          <w:delText xml:space="preserve"> pressures to the rice-wheat cropping system in </w:delText>
        </w:r>
        <w:r w:rsidR="004A061E" w:rsidRPr="00256197" w:rsidDel="00EB6DCE">
          <w:rPr>
            <w:rPrChange w:id="418" w:author="Urfels, Anton (IRRI)" w:date="2023-10-06T20:02:00Z">
              <w:rPr>
                <w:rFonts w:ascii="Gill Sans MT" w:hAnsi="Gill Sans MT"/>
              </w:rPr>
            </w:rPrChange>
          </w:rPr>
          <w:delText xml:space="preserve">the region. </w:delText>
        </w:r>
      </w:del>
      <w:ins w:id="419" w:author="Urfels, Anton (IRRI)" w:date="2023-10-06T23:26:00Z">
        <w:r w:rsidR="00EB6DCE">
          <w:t xml:space="preserve"> </w:t>
        </w:r>
      </w:ins>
    </w:p>
    <w:p w14:paraId="697012C3" w14:textId="28DDFCFA" w:rsidR="00D10564" w:rsidRDefault="0054652F" w:rsidP="009F5123">
      <w:pPr>
        <w:rPr>
          <w:ins w:id="420" w:author="Urfels, Anton (IRRI)" w:date="2023-10-08T00:07:00Z"/>
        </w:rPr>
        <w:pPrChange w:id="421" w:author="Urfels, Anton (IRRI)" w:date="2023-10-12T22:13:00Z">
          <w:pPr>
            <w:jc w:val="both"/>
          </w:pPr>
        </w:pPrChange>
      </w:pPr>
      <w:r w:rsidRPr="00256197">
        <w:rPr>
          <w:rPrChange w:id="422" w:author="Urfels, Anton (IRRI)" w:date="2023-10-06T20:02:00Z">
            <w:rPr>
              <w:rFonts w:ascii="Gill Sans MT" w:hAnsi="Gill Sans MT"/>
            </w:rPr>
          </w:rPrChange>
        </w:rPr>
        <w:t>Recent compelling evidence</w:t>
      </w:r>
      <w:del w:id="423" w:author="Urfels, Anton (IRRI)" w:date="2023-10-12T17:53:00Z">
        <w:r w:rsidRPr="00256197" w:rsidDel="009F5123">
          <w:rPr>
            <w:rPrChange w:id="424" w:author="Urfels, Anton (IRRI)" w:date="2023-10-06T20:02:00Z">
              <w:rPr>
                <w:rFonts w:ascii="Gill Sans MT" w:hAnsi="Gill Sans MT"/>
              </w:rPr>
            </w:rPrChange>
          </w:rPr>
          <w:delText xml:space="preserve"> (e.g., </w:delText>
        </w:r>
      </w:del>
      <w:ins w:id="425" w:author="MKONDIWA, Maxwell (CIMMYT-India)" w:date="2023-10-08T10:21:00Z">
        <w:del w:id="426" w:author="Urfels, Anton (IRRI)" w:date="2023-10-12T17:53:00Z">
          <w:r w:rsidR="00BA73DC" w:rsidDel="009F5123">
            <w:delText>Wang et al 2023</w:delText>
          </w:r>
        </w:del>
      </w:ins>
      <w:ins w:id="427" w:author="MKONDIWA, Maxwell (CIMMYT-India)" w:date="2023-10-08T10:22:00Z">
        <w:del w:id="428" w:author="Urfels, Anton (IRRI)" w:date="2023-10-12T17:53:00Z">
          <w:r w:rsidR="00BA73DC" w:rsidDel="009F5123">
            <w:delText xml:space="preserve">, </w:delText>
          </w:r>
        </w:del>
      </w:ins>
      <w:ins w:id="429" w:author="MKONDIWA, Maxwell (CIMMYT-India)" w:date="2023-10-08T10:43:00Z">
        <w:del w:id="430" w:author="Urfels, Anton (IRRI)" w:date="2023-10-12T17:53:00Z">
          <w:r w:rsidR="00C264BD" w:rsidDel="009F5123">
            <w:delText>Ish</w:delText>
          </w:r>
          <w:r w:rsidR="000A08CD" w:rsidDel="009F5123">
            <w:delText>tiaque et al 2022,</w:delText>
          </w:r>
        </w:del>
      </w:ins>
      <w:ins w:id="431" w:author="MKONDIWA, Maxwell (CIMMYT-India)" w:date="2023-10-08T10:55:00Z">
        <w:del w:id="432" w:author="Urfels, Anton (IRRI)" w:date="2023-10-12T17:53:00Z">
          <w:r w:rsidR="003520EE" w:rsidDel="009F5123">
            <w:delText xml:space="preserve"> Newport et al 2020,</w:delText>
          </w:r>
        </w:del>
      </w:ins>
      <w:ins w:id="433" w:author="MKONDIWA, Maxwell (CIMMYT-India)" w:date="2023-10-08T10:43:00Z">
        <w:del w:id="434" w:author="Urfels, Anton (IRRI)" w:date="2023-10-12T17:53:00Z">
          <w:r w:rsidR="000A08CD" w:rsidDel="009F5123">
            <w:delText xml:space="preserve"> </w:delText>
          </w:r>
        </w:del>
      </w:ins>
      <w:del w:id="435" w:author="Urfels, Anton (IRRI)" w:date="2023-10-12T17:53:00Z">
        <w:r w:rsidRPr="00256197" w:rsidDel="009F5123">
          <w:rPr>
            <w:rPrChange w:id="436" w:author="Urfels, Anton (IRRI)" w:date="2023-10-06T20:02:00Z">
              <w:rPr>
                <w:rFonts w:ascii="Gill Sans MT" w:hAnsi="Gill Sans MT"/>
              </w:rPr>
            </w:rPrChange>
          </w:rPr>
          <w:delText>McDonald et al 2022,</w:delText>
        </w:r>
      </w:del>
      <w:ins w:id="437" w:author="MKONDIWA, Maxwell (CIMMYT-India)" w:date="2023-10-08T11:00:00Z">
        <w:del w:id="438" w:author="Urfels, Anton (IRRI)" w:date="2023-10-12T17:53:00Z">
          <w:r w:rsidR="00DF5A5F" w:rsidDel="009F5123">
            <w:delText xml:space="preserve"> </w:delText>
          </w:r>
          <w:r w:rsidR="00DF5A5F" w:rsidRPr="00776BC2" w:rsidDel="009F5123">
            <w:delText>Urfels et al 202</w:delText>
          </w:r>
          <w:r w:rsidR="00DF5A5F" w:rsidDel="009F5123">
            <w:delText>1,</w:delText>
          </w:r>
        </w:del>
      </w:ins>
      <w:del w:id="439" w:author="Urfels, Anton (IRRI)" w:date="2023-10-12T17:53:00Z">
        <w:r w:rsidRPr="00256197" w:rsidDel="009F5123">
          <w:rPr>
            <w:rPrChange w:id="440" w:author="Urfels, Anton (IRRI)" w:date="2023-10-06T20:02:00Z">
              <w:rPr>
                <w:rFonts w:ascii="Gill Sans MT" w:hAnsi="Gill Sans MT"/>
              </w:rPr>
            </w:rPrChange>
          </w:rPr>
          <w:delText xml:space="preserve"> Urfels et al 2022, and Montes et al 20</w:delText>
        </w:r>
        <w:r w:rsidR="00A436EB" w:rsidRPr="00256197" w:rsidDel="009F5123">
          <w:rPr>
            <w:rPrChange w:id="441" w:author="Urfels, Anton (IRRI)" w:date="2023-10-06T20:02:00Z">
              <w:rPr>
                <w:rFonts w:ascii="Gill Sans MT" w:hAnsi="Gill Sans MT"/>
              </w:rPr>
            </w:rPrChange>
          </w:rPr>
          <w:delText>2</w:delText>
        </w:r>
        <w:r w:rsidRPr="00256197" w:rsidDel="009F5123">
          <w:rPr>
            <w:rPrChange w:id="442" w:author="Urfels, Anton (IRRI)" w:date="2023-10-06T20:02:00Z">
              <w:rPr>
                <w:rFonts w:ascii="Gill Sans MT" w:hAnsi="Gill Sans MT"/>
              </w:rPr>
            </w:rPrChange>
          </w:rPr>
          <w:delText>2)</w:delText>
        </w:r>
      </w:del>
      <w:r w:rsidRPr="00256197">
        <w:rPr>
          <w:rPrChange w:id="443" w:author="Urfels, Anton (IRRI)" w:date="2023-10-06T20:02:00Z">
            <w:rPr>
              <w:rFonts w:ascii="Gill Sans MT" w:hAnsi="Gill Sans MT"/>
            </w:rPr>
          </w:rPrChange>
        </w:rPr>
        <w:t xml:space="preserve"> suggests that</w:t>
      </w:r>
      <w:r w:rsidR="00FA618C" w:rsidRPr="00256197">
        <w:rPr>
          <w:rPrChange w:id="444" w:author="Urfels, Anton (IRRI)" w:date="2023-10-06T20:02:00Z">
            <w:rPr>
              <w:rFonts w:ascii="Gill Sans MT" w:hAnsi="Gill Sans MT"/>
            </w:rPr>
          </w:rPrChange>
        </w:rPr>
        <w:t xml:space="preserve"> advancing the planting</w:t>
      </w:r>
      <w:r w:rsidR="0036571A" w:rsidRPr="00256197">
        <w:rPr>
          <w:rPrChange w:id="445" w:author="Urfels, Anton (IRRI)" w:date="2023-10-06T20:02:00Z">
            <w:rPr>
              <w:rFonts w:ascii="Gill Sans MT" w:hAnsi="Gill Sans MT"/>
            </w:rPr>
          </w:rPrChange>
        </w:rPr>
        <w:t xml:space="preserve"> date</w:t>
      </w:r>
      <w:r w:rsidR="00FA618C" w:rsidRPr="00256197">
        <w:rPr>
          <w:rPrChange w:id="446" w:author="Urfels, Anton (IRRI)" w:date="2023-10-06T20:02:00Z">
            <w:rPr>
              <w:rFonts w:ascii="Gill Sans MT" w:hAnsi="Gill Sans MT"/>
            </w:rPr>
          </w:rPrChange>
        </w:rPr>
        <w:t xml:space="preserve"> of rice</w:t>
      </w:r>
      <w:del w:id="447" w:author="MKONDIWA, Maxwell (CIMMYT-India)" w:date="2023-10-07T13:57:00Z">
        <w:r w:rsidR="00FA618C" w:rsidRPr="00256197" w:rsidDel="008F1900">
          <w:rPr>
            <w:rPrChange w:id="448" w:author="Urfels, Anton (IRRI)" w:date="2023-10-06T20:02:00Z">
              <w:rPr>
                <w:rFonts w:ascii="Gill Sans MT" w:hAnsi="Gill Sans MT"/>
              </w:rPr>
            </w:rPrChange>
          </w:rPr>
          <w:delText xml:space="preserve"> </w:delText>
        </w:r>
        <w:r w:rsidR="00D17BA2" w:rsidRPr="00256197" w:rsidDel="008F1900">
          <w:rPr>
            <w:rPrChange w:id="449" w:author="Urfels, Anton (IRRI)" w:date="2023-10-06T20:02:00Z">
              <w:rPr>
                <w:rFonts w:ascii="Gill Sans MT" w:hAnsi="Gill Sans MT"/>
              </w:rPr>
            </w:rPrChange>
          </w:rPr>
          <w:delText>is</w:delText>
        </w:r>
      </w:del>
      <w:ins w:id="450" w:author="Urfels, Anton (IRRI)" w:date="2023-10-06T23:28:00Z">
        <w:r w:rsidR="00EB6DCE">
          <w:t xml:space="preserve"> to match the monsoon onse</w:t>
        </w:r>
      </w:ins>
      <w:ins w:id="451" w:author="Urfels, Anton (IRRI)" w:date="2023-10-06T23:29:00Z">
        <w:r w:rsidR="00EB6DCE">
          <w:t xml:space="preserve">t </w:t>
        </w:r>
      </w:ins>
      <w:ins w:id="452" w:author="Urfels, Anton (IRRI)" w:date="2023-10-12T17:12:00Z">
        <w:r w:rsidR="007B019E">
          <w:t>is a crucial</w:t>
        </w:r>
      </w:ins>
      <w:del w:id="453" w:author="Urfels, Anton (IRRI)" w:date="2023-10-12T17:12:00Z">
        <w:r w:rsidR="00D17BA2" w:rsidRPr="00256197" w:rsidDel="007B019E">
          <w:rPr>
            <w:rPrChange w:id="454" w:author="Urfels, Anton (IRRI)" w:date="2023-10-06T20:02:00Z">
              <w:rPr>
                <w:rFonts w:ascii="Gill Sans MT" w:hAnsi="Gill Sans MT"/>
              </w:rPr>
            </w:rPrChange>
          </w:rPr>
          <w:delText xml:space="preserve"> one of the viable</w:delText>
        </w:r>
      </w:del>
      <w:r w:rsidR="00D17BA2" w:rsidRPr="00256197">
        <w:rPr>
          <w:rPrChange w:id="455" w:author="Urfels, Anton (IRRI)" w:date="2023-10-06T20:02:00Z">
            <w:rPr>
              <w:rFonts w:ascii="Gill Sans MT" w:hAnsi="Gill Sans MT"/>
            </w:rPr>
          </w:rPrChange>
        </w:rPr>
        <w:t xml:space="preserve"> adaptation option</w:t>
      </w:r>
      <w:del w:id="456" w:author="Urfels, Anton (IRRI)" w:date="2023-10-12T17:12:00Z">
        <w:r w:rsidR="00D17BA2" w:rsidRPr="00256197" w:rsidDel="007B019E">
          <w:rPr>
            <w:rPrChange w:id="457" w:author="Urfels, Anton (IRRI)" w:date="2023-10-06T20:02:00Z">
              <w:rPr>
                <w:rFonts w:ascii="Gill Sans MT" w:hAnsi="Gill Sans MT"/>
              </w:rPr>
            </w:rPrChange>
          </w:rPr>
          <w:delText>s</w:delText>
        </w:r>
      </w:del>
      <w:ins w:id="458" w:author="Urfels, Anton (IRRI)" w:date="2023-10-06T23:29:00Z">
        <w:r w:rsidR="00EB6DCE">
          <w:t xml:space="preserve"> for farmers in the Eastern IGP – and might help to alleviate groundwater depletion in the Western IGP</w:t>
        </w:r>
      </w:ins>
      <w:ins w:id="459" w:author="Urfels, Anton (IRRI)" w:date="2023-10-12T17:54:00Z">
        <w:r w:rsidR="009F5123">
          <w:t xml:space="preserve"> </w:t>
        </w:r>
      </w:ins>
      <w:r w:rsidR="009F5123">
        <w:fldChar w:fldCharType="begin">
          <w:fldData xml:space="preserve">PEVuZE5vdGU+PENpdGU+PEF1dGhvcj5XYW5nPC9BdXRob3I+PFllYXI+MjAyMjwvWWVhcj48UmVj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</w:fldData>
        </w:fldChar>
      </w:r>
      <w:r w:rsidR="009F5123">
        <w:instrText xml:space="preserve"> ADDIN EN.CITE </w:instrText>
      </w:r>
      <w:r w:rsidR="009F5123">
        <w:fldChar w:fldCharType="begin">
          <w:fldData xml:space="preserve">PEVuZE5vdGU+PENpdGU+PEF1dGhvcj5XYW5nPC9BdXRob3I+PFllYXI+MjAyMjwvWWVhcj48UmVj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</w:fldData>
        </w:fldChar>
      </w:r>
      <w:r w:rsidR="009F5123">
        <w:instrText xml:space="preserve"> ADDIN EN.CITE.DATA </w:instrText>
      </w:r>
      <w:r w:rsidR="009F5123">
        <w:fldChar w:fldCharType="end"/>
      </w:r>
      <w:r w:rsidR="009F5123">
        <w:fldChar w:fldCharType="separate"/>
      </w:r>
      <w:r w:rsidR="009F5123">
        <w:rPr>
          <w:noProof/>
        </w:rPr>
        <w:t>(Ishtiaque et al., 2022; McDonald et al., 2022; Montes et al., 2023; Newport et al., 2020; Urfels et al., 2021; Urfels et al., 2022; Wang et al., 2022)</w:t>
      </w:r>
      <w:r w:rsidR="009F5123">
        <w:fldChar w:fldCharType="end"/>
      </w:r>
      <w:ins w:id="460" w:author="Urfels, Anton (IRRI)" w:date="2023-10-06T23:29:00Z">
        <w:r w:rsidR="00EB6DCE">
          <w:t>.</w:t>
        </w:r>
      </w:ins>
      <w:del w:id="461" w:author="Urfels, Anton (IRRI)" w:date="2023-10-06T23:29:00Z">
        <w:r w:rsidR="00D17BA2" w:rsidRPr="00256197" w:rsidDel="00EB6DCE">
          <w:rPr>
            <w:rPrChange w:id="462" w:author="Urfels, Anton (IRRI)" w:date="2023-10-06T20:02:00Z">
              <w:rPr>
                <w:rFonts w:ascii="Gill Sans MT" w:hAnsi="Gill Sans MT"/>
              </w:rPr>
            </w:rPrChange>
          </w:rPr>
          <w:delText xml:space="preserve">. </w:delText>
        </w:r>
      </w:del>
      <w:ins w:id="463" w:author="Urfels, Anton (IRRI)" w:date="2023-10-06T23:37:00Z">
        <w:r w:rsidR="00772407">
          <w:t xml:space="preserve"> </w:t>
        </w:r>
      </w:ins>
      <w:ins w:id="464" w:author="Urfels, Anton (IRRI)" w:date="2023-10-06T23:29:00Z">
        <w:r w:rsidR="00EB6DCE">
          <w:t>To test this hypothesis,</w:t>
        </w:r>
      </w:ins>
      <w:del w:id="465" w:author="Urfels, Anton (IRRI)" w:date="2023-10-06T23:29:00Z">
        <w:r w:rsidR="00441B99" w:rsidRPr="00256197" w:rsidDel="00EB6DCE">
          <w:rPr>
            <w:rPrChange w:id="466" w:author="Urfels, Anton (IRRI)" w:date="2023-10-06T20:02:00Z">
              <w:rPr>
                <w:rFonts w:ascii="Gill Sans MT" w:hAnsi="Gill Sans MT"/>
              </w:rPr>
            </w:rPrChange>
          </w:rPr>
          <w:delText>U</w:delText>
        </w:r>
      </w:del>
      <w:del w:id="467" w:author="Urfels, Anton (IRRI)" w:date="2023-10-06T23:30:00Z">
        <w:r w:rsidR="00441B99" w:rsidRPr="00256197" w:rsidDel="00EB6DCE">
          <w:rPr>
            <w:rPrChange w:id="468" w:author="Urfels, Anton (IRRI)" w:date="2023-10-06T20:02:00Z">
              <w:rPr>
                <w:rFonts w:ascii="Gill Sans MT" w:hAnsi="Gill Sans MT"/>
              </w:rPr>
            </w:rPrChange>
          </w:rPr>
          <w:delText>sing gridded crop simulations</w:delText>
        </w:r>
        <w:r w:rsidR="00B07120" w:rsidRPr="00256197" w:rsidDel="00EB6DCE">
          <w:rPr>
            <w:rPrChange w:id="469" w:author="Urfels, Anton (IRRI)" w:date="2023-10-06T20:02:00Z">
              <w:rPr>
                <w:rFonts w:ascii="Gill Sans MT" w:hAnsi="Gill Sans MT"/>
              </w:rPr>
            </w:rPrChange>
          </w:rPr>
          <w:delText xml:space="preserve"> for the Indo-Gangetic plains</w:delText>
        </w:r>
        <w:r w:rsidR="00441B99" w:rsidRPr="00256197" w:rsidDel="00EB6DCE">
          <w:rPr>
            <w:rPrChange w:id="470" w:author="Urfels, Anton (IRRI)" w:date="2023-10-06T20:02:00Z">
              <w:rPr>
                <w:rFonts w:ascii="Gill Sans MT" w:hAnsi="Gill Sans MT"/>
              </w:rPr>
            </w:rPrChange>
          </w:rPr>
          <w:delText>,</w:delText>
        </w:r>
      </w:del>
      <w:r w:rsidR="00441B99" w:rsidRPr="00256197">
        <w:rPr>
          <w:rPrChange w:id="471" w:author="Urfels, Anton (IRRI)" w:date="2023-10-06T20:02:00Z">
            <w:rPr>
              <w:rFonts w:ascii="Gill Sans MT" w:hAnsi="Gill Sans MT"/>
            </w:rPr>
          </w:rPrChange>
        </w:rPr>
        <w:t xml:space="preserve"> </w:t>
      </w:r>
      <w:proofErr w:type="spellStart"/>
      <w:r w:rsidR="00441B99" w:rsidRPr="00256197">
        <w:rPr>
          <w:rPrChange w:id="472" w:author="Urfels, Anton (IRRI)" w:date="2023-10-06T20:02:00Z">
            <w:rPr>
              <w:rFonts w:ascii="Gill Sans MT" w:hAnsi="Gill Sans MT"/>
            </w:rPr>
          </w:rPrChange>
        </w:rPr>
        <w:t>Urfels</w:t>
      </w:r>
      <w:proofErr w:type="spellEnd"/>
      <w:r w:rsidR="00441B99" w:rsidRPr="00256197">
        <w:rPr>
          <w:rPrChange w:id="473" w:author="Urfels, Anton (IRRI)" w:date="2023-10-06T20:02:00Z">
            <w:rPr>
              <w:rFonts w:ascii="Gill Sans MT" w:hAnsi="Gill Sans MT"/>
            </w:rPr>
          </w:rPrChange>
        </w:rPr>
        <w:t xml:space="preserve"> et al (2022) and Montes et al (2022</w:t>
      </w:r>
      <w:r w:rsidR="00CD2132" w:rsidRPr="00256197">
        <w:rPr>
          <w:rPrChange w:id="474" w:author="Urfels, Anton (IRRI)" w:date="2023-10-06T20:02:00Z">
            <w:rPr>
              <w:rFonts w:ascii="Gill Sans MT" w:hAnsi="Gill Sans MT"/>
            </w:rPr>
          </w:rPrChange>
        </w:rPr>
        <w:t xml:space="preserve">) </w:t>
      </w:r>
      <w:ins w:id="475" w:author="Urfels, Anton (IRRI)" w:date="2023-10-06T23:30:00Z">
        <w:r w:rsidR="00EB6DCE">
          <w:t>used</w:t>
        </w:r>
        <w:r w:rsidR="00EB6DCE" w:rsidRPr="00450E8D">
          <w:t xml:space="preserve"> gridded crop simulations for the Indo-Gangetic </w:t>
        </w:r>
        <w:r w:rsidR="00EB6DCE">
          <w:t>P</w:t>
        </w:r>
        <w:r w:rsidR="00EB6DCE" w:rsidRPr="00450E8D">
          <w:t>lains</w:t>
        </w:r>
        <w:r w:rsidR="00EB6DCE" w:rsidRPr="00EB6DCE">
          <w:t xml:space="preserve"> </w:t>
        </w:r>
      </w:ins>
      <w:del w:id="476" w:author="Urfels, Anton (IRRI)" w:date="2023-10-06T23:30:00Z">
        <w:r w:rsidR="00CD2132" w:rsidRPr="00256197" w:rsidDel="00EB6DCE">
          <w:rPr>
            <w:rPrChange w:id="477" w:author="Urfels, Anton (IRRI)" w:date="2023-10-06T20:02:00Z">
              <w:rPr>
                <w:rFonts w:ascii="Gill Sans MT" w:hAnsi="Gill Sans MT"/>
              </w:rPr>
            </w:rPrChange>
          </w:rPr>
          <w:delText>investigated</w:delText>
        </w:r>
        <w:r w:rsidR="00441B99" w:rsidRPr="00256197" w:rsidDel="00EB6DCE">
          <w:rPr>
            <w:rPrChange w:id="478" w:author="Urfels, Anton (IRRI)" w:date="2023-10-06T20:02:00Z">
              <w:rPr>
                <w:rFonts w:ascii="Gill Sans MT" w:hAnsi="Gill Sans MT"/>
              </w:rPr>
            </w:rPrChange>
          </w:rPr>
          <w:delText xml:space="preserve"> </w:delText>
        </w:r>
      </w:del>
      <w:ins w:id="479" w:author="Urfels, Anton (IRRI)" w:date="2023-10-06T23:30:00Z">
        <w:r w:rsidR="00EB6DCE">
          <w:t xml:space="preserve">to investigate </w:t>
        </w:r>
      </w:ins>
      <w:r w:rsidR="00441B99" w:rsidRPr="00256197">
        <w:rPr>
          <w:rPrChange w:id="480" w:author="Urfels, Anton (IRRI)" w:date="2023-10-06T20:02:00Z">
            <w:rPr>
              <w:rFonts w:ascii="Gill Sans MT" w:hAnsi="Gill Sans MT"/>
            </w:rPr>
          </w:rPrChange>
        </w:rPr>
        <w:t xml:space="preserve">the impact of different rice planting strategies </w:t>
      </w:r>
      <w:r w:rsidR="00716A45" w:rsidRPr="00256197">
        <w:rPr>
          <w:rPrChange w:id="481" w:author="Urfels, Anton (IRRI)" w:date="2023-10-06T20:02:00Z">
            <w:rPr>
              <w:rFonts w:ascii="Gill Sans MT" w:hAnsi="Gill Sans MT"/>
            </w:rPr>
          </w:rPrChange>
        </w:rPr>
        <w:t>(</w:t>
      </w:r>
      <w:r w:rsidR="00051BED" w:rsidRPr="00256197">
        <w:rPr>
          <w:rPrChange w:id="482" w:author="Urfels, Anton (IRRI)" w:date="2023-10-06T20:02:00Z">
            <w:rPr>
              <w:rFonts w:ascii="Gill Sans MT" w:hAnsi="Gill Sans MT"/>
            </w:rPr>
          </w:rPrChange>
        </w:rPr>
        <w:t xml:space="preserve">combining sowing dates, variety duration and irrigation) </w:t>
      </w:r>
      <w:r w:rsidR="00441B99" w:rsidRPr="00256197">
        <w:rPr>
          <w:rPrChange w:id="483" w:author="Urfels, Anton (IRRI)" w:date="2023-10-06T20:02:00Z">
            <w:rPr>
              <w:rFonts w:ascii="Gill Sans MT" w:hAnsi="Gill Sans MT"/>
            </w:rPr>
          </w:rPrChange>
        </w:rPr>
        <w:t xml:space="preserve">on system level productivity, resilience, and environmental benefits. </w:t>
      </w:r>
      <w:ins w:id="484" w:author="Urfels, Anton (IRRI)" w:date="2023-10-06T23:46:00Z">
        <w:r w:rsidR="00772407">
          <w:t xml:space="preserve"> </w:t>
        </w:r>
      </w:ins>
      <w:ins w:id="485" w:author="Urfels, Anton (IRRI)" w:date="2023-10-06T23:41:00Z">
        <w:r w:rsidR="00772407">
          <w:t xml:space="preserve">However, </w:t>
        </w:r>
      </w:ins>
      <w:ins w:id="486" w:author="Urfels, Anton (IRRI)" w:date="2023-10-06T23:42:00Z">
        <w:r w:rsidR="00772407">
          <w:t xml:space="preserve">most farmers are risk averse and not only </w:t>
        </w:r>
      </w:ins>
      <w:ins w:id="487" w:author="Urfels, Anton (IRRI)" w:date="2023-10-06T23:43:00Z">
        <w:r w:rsidR="00772407">
          <w:t>interested in</w:t>
        </w:r>
      </w:ins>
      <w:ins w:id="488" w:author="Urfels, Anton (IRRI)" w:date="2023-10-06T23:42:00Z">
        <w:r w:rsidR="00772407">
          <w:t xml:space="preserve"> long-term profit maximization</w:t>
        </w:r>
      </w:ins>
      <w:ins w:id="489" w:author="Urfels, Anton (IRRI)" w:date="2023-10-06T23:45:00Z">
        <w:r w:rsidR="00772407">
          <w:t xml:space="preserve"> and yield outcomes</w:t>
        </w:r>
      </w:ins>
      <w:ins w:id="490" w:author="Urfels, Anton (IRRI)" w:date="2023-10-12T17:12:00Z">
        <w:r w:rsidR="007B019E">
          <w:t xml:space="preserve"> </w:t>
        </w:r>
      </w:ins>
      <w:r w:rsidR="007B019E">
        <w:fldChar w:fldCharType="begin"/>
      </w:r>
      <w:r w:rsidR="007B019E">
        <w:instrText xml:space="preserve"> ADDIN EN.CITE &lt;EndNote&gt;&lt;Cite&gt;&lt;Author&gt;Ruzzante&lt;/Author&gt;&lt;Year&gt;2021&lt;/Year&gt;&lt;RecNum&gt;4&lt;/RecNum&gt;&lt;DisplayText&gt;(Ruzzante et al., 2021)&lt;/DisplayText&gt;&lt;record&gt;&lt;rec-number&gt;4&lt;/rec-number&gt;&lt;foreign-keys&gt;&lt;key app="EN" db-id="x2spr2203vv0rxezzvzxvftcr0vvxept9tas" timestamp="1697101871"&gt;4&lt;/key&gt;&lt;/foreign-keys&gt;&lt;ref-type name="Journal Article"&gt;17&lt;/ref-type&gt;&lt;contributors&gt;&lt;authors&gt;&lt;author&gt;Ruzzante, Sacha&lt;/author&gt;&lt;author&gt;Labarta, Ricardo&lt;/author&gt;&lt;author&gt;Bilton, Amy&lt;/author&gt;&lt;/authors&gt;&lt;/contributors&gt;&lt;titles&gt;&lt;title&gt;Adoption of agricultural technology in the developing world: A meta-analysis of the empirical literature&lt;/title&gt;&lt;secondary-title&gt;World Development&lt;/secondary-title&gt;&lt;/titles&gt;&lt;periodical&gt;&lt;full-title&gt;World Development&lt;/full-title&gt;&lt;/periodical&gt;&lt;pages&gt;105599&lt;/pages&gt;&lt;volume&gt;146&lt;/volume&gt;&lt;keywords&gt;&lt;keyword&gt;Adoption&lt;/keyword&gt;&lt;keyword&gt;Agricultural technology&lt;/keyword&gt;&lt;keyword&gt;Developing world&lt;/keyword&gt;&lt;keyword&gt;Meta-analysis&lt;/keyword&gt;&lt;keyword&gt;Global&lt;/keyword&gt;&lt;/keywords&gt;&lt;dates&gt;&lt;year&gt;2021&lt;/year&gt;&lt;pub-dates&gt;&lt;date&gt;2021/10/01/&lt;/date&gt;&lt;/pub-dates&gt;&lt;/dates&gt;&lt;isbn&gt;0305-750X&lt;/isbn&gt;&lt;urls&gt;&lt;related-urls&gt;&lt;url&gt;https://www.sciencedirect.com/science/article/pii/S0305750X2100214X&lt;/url&gt;&lt;/related-urls&gt;&lt;/urls&gt;&lt;electronic-resource-num&gt;https://doi.org/10.1016/j.worlddev.2021.105599&lt;/electronic-resource-num&gt;&lt;/record&gt;&lt;/Cite&gt;&lt;/EndNote&gt;</w:instrText>
      </w:r>
      <w:r w:rsidR="007B019E">
        <w:fldChar w:fldCharType="separate"/>
      </w:r>
      <w:r w:rsidR="007B019E">
        <w:rPr>
          <w:noProof/>
        </w:rPr>
        <w:t>(Ruzzante et al., 2021)</w:t>
      </w:r>
      <w:r w:rsidR="007B019E">
        <w:fldChar w:fldCharType="end"/>
      </w:r>
      <w:ins w:id="491" w:author="Urfels, Anton (IRRI)" w:date="2023-10-06T23:42:00Z">
        <w:r w:rsidR="00772407">
          <w:t>.</w:t>
        </w:r>
      </w:ins>
      <w:ins w:id="492" w:author="Urfels, Anton (IRRI)" w:date="2023-10-06T23:43:00Z">
        <w:r w:rsidR="00772407">
          <w:t xml:space="preserve"> It is thus important to </w:t>
        </w:r>
      </w:ins>
      <w:ins w:id="493" w:author="Urfels, Anton (IRRI)" w:date="2023-10-06T23:41:00Z">
        <w:r w:rsidR="00772407">
          <w:t>consider economic risks and not just average y</w:t>
        </w:r>
      </w:ins>
      <w:ins w:id="494" w:author="Urfels, Anton (IRRI)" w:date="2023-10-06T23:42:00Z">
        <w:r w:rsidR="00772407">
          <w:t xml:space="preserve">ield and yield variability </w:t>
        </w:r>
      </w:ins>
      <w:ins w:id="495" w:author="MKONDIWA, Maxwell (CIMMYT-India)" w:date="2023-10-07T13:58:00Z">
        <w:del w:id="496" w:author="Urfels, Anton (IRRI)" w:date="2023-10-08T00:01:00Z">
          <w:r w:rsidR="008F5D29" w:rsidDel="00D10564">
            <w:delText>a</w:delText>
          </w:r>
        </w:del>
      </w:ins>
      <w:ins w:id="497" w:author="Urfels, Anton (IRRI)" w:date="2023-10-08T00:01:00Z">
        <w:r w:rsidR="00D10564">
          <w:t>when</w:t>
        </w:r>
      </w:ins>
      <w:ins w:id="498" w:author="Urfels, Anton (IRRI)" w:date="2023-10-06T23:42:00Z">
        <w:r w:rsidR="00772407">
          <w:t xml:space="preserve"> </w:t>
        </w:r>
      </w:ins>
      <w:ins w:id="499" w:author="Urfels, Anton (IRRI)" w:date="2023-10-06T23:41:00Z">
        <w:r w:rsidR="00772407">
          <w:t>evaluat</w:t>
        </w:r>
      </w:ins>
      <w:ins w:id="500" w:author="Urfels, Anton (IRRI)" w:date="2023-10-06T23:42:00Z">
        <w:r w:rsidR="00772407">
          <w:t xml:space="preserve">ing </w:t>
        </w:r>
      </w:ins>
      <w:ins w:id="501" w:author="Urfels, Anton (IRRI)" w:date="2023-10-06T23:41:00Z">
        <w:r w:rsidR="00772407">
          <w:t>agronomic adaptation strategies</w:t>
        </w:r>
      </w:ins>
      <w:ins w:id="502" w:author="Urfels, Anton (IRRI)" w:date="2023-10-06T23:44:00Z">
        <w:r w:rsidR="00772407">
          <w:t>. For example, r</w:t>
        </w:r>
      </w:ins>
      <w:ins w:id="503" w:author="Urfels, Anton (IRRI)" w:date="2023-10-06T23:41:00Z">
        <w:r w:rsidR="00772407" w:rsidRPr="00450E8D">
          <w:t xml:space="preserve">ecent studies </w:t>
        </w:r>
      </w:ins>
      <w:r w:rsidR="009F5123">
        <w:fldChar w:fldCharType="begin"/>
      </w:r>
      <w:r w:rsidR="009F5123">
        <w:instrText xml:space="preserve"> ADDIN EN.CITE &lt;EndNote&gt;&lt;Cite AuthorYear="1"&gt;&lt;Author&gt;Hurley&lt;/Author&gt;&lt;Year&gt;2018&lt;/Year&gt;&lt;RecNum&gt;16&lt;/RecNum&gt;&lt;DisplayText&gt;Hurley et al. (2018); Suri (2011)&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Cite AuthorYear="1"&gt;&lt;Author&gt;Suri&lt;/Author&gt;&lt;Year&gt;2011&lt;/Year&gt;&lt;RecNum&gt;17&lt;/RecNum&gt;&lt;record&gt;&lt;rec-number&gt;17&lt;/rec-number&gt;&lt;foreign-keys&gt;&lt;key app="EN" db-id="x2spr2203vv0rxezzvzxvftcr0vvxept9tas" timestamp="1697117690"&gt;17&lt;/key&gt;&lt;/foreign-keys&gt;&lt;ref-type name="Journal Article"&gt;17&lt;/ref-type&gt;&lt;contributors&gt;&lt;authors&gt;&lt;author&gt;Suri, Tavneet&lt;/author&gt;&lt;/authors&gt;&lt;/contributors&gt;&lt;titles&gt;&lt;title&gt;Selection and Comparative Advantage in Technology Adoption&lt;/title&gt;&lt;secondary-title&gt;Econometrica&lt;/secondary-title&gt;&lt;/titles&gt;&lt;periodical&gt;&lt;full-title&gt;Econometrica&lt;/full-title&gt;&lt;/periodical&gt;&lt;pages&gt;159-209&lt;/pages&gt;&lt;volume&gt;79&lt;/volume&gt;&lt;number&gt;1&lt;/number&gt;&lt;dates&gt;&lt;year&gt;2011&lt;/year&gt;&lt;/dates&gt;&lt;isbn&gt;0012-9682&lt;/isbn&gt;&lt;urls&gt;&lt;related-urls&gt;&lt;url&gt;https://onlinelibrary.wiley.com/doi/abs/10.3982/ECTA7749&lt;/url&gt;&lt;/related-urls&gt;&lt;/urls&gt;&lt;electronic-resource-num&gt;https://doi.org/10.3982/ECTA7749&lt;/electronic-resource-num&gt;&lt;/record&gt;&lt;/Cite&gt;&lt;/EndNote&gt;</w:instrText>
      </w:r>
      <w:r w:rsidR="009F5123">
        <w:fldChar w:fldCharType="separate"/>
      </w:r>
      <w:r w:rsidR="009F5123">
        <w:rPr>
          <w:noProof/>
        </w:rPr>
        <w:t>Hurley et al. (2018); Suri (2011)</w:t>
      </w:r>
      <w:r w:rsidR="009F5123">
        <w:fldChar w:fldCharType="end"/>
      </w:r>
      <w:ins w:id="504" w:author="Urfels, Anton (IRRI)" w:date="2023-10-12T21:35:00Z">
        <w:r w:rsidR="009F5123">
          <w:t xml:space="preserve"> </w:t>
        </w:r>
      </w:ins>
      <w:ins w:id="505" w:author="Urfels, Anton (IRRI)" w:date="2023-10-06T23:41:00Z">
        <w:r w:rsidR="00772407" w:rsidRPr="00450E8D">
          <w:t xml:space="preserve">have shown that </w:t>
        </w:r>
      </w:ins>
      <w:ins w:id="506" w:author="Urfels, Anton (IRRI)" w:date="2023-10-06T23:44:00Z">
        <w:r w:rsidR="00772407">
          <w:t>year to year variation</w:t>
        </w:r>
      </w:ins>
      <w:ins w:id="507" w:author="Urfels, Anton (IRRI)" w:date="2023-10-06T23:41:00Z">
        <w:r w:rsidR="00772407" w:rsidRPr="00450E8D">
          <w:t xml:space="preserve"> in </w:t>
        </w:r>
      </w:ins>
      <w:ins w:id="508" w:author="Urfels, Anton (IRRI)" w:date="2023-10-06T23:44:00Z">
        <w:r w:rsidR="00772407">
          <w:t xml:space="preserve">economic </w:t>
        </w:r>
      </w:ins>
      <w:ins w:id="509" w:author="Urfels, Anton (IRRI)" w:date="2023-10-06T23:41:00Z">
        <w:r w:rsidR="00772407" w:rsidRPr="00450E8D">
          <w:t xml:space="preserve">returns to </w:t>
        </w:r>
      </w:ins>
      <w:ins w:id="510" w:author="Urfels, Anton (IRRI)" w:date="2023-10-06T23:44:00Z">
        <w:r w:rsidR="00772407">
          <w:t xml:space="preserve">adopting </w:t>
        </w:r>
      </w:ins>
      <w:ins w:id="511" w:author="Urfels, Anton (IRRI)" w:date="2023-10-06T23:45:00Z">
        <w:r w:rsidR="00772407">
          <w:t>technologies</w:t>
        </w:r>
      </w:ins>
      <w:ins w:id="512" w:author="Urfels, Anton (IRRI)" w:date="2023-10-06T23:41:00Z">
        <w:r w:rsidR="00772407" w:rsidRPr="00450E8D">
          <w:t xml:space="preserve"> </w:t>
        </w:r>
      </w:ins>
      <w:ins w:id="513" w:author="Urfels, Anton (IRRI)" w:date="2023-10-06T23:45:00Z">
        <w:r w:rsidR="00772407">
          <w:t>can</w:t>
        </w:r>
        <w:del w:id="514" w:author="MKONDIWA, Maxwell (CIMMYT-India)" w:date="2023-10-07T13:58:00Z">
          <w:r w:rsidR="00772407" w:rsidDel="00A558C2">
            <w:delText xml:space="preserve"> to</w:delText>
          </w:r>
        </w:del>
      </w:ins>
      <w:ins w:id="515" w:author="Urfels, Anton (IRRI)" w:date="2023-10-06T23:41:00Z">
        <w:r w:rsidR="00772407" w:rsidRPr="00450E8D">
          <w:t xml:space="preserve"> result in </w:t>
        </w:r>
      </w:ins>
      <w:ins w:id="516" w:author="Urfels, Anton (IRRI)" w:date="2023-10-06T23:45:00Z">
        <w:r w:rsidR="00772407">
          <w:t>lower</w:t>
        </w:r>
      </w:ins>
      <w:ins w:id="517" w:author="Urfels, Anton (IRRI)" w:date="2023-10-06T23:41:00Z">
        <w:r w:rsidR="00772407" w:rsidRPr="00450E8D">
          <w:t xml:space="preserve"> </w:t>
        </w:r>
      </w:ins>
      <w:ins w:id="518" w:author="Urfels, Anton (IRRI)" w:date="2023-10-06T23:45:00Z">
        <w:r w:rsidR="00772407">
          <w:t xml:space="preserve">levels </w:t>
        </w:r>
      </w:ins>
      <w:ins w:id="519" w:author="Urfels, Anton (IRRI)" w:date="2023-10-06T23:41:00Z">
        <w:r w:rsidR="00772407" w:rsidRPr="00450E8D">
          <w:t>of adoption of</w:t>
        </w:r>
      </w:ins>
      <w:ins w:id="520" w:author="Urfels, Anton (IRRI)" w:date="2023-10-06T23:45:00Z">
        <w:r w:rsidR="00772407">
          <w:t xml:space="preserve"> generally</w:t>
        </w:r>
      </w:ins>
      <w:ins w:id="521" w:author="Urfels, Anton (IRRI)" w:date="2023-10-06T23:41:00Z">
        <w:r w:rsidR="00772407" w:rsidRPr="00450E8D">
          <w:t xml:space="preserve"> profitable agricultural innovations</w:t>
        </w:r>
      </w:ins>
      <w:ins w:id="522" w:author="Urfels, Anton (IRRI)" w:date="2023-10-06T23:47:00Z">
        <w:r w:rsidR="00772407">
          <w:t xml:space="preserve"> – but </w:t>
        </w:r>
        <w:r w:rsidR="0006346B">
          <w:t>approaches for evaluation agronomic strategies from a risk perspective remain scarce.</w:t>
        </w:r>
      </w:ins>
    </w:p>
    <w:p w14:paraId="78839CE2" w14:textId="0E5DB794" w:rsidR="00F53458" w:rsidRPr="00450E8D" w:rsidRDefault="00F53458" w:rsidP="00772407">
      <w:pPr>
        <w:jc w:val="both"/>
        <w:rPr>
          <w:ins w:id="523" w:author="Urfels, Anton (IRRI)" w:date="2023-10-06T23:41:00Z"/>
          <w:rFonts w:cs="Times New Roman"/>
        </w:rPr>
      </w:pPr>
      <w:ins w:id="524" w:author="Urfels, Anton (IRRI)" w:date="2023-10-08T00:07:00Z">
        <w:r>
          <w:rPr>
            <w:rFonts w:cs="Times New Roman"/>
          </w:rPr>
          <w:lastRenderedPageBreak/>
          <w:t xml:space="preserve">To address this knowledge gap, we deploy </w:t>
        </w:r>
        <w:r w:rsidRPr="00450E8D">
          <w:rPr>
            <w:rFonts w:cs="Times New Roman"/>
          </w:rPr>
          <w:t>a robust</w:t>
        </w:r>
        <w:r>
          <w:rPr>
            <w:rFonts w:cs="Times New Roman"/>
          </w:rPr>
          <w:t xml:space="preserve"> and risk-oriented</w:t>
        </w:r>
        <w:r w:rsidRPr="00450E8D">
          <w:rPr>
            <w:rFonts w:cs="Times New Roman"/>
          </w:rPr>
          <w:t xml:space="preserve"> framework </w:t>
        </w:r>
        <w:r>
          <w:rPr>
            <w:rFonts w:cs="Times New Roman"/>
          </w:rPr>
          <w:t xml:space="preserve">to select suitable adaptation strategies for risk-averse farmers. To demonstrate our approach, we evaluate the riskiness of adopting various rice planting strategies across the </w:t>
        </w:r>
      </w:ins>
      <w:ins w:id="525" w:author="Urfels, Anton (IRRI)" w:date="2023-10-08T00:08:00Z">
        <w:r>
          <w:rPr>
            <w:rFonts w:cs="Times New Roman"/>
          </w:rPr>
          <w:t>IGP</w:t>
        </w:r>
      </w:ins>
      <w:ins w:id="526" w:author="Urfels, Anton (IRRI)" w:date="2023-10-08T00:07:00Z">
        <w:r>
          <w:rPr>
            <w:rFonts w:cs="Times New Roman"/>
          </w:rPr>
          <w:t xml:space="preserve"> by re-evaluating the results of crop the model simulations of various rice planting strategies across the IGP </w:t>
        </w:r>
      </w:ins>
      <w:ins w:id="527" w:author="Urfels, Anton (IRRI)" w:date="2023-10-12T21:36:00Z">
        <w:r w:rsidR="009F5123">
          <w:rPr>
            <w:rFonts w:cs="Times New Roman"/>
          </w:rPr>
          <w:t xml:space="preserve">by </w:t>
        </w:r>
      </w:ins>
      <w:r w:rsidR="009F5123">
        <w:rPr>
          <w:rFonts w:cs="Times New Roman"/>
        </w:rPr>
        <w:fldChar w:fldCharType="begin"/>
      </w:r>
      <w:r w:rsidR="009F5123">
        <w:rPr>
          <w:rFonts w:cs="Times New Roman"/>
        </w:rPr>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ins w:id="528" w:author="Urfels, Anton (IRRI)" w:date="2023-10-08T00:07:00Z">
        <w:r>
          <w:rPr>
            <w:rFonts w:cs="Times New Roman"/>
          </w:rPr>
          <w:t>.</w:t>
        </w:r>
      </w:ins>
    </w:p>
    <w:p w14:paraId="4A271B8F" w14:textId="01CE29FD" w:rsidR="003405CD" w:rsidDel="00772407" w:rsidRDefault="00441B99" w:rsidP="00F1450F">
      <w:pPr>
        <w:jc w:val="both"/>
        <w:rPr>
          <w:del w:id="529" w:author="Urfels, Anton (IRRI)" w:date="2023-10-06T23:46:00Z"/>
          <w:rFonts w:cs="Times New Roman"/>
        </w:rPr>
      </w:pPr>
      <w:del w:id="530" w:author="Urfels, Anton (IRRI)" w:date="2023-10-06T23:47:00Z">
        <w:r w:rsidRPr="00256197" w:rsidDel="0006346B">
          <w:rPr>
            <w:rFonts w:cs="Times New Roman"/>
            <w:rPrChange w:id="531" w:author="Urfels, Anton (IRRI)" w:date="2023-10-06T20:02:00Z">
              <w:rPr>
                <w:rFonts w:ascii="Gill Sans MT" w:hAnsi="Gill Sans MT"/>
              </w:rPr>
            </w:rPrChange>
          </w:rPr>
          <w:delText xml:space="preserve">In this paper, </w:delText>
        </w:r>
      </w:del>
      <w:del w:id="532" w:author="Urfels, Anton (IRRI)" w:date="2023-10-06T23:30:00Z">
        <w:r w:rsidRPr="00256197" w:rsidDel="00EB6DCE">
          <w:rPr>
            <w:rFonts w:cs="Times New Roman"/>
            <w:rPrChange w:id="533" w:author="Urfels, Anton (IRRI)" w:date="2023-10-06T20:02:00Z">
              <w:rPr>
                <w:rFonts w:ascii="Gill Sans MT" w:hAnsi="Gill Sans MT"/>
              </w:rPr>
            </w:rPrChange>
          </w:rPr>
          <w:delText xml:space="preserve">we </w:delText>
        </w:r>
      </w:del>
      <w:del w:id="534" w:author="Urfels, Anton (IRRI)" w:date="2023-10-06T23:40:00Z">
        <w:r w:rsidRPr="00256197" w:rsidDel="00772407">
          <w:rPr>
            <w:rFonts w:cs="Times New Roman"/>
            <w:rPrChange w:id="535" w:author="Urfels, Anton (IRRI)" w:date="2023-10-06T20:02:00Z">
              <w:rPr>
                <w:rFonts w:ascii="Gill Sans MT" w:hAnsi="Gill Sans MT"/>
              </w:rPr>
            </w:rPrChange>
          </w:rPr>
          <w:delText xml:space="preserve">extend the exante analyses to </w:delText>
        </w:r>
      </w:del>
      <w:del w:id="536" w:author="Urfels, Anton (IRRI)" w:date="2023-10-06T23:39:00Z">
        <w:r w:rsidRPr="00256197" w:rsidDel="00772407">
          <w:rPr>
            <w:rFonts w:cs="Times New Roman"/>
            <w:rPrChange w:id="537" w:author="Urfels, Anton (IRRI)" w:date="2023-10-06T20:02:00Z">
              <w:rPr>
                <w:rFonts w:ascii="Gill Sans MT" w:hAnsi="Gill Sans MT"/>
              </w:rPr>
            </w:rPrChange>
          </w:rPr>
          <w:delText>consider impacts of</w:delText>
        </w:r>
      </w:del>
      <w:del w:id="538" w:author="Urfels, Anton (IRRI)" w:date="2023-10-06T23:40:00Z">
        <w:r w:rsidRPr="00256197" w:rsidDel="00772407">
          <w:rPr>
            <w:rFonts w:cs="Times New Roman"/>
            <w:rPrChange w:id="539" w:author="Urfels, Anton (IRRI)" w:date="2023-10-06T20:02:00Z">
              <w:rPr>
                <w:rFonts w:ascii="Gill Sans MT" w:hAnsi="Gill Sans MT"/>
              </w:rPr>
            </w:rPrChange>
          </w:rPr>
          <w:delText xml:space="preserve"> rice planting strategies</w:delText>
        </w:r>
      </w:del>
      <w:del w:id="540" w:author="Urfels, Anton (IRRI)" w:date="2023-10-06T23:48:00Z">
        <w:r w:rsidRPr="00256197" w:rsidDel="0006346B">
          <w:rPr>
            <w:rFonts w:cs="Times New Roman"/>
            <w:rPrChange w:id="541" w:author="Urfels, Anton (IRRI)" w:date="2023-10-06T20:02:00Z">
              <w:rPr>
                <w:rFonts w:ascii="Gill Sans MT" w:hAnsi="Gill Sans MT"/>
              </w:rPr>
            </w:rPrChange>
          </w:rPr>
          <w:delText xml:space="preserve"> </w:delText>
        </w:r>
      </w:del>
      <w:del w:id="542" w:author="Urfels, Anton (IRRI)" w:date="2023-10-06T23:39:00Z">
        <w:r w:rsidRPr="00256197" w:rsidDel="00772407">
          <w:rPr>
            <w:rFonts w:cs="Times New Roman"/>
            <w:rPrChange w:id="543" w:author="Urfels, Anton (IRRI)" w:date="2023-10-06T20:02:00Z">
              <w:rPr>
                <w:rFonts w:ascii="Gill Sans MT" w:hAnsi="Gill Sans MT"/>
              </w:rPr>
            </w:rPrChange>
          </w:rPr>
          <w:delText xml:space="preserve">on crop level </w:delText>
        </w:r>
      </w:del>
      <w:del w:id="544" w:author="Urfels, Anton (IRRI)" w:date="2023-10-06T23:33:00Z">
        <w:r w:rsidRPr="00256197" w:rsidDel="00EB6DCE">
          <w:rPr>
            <w:rFonts w:cs="Times New Roman"/>
            <w:rPrChange w:id="545" w:author="Urfels, Anton (IRRI)" w:date="2023-10-06T20:02:00Z">
              <w:rPr>
                <w:rFonts w:ascii="Gill Sans MT" w:hAnsi="Gill Sans MT"/>
              </w:rPr>
            </w:rPrChange>
          </w:rPr>
          <w:delText xml:space="preserve">and system level productivity and </w:delText>
        </w:r>
      </w:del>
      <w:del w:id="546" w:author="Urfels, Anton (IRRI)" w:date="2023-10-06T23:48:00Z">
        <w:r w:rsidRPr="00256197" w:rsidDel="0006346B">
          <w:rPr>
            <w:rFonts w:cs="Times New Roman"/>
            <w:rPrChange w:id="547" w:author="Urfels, Anton (IRRI)" w:date="2023-10-06T20:02:00Z">
              <w:rPr>
                <w:rFonts w:ascii="Gill Sans MT" w:hAnsi="Gill Sans MT"/>
              </w:rPr>
            </w:rPrChange>
          </w:rPr>
          <w:delText>economic risk</w:delText>
        </w:r>
      </w:del>
      <w:del w:id="548" w:author="Urfels, Anton (IRRI)" w:date="2023-10-06T23:41:00Z">
        <w:r w:rsidRPr="00256197" w:rsidDel="00772407">
          <w:rPr>
            <w:rFonts w:cs="Times New Roman"/>
            <w:rPrChange w:id="549" w:author="Urfels, Anton (IRRI)" w:date="2023-10-06T20:02:00Z">
              <w:rPr>
                <w:rFonts w:ascii="Gill Sans MT" w:hAnsi="Gill Sans MT"/>
              </w:rPr>
            </w:rPrChange>
          </w:rPr>
          <w:delText>s</w:delText>
        </w:r>
      </w:del>
      <w:del w:id="550" w:author="Urfels, Anton (IRRI)" w:date="2023-10-06T23:48:00Z">
        <w:r w:rsidRPr="00256197" w:rsidDel="0006346B">
          <w:rPr>
            <w:rFonts w:cs="Times New Roman"/>
            <w:rPrChange w:id="551" w:author="Urfels, Anton (IRRI)" w:date="2023-10-06T20:02:00Z">
              <w:rPr>
                <w:rFonts w:ascii="Gill Sans MT" w:hAnsi="Gill Sans MT"/>
              </w:rPr>
            </w:rPrChange>
          </w:rPr>
          <w:delText>.</w:delText>
        </w:r>
      </w:del>
      <w:del w:id="552" w:author="Urfels, Anton (IRRI)" w:date="2023-10-06T23:41:00Z">
        <w:r w:rsidRPr="00256197" w:rsidDel="00772407">
          <w:rPr>
            <w:rFonts w:cs="Times New Roman"/>
            <w:rPrChange w:id="553" w:author="Urfels, Anton (IRRI)" w:date="2023-10-06T20:02:00Z">
              <w:rPr>
                <w:rFonts w:ascii="Gill Sans MT" w:hAnsi="Gill Sans MT"/>
              </w:rPr>
            </w:rPrChange>
          </w:rPr>
          <w:delText xml:space="preserve"> </w:delText>
        </w:r>
      </w:del>
      <w:del w:id="554" w:author="Urfels, Anton (IRRI)" w:date="2023-10-06T23:31:00Z">
        <w:r w:rsidRPr="00256197" w:rsidDel="00EB6DCE">
          <w:rPr>
            <w:rFonts w:cs="Times New Roman"/>
            <w:rPrChange w:id="555" w:author="Urfels, Anton (IRRI)" w:date="2023-10-06T20:02:00Z">
              <w:rPr>
                <w:rFonts w:ascii="Gill Sans MT" w:hAnsi="Gill Sans MT"/>
              </w:rPr>
            </w:rPrChange>
          </w:rPr>
          <w:delText xml:space="preserve">The key contribution is to provide </w:delText>
        </w:r>
      </w:del>
      <w:del w:id="556" w:author="Urfels, Anton (IRRI)" w:date="2023-10-06T23:41:00Z">
        <w:r w:rsidRPr="00256197" w:rsidDel="00772407">
          <w:rPr>
            <w:rFonts w:cs="Times New Roman"/>
            <w:rPrChange w:id="557" w:author="Urfels, Anton (IRRI)" w:date="2023-10-06T20:02:00Z">
              <w:rPr>
                <w:rFonts w:ascii="Gill Sans MT" w:hAnsi="Gill Sans MT"/>
              </w:rPr>
            </w:rPrChange>
          </w:rPr>
          <w:delText>a</w:delText>
        </w:r>
        <w:r w:rsidR="00663C0B" w:rsidRPr="00256197" w:rsidDel="00772407">
          <w:rPr>
            <w:rFonts w:cs="Times New Roman"/>
            <w:rPrChange w:id="558" w:author="Urfels, Anton (IRRI)" w:date="2023-10-06T20:02:00Z">
              <w:rPr>
                <w:rFonts w:ascii="Gill Sans MT" w:hAnsi="Gill Sans MT"/>
              </w:rPr>
            </w:rPrChange>
          </w:rPr>
          <w:delText xml:space="preserve"> robust </w:delText>
        </w:r>
      </w:del>
      <w:del w:id="559" w:author="Urfels, Anton (IRRI)" w:date="2023-10-06T23:31:00Z">
        <w:r w:rsidR="00663C0B" w:rsidRPr="00256197" w:rsidDel="00EB6DCE">
          <w:rPr>
            <w:rFonts w:cs="Times New Roman"/>
            <w:rPrChange w:id="560" w:author="Urfels, Anton (IRRI)" w:date="2023-10-06T20:02:00Z">
              <w:rPr>
                <w:rFonts w:ascii="Gill Sans MT" w:hAnsi="Gill Sans MT"/>
              </w:rPr>
            </w:rPrChange>
          </w:rPr>
          <w:delText>decision making</w:delText>
        </w:r>
      </w:del>
      <w:del w:id="561" w:author="Urfels, Anton (IRRI)" w:date="2023-10-06T23:34:00Z">
        <w:r w:rsidRPr="00256197" w:rsidDel="00EB6DCE">
          <w:rPr>
            <w:rFonts w:cs="Times New Roman"/>
            <w:rPrChange w:id="562" w:author="Urfels, Anton (IRRI)" w:date="2023-10-06T20:02:00Z">
              <w:rPr>
                <w:rFonts w:ascii="Gill Sans MT" w:hAnsi="Gill Sans MT"/>
              </w:rPr>
            </w:rPrChange>
          </w:rPr>
          <w:delText xml:space="preserve"> </w:delText>
        </w:r>
      </w:del>
      <w:del w:id="563" w:author="Urfels, Anton (IRRI)" w:date="2023-10-06T23:41:00Z">
        <w:r w:rsidRPr="00256197" w:rsidDel="00772407">
          <w:rPr>
            <w:rFonts w:cs="Times New Roman"/>
            <w:rPrChange w:id="564" w:author="Urfels, Anton (IRRI)" w:date="2023-10-06T20:02:00Z">
              <w:rPr>
                <w:rFonts w:ascii="Gill Sans MT" w:hAnsi="Gill Sans MT"/>
              </w:rPr>
            </w:rPrChange>
          </w:rPr>
          <w:delText xml:space="preserve">framework </w:delText>
        </w:r>
      </w:del>
      <w:del w:id="565" w:author="Urfels, Anton (IRRI)" w:date="2023-10-06T23:32:00Z">
        <w:r w:rsidRPr="00256197" w:rsidDel="00EB6DCE">
          <w:rPr>
            <w:rFonts w:cs="Times New Roman"/>
            <w:rPrChange w:id="566" w:author="Urfels, Anton (IRRI)" w:date="2023-10-06T20:02:00Z">
              <w:rPr>
                <w:rFonts w:ascii="Gill Sans MT" w:hAnsi="Gill Sans MT"/>
              </w:rPr>
            </w:rPrChange>
          </w:rPr>
          <w:delText xml:space="preserve">that adds to </w:delText>
        </w:r>
      </w:del>
      <w:del w:id="567" w:author="Urfels, Anton (IRRI)" w:date="2023-10-06T23:34:00Z">
        <w:r w:rsidRPr="00256197" w:rsidDel="00EB6DCE">
          <w:rPr>
            <w:rFonts w:cs="Times New Roman"/>
            <w:rPrChange w:id="568" w:author="Urfels, Anton (IRRI)" w:date="2023-10-06T20:02:00Z">
              <w:rPr>
                <w:rFonts w:ascii="Gill Sans MT" w:hAnsi="Gill Sans MT"/>
              </w:rPr>
            </w:rPrChange>
          </w:rPr>
          <w:delText>the average</w:delText>
        </w:r>
        <w:r w:rsidR="005C75FB" w:rsidRPr="00256197" w:rsidDel="00EB6DCE">
          <w:rPr>
            <w:rFonts w:cs="Times New Roman"/>
            <w:rPrChange w:id="569" w:author="Urfels, Anton (IRRI)" w:date="2023-10-06T20:02:00Z">
              <w:rPr>
                <w:rFonts w:ascii="Gill Sans MT" w:hAnsi="Gill Sans MT"/>
              </w:rPr>
            </w:rPrChange>
          </w:rPr>
          <w:delText xml:space="preserve"> and interannual variability</w:delText>
        </w:r>
      </w:del>
      <w:del w:id="570" w:author="Urfels, Anton (IRRI)" w:date="2023-10-06T23:32:00Z">
        <w:r w:rsidRPr="00256197" w:rsidDel="00EB6DCE">
          <w:rPr>
            <w:rFonts w:cs="Times New Roman"/>
            <w:rPrChange w:id="571" w:author="Urfels, Anton (IRRI)" w:date="2023-10-06T20:02:00Z">
              <w:rPr>
                <w:rFonts w:ascii="Gill Sans MT" w:hAnsi="Gill Sans MT"/>
              </w:rPr>
            </w:rPrChange>
          </w:rPr>
          <w:delText xml:space="preserve"> comparisons of the crop model results</w:delText>
        </w:r>
      </w:del>
      <w:del w:id="572" w:author="Urfels, Anton (IRRI)" w:date="2023-10-06T23:34:00Z">
        <w:r w:rsidRPr="00256197" w:rsidDel="00EB6DCE">
          <w:rPr>
            <w:rFonts w:cs="Times New Roman"/>
            <w:rPrChange w:id="573" w:author="Urfels, Anton (IRRI)" w:date="2023-10-06T20:02:00Z">
              <w:rPr>
                <w:rFonts w:ascii="Gill Sans MT" w:hAnsi="Gill Sans MT"/>
              </w:rPr>
            </w:rPrChange>
          </w:rPr>
          <w:delText xml:space="preserve">. </w:delText>
        </w:r>
      </w:del>
      <w:del w:id="574" w:author="Urfels, Anton (IRRI)" w:date="2023-10-06T23:31:00Z">
        <w:r w:rsidRPr="00256197" w:rsidDel="00EB6DCE">
          <w:rPr>
            <w:rFonts w:cs="Times New Roman"/>
            <w:rPrChange w:id="575" w:author="Urfels, Anton (IRRI)" w:date="2023-10-06T20:02:00Z">
              <w:rPr>
                <w:rFonts w:ascii="Gill Sans MT" w:hAnsi="Gill Sans MT"/>
              </w:rPr>
            </w:rPrChange>
          </w:rPr>
          <w:delText xml:space="preserve">The </w:delText>
        </w:r>
        <w:r w:rsidR="00066578" w:rsidRPr="00256197" w:rsidDel="00EB6DCE">
          <w:rPr>
            <w:rFonts w:cs="Times New Roman"/>
            <w:rPrChange w:id="576" w:author="Urfels, Anton (IRRI)" w:date="2023-10-06T20:02:00Z">
              <w:rPr>
                <w:rFonts w:ascii="Gill Sans MT" w:hAnsi="Gill Sans MT"/>
              </w:rPr>
            </w:rPrChange>
          </w:rPr>
          <w:delText>robust decision making</w:delText>
        </w:r>
        <w:r w:rsidRPr="00256197" w:rsidDel="00EB6DCE">
          <w:rPr>
            <w:rFonts w:cs="Times New Roman"/>
            <w:rPrChange w:id="577" w:author="Urfels, Anton (IRRI)" w:date="2023-10-06T20:02:00Z">
              <w:rPr>
                <w:rFonts w:ascii="Gill Sans MT" w:hAnsi="Gill Sans MT"/>
              </w:rPr>
            </w:rPrChange>
          </w:rPr>
          <w:delText xml:space="preserve"> f</w:delText>
        </w:r>
      </w:del>
      <w:del w:id="578" w:author="Urfels, Anton (IRRI)" w:date="2023-10-06T23:34:00Z">
        <w:r w:rsidRPr="00256197" w:rsidDel="00EB6DCE">
          <w:rPr>
            <w:rFonts w:cs="Times New Roman"/>
            <w:rPrChange w:id="579" w:author="Urfels, Anton (IRRI)" w:date="2023-10-06T20:02:00Z">
              <w:rPr>
                <w:rFonts w:ascii="Gill Sans MT" w:hAnsi="Gill Sans MT"/>
              </w:rPr>
            </w:rPrChange>
          </w:rPr>
          <w:delText xml:space="preserve">ramework allows one </w:delText>
        </w:r>
      </w:del>
      <w:del w:id="580" w:author="Urfels, Anton (IRRI)" w:date="2023-10-06T23:41:00Z">
        <w:r w:rsidRPr="00256197" w:rsidDel="00772407">
          <w:rPr>
            <w:rFonts w:cs="Times New Roman"/>
            <w:rPrChange w:id="581" w:author="Urfels, Anton (IRRI)" w:date="2023-10-06T20:02:00Z">
              <w:rPr>
                <w:rFonts w:ascii="Gill Sans MT" w:hAnsi="Gill Sans MT"/>
              </w:rPr>
            </w:rPrChange>
          </w:rPr>
          <w:delText>to make</w:delText>
        </w:r>
        <w:r w:rsidR="008B38EA" w:rsidRPr="00256197" w:rsidDel="00772407">
          <w:rPr>
            <w:rFonts w:cs="Times New Roman"/>
            <w:rPrChange w:id="582" w:author="Urfels, Anton (IRRI)" w:date="2023-10-06T20:02:00Z">
              <w:rPr>
                <w:rFonts w:ascii="Gill Sans MT" w:hAnsi="Gill Sans MT"/>
              </w:rPr>
            </w:rPrChange>
          </w:rPr>
          <w:delText xml:space="preserve"> recommendations that </w:delText>
        </w:r>
      </w:del>
      <w:del w:id="583" w:author="Urfels, Anton (IRRI)" w:date="2023-10-06T23:34:00Z">
        <w:r w:rsidR="008B38EA" w:rsidRPr="00256197" w:rsidDel="00EB6DCE">
          <w:rPr>
            <w:rFonts w:cs="Times New Roman"/>
            <w:rPrChange w:id="584" w:author="Urfels, Anton (IRRI)" w:date="2023-10-06T20:02:00Z">
              <w:rPr>
                <w:rFonts w:ascii="Gill Sans MT" w:hAnsi="Gill Sans MT"/>
              </w:rPr>
            </w:rPrChange>
          </w:rPr>
          <w:delText>are beneficial even for a</w:delText>
        </w:r>
      </w:del>
      <w:del w:id="585" w:author="Urfels, Anton (IRRI)" w:date="2023-10-06T23:41:00Z">
        <w:r w:rsidR="008B38EA" w:rsidRPr="00256197" w:rsidDel="00772407">
          <w:rPr>
            <w:rFonts w:cs="Times New Roman"/>
            <w:rPrChange w:id="586" w:author="Urfels, Anton (IRRI)" w:date="2023-10-06T20:02:00Z">
              <w:rPr>
                <w:rFonts w:ascii="Gill Sans MT" w:hAnsi="Gill Sans MT"/>
              </w:rPr>
            </w:rPrChange>
          </w:rPr>
          <w:delText xml:space="preserve"> risk averse farmer.</w:delText>
        </w:r>
      </w:del>
      <w:del w:id="587" w:author="Urfels, Anton (IRRI)" w:date="2023-10-06T23:48:00Z">
        <w:r w:rsidR="008B38EA" w:rsidRPr="00256197" w:rsidDel="0006346B">
          <w:rPr>
            <w:rFonts w:cs="Times New Roman"/>
            <w:rPrChange w:id="588" w:author="Urfels, Anton (IRRI)" w:date="2023-10-06T20:02:00Z">
              <w:rPr>
                <w:rFonts w:ascii="Gill Sans MT" w:hAnsi="Gill Sans MT"/>
              </w:rPr>
            </w:rPrChange>
          </w:rPr>
          <w:delText xml:space="preserve"> </w:delText>
        </w:r>
      </w:del>
      <w:del w:id="589" w:author="Urfels, Anton (IRRI)" w:date="2023-10-06T23:35:00Z">
        <w:r w:rsidR="00314FAD" w:rsidRPr="00256197" w:rsidDel="00EB6DCE">
          <w:rPr>
            <w:rFonts w:cs="Times New Roman"/>
            <w:rPrChange w:id="590" w:author="Urfels, Anton (IRRI)" w:date="2023-10-06T20:02:00Z">
              <w:rPr>
                <w:rFonts w:ascii="Gill Sans MT" w:hAnsi="Gill Sans MT"/>
              </w:rPr>
            </w:rPrChange>
          </w:rPr>
          <w:delText xml:space="preserve">This is </w:delText>
        </w:r>
      </w:del>
      <w:del w:id="591" w:author="Urfels, Anton (IRRI)" w:date="2023-10-06T23:41:00Z">
        <w:r w:rsidR="00314FAD" w:rsidRPr="00256197" w:rsidDel="00772407">
          <w:rPr>
            <w:rFonts w:cs="Times New Roman"/>
            <w:rPrChange w:id="592" w:author="Urfels, Anton (IRRI)" w:date="2023-10-06T20:02:00Z">
              <w:rPr>
                <w:rFonts w:ascii="Gill Sans MT" w:hAnsi="Gill Sans MT"/>
              </w:rPr>
            </w:rPrChange>
          </w:rPr>
          <w:delText xml:space="preserve">important because </w:delText>
        </w:r>
      </w:del>
      <w:del w:id="593" w:author="Urfels, Anton (IRRI)" w:date="2023-10-06T23:35:00Z">
        <w:r w:rsidR="00314FAD" w:rsidRPr="00256197" w:rsidDel="00EB6DCE">
          <w:rPr>
            <w:rFonts w:cs="Times New Roman"/>
            <w:rPrChange w:id="594" w:author="Urfels, Anton (IRRI)" w:date="2023-10-06T20:02:00Z">
              <w:rPr>
                <w:rFonts w:ascii="Gill Sans MT" w:hAnsi="Gill Sans MT"/>
              </w:rPr>
            </w:rPrChange>
          </w:rPr>
          <w:delText xml:space="preserve">though planting date strategy </w:delText>
        </w:r>
      </w:del>
      <w:del w:id="595" w:author="Urfels, Anton (IRRI)" w:date="2023-10-06T23:36:00Z">
        <w:r w:rsidR="00314FAD" w:rsidRPr="00256197" w:rsidDel="00EB6DCE">
          <w:rPr>
            <w:rFonts w:cs="Times New Roman"/>
            <w:rPrChange w:id="596" w:author="Urfels, Anton (IRRI)" w:date="2023-10-06T20:02:00Z">
              <w:rPr>
                <w:rFonts w:ascii="Gill Sans MT" w:hAnsi="Gill Sans MT"/>
              </w:rPr>
            </w:rPrChange>
          </w:rPr>
          <w:delText xml:space="preserve">assessments assume a </w:delText>
        </w:r>
      </w:del>
      <w:del w:id="597" w:author="Urfels, Anton (IRRI)" w:date="2023-10-06T23:37:00Z">
        <w:r w:rsidR="00314FAD" w:rsidRPr="00256197" w:rsidDel="00772407">
          <w:rPr>
            <w:rFonts w:cs="Times New Roman"/>
            <w:rPrChange w:id="598" w:author="Urfels, Anton (IRRI)" w:date="2023-10-06T20:02:00Z">
              <w:rPr>
                <w:rFonts w:ascii="Gill Sans MT" w:hAnsi="Gill Sans MT"/>
              </w:rPr>
            </w:rPrChange>
          </w:rPr>
          <w:delText xml:space="preserve">yield or profit maximizing farmer with risk neutral preferences, there is compelling evidence that most smallholder farmers are risk averse and that </w:delText>
        </w:r>
        <w:r w:rsidR="00756B7D" w:rsidRPr="00256197" w:rsidDel="00772407">
          <w:rPr>
            <w:rFonts w:cs="Times New Roman"/>
            <w:rPrChange w:id="599" w:author="Urfels, Anton (IRRI)" w:date="2023-10-06T20:02:00Z">
              <w:rPr>
                <w:rFonts w:ascii="Gill Sans MT" w:hAnsi="Gill Sans MT"/>
              </w:rPr>
            </w:rPrChange>
          </w:rPr>
          <w:delText xml:space="preserve">for this behavioural attribute even yield and profit increasing </w:delText>
        </w:r>
        <w:r w:rsidR="00600E4F" w:rsidRPr="00256197" w:rsidDel="00772407">
          <w:rPr>
            <w:rFonts w:cs="Times New Roman"/>
            <w:rPrChange w:id="600" w:author="Urfels, Anton (IRRI)" w:date="2023-10-06T20:02:00Z">
              <w:rPr>
                <w:rFonts w:ascii="Gill Sans MT" w:hAnsi="Gill Sans MT"/>
              </w:rPr>
            </w:rPrChange>
          </w:rPr>
          <w:delText>strategies would not be considered optimal</w:delText>
        </w:r>
        <w:r w:rsidRPr="00256197" w:rsidDel="00772407">
          <w:rPr>
            <w:rFonts w:cs="Times New Roman"/>
            <w:rPrChange w:id="601" w:author="Urfels, Anton (IRRI)" w:date="2023-10-06T20:02:00Z">
              <w:rPr>
                <w:rFonts w:ascii="Gill Sans MT" w:hAnsi="Gill Sans MT"/>
              </w:rPr>
            </w:rPrChange>
          </w:rPr>
          <w:delText>.</w:delText>
        </w:r>
      </w:del>
      <w:del w:id="602" w:author="Urfels, Anton (IRRI)" w:date="2023-10-06T23:41:00Z">
        <w:r w:rsidR="003405CD" w:rsidRPr="00256197" w:rsidDel="00772407">
          <w:rPr>
            <w:rFonts w:cs="Times New Roman"/>
            <w:rPrChange w:id="603" w:author="Urfels, Anton (IRRI)" w:date="2023-10-06T20:02:00Z">
              <w:rPr>
                <w:rFonts w:ascii="Gill Sans MT" w:hAnsi="Gill Sans MT"/>
              </w:rPr>
            </w:rPrChange>
          </w:rPr>
          <w:delText xml:space="preserve"> </w:delText>
        </w:r>
        <w:r w:rsidR="009839A8" w:rsidRPr="00256197" w:rsidDel="00772407">
          <w:rPr>
            <w:rFonts w:cs="Times New Roman"/>
            <w:rPrChange w:id="604" w:author="Urfels, Anton (IRRI)" w:date="2023-10-06T20:02:00Z">
              <w:rPr>
                <w:rFonts w:ascii="Gill Sans MT" w:hAnsi="Gill Sans MT"/>
              </w:rPr>
            </w:rPrChange>
          </w:rPr>
          <w:delText>Recent studies</w:delText>
        </w:r>
        <w:r w:rsidR="00BF6429" w:rsidRPr="00256197" w:rsidDel="00772407">
          <w:rPr>
            <w:rFonts w:cs="Times New Roman"/>
            <w:rPrChange w:id="605" w:author="Urfels, Anton (IRRI)" w:date="2023-10-06T20:02:00Z">
              <w:rPr>
                <w:rFonts w:ascii="Gill Sans MT" w:hAnsi="Gill Sans MT"/>
              </w:rPr>
            </w:rPrChange>
          </w:rPr>
          <w:delText xml:space="preserve"> (see, Hurley et al</w:delText>
        </w:r>
        <w:r w:rsidR="00596409" w:rsidRPr="00256197" w:rsidDel="00772407">
          <w:rPr>
            <w:rFonts w:cs="Times New Roman"/>
            <w:rPrChange w:id="606" w:author="Urfels, Anton (IRRI)" w:date="2023-10-06T20:02:00Z">
              <w:rPr>
                <w:rFonts w:ascii="Gill Sans MT" w:hAnsi="Gill Sans MT"/>
              </w:rPr>
            </w:rPrChange>
          </w:rPr>
          <w:delText xml:space="preserve"> 2018, Suri 20</w:delText>
        </w:r>
        <w:r w:rsidR="004C3695" w:rsidRPr="00256197" w:rsidDel="00772407">
          <w:rPr>
            <w:rFonts w:cs="Times New Roman"/>
            <w:rPrChange w:id="607" w:author="Urfels, Anton (IRRI)" w:date="2023-10-06T20:02:00Z">
              <w:rPr>
                <w:rFonts w:ascii="Gill Sans MT" w:hAnsi="Gill Sans MT"/>
              </w:rPr>
            </w:rPrChange>
          </w:rPr>
          <w:delText>11</w:delText>
        </w:r>
        <w:r w:rsidR="0057777F" w:rsidRPr="00256197" w:rsidDel="00772407">
          <w:rPr>
            <w:rFonts w:cs="Times New Roman"/>
            <w:rPrChange w:id="608" w:author="Urfels, Anton (IRRI)" w:date="2023-10-06T20:02:00Z">
              <w:rPr>
                <w:rFonts w:ascii="Gill Sans MT" w:hAnsi="Gill Sans MT"/>
              </w:rPr>
            </w:rPrChange>
          </w:rPr>
          <w:delText xml:space="preserve">) </w:delText>
        </w:r>
        <w:r w:rsidR="009839A8" w:rsidRPr="00256197" w:rsidDel="00772407">
          <w:rPr>
            <w:rFonts w:cs="Times New Roman"/>
            <w:rPrChange w:id="609" w:author="Urfels, Anton (IRRI)" w:date="2023-10-06T20:02:00Z">
              <w:rPr>
                <w:rFonts w:ascii="Gill Sans MT" w:hAnsi="Gill Sans MT"/>
              </w:rPr>
            </w:rPrChange>
          </w:rPr>
          <w:delText>have shown</w:delText>
        </w:r>
        <w:r w:rsidR="003405CD" w:rsidRPr="00256197" w:rsidDel="00772407">
          <w:rPr>
            <w:rFonts w:cs="Times New Roman"/>
            <w:rPrChange w:id="610" w:author="Urfels, Anton (IRRI)" w:date="2023-10-06T20:02:00Z">
              <w:rPr>
                <w:rFonts w:ascii="Gill Sans MT" w:hAnsi="Gill Sans MT"/>
              </w:rPr>
            </w:rPrChange>
          </w:rPr>
          <w:delText xml:space="preserve"> also shown</w:delText>
        </w:r>
        <w:r w:rsidR="009839A8" w:rsidRPr="00256197" w:rsidDel="00772407">
          <w:rPr>
            <w:rFonts w:cs="Times New Roman"/>
            <w:rPrChange w:id="611" w:author="Urfels, Anton (IRRI)" w:date="2023-10-06T20:02:00Z">
              <w:rPr>
                <w:rFonts w:ascii="Gill Sans MT" w:hAnsi="Gill Sans MT"/>
              </w:rPr>
            </w:rPrChange>
          </w:rPr>
          <w:delText xml:space="preserve"> that heterogeneity in returns to </w:delText>
        </w:r>
        <w:r w:rsidR="00153661" w:rsidRPr="00256197" w:rsidDel="00772407">
          <w:rPr>
            <w:rFonts w:cs="Times New Roman"/>
            <w:rPrChange w:id="612" w:author="Urfels, Anton (IRRI)" w:date="2023-10-06T20:02:00Z">
              <w:rPr>
                <w:rFonts w:ascii="Gill Sans MT" w:hAnsi="Gill Sans MT"/>
              </w:rPr>
            </w:rPrChange>
          </w:rPr>
          <w:delText xml:space="preserve">technology adoption and the associated risk preferences of farmers </w:delText>
        </w:r>
        <w:r w:rsidR="00BF6429" w:rsidRPr="00256197" w:rsidDel="00772407">
          <w:rPr>
            <w:rFonts w:cs="Times New Roman"/>
            <w:rPrChange w:id="613" w:author="Urfels, Anton (IRRI)" w:date="2023-10-06T20:02:00Z">
              <w:rPr>
                <w:rFonts w:ascii="Gill Sans MT" w:hAnsi="Gill Sans MT"/>
              </w:rPr>
            </w:rPrChange>
          </w:rPr>
          <w:delText xml:space="preserve">may result in lack of adoption of </w:delText>
        </w:r>
        <w:r w:rsidR="00CF56F3" w:rsidRPr="00256197" w:rsidDel="00772407">
          <w:rPr>
            <w:rFonts w:cs="Times New Roman"/>
            <w:rPrChange w:id="614" w:author="Urfels, Anton (IRRI)" w:date="2023-10-06T20:02:00Z">
              <w:rPr>
                <w:rFonts w:ascii="Gill Sans MT" w:hAnsi="Gill Sans MT"/>
              </w:rPr>
            </w:rPrChange>
          </w:rPr>
          <w:delText xml:space="preserve">profitable </w:delText>
        </w:r>
        <w:r w:rsidR="00BF6429" w:rsidRPr="00256197" w:rsidDel="00772407">
          <w:rPr>
            <w:rFonts w:cs="Times New Roman"/>
            <w:rPrChange w:id="615" w:author="Urfels, Anton (IRRI)" w:date="2023-10-06T20:02:00Z">
              <w:rPr>
                <w:rFonts w:ascii="Gill Sans MT" w:hAnsi="Gill Sans MT"/>
              </w:rPr>
            </w:rPrChange>
          </w:rPr>
          <w:delText xml:space="preserve">agricultural innovations. </w:delText>
        </w:r>
      </w:del>
    </w:p>
    <w:p w14:paraId="2AD83078" w14:textId="246BD8C4" w:rsidR="00DF6664" w:rsidRPr="00256197" w:rsidRDefault="00F9720E" w:rsidP="00F1450F">
      <w:pPr>
        <w:jc w:val="both"/>
        <w:rPr>
          <w:rFonts w:cs="Times New Roman"/>
          <w:rPrChange w:id="616" w:author="Urfels, Anton (IRRI)" w:date="2023-10-06T20:02:00Z">
            <w:rPr>
              <w:rFonts w:ascii="Gill Sans MT" w:hAnsi="Gill Sans MT"/>
            </w:rPr>
          </w:rPrChange>
        </w:rPr>
      </w:pPr>
      <w:del w:id="617" w:author="Urfels, Anton (IRRI)" w:date="2023-10-06T23:42:00Z">
        <w:r w:rsidRPr="00256197" w:rsidDel="00772407">
          <w:rPr>
            <w:rFonts w:cs="Times New Roman"/>
            <w:rPrChange w:id="618" w:author="Urfels, Anton (IRRI)" w:date="2023-10-06T20:02:00Z">
              <w:rPr>
                <w:rFonts w:ascii="Gill Sans MT" w:hAnsi="Gill Sans MT"/>
              </w:rPr>
            </w:rPrChange>
          </w:rPr>
          <w:delText>This paper</w:delText>
        </w:r>
        <w:r w:rsidR="00F83690" w:rsidRPr="00256197" w:rsidDel="00772407">
          <w:rPr>
            <w:rFonts w:cs="Times New Roman"/>
            <w:rPrChange w:id="619" w:author="Urfels, Anton (IRRI)" w:date="2023-10-06T20:02:00Z">
              <w:rPr>
                <w:rFonts w:ascii="Gill Sans MT" w:hAnsi="Gill Sans MT"/>
              </w:rPr>
            </w:rPrChange>
          </w:rPr>
          <w:delText xml:space="preserve"> </w:delText>
        </w:r>
        <w:r w:rsidRPr="00256197" w:rsidDel="00772407">
          <w:rPr>
            <w:rFonts w:cs="Times New Roman"/>
            <w:rPrChange w:id="620" w:author="Urfels, Anton (IRRI)" w:date="2023-10-06T20:02:00Z">
              <w:rPr>
                <w:rFonts w:ascii="Gill Sans MT" w:hAnsi="Gill Sans MT"/>
              </w:rPr>
            </w:rPrChange>
          </w:rPr>
          <w:delText>contributes</w:delText>
        </w:r>
      </w:del>
      <w:ins w:id="621" w:author="Urfels, Anton (IRRI)" w:date="2023-10-06T23:49:00Z">
        <w:r w:rsidR="0006346B">
          <w:rPr>
            <w:rFonts w:cs="Times New Roman"/>
          </w:rPr>
          <w:t>This paper</w:t>
        </w:r>
      </w:ins>
      <w:ins w:id="622" w:author="Urfels, Anton (IRRI)" w:date="2023-10-06T23:42:00Z">
        <w:r w:rsidR="00772407">
          <w:rPr>
            <w:rFonts w:cs="Times New Roman"/>
          </w:rPr>
          <w:t xml:space="preserve"> contributes</w:t>
        </w:r>
      </w:ins>
      <w:r w:rsidRPr="00256197">
        <w:rPr>
          <w:rFonts w:cs="Times New Roman"/>
          <w:rPrChange w:id="623" w:author="Urfels, Anton (IRRI)" w:date="2023-10-06T20:02:00Z">
            <w:rPr>
              <w:rFonts w:ascii="Gill Sans MT" w:hAnsi="Gill Sans MT"/>
            </w:rPr>
          </w:rPrChange>
        </w:rPr>
        <w:t xml:space="preserve"> to </w:t>
      </w:r>
      <w:r w:rsidR="00F83690" w:rsidRPr="00256197">
        <w:rPr>
          <w:rFonts w:cs="Times New Roman"/>
          <w:rPrChange w:id="624" w:author="Urfels, Anton (IRRI)" w:date="2023-10-06T20:02:00Z">
            <w:rPr>
              <w:rFonts w:ascii="Gill Sans MT" w:hAnsi="Gill Sans MT"/>
            </w:rPr>
          </w:rPrChange>
        </w:rPr>
        <w:t>two strands</w:t>
      </w:r>
      <w:r w:rsidRPr="00256197">
        <w:rPr>
          <w:rFonts w:cs="Times New Roman"/>
          <w:rPrChange w:id="625" w:author="Urfels, Anton (IRRI)" w:date="2023-10-06T20:02:00Z">
            <w:rPr>
              <w:rFonts w:ascii="Gill Sans MT" w:hAnsi="Gill Sans MT"/>
            </w:rPr>
          </w:rPrChange>
        </w:rPr>
        <w:t xml:space="preserve"> </w:t>
      </w:r>
      <w:r w:rsidR="00F83690" w:rsidRPr="00256197">
        <w:rPr>
          <w:rFonts w:cs="Times New Roman"/>
          <w:rPrChange w:id="626" w:author="Urfels, Anton (IRRI)" w:date="2023-10-06T20:02:00Z">
            <w:rPr>
              <w:rFonts w:ascii="Gill Sans MT" w:hAnsi="Gill Sans MT"/>
            </w:rPr>
          </w:rPrChange>
        </w:rPr>
        <w:t>of literature</w:t>
      </w:r>
      <w:r w:rsidR="00A2463B" w:rsidRPr="00256197">
        <w:rPr>
          <w:rFonts w:cs="Times New Roman"/>
          <w:rPrChange w:id="627" w:author="Urfels, Anton (IRRI)" w:date="2023-10-06T20:02:00Z">
            <w:rPr>
              <w:rFonts w:ascii="Gill Sans MT" w:hAnsi="Gill Sans MT"/>
            </w:rPr>
          </w:rPrChange>
        </w:rPr>
        <w:t>. The</w:t>
      </w:r>
      <w:r w:rsidR="00DA2917" w:rsidRPr="00256197">
        <w:rPr>
          <w:rFonts w:cs="Times New Roman"/>
          <w:rPrChange w:id="628" w:author="Urfels, Anton (IRRI)" w:date="2023-10-06T20:02:00Z">
            <w:rPr>
              <w:rFonts w:ascii="Gill Sans MT" w:hAnsi="Gill Sans MT"/>
            </w:rPr>
          </w:rPrChange>
        </w:rPr>
        <w:t xml:space="preserve"> first strand of literature is on stability analyses of agricultural technology benefits</w:t>
      </w:r>
      <w:r w:rsidR="00A2463B" w:rsidRPr="00256197">
        <w:rPr>
          <w:rFonts w:cs="Times New Roman"/>
          <w:rPrChange w:id="629" w:author="Urfels, Anton (IRRI)" w:date="2023-10-06T20:02:00Z">
            <w:rPr>
              <w:rFonts w:ascii="Gill Sans MT" w:hAnsi="Gill Sans MT"/>
            </w:rPr>
          </w:rPrChange>
        </w:rPr>
        <w:t xml:space="preserve"> </w:t>
      </w:r>
      <w:r w:rsidR="000A196C" w:rsidRPr="00256197">
        <w:rPr>
          <w:rFonts w:cs="Times New Roman"/>
          <w:rPrChange w:id="630" w:author="Urfels, Anton (IRRI)" w:date="2023-10-06T20:02:00Z">
            <w:rPr>
              <w:rFonts w:ascii="Gill Sans MT" w:hAnsi="Gill Sans MT"/>
            </w:rPr>
          </w:rPrChange>
        </w:rPr>
        <w:t>based</w:t>
      </w:r>
      <w:r w:rsidR="00F83690" w:rsidRPr="00256197">
        <w:rPr>
          <w:rFonts w:cs="Times New Roman"/>
          <w:rPrChange w:id="631" w:author="Urfels, Anton (IRRI)" w:date="2023-10-06T20:02:00Z">
            <w:rPr>
              <w:rFonts w:ascii="Gill Sans MT" w:hAnsi="Gill Sans MT"/>
            </w:rPr>
          </w:rPrChange>
        </w:rPr>
        <w:t xml:space="preserve"> </w:t>
      </w:r>
      <w:r w:rsidRPr="00256197">
        <w:rPr>
          <w:rFonts w:cs="Times New Roman"/>
          <w:rPrChange w:id="632" w:author="Urfels, Anton (IRRI)" w:date="2023-10-06T20:02:00Z">
            <w:rPr>
              <w:rFonts w:ascii="Gill Sans MT" w:hAnsi="Gill Sans MT"/>
            </w:rPr>
          </w:rPrChange>
        </w:rPr>
        <w:t>on ex</w:t>
      </w:r>
      <w:ins w:id="633" w:author="Urfels, Anton (IRRI)" w:date="2023-10-06T23:49:00Z">
        <w:r w:rsidR="0006346B">
          <w:rPr>
            <w:rFonts w:cs="Times New Roman"/>
          </w:rPr>
          <w:t>-</w:t>
        </w:r>
      </w:ins>
      <w:del w:id="634" w:author="Urfels, Anton (IRRI)" w:date="2023-10-06T23:49:00Z">
        <w:r w:rsidRPr="00256197" w:rsidDel="0006346B">
          <w:rPr>
            <w:rFonts w:cs="Times New Roman"/>
            <w:rPrChange w:id="635" w:author="Urfels, Anton (IRRI)" w:date="2023-10-06T20:02:00Z">
              <w:rPr>
                <w:rFonts w:ascii="Gill Sans MT" w:hAnsi="Gill Sans MT"/>
              </w:rPr>
            </w:rPrChange>
          </w:rPr>
          <w:delText xml:space="preserve"> </w:delText>
        </w:r>
      </w:del>
      <w:r w:rsidRPr="00256197">
        <w:rPr>
          <w:rFonts w:cs="Times New Roman"/>
          <w:rPrChange w:id="636" w:author="Urfels, Anton (IRRI)" w:date="2023-10-06T20:02:00Z">
            <w:rPr>
              <w:rFonts w:ascii="Gill Sans MT" w:hAnsi="Gill Sans MT"/>
            </w:rPr>
          </w:rPrChange>
        </w:rPr>
        <w:t>ante</w:t>
      </w:r>
      <w:r w:rsidR="00FA7671" w:rsidRPr="00256197">
        <w:rPr>
          <w:rFonts w:cs="Times New Roman"/>
          <w:rPrChange w:id="637" w:author="Urfels, Anton (IRRI)" w:date="2023-10-06T20:02:00Z">
            <w:rPr>
              <w:rFonts w:ascii="Gill Sans MT" w:hAnsi="Gill Sans MT"/>
            </w:rPr>
          </w:rPrChange>
        </w:rPr>
        <w:t xml:space="preserve"> </w:t>
      </w:r>
      <w:r w:rsidR="00AC618D" w:rsidRPr="00256197">
        <w:rPr>
          <w:rFonts w:cs="Times New Roman"/>
          <w:rPrChange w:id="638" w:author="Urfels, Anton (IRRI)" w:date="2023-10-06T20:02:00Z">
            <w:rPr>
              <w:rFonts w:ascii="Gill Sans MT" w:hAnsi="Gill Sans MT"/>
            </w:rPr>
          </w:rPrChange>
        </w:rPr>
        <w:t>cropping system assessments</w:t>
      </w:r>
      <w:r w:rsidR="00A1759F" w:rsidRPr="00256197">
        <w:rPr>
          <w:rFonts w:cs="Times New Roman"/>
          <w:rPrChange w:id="639" w:author="Urfels, Anton (IRRI)" w:date="2023-10-06T20:02:00Z">
            <w:rPr>
              <w:rFonts w:ascii="Gill Sans MT" w:hAnsi="Gill Sans MT"/>
            </w:rPr>
          </w:rPrChange>
        </w:rPr>
        <w:t xml:space="preserve"> </w:t>
      </w:r>
      <w:del w:id="640" w:author="Urfels, Anton (IRRI)" w:date="2023-10-12T21:49:00Z">
        <w:r w:rsidR="00A1759F" w:rsidRPr="00256197" w:rsidDel="009F5123">
          <w:rPr>
            <w:rFonts w:cs="Times New Roman"/>
            <w:rPrChange w:id="641" w:author="Urfels, Anton (IRRI)" w:date="2023-10-06T20:02:00Z">
              <w:rPr>
                <w:rFonts w:ascii="Gill Sans MT" w:hAnsi="Gill Sans MT"/>
              </w:rPr>
            </w:rPrChange>
          </w:rPr>
          <w:delText>(</w:delText>
        </w:r>
      </w:del>
      <w:r w:rsidR="009F5123">
        <w:rPr>
          <w:rFonts w:cs="Times New Roman"/>
        </w:rPr>
        <w:fldChar w:fldCharType="begin"/>
      </w:r>
      <w:r w:rsidR="009F5123">
        <w:rPr>
          <w:rFonts w:cs="Times New Roman"/>
        </w:rPr>
        <w:instrText xml:space="preserve"> ADDIN EN.CITE &lt;EndNote&gt;&lt;Cite&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del w:id="642" w:author="Urfels, Anton (IRRI)" w:date="2023-10-12T21:49:00Z">
        <w:r w:rsidR="00A1759F" w:rsidRPr="00256197" w:rsidDel="009F5123">
          <w:rPr>
            <w:rFonts w:cs="Times New Roman"/>
            <w:rPrChange w:id="643" w:author="Urfels, Anton (IRRI)" w:date="2023-10-06T20:02:00Z">
              <w:rPr>
                <w:rFonts w:ascii="Gill Sans MT" w:hAnsi="Gill Sans MT"/>
              </w:rPr>
            </w:rPrChange>
          </w:rPr>
          <w:delText>e.g., Urfels et al 2022, Montes et al 2022)</w:delText>
        </w:r>
      </w:del>
      <w:r w:rsidR="000A196C" w:rsidRPr="00256197">
        <w:rPr>
          <w:rFonts w:cs="Times New Roman"/>
          <w:rPrChange w:id="644" w:author="Urfels, Anton (IRRI)" w:date="2023-10-06T20:02:00Z">
            <w:rPr>
              <w:rFonts w:ascii="Gill Sans MT" w:hAnsi="Gill Sans MT"/>
            </w:rPr>
          </w:rPrChange>
        </w:rPr>
        <w:t>.</w:t>
      </w:r>
      <w:ins w:id="645" w:author="Urfels, Anton (IRRI)" w:date="2023-10-12T21:50:00Z">
        <w:r w:rsidR="009F5123">
          <w:rPr>
            <w:rFonts w:cs="Times New Roman"/>
          </w:rPr>
          <w:t xml:space="preserve"> </w:t>
        </w:r>
      </w:ins>
      <w:del w:id="646" w:author="Urfels, Anton (IRRI)" w:date="2023-10-12T21:49:00Z">
        <w:r w:rsidR="000A196C" w:rsidRPr="00256197" w:rsidDel="009F5123">
          <w:rPr>
            <w:rFonts w:cs="Times New Roman"/>
            <w:rPrChange w:id="647" w:author="Urfels, Anton (IRRI)" w:date="2023-10-06T20:02:00Z">
              <w:rPr>
                <w:rFonts w:ascii="Gill Sans MT" w:hAnsi="Gill Sans MT"/>
              </w:rPr>
            </w:rPrChange>
          </w:rPr>
          <w:delText xml:space="preserve"> </w:delText>
        </w:r>
      </w:del>
      <w:r w:rsidR="009F5123">
        <w:rPr>
          <w:rFonts w:cs="Times New Roman"/>
        </w:rPr>
        <w:fldChar w:fldCharType="begin"/>
      </w:r>
      <w:r w:rsidR="009F5123">
        <w:rPr>
          <w:rFonts w:cs="Times New Roman"/>
        </w:rPr>
        <w:instrText xml:space="preserve"> ADDIN EN.CITE &lt;EndNote&gt;&lt;Cite AuthorYear="1"&gt;&lt;Author&gt;Montes&lt;/Author&gt;&lt;Year&gt;2023&lt;/Year&gt;&lt;RecNum&gt;14&lt;/RecNum&gt;&lt;DisplayText&gt;Montes et al. (2023)&lt;/DisplayText&gt;&lt;record&gt;&lt;rec-number&gt;14&lt;/rec-number&gt;&lt;foreign-keys&gt;&lt;key app="EN" db-id="x2spr2203vv0rxezzvzxvftcr0vvxept9tas" timestamp="1697104424"&gt;14&lt;/key&gt;&lt;/foreign-keys&gt;&lt;ref-type name="Journal Article"&gt;17&lt;/ref-type&gt;&lt;contributors&gt;&lt;authors&gt;&lt;author&gt;Montes, Carlo&lt;/author&gt;&lt;author&gt;Urfels, Anton&lt;/author&gt;&lt;author&gt;Han, Eunjin&lt;/author&gt;&lt;author&gt;Balwinder-Singh&lt;/author&gt;&lt;/authors&gt;&lt;/contributors&gt;&lt;titles&gt;&lt;title&gt;Planting Rice at Monsoon Onset Could Mitigate the Impact of Temperature Stress on Rice&amp;amp;ndash;Wheat Systems of Bihar, India&lt;/title&gt;&lt;secondary-title&gt;Atmosphere&lt;/secondary-title&gt;&lt;/titles&gt;&lt;periodical&gt;&lt;full-title&gt;Atmosphere&lt;/full-title&gt;&lt;/periodical&gt;&lt;pages&gt;40&lt;/pages&gt;&lt;volume&gt;14&lt;/volume&gt;&lt;number&gt;1&lt;/number&gt;&lt;dates&gt;&lt;year&gt;2023&lt;/year&gt;&lt;/dates&gt;&lt;isbn&gt;2073-4433&lt;/isbn&gt;&lt;accession-num&gt;doi:10.3390/atmos14010040&lt;/accession-num&gt;&lt;urls&gt;&lt;related-urls&gt;&lt;url&gt;https://www.mdpi.com/2073-4433/14/1/40&lt;/url&gt;&lt;/related-urls&gt;&lt;/urls&gt;&lt;/record&gt;&lt;/Cite&gt;&lt;/EndNote&gt;</w:instrText>
      </w:r>
      <w:r w:rsidR="009F5123">
        <w:rPr>
          <w:rFonts w:cs="Times New Roman"/>
        </w:rPr>
        <w:fldChar w:fldCharType="separate"/>
      </w:r>
      <w:r w:rsidR="009F5123">
        <w:rPr>
          <w:rFonts w:cs="Times New Roman"/>
          <w:noProof/>
        </w:rPr>
        <w:t>Montes et al. (2023)</w:t>
      </w:r>
      <w:r w:rsidR="009F5123">
        <w:rPr>
          <w:rFonts w:cs="Times New Roman"/>
        </w:rPr>
        <w:fldChar w:fldCharType="end"/>
      </w:r>
      <w:del w:id="648" w:author="Urfels, Anton (IRRI)" w:date="2023-10-12T21:49:00Z">
        <w:r w:rsidR="00185ACE" w:rsidRPr="00256197" w:rsidDel="009F5123">
          <w:rPr>
            <w:rFonts w:cs="Times New Roman"/>
            <w:rPrChange w:id="649" w:author="Urfels, Anton (IRRI)" w:date="2023-10-06T20:02:00Z">
              <w:rPr>
                <w:rFonts w:ascii="Gill Sans MT" w:hAnsi="Gill Sans MT"/>
              </w:rPr>
            </w:rPrChange>
          </w:rPr>
          <w:delText>Montes et al (2022</w:delText>
        </w:r>
      </w:del>
      <w:del w:id="650" w:author="Urfels, Anton (IRRI)" w:date="2023-10-12T21:50:00Z">
        <w:r w:rsidR="00185ACE" w:rsidRPr="00256197" w:rsidDel="009F5123">
          <w:rPr>
            <w:rFonts w:cs="Times New Roman"/>
            <w:rPrChange w:id="651" w:author="Urfels, Anton (IRRI)" w:date="2023-10-06T20:02:00Z">
              <w:rPr>
                <w:rFonts w:ascii="Gill Sans MT" w:hAnsi="Gill Sans MT"/>
              </w:rPr>
            </w:rPrChange>
          </w:rPr>
          <w:delText>)</w:delText>
        </w:r>
      </w:del>
      <w:r w:rsidR="00185ACE" w:rsidRPr="00256197">
        <w:rPr>
          <w:rFonts w:cs="Times New Roman"/>
          <w:rPrChange w:id="652" w:author="Urfels, Anton (IRRI)" w:date="2023-10-06T20:02:00Z">
            <w:rPr>
              <w:rFonts w:ascii="Gill Sans MT" w:hAnsi="Gill Sans MT"/>
            </w:rPr>
          </w:rPrChange>
        </w:rPr>
        <w:t xml:space="preserve"> use</w:t>
      </w:r>
      <w:r w:rsidR="000C79B5" w:rsidRPr="00256197">
        <w:rPr>
          <w:rFonts w:cs="Times New Roman"/>
          <w:rPrChange w:id="653" w:author="Urfels, Anton (IRRI)" w:date="2023-10-06T20:02:00Z">
            <w:rPr>
              <w:rFonts w:ascii="Gill Sans MT" w:hAnsi="Gill Sans MT"/>
            </w:rPr>
          </w:rPrChange>
        </w:rPr>
        <w:t>d</w:t>
      </w:r>
      <w:r w:rsidR="00185ACE" w:rsidRPr="00256197">
        <w:rPr>
          <w:rFonts w:cs="Times New Roman"/>
          <w:rPrChange w:id="654" w:author="Urfels, Anton (IRRI)" w:date="2023-10-06T20:02:00Z">
            <w:rPr>
              <w:rFonts w:ascii="Gill Sans MT" w:hAnsi="Gill Sans MT"/>
            </w:rPr>
          </w:rPrChange>
        </w:rPr>
        <w:t xml:space="preserve"> inter-annual standard deviation to </w:t>
      </w:r>
      <w:del w:id="655" w:author="Urfels, Anton (IRRI)" w:date="2023-10-12T21:49:00Z">
        <w:r w:rsidR="00185ACE" w:rsidRPr="00256197" w:rsidDel="009F5123">
          <w:rPr>
            <w:rFonts w:cs="Times New Roman"/>
            <w:rPrChange w:id="656" w:author="Urfels, Anton (IRRI)" w:date="2023-10-06T20:02:00Z">
              <w:rPr>
                <w:rFonts w:ascii="Gill Sans MT" w:hAnsi="Gill Sans MT"/>
              </w:rPr>
            </w:rPrChange>
          </w:rPr>
          <w:delText>analyze</w:delText>
        </w:r>
      </w:del>
      <w:ins w:id="657" w:author="Urfels, Anton (IRRI)" w:date="2023-10-12T21:49:00Z">
        <w:r w:rsidR="009F5123" w:rsidRPr="009F5123">
          <w:rPr>
            <w:rFonts w:cs="Times New Roman"/>
          </w:rPr>
          <w:t>analyse</w:t>
        </w:r>
      </w:ins>
      <w:r w:rsidR="00185ACE" w:rsidRPr="00256197">
        <w:rPr>
          <w:rFonts w:cs="Times New Roman"/>
          <w:rPrChange w:id="658" w:author="Urfels, Anton (IRRI)" w:date="2023-10-06T20:02:00Z">
            <w:rPr>
              <w:rFonts w:ascii="Gill Sans MT" w:hAnsi="Gill Sans MT"/>
            </w:rPr>
          </w:rPrChange>
        </w:rPr>
        <w:t xml:space="preserve"> the stability of the </w:t>
      </w:r>
      <w:r w:rsidR="005C2245" w:rsidRPr="00256197">
        <w:rPr>
          <w:rFonts w:cs="Times New Roman"/>
          <w:rPrChange w:id="659" w:author="Urfels, Anton (IRRI)" w:date="2023-10-06T20:02:00Z">
            <w:rPr>
              <w:rFonts w:ascii="Gill Sans MT" w:hAnsi="Gill Sans MT"/>
            </w:rPr>
          </w:rPrChange>
        </w:rPr>
        <w:t>planting date</w:t>
      </w:r>
      <w:r w:rsidR="00185ACE" w:rsidRPr="00256197">
        <w:rPr>
          <w:rFonts w:cs="Times New Roman"/>
          <w:rPrChange w:id="660" w:author="Urfels, Anton (IRRI)" w:date="2023-10-06T20:02:00Z">
            <w:rPr>
              <w:rFonts w:ascii="Gill Sans MT" w:hAnsi="Gill Sans MT"/>
            </w:rPr>
          </w:rPrChange>
        </w:rPr>
        <w:t xml:space="preserve"> </w:t>
      </w:r>
      <w:r w:rsidR="000032AE" w:rsidRPr="00256197">
        <w:rPr>
          <w:rFonts w:cs="Times New Roman"/>
          <w:rPrChange w:id="661" w:author="Urfels, Anton (IRRI)" w:date="2023-10-06T20:02:00Z">
            <w:rPr>
              <w:rFonts w:ascii="Gill Sans MT" w:hAnsi="Gill Sans MT"/>
            </w:rPr>
          </w:rPrChange>
        </w:rPr>
        <w:t>scenarios</w:t>
      </w:r>
      <w:r w:rsidR="00185ACE" w:rsidRPr="00256197">
        <w:rPr>
          <w:rFonts w:cs="Times New Roman"/>
          <w:rPrChange w:id="662" w:author="Urfels, Anton (IRRI)" w:date="2023-10-06T20:02:00Z">
            <w:rPr>
              <w:rFonts w:ascii="Gill Sans MT" w:hAnsi="Gill Sans MT"/>
            </w:rPr>
          </w:rPrChange>
        </w:rPr>
        <w:t>.</w:t>
      </w:r>
      <w:del w:id="663" w:author="Urfels, Anton (IRRI)" w:date="2023-10-12T21:50:00Z">
        <w:r w:rsidR="00185ACE" w:rsidRPr="00256197" w:rsidDel="009F5123">
          <w:rPr>
            <w:rFonts w:cs="Times New Roman"/>
            <w:rPrChange w:id="664" w:author="Urfels, Anton (IRRI)" w:date="2023-10-06T20:02:00Z">
              <w:rPr>
                <w:rFonts w:ascii="Gill Sans MT" w:hAnsi="Gill Sans MT"/>
              </w:rPr>
            </w:rPrChange>
          </w:rPr>
          <w:delText xml:space="preserve"> </w:delText>
        </w:r>
        <w:r w:rsidR="00246B4E" w:rsidRPr="00256197" w:rsidDel="009F5123">
          <w:rPr>
            <w:rFonts w:cs="Times New Roman"/>
            <w:rPrChange w:id="665" w:author="Urfels, Anton (IRRI)" w:date="2023-10-06T20:02:00Z">
              <w:rPr>
                <w:rFonts w:ascii="Gill Sans MT" w:hAnsi="Gill Sans MT"/>
              </w:rPr>
            </w:rPrChange>
          </w:rPr>
          <w:delText>Urfels et al (2022</w:delText>
        </w:r>
      </w:del>
      <w:ins w:id="666" w:author="Urfels, Anton (IRRI)" w:date="2023-10-12T21:50:00Z">
        <w:r w:rsidR="009F5123">
          <w:rPr>
            <w:rFonts w:cs="Times New Roman"/>
          </w:rPr>
          <w:t xml:space="preserve"> </w:t>
        </w:r>
      </w:ins>
      <w:r w:rsidR="009F5123">
        <w:rPr>
          <w:rFonts w:cs="Times New Roman"/>
        </w:rPr>
        <w:fldChar w:fldCharType="begin"/>
      </w:r>
      <w:r w:rsidR="009F5123">
        <w:rPr>
          <w:rFonts w:cs="Times New Roman"/>
        </w:rPr>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del w:id="667" w:author="Urfels, Anton (IRRI)" w:date="2023-10-12T21:50:00Z">
        <w:r w:rsidR="00246B4E" w:rsidRPr="00256197" w:rsidDel="009F5123">
          <w:rPr>
            <w:rFonts w:cs="Times New Roman"/>
            <w:rPrChange w:id="668" w:author="Urfels, Anton (IRRI)" w:date="2023-10-06T20:02:00Z">
              <w:rPr>
                <w:rFonts w:ascii="Gill Sans MT" w:hAnsi="Gill Sans MT"/>
              </w:rPr>
            </w:rPrChange>
          </w:rPr>
          <w:delText>)</w:delText>
        </w:r>
      </w:del>
      <w:r w:rsidR="00246B4E" w:rsidRPr="00256197">
        <w:rPr>
          <w:rFonts w:cs="Times New Roman"/>
          <w:rPrChange w:id="669" w:author="Urfels, Anton (IRRI)" w:date="2023-10-06T20:02:00Z">
            <w:rPr>
              <w:rFonts w:ascii="Gill Sans MT" w:hAnsi="Gill Sans MT"/>
            </w:rPr>
          </w:rPrChange>
        </w:rPr>
        <w:t xml:space="preserve"> used deviation from the mean</w:t>
      </w:r>
      <w:r w:rsidR="009A01CF" w:rsidRPr="00256197">
        <w:rPr>
          <w:rFonts w:cs="Times New Roman"/>
          <w:rPrChange w:id="670" w:author="Urfels, Anton (IRRI)" w:date="2023-10-06T20:02:00Z">
            <w:rPr>
              <w:rFonts w:ascii="Gill Sans MT" w:hAnsi="Gill Sans MT"/>
            </w:rPr>
          </w:rPrChange>
        </w:rPr>
        <w:t xml:space="preserve"> caloric yield for each of the years when a shock occurred as a measure of yield instability. </w:t>
      </w:r>
      <w:r w:rsidR="004A4BB4" w:rsidRPr="00256197">
        <w:rPr>
          <w:rFonts w:cs="Times New Roman"/>
          <w:rPrChange w:id="671" w:author="Urfels, Anton (IRRI)" w:date="2023-10-06T20:02:00Z">
            <w:rPr>
              <w:rFonts w:ascii="Gill Sans MT" w:hAnsi="Gill Sans MT"/>
            </w:rPr>
          </w:rPrChange>
        </w:rPr>
        <w:t>These measures of yield stability</w:t>
      </w:r>
      <w:ins w:id="672" w:author="Urfels, Anton (IRRI)" w:date="2023-10-12T17:14:00Z">
        <w:r w:rsidR="007B019E">
          <w:rPr>
            <w:rFonts w:cs="Times New Roman"/>
          </w:rPr>
          <w:t xml:space="preserve">, </w:t>
        </w:r>
      </w:ins>
      <w:del w:id="673" w:author="Urfels, Anton (IRRI)" w:date="2023-10-12T17:14:00Z">
        <w:r w:rsidR="004A4BB4" w:rsidRPr="00256197" w:rsidDel="007B019E">
          <w:rPr>
            <w:rFonts w:cs="Times New Roman"/>
            <w:rPrChange w:id="674" w:author="Urfels, Anton (IRRI)" w:date="2023-10-06T20:02:00Z">
              <w:rPr>
                <w:rFonts w:ascii="Gill Sans MT" w:hAnsi="Gill Sans MT"/>
              </w:rPr>
            </w:rPrChange>
          </w:rPr>
          <w:delText xml:space="preserve"> </w:delText>
        </w:r>
      </w:del>
      <w:r w:rsidR="004A4BB4" w:rsidRPr="00256197">
        <w:rPr>
          <w:rFonts w:cs="Times New Roman"/>
          <w:rPrChange w:id="675" w:author="Urfels, Anton (IRRI)" w:date="2023-10-06T20:02:00Z">
            <w:rPr>
              <w:rFonts w:ascii="Gill Sans MT" w:hAnsi="Gill Sans MT"/>
            </w:rPr>
          </w:rPrChange>
        </w:rPr>
        <w:t>while a step better than mean comparisons</w:t>
      </w:r>
      <w:r w:rsidR="00123E60" w:rsidRPr="00256197">
        <w:rPr>
          <w:rFonts w:cs="Times New Roman"/>
          <w:rPrChange w:id="676" w:author="Urfels, Anton (IRRI)" w:date="2023-10-06T20:02:00Z">
            <w:rPr>
              <w:rFonts w:ascii="Gill Sans MT" w:hAnsi="Gill Sans MT"/>
            </w:rPr>
          </w:rPrChange>
        </w:rPr>
        <w:t>, they do not consider robustness of the optimal decision to</w:t>
      </w:r>
      <w:r w:rsidR="00166D3F" w:rsidRPr="00256197">
        <w:rPr>
          <w:rFonts w:cs="Times New Roman"/>
          <w:rPrChange w:id="677" w:author="Urfels, Anton (IRRI)" w:date="2023-10-06T20:02:00Z">
            <w:rPr>
              <w:rFonts w:ascii="Gill Sans MT" w:hAnsi="Gill Sans MT"/>
            </w:rPr>
          </w:rPrChange>
        </w:rPr>
        <w:t xml:space="preserve"> risk aversion of the farmers</w:t>
      </w:r>
      <w:r w:rsidR="00EF3181" w:rsidRPr="00256197">
        <w:rPr>
          <w:rFonts w:cs="Times New Roman"/>
          <w:rPrChange w:id="678" w:author="Urfels, Anton (IRRI)" w:date="2023-10-06T20:02:00Z">
            <w:rPr>
              <w:rFonts w:ascii="Gill Sans MT" w:hAnsi="Gill Sans MT"/>
            </w:rPr>
          </w:rPrChange>
        </w:rPr>
        <w:t>.</w:t>
      </w:r>
      <w:r w:rsidR="006820A5" w:rsidRPr="00256197">
        <w:rPr>
          <w:rFonts w:cs="Times New Roman"/>
          <w:rPrChange w:id="679" w:author="Urfels, Anton (IRRI)" w:date="2023-10-06T20:02:00Z">
            <w:rPr>
              <w:rFonts w:ascii="Gill Sans MT" w:hAnsi="Gill Sans MT"/>
            </w:rPr>
          </w:rPrChange>
        </w:rPr>
        <w:t xml:space="preserve"> In addition, </w:t>
      </w:r>
      <w:r w:rsidR="006C157C" w:rsidRPr="00256197">
        <w:rPr>
          <w:rFonts w:cs="Times New Roman"/>
          <w:rPrChange w:id="680" w:author="Urfels, Anton (IRRI)" w:date="2023-10-06T20:02:00Z">
            <w:rPr>
              <w:rFonts w:ascii="Gill Sans MT" w:hAnsi="Gill Sans MT"/>
            </w:rPr>
          </w:rPrChange>
        </w:rPr>
        <w:t>these measures do not consid</w:t>
      </w:r>
      <w:r w:rsidR="001D2E38" w:rsidRPr="00256197">
        <w:rPr>
          <w:rFonts w:cs="Times New Roman"/>
          <w:rPrChange w:id="681" w:author="Urfels, Anton (IRRI)" w:date="2023-10-06T20:02:00Z">
            <w:rPr>
              <w:rFonts w:ascii="Gill Sans MT" w:hAnsi="Gill Sans MT"/>
            </w:rPr>
          </w:rPrChange>
        </w:rPr>
        <w:t>er higher</w:t>
      </w:r>
      <w:r w:rsidR="0016265B" w:rsidRPr="00256197">
        <w:rPr>
          <w:rFonts w:cs="Times New Roman"/>
          <w:rPrChange w:id="682" w:author="Urfels, Anton (IRRI)" w:date="2023-10-06T20:02:00Z">
            <w:rPr>
              <w:rFonts w:ascii="Gill Sans MT" w:hAnsi="Gill Sans MT"/>
            </w:rPr>
          </w:rPrChange>
        </w:rPr>
        <w:t xml:space="preserve"> order</w:t>
      </w:r>
      <w:r w:rsidR="001D2E38" w:rsidRPr="00256197">
        <w:rPr>
          <w:rFonts w:cs="Times New Roman"/>
          <w:rPrChange w:id="683" w:author="Urfels, Anton (IRRI)" w:date="2023-10-06T20:02:00Z">
            <w:rPr>
              <w:rFonts w:ascii="Gill Sans MT" w:hAnsi="Gill Sans MT"/>
            </w:rPr>
          </w:rPrChange>
        </w:rPr>
        <w:t xml:space="preserve"> moments beyond mean and variability</w:t>
      </w:r>
      <w:r w:rsidR="009F31A3" w:rsidRPr="00256197">
        <w:rPr>
          <w:rFonts w:cs="Times New Roman"/>
          <w:rPrChange w:id="684" w:author="Urfels, Anton (IRRI)" w:date="2023-10-06T20:02:00Z">
            <w:rPr>
              <w:rFonts w:ascii="Gill Sans MT" w:hAnsi="Gill Sans MT"/>
            </w:rPr>
          </w:rPrChange>
        </w:rPr>
        <w:t xml:space="preserve"> that may matter for distribution</w:t>
      </w:r>
      <w:r w:rsidR="0016265B" w:rsidRPr="00256197">
        <w:rPr>
          <w:rFonts w:cs="Times New Roman"/>
          <w:rPrChange w:id="685" w:author="Urfels, Anton (IRRI)" w:date="2023-10-06T20:02:00Z">
            <w:rPr>
              <w:rFonts w:ascii="Gill Sans MT" w:hAnsi="Gill Sans MT"/>
            </w:rPr>
          </w:rPrChange>
        </w:rPr>
        <w:t>al</w:t>
      </w:r>
      <w:r w:rsidR="009F31A3" w:rsidRPr="00256197">
        <w:rPr>
          <w:rFonts w:cs="Times New Roman"/>
          <w:rPrChange w:id="686" w:author="Urfels, Anton (IRRI)" w:date="2023-10-06T20:02:00Z">
            <w:rPr>
              <w:rFonts w:ascii="Gill Sans MT" w:hAnsi="Gill Sans MT"/>
            </w:rPr>
          </w:rPrChange>
        </w:rPr>
        <w:t xml:space="preserve"> comparisons. In addition, w</w:t>
      </w:r>
      <w:r w:rsidR="00DF6664" w:rsidRPr="00256197">
        <w:rPr>
          <w:rFonts w:cs="Times New Roman"/>
          <w:rPrChange w:id="687" w:author="Urfels, Anton (IRRI)" w:date="2023-10-06T20:02:00Z">
            <w:rPr>
              <w:rFonts w:ascii="Gill Sans MT" w:hAnsi="Gill Sans MT"/>
            </w:rPr>
          </w:rPrChange>
        </w:rPr>
        <w:t xml:space="preserve">e argue that </w:t>
      </w:r>
      <w:del w:id="688" w:author="Urfels, Anton (IRRI)" w:date="2023-10-12T17:15:00Z">
        <w:r w:rsidR="00284CB4" w:rsidRPr="00256197" w:rsidDel="007B019E">
          <w:rPr>
            <w:rFonts w:cs="Times New Roman"/>
            <w:rPrChange w:id="689" w:author="Urfels, Anton (IRRI)" w:date="2023-10-06T20:02:00Z">
              <w:rPr>
                <w:rFonts w:ascii="Gill Sans MT" w:hAnsi="Gill Sans MT"/>
              </w:rPr>
            </w:rPrChange>
          </w:rPr>
          <w:delText>stability analyses</w:delText>
        </w:r>
      </w:del>
      <w:ins w:id="690" w:author="Urfels, Anton (IRRI)" w:date="2023-10-12T17:15:00Z">
        <w:r w:rsidR="007B019E">
          <w:rPr>
            <w:rFonts w:cs="Times New Roman"/>
          </w:rPr>
          <w:t>mean</w:t>
        </w:r>
      </w:ins>
      <w:del w:id="691" w:author="Urfels, Anton (IRRI)" w:date="2023-10-12T17:15:00Z">
        <w:r w:rsidR="00284CB4" w:rsidRPr="00256197" w:rsidDel="007B019E">
          <w:rPr>
            <w:rFonts w:cs="Times New Roman"/>
            <w:rPrChange w:id="692" w:author="Urfels, Anton (IRRI)" w:date="2023-10-06T20:02:00Z">
              <w:rPr>
                <w:rFonts w:ascii="Gill Sans MT" w:hAnsi="Gill Sans MT"/>
              </w:rPr>
            </w:rPrChange>
          </w:rPr>
          <w:delText xml:space="preserve"> </w:delText>
        </w:r>
      </w:del>
      <w:del w:id="693" w:author="Urfels, Anton (IRRI)" w:date="2023-10-12T17:14:00Z">
        <w:r w:rsidR="00284CB4" w:rsidRPr="00256197" w:rsidDel="007B019E">
          <w:rPr>
            <w:rFonts w:cs="Times New Roman"/>
            <w:rPrChange w:id="694" w:author="Urfels, Anton (IRRI)" w:date="2023-10-06T20:02:00Z">
              <w:rPr>
                <w:rFonts w:ascii="Gill Sans MT" w:hAnsi="Gill Sans MT"/>
              </w:rPr>
            </w:rPrChange>
          </w:rPr>
          <w:delText xml:space="preserve">just as </w:delText>
        </w:r>
        <w:r w:rsidR="00163FAB" w:rsidRPr="00256197" w:rsidDel="007B019E">
          <w:rPr>
            <w:rFonts w:cs="Times New Roman"/>
            <w:rPrChange w:id="695" w:author="Urfels, Anton (IRRI)" w:date="2023-10-06T20:02:00Z">
              <w:rPr>
                <w:rFonts w:ascii="Gill Sans MT" w:hAnsi="Gill Sans MT"/>
              </w:rPr>
            </w:rPrChange>
          </w:rPr>
          <w:delText>comparisons of</w:delText>
        </w:r>
      </w:del>
      <w:del w:id="696" w:author="Urfels, Anton (IRRI)" w:date="2023-10-12T17:15:00Z">
        <w:r w:rsidR="00163FAB" w:rsidRPr="00256197" w:rsidDel="007B019E">
          <w:rPr>
            <w:rFonts w:cs="Times New Roman"/>
            <w:rPrChange w:id="697" w:author="Urfels, Anton (IRRI)" w:date="2023-10-06T20:02:00Z">
              <w:rPr>
                <w:rFonts w:ascii="Gill Sans MT" w:hAnsi="Gill Sans MT"/>
              </w:rPr>
            </w:rPrChange>
          </w:rPr>
          <w:delText xml:space="preserve"> means</w:delText>
        </w:r>
      </w:del>
      <w:r w:rsidR="00163FAB" w:rsidRPr="00256197">
        <w:rPr>
          <w:rFonts w:cs="Times New Roman"/>
          <w:rPrChange w:id="698" w:author="Urfels, Anton (IRRI)" w:date="2023-10-06T20:02:00Z">
            <w:rPr>
              <w:rFonts w:ascii="Gill Sans MT" w:hAnsi="Gill Sans MT"/>
            </w:rPr>
          </w:rPrChange>
        </w:rPr>
        <w:t xml:space="preserve"> </w:t>
      </w:r>
      <w:ins w:id="699" w:author="Urfels, Anton (IRRI)" w:date="2023-10-12T17:14:00Z">
        <w:r w:rsidR="007B019E">
          <w:rPr>
            <w:rFonts w:cs="Times New Roman"/>
          </w:rPr>
          <w:t xml:space="preserve">comparisons </w:t>
        </w:r>
      </w:ins>
      <w:r w:rsidR="00163FAB" w:rsidRPr="00256197">
        <w:rPr>
          <w:rFonts w:cs="Times New Roman"/>
          <w:rPrChange w:id="700" w:author="Urfels, Anton (IRRI)" w:date="2023-10-06T20:02:00Z">
            <w:rPr>
              <w:rFonts w:ascii="Gill Sans MT" w:hAnsi="Gill Sans MT"/>
            </w:rPr>
          </w:rPrChange>
        </w:rPr>
        <w:t xml:space="preserve">do not </w:t>
      </w:r>
      <w:r w:rsidR="00CF032E" w:rsidRPr="00256197">
        <w:rPr>
          <w:rFonts w:cs="Times New Roman"/>
          <w:rPrChange w:id="701" w:author="Urfels, Anton (IRRI)" w:date="2023-10-06T20:02:00Z">
            <w:rPr>
              <w:rFonts w:ascii="Gill Sans MT" w:hAnsi="Gill Sans MT"/>
            </w:rPr>
          </w:rPrChange>
        </w:rPr>
        <w:t xml:space="preserve">consider the trade-offs </w:t>
      </w:r>
      <w:del w:id="702" w:author="Urfels, Anton (IRRI)" w:date="2023-10-12T17:15:00Z">
        <w:r w:rsidR="00CF032E" w:rsidRPr="00256197" w:rsidDel="007B019E">
          <w:rPr>
            <w:rFonts w:cs="Times New Roman"/>
            <w:rPrChange w:id="703" w:author="Urfels, Anton (IRRI)" w:date="2023-10-06T20:02:00Z">
              <w:rPr>
                <w:rFonts w:ascii="Gill Sans MT" w:hAnsi="Gill Sans MT"/>
              </w:rPr>
            </w:rPrChange>
          </w:rPr>
          <w:delText>of achieving the</w:delText>
        </w:r>
      </w:del>
      <w:ins w:id="704" w:author="Urfels, Anton (IRRI)" w:date="2023-10-12T17:15:00Z">
        <w:r w:rsidR="007B019E">
          <w:rPr>
            <w:rFonts w:cs="Times New Roman"/>
          </w:rPr>
          <w:t>for achieving</w:t>
        </w:r>
      </w:ins>
      <w:r w:rsidR="00CF032E" w:rsidRPr="00256197">
        <w:rPr>
          <w:rFonts w:cs="Times New Roman"/>
          <w:rPrChange w:id="705" w:author="Urfels, Anton (IRRI)" w:date="2023-10-06T20:02:00Z">
            <w:rPr>
              <w:rFonts w:ascii="Gill Sans MT" w:hAnsi="Gill Sans MT"/>
            </w:rPr>
          </w:rPrChange>
        </w:rPr>
        <w:t xml:space="preserve"> highest returns </w:t>
      </w:r>
      <w:ins w:id="706" w:author="Urfels, Anton (IRRI)" w:date="2023-10-12T17:15:00Z">
        <w:r w:rsidR="007B019E">
          <w:rPr>
            <w:rFonts w:cs="Times New Roman"/>
          </w:rPr>
          <w:t xml:space="preserve">and reducing </w:t>
        </w:r>
      </w:ins>
      <w:del w:id="707" w:author="Urfels, Anton (IRRI)" w:date="2023-10-12T17:15:00Z">
        <w:r w:rsidR="00CF032E" w:rsidRPr="00256197" w:rsidDel="007B019E">
          <w:rPr>
            <w:rFonts w:cs="Times New Roman"/>
            <w:rPrChange w:id="708" w:author="Urfels, Anton (IRRI)" w:date="2023-10-06T20:02:00Z">
              <w:rPr>
                <w:rFonts w:ascii="Gill Sans MT" w:hAnsi="Gill Sans MT"/>
              </w:rPr>
            </w:rPrChange>
          </w:rPr>
          <w:delText>with the lowest</w:delText>
        </w:r>
      </w:del>
      <w:r w:rsidR="00CF032E" w:rsidRPr="00256197">
        <w:rPr>
          <w:rFonts w:cs="Times New Roman"/>
          <w:rPrChange w:id="709" w:author="Urfels, Anton (IRRI)" w:date="2023-10-06T20:02:00Z">
            <w:rPr>
              <w:rFonts w:ascii="Gill Sans MT" w:hAnsi="Gill Sans MT"/>
            </w:rPr>
          </w:rPrChange>
        </w:rPr>
        <w:t xml:space="preserve"> uncertainty.</w:t>
      </w:r>
      <w:ins w:id="710" w:author="Urfels, Anton (IRRI)" w:date="2023-10-12T17:16:00Z">
        <w:r w:rsidR="007B019E">
          <w:rPr>
            <w:rFonts w:cs="Times New Roman"/>
          </w:rPr>
          <w:t xml:space="preserve"> So far, most studies address </w:t>
        </w:r>
      </w:ins>
      <w:ins w:id="711" w:author="Urfels, Anton (IRRI)" w:date="2023-10-06T23:50:00Z">
        <w:r w:rsidR="0006346B">
          <w:rPr>
            <w:rFonts w:cs="Times New Roman"/>
          </w:rPr>
          <w:t>uncertainty</w:t>
        </w:r>
      </w:ins>
      <w:ins w:id="712" w:author="Urfels, Anton (IRRI)" w:date="2023-10-12T17:16:00Z">
        <w:r w:rsidR="007B019E">
          <w:rPr>
            <w:rFonts w:cs="Times New Roman"/>
          </w:rPr>
          <w:t xml:space="preserve"> by</w:t>
        </w:r>
      </w:ins>
      <w:ins w:id="713" w:author="Urfels, Anton (IRRI)" w:date="2023-10-06T23:50:00Z">
        <w:r w:rsidR="0006346B">
          <w:rPr>
            <w:rFonts w:cs="Times New Roman"/>
          </w:rPr>
          <w:t>, for example, using model ensembles or</w:t>
        </w:r>
      </w:ins>
      <w:ins w:id="714" w:author="Urfels, Anton (IRRI)" w:date="2023-10-12T21:52:00Z">
        <w:r w:rsidR="009F5123">
          <w:rPr>
            <w:rFonts w:cs="Times New Roman"/>
          </w:rPr>
          <w:t xml:space="preserve"> M</w:t>
        </w:r>
      </w:ins>
      <w:ins w:id="715" w:author="Urfels, Anton (IRRI)" w:date="2023-10-06T23:50:00Z">
        <w:r w:rsidR="0006346B">
          <w:rPr>
            <w:rFonts w:cs="Times New Roman"/>
          </w:rPr>
          <w:t>onte</w:t>
        </w:r>
      </w:ins>
      <w:ins w:id="716" w:author="Urfels, Anton (IRRI)" w:date="2023-10-07T15:15:00Z">
        <w:r w:rsidR="00653324">
          <w:rPr>
            <w:rFonts w:cs="Times New Roman"/>
          </w:rPr>
          <w:t xml:space="preserve"> </w:t>
        </w:r>
      </w:ins>
      <w:ins w:id="717" w:author="Urfels, Anton (IRRI)" w:date="2023-10-12T21:52:00Z">
        <w:r w:rsidR="009F5123">
          <w:rPr>
            <w:rFonts w:cs="Times New Roman"/>
          </w:rPr>
          <w:t>C</w:t>
        </w:r>
      </w:ins>
      <w:ins w:id="718" w:author="Urfels, Anton (IRRI)" w:date="2023-10-06T23:50:00Z">
        <w:r w:rsidR="0006346B">
          <w:rPr>
            <w:rFonts w:cs="Times New Roman"/>
          </w:rPr>
          <w:t>arlo simulations</w:t>
        </w:r>
      </w:ins>
      <w:ins w:id="719" w:author="Urfels, Anton (IRRI)" w:date="2023-10-12T21:52:00Z">
        <w:r w:rsidR="009F5123">
          <w:rPr>
            <w:rFonts w:cs="Times New Roman"/>
          </w:rPr>
          <w:t xml:space="preserve"> </w:t>
        </w:r>
      </w:ins>
      <w:r w:rsidR="009F5123">
        <w:rPr>
          <w:rFonts w:cs="Times New Roman"/>
        </w:rPr>
        <w:fldChar w:fldCharType="begin">
          <w:fldData xml:space="preserve">PEVuZE5vdGU+PENpdGU+PEF1dGhvcj5Sb3Nlbnp3ZWlnPC9BdXRob3I+PFllYXI+MjAxMzwvWWVh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</w:fldData>
        </w:fldChar>
      </w:r>
      <w:r w:rsidR="009F5123">
        <w:rPr>
          <w:rFonts w:cs="Times New Roman"/>
        </w:rPr>
        <w:instrText xml:space="preserve"> ADDIN EN.CITE </w:instrText>
      </w:r>
      <w:r w:rsidR="009F5123">
        <w:rPr>
          <w:rFonts w:cs="Times New Roman"/>
        </w:rPr>
        <w:fldChar w:fldCharType="begin">
          <w:fldData xml:space="preserve">PEVuZE5vdGU+PENpdGU+PEF1dGhvcj5Sb3Nlbnp3ZWlnPC9BdXRob3I+PFllYXI+MjAxMzwvWWVh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</w:fldData>
        </w:fldChar>
      </w:r>
      <w:r w:rsidR="009F5123">
        <w:rPr>
          <w:rFonts w:cs="Times New Roman"/>
        </w:rPr>
        <w:instrText xml:space="preserve"> ADDIN EN.CITE.DATA </w:instrText>
      </w:r>
      <w:r w:rsidR="009F5123">
        <w:rPr>
          <w:rFonts w:cs="Times New Roman"/>
        </w:rPr>
      </w:r>
      <w:r w:rsidR="009F5123">
        <w:rPr>
          <w:rFonts w:cs="Times New Roman"/>
        </w:rPr>
        <w:fldChar w:fldCharType="end"/>
      </w:r>
      <w:r w:rsidR="009F5123">
        <w:rPr>
          <w:rFonts w:cs="Times New Roman"/>
        </w:rPr>
        <w:fldChar w:fldCharType="separate"/>
      </w:r>
      <w:r w:rsidR="009F5123">
        <w:rPr>
          <w:rFonts w:cs="Times New Roman"/>
          <w:noProof/>
        </w:rPr>
        <w:t>(Iizumi et al., 2009; Rosenzweig et al., 2013)</w:t>
      </w:r>
      <w:r w:rsidR="009F5123">
        <w:rPr>
          <w:rFonts w:cs="Times New Roman"/>
        </w:rPr>
        <w:fldChar w:fldCharType="end"/>
      </w:r>
      <w:ins w:id="720" w:author="Urfels, Anton (IRRI)" w:date="2023-10-12T17:16:00Z">
        <w:r w:rsidR="007B019E">
          <w:rPr>
            <w:rFonts w:cs="Times New Roman"/>
          </w:rPr>
          <w:t>. But t</w:t>
        </w:r>
      </w:ins>
      <w:ins w:id="721" w:author="Urfels, Anton (IRRI)" w:date="2023-10-06T23:51:00Z">
        <w:r w:rsidR="0006346B">
          <w:rPr>
            <w:rFonts w:cs="Times New Roman"/>
          </w:rPr>
          <w:t>hese</w:t>
        </w:r>
      </w:ins>
      <w:ins w:id="722" w:author="Urfels, Anton (IRRI)" w:date="2023-10-12T17:16:00Z">
        <w:r w:rsidR="007B019E">
          <w:rPr>
            <w:rFonts w:cs="Times New Roman"/>
          </w:rPr>
          <w:t xml:space="preserve"> approaches</w:t>
        </w:r>
      </w:ins>
      <w:ins w:id="723" w:author="Urfels, Anton (IRRI)" w:date="2023-10-06T23:51:00Z">
        <w:r w:rsidR="0006346B">
          <w:rPr>
            <w:rFonts w:cs="Times New Roman"/>
          </w:rPr>
          <w:t xml:space="preserve"> only allow for </w:t>
        </w:r>
      </w:ins>
      <w:ins w:id="724" w:author="Urfels, Anton (IRRI)" w:date="2023-10-12T17:16:00Z">
        <w:r w:rsidR="007B019E">
          <w:rPr>
            <w:rFonts w:cs="Times New Roman"/>
          </w:rPr>
          <w:t xml:space="preserve">establishing </w:t>
        </w:r>
      </w:ins>
      <w:ins w:id="725" w:author="Urfels, Anton (IRRI)" w:date="2023-10-06T23:51:00Z">
        <w:r w:rsidR="0006346B">
          <w:rPr>
            <w:rFonts w:cs="Times New Roman"/>
          </w:rPr>
          <w:t>confidence in the mean and variation around it</w:t>
        </w:r>
      </w:ins>
      <w:ins w:id="726" w:author="Urfels, Anton (IRRI)" w:date="2023-10-12T17:16:00Z">
        <w:r w:rsidR="007B019E">
          <w:rPr>
            <w:rFonts w:cs="Times New Roman"/>
          </w:rPr>
          <w:t xml:space="preserve"> and </w:t>
        </w:r>
      </w:ins>
      <w:ins w:id="727" w:author="Urfels, Anton (IRRI)" w:date="2023-10-06T23:51:00Z">
        <w:r w:rsidR="0006346B">
          <w:rPr>
            <w:rFonts w:cs="Times New Roman"/>
          </w:rPr>
          <w:t>do not</w:t>
        </w:r>
      </w:ins>
      <w:ins w:id="728" w:author="Urfels, Anton (IRRI)" w:date="2023-10-12T22:01:00Z">
        <w:r w:rsidR="009F5123">
          <w:rPr>
            <w:rFonts w:cs="Times New Roman"/>
          </w:rPr>
          <w:t xml:space="preserve"> adequately</w:t>
        </w:r>
      </w:ins>
      <w:ins w:id="729" w:author="Urfels, Anton (IRRI)" w:date="2023-10-06T23:51:00Z">
        <w:r w:rsidR="0006346B">
          <w:rPr>
            <w:rFonts w:cs="Times New Roman"/>
          </w:rPr>
          <w:t xml:space="preserve"> take i</w:t>
        </w:r>
      </w:ins>
      <w:ins w:id="730" w:author="Urfels, Anton (IRRI)" w:date="2023-10-06T23:52:00Z">
        <w:r w:rsidR="0006346B">
          <w:rPr>
            <w:rFonts w:cs="Times New Roman"/>
          </w:rPr>
          <w:t>nto account</w:t>
        </w:r>
      </w:ins>
      <w:ins w:id="731" w:author="Urfels, Anton (IRRI)" w:date="2023-10-12T17:16:00Z">
        <w:r w:rsidR="007B019E">
          <w:rPr>
            <w:rFonts w:cs="Times New Roman"/>
          </w:rPr>
          <w:t xml:space="preserve"> </w:t>
        </w:r>
      </w:ins>
      <w:ins w:id="732" w:author="Urfels, Anton (IRRI)" w:date="2023-10-12T17:17:00Z">
        <w:r w:rsidR="007B019E">
          <w:rPr>
            <w:rFonts w:cs="Times New Roman"/>
          </w:rPr>
          <w:t>the implied risks to farmers</w:t>
        </w:r>
      </w:ins>
      <w:ins w:id="733" w:author="Urfels, Anton (IRRI)" w:date="2023-10-06T23:52:00Z">
        <w:r w:rsidR="0006346B">
          <w:rPr>
            <w:rFonts w:cs="Times New Roman"/>
          </w:rPr>
          <w:t>.</w:t>
        </w:r>
      </w:ins>
      <w:del w:id="734" w:author="Urfels, Anton (IRRI)" w:date="2023-10-06T23:51:00Z">
        <w:r w:rsidR="00CF032E" w:rsidRPr="00256197" w:rsidDel="0006346B">
          <w:rPr>
            <w:rFonts w:cs="Times New Roman"/>
            <w:rPrChange w:id="735" w:author="Urfels, Anton (IRRI)" w:date="2023-10-06T20:02:00Z">
              <w:rPr>
                <w:rFonts w:ascii="Gill Sans MT" w:hAnsi="Gill Sans MT"/>
              </w:rPr>
            </w:rPrChange>
          </w:rPr>
          <w:delText xml:space="preserve"> </w:delText>
        </w:r>
      </w:del>
    </w:p>
    <w:p w14:paraId="226A6A1D" w14:textId="3F318DC6" w:rsidR="000E17A6" w:rsidRPr="00256197" w:rsidRDefault="00510633" w:rsidP="00F1450F">
      <w:pPr>
        <w:jc w:val="both"/>
        <w:rPr>
          <w:rFonts w:cs="Times New Roman"/>
          <w:rPrChange w:id="736" w:author="Urfels, Anton (IRRI)" w:date="2023-10-06T20:02:00Z">
            <w:rPr>
              <w:rFonts w:ascii="Gill Sans MT" w:hAnsi="Gill Sans MT"/>
            </w:rPr>
          </w:rPrChange>
        </w:rPr>
      </w:pPr>
      <w:r w:rsidRPr="00256197">
        <w:rPr>
          <w:rFonts w:cs="Times New Roman"/>
          <w:rPrChange w:id="737" w:author="Urfels, Anton (IRRI)" w:date="2023-10-06T20:02:00Z">
            <w:rPr>
              <w:rFonts w:ascii="Gill Sans MT" w:hAnsi="Gill Sans MT"/>
            </w:rPr>
          </w:rPrChange>
        </w:rPr>
        <w:t>These</w:t>
      </w:r>
      <w:r w:rsidR="009F31A3" w:rsidRPr="00256197">
        <w:rPr>
          <w:rFonts w:cs="Times New Roman"/>
          <w:rPrChange w:id="738" w:author="Urfels, Anton (IRRI)" w:date="2023-10-06T20:02:00Z">
            <w:rPr>
              <w:rFonts w:ascii="Gill Sans MT" w:hAnsi="Gill Sans MT"/>
            </w:rPr>
          </w:rPrChange>
        </w:rPr>
        <w:t xml:space="preserve"> </w:t>
      </w:r>
      <w:r w:rsidR="00520AF8" w:rsidRPr="00256197">
        <w:rPr>
          <w:rFonts w:cs="Times New Roman"/>
          <w:rPrChange w:id="739" w:author="Urfels, Anton (IRRI)" w:date="2023-10-06T20:02:00Z">
            <w:rPr>
              <w:rFonts w:ascii="Gill Sans MT" w:hAnsi="Gill Sans MT"/>
            </w:rPr>
          </w:rPrChange>
        </w:rPr>
        <w:t>limitations</w:t>
      </w:r>
      <w:r w:rsidRPr="00256197">
        <w:rPr>
          <w:rFonts w:cs="Times New Roman"/>
          <w:rPrChange w:id="740" w:author="Urfels, Anton (IRRI)" w:date="2023-10-06T20:02:00Z">
            <w:rPr>
              <w:rFonts w:ascii="Gill Sans MT" w:hAnsi="Gill Sans MT"/>
            </w:rPr>
          </w:rPrChange>
        </w:rPr>
        <w:t xml:space="preserve"> are addressed in the second strand literature which focuses on the</w:t>
      </w:r>
      <w:r w:rsidR="008C1DCD" w:rsidRPr="00256197">
        <w:rPr>
          <w:rFonts w:cs="Times New Roman"/>
          <w:rPrChange w:id="741" w:author="Urfels, Anton (IRRI)" w:date="2023-10-06T20:02:00Z">
            <w:rPr>
              <w:rFonts w:ascii="Gill Sans MT" w:hAnsi="Gill Sans MT"/>
            </w:rPr>
          </w:rPrChange>
        </w:rPr>
        <w:t xml:space="preserve"> </w:t>
      </w:r>
      <w:r w:rsidR="00FA7671" w:rsidRPr="00256197">
        <w:rPr>
          <w:rFonts w:cs="Times New Roman"/>
          <w:rPrChange w:id="742" w:author="Urfels, Anton (IRRI)" w:date="2023-10-06T20:02:00Z">
            <w:rPr>
              <w:rFonts w:ascii="Gill Sans MT" w:hAnsi="Gill Sans MT"/>
            </w:rPr>
          </w:rPrChange>
        </w:rPr>
        <w:t>spatial</w:t>
      </w:r>
      <w:r w:rsidR="006C4A42" w:rsidRPr="00256197">
        <w:rPr>
          <w:rFonts w:cs="Times New Roman"/>
          <w:rPrChange w:id="743" w:author="Urfels, Anton (IRRI)" w:date="2023-10-06T20:02:00Z">
            <w:rPr>
              <w:rFonts w:ascii="Gill Sans MT" w:hAnsi="Gill Sans MT"/>
            </w:rPr>
          </w:rPrChange>
        </w:rPr>
        <w:t xml:space="preserve"> risk assessment of</w:t>
      </w:r>
      <w:r w:rsidR="00F9720E" w:rsidRPr="00256197">
        <w:rPr>
          <w:rFonts w:cs="Times New Roman"/>
          <w:rPrChange w:id="744" w:author="Urfels, Anton (IRRI)" w:date="2023-10-06T20:02:00Z">
            <w:rPr>
              <w:rFonts w:ascii="Gill Sans MT" w:hAnsi="Gill Sans MT"/>
            </w:rPr>
          </w:rPrChange>
        </w:rPr>
        <w:t xml:space="preserve"> </w:t>
      </w:r>
      <w:r w:rsidR="00FA7671" w:rsidRPr="00256197">
        <w:rPr>
          <w:rFonts w:cs="Times New Roman"/>
          <w:rPrChange w:id="745" w:author="Urfels, Anton (IRRI)" w:date="2023-10-06T20:02:00Z">
            <w:rPr>
              <w:rFonts w:ascii="Gill Sans MT" w:hAnsi="Gill Sans MT"/>
            </w:rPr>
          </w:rPrChange>
        </w:rPr>
        <w:t xml:space="preserve">economic </w:t>
      </w:r>
      <w:r w:rsidR="006C4A42" w:rsidRPr="00256197">
        <w:rPr>
          <w:rFonts w:cs="Times New Roman"/>
          <w:rPrChange w:id="746" w:author="Urfels, Anton (IRRI)" w:date="2023-10-06T20:02:00Z">
            <w:rPr>
              <w:rFonts w:ascii="Gill Sans MT" w:hAnsi="Gill Sans MT"/>
            </w:rPr>
          </w:rPrChange>
        </w:rPr>
        <w:t xml:space="preserve">benefits of </w:t>
      </w:r>
      <w:r w:rsidR="00FA7671" w:rsidRPr="00256197">
        <w:rPr>
          <w:rFonts w:cs="Times New Roman"/>
          <w:rPrChange w:id="747" w:author="Urfels, Anton (IRRI)" w:date="2023-10-06T20:02:00Z">
            <w:rPr>
              <w:rFonts w:ascii="Gill Sans MT" w:hAnsi="Gill Sans MT"/>
            </w:rPr>
          </w:rPrChange>
        </w:rPr>
        <w:t>agricultural</w:t>
      </w:r>
      <w:r w:rsidR="00A1759F" w:rsidRPr="00256197">
        <w:rPr>
          <w:rFonts w:cs="Times New Roman"/>
          <w:rPrChange w:id="748" w:author="Urfels, Anton (IRRI)" w:date="2023-10-06T20:02:00Z">
            <w:rPr>
              <w:rFonts w:ascii="Gill Sans MT" w:hAnsi="Gill Sans MT"/>
            </w:rPr>
          </w:rPrChange>
        </w:rPr>
        <w:t xml:space="preserve"> innovations</w:t>
      </w:r>
      <w:ins w:id="749" w:author="Urfels, Anton (IRRI)" w:date="2023-10-12T22:03:00Z">
        <w:r w:rsidR="009F5123">
          <w:rPr>
            <w:rFonts w:cs="Times New Roman"/>
          </w:rPr>
          <w:t xml:space="preserve"> </w:t>
        </w:r>
      </w:ins>
      <w:del w:id="750" w:author="Urfels, Anton (IRRI)" w:date="2023-10-12T22:03:00Z">
        <w:r w:rsidR="00A1759F" w:rsidRPr="00256197" w:rsidDel="009F5123">
          <w:rPr>
            <w:rFonts w:cs="Times New Roman"/>
            <w:rPrChange w:id="751" w:author="Urfels, Anton (IRRI)" w:date="2023-10-06T20:02:00Z">
              <w:rPr>
                <w:rFonts w:ascii="Gill Sans MT" w:hAnsi="Gill Sans MT"/>
              </w:rPr>
            </w:rPrChange>
          </w:rPr>
          <w:delText xml:space="preserve"> </w:delText>
        </w:r>
      </w:del>
      <w:r w:rsidR="009F5123">
        <w:rPr>
          <w:rFonts w:cs="Times New Roman"/>
        </w:rPr>
        <w:fldChar w:fldCharType="begin"/>
      </w:r>
      <w:r w:rsidR="009F5123">
        <w:rPr>
          <w:rFonts w:cs="Times New Roman"/>
        </w:rPr>
        <w:instrText xml:space="preserve"> ADDIN EN.CITE &lt;EndNote&gt;&lt;Cite&gt;&lt;Author&gt;Nalley&lt;/Author&gt;&lt;Year&gt;2010&lt;/Year&gt;&lt;RecNum&gt;21&lt;/RecNum&gt;&lt;DisplayText&gt;(Nalley &amp;amp; Barkley, 2010)&lt;/DisplayText&gt;&lt;record&gt;&lt;rec-number&gt;21&lt;/rec-number&gt;&lt;foreign-keys&gt;&lt;key app="EN" db-id="x2spr2203vv0rxezzvzxvftcr0vvxept9tas" timestamp="1697119405"&gt;21&lt;/key&gt;&lt;/foreign-keys&gt;&lt;ref-type name="Electronic Article"&gt;43&lt;/ref-type&gt;&lt;contributors&gt;&lt;authors&gt;&lt;author&gt;Nalley, Lawton Lanier&lt;/author&gt;&lt;author&gt;Barkley, Andrew P.&lt;/author&gt;&lt;/authors&gt;&lt;/contributors&gt;&lt;titles&gt;&lt;title&gt;Using Portfolio Theory to Enhance Wheat Yield Stability in Low-Income Nations: An Application in the Yaqui Valley of Northwestern Mexico&lt;/title&gt;&lt;secondary-title&gt;Journal of Agricultural and Resource Economics&lt;/secondary-title&gt;&lt;/titles&gt;&lt;periodical&gt;&lt;full-title&gt;Journal of Agricultural and Resource Economics&lt;/full-title&gt;&lt;/periodical&gt;&lt;pages&gt;334-347&lt;/pages&gt;&lt;volume&gt;35&lt;/volume&gt;&lt;number&gt;2&lt;/number&gt;&lt;keywords&gt;&lt;keyword&gt;Crop Production/Industries&lt;/keyword&gt;&lt;keyword&gt;optimal variety selection&lt;/keyword&gt;&lt;keyword&gt;portfolio analysis&lt;/keyword&gt;&lt;keyword&gt;wheat&lt;/keyword&gt;&lt;/keywords&gt;&lt;dates&gt;&lt;year&gt;2010&lt;/year&gt;&lt;pub-dates&gt;&lt;date&gt;2010-08&lt;/date&gt;&lt;/pub-dates&gt;&lt;/dates&gt;&lt;urls&gt;&lt;related-urls&gt;&lt;url&gt;https://ageconsearch.umn.edu/record/93223/files/JARE_Aug2010__10_pp334-347.pdf&lt;/url&gt;&lt;/related-urls&gt;&lt;/urls&gt;&lt;electronic-resource-num&gt;10.22004/ag.econ.93223&amp;#xD;doi&lt;/electronic-resource-num&gt;&lt;language&gt;eng&lt;/language&gt;&lt;/record&gt;&lt;/Cite&gt;&lt;/EndNote&gt;</w:instrText>
      </w:r>
      <w:r w:rsidR="009F5123">
        <w:rPr>
          <w:rFonts w:cs="Times New Roman"/>
        </w:rPr>
        <w:fldChar w:fldCharType="separate"/>
      </w:r>
      <w:r w:rsidR="009F5123">
        <w:rPr>
          <w:rFonts w:cs="Times New Roman"/>
          <w:noProof/>
        </w:rPr>
        <w:t>(Nalley &amp; Barkley, 2010)</w:t>
      </w:r>
      <w:r w:rsidR="009F5123">
        <w:rPr>
          <w:rFonts w:cs="Times New Roman"/>
        </w:rPr>
        <w:fldChar w:fldCharType="end"/>
      </w:r>
      <w:del w:id="752" w:author="Urfels, Anton (IRRI)" w:date="2023-10-12T22:03:00Z">
        <w:r w:rsidR="00A1759F" w:rsidRPr="00256197" w:rsidDel="009F5123">
          <w:rPr>
            <w:rFonts w:cs="Times New Roman"/>
            <w:rPrChange w:id="753" w:author="Urfels, Anton (IRRI)" w:date="2023-10-06T20:02:00Z">
              <w:rPr>
                <w:rFonts w:ascii="Gill Sans MT" w:hAnsi="Gill Sans MT"/>
              </w:rPr>
            </w:rPrChange>
          </w:rPr>
          <w:delText>(e.g.,</w:delText>
        </w:r>
        <w:r w:rsidR="00583B18" w:rsidRPr="00256197" w:rsidDel="009F5123">
          <w:rPr>
            <w:rFonts w:cs="Times New Roman"/>
            <w:rPrChange w:id="754" w:author="Urfels, Anton (IRRI)" w:date="2023-10-06T20:02:00Z">
              <w:rPr>
                <w:rFonts w:ascii="Gill Sans MT" w:hAnsi="Gill Sans MT"/>
              </w:rPr>
            </w:rPrChange>
          </w:rPr>
          <w:delText xml:space="preserve"> </w:delText>
        </w:r>
        <w:r w:rsidR="00764EA0" w:rsidRPr="00256197" w:rsidDel="009F5123">
          <w:rPr>
            <w:rFonts w:cs="Times New Roman"/>
            <w:rPrChange w:id="755" w:author="Urfels, Anton (IRRI)" w:date="2023-10-06T20:02:00Z">
              <w:rPr>
                <w:rFonts w:ascii="Gill Sans MT" w:hAnsi="Gill Sans MT"/>
              </w:rPr>
            </w:rPrChange>
          </w:rPr>
          <w:delText xml:space="preserve">Nalley and Barkley 2010, </w:delText>
        </w:r>
        <w:r w:rsidR="00C92986" w:rsidRPr="00256197" w:rsidDel="009F5123">
          <w:rPr>
            <w:rFonts w:cs="Times New Roman"/>
            <w:rPrChange w:id="756" w:author="Urfels, Anton (IRRI)" w:date="2023-10-06T20:02:00Z">
              <w:rPr>
                <w:rFonts w:ascii="Gill Sans MT" w:hAnsi="Gill Sans MT"/>
              </w:rPr>
            </w:rPrChange>
          </w:rPr>
          <w:delText>Hurley et al 2018</w:delText>
        </w:r>
        <w:r w:rsidR="00731FE1" w:rsidRPr="00256197" w:rsidDel="009F5123">
          <w:rPr>
            <w:rFonts w:cs="Times New Roman"/>
            <w:rPrChange w:id="757" w:author="Urfels, Anton (IRRI)" w:date="2023-10-06T20:02:00Z">
              <w:rPr>
                <w:rFonts w:ascii="Gill Sans MT" w:hAnsi="Gill Sans MT"/>
              </w:rPr>
            </w:rPrChange>
          </w:rPr>
          <w:delText>)</w:delText>
        </w:r>
      </w:del>
      <w:r w:rsidR="00731FE1" w:rsidRPr="00256197">
        <w:rPr>
          <w:rFonts w:cs="Times New Roman"/>
          <w:rPrChange w:id="758" w:author="Urfels, Anton (IRRI)" w:date="2023-10-06T20:02:00Z">
            <w:rPr>
              <w:rFonts w:ascii="Gill Sans MT" w:hAnsi="Gill Sans MT"/>
            </w:rPr>
          </w:rPrChange>
        </w:rPr>
        <w:t xml:space="preserve">. </w:t>
      </w:r>
      <w:r w:rsidR="009C2BBD" w:rsidRPr="00256197">
        <w:rPr>
          <w:rFonts w:cs="Times New Roman"/>
          <w:rPrChange w:id="759" w:author="Urfels, Anton (IRRI)" w:date="2023-10-06T20:02:00Z">
            <w:rPr>
              <w:rFonts w:ascii="Gill Sans MT" w:hAnsi="Gill Sans MT"/>
            </w:rPr>
          </w:rPrChange>
        </w:rPr>
        <w:t>This literature attempts to optimize on the trade</w:t>
      </w:r>
      <w:r w:rsidR="007E1F77" w:rsidRPr="00256197">
        <w:rPr>
          <w:rFonts w:cs="Times New Roman"/>
          <w:rPrChange w:id="760" w:author="Urfels, Anton (IRRI)" w:date="2023-10-06T20:02:00Z">
            <w:rPr>
              <w:rFonts w:ascii="Gill Sans MT" w:hAnsi="Gill Sans MT"/>
            </w:rPr>
          </w:rPrChange>
        </w:rPr>
        <w:t>-</w:t>
      </w:r>
      <w:r w:rsidR="009C2BBD" w:rsidRPr="00256197">
        <w:rPr>
          <w:rFonts w:cs="Times New Roman"/>
          <w:rPrChange w:id="761" w:author="Urfels, Anton (IRRI)" w:date="2023-10-06T20:02:00Z">
            <w:rPr>
              <w:rFonts w:ascii="Gill Sans MT" w:hAnsi="Gill Sans MT"/>
            </w:rPr>
          </w:rPrChange>
        </w:rPr>
        <w:t>offs of achieving the highest</w:t>
      </w:r>
      <w:r w:rsidR="007E1F77" w:rsidRPr="00256197">
        <w:rPr>
          <w:rFonts w:cs="Times New Roman"/>
          <w:rPrChange w:id="762" w:author="Urfels, Anton (IRRI)" w:date="2023-10-06T20:02:00Z">
            <w:rPr>
              <w:rFonts w:ascii="Gill Sans MT" w:hAnsi="Gill Sans MT"/>
            </w:rPr>
          </w:rPrChange>
        </w:rPr>
        <w:t xml:space="preserve"> return and lowest uncertainty therefore allows one to choose strategies that are more robust.</w:t>
      </w:r>
      <w:r w:rsidR="00082DF2" w:rsidRPr="00256197">
        <w:rPr>
          <w:rFonts w:cs="Times New Roman"/>
          <w:rPrChange w:id="763" w:author="Urfels, Anton (IRRI)" w:date="2023-10-06T20:02:00Z">
            <w:rPr>
              <w:rFonts w:ascii="Gill Sans MT" w:hAnsi="Gill Sans MT"/>
            </w:rPr>
          </w:rPrChange>
        </w:rPr>
        <w:t xml:space="preserve"> </w:t>
      </w:r>
      <w:r w:rsidR="00880CA9" w:rsidRPr="00256197">
        <w:rPr>
          <w:rFonts w:cs="Times New Roman"/>
          <w:rPrChange w:id="764" w:author="Urfels, Anton (IRRI)" w:date="2023-10-06T20:02:00Z">
            <w:rPr>
              <w:rFonts w:ascii="Gill Sans MT" w:hAnsi="Gill Sans MT"/>
            </w:rPr>
          </w:rPrChange>
        </w:rPr>
        <w:t xml:space="preserve">Using modern portfolio theory </w:t>
      </w:r>
      <w:r w:rsidR="009F5123">
        <w:rPr>
          <w:rFonts w:cs="Times New Roman"/>
        </w:rPr>
        <w:fldChar w:fldCharType="begin"/>
      </w:r>
      <w:r w:rsidR="009F5123">
        <w:rPr>
          <w:rFonts w:cs="Times New Roman"/>
        </w:rPr>
        <w:instrText xml:space="preserve"> ADDIN EN.CITE &lt;EndNote&gt;&lt;Cite&gt;&lt;Author&gt;Markowitz&lt;/Author&gt;&lt;Year&gt;1959&lt;/Year&gt;&lt;RecNum&gt;22&lt;/RecNum&gt;&lt;DisplayText&gt;(Markowitz, 1959)&lt;/DisplayText&gt;&lt;record&gt;&lt;rec-number&gt;22&lt;/rec-number&gt;&lt;foreign-keys&gt;&lt;key app="EN" db-id="x2spr2203vv0rxezzvzxvftcr0vvxept9tas" timestamp="1697119641"&gt;22&lt;/key&gt;&lt;/foreign-keys&gt;&lt;ref-type name="Book"&gt;6&lt;/ref-type&gt;&lt;contributors&gt;&lt;authors&gt;&lt;author&gt;Harry M. Markowitz&lt;/author&gt;&lt;/authors&gt;&lt;/contributors&gt;&lt;titles&gt;&lt;title&gt;Portfolio Selection&lt;/title&gt;&lt;/titles&gt;&lt;dates&gt;&lt;year&gt;1959&lt;/year&gt;&lt;/dates&gt;&lt;pub-location&gt;New Haven, USA&lt;/pub-location&gt;&lt;publisher&gt;Yale University Press&lt;/publisher&gt;&lt;isbn&gt;9780300191677&lt;/isbn&gt;&lt;urls&gt;&lt;related-urls&gt;&lt;url&gt;https://doi.org/10.12987/9780300191677&lt;/url&gt;&lt;/related-urls&gt;&lt;/urls&gt;&lt;electronic-resource-num&gt;doi:10.12987/9780300191677&lt;/electronic-resource-num&gt;&lt;access-date&gt;2023-10-12&lt;/access-date&gt;&lt;/record&gt;&lt;/Cite&gt;&lt;/EndNote&gt;</w:instrText>
      </w:r>
      <w:r w:rsidR="009F5123">
        <w:rPr>
          <w:rFonts w:cs="Times New Roman"/>
        </w:rPr>
        <w:fldChar w:fldCharType="separate"/>
      </w:r>
      <w:r w:rsidR="009F5123">
        <w:rPr>
          <w:rFonts w:cs="Times New Roman"/>
          <w:noProof/>
        </w:rPr>
        <w:t>(Markowitz, 1959)</w:t>
      </w:r>
      <w:r w:rsidR="009F5123">
        <w:rPr>
          <w:rFonts w:cs="Times New Roman"/>
        </w:rPr>
        <w:fldChar w:fldCharType="end"/>
      </w:r>
      <w:del w:id="765" w:author="Urfels, Anton (IRRI)" w:date="2023-10-12T22:07:00Z">
        <w:r w:rsidR="00880CA9" w:rsidRPr="00256197" w:rsidDel="009F5123">
          <w:rPr>
            <w:rFonts w:cs="Times New Roman"/>
            <w:rPrChange w:id="766" w:author="Urfels, Anton (IRRI)" w:date="2023-10-06T20:02:00Z">
              <w:rPr>
                <w:rFonts w:ascii="Gill Sans MT" w:hAnsi="Gill Sans MT"/>
              </w:rPr>
            </w:rPrChange>
          </w:rPr>
          <w:delText>(</w:delText>
        </w:r>
      </w:del>
      <w:del w:id="767" w:author="Urfels, Anton (IRRI)" w:date="2023-10-12T22:03:00Z">
        <w:r w:rsidR="00880CA9" w:rsidRPr="00256197" w:rsidDel="009F5123">
          <w:rPr>
            <w:rFonts w:cs="Times New Roman"/>
            <w:rPrChange w:id="768" w:author="Urfels, Anton (IRRI)" w:date="2023-10-06T20:02:00Z">
              <w:rPr>
                <w:rFonts w:ascii="Gill Sans MT" w:hAnsi="Gill Sans MT"/>
              </w:rPr>
            </w:rPrChange>
          </w:rPr>
          <w:delText>Marko</w:delText>
        </w:r>
        <w:r w:rsidR="00CA01FA" w:rsidRPr="00256197" w:rsidDel="009F5123">
          <w:rPr>
            <w:rFonts w:cs="Times New Roman"/>
            <w:rPrChange w:id="769" w:author="Urfels, Anton (IRRI)" w:date="2023-10-06T20:02:00Z">
              <w:rPr>
                <w:rFonts w:ascii="Gill Sans MT" w:hAnsi="Gill Sans MT"/>
              </w:rPr>
            </w:rPrChange>
          </w:rPr>
          <w:delText>witz 1959)</w:delText>
        </w:r>
      </w:del>
      <w:r w:rsidR="00CA01FA" w:rsidRPr="00256197">
        <w:rPr>
          <w:rFonts w:cs="Times New Roman"/>
          <w:rPrChange w:id="770" w:author="Urfels, Anton (IRRI)" w:date="2023-10-06T20:02:00Z">
            <w:rPr>
              <w:rFonts w:ascii="Gill Sans MT" w:hAnsi="Gill Sans MT"/>
            </w:rPr>
          </w:rPrChange>
        </w:rPr>
        <w:t xml:space="preserve"> which suggests that </w:t>
      </w:r>
      <w:r w:rsidR="005C2C38" w:rsidRPr="00256197">
        <w:rPr>
          <w:rFonts w:cs="Times New Roman"/>
          <w:rPrChange w:id="771" w:author="Urfels, Anton (IRRI)" w:date="2023-10-06T20:02:00Z">
            <w:rPr>
              <w:rFonts w:ascii="Gill Sans MT" w:hAnsi="Gill Sans MT"/>
            </w:rPr>
          </w:rPrChange>
        </w:rPr>
        <w:t>a strategy t</w:t>
      </w:r>
      <w:r w:rsidR="00D31AAD" w:rsidRPr="00256197">
        <w:rPr>
          <w:rFonts w:cs="Times New Roman"/>
          <w:rPrChange w:id="772" w:author="Urfels, Anton (IRRI)" w:date="2023-10-06T20:02:00Z">
            <w:rPr>
              <w:rFonts w:ascii="Gill Sans MT" w:hAnsi="Gill Sans MT"/>
            </w:rPr>
          </w:rPrChange>
        </w:rPr>
        <w:t xml:space="preserve">o </w:t>
      </w:r>
      <w:r w:rsidR="005C2C38" w:rsidRPr="00256197">
        <w:rPr>
          <w:rFonts w:cs="Times New Roman"/>
          <w:rPrChange w:id="773" w:author="Urfels, Anton (IRRI)" w:date="2023-10-06T20:02:00Z">
            <w:rPr>
              <w:rFonts w:ascii="Gill Sans MT" w:hAnsi="Gill Sans MT"/>
            </w:rPr>
          </w:rPrChange>
        </w:rPr>
        <w:t>maximize</w:t>
      </w:r>
      <w:r w:rsidR="00D31AAD" w:rsidRPr="00256197">
        <w:rPr>
          <w:rFonts w:cs="Times New Roman"/>
          <w:rPrChange w:id="774" w:author="Urfels, Anton (IRRI)" w:date="2023-10-06T20:02:00Z">
            <w:rPr>
              <w:rFonts w:ascii="Gill Sans MT" w:hAnsi="Gill Sans MT"/>
            </w:rPr>
          </w:rPrChange>
        </w:rPr>
        <w:t xml:space="preserve"> average </w:t>
      </w:r>
      <w:r w:rsidR="005C2C38" w:rsidRPr="00256197">
        <w:rPr>
          <w:rFonts w:cs="Times New Roman"/>
          <w:rPrChange w:id="775" w:author="Urfels, Anton (IRRI)" w:date="2023-10-06T20:02:00Z">
            <w:rPr>
              <w:rFonts w:ascii="Gill Sans MT" w:hAnsi="Gill Sans MT"/>
            </w:rPr>
          </w:rPrChange>
        </w:rPr>
        <w:t>returns may be</w:t>
      </w:r>
      <w:r w:rsidR="00D31AAD" w:rsidRPr="00256197">
        <w:rPr>
          <w:rFonts w:cs="Times New Roman"/>
          <w:rPrChange w:id="776" w:author="Urfels, Anton (IRRI)" w:date="2023-10-06T20:02:00Z">
            <w:rPr>
              <w:rFonts w:ascii="Gill Sans MT" w:hAnsi="Gill Sans MT"/>
            </w:rPr>
          </w:rPrChange>
        </w:rPr>
        <w:t xml:space="preserve"> a suboptimal strategy</w:t>
      </w:r>
      <w:r w:rsidR="009545CC" w:rsidRPr="00256197">
        <w:rPr>
          <w:rFonts w:cs="Times New Roman"/>
          <w:rPrChange w:id="777" w:author="Urfels, Anton (IRRI)" w:date="2023-10-06T20:02:00Z">
            <w:rPr>
              <w:rFonts w:ascii="Gill Sans MT" w:hAnsi="Gill Sans MT"/>
            </w:rPr>
          </w:rPrChange>
        </w:rPr>
        <w:t xml:space="preserve">, </w:t>
      </w:r>
      <w:r w:rsidR="009F5123">
        <w:rPr>
          <w:rFonts w:cs="Times New Roman"/>
        </w:rPr>
        <w:fldChar w:fldCharType="begin"/>
      </w:r>
      <w:r w:rsidR="009F5123">
        <w:rPr>
          <w:rFonts w:cs="Times New Roman"/>
        </w:rPr>
        <w:instrText xml:space="preserve"> ADDIN EN.CITE &lt;EndNote&gt;&lt;Cite&gt;&lt;Author&gt;Nalley&lt;/Author&gt;&lt;Year&gt;2010&lt;/Year&gt;&lt;RecNum&gt;21&lt;/RecNum&gt;&lt;DisplayText&gt;(Nalley &amp;amp; Barkley, 2010)&lt;/DisplayText&gt;&lt;record&gt;&lt;rec-number&gt;21&lt;/rec-number&gt;&lt;foreign-keys&gt;&lt;key app="EN" db-id="x2spr2203vv0rxezzvzxvftcr0vvxept9tas" timestamp="1697119405"&gt;21&lt;/key&gt;&lt;/foreign-keys&gt;&lt;ref-type name="Electronic Article"&gt;43&lt;/ref-type&gt;&lt;contributors&gt;&lt;authors&gt;&lt;author&gt;Nalley, Lawton Lanier&lt;/author&gt;&lt;author&gt;Barkley, Andrew P.&lt;/author&gt;&lt;/authors&gt;&lt;/contributors&gt;&lt;titles&gt;&lt;title&gt;Using Portfolio Theory to Enhance Wheat Yield Stability in Low-Income Nations: An Application in the Yaqui Valley of Northwestern Mexico&lt;/title&gt;&lt;secondary-title&gt;Journal of Agricultural and Resource Economics&lt;/secondary-title&gt;&lt;/titles&gt;&lt;periodical&gt;&lt;full-title&gt;Journal of Agricultural and Resource Economics&lt;/full-title&gt;&lt;/periodical&gt;&lt;pages&gt;334-347&lt;/pages&gt;&lt;volume&gt;35&lt;/volume&gt;&lt;number&gt;2&lt;/number&gt;&lt;keywords&gt;&lt;keyword&gt;Crop Production/Industries&lt;/keyword&gt;&lt;keyword&gt;optimal variety selection&lt;/keyword&gt;&lt;keyword&gt;portfolio analysis&lt;/keyword&gt;&lt;keyword&gt;wheat&lt;/keyword&gt;&lt;/keywords&gt;&lt;dates&gt;&lt;year&gt;2010&lt;/year&gt;&lt;pub-dates&gt;&lt;date&gt;2010-08&lt;/date&gt;&lt;/pub-dates&gt;&lt;/dates&gt;&lt;urls&gt;&lt;related-urls&gt;&lt;url&gt;https://ageconsearch.umn.edu/record/93223/files/JARE_Aug2010__10_pp334-347.pdf&lt;/url&gt;&lt;/related-urls&gt;&lt;/urls&gt;&lt;electronic-resource-num&gt;10.22004/ag.econ.93223&amp;#xD;doi&lt;/electronic-resource-num&gt;&lt;language&gt;eng&lt;/language&gt;&lt;/record&gt;&lt;/Cite&gt;&lt;/EndNote&gt;</w:instrText>
      </w:r>
      <w:r w:rsidR="009F5123">
        <w:rPr>
          <w:rFonts w:cs="Times New Roman"/>
        </w:rPr>
        <w:fldChar w:fldCharType="separate"/>
      </w:r>
      <w:r w:rsidR="009F5123">
        <w:rPr>
          <w:rFonts w:cs="Times New Roman"/>
          <w:noProof/>
        </w:rPr>
        <w:t>(Nalley &amp; Barkley, 2010)</w:t>
      </w:r>
      <w:r w:rsidR="009F5123">
        <w:rPr>
          <w:rFonts w:cs="Times New Roman"/>
        </w:rPr>
        <w:fldChar w:fldCharType="end"/>
      </w:r>
      <w:ins w:id="778" w:author="Urfels, Anton (IRRI)" w:date="2023-10-12T22:09:00Z">
        <w:r w:rsidR="009F5123">
          <w:rPr>
            <w:rFonts w:cs="Times New Roman"/>
          </w:rPr>
          <w:t xml:space="preserve"> </w:t>
        </w:r>
      </w:ins>
      <w:del w:id="779" w:author="Urfels, Anton (IRRI)" w:date="2023-10-12T22:08:00Z">
        <w:r w:rsidR="009545CC" w:rsidRPr="00256197" w:rsidDel="009F5123">
          <w:rPr>
            <w:rFonts w:cs="Times New Roman"/>
            <w:rPrChange w:id="780" w:author="Urfels, Anton (IRRI)" w:date="2023-10-06T20:02:00Z">
              <w:rPr>
                <w:rFonts w:ascii="Gill Sans MT" w:hAnsi="Gill Sans MT"/>
              </w:rPr>
            </w:rPrChange>
          </w:rPr>
          <w:delText xml:space="preserve">Nalley and Barkley (2010) </w:delText>
        </w:r>
      </w:del>
      <w:r w:rsidR="009545CC" w:rsidRPr="00256197">
        <w:rPr>
          <w:rFonts w:cs="Times New Roman"/>
          <w:rPrChange w:id="781" w:author="Urfels, Anton (IRRI)" w:date="2023-10-06T20:02:00Z">
            <w:rPr>
              <w:rFonts w:ascii="Gill Sans MT" w:hAnsi="Gill Sans MT"/>
            </w:rPr>
          </w:rPrChange>
        </w:rPr>
        <w:t>use</w:t>
      </w:r>
      <w:r w:rsidR="00785CB2" w:rsidRPr="00256197">
        <w:rPr>
          <w:rFonts w:cs="Times New Roman"/>
          <w:rPrChange w:id="782" w:author="Urfels, Anton (IRRI)" w:date="2023-10-06T20:02:00Z">
            <w:rPr>
              <w:rFonts w:ascii="Gill Sans MT" w:hAnsi="Gill Sans MT"/>
            </w:rPr>
          </w:rPrChange>
        </w:rPr>
        <w:t>d</w:t>
      </w:r>
      <w:r w:rsidR="009545CC" w:rsidRPr="00256197">
        <w:rPr>
          <w:rFonts w:cs="Times New Roman"/>
          <w:rPrChange w:id="783" w:author="Urfels, Anton (IRRI)" w:date="2023-10-06T20:02:00Z">
            <w:rPr>
              <w:rFonts w:ascii="Gill Sans MT" w:hAnsi="Gill Sans MT"/>
            </w:rPr>
          </w:rPrChange>
        </w:rPr>
        <w:t xml:space="preserve"> a mean-variance analysis</w:t>
      </w:r>
      <w:r w:rsidR="00E752D9" w:rsidRPr="00256197">
        <w:rPr>
          <w:rFonts w:cs="Times New Roman"/>
          <w:rPrChange w:id="784" w:author="Urfels, Anton (IRRI)" w:date="2023-10-06T20:02:00Z">
            <w:rPr>
              <w:rFonts w:ascii="Gill Sans MT" w:hAnsi="Gill Sans MT"/>
            </w:rPr>
          </w:rPrChange>
        </w:rPr>
        <w:t xml:space="preserve"> to optimally select wheat varieties that achieve highest return and lowest risk. </w:t>
      </w:r>
      <w:r w:rsidR="008F5E51" w:rsidRPr="00256197">
        <w:rPr>
          <w:rFonts w:cs="Times New Roman"/>
          <w:rPrChange w:id="785" w:author="Urfels, Anton (IRRI)" w:date="2023-10-06T20:02:00Z">
            <w:rPr>
              <w:rFonts w:ascii="Gill Sans MT" w:hAnsi="Gill Sans MT"/>
            </w:rPr>
          </w:rPrChange>
        </w:rPr>
        <w:t>This strategy still suffers from the limitation of using a subset of moments</w:t>
      </w:r>
      <w:r w:rsidR="00DB7662" w:rsidRPr="00256197">
        <w:rPr>
          <w:rFonts w:cs="Times New Roman"/>
          <w:rPrChange w:id="786" w:author="Urfels, Anton (IRRI)" w:date="2023-10-06T20:02:00Z">
            <w:rPr>
              <w:rFonts w:ascii="Gill Sans MT" w:hAnsi="Gill Sans MT"/>
            </w:rPr>
          </w:rPrChange>
        </w:rPr>
        <w:t xml:space="preserve"> (mean and variance)</w:t>
      </w:r>
      <w:r w:rsidR="008F5E51" w:rsidRPr="00256197">
        <w:rPr>
          <w:rFonts w:cs="Times New Roman"/>
          <w:rPrChange w:id="787" w:author="Urfels, Anton (IRRI)" w:date="2023-10-06T20:02:00Z">
            <w:rPr>
              <w:rFonts w:ascii="Gill Sans MT" w:hAnsi="Gill Sans MT"/>
            </w:rPr>
          </w:rPrChange>
        </w:rPr>
        <w:t xml:space="preserve"> of the distribution</w:t>
      </w:r>
      <w:r w:rsidR="00634A3C" w:rsidRPr="00256197">
        <w:rPr>
          <w:rFonts w:cs="Times New Roman"/>
          <w:rPrChange w:id="788" w:author="Urfels, Anton (IRRI)" w:date="2023-10-06T20:02:00Z">
            <w:rPr>
              <w:rFonts w:ascii="Gill Sans MT" w:hAnsi="Gill Sans MT"/>
            </w:rPr>
          </w:rPrChange>
        </w:rPr>
        <w:t>. T</w:t>
      </w:r>
      <w:r w:rsidR="004C7D65" w:rsidRPr="00256197">
        <w:rPr>
          <w:rFonts w:cs="Times New Roman"/>
          <w:rPrChange w:id="789" w:author="Urfels, Anton (IRRI)" w:date="2023-10-06T20:02:00Z">
            <w:rPr>
              <w:rFonts w:ascii="Gill Sans MT" w:hAnsi="Gill Sans MT"/>
            </w:rPr>
          </w:rPrChange>
        </w:rPr>
        <w:t xml:space="preserve">he </w:t>
      </w:r>
      <w:r w:rsidR="000E6A0C" w:rsidRPr="00256197">
        <w:rPr>
          <w:rFonts w:cs="Times New Roman"/>
          <w:rPrChange w:id="790" w:author="Urfels, Anton (IRRI)" w:date="2023-10-06T20:02:00Z">
            <w:rPr>
              <w:rFonts w:ascii="Gill Sans MT" w:hAnsi="Gill Sans MT"/>
            </w:rPr>
          </w:rPrChange>
        </w:rPr>
        <w:t>stochastic dominance approach</w:t>
      </w:r>
      <w:r w:rsidR="00634A3C" w:rsidRPr="00256197">
        <w:rPr>
          <w:rFonts w:cs="Times New Roman"/>
          <w:rPrChange w:id="791" w:author="Urfels, Anton (IRRI)" w:date="2023-10-06T20:02:00Z">
            <w:rPr>
              <w:rFonts w:ascii="Gill Sans MT" w:hAnsi="Gill Sans MT"/>
            </w:rPr>
          </w:rPrChange>
        </w:rPr>
        <w:t xml:space="preserve"> was developed to </w:t>
      </w:r>
      <w:r w:rsidR="000B294A" w:rsidRPr="00256197">
        <w:rPr>
          <w:rFonts w:cs="Times New Roman"/>
          <w:rPrChange w:id="792" w:author="Urfels, Anton (IRRI)" w:date="2023-10-06T20:02:00Z">
            <w:rPr>
              <w:rFonts w:ascii="Gill Sans MT" w:hAnsi="Gill Sans MT"/>
            </w:rPr>
          </w:rPrChange>
        </w:rPr>
        <w:t>resolve these concerns in</w:t>
      </w:r>
      <w:r w:rsidR="00634A3C" w:rsidRPr="00256197">
        <w:rPr>
          <w:rFonts w:cs="Times New Roman"/>
          <w:rPrChange w:id="793" w:author="Urfels, Anton (IRRI)" w:date="2023-10-06T20:02:00Z">
            <w:rPr>
              <w:rFonts w:ascii="Gill Sans MT" w:hAnsi="Gill Sans MT"/>
            </w:rPr>
          </w:rPrChange>
        </w:rPr>
        <w:t xml:space="preserve"> selecting robust strategies </w:t>
      </w:r>
      <w:r w:rsidR="009F5123">
        <w:rPr>
          <w:rFonts w:cs="Times New Roman"/>
        </w:rPr>
        <w:fldChar w:fldCharType="begin"/>
      </w:r>
      <w:r w:rsidR="009F5123">
        <w:rPr>
          <w:rFonts w:cs="Times New Roman"/>
        </w:rPr>
        <w:instrText xml:space="preserve"> ADDIN EN.CITE &lt;EndNote&gt;&lt;Cite&gt;&lt;Author&gt;Levy&lt;/Author&gt;&lt;Year&gt;2016&lt;/Year&gt;&lt;RecNum&gt;23&lt;/RecNum&gt;&lt;DisplayText&gt;(Levy, 2016)&lt;/DisplayText&gt;&lt;record&gt;&lt;rec-number&gt;23&lt;/rec-number&gt;&lt;foreign-keys&gt;&lt;key app="EN" db-id="x2spr2203vv0rxezzvzxvftcr0vvxept9tas" timestamp="1697119862"&gt;23&lt;/key&gt;&lt;/foreign-keys&gt;&lt;ref-type name="Book"&gt;6&lt;/ref-type&gt;&lt;contributors&gt;&lt;authors&gt;&lt;author&gt;Haim Levy&lt;/author&gt;&lt;/authors&gt;&lt;/contributors&gt;&lt;titles&gt;&lt;title&gt;Stochastic Dominance&lt;/title&gt;&lt;/titles&gt;&lt;dates&gt;&lt;year&gt;2016&lt;/year&gt;&lt;pub-dates&gt;&lt;date&gt;2015&lt;/date&gt;&lt;/pub-dates&gt;&lt;/dates&gt;&lt;publisher&gt;Springer Cham&lt;/publisher&gt;&lt;urls&gt;&lt;/urls&gt;&lt;electronic-resource-num&gt;https://doi.org/10.1007/978-3-319-21708-6&lt;/electronic-resource-num&gt;&lt;/record&gt;&lt;/Cite&gt;&lt;/EndNote&gt;</w:instrText>
      </w:r>
      <w:r w:rsidR="009F5123">
        <w:rPr>
          <w:rFonts w:cs="Times New Roman"/>
        </w:rPr>
        <w:fldChar w:fldCharType="separate"/>
      </w:r>
      <w:r w:rsidR="009F5123">
        <w:rPr>
          <w:rFonts w:cs="Times New Roman"/>
          <w:noProof/>
        </w:rPr>
        <w:t>(Levy, 2016)</w:t>
      </w:r>
      <w:r w:rsidR="009F5123">
        <w:rPr>
          <w:rFonts w:cs="Times New Roman"/>
        </w:rPr>
        <w:fldChar w:fldCharType="end"/>
      </w:r>
      <w:del w:id="794" w:author="Urfels, Anton (IRRI)" w:date="2023-10-12T22:12:00Z">
        <w:r w:rsidR="00E81F25" w:rsidRPr="00256197" w:rsidDel="009F5123">
          <w:rPr>
            <w:rFonts w:cs="Times New Roman"/>
            <w:rPrChange w:id="795" w:author="Urfels, Anton (IRRI)" w:date="2023-10-06T20:02:00Z">
              <w:rPr>
                <w:rFonts w:ascii="Gill Sans MT" w:hAnsi="Gill Sans MT"/>
              </w:rPr>
            </w:rPrChange>
          </w:rPr>
          <w:delText>(Levy 2016)</w:delText>
        </w:r>
      </w:del>
      <w:r w:rsidR="00E81F25" w:rsidRPr="00256197">
        <w:rPr>
          <w:rFonts w:cs="Times New Roman"/>
          <w:rPrChange w:id="796" w:author="Urfels, Anton (IRRI)" w:date="2023-10-06T20:02:00Z">
            <w:rPr>
              <w:rFonts w:ascii="Gill Sans MT" w:hAnsi="Gill Sans MT"/>
            </w:rPr>
          </w:rPrChange>
        </w:rPr>
        <w:t xml:space="preserve">. </w:t>
      </w:r>
      <w:r w:rsidR="00F1450F" w:rsidRPr="00256197">
        <w:rPr>
          <w:rFonts w:cs="Times New Roman"/>
          <w:rPrChange w:id="797" w:author="Urfels, Anton (IRRI)" w:date="2023-10-06T20:02:00Z">
            <w:rPr>
              <w:rFonts w:ascii="Gill Sans MT" w:hAnsi="Gill Sans MT"/>
            </w:rPr>
          </w:rPrChange>
        </w:rPr>
        <w:t>Using long term weather data, crop simulation model</w:t>
      </w:r>
      <w:r w:rsidR="00E14D9C" w:rsidRPr="00256197">
        <w:rPr>
          <w:rFonts w:cs="Times New Roman"/>
          <w:rPrChange w:id="798" w:author="Urfels, Anton (IRRI)" w:date="2023-10-06T20:02:00Z">
            <w:rPr>
              <w:rFonts w:ascii="Gill Sans MT" w:hAnsi="Gill Sans MT"/>
            </w:rPr>
          </w:rPrChange>
        </w:rPr>
        <w:t xml:space="preserve"> results (APSIM)</w:t>
      </w:r>
      <w:r w:rsidR="00F1450F" w:rsidRPr="00256197">
        <w:rPr>
          <w:rFonts w:cs="Times New Roman"/>
          <w:rPrChange w:id="799" w:author="Urfels, Anton (IRRI)" w:date="2023-10-06T20:02:00Z">
            <w:rPr>
              <w:rFonts w:ascii="Gill Sans MT" w:hAnsi="Gill Sans MT"/>
            </w:rPr>
          </w:rPrChange>
        </w:rPr>
        <w:t>, spatially explicit observed maize prices, and fertilizer prices</w:t>
      </w:r>
      <w:r w:rsidR="001C5620" w:rsidRPr="00256197">
        <w:rPr>
          <w:rFonts w:cs="Times New Roman"/>
          <w:rPrChange w:id="800" w:author="Urfels, Anton (IRRI)" w:date="2023-10-06T20:02:00Z">
            <w:rPr>
              <w:rFonts w:ascii="Gill Sans MT" w:hAnsi="Gill Sans MT"/>
            </w:rPr>
          </w:rPrChange>
        </w:rPr>
        <w:t>;</w:t>
      </w:r>
      <w:r w:rsidR="00F1450F" w:rsidRPr="00256197">
        <w:rPr>
          <w:rFonts w:cs="Times New Roman"/>
          <w:rPrChange w:id="801" w:author="Urfels, Anton (IRRI)" w:date="2023-10-06T20:02:00Z">
            <w:rPr>
              <w:rFonts w:ascii="Gill Sans MT" w:hAnsi="Gill Sans MT"/>
            </w:rPr>
          </w:rPrChange>
        </w:rPr>
        <w:t xml:space="preserve"> </w:t>
      </w:r>
      <w:r w:rsidR="009F5123">
        <w:rPr>
          <w:rFonts w:cs="Times New Roman"/>
        </w:rPr>
        <w:fldChar w:fldCharType="begin"/>
      </w:r>
      <w:r w:rsidR="009F5123">
        <w:rPr>
          <w:rFonts w:cs="Times New Roman"/>
        </w:rPr>
        <w:instrText xml:space="preserve"> ADDIN EN.CITE &lt;EndNote&gt;&lt;Cite&gt;&lt;Author&gt;Hurley&lt;/Author&gt;&lt;Year&gt;2018&lt;/Year&gt;&lt;RecNum&gt;16&lt;/RecNum&gt;&lt;DisplayText&gt;(Hurley et al.,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cs="Times New Roman"/>
        </w:rPr>
        <w:fldChar w:fldCharType="separate"/>
      </w:r>
      <w:r w:rsidR="009F5123">
        <w:rPr>
          <w:rFonts w:cs="Times New Roman"/>
          <w:noProof/>
        </w:rPr>
        <w:t>(Hurley et al., 2018)</w:t>
      </w:r>
      <w:r w:rsidR="009F5123">
        <w:rPr>
          <w:rFonts w:cs="Times New Roman"/>
        </w:rPr>
        <w:fldChar w:fldCharType="end"/>
      </w:r>
      <w:ins w:id="802" w:author="Urfels, Anton (IRRI)" w:date="2023-10-12T22:13:00Z">
        <w:r w:rsidR="009F5123">
          <w:rPr>
            <w:rFonts w:cs="Times New Roman"/>
          </w:rPr>
          <w:t xml:space="preserve"> </w:t>
        </w:r>
      </w:ins>
      <w:del w:id="803" w:author="Urfels, Anton (IRRI)" w:date="2023-10-12T22:13:00Z">
        <w:r w:rsidR="00F1450F" w:rsidRPr="00256197" w:rsidDel="009F5123">
          <w:rPr>
            <w:rFonts w:cs="Times New Roman"/>
            <w:rPrChange w:id="804" w:author="Urfels, Anton (IRRI)" w:date="2023-10-06T20:02:00Z">
              <w:rPr>
                <w:rFonts w:ascii="Gill Sans MT" w:hAnsi="Gill Sans MT"/>
              </w:rPr>
            </w:rPrChange>
          </w:rPr>
          <w:delText xml:space="preserve">Hurley et al (2018) </w:delText>
        </w:r>
      </w:del>
      <w:r w:rsidR="00F1450F" w:rsidRPr="00256197">
        <w:rPr>
          <w:rFonts w:cs="Times New Roman"/>
          <w:rPrChange w:id="805" w:author="Urfels, Anton (IRRI)" w:date="2023-10-06T20:02:00Z">
            <w:rPr>
              <w:rFonts w:ascii="Gill Sans MT" w:hAnsi="Gill Sans MT"/>
            </w:rPr>
          </w:rPrChange>
        </w:rPr>
        <w:t xml:space="preserve">simulates whether weather risk affects the adoption of fertilizer and improved maize seeds. They use heterogeneity in soils and climate in a calibrated crop growth model to simulate the distributions of yields across adoption of fertilizer and improved maize seed scenarios. </w:t>
      </w:r>
      <w:del w:id="806" w:author="MKONDIWA, Maxwell (CIMMYT-India)" w:date="2023-10-07T14:04:00Z">
        <w:r w:rsidR="00F1450F" w:rsidRPr="00256197" w:rsidDel="00C5139F">
          <w:rPr>
            <w:rFonts w:cs="Times New Roman"/>
            <w:rPrChange w:id="807" w:author="Urfels, Anton (IRRI)" w:date="2023-10-06T20:02:00Z">
              <w:rPr>
                <w:rFonts w:ascii="Gill Sans MT" w:hAnsi="Gill Sans MT"/>
              </w:rPr>
            </w:rPrChange>
          </w:rPr>
          <w:delText xml:space="preserve">They also assessed the heterogeneity of farmer risk preferences. </w:delText>
        </w:r>
      </w:del>
    </w:p>
    <w:p w14:paraId="6D81E91E" w14:textId="2B446C4A" w:rsidR="00054C9D" w:rsidRPr="00256197" w:rsidRDefault="00054C9D" w:rsidP="00412F53">
      <w:pPr>
        <w:jc w:val="both"/>
        <w:rPr>
          <w:rFonts w:cs="Times New Roman"/>
          <w:highlight w:val="yellow"/>
          <w:rPrChange w:id="808" w:author="Urfels, Anton (IRRI)" w:date="2023-10-06T20:02:00Z">
            <w:rPr>
              <w:rFonts w:ascii="Gill Sans MT" w:hAnsi="Gill Sans MT" w:cs="Times New Roman"/>
              <w:highlight w:val="yellow"/>
            </w:rPr>
          </w:rPrChange>
        </w:rPr>
      </w:pPr>
      <w:r w:rsidRPr="00256197">
        <w:rPr>
          <w:rFonts w:cs="Times New Roman"/>
          <w:rPrChange w:id="809" w:author="Urfels, Anton (IRRI)" w:date="2023-10-06T20:02:00Z">
            <w:rPr>
              <w:rFonts w:ascii="Gill Sans MT" w:hAnsi="Gill Sans MT"/>
            </w:rPr>
          </w:rPrChange>
        </w:rPr>
        <w:t xml:space="preserve">We </w:t>
      </w:r>
      <w:r w:rsidR="00233ADC" w:rsidRPr="00256197">
        <w:rPr>
          <w:rFonts w:cs="Times New Roman"/>
          <w:rPrChange w:id="810" w:author="Urfels, Anton (IRRI)" w:date="2023-10-06T20:02:00Z">
            <w:rPr>
              <w:rFonts w:ascii="Gill Sans MT" w:hAnsi="Gill Sans MT"/>
            </w:rPr>
          </w:rPrChange>
        </w:rPr>
        <w:t xml:space="preserve">specifically </w:t>
      </w:r>
      <w:r w:rsidRPr="00256197">
        <w:rPr>
          <w:rFonts w:cs="Times New Roman"/>
          <w:rPrChange w:id="811" w:author="Urfels, Anton (IRRI)" w:date="2023-10-06T20:02:00Z">
            <w:rPr>
              <w:rFonts w:ascii="Gill Sans MT" w:hAnsi="Gill Sans MT"/>
            </w:rPr>
          </w:rPrChange>
        </w:rPr>
        <w:t>follow the approach proposed by</w:t>
      </w:r>
      <w:del w:id="812" w:author="Urfels, Anton (IRRI)" w:date="2023-10-12T22:14:00Z">
        <w:r w:rsidRPr="00256197" w:rsidDel="009F5123">
          <w:rPr>
            <w:rFonts w:cs="Times New Roman"/>
            <w:rPrChange w:id="813" w:author="Urfels, Anton (IRRI)" w:date="2023-10-06T20:02:00Z">
              <w:rPr>
                <w:rFonts w:ascii="Gill Sans MT" w:hAnsi="Gill Sans MT"/>
              </w:rPr>
            </w:rPrChange>
          </w:rPr>
          <w:delText xml:space="preserve"> </w:delText>
        </w:r>
      </w:del>
      <w:ins w:id="814" w:author="Urfels, Anton (IRRI)" w:date="2023-10-12T22:14:00Z">
        <w:r w:rsidR="009F5123">
          <w:rPr>
            <w:rFonts w:cs="Times New Roman"/>
          </w:rPr>
          <w:t xml:space="preserve"> </w:t>
        </w:r>
      </w:ins>
      <w:r w:rsidR="009F5123">
        <w:rPr>
          <w:rFonts w:cs="Times New Roman"/>
        </w:rPr>
        <w:fldChar w:fldCharType="begin"/>
      </w:r>
      <w:r w:rsidR="009F5123">
        <w:rPr>
          <w:rFonts w:cs="Times New Roman"/>
        </w:rPr>
        <w:instrText xml:space="preserve"> ADDIN EN.CITE &lt;EndNote&gt;&lt;Cite AuthorYear="1"&gt;&lt;Author&gt;Hurley&lt;/Author&gt;&lt;Year&gt;2018&lt;/Year&gt;&lt;RecNum&gt;16&lt;/RecNum&gt;&lt;DisplayText&gt;Hurley et al.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cs="Times New Roman"/>
        </w:rPr>
        <w:fldChar w:fldCharType="separate"/>
      </w:r>
      <w:r w:rsidR="009F5123">
        <w:rPr>
          <w:rFonts w:cs="Times New Roman"/>
          <w:noProof/>
        </w:rPr>
        <w:t>Hurley et al. (2018)</w:t>
      </w:r>
      <w:r w:rsidR="009F5123">
        <w:rPr>
          <w:rFonts w:cs="Times New Roman"/>
        </w:rPr>
        <w:fldChar w:fldCharType="end"/>
      </w:r>
      <w:del w:id="815" w:author="Urfels, Anton (IRRI)" w:date="2023-10-12T22:14:00Z">
        <w:r w:rsidRPr="00256197" w:rsidDel="009F5123">
          <w:rPr>
            <w:rFonts w:cs="Times New Roman"/>
            <w:rPrChange w:id="816" w:author="Urfels, Anton (IRRI)" w:date="2023-10-06T20:02:00Z">
              <w:rPr>
                <w:rFonts w:ascii="Gill Sans MT" w:hAnsi="Gill Sans MT"/>
              </w:rPr>
            </w:rPrChange>
          </w:rPr>
          <w:delText>Hurley et al (201</w:delText>
        </w:r>
        <w:r w:rsidR="00C92986" w:rsidRPr="00256197" w:rsidDel="009F5123">
          <w:rPr>
            <w:rFonts w:cs="Times New Roman"/>
            <w:rPrChange w:id="817" w:author="Urfels, Anton (IRRI)" w:date="2023-10-06T20:02:00Z">
              <w:rPr>
                <w:rFonts w:ascii="Gill Sans MT" w:hAnsi="Gill Sans MT"/>
              </w:rPr>
            </w:rPrChange>
          </w:rPr>
          <w:delText>8</w:delText>
        </w:r>
        <w:r w:rsidRPr="00256197" w:rsidDel="009F5123">
          <w:rPr>
            <w:rFonts w:cs="Times New Roman"/>
            <w:rPrChange w:id="818" w:author="Urfels, Anton (IRRI)" w:date="2023-10-06T20:02:00Z">
              <w:rPr>
                <w:rFonts w:ascii="Gill Sans MT" w:hAnsi="Gill Sans MT"/>
              </w:rPr>
            </w:rPrChange>
          </w:rPr>
          <w:delText>)</w:delText>
        </w:r>
      </w:del>
      <w:ins w:id="819" w:author="MKONDIWA, Maxwell (CIMMYT-India)" w:date="2023-10-08T18:26:00Z">
        <w:r w:rsidR="001138C2">
          <w:rPr>
            <w:rStyle w:val="FootnoteReference"/>
            <w:rFonts w:cs="Times New Roman"/>
          </w:rPr>
          <w:footnoteReference w:id="2"/>
        </w:r>
      </w:ins>
      <w:r w:rsidRPr="00256197">
        <w:rPr>
          <w:rFonts w:cs="Times New Roman"/>
          <w:rPrChange w:id="829" w:author="Urfels, Anton (IRRI)" w:date="2023-10-06T20:02:00Z">
            <w:rPr>
              <w:rFonts w:ascii="Gill Sans MT" w:hAnsi="Gill Sans MT"/>
            </w:rPr>
          </w:rPrChange>
        </w:rPr>
        <w:t xml:space="preserve"> to estimate willingness to pay bounds for a risk averse farmer to likely adopt </w:t>
      </w:r>
      <w:r w:rsidR="00441B99" w:rsidRPr="00256197">
        <w:rPr>
          <w:rFonts w:cs="Times New Roman"/>
          <w:rPrChange w:id="830" w:author="Urfels, Anton (IRRI)" w:date="2023-10-06T20:02:00Z">
            <w:rPr>
              <w:rFonts w:ascii="Gill Sans MT" w:hAnsi="Gill Sans MT"/>
            </w:rPr>
          </w:rPrChange>
        </w:rPr>
        <w:t>an alternative rice planting date strategy</w:t>
      </w:r>
      <w:r w:rsidRPr="00256197">
        <w:rPr>
          <w:rFonts w:cs="Times New Roman"/>
          <w:rPrChange w:id="831" w:author="Urfels, Anton (IRRI)" w:date="2023-10-06T20:02:00Z">
            <w:rPr>
              <w:rFonts w:ascii="Gill Sans MT" w:hAnsi="Gill Sans MT"/>
            </w:rPr>
          </w:rPrChange>
        </w:rPr>
        <w:t xml:space="preserve">.  We depart from their approach in </w:t>
      </w:r>
      <w:ins w:id="832" w:author="MKONDIWA, Maxwell (CIMMYT-India)" w:date="2023-10-08T10:51:00Z">
        <w:r w:rsidR="007F3FFB">
          <w:rPr>
            <w:rFonts w:cs="Times New Roman"/>
          </w:rPr>
          <w:t>three</w:t>
        </w:r>
      </w:ins>
      <w:del w:id="833" w:author="MKONDIWA, Maxwell (CIMMYT-India)" w:date="2023-10-08T10:51:00Z">
        <w:r w:rsidRPr="00256197" w:rsidDel="007F3FFB">
          <w:rPr>
            <w:rFonts w:cs="Times New Roman"/>
            <w:rPrChange w:id="834" w:author="Urfels, Anton (IRRI)" w:date="2023-10-06T20:02:00Z">
              <w:rPr>
                <w:rFonts w:ascii="Gill Sans MT" w:hAnsi="Gill Sans MT"/>
              </w:rPr>
            </w:rPrChange>
          </w:rPr>
          <w:delText>two</w:delText>
        </w:r>
      </w:del>
      <w:r w:rsidRPr="00256197">
        <w:rPr>
          <w:rFonts w:cs="Times New Roman"/>
          <w:rPrChange w:id="835" w:author="Urfels, Anton (IRRI)" w:date="2023-10-06T20:02:00Z">
            <w:rPr>
              <w:rFonts w:ascii="Gill Sans MT" w:hAnsi="Gill Sans MT"/>
            </w:rPr>
          </w:rPrChange>
        </w:rPr>
        <w:t xml:space="preserve"> substantial ways. First,</w:t>
      </w:r>
      <w:r w:rsidR="00A33DA9" w:rsidRPr="00256197">
        <w:rPr>
          <w:rFonts w:cs="Times New Roman"/>
          <w:rPrChange w:id="836" w:author="Urfels, Anton (IRRI)" w:date="2023-10-06T20:02:00Z">
            <w:rPr>
              <w:rFonts w:ascii="Gill Sans MT" w:hAnsi="Gill Sans MT"/>
            </w:rPr>
          </w:rPrChange>
        </w:rPr>
        <w:t xml:space="preserve"> instead of fertilizers and improved varieties</w:t>
      </w:r>
      <w:r w:rsidR="007641CB" w:rsidRPr="00256197">
        <w:rPr>
          <w:rFonts w:cs="Times New Roman"/>
          <w:rPrChange w:id="837" w:author="Urfels, Anton (IRRI)" w:date="2023-10-06T20:02:00Z">
            <w:rPr>
              <w:rFonts w:ascii="Gill Sans MT" w:hAnsi="Gill Sans MT"/>
            </w:rPr>
          </w:rPrChange>
        </w:rPr>
        <w:t>, we consider multiple</w:t>
      </w:r>
      <w:r w:rsidR="00FC17EE" w:rsidRPr="00256197">
        <w:rPr>
          <w:rFonts w:cs="Times New Roman"/>
          <w:rPrChange w:id="838" w:author="Urfels, Anton (IRRI)" w:date="2023-10-06T20:02:00Z">
            <w:rPr>
              <w:rFonts w:ascii="Gill Sans MT" w:hAnsi="Gill Sans MT"/>
            </w:rPr>
          </w:rPrChange>
        </w:rPr>
        <w:t xml:space="preserve"> </w:t>
      </w:r>
      <w:r w:rsidR="007641CB" w:rsidRPr="00256197">
        <w:rPr>
          <w:rFonts w:cs="Times New Roman"/>
          <w:rPrChange w:id="839" w:author="Urfels, Anton (IRRI)" w:date="2023-10-06T20:02:00Z">
            <w:rPr>
              <w:rFonts w:ascii="Gill Sans MT" w:hAnsi="Gill Sans MT"/>
            </w:rPr>
          </w:rPrChange>
        </w:rPr>
        <w:t>management changes including sowing dates, irrigation</w:t>
      </w:r>
      <w:r w:rsidR="00C16F24" w:rsidRPr="00256197">
        <w:rPr>
          <w:rFonts w:cs="Times New Roman"/>
          <w:rPrChange w:id="840" w:author="Urfels, Anton (IRRI)" w:date="2023-10-06T20:02:00Z">
            <w:rPr>
              <w:rFonts w:ascii="Gill Sans MT" w:hAnsi="Gill Sans MT"/>
            </w:rPr>
          </w:rPrChange>
        </w:rPr>
        <w:t xml:space="preserve"> amounts,</w:t>
      </w:r>
      <w:r w:rsidR="007641CB" w:rsidRPr="00256197">
        <w:rPr>
          <w:rFonts w:cs="Times New Roman"/>
          <w:rPrChange w:id="841" w:author="Urfels, Anton (IRRI)" w:date="2023-10-06T20:02:00Z">
            <w:rPr>
              <w:rFonts w:ascii="Gill Sans MT" w:hAnsi="Gill Sans MT"/>
            </w:rPr>
          </w:rPrChange>
        </w:rPr>
        <w:t xml:space="preserve"> and varieties</w:t>
      </w:r>
      <w:r w:rsidR="00C16F24" w:rsidRPr="00256197">
        <w:rPr>
          <w:rFonts w:cs="Times New Roman"/>
          <w:rPrChange w:id="842" w:author="Urfels, Anton (IRRI)" w:date="2023-10-06T20:02:00Z">
            <w:rPr>
              <w:rFonts w:ascii="Gill Sans MT" w:hAnsi="Gill Sans MT"/>
            </w:rPr>
          </w:rPrChange>
        </w:rPr>
        <w:t xml:space="preserve"> </w:t>
      </w:r>
      <w:r w:rsidR="00C16F24" w:rsidRPr="00256197">
        <w:rPr>
          <w:rFonts w:cs="Times New Roman"/>
          <w:rPrChange w:id="843" w:author="Urfels, Anton (IRRI)" w:date="2023-10-06T20:02:00Z">
            <w:rPr>
              <w:rFonts w:ascii="Gill Sans MT" w:hAnsi="Gill Sans MT"/>
            </w:rPr>
          </w:rPrChange>
        </w:rPr>
        <w:lastRenderedPageBreak/>
        <w:t>differing on duration to maturity</w:t>
      </w:r>
      <w:r w:rsidR="007641CB" w:rsidRPr="00256197">
        <w:rPr>
          <w:rFonts w:cs="Times New Roman"/>
          <w:rPrChange w:id="844" w:author="Urfels, Anton (IRRI)" w:date="2023-10-06T20:02:00Z">
            <w:rPr>
              <w:rFonts w:ascii="Gill Sans MT" w:hAnsi="Gill Sans MT"/>
            </w:rPr>
          </w:rPrChange>
        </w:rPr>
        <w:t xml:space="preserve">. </w:t>
      </w:r>
      <w:r w:rsidRPr="00256197">
        <w:rPr>
          <w:rFonts w:cs="Times New Roman"/>
          <w:rPrChange w:id="845" w:author="Urfels, Anton (IRRI)" w:date="2023-10-06T20:02:00Z">
            <w:rPr>
              <w:rFonts w:ascii="Gill Sans MT" w:hAnsi="Gill Sans MT" w:cs="Times New Roman"/>
            </w:rPr>
          </w:rPrChange>
        </w:rPr>
        <w:t xml:space="preserve">Second, </w:t>
      </w:r>
      <w:r w:rsidR="003F0D75" w:rsidRPr="00256197">
        <w:rPr>
          <w:rFonts w:cs="Times New Roman"/>
          <w:rPrChange w:id="846" w:author="Urfels, Anton (IRRI)" w:date="2023-10-06T20:02:00Z">
            <w:rPr>
              <w:rFonts w:ascii="Gill Sans MT" w:hAnsi="Gill Sans MT" w:cs="Times New Roman"/>
            </w:rPr>
          </w:rPrChange>
        </w:rPr>
        <w:t xml:space="preserve">we consider a </w:t>
      </w:r>
      <w:r w:rsidR="00FC17EE" w:rsidRPr="00256197">
        <w:rPr>
          <w:rFonts w:cs="Times New Roman"/>
          <w:rPrChange w:id="847" w:author="Urfels, Anton (IRRI)" w:date="2023-10-06T20:02:00Z">
            <w:rPr>
              <w:rFonts w:ascii="Gill Sans MT" w:hAnsi="Gill Sans MT" w:cs="Times New Roman"/>
            </w:rPr>
          </w:rPrChange>
        </w:rPr>
        <w:t>rice-wheat multi-crop</w:t>
      </w:r>
      <w:r w:rsidR="002A3E8D" w:rsidRPr="00256197">
        <w:rPr>
          <w:rFonts w:cs="Times New Roman"/>
          <w:rPrChange w:id="848" w:author="Urfels, Anton (IRRI)" w:date="2023-10-06T20:02:00Z">
            <w:rPr>
              <w:rFonts w:ascii="Gill Sans MT" w:hAnsi="Gill Sans MT" w:cs="Times New Roman"/>
            </w:rPr>
          </w:rPrChange>
        </w:rPr>
        <w:t xml:space="preserve"> </w:t>
      </w:r>
      <w:r w:rsidR="003F0D75" w:rsidRPr="00256197">
        <w:rPr>
          <w:rFonts w:cs="Times New Roman"/>
          <w:rPrChange w:id="849" w:author="Urfels, Anton (IRRI)" w:date="2023-10-06T20:02:00Z">
            <w:rPr>
              <w:rFonts w:ascii="Gill Sans MT" w:hAnsi="Gill Sans MT" w:cs="Times New Roman"/>
            </w:rPr>
          </w:rPrChange>
        </w:rPr>
        <w:t>system</w:t>
      </w:r>
      <w:r w:rsidR="007829A0" w:rsidRPr="00256197">
        <w:rPr>
          <w:rFonts w:cs="Times New Roman"/>
          <w:rPrChange w:id="850" w:author="Urfels, Anton (IRRI)" w:date="2023-10-06T20:02:00Z">
            <w:rPr>
              <w:rFonts w:ascii="Gill Sans MT" w:hAnsi="Gill Sans MT" w:cs="Times New Roman"/>
            </w:rPr>
          </w:rPrChange>
        </w:rPr>
        <w:t xml:space="preserve"> unlike</w:t>
      </w:r>
      <w:ins w:id="851" w:author="Urfels, Anton (IRRI)" w:date="2023-10-12T22:31:00Z">
        <w:r w:rsidR="009F5123">
          <w:rPr>
            <w:rFonts w:cs="Times New Roman"/>
          </w:rPr>
          <w:t xml:space="preserve"> </w:t>
        </w:r>
      </w:ins>
      <w:r w:rsidR="009F5123">
        <w:rPr>
          <w:rFonts w:cs="Times New Roman"/>
        </w:rPr>
        <w:fldChar w:fldCharType="begin"/>
      </w:r>
      <w:r w:rsidR="009F5123">
        <w:rPr>
          <w:rFonts w:cs="Times New Roman"/>
        </w:rPr>
        <w:instrText xml:space="preserve"> ADDIN EN.CITE &lt;EndNote&gt;&lt;Cite AuthorYear="1"&gt;&lt;Author&gt;Hurley&lt;/Author&gt;&lt;Year&gt;2018&lt;/Year&gt;&lt;RecNum&gt;16&lt;/RecNum&gt;&lt;DisplayText&gt;Hurley et al.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cs="Times New Roman"/>
        </w:rPr>
        <w:fldChar w:fldCharType="separate"/>
      </w:r>
      <w:r w:rsidR="009F5123">
        <w:rPr>
          <w:rFonts w:cs="Times New Roman"/>
          <w:noProof/>
        </w:rPr>
        <w:t>Hurley et al. (2018)</w:t>
      </w:r>
      <w:r w:rsidR="009F5123">
        <w:rPr>
          <w:rFonts w:cs="Times New Roman"/>
        </w:rPr>
        <w:fldChar w:fldCharType="end"/>
      </w:r>
      <w:r w:rsidR="007829A0" w:rsidRPr="00256197">
        <w:rPr>
          <w:rFonts w:cs="Times New Roman"/>
          <w:rPrChange w:id="852" w:author="Urfels, Anton (IRRI)" w:date="2023-10-06T20:02:00Z">
            <w:rPr>
              <w:rFonts w:ascii="Gill Sans MT" w:hAnsi="Gill Sans MT" w:cs="Times New Roman"/>
            </w:rPr>
          </w:rPrChange>
        </w:rPr>
        <w:t xml:space="preserve"> </w:t>
      </w:r>
      <w:del w:id="853" w:author="Urfels, Anton (IRRI)" w:date="2023-10-12T22:31:00Z">
        <w:r w:rsidR="007829A0" w:rsidRPr="00256197" w:rsidDel="009F5123">
          <w:rPr>
            <w:rFonts w:cs="Times New Roman"/>
            <w:rPrChange w:id="854" w:author="Urfels, Anton (IRRI)" w:date="2023-10-06T20:02:00Z">
              <w:rPr>
                <w:rFonts w:ascii="Gill Sans MT" w:hAnsi="Gill Sans MT" w:cs="Times New Roman"/>
              </w:rPr>
            </w:rPrChange>
          </w:rPr>
          <w:delText xml:space="preserve">Hurley et al (2018) </w:delText>
        </w:r>
      </w:del>
      <w:r w:rsidR="007829A0" w:rsidRPr="00256197">
        <w:rPr>
          <w:rFonts w:cs="Times New Roman"/>
          <w:rPrChange w:id="855" w:author="Urfels, Anton (IRRI)" w:date="2023-10-06T20:02:00Z">
            <w:rPr>
              <w:rFonts w:ascii="Gill Sans MT" w:hAnsi="Gill Sans MT" w:cs="Times New Roman"/>
            </w:rPr>
          </w:rPrChange>
        </w:rPr>
        <w:t>who focus on maize only</w:t>
      </w:r>
      <w:r w:rsidR="00C30CFD" w:rsidRPr="00256197">
        <w:rPr>
          <w:rFonts w:cs="Times New Roman"/>
          <w:rPrChange w:id="856" w:author="Urfels, Anton (IRRI)" w:date="2023-10-06T20:02:00Z">
            <w:rPr>
              <w:rFonts w:ascii="Gill Sans MT" w:hAnsi="Gill Sans MT" w:cs="Times New Roman"/>
            </w:rPr>
          </w:rPrChange>
        </w:rPr>
        <w:t>.</w:t>
      </w:r>
      <w:ins w:id="857" w:author="MKONDIWA, Maxwell (CIMMYT-India)" w:date="2023-10-08T10:51:00Z">
        <w:r w:rsidR="007F3FFB">
          <w:rPr>
            <w:rFonts w:cs="Times New Roman"/>
          </w:rPr>
          <w:t xml:space="preserve"> Thir</w:t>
        </w:r>
      </w:ins>
      <w:ins w:id="858" w:author="MKONDIWA, Maxwell (CIMMYT-India)" w:date="2023-10-08T10:52:00Z">
        <w:r w:rsidR="007F3FFB">
          <w:rPr>
            <w:rFonts w:cs="Times New Roman"/>
          </w:rPr>
          <w:t xml:space="preserve">d, we </w:t>
        </w:r>
        <w:r w:rsidR="00926022">
          <w:rPr>
            <w:rFonts w:cs="Times New Roman"/>
          </w:rPr>
          <w:t xml:space="preserve">do not only consider pairwise comparisons but also use the willingness to pay bounds to </w:t>
        </w:r>
        <w:r w:rsidR="008349D4">
          <w:rPr>
            <w:rFonts w:cs="Times New Roman"/>
          </w:rPr>
          <w:t>select the best s</w:t>
        </w:r>
      </w:ins>
      <w:ins w:id="859" w:author="MKONDIWA, Maxwell (CIMMYT-India)" w:date="2023-10-08T10:53:00Z">
        <w:r w:rsidR="008349D4">
          <w:rPr>
            <w:rFonts w:cs="Times New Roman"/>
          </w:rPr>
          <w:t>trategy among</w:t>
        </w:r>
        <w:del w:id="860" w:author="Urfels, Anton (IRRI)" w:date="2023-10-12T17:18:00Z">
          <w:r w:rsidR="0094268C" w:rsidDel="007B019E">
            <w:rPr>
              <w:rFonts w:cs="Times New Roman"/>
            </w:rPr>
            <w:delText xml:space="preserve"> the</w:delText>
          </w:r>
        </w:del>
        <w:r w:rsidR="00A96289">
          <w:rPr>
            <w:rFonts w:cs="Times New Roman"/>
          </w:rPr>
          <w:t xml:space="preserve"> multiple</w:t>
        </w:r>
        <w:r w:rsidR="0094268C">
          <w:rPr>
            <w:rFonts w:cs="Times New Roman"/>
          </w:rPr>
          <w:t xml:space="preserve"> competing options.</w:t>
        </w:r>
      </w:ins>
      <w:del w:id="861" w:author="MKONDIWA, Maxwell (CIMMYT-India)" w:date="2023-10-08T10:53:00Z">
        <w:r w:rsidR="00C30CFD" w:rsidRPr="00256197" w:rsidDel="0094268C">
          <w:rPr>
            <w:rFonts w:cs="Times New Roman"/>
            <w:rPrChange w:id="862" w:author="Urfels, Anton (IRRI)" w:date="2023-10-06T20:02:00Z">
              <w:rPr>
                <w:rFonts w:ascii="Gill Sans MT" w:hAnsi="Gill Sans MT" w:cs="Times New Roman"/>
              </w:rPr>
            </w:rPrChange>
          </w:rPr>
          <w:delText xml:space="preserve"> </w:delText>
        </w:r>
      </w:del>
      <w:ins w:id="863" w:author="MKONDIWA, Maxwell (CIMMYT-India)" w:date="2023-10-08T10:53:00Z">
        <w:r w:rsidR="0094268C">
          <w:rPr>
            <w:rFonts w:cs="Times New Roman"/>
          </w:rPr>
          <w:t xml:space="preserve"> </w:t>
        </w:r>
      </w:ins>
      <w:r w:rsidR="00D41FA2" w:rsidRPr="00256197">
        <w:rPr>
          <w:rFonts w:cs="Times New Roman"/>
          <w:rPrChange w:id="864" w:author="Urfels, Anton (IRRI)" w:date="2023-10-06T20:02:00Z">
            <w:rPr>
              <w:rFonts w:ascii="Gill Sans MT" w:hAnsi="Gill Sans MT" w:cs="Times New Roman"/>
            </w:rPr>
          </w:rPrChange>
        </w:rPr>
        <w:t xml:space="preserve">Our application </w:t>
      </w:r>
      <w:ins w:id="865" w:author="Urfels, Anton (IRRI)" w:date="2023-10-06T23:53:00Z">
        <w:r w:rsidR="0006346B">
          <w:rPr>
            <w:rFonts w:cs="Times New Roman"/>
          </w:rPr>
          <w:t>shows how this risk-assessment framework c</w:t>
        </w:r>
      </w:ins>
      <w:ins w:id="866" w:author="Urfels, Anton (IRRI)" w:date="2023-10-06T23:54:00Z">
        <w:r w:rsidR="0006346B">
          <w:rPr>
            <w:rFonts w:cs="Times New Roman"/>
          </w:rPr>
          <w:t xml:space="preserve">an handle increasingly </w:t>
        </w:r>
      </w:ins>
      <w:del w:id="867" w:author="Urfels, Anton (IRRI)" w:date="2023-10-06T23:54:00Z">
        <w:r w:rsidR="00D41FA2" w:rsidRPr="00256197" w:rsidDel="0006346B">
          <w:rPr>
            <w:rFonts w:cs="Times New Roman"/>
            <w:rPrChange w:id="868" w:author="Urfels, Anton (IRRI)" w:date="2023-10-06T20:02:00Z">
              <w:rPr>
                <w:rFonts w:ascii="Gill Sans MT" w:hAnsi="Gill Sans MT" w:cs="Times New Roman"/>
              </w:rPr>
            </w:rPrChange>
          </w:rPr>
          <w:delText xml:space="preserve">therefore </w:delText>
        </w:r>
        <w:r w:rsidR="00675BD1" w:rsidRPr="00256197" w:rsidDel="0006346B">
          <w:rPr>
            <w:rFonts w:cs="Times New Roman"/>
            <w:rPrChange w:id="869" w:author="Urfels, Anton (IRRI)" w:date="2023-10-06T20:02:00Z">
              <w:rPr>
                <w:rFonts w:ascii="Gill Sans MT" w:hAnsi="Gill Sans MT" w:cs="Times New Roman"/>
              </w:rPr>
            </w:rPrChange>
          </w:rPr>
          <w:delText xml:space="preserve">considers more </w:delText>
        </w:r>
      </w:del>
      <w:r w:rsidR="00675BD1" w:rsidRPr="00256197">
        <w:rPr>
          <w:rFonts w:cs="Times New Roman"/>
          <w:rPrChange w:id="870" w:author="Urfels, Anton (IRRI)" w:date="2023-10-06T20:02:00Z">
            <w:rPr>
              <w:rFonts w:ascii="Gill Sans MT" w:hAnsi="Gill Sans MT" w:cs="Times New Roman"/>
            </w:rPr>
          </w:rPrChange>
        </w:rPr>
        <w:t>complex decisions</w:t>
      </w:r>
      <w:r w:rsidR="00602495" w:rsidRPr="00256197">
        <w:rPr>
          <w:rFonts w:cs="Times New Roman"/>
          <w:rPrChange w:id="871" w:author="Urfels, Anton (IRRI)" w:date="2023-10-06T20:02:00Z">
            <w:rPr>
              <w:rFonts w:ascii="Gill Sans MT" w:hAnsi="Gill Sans MT" w:cs="Times New Roman"/>
            </w:rPr>
          </w:rPrChange>
        </w:rPr>
        <w:t xml:space="preserve">. </w:t>
      </w:r>
      <w:del w:id="872" w:author="Urfels, Anton (IRRI)" w:date="2023-10-08T00:09:00Z">
        <w:r w:rsidRPr="00256197" w:rsidDel="00F53458">
          <w:rPr>
            <w:rFonts w:cs="Times New Roman"/>
            <w:highlight w:val="yellow"/>
            <w:rPrChange w:id="873" w:author="Urfels, Anton (IRRI)" w:date="2023-10-06T20:02:00Z">
              <w:rPr>
                <w:rFonts w:ascii="Gill Sans MT" w:hAnsi="Gill Sans MT" w:cs="Times New Roman"/>
                <w:highlight w:val="yellow"/>
              </w:rPr>
            </w:rPrChange>
          </w:rPr>
          <w:delText xml:space="preserve"> </w:delText>
        </w:r>
      </w:del>
    </w:p>
    <w:p w14:paraId="372C4594" w14:textId="41CA3322" w:rsidR="008B5DF9" w:rsidRPr="00256197" w:rsidDel="004877DF" w:rsidRDefault="008B5DF9" w:rsidP="008B5DF9">
      <w:pPr>
        <w:jc w:val="both"/>
        <w:rPr>
          <w:del w:id="874" w:author="Urfels, Anton (IRRI)" w:date="2023-10-07T09:04:00Z"/>
          <w:rFonts w:cs="Times New Roman"/>
          <w:rPrChange w:id="875" w:author="Urfels, Anton (IRRI)" w:date="2023-10-06T20:02:00Z">
            <w:rPr>
              <w:del w:id="876" w:author="Urfels, Anton (IRRI)" w:date="2023-10-07T09:04:00Z"/>
              <w:rFonts w:ascii="Gill Sans MT" w:hAnsi="Gill Sans MT"/>
            </w:rPr>
          </w:rPrChange>
        </w:rPr>
      </w:pPr>
      <w:del w:id="877" w:author="Urfels, Anton (IRRI)" w:date="2023-10-06T23:53:00Z">
        <w:r w:rsidRPr="00256197" w:rsidDel="0006346B">
          <w:rPr>
            <w:rFonts w:cs="Times New Roman"/>
            <w:rPrChange w:id="878" w:author="Urfels, Anton (IRRI)" w:date="2023-10-06T20:02:00Z">
              <w:rPr>
                <w:rFonts w:ascii="Gill Sans MT" w:hAnsi="Gill Sans MT" w:cs="Times New Roman"/>
              </w:rPr>
            </w:rPrChange>
          </w:rPr>
          <w:delText xml:space="preserve">We find that </w:delText>
        </w:r>
        <w:r w:rsidRPr="00256197" w:rsidDel="0006346B">
          <w:rPr>
            <w:rFonts w:cs="Times New Roman"/>
            <w:rPrChange w:id="879" w:author="Urfels, Anton (IRRI)" w:date="2023-10-06T20:02:00Z">
              <w:rPr>
                <w:rFonts w:ascii="Gill Sans MT" w:hAnsi="Gill Sans MT"/>
              </w:rPr>
            </w:rPrChange>
          </w:rPr>
          <w:delText xml:space="preserve">sowing a long duration variety of rice with monsoon onset </w:delText>
        </w:r>
        <w:r w:rsidR="00812ED2" w:rsidRPr="00256197" w:rsidDel="0006346B">
          <w:rPr>
            <w:rFonts w:cs="Times New Roman"/>
            <w:rPrChange w:id="880" w:author="Urfels, Anton (IRRI)" w:date="2023-10-06T20:02:00Z">
              <w:rPr>
                <w:rFonts w:ascii="Gill Sans MT" w:hAnsi="Gill Sans MT"/>
              </w:rPr>
            </w:rPrChange>
          </w:rPr>
          <w:delText>has the highest system economic benefits</w:delText>
        </w:r>
        <w:r w:rsidRPr="00256197" w:rsidDel="0006346B">
          <w:rPr>
            <w:rFonts w:cs="Times New Roman"/>
            <w:rPrChange w:id="881" w:author="Urfels, Anton (IRRI)" w:date="2023-10-06T20:02:00Z">
              <w:rPr>
                <w:rFonts w:ascii="Gill Sans MT" w:hAnsi="Gill Sans MT"/>
              </w:rPr>
            </w:rPrChange>
          </w:rPr>
          <w:delText xml:space="preserve"> consistent with prior evidence that showed that this strategy gives higher system caloric yield</w:delText>
        </w:r>
        <w:r w:rsidR="00812ED2" w:rsidRPr="00256197" w:rsidDel="0006346B">
          <w:rPr>
            <w:rFonts w:cs="Times New Roman"/>
            <w:rPrChange w:id="882" w:author="Urfels, Anton (IRRI)" w:date="2023-10-06T20:02:00Z">
              <w:rPr>
                <w:rFonts w:ascii="Gill Sans MT" w:hAnsi="Gill Sans MT"/>
              </w:rPr>
            </w:rPrChange>
          </w:rPr>
          <w:delText>s</w:delText>
        </w:r>
        <w:r w:rsidRPr="00256197" w:rsidDel="0006346B">
          <w:rPr>
            <w:rFonts w:cs="Times New Roman"/>
            <w:rPrChange w:id="883" w:author="Urfels, Anton (IRRI)" w:date="2023-10-06T20:02:00Z">
              <w:rPr>
                <w:rFonts w:ascii="Gill Sans MT" w:hAnsi="Gill Sans MT"/>
              </w:rPr>
            </w:rPrChange>
          </w:rPr>
          <w:delText>.</w:delText>
        </w:r>
      </w:del>
      <w:del w:id="884" w:author="Urfels, Anton (IRRI)" w:date="2023-10-07T09:04:00Z">
        <w:r w:rsidRPr="00256197" w:rsidDel="004877DF">
          <w:rPr>
            <w:rFonts w:cs="Times New Roman"/>
            <w:rPrChange w:id="885" w:author="Urfels, Anton (IRRI)" w:date="2023-10-06T20:02:00Z">
              <w:rPr>
                <w:rFonts w:ascii="Gill Sans MT" w:hAnsi="Gill Sans MT"/>
              </w:rPr>
            </w:rPrChange>
          </w:rPr>
          <w:delText xml:space="preserve"> </w:delText>
        </w:r>
      </w:del>
    </w:p>
    <w:p w14:paraId="0F1584B9" w14:textId="61E16B75" w:rsidR="008A1FFE" w:rsidRPr="00256197" w:rsidRDefault="008A1FFE" w:rsidP="00412F53">
      <w:pPr>
        <w:jc w:val="both"/>
        <w:rPr>
          <w:rFonts w:cs="Times New Roman"/>
          <w:rPrChange w:id="886" w:author="Urfels, Anton (IRRI)" w:date="2023-10-06T20:02:00Z">
            <w:rPr>
              <w:rFonts w:ascii="Gill Sans MT" w:hAnsi="Gill Sans MT" w:cs="Times New Roman"/>
            </w:rPr>
          </w:rPrChange>
        </w:rPr>
      </w:pPr>
      <w:r w:rsidRPr="00256197">
        <w:rPr>
          <w:rFonts w:cs="Times New Roman"/>
          <w:rPrChange w:id="887" w:author="Urfels, Anton (IRRI)" w:date="2023-10-06T20:02:00Z">
            <w:rPr>
              <w:rFonts w:ascii="Gill Sans MT" w:hAnsi="Gill Sans MT" w:cs="Times New Roman"/>
            </w:rPr>
          </w:rPrChange>
        </w:rPr>
        <w:t xml:space="preserve">The rest of the paper is organized as follows. We present next the methods focusing on the </w:t>
      </w:r>
      <w:r w:rsidR="003D3D0D" w:rsidRPr="00256197">
        <w:rPr>
          <w:rFonts w:cs="Times New Roman"/>
          <w:rPrChange w:id="888" w:author="Urfels, Anton (IRRI)" w:date="2023-10-06T20:02:00Z">
            <w:rPr>
              <w:rFonts w:ascii="Gill Sans MT" w:hAnsi="Gill Sans MT" w:cs="Times New Roman"/>
            </w:rPr>
          </w:rPrChange>
        </w:rPr>
        <w:t xml:space="preserve">computational risk assessments. In section 3 we present results and discussion of the yield and economic benefits of alternative planting date strategies. We finally conclude in section 4. </w:t>
      </w:r>
    </w:p>
    <w:p w14:paraId="5D087CF3" w14:textId="0D020584" w:rsidR="00E8562B" w:rsidRPr="00254501" w:rsidRDefault="00A07E4C" w:rsidP="00B202CF">
      <w:pPr>
        <w:pStyle w:val="Heading1"/>
        <w:rPr>
          <w:ins w:id="889" w:author="Urfels, Anton (IRRI)" w:date="2023-10-07T10:03:00Z"/>
        </w:rPr>
        <w:pPrChange w:id="890" w:author="Urfels, Anton (IRRI)" w:date="2023-10-12T22:51:00Z">
          <w:pPr/>
        </w:pPrChange>
      </w:pPr>
      <w:ins w:id="891" w:author="Urfels, Anton (IRRI)" w:date="2023-10-08T00:22:00Z">
        <w:r>
          <w:br w:type="page"/>
        </w:r>
      </w:ins>
      <w:r w:rsidR="00872803" w:rsidRPr="00256197">
        <w:lastRenderedPageBreak/>
        <w:t xml:space="preserve">2. </w:t>
      </w:r>
      <w:r w:rsidR="00AD5F3B" w:rsidRPr="00256197">
        <w:t xml:space="preserve">Methods </w:t>
      </w:r>
    </w:p>
    <w:p w14:paraId="095FE15A" w14:textId="2AD5354E" w:rsidR="008A7FE7" w:rsidRDefault="00F53458" w:rsidP="00E8562B">
      <w:pPr>
        <w:rPr>
          <w:ins w:id="892" w:author="Urfels, Anton (IRRI)" w:date="2023-10-08T00:20:00Z"/>
        </w:rPr>
      </w:pPr>
      <w:ins w:id="893" w:author="Urfels, Anton (IRRI)" w:date="2023-10-08T00:11:00Z">
        <w:r>
          <w:t>In this section, w</w:t>
        </w:r>
      </w:ins>
      <w:ins w:id="894" w:author="Urfels, Anton (IRRI)" w:date="2023-10-08T00:10:00Z">
        <w:r>
          <w:t xml:space="preserve">e </w:t>
        </w:r>
      </w:ins>
      <w:ins w:id="895" w:author="Urfels, Anton (IRRI)" w:date="2023-10-08T00:11:00Z">
        <w:r>
          <w:t>showcase and explain</w:t>
        </w:r>
      </w:ins>
      <w:ins w:id="896" w:author="Urfels, Anton (IRRI)" w:date="2023-10-07T10:06:00Z">
        <w:r w:rsidR="00D25C89">
          <w:t xml:space="preserve"> our risk-assessment framework</w:t>
        </w:r>
      </w:ins>
      <w:ins w:id="897" w:author="Urfels, Anton (IRRI)" w:date="2023-10-08T00:13:00Z">
        <w:r>
          <w:t>. We</w:t>
        </w:r>
      </w:ins>
      <w:ins w:id="898" w:author="Urfels, Anton (IRRI)" w:date="2023-10-08T00:12:00Z">
        <w:r>
          <w:t xml:space="preserve"> first </w:t>
        </w:r>
      </w:ins>
      <w:ins w:id="899" w:author="Urfels, Anton (IRRI)" w:date="2023-10-08T00:13:00Z">
        <w:r>
          <w:t xml:space="preserve">explain the framework from a </w:t>
        </w:r>
      </w:ins>
      <w:ins w:id="900" w:author="Urfels, Anton (IRRI)" w:date="2023-10-08T00:12:00Z">
        <w:r>
          <w:t>theoretical p</w:t>
        </w:r>
      </w:ins>
      <w:ins w:id="901" w:author="Urfels, Anton (IRRI)" w:date="2023-10-08T00:13:00Z">
        <w:r>
          <w:t>erspective</w:t>
        </w:r>
      </w:ins>
      <w:ins w:id="902" w:author="Urfels, Anton (IRRI)" w:date="2023-10-08T00:14:00Z">
        <w:r>
          <w:t>. Subsequently, we brief</w:t>
        </w:r>
      </w:ins>
      <w:ins w:id="903" w:author="Urfels, Anton (IRRI)" w:date="2023-10-08T00:15:00Z">
        <w:r>
          <w:t>ly</w:t>
        </w:r>
      </w:ins>
      <w:ins w:id="904" w:author="Urfels, Anton (IRRI)" w:date="2023-10-08T00:14:00Z">
        <w:r>
          <w:t xml:space="preserve"> explain how we use the </w:t>
        </w:r>
      </w:ins>
      <w:ins w:id="905" w:author="Urfels, Anton (IRRI)" w:date="2023-10-07T10:07:00Z">
        <w:r w:rsidR="008521E4">
          <w:t xml:space="preserve">gridded APSIM simulation outputs from </w:t>
        </w:r>
      </w:ins>
      <w:r w:rsidR="009F5123">
        <w:fldChar w:fldCharType="begin"/>
      </w:r>
      <w:r w:rsidR="009F5123">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fldChar w:fldCharType="separate"/>
      </w:r>
      <w:r w:rsidR="009F5123">
        <w:rPr>
          <w:noProof/>
        </w:rPr>
        <w:t>Urfels et al. (2022)</w:t>
      </w:r>
      <w:r w:rsidR="009F5123">
        <w:fldChar w:fldCharType="end"/>
      </w:r>
      <w:ins w:id="906" w:author="Urfels, Anton (IRRI)" w:date="2023-10-12T22:31:00Z">
        <w:r w:rsidR="009F5123">
          <w:t xml:space="preserve"> </w:t>
        </w:r>
      </w:ins>
      <w:ins w:id="907" w:author="Urfels, Anton (IRRI)" w:date="2023-10-08T00:14:00Z">
        <w:r>
          <w:t>to illustrate our approach</w:t>
        </w:r>
      </w:ins>
      <w:ins w:id="908" w:author="Urfels, Anton (IRRI)" w:date="2023-10-07T10:10:00Z">
        <w:r w:rsidR="008521E4">
          <w:t>.</w:t>
        </w:r>
      </w:ins>
      <w:ins w:id="909" w:author="Urfels, Anton (IRRI)" w:date="2023-10-08T00:15:00Z">
        <w:r>
          <w:t xml:space="preserve"> </w:t>
        </w:r>
      </w:ins>
    </w:p>
    <w:p w14:paraId="3631671E" w14:textId="16F7AC2B" w:rsidR="008A7FE7" w:rsidRDefault="008A7FE7" w:rsidP="00E8562B">
      <w:pPr>
        <w:rPr>
          <w:ins w:id="910" w:author="Urfels, Anton (IRRI)" w:date="2023-10-08T00:20:00Z"/>
        </w:rPr>
      </w:pPr>
      <w:ins w:id="911" w:author="Urfels, Anton (IRRI)" w:date="2023-10-08T00:20:00Z">
        <w:r>
          <w:t>In short, w</w:t>
        </w:r>
      </w:ins>
      <w:ins w:id="912" w:author="Urfels, Anton (IRRI)" w:date="2023-10-08T00:15:00Z">
        <w:r w:rsidR="00F53458">
          <w:t>e illustrate our approach in the Results section by</w:t>
        </w:r>
      </w:ins>
      <w:ins w:id="913" w:author="Urfels, Anton (IRRI)" w:date="2023-10-08T00:16:00Z">
        <w:r w:rsidR="00F53458">
          <w:t xml:space="preserve"> (</w:t>
        </w:r>
        <w:proofErr w:type="spellStart"/>
        <w:r w:rsidR="00F53458">
          <w:t>i</w:t>
        </w:r>
        <w:proofErr w:type="spellEnd"/>
        <w:r w:rsidR="00F53458">
          <w:t>)</w:t>
        </w:r>
      </w:ins>
      <w:ins w:id="914" w:author="Urfels, Anton (IRRI)" w:date="2023-10-07T10:10:00Z">
        <w:r w:rsidR="008521E4">
          <w:t xml:space="preserve"> </w:t>
        </w:r>
      </w:ins>
      <w:ins w:id="915" w:author="Urfels, Anton (IRRI)" w:date="2023-10-08T00:16:00Z">
        <w:r w:rsidR="00F53458">
          <w:t>c</w:t>
        </w:r>
      </w:ins>
      <w:ins w:id="916" w:author="Urfels, Anton (IRRI)" w:date="2023-10-08T00:15:00Z">
        <w:r w:rsidR="00F53458">
          <w:t>omparing</w:t>
        </w:r>
      </w:ins>
      <w:ins w:id="917" w:author="Urfels, Anton (IRRI)" w:date="2023-10-07T10:10:00Z">
        <w:r w:rsidR="008521E4">
          <w:t xml:space="preserve"> the different </w:t>
        </w:r>
      </w:ins>
      <w:ins w:id="918" w:author="Urfels, Anton (IRRI)" w:date="2023-10-08T00:15:00Z">
        <w:r w:rsidR="00F53458">
          <w:t>plan</w:t>
        </w:r>
      </w:ins>
      <w:ins w:id="919" w:author="Urfels, Anton (IRRI)" w:date="2023-10-08T00:19:00Z">
        <w:r w:rsidR="00F7254E">
          <w:t>t</w:t>
        </w:r>
      </w:ins>
      <w:ins w:id="920" w:author="Urfels, Anton (IRRI)" w:date="2023-10-08T00:15:00Z">
        <w:r w:rsidR="00F53458">
          <w:t>ing st</w:t>
        </w:r>
      </w:ins>
      <w:ins w:id="921" w:author="Urfels, Anton (IRRI)" w:date="2023-10-08T00:16:00Z">
        <w:r w:rsidR="00F53458">
          <w:t>rategies by crop and their yield</w:t>
        </w:r>
      </w:ins>
      <w:ins w:id="922" w:author="Urfels, Anton (IRRI)" w:date="2023-10-08T00:19:00Z">
        <w:r>
          <w:t xml:space="preserve"> risks,</w:t>
        </w:r>
      </w:ins>
      <w:ins w:id="923" w:author="Urfels, Anton (IRRI)" w:date="2023-10-08T00:16:00Z">
        <w:r w:rsidR="00F53458">
          <w:t xml:space="preserve"> (ii)</w:t>
        </w:r>
      </w:ins>
      <w:ins w:id="924" w:author="Urfels, Anton (IRRI)" w:date="2023-10-08T00:19:00Z">
        <w:r>
          <w:t xml:space="preserve"> systems level</w:t>
        </w:r>
      </w:ins>
      <w:ins w:id="925" w:author="Urfels, Anton (IRRI)" w:date="2023-10-08T00:16:00Z">
        <w:r w:rsidR="00F53458">
          <w:t xml:space="preserve"> revenue, and (iii)</w:t>
        </w:r>
      </w:ins>
      <w:ins w:id="926" w:author="Urfels, Anton (IRRI)" w:date="2023-10-08T00:19:00Z">
        <w:r>
          <w:t xml:space="preserve"> system level</w:t>
        </w:r>
      </w:ins>
      <w:ins w:id="927" w:author="Urfels, Anton (IRRI)" w:date="2023-10-08T00:16:00Z">
        <w:r w:rsidR="00F53458">
          <w:t xml:space="preserve"> partial </w:t>
        </w:r>
      </w:ins>
      <w:ins w:id="928" w:author="Urfels, Anton (IRRI)" w:date="2023-10-08T00:19:00Z">
        <w:r>
          <w:t>profits</w:t>
        </w:r>
      </w:ins>
      <w:ins w:id="929" w:author="Urfels, Anton (IRRI)" w:date="2023-10-08T00:16:00Z">
        <w:r w:rsidR="00F53458">
          <w:t>. Finally,</w:t>
        </w:r>
      </w:ins>
      <w:ins w:id="930" w:author="Urfels, Anton (IRRI)" w:date="2023-10-08T00:18:00Z">
        <w:r w:rsidR="002E0461">
          <w:t xml:space="preserve"> (iv)</w:t>
        </w:r>
      </w:ins>
      <w:ins w:id="931" w:author="Urfels, Anton (IRRI)" w:date="2023-10-08T00:16:00Z">
        <w:r w:rsidR="00F53458">
          <w:t xml:space="preserve"> </w:t>
        </w:r>
      </w:ins>
      <w:ins w:id="932" w:author="Urfels, Anton (IRRI)" w:date="2023-10-08T00:17:00Z">
        <w:r w:rsidR="00F53458">
          <w:t xml:space="preserve">we determine </w:t>
        </w:r>
        <w:r w:rsidR="002E0461">
          <w:t>the most optimal planting strategy for risk averse farmers for each grid-cell acro</w:t>
        </w:r>
      </w:ins>
      <w:ins w:id="933" w:author="Urfels, Anton (IRRI)" w:date="2023-10-08T00:19:00Z">
        <w:r w:rsidR="00F7254E">
          <w:t>s</w:t>
        </w:r>
      </w:ins>
      <w:ins w:id="934" w:author="Urfels, Anton (IRRI)" w:date="2023-10-08T00:17:00Z">
        <w:r w:rsidR="002E0461">
          <w:t>s the IGP.</w:t>
        </w:r>
      </w:ins>
      <w:ins w:id="935" w:author="Urfels, Anton (IRRI)" w:date="2023-10-08T00:20:00Z">
        <w:r>
          <w:t xml:space="preserve"> </w:t>
        </w:r>
      </w:ins>
      <w:ins w:id="936" w:author="Urfels, Anton (IRRI)" w:date="2023-10-08T00:21:00Z">
        <w:r>
          <w:t xml:space="preserve">To determine which strategy performs best from a risk perspective, we use a novel method to estimate willingness to pay bounds through a stochastic dominance approach to determine which rice planting strategies are both economically beneficial and least risky. </w:t>
        </w:r>
      </w:ins>
      <w:ins w:id="937" w:author="Urfels, Anton (IRRI)" w:date="2023-10-07T10:12:00Z">
        <w:r w:rsidR="008521E4">
          <w:t>To assess economic returns, we multiply the simula</w:t>
        </w:r>
      </w:ins>
      <w:ins w:id="938" w:author="Urfels, Anton (IRRI)" w:date="2023-10-07T10:13:00Z">
        <w:r w:rsidR="008521E4">
          <w:t>ted yield outcomes with spatially explicit price data for rice and wheat.</w:t>
        </w:r>
      </w:ins>
      <w:ins w:id="939" w:author="Urfels, Anton (IRRI)" w:date="2023-10-07T10:14:00Z">
        <w:r w:rsidR="008521E4">
          <w:t xml:space="preserve"> </w:t>
        </w:r>
      </w:ins>
      <w:ins w:id="940" w:author="Urfels, Anton (IRRI)" w:date="2023-10-07T10:15:00Z">
        <w:r w:rsidR="008521E4">
          <w:t>S</w:t>
        </w:r>
      </w:ins>
      <w:ins w:id="941" w:author="Urfels, Anton (IRRI)" w:date="2023-10-07T10:14:00Z">
        <w:r w:rsidR="008521E4">
          <w:t>in</w:t>
        </w:r>
      </w:ins>
      <w:ins w:id="942" w:author="Urfels, Anton (IRRI)" w:date="2023-10-07T10:15:00Z">
        <w:r w:rsidR="008521E4">
          <w:t>ce the only variable cost of in the simulation is irrigation amount, we</w:t>
        </w:r>
      </w:ins>
      <w:ins w:id="943" w:author="Urfels, Anton (IRRI)" w:date="2023-10-07T10:17:00Z">
        <w:r w:rsidR="008521E4">
          <w:t xml:space="preserve"> consider their impact on the outputs and</w:t>
        </w:r>
      </w:ins>
      <w:ins w:id="944" w:author="Urfels, Anton (IRRI)" w:date="2023-10-07T10:16:00Z">
        <w:r w:rsidR="008521E4">
          <w:t xml:space="preserve"> calculat</w:t>
        </w:r>
      </w:ins>
      <w:ins w:id="945" w:author="Urfels, Anton (IRRI)" w:date="2023-10-07T10:17:00Z">
        <w:r w:rsidR="008521E4">
          <w:t>e partial profits</w:t>
        </w:r>
      </w:ins>
      <w:ins w:id="946" w:author="Urfels, Anton (IRRI)" w:date="2023-10-07T10:15:00Z">
        <w:r w:rsidR="008521E4">
          <w:t xml:space="preserve"> us</w:t>
        </w:r>
      </w:ins>
      <w:ins w:id="947" w:author="Urfels, Anton (IRRI)" w:date="2023-10-07T10:17:00Z">
        <w:r w:rsidR="008521E4">
          <w:t xml:space="preserve">ing </w:t>
        </w:r>
      </w:ins>
      <w:ins w:id="948" w:author="Urfels, Anton (IRRI)" w:date="2023-10-07T10:15:00Z">
        <w:r w:rsidR="008521E4">
          <w:t xml:space="preserve">common irrigation cost of </w:t>
        </w:r>
      </w:ins>
      <w:ins w:id="949" w:author="MKONDIWA, Maxwell (CIMMYT-India)" w:date="2023-10-07T14:09:00Z">
        <w:r w:rsidR="00B14FB4">
          <w:t>US$</w:t>
        </w:r>
      </w:ins>
      <w:ins w:id="950" w:author="MKONDIWA, Maxwell (CIMMYT-India)" w:date="2023-10-07T14:08:00Z">
        <w:r w:rsidR="00670625">
          <w:t>1</w:t>
        </w:r>
        <w:r w:rsidR="00F07F40">
          <w:t>.26</w:t>
        </w:r>
      </w:ins>
      <w:ins w:id="951" w:author="Urfels, Anton (IRRI)" w:date="2023-10-07T10:15:00Z">
        <w:del w:id="952" w:author="MKONDIWA, Maxwell (CIMMYT-India)" w:date="2023-10-07T14:06:00Z">
          <w:r w:rsidR="008521E4" w:rsidDel="001373F9">
            <w:delText>XX</w:delText>
          </w:r>
        </w:del>
        <w:r w:rsidR="008521E4">
          <w:t xml:space="preserve"> </w:t>
        </w:r>
      </w:ins>
      <w:ins w:id="953" w:author="Urfels, Anton (IRRI)" w:date="2023-10-07T10:16:00Z">
        <w:r w:rsidR="008521E4">
          <w:t>per m</w:t>
        </w:r>
        <w:r w:rsidR="008521E4" w:rsidRPr="008521E4">
          <w:rPr>
            <w:vertAlign w:val="superscript"/>
            <w:rPrChange w:id="954" w:author="Urfels, Anton (IRRI)" w:date="2023-10-07T10:16:00Z">
              <w:rPr/>
            </w:rPrChange>
          </w:rPr>
          <w:t>3</w:t>
        </w:r>
      </w:ins>
      <w:ins w:id="955" w:author="Urfels, Anton (IRRI)" w:date="2023-10-12T17:18:00Z">
        <w:r w:rsidR="007B019E">
          <w:rPr>
            <w:vertAlign w:val="superscript"/>
          </w:rPr>
          <w:t xml:space="preserve"> </w:t>
        </w:r>
      </w:ins>
      <w:r w:rsidR="007B019E" w:rsidRPr="007B019E">
        <w:rPr>
          <w:rPrChange w:id="956" w:author="Urfels, Anton (IRRI)" w:date="2023-10-12T17:20:00Z">
            <w:rPr>
              <w:vertAlign w:val="superscript"/>
            </w:rPr>
          </w:rPrChange>
        </w:rPr>
        <w:fldChar w:fldCharType="begin">
          <w:fldData xml:space="preserve">PEVuZE5vdGU+PENpdGU+PEF1dGhvcj5TaGFoPC9BdXRob3I+PFllYXI+MjAwOTwvWWVhcj48UmVj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</w:fldData>
        </w:fldChar>
      </w:r>
      <w:r w:rsidR="007B019E" w:rsidRPr="007B019E">
        <w:rPr>
          <w:rPrChange w:id="957" w:author="Urfels, Anton (IRRI)" w:date="2023-10-12T17:20:00Z">
            <w:rPr>
              <w:vertAlign w:val="superscript"/>
            </w:rPr>
          </w:rPrChange>
        </w:rPr>
        <w:instrText xml:space="preserve"> ADDIN EN.CITE </w:instrText>
      </w:r>
      <w:r w:rsidR="007B019E" w:rsidRPr="007B019E">
        <w:rPr>
          <w:rPrChange w:id="958" w:author="Urfels, Anton (IRRI)" w:date="2023-10-12T17:20:00Z">
            <w:rPr>
              <w:vertAlign w:val="superscript"/>
            </w:rPr>
          </w:rPrChange>
        </w:rPr>
        <w:fldChar w:fldCharType="begin">
          <w:fldData xml:space="preserve">PEVuZE5vdGU+PENpdGU+PEF1dGhvcj5TaGFoPC9BdXRob3I+PFllYXI+MjAwOTwvWWVhcj48UmVj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</w:fldData>
        </w:fldChar>
      </w:r>
      <w:r w:rsidR="007B019E" w:rsidRPr="007B019E">
        <w:rPr>
          <w:rPrChange w:id="959" w:author="Urfels, Anton (IRRI)" w:date="2023-10-12T17:20:00Z">
            <w:rPr>
              <w:vertAlign w:val="superscript"/>
            </w:rPr>
          </w:rPrChange>
        </w:rPr>
        <w:instrText xml:space="preserve"> ADDIN EN.CITE.DATA </w:instrText>
      </w:r>
      <w:r w:rsidR="007B019E" w:rsidRPr="007B019E">
        <w:rPr>
          <w:rPrChange w:id="960" w:author="Urfels, Anton (IRRI)" w:date="2023-10-12T17:20:00Z">
            <w:rPr>
              <w:vertAlign w:val="superscript"/>
            </w:rPr>
          </w:rPrChange>
        </w:rPr>
      </w:r>
      <w:r w:rsidR="007B019E" w:rsidRPr="007B019E">
        <w:rPr>
          <w:rPrChange w:id="961" w:author="Urfels, Anton (IRRI)" w:date="2023-10-12T17:20:00Z">
            <w:rPr>
              <w:vertAlign w:val="superscript"/>
            </w:rPr>
          </w:rPrChange>
        </w:rPr>
        <w:fldChar w:fldCharType="end"/>
      </w:r>
      <w:r w:rsidR="007B019E" w:rsidRPr="007B019E">
        <w:rPr>
          <w:rPrChange w:id="962" w:author="Urfels, Anton (IRRI)" w:date="2023-10-12T17:20:00Z">
            <w:rPr>
              <w:vertAlign w:val="superscript"/>
            </w:rPr>
          </w:rPrChange>
        </w:rPr>
        <w:fldChar w:fldCharType="separate"/>
      </w:r>
      <w:r w:rsidR="007B019E" w:rsidRPr="007B019E">
        <w:rPr>
          <w:noProof/>
          <w:rPrChange w:id="963" w:author="Urfels, Anton (IRRI)" w:date="2023-10-12T17:20:00Z">
            <w:rPr>
              <w:noProof/>
              <w:vertAlign w:val="superscript"/>
            </w:rPr>
          </w:rPrChange>
        </w:rPr>
        <w:t>(Shah et al., 2009; Urfels et al., 2020)</w:t>
      </w:r>
      <w:r w:rsidR="007B019E" w:rsidRPr="007B019E">
        <w:rPr>
          <w:rPrChange w:id="964" w:author="Urfels, Anton (IRRI)" w:date="2023-10-12T17:20:00Z">
            <w:rPr>
              <w:vertAlign w:val="superscript"/>
            </w:rPr>
          </w:rPrChange>
        </w:rPr>
        <w:fldChar w:fldCharType="end"/>
      </w:r>
      <w:ins w:id="965" w:author="Urfels, Anton (IRRI)" w:date="2023-10-12T17:18:00Z">
        <w:r w:rsidR="007B019E" w:rsidRPr="007B019E">
          <w:t xml:space="preserve"> </w:t>
        </w:r>
      </w:ins>
      <w:ins w:id="966" w:author="Urfels, Anton (IRRI)" w:date="2023-10-07T10:15:00Z">
        <w:r w:rsidR="008521E4">
          <w:t xml:space="preserve">and multiply it with the total </w:t>
        </w:r>
      </w:ins>
      <w:ins w:id="967" w:author="Urfels, Anton (IRRI)" w:date="2023-10-07T10:16:00Z">
        <w:r w:rsidR="008521E4">
          <w:t>irrigation amount required in each simulation.</w:t>
        </w:r>
      </w:ins>
      <w:ins w:id="968" w:author="Urfels, Anton (IRRI)" w:date="2023-10-07T10:18:00Z">
        <w:r w:rsidR="008451ED">
          <w:t xml:space="preserve"> </w:t>
        </w:r>
      </w:ins>
    </w:p>
    <w:p w14:paraId="4910E467" w14:textId="13035CC0" w:rsidR="008521E4" w:rsidRDefault="008451ED" w:rsidP="00E8562B">
      <w:pPr>
        <w:rPr>
          <w:ins w:id="969" w:author="Urfels, Anton (IRRI)" w:date="2023-10-07T10:06:00Z"/>
        </w:rPr>
      </w:pPr>
      <w:ins w:id="970" w:author="Urfels, Anton (IRRI)" w:date="2023-10-07T10:18:00Z">
        <w:r>
          <w:t>The remainder of this Methods section provides an over</w:t>
        </w:r>
      </w:ins>
      <w:ins w:id="971" w:author="Urfels, Anton (IRRI)" w:date="2023-10-07T10:19:00Z">
        <w:r>
          <w:t>view of (</w:t>
        </w:r>
        <w:proofErr w:type="spellStart"/>
        <w:r>
          <w:t>i</w:t>
        </w:r>
        <w:proofErr w:type="spellEnd"/>
        <w:r>
          <w:t>) our risk assessment approach</w:t>
        </w:r>
      </w:ins>
      <w:ins w:id="972" w:author="Urfels, Anton (IRRI)" w:date="2023-10-08T00:18:00Z">
        <w:r w:rsidR="002E0461">
          <w:t xml:space="preserve"> and (i</w:t>
        </w:r>
      </w:ins>
      <w:ins w:id="973" w:author="Urfels, Anton (IRRI)" w:date="2023-10-08T00:21:00Z">
        <w:r w:rsidR="00EE38AD">
          <w:t>i</w:t>
        </w:r>
      </w:ins>
      <w:ins w:id="974" w:author="Urfels, Anton (IRRI)" w:date="2023-10-08T00:18:00Z">
        <w:r w:rsidR="002E0461">
          <w:t>) more details on the input data</w:t>
        </w:r>
      </w:ins>
      <w:ins w:id="975" w:author="Urfels, Anton (IRRI)" w:date="2023-10-08T00:19:00Z">
        <w:r w:rsidR="002E0461">
          <w:t>.</w:t>
        </w:r>
      </w:ins>
    </w:p>
    <w:p w14:paraId="007E08A5" w14:textId="77777777" w:rsidR="00D25C89" w:rsidRPr="00E8562B" w:rsidRDefault="00D25C89">
      <w:pPr>
        <w:pPrChange w:id="976" w:author="Urfels, Anton (IRRI)" w:date="2023-10-07T10:03:00Z">
          <w:pPr>
            <w:pStyle w:val="Heading1"/>
          </w:pPr>
        </w:pPrChange>
      </w:pPr>
    </w:p>
    <w:p w14:paraId="7A744A06" w14:textId="012D2C00" w:rsidR="00066CE6" w:rsidRPr="00256197" w:rsidDel="00F53458" w:rsidRDefault="0076486E">
      <w:pPr>
        <w:pStyle w:val="Heading2"/>
        <w:rPr>
          <w:del w:id="977" w:author="Urfels, Anton (IRRI)" w:date="2023-10-08T00:13:00Z"/>
        </w:rPr>
      </w:pPr>
      <w:del w:id="978" w:author="Urfels, Anton (IRRI)" w:date="2023-10-08T00:13:00Z">
        <w:r w:rsidRPr="00256197" w:rsidDel="00F53458">
          <w:delText>2.</w:delText>
        </w:r>
        <w:r w:rsidR="00384752" w:rsidRPr="00256197" w:rsidDel="00F53458">
          <w:delText>1</w:delText>
        </w:r>
        <w:r w:rsidRPr="00256197" w:rsidDel="00F53458">
          <w:delText xml:space="preserve">. </w:delText>
        </w:r>
        <w:r w:rsidR="0096232C" w:rsidRPr="00256197" w:rsidDel="00F53458">
          <w:delText>APSIM spatially gridded crop model scenarios</w:delText>
        </w:r>
      </w:del>
    </w:p>
    <w:p w14:paraId="22B05249" w14:textId="6215BDB2" w:rsidR="00AC56BE" w:rsidRPr="00256197" w:rsidDel="00F53458" w:rsidRDefault="008C6397">
      <w:pPr>
        <w:pStyle w:val="Heading2"/>
        <w:rPr>
          <w:del w:id="979" w:author="Urfels, Anton (IRRI)" w:date="2023-10-08T00:13:00Z"/>
          <w:rPrChange w:id="980" w:author="Urfels, Anton (IRRI)" w:date="2023-10-06T20:02:00Z">
            <w:rPr>
              <w:del w:id="981" w:author="Urfels, Anton (IRRI)" w:date="2023-10-08T00:13:00Z"/>
              <w:rFonts w:ascii="Gill Sans MT" w:hAnsi="Gill Sans MT"/>
            </w:rPr>
          </w:rPrChange>
        </w:rPr>
        <w:pPrChange w:id="982" w:author="Urfels, Anton (IRRI)" w:date="2023-10-08T00:33:00Z">
          <w:pPr/>
        </w:pPrChange>
      </w:pPr>
      <w:del w:id="983" w:author="Urfels, Anton (IRRI)" w:date="2023-10-08T00:13:00Z">
        <w:r w:rsidRPr="00256197" w:rsidDel="00F53458">
          <w:rPr>
            <w:rPrChange w:id="984" w:author="Urfels, Anton (IRRI)" w:date="2023-10-06T20:02:00Z">
              <w:rPr>
                <w:rFonts w:ascii="Gill Sans MT" w:hAnsi="Gill Sans MT"/>
              </w:rPr>
            </w:rPrChange>
          </w:rPr>
          <w:delText xml:space="preserve">The data used in this paper </w:delText>
        </w:r>
        <w:r w:rsidR="00460395" w:rsidRPr="00256197" w:rsidDel="00F53458">
          <w:rPr>
            <w:rPrChange w:id="985" w:author="Urfels, Anton (IRRI)" w:date="2023-10-06T20:02:00Z">
              <w:rPr>
                <w:rFonts w:ascii="Gill Sans MT" w:hAnsi="Gill Sans MT"/>
              </w:rPr>
            </w:rPrChange>
          </w:rPr>
          <w:delText>was</w:delText>
        </w:r>
        <w:r w:rsidR="00475F01" w:rsidRPr="00256197" w:rsidDel="00F53458">
          <w:rPr>
            <w:rPrChange w:id="986" w:author="Urfels, Anton (IRRI)" w:date="2023-10-06T20:02:00Z">
              <w:rPr>
                <w:rFonts w:ascii="Gill Sans MT" w:hAnsi="Gill Sans MT"/>
              </w:rPr>
            </w:rPrChange>
          </w:rPr>
          <w:delText xml:space="preserve"> </w:delText>
        </w:r>
        <w:r w:rsidRPr="00256197" w:rsidDel="00F53458">
          <w:rPr>
            <w:rPrChange w:id="987" w:author="Urfels, Anton (IRRI)" w:date="2023-10-06T20:02:00Z">
              <w:rPr>
                <w:rFonts w:ascii="Gill Sans MT" w:hAnsi="Gill Sans MT"/>
              </w:rPr>
            </w:rPrChange>
          </w:rPr>
          <w:delText>based on</w:delText>
        </w:r>
        <w:r w:rsidR="009F75A0" w:rsidRPr="00256197" w:rsidDel="00F53458">
          <w:rPr>
            <w:rPrChange w:id="988" w:author="Urfels, Anton (IRRI)" w:date="2023-10-06T20:02:00Z">
              <w:rPr>
                <w:rFonts w:ascii="Gill Sans MT" w:hAnsi="Gill Sans MT"/>
              </w:rPr>
            </w:rPrChange>
          </w:rPr>
          <w:delText xml:space="preserve"> </w:delText>
        </w:r>
      </w:del>
      <w:del w:id="989" w:author="Urfels, Anton (IRRI)" w:date="2023-10-06T23:54:00Z">
        <w:r w:rsidR="009F75A0" w:rsidRPr="00256197" w:rsidDel="0006346B">
          <w:rPr>
            <w:rPrChange w:id="990" w:author="Urfels, Anton (IRRI)" w:date="2023-10-06T20:02:00Z">
              <w:rPr>
                <w:rFonts w:ascii="Gill Sans MT" w:hAnsi="Gill Sans MT"/>
              </w:rPr>
            </w:rPrChange>
          </w:rPr>
          <w:delText>pixelated</w:delText>
        </w:r>
        <w:r w:rsidR="00460395" w:rsidRPr="00256197" w:rsidDel="0006346B">
          <w:rPr>
            <w:rPrChange w:id="991" w:author="Urfels, Anton (IRRI)" w:date="2023-10-06T20:02:00Z">
              <w:rPr>
                <w:rFonts w:ascii="Gill Sans MT" w:hAnsi="Gill Sans MT"/>
              </w:rPr>
            </w:rPrChange>
          </w:rPr>
          <w:delText xml:space="preserve"> </w:delText>
        </w:r>
      </w:del>
      <w:del w:id="992" w:author="Urfels, Anton (IRRI)" w:date="2023-10-08T00:13:00Z">
        <w:r w:rsidR="00460395" w:rsidRPr="00256197" w:rsidDel="00F53458">
          <w:rPr>
            <w:rPrChange w:id="993" w:author="Urfels, Anton (IRRI)" w:date="2023-10-06T20:02:00Z">
              <w:rPr>
                <w:rFonts w:ascii="Gill Sans MT" w:hAnsi="Gill Sans MT"/>
              </w:rPr>
            </w:rPrChange>
          </w:rPr>
          <w:delText>APSIM</w:delText>
        </w:r>
        <w:r w:rsidRPr="00256197" w:rsidDel="00F53458">
          <w:rPr>
            <w:rPrChange w:id="994" w:author="Urfels, Anton (IRRI)" w:date="2023-10-06T20:02:00Z">
              <w:rPr>
                <w:rFonts w:ascii="Gill Sans MT" w:hAnsi="Gill Sans MT"/>
              </w:rPr>
            </w:rPrChange>
          </w:rPr>
          <w:delText xml:space="preserve"> crop</w:delText>
        </w:r>
        <w:r w:rsidR="00D46315" w:rsidRPr="00256197" w:rsidDel="00F53458">
          <w:rPr>
            <w:rPrChange w:id="995" w:author="Urfels, Anton (IRRI)" w:date="2023-10-06T20:02:00Z">
              <w:rPr>
                <w:rFonts w:ascii="Gill Sans MT" w:hAnsi="Gill Sans MT"/>
              </w:rPr>
            </w:rPrChange>
          </w:rPr>
          <w:delText xml:space="preserve"> growth</w:delText>
        </w:r>
        <w:r w:rsidRPr="00256197" w:rsidDel="00F53458">
          <w:rPr>
            <w:rPrChange w:id="996" w:author="Urfels, Anton (IRRI)" w:date="2023-10-06T20:02:00Z">
              <w:rPr>
                <w:rFonts w:ascii="Gill Sans MT" w:hAnsi="Gill Sans MT"/>
              </w:rPr>
            </w:rPrChange>
          </w:rPr>
          <w:delText xml:space="preserve"> simulation model results </w:delText>
        </w:r>
        <w:r w:rsidR="009F75A0" w:rsidRPr="00256197" w:rsidDel="00F53458">
          <w:rPr>
            <w:rPrChange w:id="997" w:author="Urfels, Anton (IRRI)" w:date="2023-10-06T20:02:00Z">
              <w:rPr>
                <w:rFonts w:ascii="Gill Sans MT" w:hAnsi="Gill Sans MT"/>
              </w:rPr>
            </w:rPrChange>
          </w:rPr>
          <w:delText xml:space="preserve">for </w:delText>
        </w:r>
        <w:r w:rsidR="00497953" w:rsidRPr="00256197" w:rsidDel="00F53458">
          <w:rPr>
            <w:rPrChange w:id="998" w:author="Urfels, Anton (IRRI)" w:date="2023-10-06T20:02:00Z">
              <w:rPr>
                <w:rFonts w:ascii="Gill Sans MT" w:hAnsi="Gill Sans MT"/>
              </w:rPr>
            </w:rPrChange>
          </w:rPr>
          <w:delText xml:space="preserve">climate variables for the period 1982-2015 </w:delText>
        </w:r>
        <w:r w:rsidRPr="00256197" w:rsidDel="00F53458">
          <w:rPr>
            <w:rPrChange w:id="999" w:author="Urfels, Anton (IRRI)" w:date="2023-10-06T20:02:00Z">
              <w:rPr>
                <w:rFonts w:ascii="Gill Sans MT" w:hAnsi="Gill Sans MT"/>
              </w:rPr>
            </w:rPrChange>
          </w:rPr>
          <w:delText>reported in Urfels et al (2022) and Montes et al (2022).</w:delText>
        </w:r>
      </w:del>
      <w:del w:id="1000" w:author="Urfels, Anton (IRRI)" w:date="2023-10-06T23:54:00Z">
        <w:r w:rsidRPr="00256197" w:rsidDel="0006346B">
          <w:rPr>
            <w:rPrChange w:id="1001" w:author="Urfels, Anton (IRRI)" w:date="2023-10-06T20:02:00Z">
              <w:rPr>
                <w:rFonts w:ascii="Gill Sans MT" w:hAnsi="Gill Sans MT"/>
              </w:rPr>
            </w:rPrChange>
          </w:rPr>
          <w:delText xml:space="preserve"> </w:delText>
        </w:r>
        <w:commentRangeStart w:id="1002"/>
        <w:r w:rsidR="00DA1B3E" w:rsidRPr="00256197" w:rsidDel="0006346B">
          <w:rPr>
            <w:rPrChange w:id="1003" w:author="Urfels, Anton (IRRI)" w:date="2023-10-06T20:02:00Z">
              <w:rPr>
                <w:rFonts w:ascii="Gill Sans MT" w:hAnsi="Gill Sans MT"/>
              </w:rPr>
            </w:rPrChange>
          </w:rPr>
          <w:delText>The crop simulation model is based on APSIM</w:delText>
        </w:r>
      </w:del>
      <w:del w:id="1004" w:author="Urfels, Anton (IRRI)" w:date="2023-10-08T00:13:00Z">
        <w:r w:rsidR="00163A20" w:rsidRPr="00256197" w:rsidDel="00F53458">
          <w:rPr>
            <w:rStyle w:val="FootnoteReference"/>
            <w:rFonts w:cs="Times New Roman"/>
            <w:rPrChange w:id="1005" w:author="Urfels, Anton (IRRI)" w:date="2023-10-06T20:02:00Z">
              <w:rPr>
                <w:rStyle w:val="FootnoteReference"/>
                <w:rFonts w:ascii="Gill Sans MT" w:hAnsi="Gill Sans MT"/>
              </w:rPr>
            </w:rPrChange>
          </w:rPr>
          <w:footnoteReference w:id="3"/>
        </w:r>
        <w:r w:rsidR="00DA1B3E" w:rsidRPr="00256197" w:rsidDel="00F53458">
          <w:rPr>
            <w:rPrChange w:id="1017" w:author="Urfels, Anton (IRRI)" w:date="2023-10-06T20:02:00Z">
              <w:rPr>
                <w:rFonts w:ascii="Gill Sans MT" w:hAnsi="Gill Sans MT"/>
              </w:rPr>
            </w:rPrChange>
          </w:rPr>
          <w:delText xml:space="preserve">. </w:delText>
        </w:r>
        <w:commentRangeEnd w:id="1002"/>
        <w:r w:rsidR="00572C6D" w:rsidRPr="00256197" w:rsidDel="00F53458">
          <w:rPr>
            <w:rStyle w:val="CommentReference"/>
            <w:rFonts w:cs="Times New Roman"/>
            <w:lang w:val="en-US"/>
          </w:rPr>
          <w:commentReference w:id="1002"/>
        </w:r>
        <w:r w:rsidR="00E4332F" w:rsidRPr="00256197" w:rsidDel="00F53458">
          <w:rPr>
            <w:rPrChange w:id="1018" w:author="Urfels, Anton (IRRI)" w:date="2023-10-06T20:02:00Z">
              <w:rPr>
                <w:rFonts w:ascii="Gill Sans MT" w:hAnsi="Gill Sans MT"/>
              </w:rPr>
            </w:rPrChange>
          </w:rPr>
          <w:delText>We use</w:delText>
        </w:r>
        <w:r w:rsidR="00C274BB" w:rsidRPr="00256197" w:rsidDel="00F53458">
          <w:rPr>
            <w:rPrChange w:id="1019" w:author="Urfels, Anton (IRRI)" w:date="2023-10-06T20:02:00Z">
              <w:rPr>
                <w:rFonts w:ascii="Gill Sans MT" w:hAnsi="Gill Sans MT"/>
              </w:rPr>
            </w:rPrChange>
          </w:rPr>
          <w:delText xml:space="preserve"> seven scenarios from</w:delText>
        </w:r>
        <w:r w:rsidR="00E4332F" w:rsidRPr="00256197" w:rsidDel="00F53458">
          <w:rPr>
            <w:rPrChange w:id="1020" w:author="Urfels, Anton (IRRI)" w:date="2023-10-06T20:02:00Z">
              <w:rPr>
                <w:rFonts w:ascii="Gill Sans MT" w:hAnsi="Gill Sans MT"/>
              </w:rPr>
            </w:rPrChange>
          </w:rPr>
          <w:delText xml:space="preserve"> crop simulation results </w:delText>
        </w:r>
        <w:r w:rsidR="00C274BB" w:rsidRPr="00256197" w:rsidDel="00F53458">
          <w:rPr>
            <w:rPrChange w:id="1021" w:author="Urfels, Anton (IRRI)" w:date="2023-10-06T20:02:00Z">
              <w:rPr>
                <w:rFonts w:ascii="Gill Sans MT" w:hAnsi="Gill Sans MT"/>
              </w:rPr>
            </w:rPrChange>
          </w:rPr>
          <w:delText>reported in</w:delText>
        </w:r>
        <w:r w:rsidR="00E4332F" w:rsidRPr="00256197" w:rsidDel="00F53458">
          <w:rPr>
            <w:rPrChange w:id="1022" w:author="Urfels, Anton (IRRI)" w:date="2023-10-06T20:02:00Z">
              <w:rPr>
                <w:rFonts w:ascii="Gill Sans MT" w:hAnsi="Gill Sans MT"/>
              </w:rPr>
            </w:rPrChange>
          </w:rPr>
          <w:delText xml:space="preserve"> Urfels et al (</w:delText>
        </w:r>
        <w:r w:rsidR="00C274BB" w:rsidRPr="00256197" w:rsidDel="00F53458">
          <w:rPr>
            <w:rPrChange w:id="1023" w:author="Urfels, Anton (IRRI)" w:date="2023-10-06T20:02:00Z">
              <w:rPr>
                <w:rFonts w:ascii="Gill Sans MT" w:hAnsi="Gill Sans MT"/>
              </w:rPr>
            </w:rPrChange>
          </w:rPr>
          <w:delText xml:space="preserve">2022). The </w:delText>
        </w:r>
        <w:r w:rsidR="009F6646" w:rsidRPr="00256197" w:rsidDel="00F53458">
          <w:rPr>
            <w:rPrChange w:id="1024" w:author="Urfels, Anton (IRRI)" w:date="2023-10-06T20:02:00Z">
              <w:rPr>
                <w:rFonts w:ascii="Gill Sans MT" w:hAnsi="Gill Sans MT"/>
              </w:rPr>
            </w:rPrChange>
          </w:rPr>
          <w:delText>scenarios correspond to variation i</w:delText>
        </w:r>
        <w:r w:rsidR="009B3679" w:rsidRPr="00256197" w:rsidDel="00F53458">
          <w:rPr>
            <w:rPrChange w:id="1025" w:author="Urfels, Anton (IRRI)" w:date="2023-10-06T20:02:00Z">
              <w:rPr>
                <w:rFonts w:ascii="Gill Sans MT" w:hAnsi="Gill Sans MT"/>
              </w:rPr>
            </w:rPrChange>
          </w:rPr>
          <w:delText>n</w:delText>
        </w:r>
        <w:r w:rsidR="009F6646" w:rsidRPr="00256197" w:rsidDel="00F53458">
          <w:rPr>
            <w:rPrChange w:id="1026" w:author="Urfels, Anton (IRRI)" w:date="2023-10-06T20:02:00Z">
              <w:rPr>
                <w:rFonts w:ascii="Gill Sans MT" w:hAnsi="Gill Sans MT"/>
              </w:rPr>
            </w:rPrChange>
          </w:rPr>
          <w:delText xml:space="preserve"> irrigation, varietal duration and the planting </w:delText>
        </w:r>
        <w:r w:rsidR="004F64A0" w:rsidRPr="00256197" w:rsidDel="00F53458">
          <w:rPr>
            <w:rPrChange w:id="1027" w:author="Urfels, Anton (IRRI)" w:date="2023-10-06T20:02:00Z">
              <w:rPr>
                <w:rFonts w:ascii="Gill Sans MT" w:hAnsi="Gill Sans MT"/>
              </w:rPr>
            </w:rPrChange>
          </w:rPr>
          <w:delText xml:space="preserve">of rice at the onset of the monsoon. </w:delText>
        </w:r>
        <w:r w:rsidR="002474D5" w:rsidRPr="00256197" w:rsidDel="00F53458">
          <w:rPr>
            <w:rPrChange w:id="1028" w:author="Urfels, Anton (IRRI)" w:date="2023-10-06T20:02:00Z">
              <w:rPr>
                <w:rFonts w:ascii="Gill Sans MT" w:hAnsi="Gill Sans MT"/>
              </w:rPr>
            </w:rPrChange>
          </w:rPr>
          <w:delText>Table 1 shows the details fo</w:delText>
        </w:r>
        <w:r w:rsidR="007556DA" w:rsidRPr="00256197" w:rsidDel="00F53458">
          <w:rPr>
            <w:rPrChange w:id="1029" w:author="Urfels, Anton (IRRI)" w:date="2023-10-06T20:02:00Z">
              <w:rPr>
                <w:rFonts w:ascii="Gill Sans MT" w:hAnsi="Gill Sans MT"/>
              </w:rPr>
            </w:rPrChange>
          </w:rPr>
          <w:delText>r</w:delText>
        </w:r>
        <w:r w:rsidR="002474D5" w:rsidRPr="00256197" w:rsidDel="00F53458">
          <w:rPr>
            <w:rPrChange w:id="1030" w:author="Urfels, Anton (IRRI)" w:date="2023-10-06T20:02:00Z">
              <w:rPr>
                <w:rFonts w:ascii="Gill Sans MT" w:hAnsi="Gill Sans MT"/>
              </w:rPr>
            </w:rPrChange>
          </w:rPr>
          <w:delText xml:space="preserve"> the scenari</w:delText>
        </w:r>
        <w:r w:rsidR="007556DA" w:rsidRPr="00256197" w:rsidDel="00F53458">
          <w:rPr>
            <w:rPrChange w:id="1031" w:author="Urfels, Anton (IRRI)" w:date="2023-10-06T20:02:00Z">
              <w:rPr>
                <w:rFonts w:ascii="Gill Sans MT" w:hAnsi="Gill Sans MT"/>
              </w:rPr>
            </w:rPrChange>
          </w:rPr>
          <w:delText xml:space="preserve">os. </w:delText>
        </w:r>
      </w:del>
    </w:p>
    <w:p w14:paraId="2FFF0244" w14:textId="6454B2BE" w:rsidR="00E668AD" w:rsidRPr="00256197" w:rsidDel="00F53458" w:rsidRDefault="00E668AD">
      <w:pPr>
        <w:pStyle w:val="Heading2"/>
        <w:rPr>
          <w:del w:id="1032" w:author="Urfels, Anton (IRRI)" w:date="2023-10-08T00:13:00Z"/>
          <w:rPrChange w:id="1033" w:author="Urfels, Anton (IRRI)" w:date="2023-10-06T20:02:00Z">
            <w:rPr>
              <w:del w:id="1034" w:author="Urfels, Anton (IRRI)" w:date="2023-10-08T00:13:00Z"/>
              <w:rFonts w:ascii="Gill Sans MT" w:hAnsi="Gill Sans MT"/>
            </w:rPr>
          </w:rPrChange>
        </w:rPr>
        <w:pPrChange w:id="1035" w:author="Urfels, Anton (IRRI)" w:date="2023-10-08T00:33:00Z">
          <w:pPr/>
        </w:pPrChange>
      </w:pPr>
      <w:del w:id="1036" w:author="Urfels, Anton (IRRI)" w:date="2023-10-08T00:13:00Z">
        <w:r w:rsidRPr="00256197" w:rsidDel="00F53458">
          <w:rPr>
            <w:rPrChange w:id="1037" w:author="Urfels, Anton (IRRI)" w:date="2023-10-06T20:02:00Z">
              <w:rPr>
                <w:rFonts w:ascii="Gill Sans MT" w:hAnsi="Gill Sans MT"/>
              </w:rPr>
            </w:rPrChange>
          </w:rPr>
          <w:delText>Table</w:delText>
        </w:r>
        <w:r w:rsidR="003F509D" w:rsidRPr="00256197" w:rsidDel="00F53458">
          <w:rPr>
            <w:rPrChange w:id="1038" w:author="Urfels, Anton (IRRI)" w:date="2023-10-06T20:02:00Z">
              <w:rPr>
                <w:rFonts w:ascii="Gill Sans MT" w:hAnsi="Gill Sans MT"/>
              </w:rPr>
            </w:rPrChange>
          </w:rPr>
          <w:delText xml:space="preserve"> 1</w:delText>
        </w:r>
        <w:r w:rsidR="001E4CFD" w:rsidRPr="00256197" w:rsidDel="00F53458">
          <w:rPr>
            <w:rPrChange w:id="1039" w:author="Urfels, Anton (IRRI)" w:date="2023-10-06T20:02:00Z">
              <w:rPr>
                <w:rFonts w:ascii="Gill Sans MT" w:hAnsi="Gill Sans MT"/>
              </w:rPr>
            </w:rPrChange>
          </w:rPr>
          <w:delText>: S</w:delText>
        </w:r>
        <w:r w:rsidR="0042319F" w:rsidRPr="00256197" w:rsidDel="00F53458">
          <w:rPr>
            <w:rPrChange w:id="1040" w:author="Urfels, Anton (IRRI)" w:date="2023-10-06T20:02:00Z">
              <w:rPr>
                <w:rFonts w:ascii="Gill Sans MT" w:hAnsi="Gill Sans MT"/>
              </w:rPr>
            </w:rPrChange>
          </w:rPr>
          <w:delText>cenarios</w:delText>
        </w:r>
      </w:del>
    </w:p>
    <w:tbl>
      <w:tblPr>
        <w:tblStyle w:val="PlainTable2"/>
        <w:tblW w:w="5000" w:type="pct"/>
        <w:jc w:val="center"/>
        <w:tblLook w:val="0620" w:firstRow="1" w:lastRow="0" w:firstColumn="0" w:lastColumn="0" w:noHBand="1" w:noVBand="1"/>
      </w:tblPr>
      <w:tblGrid>
        <w:gridCol w:w="2465"/>
        <w:gridCol w:w="2275"/>
        <w:gridCol w:w="4286"/>
      </w:tblGrid>
      <w:tr w:rsidR="002474D5" w:rsidRPr="00256197" w:rsidDel="00F53458" w14:paraId="21747F9C" w14:textId="6E7E0610" w:rsidTr="002474D5">
        <w:trPr>
          <w:cnfStyle w:val="100000000000" w:firstRow="1" w:lastRow="0" w:firstColumn="0" w:lastColumn="0" w:oddVBand="0" w:evenVBand="0" w:oddHBand="0" w:evenHBand="0" w:firstRowFirstColumn="0" w:firstRowLastColumn="0" w:lastRowFirstColumn="0" w:lastRowLastColumn="0"/>
          <w:jc w:val="center"/>
          <w:del w:id="1041" w:author="Urfels, Anton (IRRI)" w:date="2023-10-08T00:13:00Z"/>
        </w:trPr>
        <w:tc>
          <w:tcPr>
            <w:tcW w:w="1366" w:type="pct"/>
          </w:tcPr>
          <w:p w14:paraId="3E0CD1C4" w14:textId="3BA78985" w:rsidR="002474D5" w:rsidRPr="00256197" w:rsidDel="00F53458" w:rsidRDefault="002474D5">
            <w:pPr>
              <w:pStyle w:val="Heading2"/>
              <w:rPr>
                <w:del w:id="1042" w:author="Urfels, Anton (IRRI)" w:date="2023-10-08T00:13:00Z"/>
                <w:rPrChange w:id="1043" w:author="Urfels, Anton (IRRI)" w:date="2023-10-06T20:02:00Z">
                  <w:rPr>
                    <w:del w:id="1044" w:author="Urfels, Anton (IRRI)" w:date="2023-10-08T00:13:00Z"/>
                    <w:rFonts w:ascii="Gill Sans MT" w:hAnsi="Gill Sans MT"/>
                  </w:rPr>
                </w:rPrChange>
              </w:rPr>
              <w:pPrChange w:id="1045" w:author="Urfels, Anton (IRRI)" w:date="2023-10-08T00:33:00Z">
                <w:pPr>
                  <w:spacing w:line="240" w:lineRule="auto"/>
                </w:pPr>
              </w:pPrChange>
            </w:pPr>
            <w:del w:id="1046" w:author="Urfels, Anton (IRRI)" w:date="2023-10-08T00:13:00Z">
              <w:r w:rsidRPr="00256197" w:rsidDel="00F53458">
                <w:rPr>
                  <w:b/>
                  <w:rPrChange w:id="1047" w:author="Urfels, Anton (IRRI)" w:date="2023-10-06T20:02:00Z">
                    <w:rPr>
                      <w:rFonts w:ascii="Gill Sans MT" w:hAnsi="Gill Sans MT"/>
                    </w:rPr>
                  </w:rPrChange>
                </w:rPr>
                <w:delText>Scenario number</w:delText>
              </w:r>
            </w:del>
          </w:p>
        </w:tc>
        <w:tc>
          <w:tcPr>
            <w:tcW w:w="1260" w:type="pct"/>
          </w:tcPr>
          <w:p w14:paraId="4E6F6041" w14:textId="11E50300" w:rsidR="002474D5" w:rsidRPr="00256197" w:rsidDel="00F53458" w:rsidRDefault="002474D5">
            <w:pPr>
              <w:pStyle w:val="Heading2"/>
              <w:rPr>
                <w:del w:id="1048" w:author="Urfels, Anton (IRRI)" w:date="2023-10-08T00:13:00Z"/>
                <w:rPrChange w:id="1049" w:author="Urfels, Anton (IRRI)" w:date="2023-10-06T20:02:00Z">
                  <w:rPr>
                    <w:del w:id="1050" w:author="Urfels, Anton (IRRI)" w:date="2023-10-08T00:13:00Z"/>
                    <w:rFonts w:ascii="Gill Sans MT" w:hAnsi="Gill Sans MT"/>
                  </w:rPr>
                </w:rPrChange>
              </w:rPr>
              <w:pPrChange w:id="1051" w:author="Urfels, Anton (IRRI)" w:date="2023-10-08T00:33:00Z">
                <w:pPr>
                  <w:spacing w:line="240" w:lineRule="auto"/>
                </w:pPr>
              </w:pPrChange>
            </w:pPr>
            <w:del w:id="1052" w:author="Urfels, Anton (IRRI)" w:date="2023-10-08T00:13:00Z">
              <w:r w:rsidRPr="00256197" w:rsidDel="00F53458">
                <w:rPr>
                  <w:b/>
                  <w:rPrChange w:id="1053" w:author="Urfels, Anton (IRRI)" w:date="2023-10-06T20:02:00Z">
                    <w:rPr>
                      <w:rFonts w:ascii="Gill Sans MT" w:hAnsi="Gill Sans MT"/>
                    </w:rPr>
                  </w:rPrChange>
                </w:rPr>
                <w:delText>Rice planting strategy</w:delText>
              </w:r>
            </w:del>
          </w:p>
        </w:tc>
        <w:tc>
          <w:tcPr>
            <w:tcW w:w="2374" w:type="pct"/>
          </w:tcPr>
          <w:p w14:paraId="3BFE2F97" w14:textId="2D5D471E" w:rsidR="002474D5" w:rsidRPr="00256197" w:rsidDel="00F53458" w:rsidRDefault="002474D5">
            <w:pPr>
              <w:pStyle w:val="Heading2"/>
              <w:rPr>
                <w:del w:id="1054" w:author="Urfels, Anton (IRRI)" w:date="2023-10-08T00:13:00Z"/>
                <w:rPrChange w:id="1055" w:author="Urfels, Anton (IRRI)" w:date="2023-10-06T20:02:00Z">
                  <w:rPr>
                    <w:del w:id="1056" w:author="Urfels, Anton (IRRI)" w:date="2023-10-08T00:13:00Z"/>
                    <w:rFonts w:ascii="Gill Sans MT" w:hAnsi="Gill Sans MT"/>
                  </w:rPr>
                </w:rPrChange>
              </w:rPr>
              <w:pPrChange w:id="1057" w:author="Urfels, Anton (IRRI)" w:date="2023-10-08T00:33:00Z">
                <w:pPr>
                  <w:spacing w:line="240" w:lineRule="auto"/>
                </w:pPr>
              </w:pPrChange>
            </w:pPr>
            <w:del w:id="1058" w:author="Urfels, Anton (IRRI)" w:date="2023-10-08T00:13:00Z">
              <w:r w:rsidRPr="00256197" w:rsidDel="00F53458">
                <w:rPr>
                  <w:b/>
                  <w:rPrChange w:id="1059" w:author="Urfels, Anton (IRRI)" w:date="2023-10-06T20:02:00Z">
                    <w:rPr>
                      <w:rFonts w:ascii="Gill Sans MT" w:hAnsi="Gill Sans MT"/>
                    </w:rPr>
                  </w:rPrChange>
                </w:rPr>
                <w:delText>Description</w:delText>
              </w:r>
            </w:del>
          </w:p>
        </w:tc>
      </w:tr>
      <w:tr w:rsidR="002474D5" w:rsidRPr="00256197" w:rsidDel="00F53458" w14:paraId="4434B862" w14:textId="488F6FA0" w:rsidTr="002474D5">
        <w:trPr>
          <w:jc w:val="center"/>
          <w:del w:id="1060" w:author="Urfels, Anton (IRRI)" w:date="2023-10-08T00:13:00Z"/>
        </w:trPr>
        <w:tc>
          <w:tcPr>
            <w:tcW w:w="1366" w:type="pct"/>
          </w:tcPr>
          <w:p w14:paraId="4E2DD28D" w14:textId="7D585890" w:rsidR="002474D5" w:rsidRPr="00256197" w:rsidDel="00F53458" w:rsidRDefault="002474D5">
            <w:pPr>
              <w:pStyle w:val="Heading2"/>
              <w:rPr>
                <w:del w:id="1061" w:author="Urfels, Anton (IRRI)" w:date="2023-10-08T00:13:00Z"/>
                <w:rPrChange w:id="1062" w:author="Urfels, Anton (IRRI)" w:date="2023-10-06T20:02:00Z">
                  <w:rPr>
                    <w:del w:id="1063" w:author="Urfels, Anton (IRRI)" w:date="2023-10-08T00:13:00Z"/>
                    <w:rFonts w:ascii="Gill Sans MT" w:hAnsi="Gill Sans MT"/>
                  </w:rPr>
                </w:rPrChange>
              </w:rPr>
              <w:pPrChange w:id="1064" w:author="Urfels, Anton (IRRI)" w:date="2023-10-08T00:33:00Z">
                <w:pPr>
                  <w:spacing w:line="240" w:lineRule="auto"/>
                </w:pPr>
              </w:pPrChange>
            </w:pPr>
            <w:del w:id="1065" w:author="Urfels, Anton (IRRI)" w:date="2023-10-08T00:13:00Z">
              <w:r w:rsidRPr="00256197" w:rsidDel="00F53458">
                <w:rPr>
                  <w:rPrChange w:id="1066" w:author="Urfels, Anton (IRRI)" w:date="2023-10-06T20:02:00Z">
                    <w:rPr>
                      <w:rFonts w:ascii="Gill Sans MT" w:hAnsi="Gill Sans MT"/>
                    </w:rPr>
                  </w:rPrChange>
                </w:rPr>
                <w:delText>S0</w:delText>
              </w:r>
            </w:del>
          </w:p>
        </w:tc>
        <w:tc>
          <w:tcPr>
            <w:tcW w:w="1260" w:type="pct"/>
          </w:tcPr>
          <w:p w14:paraId="5D0C742F" w14:textId="630640D2" w:rsidR="002474D5" w:rsidRPr="00256197" w:rsidDel="00F53458" w:rsidRDefault="002474D5">
            <w:pPr>
              <w:pStyle w:val="Heading2"/>
              <w:rPr>
                <w:del w:id="1067" w:author="Urfels, Anton (IRRI)" w:date="2023-10-08T00:13:00Z"/>
                <w:rPrChange w:id="1068" w:author="Urfels, Anton (IRRI)" w:date="2023-10-06T20:02:00Z">
                  <w:rPr>
                    <w:del w:id="1069" w:author="Urfels, Anton (IRRI)" w:date="2023-10-08T00:13:00Z"/>
                    <w:rFonts w:ascii="Gill Sans MT" w:hAnsi="Gill Sans MT"/>
                  </w:rPr>
                </w:rPrChange>
              </w:rPr>
              <w:pPrChange w:id="1070" w:author="Urfels, Anton (IRRI)" w:date="2023-10-08T00:33:00Z">
                <w:pPr>
                  <w:spacing w:line="240" w:lineRule="auto"/>
                </w:pPr>
              </w:pPrChange>
            </w:pPr>
            <w:del w:id="1071" w:author="Urfels, Anton (IRRI)" w:date="2023-10-08T00:13:00Z">
              <w:r w:rsidRPr="00256197" w:rsidDel="00F53458">
                <w:rPr>
                  <w:rPrChange w:id="1072" w:author="Urfels, Anton (IRRI)" w:date="2023-10-06T20:02:00Z">
                    <w:rPr>
                      <w:rFonts w:ascii="Gill Sans MT" w:hAnsi="Gill Sans MT"/>
                    </w:rPr>
                  </w:rPrChange>
                </w:rPr>
                <w:delText>Farmer practice</w:delText>
              </w:r>
            </w:del>
          </w:p>
        </w:tc>
        <w:tc>
          <w:tcPr>
            <w:tcW w:w="2374" w:type="pct"/>
          </w:tcPr>
          <w:p w14:paraId="36A071A6" w14:textId="687E18EF" w:rsidR="002474D5" w:rsidRPr="00256197" w:rsidDel="00F53458" w:rsidRDefault="002474D5">
            <w:pPr>
              <w:pStyle w:val="Heading2"/>
              <w:rPr>
                <w:del w:id="1073" w:author="Urfels, Anton (IRRI)" w:date="2023-10-08T00:13:00Z"/>
                <w:rPrChange w:id="1074" w:author="Urfels, Anton (IRRI)" w:date="2023-10-06T20:02:00Z">
                  <w:rPr>
                    <w:del w:id="1075" w:author="Urfels, Anton (IRRI)" w:date="2023-10-08T00:13:00Z"/>
                    <w:rFonts w:ascii="Gill Sans MT" w:hAnsi="Gill Sans MT"/>
                  </w:rPr>
                </w:rPrChange>
              </w:rPr>
              <w:pPrChange w:id="1076" w:author="Urfels, Anton (IRRI)" w:date="2023-10-08T00:33:00Z">
                <w:pPr>
                  <w:spacing w:line="240" w:lineRule="auto"/>
                </w:pPr>
              </w:pPrChange>
            </w:pPr>
            <w:del w:id="1077" w:author="Urfels, Anton (IRRI)" w:date="2023-10-08T00:13:00Z">
              <w:r w:rsidRPr="00256197" w:rsidDel="00F53458">
                <w:rPr>
                  <w:rPrChange w:id="1078" w:author="Urfels, Anton (IRRI)" w:date="2023-10-06T20:02:00Z">
                    <w:rPr>
                      <w:rFonts w:ascii="Gill Sans MT" w:hAnsi="Gill Sans MT"/>
                    </w:rPr>
                  </w:rPrChange>
                </w:rPr>
                <w:delText>Farmers’ practice baseline without nutrient and water limitations to understand current limits</w:delText>
              </w:r>
            </w:del>
          </w:p>
        </w:tc>
      </w:tr>
      <w:tr w:rsidR="002474D5" w:rsidRPr="00256197" w:rsidDel="00F53458" w14:paraId="4DEC01B0" w14:textId="55BD970C" w:rsidTr="002474D5">
        <w:trPr>
          <w:jc w:val="center"/>
          <w:del w:id="1079" w:author="Urfels, Anton (IRRI)" w:date="2023-10-08T00:13:00Z"/>
        </w:trPr>
        <w:tc>
          <w:tcPr>
            <w:tcW w:w="1366" w:type="pct"/>
          </w:tcPr>
          <w:p w14:paraId="68CDF14C" w14:textId="1EAC1570" w:rsidR="002474D5" w:rsidRPr="00256197" w:rsidDel="00F53458" w:rsidRDefault="002474D5">
            <w:pPr>
              <w:pStyle w:val="Heading2"/>
              <w:rPr>
                <w:del w:id="1080" w:author="Urfels, Anton (IRRI)" w:date="2023-10-08T00:13:00Z"/>
                <w:rPrChange w:id="1081" w:author="Urfels, Anton (IRRI)" w:date="2023-10-06T20:02:00Z">
                  <w:rPr>
                    <w:del w:id="1082" w:author="Urfels, Anton (IRRI)" w:date="2023-10-08T00:13:00Z"/>
                    <w:rFonts w:ascii="Gill Sans MT" w:hAnsi="Gill Sans MT"/>
                  </w:rPr>
                </w:rPrChange>
              </w:rPr>
              <w:pPrChange w:id="1083" w:author="Urfels, Anton (IRRI)" w:date="2023-10-08T00:33:00Z">
                <w:pPr>
                  <w:spacing w:line="240" w:lineRule="auto"/>
                </w:pPr>
              </w:pPrChange>
            </w:pPr>
            <w:del w:id="1084" w:author="Urfels, Anton (IRRI)" w:date="2023-10-08T00:13:00Z">
              <w:r w:rsidRPr="00256197" w:rsidDel="00F53458">
                <w:rPr>
                  <w:rPrChange w:id="1085" w:author="Urfels, Anton (IRRI)" w:date="2023-10-06T20:02:00Z">
                    <w:rPr>
                      <w:rFonts w:ascii="Gill Sans MT" w:hAnsi="Gill Sans MT"/>
                    </w:rPr>
                  </w:rPrChange>
                </w:rPr>
                <w:delText>S1</w:delText>
              </w:r>
            </w:del>
          </w:p>
        </w:tc>
        <w:tc>
          <w:tcPr>
            <w:tcW w:w="1260" w:type="pct"/>
          </w:tcPr>
          <w:p w14:paraId="4BB6BD77" w14:textId="2307CC53" w:rsidR="002474D5" w:rsidRPr="00256197" w:rsidDel="00F53458" w:rsidRDefault="002474D5">
            <w:pPr>
              <w:pStyle w:val="Heading2"/>
              <w:rPr>
                <w:del w:id="1086" w:author="Urfels, Anton (IRRI)" w:date="2023-10-08T00:13:00Z"/>
                <w:rPrChange w:id="1087" w:author="Urfels, Anton (IRRI)" w:date="2023-10-06T20:02:00Z">
                  <w:rPr>
                    <w:del w:id="1088" w:author="Urfels, Anton (IRRI)" w:date="2023-10-08T00:13:00Z"/>
                    <w:rFonts w:ascii="Gill Sans MT" w:hAnsi="Gill Sans MT"/>
                  </w:rPr>
                </w:rPrChange>
              </w:rPr>
              <w:pPrChange w:id="1089" w:author="Urfels, Anton (IRRI)" w:date="2023-10-08T00:33:00Z">
                <w:pPr>
                  <w:spacing w:line="240" w:lineRule="auto"/>
                </w:pPr>
              </w:pPrChange>
            </w:pPr>
            <w:del w:id="1090" w:author="Urfels, Anton (IRRI)" w:date="2023-10-08T00:13:00Z">
              <w:r w:rsidRPr="00256197" w:rsidDel="00F53458">
                <w:rPr>
                  <w:rPrChange w:id="1091" w:author="Urfels, Anton (IRRI)" w:date="2023-10-06T20:02:00Z">
                    <w:rPr>
                      <w:rFonts w:ascii="Gill Sans MT" w:hAnsi="Gill Sans MT"/>
                    </w:rPr>
                  </w:rPrChange>
                </w:rPr>
                <w:delText>Fixed long (baseline)</w:delText>
              </w:r>
            </w:del>
          </w:p>
        </w:tc>
        <w:tc>
          <w:tcPr>
            <w:tcW w:w="2374" w:type="pct"/>
          </w:tcPr>
          <w:p w14:paraId="60E50B36" w14:textId="2955A592" w:rsidR="002474D5" w:rsidRPr="00256197" w:rsidDel="00F53458" w:rsidRDefault="002474D5">
            <w:pPr>
              <w:pStyle w:val="Heading2"/>
              <w:rPr>
                <w:del w:id="1092" w:author="Urfels, Anton (IRRI)" w:date="2023-10-08T00:13:00Z"/>
                <w:rPrChange w:id="1093" w:author="Urfels, Anton (IRRI)" w:date="2023-10-06T20:02:00Z">
                  <w:rPr>
                    <w:del w:id="1094" w:author="Urfels, Anton (IRRI)" w:date="2023-10-08T00:13:00Z"/>
                    <w:rFonts w:ascii="Gill Sans MT" w:hAnsi="Gill Sans MT"/>
                  </w:rPr>
                </w:rPrChange>
              </w:rPr>
              <w:pPrChange w:id="1095" w:author="Urfels, Anton (IRRI)" w:date="2023-10-08T00:33:00Z">
                <w:pPr>
                  <w:spacing w:line="240" w:lineRule="auto"/>
                </w:pPr>
              </w:pPrChange>
            </w:pPr>
            <w:del w:id="1096" w:author="Urfels, Anton (IRRI)" w:date="2023-10-08T00:13:00Z">
              <w:r w:rsidRPr="00256197" w:rsidDel="00F53458">
                <w:rPr>
                  <w:rPrChange w:id="1097" w:author="Urfels, Anton (IRRI)" w:date="2023-10-06T20:02:00Z">
                    <w:rPr>
                      <w:rFonts w:ascii="Gill Sans MT" w:hAnsi="Gill Sans MT"/>
                    </w:rPr>
                  </w:rPrChange>
                </w:rPr>
                <w:delText>Planting long duration variety at a fixed recommended date (state recommendation)</w:delText>
              </w:r>
            </w:del>
          </w:p>
        </w:tc>
      </w:tr>
      <w:tr w:rsidR="002474D5" w:rsidRPr="00256197" w:rsidDel="00F53458" w14:paraId="640EE390" w14:textId="6103ED3D" w:rsidTr="002474D5">
        <w:trPr>
          <w:jc w:val="center"/>
          <w:del w:id="1098" w:author="Urfels, Anton (IRRI)" w:date="2023-10-08T00:13:00Z"/>
        </w:trPr>
        <w:tc>
          <w:tcPr>
            <w:tcW w:w="1366" w:type="pct"/>
          </w:tcPr>
          <w:p w14:paraId="0AC758F5" w14:textId="110D9FEF" w:rsidR="002474D5" w:rsidRPr="00256197" w:rsidDel="00F53458" w:rsidRDefault="002474D5">
            <w:pPr>
              <w:pStyle w:val="Heading2"/>
              <w:rPr>
                <w:del w:id="1099" w:author="Urfels, Anton (IRRI)" w:date="2023-10-08T00:13:00Z"/>
                <w:rPrChange w:id="1100" w:author="Urfels, Anton (IRRI)" w:date="2023-10-06T20:02:00Z">
                  <w:rPr>
                    <w:del w:id="1101" w:author="Urfels, Anton (IRRI)" w:date="2023-10-08T00:13:00Z"/>
                    <w:rFonts w:ascii="Gill Sans MT" w:hAnsi="Gill Sans MT"/>
                  </w:rPr>
                </w:rPrChange>
              </w:rPr>
              <w:pPrChange w:id="1102" w:author="Urfels, Anton (IRRI)" w:date="2023-10-08T00:33:00Z">
                <w:pPr>
                  <w:spacing w:line="240" w:lineRule="auto"/>
                </w:pPr>
              </w:pPrChange>
            </w:pPr>
            <w:del w:id="1103" w:author="Urfels, Anton (IRRI)" w:date="2023-10-08T00:13:00Z">
              <w:r w:rsidRPr="00256197" w:rsidDel="00F53458">
                <w:rPr>
                  <w:rPrChange w:id="1104" w:author="Urfels, Anton (IRRI)" w:date="2023-10-06T20:02:00Z">
                    <w:rPr>
                      <w:rFonts w:ascii="Gill Sans MT" w:hAnsi="Gill Sans MT"/>
                    </w:rPr>
                  </w:rPrChange>
                </w:rPr>
                <w:delText>S2</w:delText>
              </w:r>
            </w:del>
          </w:p>
        </w:tc>
        <w:tc>
          <w:tcPr>
            <w:tcW w:w="1260" w:type="pct"/>
          </w:tcPr>
          <w:p w14:paraId="7828DC96" w14:textId="424B47CF" w:rsidR="002474D5" w:rsidRPr="00256197" w:rsidDel="00F53458" w:rsidRDefault="002474D5">
            <w:pPr>
              <w:pStyle w:val="Heading2"/>
              <w:rPr>
                <w:del w:id="1105" w:author="Urfels, Anton (IRRI)" w:date="2023-10-08T00:13:00Z"/>
                <w:rPrChange w:id="1106" w:author="Urfels, Anton (IRRI)" w:date="2023-10-06T20:02:00Z">
                  <w:rPr>
                    <w:del w:id="1107" w:author="Urfels, Anton (IRRI)" w:date="2023-10-08T00:13:00Z"/>
                    <w:rFonts w:ascii="Gill Sans MT" w:hAnsi="Gill Sans MT"/>
                  </w:rPr>
                </w:rPrChange>
              </w:rPr>
              <w:pPrChange w:id="1108" w:author="Urfels, Anton (IRRI)" w:date="2023-10-08T00:33:00Z">
                <w:pPr>
                  <w:spacing w:line="240" w:lineRule="auto"/>
                </w:pPr>
              </w:pPrChange>
            </w:pPr>
            <w:del w:id="1109" w:author="Urfels, Anton (IRRI)" w:date="2023-10-08T00:13:00Z">
              <w:r w:rsidRPr="00256197" w:rsidDel="00F53458">
                <w:rPr>
                  <w:rPrChange w:id="1110" w:author="Urfels, Anton (IRRI)" w:date="2023-10-06T20:02:00Z">
                    <w:rPr>
                      <w:rFonts w:ascii="Gill Sans MT" w:hAnsi="Gill Sans MT"/>
                    </w:rPr>
                  </w:rPrChange>
                </w:rPr>
                <w:delText>Fixed medium</w:delText>
              </w:r>
            </w:del>
          </w:p>
        </w:tc>
        <w:tc>
          <w:tcPr>
            <w:tcW w:w="2374" w:type="pct"/>
          </w:tcPr>
          <w:p w14:paraId="61571008" w14:textId="165BF648" w:rsidR="002474D5" w:rsidRPr="00256197" w:rsidDel="00F53458" w:rsidRDefault="002474D5">
            <w:pPr>
              <w:pStyle w:val="Heading2"/>
              <w:rPr>
                <w:del w:id="1111" w:author="Urfels, Anton (IRRI)" w:date="2023-10-08T00:13:00Z"/>
                <w:rPrChange w:id="1112" w:author="Urfels, Anton (IRRI)" w:date="2023-10-06T20:02:00Z">
                  <w:rPr>
                    <w:del w:id="1113" w:author="Urfels, Anton (IRRI)" w:date="2023-10-08T00:13:00Z"/>
                    <w:rFonts w:ascii="Gill Sans MT" w:hAnsi="Gill Sans MT"/>
                  </w:rPr>
                </w:rPrChange>
              </w:rPr>
              <w:pPrChange w:id="1114" w:author="Urfels, Anton (IRRI)" w:date="2023-10-08T00:33:00Z">
                <w:pPr>
                  <w:spacing w:line="240" w:lineRule="auto"/>
                </w:pPr>
              </w:pPrChange>
            </w:pPr>
            <w:del w:id="1115" w:author="Urfels, Anton (IRRI)" w:date="2023-10-08T00:13:00Z">
              <w:r w:rsidRPr="00256197" w:rsidDel="00F53458">
                <w:rPr>
                  <w:rPrChange w:id="1116" w:author="Urfels, Anton (IRRI)" w:date="2023-10-06T20:02:00Z">
                    <w:rPr>
                      <w:rFonts w:ascii="Gill Sans MT" w:hAnsi="Gill Sans MT"/>
                    </w:rPr>
                  </w:rPrChange>
                </w:rPr>
                <w:delText xml:space="preserve">Planting medium duration variety at a fixed recommended date </w:delText>
              </w:r>
            </w:del>
          </w:p>
        </w:tc>
      </w:tr>
      <w:tr w:rsidR="002474D5" w:rsidRPr="00256197" w:rsidDel="00F53458" w14:paraId="2E693E43" w14:textId="2A6ECC7F" w:rsidTr="002474D5">
        <w:trPr>
          <w:jc w:val="center"/>
          <w:del w:id="1117" w:author="Urfels, Anton (IRRI)" w:date="2023-10-08T00:13:00Z"/>
        </w:trPr>
        <w:tc>
          <w:tcPr>
            <w:tcW w:w="1366" w:type="pct"/>
          </w:tcPr>
          <w:p w14:paraId="70BE7714" w14:textId="1D83CD61" w:rsidR="002474D5" w:rsidRPr="00256197" w:rsidDel="00F53458" w:rsidRDefault="002474D5">
            <w:pPr>
              <w:pStyle w:val="Heading2"/>
              <w:rPr>
                <w:del w:id="1118" w:author="Urfels, Anton (IRRI)" w:date="2023-10-08T00:13:00Z"/>
                <w:rPrChange w:id="1119" w:author="Urfels, Anton (IRRI)" w:date="2023-10-06T20:02:00Z">
                  <w:rPr>
                    <w:del w:id="1120" w:author="Urfels, Anton (IRRI)" w:date="2023-10-08T00:13:00Z"/>
                    <w:rFonts w:ascii="Gill Sans MT" w:hAnsi="Gill Sans MT"/>
                  </w:rPr>
                </w:rPrChange>
              </w:rPr>
              <w:pPrChange w:id="1121" w:author="Urfels, Anton (IRRI)" w:date="2023-10-08T00:33:00Z">
                <w:pPr>
                  <w:spacing w:line="240" w:lineRule="auto"/>
                </w:pPr>
              </w:pPrChange>
            </w:pPr>
            <w:del w:id="1122" w:author="Urfels, Anton (IRRI)" w:date="2023-10-08T00:13:00Z">
              <w:r w:rsidRPr="00256197" w:rsidDel="00F53458">
                <w:rPr>
                  <w:rPrChange w:id="1123" w:author="Urfels, Anton (IRRI)" w:date="2023-10-06T20:02:00Z">
                    <w:rPr>
                      <w:rFonts w:ascii="Gill Sans MT" w:hAnsi="Gill Sans MT"/>
                    </w:rPr>
                  </w:rPrChange>
                </w:rPr>
                <w:delText>S3</w:delText>
              </w:r>
            </w:del>
          </w:p>
        </w:tc>
        <w:tc>
          <w:tcPr>
            <w:tcW w:w="1260" w:type="pct"/>
          </w:tcPr>
          <w:p w14:paraId="7F0185E3" w14:textId="6CBE7FAB" w:rsidR="002474D5" w:rsidRPr="00256197" w:rsidDel="00F53458" w:rsidRDefault="002474D5">
            <w:pPr>
              <w:pStyle w:val="Heading2"/>
              <w:rPr>
                <w:del w:id="1124" w:author="Urfels, Anton (IRRI)" w:date="2023-10-08T00:13:00Z"/>
                <w:rPrChange w:id="1125" w:author="Urfels, Anton (IRRI)" w:date="2023-10-06T20:02:00Z">
                  <w:rPr>
                    <w:del w:id="1126" w:author="Urfels, Anton (IRRI)" w:date="2023-10-08T00:13:00Z"/>
                    <w:rFonts w:ascii="Gill Sans MT" w:hAnsi="Gill Sans MT"/>
                  </w:rPr>
                </w:rPrChange>
              </w:rPr>
              <w:pPrChange w:id="1127" w:author="Urfels, Anton (IRRI)" w:date="2023-10-08T00:33:00Z">
                <w:pPr>
                  <w:spacing w:line="240" w:lineRule="auto"/>
                </w:pPr>
              </w:pPrChange>
            </w:pPr>
            <w:del w:id="1128" w:author="Urfels, Anton (IRRI)" w:date="2023-10-08T00:13:00Z">
              <w:r w:rsidRPr="00256197" w:rsidDel="00F53458">
                <w:rPr>
                  <w:rPrChange w:id="1129" w:author="Urfels, Anton (IRRI)" w:date="2023-10-06T20:02:00Z">
                    <w:rPr>
                      <w:rFonts w:ascii="Gill Sans MT" w:hAnsi="Gill Sans MT"/>
                    </w:rPr>
                  </w:rPrChange>
                </w:rPr>
                <w:delText>Onset long</w:delText>
              </w:r>
            </w:del>
          </w:p>
        </w:tc>
        <w:tc>
          <w:tcPr>
            <w:tcW w:w="2374" w:type="pct"/>
          </w:tcPr>
          <w:p w14:paraId="05D3EE4A" w14:textId="76DD7F6F" w:rsidR="002474D5" w:rsidRPr="00256197" w:rsidDel="00F53458" w:rsidRDefault="002474D5">
            <w:pPr>
              <w:pStyle w:val="Heading2"/>
              <w:rPr>
                <w:del w:id="1130" w:author="Urfels, Anton (IRRI)" w:date="2023-10-08T00:13:00Z"/>
                <w:rPrChange w:id="1131" w:author="Urfels, Anton (IRRI)" w:date="2023-10-06T20:02:00Z">
                  <w:rPr>
                    <w:del w:id="1132" w:author="Urfels, Anton (IRRI)" w:date="2023-10-08T00:13:00Z"/>
                    <w:rFonts w:ascii="Gill Sans MT" w:hAnsi="Gill Sans MT"/>
                  </w:rPr>
                </w:rPrChange>
              </w:rPr>
              <w:pPrChange w:id="1133" w:author="Urfels, Anton (IRRI)" w:date="2023-10-08T00:33:00Z">
                <w:pPr>
                  <w:spacing w:line="240" w:lineRule="auto"/>
                </w:pPr>
              </w:pPrChange>
            </w:pPr>
            <w:del w:id="1134" w:author="Urfels, Anton (IRRI)" w:date="2023-10-08T00:13:00Z">
              <w:r w:rsidRPr="00256197" w:rsidDel="00F53458">
                <w:rPr>
                  <w:rPrChange w:id="1135" w:author="Urfels, Anton (IRRI)" w:date="2023-10-06T20:02:00Z">
                    <w:rPr>
                      <w:rFonts w:ascii="Gill Sans MT" w:hAnsi="Gill Sans MT"/>
                    </w:rPr>
                  </w:rPrChange>
                </w:rPr>
                <w:delText xml:space="preserve">Planting long duration rice variety at the onset of monsoon </w:delText>
              </w:r>
            </w:del>
          </w:p>
        </w:tc>
      </w:tr>
      <w:tr w:rsidR="002474D5" w:rsidRPr="00256197" w:rsidDel="00F53458" w14:paraId="73DA4752" w14:textId="6472AD98" w:rsidTr="002474D5">
        <w:trPr>
          <w:jc w:val="center"/>
          <w:del w:id="1136" w:author="Urfels, Anton (IRRI)" w:date="2023-10-08T00:13:00Z"/>
        </w:trPr>
        <w:tc>
          <w:tcPr>
            <w:tcW w:w="1366" w:type="pct"/>
          </w:tcPr>
          <w:p w14:paraId="5E8CE7C5" w14:textId="00EFC6B5" w:rsidR="002474D5" w:rsidRPr="00256197" w:rsidDel="00F53458" w:rsidRDefault="002474D5">
            <w:pPr>
              <w:pStyle w:val="Heading2"/>
              <w:rPr>
                <w:del w:id="1137" w:author="Urfels, Anton (IRRI)" w:date="2023-10-08T00:13:00Z"/>
                <w:rPrChange w:id="1138" w:author="Urfels, Anton (IRRI)" w:date="2023-10-06T20:02:00Z">
                  <w:rPr>
                    <w:del w:id="1139" w:author="Urfels, Anton (IRRI)" w:date="2023-10-08T00:13:00Z"/>
                    <w:rFonts w:ascii="Gill Sans MT" w:hAnsi="Gill Sans MT"/>
                  </w:rPr>
                </w:rPrChange>
              </w:rPr>
              <w:pPrChange w:id="1140" w:author="Urfels, Anton (IRRI)" w:date="2023-10-08T00:33:00Z">
                <w:pPr>
                  <w:spacing w:line="240" w:lineRule="auto"/>
                </w:pPr>
              </w:pPrChange>
            </w:pPr>
            <w:del w:id="1141" w:author="Urfels, Anton (IRRI)" w:date="2023-10-08T00:13:00Z">
              <w:r w:rsidRPr="00256197" w:rsidDel="00F53458">
                <w:rPr>
                  <w:rPrChange w:id="1142" w:author="Urfels, Anton (IRRI)" w:date="2023-10-06T20:02:00Z">
                    <w:rPr>
                      <w:rFonts w:ascii="Gill Sans MT" w:hAnsi="Gill Sans MT"/>
                    </w:rPr>
                  </w:rPrChange>
                </w:rPr>
                <w:delText>S4</w:delText>
              </w:r>
            </w:del>
          </w:p>
        </w:tc>
        <w:tc>
          <w:tcPr>
            <w:tcW w:w="1260" w:type="pct"/>
          </w:tcPr>
          <w:p w14:paraId="6154423C" w14:textId="5B0B203B" w:rsidR="002474D5" w:rsidRPr="00256197" w:rsidDel="00F53458" w:rsidRDefault="002474D5">
            <w:pPr>
              <w:pStyle w:val="Heading2"/>
              <w:rPr>
                <w:del w:id="1143" w:author="Urfels, Anton (IRRI)" w:date="2023-10-08T00:13:00Z"/>
                <w:rPrChange w:id="1144" w:author="Urfels, Anton (IRRI)" w:date="2023-10-06T20:02:00Z">
                  <w:rPr>
                    <w:del w:id="1145" w:author="Urfels, Anton (IRRI)" w:date="2023-10-08T00:13:00Z"/>
                    <w:rFonts w:ascii="Gill Sans MT" w:hAnsi="Gill Sans MT"/>
                  </w:rPr>
                </w:rPrChange>
              </w:rPr>
              <w:pPrChange w:id="1146" w:author="Urfels, Anton (IRRI)" w:date="2023-10-08T00:33:00Z">
                <w:pPr>
                  <w:spacing w:line="240" w:lineRule="auto"/>
                </w:pPr>
              </w:pPrChange>
            </w:pPr>
            <w:del w:id="1147" w:author="Urfels, Anton (IRRI)" w:date="2023-10-08T00:13:00Z">
              <w:r w:rsidRPr="00256197" w:rsidDel="00F53458">
                <w:rPr>
                  <w:rPrChange w:id="1148" w:author="Urfels, Anton (IRRI)" w:date="2023-10-06T20:02:00Z">
                    <w:rPr>
                      <w:rFonts w:ascii="Gill Sans MT" w:hAnsi="Gill Sans MT"/>
                    </w:rPr>
                  </w:rPrChange>
                </w:rPr>
                <w:delText>Onset long supp</w:delText>
              </w:r>
            </w:del>
          </w:p>
        </w:tc>
        <w:tc>
          <w:tcPr>
            <w:tcW w:w="2374" w:type="pct"/>
          </w:tcPr>
          <w:p w14:paraId="0E086A14" w14:textId="4A66CA7B" w:rsidR="002474D5" w:rsidRPr="00256197" w:rsidDel="00F53458" w:rsidRDefault="002474D5">
            <w:pPr>
              <w:pStyle w:val="Heading2"/>
              <w:rPr>
                <w:del w:id="1149" w:author="Urfels, Anton (IRRI)" w:date="2023-10-08T00:13:00Z"/>
                <w:rPrChange w:id="1150" w:author="Urfels, Anton (IRRI)" w:date="2023-10-06T20:02:00Z">
                  <w:rPr>
                    <w:del w:id="1151" w:author="Urfels, Anton (IRRI)" w:date="2023-10-08T00:13:00Z"/>
                    <w:rFonts w:ascii="Gill Sans MT" w:hAnsi="Gill Sans MT"/>
                  </w:rPr>
                </w:rPrChange>
              </w:rPr>
              <w:pPrChange w:id="1152" w:author="Urfels, Anton (IRRI)" w:date="2023-10-08T00:33:00Z">
                <w:pPr>
                  <w:spacing w:line="240" w:lineRule="auto"/>
                </w:pPr>
              </w:pPrChange>
            </w:pPr>
            <w:del w:id="1153" w:author="Urfels, Anton (IRRI)" w:date="2023-10-07T09:58:00Z">
              <w:r w:rsidRPr="00256197" w:rsidDel="00E8562B">
                <w:rPr>
                  <w:rPrChange w:id="1154" w:author="Urfels, Anton (IRRI)" w:date="2023-10-06T20:02:00Z">
                    <w:rPr>
                      <w:rFonts w:ascii="Gill Sans MT" w:hAnsi="Gill Sans MT"/>
                    </w:rPr>
                  </w:rPrChange>
                </w:rPr>
                <w:delText>S</w:delText>
              </w:r>
            </w:del>
            <w:del w:id="1155" w:author="Urfels, Anton (IRRI)" w:date="2023-10-08T00:13:00Z">
              <w:r w:rsidRPr="00256197" w:rsidDel="00F53458">
                <w:rPr>
                  <w:rPrChange w:id="1156" w:author="Urfels, Anton (IRRI)" w:date="2023-10-06T20:02:00Z">
                    <w:rPr>
                      <w:rFonts w:ascii="Gill Sans MT" w:hAnsi="Gill Sans MT"/>
                    </w:rPr>
                  </w:rPrChange>
                </w:rPr>
                <w:delText>upplementary irrigation for planting long duration varieties at monsoon onset</w:delText>
              </w:r>
            </w:del>
          </w:p>
        </w:tc>
      </w:tr>
      <w:tr w:rsidR="002474D5" w:rsidRPr="00256197" w:rsidDel="00F53458" w14:paraId="42B25533" w14:textId="31C64A4D" w:rsidTr="002474D5">
        <w:trPr>
          <w:jc w:val="center"/>
          <w:del w:id="1157" w:author="Urfels, Anton (IRRI)" w:date="2023-10-08T00:13:00Z"/>
        </w:trPr>
        <w:tc>
          <w:tcPr>
            <w:tcW w:w="1366" w:type="pct"/>
          </w:tcPr>
          <w:p w14:paraId="2A124653" w14:textId="5D02539A" w:rsidR="002474D5" w:rsidRPr="00256197" w:rsidDel="00F53458" w:rsidRDefault="002474D5">
            <w:pPr>
              <w:pStyle w:val="Heading2"/>
              <w:rPr>
                <w:del w:id="1158" w:author="Urfels, Anton (IRRI)" w:date="2023-10-08T00:13:00Z"/>
                <w:rPrChange w:id="1159" w:author="Urfels, Anton (IRRI)" w:date="2023-10-06T20:02:00Z">
                  <w:rPr>
                    <w:del w:id="1160" w:author="Urfels, Anton (IRRI)" w:date="2023-10-08T00:13:00Z"/>
                    <w:rFonts w:ascii="Gill Sans MT" w:hAnsi="Gill Sans MT"/>
                  </w:rPr>
                </w:rPrChange>
              </w:rPr>
              <w:pPrChange w:id="1161" w:author="Urfels, Anton (IRRI)" w:date="2023-10-08T00:33:00Z">
                <w:pPr>
                  <w:spacing w:line="240" w:lineRule="auto"/>
                </w:pPr>
              </w:pPrChange>
            </w:pPr>
            <w:del w:id="1162" w:author="Urfels, Anton (IRRI)" w:date="2023-10-08T00:13:00Z">
              <w:r w:rsidRPr="00256197" w:rsidDel="00F53458">
                <w:rPr>
                  <w:rPrChange w:id="1163" w:author="Urfels, Anton (IRRI)" w:date="2023-10-06T20:02:00Z">
                    <w:rPr>
                      <w:rFonts w:ascii="Gill Sans MT" w:hAnsi="Gill Sans MT"/>
                    </w:rPr>
                  </w:rPrChange>
                </w:rPr>
                <w:delText>S5</w:delText>
              </w:r>
            </w:del>
          </w:p>
        </w:tc>
        <w:tc>
          <w:tcPr>
            <w:tcW w:w="1260" w:type="pct"/>
          </w:tcPr>
          <w:p w14:paraId="5F0E63D8" w14:textId="780FEE39" w:rsidR="002474D5" w:rsidRPr="00256197" w:rsidDel="00F53458" w:rsidRDefault="002474D5">
            <w:pPr>
              <w:pStyle w:val="Heading2"/>
              <w:rPr>
                <w:del w:id="1164" w:author="Urfels, Anton (IRRI)" w:date="2023-10-08T00:13:00Z"/>
                <w:rPrChange w:id="1165" w:author="Urfels, Anton (IRRI)" w:date="2023-10-06T20:02:00Z">
                  <w:rPr>
                    <w:del w:id="1166" w:author="Urfels, Anton (IRRI)" w:date="2023-10-08T00:13:00Z"/>
                    <w:rFonts w:ascii="Gill Sans MT" w:hAnsi="Gill Sans MT"/>
                  </w:rPr>
                </w:rPrChange>
              </w:rPr>
              <w:pPrChange w:id="1167" w:author="Urfels, Anton (IRRI)" w:date="2023-10-08T00:33:00Z">
                <w:pPr>
                  <w:spacing w:line="240" w:lineRule="auto"/>
                </w:pPr>
              </w:pPrChange>
            </w:pPr>
            <w:del w:id="1168" w:author="Urfels, Anton (IRRI)" w:date="2023-10-08T00:13:00Z">
              <w:r w:rsidRPr="00256197" w:rsidDel="00F53458">
                <w:rPr>
                  <w:rPrChange w:id="1169" w:author="Urfels, Anton (IRRI)" w:date="2023-10-06T20:02:00Z">
                    <w:rPr>
                      <w:rFonts w:ascii="Gill Sans MT" w:hAnsi="Gill Sans MT"/>
                    </w:rPr>
                  </w:rPrChange>
                </w:rPr>
                <w:delText>Onset medium</w:delText>
              </w:r>
            </w:del>
          </w:p>
        </w:tc>
        <w:tc>
          <w:tcPr>
            <w:tcW w:w="2374" w:type="pct"/>
          </w:tcPr>
          <w:p w14:paraId="4EFC5E16" w14:textId="387D161E" w:rsidR="002474D5" w:rsidRPr="00256197" w:rsidDel="00F53458" w:rsidRDefault="00D7787E">
            <w:pPr>
              <w:pStyle w:val="Heading2"/>
              <w:rPr>
                <w:del w:id="1170" w:author="Urfels, Anton (IRRI)" w:date="2023-10-08T00:13:00Z"/>
                <w:rPrChange w:id="1171" w:author="Urfels, Anton (IRRI)" w:date="2023-10-06T20:02:00Z">
                  <w:rPr>
                    <w:del w:id="1172" w:author="Urfels, Anton (IRRI)" w:date="2023-10-08T00:13:00Z"/>
                    <w:rFonts w:ascii="Gill Sans MT" w:hAnsi="Gill Sans MT"/>
                  </w:rPr>
                </w:rPrChange>
              </w:rPr>
              <w:pPrChange w:id="1173" w:author="Urfels, Anton (IRRI)" w:date="2023-10-08T00:33:00Z">
                <w:pPr>
                  <w:spacing w:line="240" w:lineRule="auto"/>
                </w:pPr>
              </w:pPrChange>
            </w:pPr>
            <w:del w:id="1174" w:author="Urfels, Anton (IRRI)" w:date="2023-10-08T00:13:00Z">
              <w:r w:rsidRPr="00256197" w:rsidDel="00F53458">
                <w:rPr>
                  <w:rPrChange w:id="1175" w:author="Urfels, Anton (IRRI)" w:date="2023-10-06T20:02:00Z">
                    <w:rPr>
                      <w:rFonts w:ascii="Gill Sans MT" w:hAnsi="Gill Sans MT"/>
                    </w:rPr>
                  </w:rPrChange>
                </w:rPr>
                <w:delText>Plant</w:delText>
              </w:r>
              <w:r w:rsidR="004B3B1A" w:rsidRPr="00256197" w:rsidDel="00F53458">
                <w:rPr>
                  <w:rPrChange w:id="1176" w:author="Urfels, Anton (IRRI)" w:date="2023-10-06T20:02:00Z">
                    <w:rPr>
                      <w:rFonts w:ascii="Gill Sans MT" w:hAnsi="Gill Sans MT"/>
                    </w:rPr>
                  </w:rPrChange>
                </w:rPr>
                <w:delText>ing medium duration variety at monsoon onset</w:delText>
              </w:r>
            </w:del>
          </w:p>
        </w:tc>
      </w:tr>
      <w:tr w:rsidR="00AD0E38" w:rsidRPr="00256197" w:rsidDel="00F53458" w14:paraId="27193A5F" w14:textId="77777777" w:rsidTr="002474D5">
        <w:trPr>
          <w:jc w:val="center"/>
          <w:del w:id="1177" w:author="Urfels, Anton (IRRI)" w:date="2023-10-08T00:13:00Z"/>
        </w:trPr>
        <w:tc>
          <w:tcPr>
            <w:tcW w:w="1366" w:type="pct"/>
          </w:tcPr>
          <w:p w14:paraId="5965AA8C" w14:textId="3EF2866B" w:rsidR="002474D5" w:rsidRPr="00256197" w:rsidDel="00F53458" w:rsidRDefault="002474D5">
            <w:pPr>
              <w:pStyle w:val="Heading2"/>
              <w:rPr>
                <w:del w:id="1178" w:author="Urfels, Anton (IRRI)" w:date="2023-10-08T00:13:00Z"/>
                <w:rPrChange w:id="1179" w:author="Urfels, Anton (IRRI)" w:date="2023-10-06T20:02:00Z">
                  <w:rPr>
                    <w:del w:id="1180" w:author="Urfels, Anton (IRRI)" w:date="2023-10-08T00:13:00Z"/>
                    <w:rFonts w:ascii="Gill Sans MT" w:hAnsi="Gill Sans MT"/>
                  </w:rPr>
                </w:rPrChange>
              </w:rPr>
              <w:pPrChange w:id="1181" w:author="Urfels, Anton (IRRI)" w:date="2023-10-08T00:33:00Z">
                <w:pPr>
                  <w:spacing w:line="240" w:lineRule="auto"/>
                </w:pPr>
              </w:pPrChange>
            </w:pPr>
            <w:del w:id="1182" w:author="Urfels, Anton (IRRI)" w:date="2023-10-08T00:13:00Z">
              <w:r w:rsidRPr="00256197" w:rsidDel="00F53458">
                <w:rPr>
                  <w:rPrChange w:id="1183" w:author="Urfels, Anton (IRRI)" w:date="2023-10-06T20:02:00Z">
                    <w:rPr>
                      <w:rFonts w:ascii="Gill Sans MT" w:hAnsi="Gill Sans MT"/>
                    </w:rPr>
                  </w:rPrChange>
                </w:rPr>
                <w:delText>S6</w:delText>
              </w:r>
            </w:del>
          </w:p>
        </w:tc>
        <w:tc>
          <w:tcPr>
            <w:tcW w:w="1260" w:type="pct"/>
          </w:tcPr>
          <w:p w14:paraId="35EABD3F" w14:textId="31FB82BF" w:rsidR="002474D5" w:rsidRPr="00256197" w:rsidDel="00F53458" w:rsidRDefault="002474D5">
            <w:pPr>
              <w:pStyle w:val="Heading2"/>
              <w:rPr>
                <w:del w:id="1184" w:author="Urfels, Anton (IRRI)" w:date="2023-10-08T00:13:00Z"/>
                <w:rPrChange w:id="1185" w:author="Urfels, Anton (IRRI)" w:date="2023-10-06T20:02:00Z">
                  <w:rPr>
                    <w:del w:id="1186" w:author="Urfels, Anton (IRRI)" w:date="2023-10-08T00:13:00Z"/>
                    <w:rFonts w:ascii="Gill Sans MT" w:hAnsi="Gill Sans MT"/>
                  </w:rPr>
                </w:rPrChange>
              </w:rPr>
              <w:pPrChange w:id="1187" w:author="Urfels, Anton (IRRI)" w:date="2023-10-08T00:33:00Z">
                <w:pPr>
                  <w:spacing w:line="240" w:lineRule="auto"/>
                </w:pPr>
              </w:pPrChange>
            </w:pPr>
            <w:del w:id="1188" w:author="Urfels, Anton (IRRI)" w:date="2023-10-08T00:13:00Z">
              <w:r w:rsidRPr="00256197" w:rsidDel="00F53458">
                <w:rPr>
                  <w:rPrChange w:id="1189" w:author="Urfels, Anton (IRRI)" w:date="2023-10-06T20:02:00Z">
                    <w:rPr>
                      <w:rFonts w:ascii="Gill Sans MT" w:hAnsi="Gill Sans MT"/>
                    </w:rPr>
                  </w:rPrChange>
                </w:rPr>
                <w:delText>Onset medium supp</w:delText>
              </w:r>
            </w:del>
          </w:p>
        </w:tc>
        <w:tc>
          <w:tcPr>
            <w:tcW w:w="2374" w:type="pct"/>
          </w:tcPr>
          <w:p w14:paraId="6432397A" w14:textId="0B6A56F0" w:rsidR="00ED18B4" w:rsidRPr="00256197" w:rsidDel="00F53458" w:rsidRDefault="002474D5">
            <w:pPr>
              <w:pStyle w:val="Heading2"/>
              <w:rPr>
                <w:del w:id="1190" w:author="Urfels, Anton (IRRI)" w:date="2023-10-08T00:13:00Z"/>
                <w:rPrChange w:id="1191" w:author="Urfels, Anton (IRRI)" w:date="2023-10-06T20:02:00Z">
                  <w:rPr>
                    <w:del w:id="1192" w:author="Urfels, Anton (IRRI)" w:date="2023-10-08T00:13:00Z"/>
                    <w:rFonts w:ascii="Gill Sans MT" w:hAnsi="Gill Sans MT"/>
                  </w:rPr>
                </w:rPrChange>
              </w:rPr>
              <w:pPrChange w:id="1193" w:author="Urfels, Anton (IRRI)" w:date="2023-10-08T00:33:00Z">
                <w:pPr>
                  <w:spacing w:line="240" w:lineRule="auto"/>
                </w:pPr>
              </w:pPrChange>
            </w:pPr>
            <w:del w:id="1194" w:author="Urfels, Anton (IRRI)" w:date="2023-10-08T00:13:00Z">
              <w:r w:rsidRPr="00256197" w:rsidDel="00F53458">
                <w:rPr>
                  <w:rPrChange w:id="1195" w:author="Urfels, Anton (IRRI)" w:date="2023-10-06T20:02:00Z">
                    <w:rPr>
                      <w:rFonts w:ascii="Gill Sans MT" w:hAnsi="Gill Sans MT"/>
                    </w:rPr>
                  </w:rPrChange>
                </w:rPr>
                <w:delText xml:space="preserve">Supplementary irrigation for planting medium varieties at monsoon onset </w:delText>
              </w:r>
            </w:del>
          </w:p>
        </w:tc>
      </w:tr>
    </w:tbl>
    <w:p w14:paraId="5425CF44" w14:textId="56BB170D" w:rsidR="00292D18" w:rsidRPr="00256197" w:rsidDel="00F53458" w:rsidRDefault="00292D18">
      <w:pPr>
        <w:pStyle w:val="Heading2"/>
        <w:rPr>
          <w:del w:id="1196" w:author="Urfels, Anton (IRRI)" w:date="2023-10-08T00:13:00Z"/>
        </w:rPr>
      </w:pPr>
    </w:p>
    <w:p w14:paraId="6261818F" w14:textId="0361E5F0" w:rsidR="00292D18" w:rsidRPr="00256197" w:rsidDel="00F53458" w:rsidRDefault="00837873">
      <w:pPr>
        <w:pStyle w:val="Heading2"/>
        <w:rPr>
          <w:del w:id="1197" w:author="Urfels, Anton (IRRI)" w:date="2023-10-08T00:13:00Z"/>
        </w:rPr>
        <w:pPrChange w:id="1198" w:author="Urfels, Anton (IRRI)" w:date="2023-10-08T00:33:00Z">
          <w:pPr/>
        </w:pPrChange>
      </w:pPr>
      <w:del w:id="1199" w:author="Urfels, Anton (IRRI)" w:date="2023-10-08T00:13:00Z">
        <w:r w:rsidRPr="00256197" w:rsidDel="00F53458">
          <w:delText xml:space="preserve">We supplement the APSIM model results with spatially gridded rice and wheat </w:delText>
        </w:r>
        <w:r w:rsidR="00944085" w:rsidRPr="00256197" w:rsidDel="00F53458">
          <w:delText>prices</w:delText>
        </w:r>
        <w:r w:rsidR="008C6226" w:rsidRPr="00256197" w:rsidDel="00F53458">
          <w:delText xml:space="preserve"> from the </w:delText>
        </w:r>
      </w:del>
      <w:del w:id="1200" w:author="Urfels, Anton (IRRI)" w:date="2023-10-06T23:55:00Z">
        <w:r w:rsidR="008C6226" w:rsidRPr="00256197" w:rsidDel="0006346B">
          <w:delText>Landscape Diagnostic Survey</w:delText>
        </w:r>
      </w:del>
      <w:del w:id="1201" w:author="Urfels, Anton (IRRI)" w:date="2023-10-08T00:13:00Z">
        <w:r w:rsidR="008C6226" w:rsidRPr="00256197" w:rsidDel="00F53458">
          <w:delText xml:space="preserve"> data</w:delText>
        </w:r>
        <w:r w:rsidR="00944085" w:rsidRPr="00256197" w:rsidDel="00F53458">
          <w:delText xml:space="preserve"> interpolated using a random forest model </w:delText>
        </w:r>
        <w:commentRangeStart w:id="1202"/>
        <w:r w:rsidR="00E14B7E" w:rsidRPr="00256197" w:rsidDel="00F53458">
          <w:delText xml:space="preserve">and </w:delText>
        </w:r>
        <w:r w:rsidR="004203D5" w:rsidRPr="00256197" w:rsidDel="00F53458">
          <w:delText xml:space="preserve">back of the envelope </w:delText>
        </w:r>
        <w:r w:rsidR="00E14B7E" w:rsidRPr="00256197" w:rsidDel="00F53458">
          <w:delText xml:space="preserve">spatially gridded irrigation </w:delText>
        </w:r>
        <w:commentRangeEnd w:id="1202"/>
        <w:r w:rsidR="0006346B" w:rsidDel="00F53458">
          <w:rPr>
            <w:rStyle w:val="CommentReference"/>
            <w:lang w:val="en-US"/>
          </w:rPr>
          <w:commentReference w:id="1202"/>
        </w:r>
        <w:r w:rsidR="00E14B7E" w:rsidRPr="00256197" w:rsidDel="00F53458">
          <w:delText xml:space="preserve">costs. </w:delText>
        </w:r>
      </w:del>
    </w:p>
    <w:p w14:paraId="582431B9" w14:textId="247690C7" w:rsidR="00066CE6" w:rsidRDefault="0076486E" w:rsidP="00AD0E38">
      <w:pPr>
        <w:pStyle w:val="Heading2"/>
        <w:rPr>
          <w:ins w:id="1203" w:author="Urfels, Anton (IRRI)" w:date="2023-10-07T00:04:00Z"/>
        </w:rPr>
      </w:pPr>
      <w:r w:rsidRPr="00256197">
        <w:t>2.</w:t>
      </w:r>
      <w:ins w:id="1204" w:author="Urfels, Anton (IRRI)" w:date="2023-10-08T00:21:00Z">
        <w:r w:rsidR="00C76415">
          <w:t>1</w:t>
        </w:r>
      </w:ins>
      <w:del w:id="1205" w:author="Urfels, Anton (IRRI)" w:date="2023-10-08T00:21:00Z">
        <w:r w:rsidR="00D42692" w:rsidRPr="00256197" w:rsidDel="00C76415">
          <w:delText>2</w:delText>
        </w:r>
      </w:del>
      <w:r w:rsidR="00D42692" w:rsidRPr="00256197">
        <w:t>.</w:t>
      </w:r>
      <w:r w:rsidRPr="00256197">
        <w:t xml:space="preserve"> </w:t>
      </w:r>
      <w:r w:rsidR="00FD17C2" w:rsidRPr="00256197">
        <w:t>Computational spatial ex</w:t>
      </w:r>
      <w:r w:rsidR="003A2ECA" w:rsidRPr="00256197">
        <w:t>-</w:t>
      </w:r>
      <w:r w:rsidR="00FD17C2" w:rsidRPr="00256197">
        <w:t xml:space="preserve">ante economic </w:t>
      </w:r>
      <w:r w:rsidR="003D59F3" w:rsidRPr="00256197">
        <w:t>model</w:t>
      </w:r>
      <w:r w:rsidR="00FD17C2" w:rsidRPr="00256197">
        <w:t xml:space="preserve"> under risk aversion</w:t>
      </w:r>
    </w:p>
    <w:p w14:paraId="4CC0AEA2" w14:textId="1ECF1BD9" w:rsidR="00954B78" w:rsidRPr="00954B78" w:rsidRDefault="00954B78">
      <w:pPr>
        <w:pPrChange w:id="1206" w:author="Urfels, Anton (IRRI)" w:date="2023-10-07T00:04:00Z">
          <w:pPr>
            <w:pStyle w:val="Heading2"/>
          </w:pPr>
        </w:pPrChange>
      </w:pPr>
      <w:ins w:id="1207" w:author="Urfels, Anton (IRRI)" w:date="2023-10-07T00:04:00Z">
        <w:r>
          <w:t>Our framework uses a two-step approach</w:t>
        </w:r>
      </w:ins>
      <w:ins w:id="1208" w:author="Urfels, Anton (IRRI)" w:date="2023-10-12T17:21:00Z">
        <w:r w:rsidR="007B019E">
          <w:t>:</w:t>
        </w:r>
      </w:ins>
      <w:ins w:id="1209" w:author="Urfels, Anton (IRRI)" w:date="2023-10-07T00:04:00Z">
        <w:r>
          <w:t xml:space="preserve"> </w:t>
        </w:r>
      </w:ins>
      <w:ins w:id="1210" w:author="Urfels, Anton (IRRI)" w:date="2023-10-12T17:21:00Z">
        <w:r w:rsidR="007B019E">
          <w:t>F</w:t>
        </w:r>
      </w:ins>
      <w:ins w:id="1211" w:author="Urfels, Anton (IRRI)" w:date="2023-10-07T00:04:00Z">
        <w:r>
          <w:t>irst</w:t>
        </w:r>
      </w:ins>
      <w:ins w:id="1212" w:author="Urfels, Anton (IRRI)" w:date="2023-10-12T17:21:00Z">
        <w:r w:rsidR="007B019E">
          <w:t xml:space="preserve"> we</w:t>
        </w:r>
      </w:ins>
      <w:ins w:id="1213" w:author="Urfels, Anton (IRRI)" w:date="2023-10-07T00:04:00Z">
        <w:r>
          <w:t xml:space="preserve"> evaluat</w:t>
        </w:r>
      </w:ins>
      <w:ins w:id="1214" w:author="Urfels, Anton (IRRI)" w:date="2023-10-12T17:21:00Z">
        <w:r w:rsidR="007B019E">
          <w:t>e</w:t>
        </w:r>
      </w:ins>
      <w:ins w:id="1215" w:author="Urfels, Anton (IRRI)" w:date="2023-10-07T00:04:00Z">
        <w:r>
          <w:t xml:space="preserve"> systems-level yield risks and subsequently systems level e</w:t>
        </w:r>
      </w:ins>
      <w:ins w:id="1216" w:author="Urfels, Anton (IRRI)" w:date="2023-10-07T00:05:00Z">
        <w:r>
          <w:t xml:space="preserve">conomic risks. </w:t>
        </w:r>
      </w:ins>
      <w:ins w:id="1217" w:author="Urfels, Anton (IRRI)" w:date="2023-10-07T00:09:00Z">
        <w:r>
          <w:t xml:space="preserve">For both yield </w:t>
        </w:r>
      </w:ins>
      <w:ins w:id="1218" w:author="Urfels, Anton (IRRI)" w:date="2023-10-07T00:16:00Z">
        <w:r w:rsidR="001C73F0">
          <w:t xml:space="preserve">risks </w:t>
        </w:r>
      </w:ins>
      <w:ins w:id="1219" w:author="Urfels, Anton (IRRI)" w:date="2023-10-07T00:09:00Z">
        <w:r>
          <w:t>and economic risks,</w:t>
        </w:r>
      </w:ins>
      <w:ins w:id="1220" w:author="Urfels, Anton (IRRI)" w:date="2023-10-07T00:10:00Z">
        <w:r w:rsidR="001C73F0">
          <w:t xml:space="preserve"> we assess </w:t>
        </w:r>
      </w:ins>
      <w:ins w:id="1221" w:author="Urfels, Anton (IRRI)" w:date="2023-10-07T00:17:00Z">
        <w:r w:rsidR="001C73F0">
          <w:t xml:space="preserve">adaptation options </w:t>
        </w:r>
      </w:ins>
      <w:ins w:id="1222" w:author="Urfels, Anton (IRRI)" w:date="2023-10-07T00:11:00Z">
        <w:r w:rsidR="001C73F0">
          <w:t>through</w:t>
        </w:r>
      </w:ins>
      <w:ins w:id="1223" w:author="Urfels, Anton (IRRI)" w:date="2023-10-07T00:16:00Z">
        <w:r w:rsidR="001C73F0">
          <w:t xml:space="preserve"> </w:t>
        </w:r>
      </w:ins>
      <w:ins w:id="1224" w:author="Urfels, Anton (IRRI)" w:date="2023-10-07T00:25:00Z">
        <w:r w:rsidR="001C7775">
          <w:t xml:space="preserve">a </w:t>
        </w:r>
      </w:ins>
      <w:ins w:id="1225" w:author="Urfels, Anton (IRRI)" w:date="2023-10-07T00:16:00Z">
        <w:r w:rsidR="001C73F0">
          <w:t>willingness to pay (WTP)</w:t>
        </w:r>
      </w:ins>
      <w:ins w:id="1226" w:author="Urfels, Anton (IRRI)" w:date="2023-10-07T00:25:00Z">
        <w:r w:rsidR="001C7775">
          <w:t xml:space="preserve"> lens</w:t>
        </w:r>
      </w:ins>
      <w:ins w:id="1227" w:author="Urfels, Anton (IRRI)" w:date="2023-10-07T13:52:00Z">
        <w:r w:rsidR="00E36C30">
          <w:t xml:space="preserve"> that considers both economic performance and riskiness</w:t>
        </w:r>
      </w:ins>
      <w:ins w:id="1228" w:author="Urfels, Anton (IRRI)" w:date="2023-10-07T13:46:00Z">
        <w:r w:rsidR="00FA7FCD">
          <w:t>.</w:t>
        </w:r>
      </w:ins>
      <w:ins w:id="1229" w:author="Urfels, Anton (IRRI)" w:date="2023-10-07T13:48:00Z">
        <w:r w:rsidR="00FA7FCD">
          <w:t xml:space="preserve"> The </w:t>
        </w:r>
      </w:ins>
      <w:ins w:id="1230" w:author="Urfels, Anton (IRRI)" w:date="2023-10-07T13:49:00Z">
        <w:r w:rsidR="00FA7FCD">
          <w:t>guiding</w:t>
        </w:r>
      </w:ins>
      <w:ins w:id="1231" w:author="Urfels, Anton (IRRI)" w:date="2023-10-07T13:48:00Z">
        <w:r w:rsidR="00FA7FCD">
          <w:t xml:space="preserve"> question is:</w:t>
        </w:r>
      </w:ins>
      <w:ins w:id="1232" w:author="Urfels, Anton (IRRI)" w:date="2023-10-07T13:49:00Z">
        <w:r w:rsidR="00FA7FCD">
          <w:t xml:space="preserve"> How much would a farmer be willing to pay for an adaptation option</w:t>
        </w:r>
      </w:ins>
      <w:ins w:id="1233" w:author="Urfels, Anton (IRRI)" w:date="2023-10-07T13:51:00Z">
        <w:r w:rsidR="00FA7FCD">
          <w:t xml:space="preserve"> and still be clearly better off than with the baseline</w:t>
        </w:r>
      </w:ins>
      <w:ins w:id="1234" w:author="Urfels, Anton (IRRI)" w:date="2023-10-07T13:52:00Z">
        <w:r w:rsidR="00E36C30">
          <w:t>?</w:t>
        </w:r>
      </w:ins>
      <w:ins w:id="1235" w:author="Urfels, Anton (IRRI)" w:date="2023-10-07T13:49:00Z">
        <w:r w:rsidR="00FA7FCD">
          <w:t xml:space="preserve"> </w:t>
        </w:r>
      </w:ins>
      <w:ins w:id="1236" w:author="Urfels, Anton (IRRI)" w:date="2023-10-07T13:48:00Z">
        <w:r w:rsidR="00FA7FCD">
          <w:t xml:space="preserve"> </w:t>
        </w:r>
      </w:ins>
      <w:ins w:id="1237" w:author="Urfels, Anton (IRRI)" w:date="2023-10-07T13:54:00Z">
        <w:r w:rsidR="00E36C30">
          <w:t>To assess this, w</w:t>
        </w:r>
      </w:ins>
      <w:ins w:id="1238" w:author="Urfels, Anton (IRRI)" w:date="2023-10-07T00:30:00Z">
        <w:r w:rsidR="00EA2915">
          <w:t xml:space="preserve">e assume that </w:t>
        </w:r>
      </w:ins>
      <w:ins w:id="1239" w:author="Urfels, Anton (IRRI)" w:date="2023-10-07T00:29:00Z">
        <w:r w:rsidR="001C7775">
          <w:t xml:space="preserve">an adaptation option is suitable for risk averse farmers if </w:t>
        </w:r>
      </w:ins>
      <w:ins w:id="1240" w:author="Urfels, Anton (IRRI)" w:date="2023-10-07T00:30:00Z">
        <w:r w:rsidR="00EA2915">
          <w:t>the distribution (not just the average) of yield and economic outcomes supersedes the baseline</w:t>
        </w:r>
      </w:ins>
      <w:ins w:id="1241" w:author="Urfels, Anton (IRRI)" w:date="2023-10-12T17:22:00Z">
        <w:r w:rsidR="007B019E">
          <w:t xml:space="preserve"> so that the chance of having inferior outcomes is reduced</w:t>
        </w:r>
      </w:ins>
      <w:ins w:id="1242" w:author="Urfels, Anton (IRRI)" w:date="2023-10-07T09:13:00Z">
        <w:r w:rsidR="004877DF">
          <w:t>. Using the so called ‘second order stochastic dominance’</w:t>
        </w:r>
      </w:ins>
      <w:ins w:id="1243" w:author="Urfels, Anton (IRRI)" w:date="2023-10-07T09:24:00Z">
        <w:r w:rsidR="000E4BC9">
          <w:t xml:space="preserve"> (SOSD)</w:t>
        </w:r>
      </w:ins>
      <w:ins w:id="1244" w:author="Urfels, Anton (IRRI)" w:date="2023-10-07T09:15:00Z">
        <w:r w:rsidR="0066475C">
          <w:t xml:space="preserve"> – a well-established measure </w:t>
        </w:r>
      </w:ins>
      <w:ins w:id="1245" w:author="Urfels, Anton (IRRI)" w:date="2023-10-07T09:24:00Z">
        <w:r w:rsidR="000E4BC9">
          <w:t xml:space="preserve">in decision theory </w:t>
        </w:r>
      </w:ins>
      <w:ins w:id="1246" w:author="Urfels, Anton (IRRI)" w:date="2023-10-07T09:15:00Z">
        <w:r w:rsidR="0066475C">
          <w:t>for comparing the risk</w:t>
        </w:r>
      </w:ins>
      <w:ins w:id="1247" w:author="Urfels, Anton (IRRI)" w:date="2023-10-07T11:43:00Z">
        <w:r w:rsidR="00693E6C">
          <w:t xml:space="preserve">iness </w:t>
        </w:r>
      </w:ins>
      <w:ins w:id="1248" w:author="Urfels, Anton (IRRI)" w:date="2023-10-07T09:15:00Z">
        <w:r w:rsidR="0066475C">
          <w:t xml:space="preserve">inherent in two distributions – </w:t>
        </w:r>
      </w:ins>
      <w:ins w:id="1249" w:author="Urfels, Anton (IRRI)" w:date="2023-10-07T09:13:00Z">
        <w:r w:rsidR="004877DF">
          <w:t xml:space="preserve"> we </w:t>
        </w:r>
        <w:r w:rsidR="0066475C">
          <w:t>assess</w:t>
        </w:r>
        <w:r w:rsidR="004877DF">
          <w:t xml:space="preserve"> whether </w:t>
        </w:r>
        <w:r w:rsidR="0066475C">
          <w:t>t</w:t>
        </w:r>
      </w:ins>
      <w:ins w:id="1250" w:author="Urfels, Anton (IRRI)" w:date="2023-10-07T09:14:00Z">
        <w:r w:rsidR="0066475C">
          <w:t>he adaptation option is less risky than the baseline</w:t>
        </w:r>
      </w:ins>
      <w:ins w:id="1251" w:author="Urfels, Anton (IRRI)" w:date="2023-10-07T13:45:00Z">
        <w:r w:rsidR="00FA7FCD">
          <w:t xml:space="preserve"> (i.e. negative outcomes less likely)</w:t>
        </w:r>
      </w:ins>
      <w:ins w:id="1252" w:author="Urfels, Anton (IRRI)" w:date="2023-10-07T09:19:00Z">
        <w:r w:rsidR="0066475C">
          <w:t>.</w:t>
        </w:r>
      </w:ins>
      <w:ins w:id="1253" w:author="Urfels, Anton (IRRI)" w:date="2023-10-12T17:21:00Z">
        <w:r w:rsidR="007B019E">
          <w:t xml:space="preserve"> </w:t>
        </w:r>
      </w:ins>
      <w:ins w:id="1254" w:author="Urfels, Anton (IRRI)" w:date="2023-10-07T09:24:00Z">
        <w:r w:rsidR="000E4BC9">
          <w:t xml:space="preserve">Below we provide an overview of how SOSD works for our case. For more </w:t>
        </w:r>
      </w:ins>
      <w:ins w:id="1255" w:author="Urfels, Anton (IRRI)" w:date="2023-10-07T09:25:00Z">
        <w:r w:rsidR="000E4BC9">
          <w:t>details regarding SOSD and risk aversion,</w:t>
        </w:r>
      </w:ins>
      <w:ins w:id="1256" w:author="Urfels, Anton (IRRI)" w:date="2023-10-07T09:24:00Z">
        <w:r w:rsidR="000E4BC9">
          <w:t xml:space="preserve"> </w:t>
        </w:r>
      </w:ins>
      <w:ins w:id="1257" w:author="Urfels, Anton (IRRI)" w:date="2023-10-07T09:25:00Z">
        <w:r w:rsidR="000E4BC9">
          <w:t>p</w:t>
        </w:r>
      </w:ins>
      <w:ins w:id="1258" w:author="Urfels, Anton (IRRI)" w:date="2023-10-07T09:14:00Z">
        <w:r w:rsidR="0066475C">
          <w:t xml:space="preserve">lease see </w:t>
        </w:r>
      </w:ins>
      <w:r w:rsidR="009F5123">
        <w:fldChar w:fldCharType="begin"/>
      </w:r>
      <w:r w:rsidR="009F5123">
        <w:instrText xml:space="preserve"> ADDIN EN.CITE &lt;EndNote&gt;&lt;Cite AuthorYear="1"&gt;&lt;Author&gt;Levy&lt;/Author&gt;&lt;Year&gt;2016&lt;/Year&gt;&lt;RecNum&gt;23&lt;/RecNum&gt;&lt;DisplayText&gt;Levy (2016)&lt;/DisplayText&gt;&lt;record&gt;&lt;rec-number&gt;23&lt;/rec-number&gt;&lt;foreign-keys&gt;&lt;key app="EN" db-id="x2spr2203vv0rxezzvzxvftcr0vvxept9tas" timestamp="1697119862"&gt;23&lt;/key&gt;&lt;/foreign-keys&gt;&lt;ref-type name="Book"&gt;6&lt;/ref-type&gt;&lt;contributors&gt;&lt;authors&gt;&lt;author&gt;Haim Levy&lt;/author&gt;&lt;/authors&gt;&lt;/contributors&gt;&lt;titles&gt;&lt;title&gt;Stochastic Dominance&lt;/title&gt;&lt;/titles&gt;&lt;dates&gt;&lt;year&gt;2016&lt;/year&gt;&lt;pub-dates&gt;&lt;date&gt;2015&lt;/date&gt;&lt;/pub-dates&gt;&lt;/dates&gt;&lt;publisher&gt;Springer Cham&lt;/publisher&gt;&lt;urls&gt;&lt;/urls&gt;&lt;electronic-resource-num&gt;https://doi.org/10.1007/978-3-319-21708-6&lt;/electronic-resource-num&gt;&lt;/record&gt;&lt;/Cite&gt;&lt;/EndNote&gt;</w:instrText>
      </w:r>
      <w:r w:rsidR="009F5123">
        <w:fldChar w:fldCharType="separate"/>
      </w:r>
      <w:r w:rsidR="009F5123">
        <w:rPr>
          <w:noProof/>
        </w:rPr>
        <w:t>Levy (2016)</w:t>
      </w:r>
      <w:r w:rsidR="009F5123">
        <w:fldChar w:fldCharType="end"/>
      </w:r>
      <w:ins w:id="1259" w:author="Urfels, Anton (IRRI)" w:date="2023-10-12T22:32:00Z">
        <w:r w:rsidR="009F5123">
          <w:rPr>
            <w:rFonts w:cs="Times New Roman"/>
          </w:rPr>
          <w:t xml:space="preserve"> </w:t>
        </w:r>
      </w:ins>
      <w:ins w:id="1260" w:author="Urfels, Anton (IRRI)" w:date="2023-10-07T09:18:00Z">
        <w:r w:rsidR="0066475C">
          <w:rPr>
            <w:rFonts w:cs="Times New Roman"/>
          </w:rPr>
          <w:t>and</w:t>
        </w:r>
        <w:r w:rsidR="0066475C" w:rsidRPr="00450E8D">
          <w:rPr>
            <w:rFonts w:cs="Times New Roman"/>
          </w:rPr>
          <w:t xml:space="preserve"> </w:t>
        </w:r>
      </w:ins>
      <w:r w:rsidR="009F5123">
        <w:rPr>
          <w:rFonts w:cs="Times New Roman"/>
        </w:rPr>
        <w:fldChar w:fldCharType="begin"/>
      </w:r>
      <w:r w:rsidR="009F5123">
        <w:rPr>
          <w:rFonts w:cs="Times New Roman"/>
        </w:rPr>
        <w:instrText xml:space="preserve"> ADDIN EN.CITE &lt;EndNote&gt;&lt;Cite&gt;&lt;Author&gt;Meyer&lt;/Author&gt;&lt;Year&gt;1977&lt;/Year&gt;&lt;RecNum&gt;24&lt;/RecNum&gt;&lt;DisplayText&gt;(Meyer, 1977)&lt;/DisplayText&gt;&lt;record&gt;&lt;rec-number&gt;24&lt;/rec-number&gt;&lt;foreign-keys&gt;&lt;key app="EN" db-id="x2spr2203vv0rxezzvzxvftcr0vvxept9tas" timestamp="1697121205"&gt;24&lt;/key&gt;&lt;/foreign-keys&gt;&lt;ref-type name="Journal Article"&gt;17&lt;/ref-type&gt;&lt;contributors&gt;&lt;authors&gt;&lt;author&gt;Meyer, Jack&lt;/author&gt;&lt;/authors&gt;&lt;/contributors&gt;&lt;titles&gt;&lt;title&gt;Second Degree Stochastic Dominance with Respect to a Function&lt;/title&gt;&lt;secondary-title&gt;International Economic Review&lt;/secondary-title&gt;&lt;/titles&gt;&lt;periodical&gt;&lt;full-title&gt;International Economic Review&lt;/full-title&gt;&lt;/periodical&gt;&lt;pages&gt;477-87&lt;/pages&gt;&lt;volume&gt;18&lt;/volume&gt;&lt;number&gt;2&lt;/number&gt;&lt;dates&gt;&lt;year&gt;1977&lt;/year&gt;&lt;/dates&gt;&lt;urls&gt;&lt;related-urls&gt;&lt;url&gt;https://EconPapers.repec.org/RePEc:ier:iecrev:v:18:y:1977:i:2:p:477-87&lt;/url&gt;&lt;/related-urls&gt;&lt;/urls&gt;&lt;/record&gt;&lt;/Cite&gt;&lt;/EndNote&gt;</w:instrText>
      </w:r>
      <w:r w:rsidR="009F5123">
        <w:rPr>
          <w:rFonts w:cs="Times New Roman"/>
        </w:rPr>
        <w:fldChar w:fldCharType="separate"/>
      </w:r>
      <w:r w:rsidR="009F5123">
        <w:rPr>
          <w:rFonts w:cs="Times New Roman"/>
          <w:noProof/>
        </w:rPr>
        <w:t>(Meyer, 1977)</w:t>
      </w:r>
      <w:r w:rsidR="009F5123">
        <w:rPr>
          <w:rFonts w:cs="Times New Roman"/>
        </w:rPr>
        <w:fldChar w:fldCharType="end"/>
      </w:r>
      <w:ins w:id="1261" w:author="Urfels, Anton (IRRI)" w:date="2023-10-12T22:33:00Z">
        <w:r w:rsidR="009F5123">
          <w:rPr>
            <w:rFonts w:cs="Times New Roman"/>
          </w:rPr>
          <w:t xml:space="preserve"> </w:t>
        </w:r>
      </w:ins>
      <w:ins w:id="1262" w:author="Urfels, Anton (IRRI)" w:date="2023-10-07T09:15:00Z">
        <w:r w:rsidR="0066475C">
          <w:t>f</w:t>
        </w:r>
      </w:ins>
      <w:ins w:id="1263" w:author="Urfels, Anton (IRRI)" w:date="2023-10-07T09:14:00Z">
        <w:r w:rsidR="0066475C">
          <w:t>or a detailed explanation</w:t>
        </w:r>
      </w:ins>
      <w:ins w:id="1264" w:author="Urfels, Anton (IRRI)" w:date="2023-10-07T09:25:00Z">
        <w:r w:rsidR="000E4BC9">
          <w:t xml:space="preserve">. </w:t>
        </w:r>
      </w:ins>
    </w:p>
    <w:p w14:paraId="26A76174" w14:textId="593FE0D1" w:rsidR="00DF06AE" w:rsidRPr="00256197" w:rsidDel="00E36C30" w:rsidRDefault="008304F2">
      <w:pPr>
        <w:pStyle w:val="Heading3"/>
        <w:rPr>
          <w:del w:id="1265" w:author="Urfels, Anton (IRRI)" w:date="2023-10-07T13:55:00Z"/>
        </w:rPr>
      </w:pPr>
      <w:r w:rsidRPr="00256197">
        <w:t>2.2</w:t>
      </w:r>
      <w:del w:id="1266" w:author="Urfels, Anton (IRRI)" w:date="2023-10-08T00:21:00Z">
        <w:r w:rsidRPr="00256197" w:rsidDel="00C76415">
          <w:delText>.</w:delText>
        </w:r>
        <w:r w:rsidR="00D76ACE" w:rsidRPr="00256197" w:rsidDel="00C76415">
          <w:delText>1</w:delText>
        </w:r>
      </w:del>
      <w:r w:rsidRPr="00256197">
        <w:t xml:space="preserve">. </w:t>
      </w:r>
      <w:del w:id="1267" w:author="Urfels, Anton (IRRI)" w:date="2023-10-07T13:45:00Z">
        <w:r w:rsidR="00DF06AE" w:rsidRPr="00256197" w:rsidDel="00FA7FCD">
          <w:delText>Yield risk</w:delText>
        </w:r>
      </w:del>
      <w:ins w:id="1268" w:author="Urfels, Anton (IRRI)" w:date="2023-10-07T13:45:00Z">
        <w:r w:rsidR="00FA7FCD">
          <w:t>Comparing the riskiness of two</w:t>
        </w:r>
      </w:ins>
      <w:ins w:id="1269" w:author="Urfels, Anton (IRRI)" w:date="2023-10-07T13:55:00Z">
        <w:r w:rsidR="00E36C30">
          <w:t xml:space="preserve"> agronomic adaptation options</w:t>
        </w:r>
      </w:ins>
      <w:del w:id="1270" w:author="Urfels, Anton (IRRI)" w:date="2023-10-07T13:56:00Z">
        <w:r w:rsidR="00A21A95" w:rsidRPr="00256197" w:rsidDel="00E36C30">
          <w:delText xml:space="preserve"> </w:delText>
        </w:r>
      </w:del>
    </w:p>
    <w:p w14:paraId="3BD303B8" w14:textId="77777777" w:rsidR="00E36C30" w:rsidRDefault="00E36C30">
      <w:pPr>
        <w:pStyle w:val="Heading3"/>
        <w:rPr>
          <w:ins w:id="1271" w:author="Urfels, Anton (IRRI)" w:date="2023-10-07T13:55:00Z"/>
        </w:rPr>
        <w:pPrChange w:id="1272" w:author="MKONDIWA, Maxwell (CIMMYT-India)" w:date="2023-10-08T18:45:00Z">
          <w:pPr>
            <w:jc w:val="both"/>
          </w:pPr>
        </w:pPrChange>
      </w:pPr>
    </w:p>
    <w:p w14:paraId="6E91253F" w14:textId="1F4295F2" w:rsidR="00E36C30" w:rsidRDefault="00954B78" w:rsidP="000E4BC9">
      <w:pPr>
        <w:jc w:val="both"/>
        <w:rPr>
          <w:ins w:id="1273" w:author="Urfels, Anton (IRRI)" w:date="2023-10-07T13:57:00Z"/>
          <w:rFonts w:cs="Times New Roman"/>
        </w:rPr>
      </w:pPr>
      <w:ins w:id="1274" w:author="Urfels, Anton (IRRI)" w:date="2023-10-06T23:58:00Z">
        <w:r>
          <w:rPr>
            <w:rFonts w:cs="Times New Roman"/>
          </w:rPr>
          <w:t xml:space="preserve">To evaluate </w:t>
        </w:r>
      </w:ins>
      <w:ins w:id="1275" w:author="Urfels, Anton (IRRI)" w:date="2023-10-07T13:56:00Z">
        <w:r w:rsidR="00E36C30">
          <w:rPr>
            <w:rFonts w:cs="Times New Roman"/>
          </w:rPr>
          <w:t xml:space="preserve">the </w:t>
        </w:r>
      </w:ins>
      <w:ins w:id="1276" w:author="Urfels, Anton (IRRI)" w:date="2023-10-06T23:58:00Z">
        <w:r>
          <w:rPr>
            <w:rFonts w:cs="Times New Roman"/>
          </w:rPr>
          <w:t>risk</w:t>
        </w:r>
      </w:ins>
      <w:ins w:id="1277" w:author="Urfels, Anton (IRRI)" w:date="2023-10-07T13:57:00Z">
        <w:r w:rsidR="00E36C30">
          <w:rPr>
            <w:rFonts w:cs="Times New Roman"/>
          </w:rPr>
          <w:t>iness</w:t>
        </w:r>
      </w:ins>
      <w:ins w:id="1278" w:author="Urfels, Anton (IRRI)" w:date="2023-10-07T13:56:00Z">
        <w:r w:rsidR="00E36C30">
          <w:rPr>
            <w:rFonts w:cs="Times New Roman"/>
          </w:rPr>
          <w:t xml:space="preserve"> of an adaptation option regarding either yield or economic </w:t>
        </w:r>
      </w:ins>
      <w:ins w:id="1279" w:author="Urfels, Anton (IRRI)" w:date="2023-10-07T13:57:00Z">
        <w:r w:rsidR="00E36C30">
          <w:rPr>
            <w:rFonts w:cs="Times New Roman"/>
          </w:rPr>
          <w:t>returns</w:t>
        </w:r>
      </w:ins>
      <w:ins w:id="1280" w:author="Urfels, Anton (IRRI)" w:date="2023-10-06T23:58:00Z">
        <w:r>
          <w:rPr>
            <w:rFonts w:cs="Times New Roman"/>
          </w:rPr>
          <w:t>, w</w:t>
        </w:r>
      </w:ins>
      <w:del w:id="1281" w:author="Urfels, Anton (IRRI)" w:date="2023-10-06T23:58:00Z">
        <w:r w:rsidR="0020186E" w:rsidRPr="00256197" w:rsidDel="00954B78">
          <w:rPr>
            <w:rFonts w:cs="Times New Roman"/>
            <w:rPrChange w:id="1282" w:author="Urfels, Anton (IRRI)" w:date="2023-10-06T20:02:00Z">
              <w:rPr>
                <w:rFonts w:ascii="Gill Sans MT" w:hAnsi="Gill Sans MT" w:cs="Times New Roman"/>
              </w:rPr>
            </w:rPrChange>
          </w:rPr>
          <w:delText>W</w:delText>
        </w:r>
      </w:del>
      <w:r w:rsidR="0020186E" w:rsidRPr="00256197">
        <w:rPr>
          <w:rFonts w:cs="Times New Roman"/>
          <w:rPrChange w:id="1283" w:author="Urfels, Anton (IRRI)" w:date="2023-10-06T20:02:00Z">
            <w:rPr>
              <w:rFonts w:ascii="Gill Sans MT" w:hAnsi="Gill Sans MT" w:cs="Times New Roman"/>
            </w:rPr>
          </w:rPrChange>
        </w:rPr>
        <w:t>e c</w:t>
      </w:r>
      <w:r w:rsidR="00285F22" w:rsidRPr="00256197">
        <w:rPr>
          <w:rFonts w:cs="Times New Roman"/>
          <w:rPrChange w:id="1284" w:author="Urfels, Anton (IRRI)" w:date="2023-10-06T20:02:00Z">
            <w:rPr>
              <w:rFonts w:ascii="Gill Sans MT" w:hAnsi="Gill Sans MT" w:cs="Times New Roman"/>
            </w:rPr>
          </w:rPrChange>
        </w:rPr>
        <w:t>ompute spatially explicit willingness to pay</w:t>
      </w:r>
      <w:r w:rsidR="00F66409" w:rsidRPr="00256197">
        <w:rPr>
          <w:rFonts w:cs="Times New Roman"/>
          <w:rPrChange w:id="1285" w:author="Urfels, Anton (IRRI)" w:date="2023-10-06T20:02:00Z">
            <w:rPr>
              <w:rFonts w:ascii="Gill Sans MT" w:hAnsi="Gill Sans MT" w:cs="Times New Roman"/>
            </w:rPr>
          </w:rPrChange>
        </w:rPr>
        <w:t xml:space="preserve"> bounds</w:t>
      </w:r>
      <w:r w:rsidR="00285F22" w:rsidRPr="00256197">
        <w:rPr>
          <w:rFonts w:cs="Times New Roman"/>
          <w:rPrChange w:id="1286" w:author="Urfels, Anton (IRRI)" w:date="2023-10-06T20:02:00Z">
            <w:rPr>
              <w:rFonts w:ascii="Gill Sans MT" w:hAnsi="Gill Sans MT" w:cs="Times New Roman"/>
            </w:rPr>
          </w:rPrChange>
        </w:rPr>
        <w:t xml:space="preserve"> in </w:t>
      </w:r>
      <w:r w:rsidR="00517D62" w:rsidRPr="00256197">
        <w:rPr>
          <w:rFonts w:cs="Times New Roman"/>
          <w:rPrChange w:id="1287" w:author="Urfels, Anton (IRRI)" w:date="2023-10-06T20:02:00Z">
            <w:rPr>
              <w:rFonts w:ascii="Gill Sans MT" w:hAnsi="Gill Sans MT" w:cs="Times New Roman"/>
            </w:rPr>
          </w:rPrChange>
        </w:rPr>
        <w:t xml:space="preserve">rice and </w:t>
      </w:r>
      <w:r w:rsidR="00285F22" w:rsidRPr="00256197">
        <w:rPr>
          <w:rFonts w:cs="Times New Roman"/>
          <w:rPrChange w:id="1288" w:author="Urfels, Anton (IRRI)" w:date="2023-10-06T20:02:00Z">
            <w:rPr>
              <w:rFonts w:ascii="Gill Sans MT" w:hAnsi="Gill Sans MT" w:cs="Times New Roman"/>
            </w:rPr>
          </w:rPrChange>
        </w:rPr>
        <w:t xml:space="preserve">wheat yield equivalents </w:t>
      </w:r>
      <w:ins w:id="1289" w:author="Urfels, Anton (IRRI)" w:date="2023-10-06T23:58:00Z">
        <w:r>
          <w:rPr>
            <w:rFonts w:cs="Times New Roman"/>
          </w:rPr>
          <w:t>that define</w:t>
        </w:r>
      </w:ins>
      <w:ins w:id="1290" w:author="Urfels, Anton (IRRI)" w:date="2023-10-07T09:19:00Z">
        <w:r w:rsidR="0066475C">
          <w:rPr>
            <w:rFonts w:cs="Times New Roman"/>
          </w:rPr>
          <w:t>,</w:t>
        </w:r>
      </w:ins>
      <w:ins w:id="1291" w:author="Urfels, Anton (IRRI)" w:date="2023-10-06T23:58:00Z">
        <w:r>
          <w:rPr>
            <w:rFonts w:cs="Times New Roman"/>
          </w:rPr>
          <w:t xml:space="preserve"> </w:t>
        </w:r>
      </w:ins>
      <w:r w:rsidR="00285F22" w:rsidRPr="00256197">
        <w:rPr>
          <w:rFonts w:cs="Times New Roman"/>
          <w:rPrChange w:id="1292" w:author="Urfels, Anton (IRRI)" w:date="2023-10-06T20:02:00Z">
            <w:rPr>
              <w:rFonts w:ascii="Gill Sans MT" w:hAnsi="Gill Sans MT" w:cs="Times New Roman"/>
            </w:rPr>
          </w:rPrChange>
        </w:rPr>
        <w:t>for a risk averse farmer</w:t>
      </w:r>
      <w:ins w:id="1293" w:author="Urfels, Anton (IRRI)" w:date="2023-10-07T09:19:00Z">
        <w:r w:rsidR="0066475C">
          <w:rPr>
            <w:rFonts w:cs="Times New Roman"/>
          </w:rPr>
          <w:t xml:space="preserve">, whether that farmer would </w:t>
        </w:r>
      </w:ins>
      <w:del w:id="1294" w:author="Urfels, Anton (IRRI)" w:date="2023-10-07T09:19:00Z">
        <w:r w:rsidR="00285F22" w:rsidRPr="00256197" w:rsidDel="0066475C">
          <w:rPr>
            <w:rFonts w:cs="Times New Roman"/>
            <w:rPrChange w:id="1295" w:author="Urfels, Anton (IRRI)" w:date="2023-10-06T20:02:00Z">
              <w:rPr>
                <w:rFonts w:ascii="Gill Sans MT" w:hAnsi="Gill Sans MT" w:cs="Times New Roman"/>
              </w:rPr>
            </w:rPrChange>
          </w:rPr>
          <w:delText xml:space="preserve"> to definitely </w:delText>
        </w:r>
      </w:del>
      <w:r w:rsidR="00285F22" w:rsidRPr="00256197">
        <w:rPr>
          <w:rFonts w:cs="Times New Roman"/>
          <w:rPrChange w:id="1296" w:author="Urfels, Anton (IRRI)" w:date="2023-10-06T20:02:00Z">
            <w:rPr>
              <w:rFonts w:ascii="Gill Sans MT" w:hAnsi="Gill Sans MT" w:cs="Times New Roman"/>
            </w:rPr>
          </w:rPrChange>
        </w:rPr>
        <w:t>adopt</w:t>
      </w:r>
      <w:ins w:id="1297" w:author="Urfels, Anton (IRRI)" w:date="2023-10-07T09:19:00Z">
        <w:r w:rsidR="0066475C">
          <w:rPr>
            <w:rFonts w:cs="Times New Roman"/>
          </w:rPr>
          <w:t xml:space="preserve"> a technology</w:t>
        </w:r>
      </w:ins>
      <w:r w:rsidR="00285F22" w:rsidRPr="00256197">
        <w:rPr>
          <w:rFonts w:cs="Times New Roman"/>
          <w:rPrChange w:id="1298" w:author="Urfels, Anton (IRRI)" w:date="2023-10-06T20:02:00Z">
            <w:rPr>
              <w:rFonts w:ascii="Gill Sans MT" w:hAnsi="Gill Sans MT" w:cs="Times New Roman"/>
            </w:rPr>
          </w:rPrChange>
        </w:rPr>
        <w:t xml:space="preserve"> or not</w:t>
      </w:r>
      <w:del w:id="1299" w:author="Urfels, Anton (IRRI)" w:date="2023-10-07T09:19:00Z">
        <w:r w:rsidR="00285F22" w:rsidRPr="00256197" w:rsidDel="0066475C">
          <w:rPr>
            <w:rFonts w:cs="Times New Roman"/>
            <w:rPrChange w:id="1300" w:author="Urfels, Anton (IRRI)" w:date="2023-10-06T20:02:00Z">
              <w:rPr>
                <w:rFonts w:ascii="Gill Sans MT" w:hAnsi="Gill Sans MT" w:cs="Times New Roman"/>
              </w:rPr>
            </w:rPrChange>
          </w:rPr>
          <w:delText xml:space="preserve"> adopt the interventions using second order stochastic dominance</w:delText>
        </w:r>
      </w:del>
      <w:ins w:id="1301" w:author="Urfels, Anton (IRRI)" w:date="2023-10-07T09:32:00Z">
        <w:r w:rsidR="000E4BC9">
          <w:rPr>
            <w:rFonts w:cs="Times New Roman"/>
          </w:rPr>
          <w:t xml:space="preserve">. </w:t>
        </w:r>
      </w:ins>
      <w:ins w:id="1302" w:author="Urfels, Anton (IRRI)" w:date="2023-10-07T13:57:00Z">
        <w:r w:rsidR="00E36C30">
          <w:rPr>
            <w:rFonts w:cs="Times New Roman"/>
          </w:rPr>
          <w:t xml:space="preserve">SOSD provides an estimate of </w:t>
        </w:r>
        <w:r w:rsidR="00E36C30">
          <w:rPr>
            <w:rFonts w:cs="Times New Roman"/>
          </w:rPr>
          <w:lastRenderedPageBreak/>
          <w:t>which option is risker</w:t>
        </w:r>
      </w:ins>
      <w:ins w:id="1303" w:author="Urfels, Anton (IRRI)" w:date="2023-10-12T17:23:00Z">
        <w:r w:rsidR="007B019E">
          <w:rPr>
            <w:rFonts w:cs="Times New Roman"/>
          </w:rPr>
          <w:t xml:space="preserve"> and</w:t>
        </w:r>
      </w:ins>
      <w:ins w:id="1304" w:author="Urfels, Anton (IRRI)" w:date="2023-10-12T22:34:00Z">
        <w:r w:rsidR="009F5123">
          <w:rPr>
            <w:rFonts w:cs="Times New Roman"/>
          </w:rPr>
          <w:t xml:space="preserve"> </w:t>
        </w:r>
      </w:ins>
      <w:r w:rsidR="009F5123">
        <w:rPr>
          <w:rFonts w:cs="Times New Roman"/>
        </w:rPr>
        <w:fldChar w:fldCharType="begin"/>
      </w:r>
      <w:r w:rsidR="009F5123">
        <w:rPr>
          <w:rFonts w:cs="Times New Roman"/>
        </w:rPr>
        <w:instrText xml:space="preserve"> ADDIN EN.CITE &lt;EndNote&gt;&lt;Cite AuthorYear="1"&gt;&lt;Author&gt;Hurley&lt;/Author&gt;&lt;Year&gt;2018&lt;/Year&gt;&lt;RecNum&gt;16&lt;/RecNum&gt;&lt;DisplayText&gt;Hurley et al.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cs="Times New Roman"/>
        </w:rPr>
        <w:fldChar w:fldCharType="separate"/>
      </w:r>
      <w:r w:rsidR="009F5123">
        <w:rPr>
          <w:rFonts w:cs="Times New Roman"/>
          <w:noProof/>
        </w:rPr>
        <w:t>Hurley et al. (2018)</w:t>
      </w:r>
      <w:r w:rsidR="009F5123">
        <w:rPr>
          <w:rFonts w:cs="Times New Roman"/>
        </w:rPr>
        <w:fldChar w:fldCharType="end"/>
      </w:r>
      <w:ins w:id="1305" w:author="Urfels, Anton (IRRI)" w:date="2023-10-07T13:58:00Z">
        <w:r w:rsidR="00E36C30">
          <w:rPr>
            <w:rFonts w:cs="Times New Roman"/>
          </w:rPr>
          <w:t xml:space="preserve"> </w:t>
        </w:r>
      </w:ins>
      <w:ins w:id="1306" w:author="Urfels, Anton (IRRI)" w:date="2023-10-12T17:24:00Z">
        <w:r w:rsidR="007B019E">
          <w:rPr>
            <w:rFonts w:cs="Times New Roman"/>
          </w:rPr>
          <w:t>computational modelling</w:t>
        </w:r>
      </w:ins>
      <w:ins w:id="1307" w:author="Urfels, Anton (IRRI)" w:date="2023-10-12T17:23:00Z">
        <w:r w:rsidR="007B019E">
          <w:rPr>
            <w:rFonts w:cs="Times New Roman"/>
          </w:rPr>
          <w:t xml:space="preserve"> helps to asses</w:t>
        </w:r>
      </w:ins>
      <w:ins w:id="1308" w:author="Urfels, Anton (IRRI)" w:date="2023-10-12T22:35:00Z">
        <w:r w:rsidR="009F5123">
          <w:rPr>
            <w:rFonts w:cs="Times New Roman"/>
          </w:rPr>
          <w:t>s</w:t>
        </w:r>
      </w:ins>
      <w:ins w:id="1309" w:author="Urfels, Anton (IRRI)" w:date="2023-10-12T17:23:00Z">
        <w:r w:rsidR="007B019E">
          <w:rPr>
            <w:rFonts w:cs="Times New Roman"/>
          </w:rPr>
          <w:t xml:space="preserve"> </w:t>
        </w:r>
      </w:ins>
      <w:ins w:id="1310" w:author="MKONDIWA, Maxwell (CIMMYT-India)" w:date="2023-10-07T14:12:00Z">
        <w:del w:id="1311" w:author="Urfels, Anton (IRRI)" w:date="2023-10-12T17:23:00Z">
          <w:r w:rsidR="00B1476D" w:rsidDel="007B019E">
            <w:rPr>
              <w:rFonts w:cs="Times New Roman"/>
            </w:rPr>
            <w:delText>s</w:delText>
          </w:r>
        </w:del>
      </w:ins>
      <w:ins w:id="1312" w:author="Urfels, Anton (IRRI)" w:date="2023-10-07T13:58:00Z">
        <w:r w:rsidR="00E36C30">
          <w:rPr>
            <w:rFonts w:cs="Times New Roman"/>
          </w:rPr>
          <w:t>how much better it is.</w:t>
        </w:r>
      </w:ins>
      <w:ins w:id="1313" w:author="Urfels, Anton (IRRI)" w:date="2023-10-12T17:24:00Z">
        <w:r w:rsidR="007B019E">
          <w:rPr>
            <w:rFonts w:cs="Times New Roman"/>
          </w:rPr>
          <w:t xml:space="preserve"> </w:t>
        </w:r>
      </w:ins>
      <w:ins w:id="1314" w:author="Urfels, Anton (IRRI)" w:date="2023-10-12T17:25:00Z">
        <w:r w:rsidR="007B019E">
          <w:rPr>
            <w:rFonts w:cs="Times New Roman"/>
          </w:rPr>
          <w:t>I</w:t>
        </w:r>
      </w:ins>
      <w:ins w:id="1315" w:author="Urfels, Anton (IRRI)" w:date="2023-10-12T17:28:00Z">
        <w:r w:rsidR="007B019E">
          <w:rPr>
            <w:rFonts w:cs="Times New Roman"/>
          </w:rPr>
          <w:t>mportantly, our WTP bounds are not symmetrical and, in</w:t>
        </w:r>
      </w:ins>
      <w:ins w:id="1316" w:author="Urfels, Anton (IRRI)" w:date="2023-10-12T17:25:00Z">
        <w:r w:rsidR="007B019E">
          <w:rPr>
            <w:rFonts w:cs="Times New Roman"/>
          </w:rPr>
          <w:t xml:space="preserve"> principle, the WTP bounds we use can be thought of as follows </w:t>
        </w:r>
      </w:ins>
      <w:ins w:id="1317" w:author="Urfels, Anton (IRRI)" w:date="2023-10-07T13:59:00Z">
        <w:r w:rsidR="00E36C30">
          <w:rPr>
            <w:rFonts w:cs="Times New Roman"/>
          </w:rPr>
          <w:t>(</w:t>
        </w:r>
        <w:proofErr w:type="spellStart"/>
        <w:r w:rsidR="00E36C30">
          <w:rPr>
            <w:rFonts w:cs="Times New Roman"/>
          </w:rPr>
          <w:t>i</w:t>
        </w:r>
        <w:proofErr w:type="spellEnd"/>
        <w:r w:rsidR="00E36C30">
          <w:rPr>
            <w:rFonts w:cs="Times New Roman"/>
          </w:rPr>
          <w:t>) how much the cumulative distribution of the adaptation option can be shifted to the left</w:t>
        </w:r>
      </w:ins>
      <w:ins w:id="1318" w:author="Urfels, Anton (IRRI)" w:date="2023-10-07T14:13:00Z">
        <w:r w:rsidR="00FC0348">
          <w:rPr>
            <w:rFonts w:cs="Times New Roman"/>
          </w:rPr>
          <w:t xml:space="preserve"> (i.e. the benefits</w:t>
        </w:r>
      </w:ins>
      <w:ins w:id="1319" w:author="Urfels, Anton (IRRI)" w:date="2023-10-07T14:14:00Z">
        <w:r w:rsidR="00FC0348">
          <w:rPr>
            <w:rFonts w:cs="Times New Roman"/>
          </w:rPr>
          <w:t xml:space="preserve"> uniformly</w:t>
        </w:r>
      </w:ins>
      <w:ins w:id="1320" w:author="Urfels, Anton (IRRI)" w:date="2023-10-07T14:13:00Z">
        <w:r w:rsidR="00FC0348">
          <w:rPr>
            <w:rFonts w:cs="Times New Roman"/>
          </w:rPr>
          <w:t xml:space="preserve"> reduced)</w:t>
        </w:r>
      </w:ins>
      <w:ins w:id="1321" w:author="Urfels, Anton (IRRI)" w:date="2023-10-07T13:59:00Z">
        <w:r w:rsidR="00E36C30">
          <w:rPr>
            <w:rFonts w:cs="Times New Roman"/>
          </w:rPr>
          <w:t xml:space="preserve"> and still outperform the baseline (</w:t>
        </w:r>
      </w:ins>
      <w:ins w:id="1322" w:author="Urfels, Anton (IRRI)" w:date="2023-10-07T14:00:00Z">
        <w:r w:rsidR="00E36C30">
          <w:rPr>
            <w:rFonts w:cs="Times New Roman"/>
          </w:rPr>
          <w:t>lower bound), and (ii) how much the cumulative distribution function can be moved to the right</w:t>
        </w:r>
      </w:ins>
      <w:ins w:id="1323" w:author="Urfels, Anton (IRRI)" w:date="2023-10-07T14:13:00Z">
        <w:r w:rsidR="00FC0348">
          <w:rPr>
            <w:rFonts w:cs="Times New Roman"/>
          </w:rPr>
          <w:t xml:space="preserve"> (i.e. </w:t>
        </w:r>
      </w:ins>
      <w:ins w:id="1324" w:author="Urfels, Anton (IRRI)" w:date="2023-10-07T14:14:00Z">
        <w:r w:rsidR="00FC0348">
          <w:rPr>
            <w:rFonts w:cs="Times New Roman"/>
          </w:rPr>
          <w:t>the benefits uniformly increased)</w:t>
        </w:r>
      </w:ins>
      <w:ins w:id="1325" w:author="Urfels, Anton (IRRI)" w:date="2023-10-07T14:00:00Z">
        <w:r w:rsidR="00E36C30">
          <w:rPr>
            <w:rFonts w:cs="Times New Roman"/>
          </w:rPr>
          <w:t xml:space="preserve"> before it is entirely </w:t>
        </w:r>
      </w:ins>
      <w:ins w:id="1326" w:author="Urfels, Anton (IRRI)" w:date="2023-10-07T14:14:00Z">
        <w:r w:rsidR="00FC0348">
          <w:rPr>
            <w:rFonts w:cs="Times New Roman"/>
          </w:rPr>
          <w:t>on th</w:t>
        </w:r>
      </w:ins>
      <w:ins w:id="1327" w:author="Urfels, Anton (IRRI)" w:date="2023-10-07T14:00:00Z">
        <w:r w:rsidR="00E36C30">
          <w:rPr>
            <w:rFonts w:cs="Times New Roman"/>
          </w:rPr>
          <w:t>e righ</w:t>
        </w:r>
      </w:ins>
      <w:ins w:id="1328" w:author="Urfels, Anton (IRRI)" w:date="2023-10-07T14:01:00Z">
        <w:r w:rsidR="00E36C30">
          <w:rPr>
            <w:rFonts w:cs="Times New Roman"/>
          </w:rPr>
          <w:t>t side of the baseline (upper bound).</w:t>
        </w:r>
      </w:ins>
      <w:ins w:id="1329" w:author="Urfels, Anton (IRRI)" w:date="2023-10-07T14:05:00Z">
        <w:r w:rsidR="004C5B41">
          <w:rPr>
            <w:rFonts w:cs="Times New Roman"/>
          </w:rPr>
          <w:t xml:space="preserve"> </w:t>
        </w:r>
      </w:ins>
      <w:ins w:id="1330" w:author="Urfels, Anton (IRRI)" w:date="2023-10-12T17:26:00Z">
        <w:r w:rsidR="007B019E">
          <w:rPr>
            <w:rFonts w:cs="Times New Roman"/>
          </w:rPr>
          <w:t xml:space="preserve">In other words, how much is a farmer will a farmer gain (willing to pay) </w:t>
        </w:r>
      </w:ins>
      <w:ins w:id="1331" w:author="Urfels, Anton (IRRI)" w:date="2023-10-12T17:27:00Z">
        <w:r w:rsidR="007B019E">
          <w:rPr>
            <w:rFonts w:cs="Times New Roman"/>
          </w:rPr>
          <w:t>when adopting the adaptation strategy (lower bound). And how much would a farmer need to pay</w:t>
        </w:r>
      </w:ins>
      <w:ins w:id="1332" w:author="Urfels, Anton (IRRI)" w:date="2023-10-12T17:28:00Z">
        <w:r w:rsidR="007B019E">
          <w:rPr>
            <w:rFonts w:cs="Times New Roman"/>
          </w:rPr>
          <w:t xml:space="preserve"> in addition to adopting the </w:t>
        </w:r>
      </w:ins>
      <w:ins w:id="1333" w:author="Urfels, Anton (IRRI)" w:date="2023-10-12T17:29:00Z">
        <w:r w:rsidR="007B019E">
          <w:rPr>
            <w:rFonts w:cs="Times New Roman"/>
          </w:rPr>
          <w:t>adaptation option</w:t>
        </w:r>
      </w:ins>
      <w:ins w:id="1334" w:author="Urfels, Anton (IRRI)" w:date="2023-10-12T17:27:00Z">
        <w:r w:rsidR="007B019E">
          <w:rPr>
            <w:rFonts w:cs="Times New Roman"/>
          </w:rPr>
          <w:t xml:space="preserve"> to reduce his risk</w:t>
        </w:r>
      </w:ins>
      <w:ins w:id="1335" w:author="Urfels, Anton (IRRI)" w:date="2023-10-12T17:29:00Z">
        <w:r w:rsidR="007B019E">
          <w:rPr>
            <w:rFonts w:cs="Times New Roman"/>
          </w:rPr>
          <w:t xml:space="preserve"> of losing against the baseline </w:t>
        </w:r>
      </w:ins>
      <w:ins w:id="1336" w:author="Urfels, Anton (IRRI)" w:date="2023-10-12T17:27:00Z">
        <w:r w:rsidR="007B019E">
          <w:rPr>
            <w:rFonts w:cs="Times New Roman"/>
          </w:rPr>
          <w:t>to zero (upper bound).</w:t>
        </w:r>
      </w:ins>
      <w:ins w:id="1337" w:author="Urfels, Anton (IRRI)" w:date="2023-10-07T14:05:00Z">
        <w:del w:id="1338" w:author="MKONDIWA, Maxwell (CIMMYT-India)" w:date="2023-10-07T14:48:00Z">
          <w:r w:rsidR="004C5B41" w:rsidRPr="00177910" w:rsidDel="00C007C2">
            <w:rPr>
              <w:rFonts w:cs="Times New Roman"/>
              <w:highlight w:val="yellow"/>
              <w:rPrChange w:id="1339" w:author="MKONDIWA, Maxwell (CIMMYT-India)" w:date="2023-10-07T14:14:00Z">
                <w:rPr>
                  <w:rFonts w:cs="Times New Roman"/>
                </w:rPr>
              </w:rPrChange>
            </w:rPr>
            <w:delText>That is, the lower bound provides a measure of how</w:delText>
          </w:r>
        </w:del>
      </w:ins>
      <w:ins w:id="1340" w:author="Urfels, Anton (IRRI)" w:date="2023-10-07T14:06:00Z">
        <w:del w:id="1341" w:author="MKONDIWA, Maxwell (CIMMYT-India)" w:date="2023-10-07T14:48:00Z">
          <w:r w:rsidR="004C5B41" w:rsidRPr="00177910" w:rsidDel="00C007C2">
            <w:rPr>
              <w:rFonts w:cs="Times New Roman"/>
              <w:highlight w:val="yellow"/>
              <w:rPrChange w:id="1342" w:author="MKONDIWA, Maxwell (CIMMYT-India)" w:date="2023-10-07T14:14:00Z">
                <w:rPr>
                  <w:rFonts w:cs="Times New Roman"/>
                </w:rPr>
              </w:rPrChange>
            </w:rPr>
            <w:delText xml:space="preserve"> distant the two</w:delText>
          </w:r>
        </w:del>
      </w:ins>
      <w:ins w:id="1343" w:author="Urfels, Anton (IRRI)" w:date="2023-10-07T14:14:00Z">
        <w:del w:id="1344" w:author="MKONDIWA, Maxwell (CIMMYT-India)" w:date="2023-10-07T14:48:00Z">
          <w:r w:rsidR="00FC0348" w:rsidRPr="00177910" w:rsidDel="00C007C2">
            <w:rPr>
              <w:rFonts w:cs="Times New Roman"/>
              <w:highlight w:val="yellow"/>
              <w:rPrChange w:id="1345" w:author="MKONDIWA, Maxwell (CIMMYT-India)" w:date="2023-10-07T14:14:00Z">
                <w:rPr>
                  <w:rFonts w:cs="Times New Roman"/>
                </w:rPr>
              </w:rPrChange>
            </w:rPr>
            <w:delText xml:space="preserve"> adaptation</w:delText>
          </w:r>
        </w:del>
      </w:ins>
      <w:ins w:id="1346" w:author="Urfels, Anton (IRRI)" w:date="2023-10-07T14:06:00Z">
        <w:del w:id="1347" w:author="MKONDIWA, Maxwell (CIMMYT-India)" w:date="2023-10-07T14:48:00Z">
          <w:r w:rsidR="004C5B41" w:rsidRPr="00177910" w:rsidDel="00C007C2">
            <w:rPr>
              <w:rFonts w:cs="Times New Roman"/>
              <w:highlight w:val="yellow"/>
              <w:rPrChange w:id="1348" w:author="MKONDIWA, Maxwell (CIMMYT-India)" w:date="2023-10-07T14:14:00Z">
                <w:rPr>
                  <w:rFonts w:cs="Times New Roman"/>
                </w:rPr>
              </w:rPrChange>
            </w:rPr>
            <w:delText xml:space="preserve"> options are in terms of riskiness, while the upper bound provide</w:delText>
          </w:r>
        </w:del>
      </w:ins>
      <w:ins w:id="1349" w:author="Urfels, Anton (IRRI)" w:date="2023-10-07T14:14:00Z">
        <w:del w:id="1350" w:author="MKONDIWA, Maxwell (CIMMYT-India)" w:date="2023-10-07T14:48:00Z">
          <w:r w:rsidR="00FC0348" w:rsidRPr="00177910" w:rsidDel="00C007C2">
            <w:rPr>
              <w:rFonts w:cs="Times New Roman"/>
              <w:highlight w:val="yellow"/>
              <w:rPrChange w:id="1351" w:author="MKONDIWA, Maxwell (CIMMYT-India)" w:date="2023-10-07T14:14:00Z">
                <w:rPr>
                  <w:rFonts w:cs="Times New Roman"/>
                </w:rPr>
              </w:rPrChange>
            </w:rPr>
            <w:delText>s</w:delText>
          </w:r>
        </w:del>
      </w:ins>
      <w:ins w:id="1352" w:author="Urfels, Anton (IRRI)" w:date="2023-10-07T14:06:00Z">
        <w:del w:id="1353" w:author="MKONDIWA, Maxwell (CIMMYT-India)" w:date="2023-10-07T14:48:00Z">
          <w:r w:rsidR="004C5B41" w:rsidRPr="00177910" w:rsidDel="00C007C2">
            <w:rPr>
              <w:rFonts w:cs="Times New Roman"/>
              <w:highlight w:val="yellow"/>
              <w:rPrChange w:id="1354" w:author="MKONDIWA, Maxwell (CIMMYT-India)" w:date="2023-10-07T14:14:00Z">
                <w:rPr>
                  <w:rFonts w:cs="Times New Roman"/>
                </w:rPr>
              </w:rPrChange>
            </w:rPr>
            <w:delText xml:space="preserve"> a measure of how close the option is to fully superseding the baseline</w:delText>
          </w:r>
        </w:del>
      </w:ins>
      <w:ins w:id="1355" w:author="Urfels, Anton (IRRI)" w:date="2023-10-07T14:09:00Z">
        <w:del w:id="1356" w:author="MKONDIWA, Maxwell (CIMMYT-India)" w:date="2023-10-07T14:48:00Z">
          <w:r w:rsidR="004C5B41" w:rsidRPr="00177910" w:rsidDel="00C007C2">
            <w:rPr>
              <w:rFonts w:cs="Times New Roman"/>
              <w:highlight w:val="yellow"/>
              <w:rPrChange w:id="1357" w:author="MKONDIWA, Maxwell (CIMMYT-India)" w:date="2023-10-07T14:14:00Z">
                <w:rPr>
                  <w:rFonts w:cs="Times New Roman"/>
                </w:rPr>
              </w:rPrChange>
            </w:rPr>
            <w:delText xml:space="preserve"> </w:delText>
          </w:r>
        </w:del>
      </w:ins>
      <w:ins w:id="1358" w:author="Urfels, Anton (IRRI)" w:date="2023-10-07T14:07:00Z">
        <w:del w:id="1359" w:author="MKONDIWA, Maxwell (CIMMYT-India)" w:date="2023-10-07T14:48:00Z">
          <w:r w:rsidR="004C5B41" w:rsidRPr="00177910" w:rsidDel="00C007C2">
            <w:rPr>
              <w:rFonts w:cs="Times New Roman"/>
              <w:highlight w:val="yellow"/>
              <w:rPrChange w:id="1360" w:author="MKONDIWA, Maxwell (CIMMYT-India)" w:date="2023-10-07T14:14:00Z">
                <w:rPr>
                  <w:rFonts w:cs="Times New Roman"/>
                </w:rPr>
              </w:rPrChange>
            </w:rPr>
            <w:delText>(zero risk)</w:delText>
          </w:r>
        </w:del>
      </w:ins>
      <w:ins w:id="1361" w:author="Urfels, Anton (IRRI)" w:date="2023-10-07T14:06:00Z">
        <w:del w:id="1362" w:author="MKONDIWA, Maxwell (CIMMYT-India)" w:date="2023-10-07T14:48:00Z">
          <w:r w:rsidR="004C5B41" w:rsidRPr="00177910" w:rsidDel="00C007C2">
            <w:rPr>
              <w:rFonts w:cs="Times New Roman"/>
              <w:highlight w:val="yellow"/>
              <w:rPrChange w:id="1363" w:author="MKONDIWA, Maxwell (CIMMYT-India)" w:date="2023-10-07T14:14:00Z">
                <w:rPr>
                  <w:rFonts w:cs="Times New Roman"/>
                </w:rPr>
              </w:rPrChange>
            </w:rPr>
            <w:delText>.</w:delText>
          </w:r>
        </w:del>
      </w:ins>
      <w:ins w:id="1364" w:author="Urfels, Anton (IRRI)" w:date="2023-10-07T14:14:00Z">
        <w:del w:id="1365" w:author="MKONDIWA, Maxwell (CIMMYT-India)" w:date="2023-10-07T14:48:00Z">
          <w:r w:rsidR="00FC0348" w:rsidDel="00C007C2">
            <w:rPr>
              <w:rFonts w:cs="Times New Roman"/>
            </w:rPr>
            <w:delText xml:space="preserve"> </w:delText>
          </w:r>
        </w:del>
      </w:ins>
    </w:p>
    <w:p w14:paraId="3C86718D" w14:textId="38791BCA" w:rsidR="00671FE7" w:rsidRPr="00256197" w:rsidDel="000E4BC9" w:rsidRDefault="004C5B41">
      <w:pPr>
        <w:jc w:val="both"/>
        <w:rPr>
          <w:del w:id="1366" w:author="Urfels, Anton (IRRI)" w:date="2023-10-07T09:34:00Z"/>
          <w:rFonts w:cs="Times New Roman"/>
          <w:rPrChange w:id="1367" w:author="Urfels, Anton (IRRI)" w:date="2023-10-06T20:02:00Z">
            <w:rPr>
              <w:del w:id="1368" w:author="Urfels, Anton (IRRI)" w:date="2023-10-07T09:34:00Z"/>
              <w:rFonts w:ascii="Gill Sans MT" w:hAnsi="Gill Sans MT" w:cs="Times New Roman"/>
            </w:rPr>
          </w:rPrChange>
        </w:rPr>
      </w:pPr>
      <w:ins w:id="1369" w:author="Urfels, Anton (IRRI)" w:date="2023-10-07T14:07:00Z">
        <w:r>
          <w:rPr>
            <w:rFonts w:cs="Times New Roman"/>
          </w:rPr>
          <w:t xml:space="preserve">To demonstrate this approach, </w:t>
        </w:r>
      </w:ins>
      <w:del w:id="1370" w:author="Urfels, Anton (IRRI)" w:date="2023-10-07T09:20:00Z">
        <w:r w:rsidR="00285F22" w:rsidRPr="00256197" w:rsidDel="0066475C">
          <w:rPr>
            <w:rFonts w:cs="Times New Roman"/>
            <w:rPrChange w:id="1371" w:author="Urfels, Anton (IRRI)" w:date="2023-10-06T20:02:00Z">
              <w:rPr>
                <w:rFonts w:ascii="Gill Sans MT" w:hAnsi="Gill Sans MT" w:cs="Times New Roman"/>
              </w:rPr>
            </w:rPrChange>
          </w:rPr>
          <w:delText>.</w:delText>
        </w:r>
      </w:del>
      <w:del w:id="1372" w:author="Urfels, Anton (IRRI)" w:date="2023-10-07T09:26:00Z">
        <w:r w:rsidR="00285F22" w:rsidRPr="00256197" w:rsidDel="000E4BC9">
          <w:rPr>
            <w:rFonts w:cs="Times New Roman"/>
            <w:rPrChange w:id="1373" w:author="Urfels, Anton (IRRI)" w:date="2023-10-06T20:02:00Z">
              <w:rPr>
                <w:rFonts w:ascii="Gill Sans MT" w:hAnsi="Gill Sans MT" w:cs="Times New Roman"/>
              </w:rPr>
            </w:rPrChange>
          </w:rPr>
          <w:delText xml:space="preserve"> </w:delText>
        </w:r>
        <w:r w:rsidR="002A56EC" w:rsidRPr="00256197" w:rsidDel="000E4BC9">
          <w:rPr>
            <w:rFonts w:cs="Times New Roman"/>
            <w:rPrChange w:id="1374" w:author="Urfels, Anton (IRRI)" w:date="2023-10-06T20:02:00Z">
              <w:rPr>
                <w:rFonts w:ascii="Gill Sans MT" w:hAnsi="Gill Sans MT" w:cs="Times New Roman"/>
              </w:rPr>
            </w:rPrChange>
          </w:rPr>
          <w:delText xml:space="preserve"> </w:delText>
        </w:r>
        <w:r w:rsidR="00AC3B9C" w:rsidRPr="00256197" w:rsidDel="000E4BC9">
          <w:rPr>
            <w:rFonts w:cs="Times New Roman"/>
            <w:rPrChange w:id="1375" w:author="Urfels, Anton (IRRI)" w:date="2023-10-06T20:02:00Z">
              <w:rPr>
                <w:rFonts w:ascii="Gill Sans MT" w:hAnsi="Gill Sans MT" w:cs="Times New Roman"/>
              </w:rPr>
            </w:rPrChange>
          </w:rPr>
          <w:delText>Theoretically</w:delText>
        </w:r>
        <w:r w:rsidR="003F2486" w:rsidRPr="00256197" w:rsidDel="000E4BC9">
          <w:rPr>
            <w:rFonts w:cs="Times New Roman"/>
            <w:rPrChange w:id="1376" w:author="Urfels, Anton (IRRI)" w:date="2023-10-06T20:02:00Z">
              <w:rPr>
                <w:rFonts w:ascii="Gill Sans MT" w:hAnsi="Gill Sans MT" w:cs="Times New Roman"/>
              </w:rPr>
            </w:rPrChange>
          </w:rPr>
          <w:delText xml:space="preserve">, second order stochastic dominance is related to the Arrow-Pratt measure </w:delText>
        </w:r>
        <w:r w:rsidR="000142FE" w:rsidRPr="00256197" w:rsidDel="000E4BC9">
          <w:rPr>
            <w:rFonts w:cs="Times New Roman"/>
            <w:rPrChange w:id="1377" w:author="Urfels, Anton (IRRI)" w:date="2023-10-06T20:02:00Z">
              <w:rPr>
                <w:rFonts w:ascii="Gill Sans MT" w:hAnsi="Gill Sans MT" w:cs="Times New Roman"/>
              </w:rPr>
            </w:rPrChange>
          </w:rPr>
          <w:delText>risk aversion</w:delText>
        </w:r>
        <w:r w:rsidR="00A74925" w:rsidRPr="00256197" w:rsidDel="000E4BC9">
          <w:rPr>
            <w:rFonts w:cs="Times New Roman"/>
            <w:rPrChange w:id="1378" w:author="Urfels, Anton (IRRI)" w:date="2023-10-06T20:02:00Z">
              <w:rPr>
                <w:rFonts w:ascii="Gill Sans MT" w:hAnsi="Gill Sans MT" w:cs="Times New Roman"/>
              </w:rPr>
            </w:rPrChange>
          </w:rPr>
          <w:delText xml:space="preserve"> </w:delText>
        </w:r>
      </w:del>
      <w:del w:id="1379" w:author="Urfels, Anton (IRRI)" w:date="2023-10-07T09:18:00Z">
        <w:r w:rsidR="00A74925" w:rsidRPr="00256197" w:rsidDel="0066475C">
          <w:rPr>
            <w:rFonts w:cs="Times New Roman"/>
            <w:rPrChange w:id="1380" w:author="Urfels, Anton (IRRI)" w:date="2023-10-06T20:02:00Z">
              <w:rPr>
                <w:rFonts w:ascii="Gill Sans MT" w:hAnsi="Gill Sans MT" w:cs="Times New Roman"/>
              </w:rPr>
            </w:rPrChange>
          </w:rPr>
          <w:delText>(Levy</w:delText>
        </w:r>
        <w:r w:rsidR="005B1C1D" w:rsidRPr="00256197" w:rsidDel="0066475C">
          <w:rPr>
            <w:rFonts w:cs="Times New Roman"/>
            <w:rPrChange w:id="1381" w:author="Urfels, Anton (IRRI)" w:date="2023-10-06T20:02:00Z">
              <w:rPr>
                <w:rFonts w:ascii="Gill Sans MT" w:hAnsi="Gill Sans MT" w:cs="Times New Roman"/>
              </w:rPr>
            </w:rPrChange>
          </w:rPr>
          <w:delText xml:space="preserve"> 2016)</w:delText>
        </w:r>
        <w:r w:rsidR="000142FE" w:rsidRPr="00256197" w:rsidDel="0066475C">
          <w:rPr>
            <w:rFonts w:cs="Times New Roman"/>
            <w:rPrChange w:id="1382" w:author="Urfels, Anton (IRRI)" w:date="2023-10-06T20:02:00Z">
              <w:rPr>
                <w:rFonts w:ascii="Gill Sans MT" w:hAnsi="Gill Sans MT" w:cs="Times New Roman"/>
              </w:rPr>
            </w:rPrChange>
          </w:rPr>
          <w:delText xml:space="preserve">. </w:delText>
        </w:r>
        <w:r w:rsidR="00671FE7" w:rsidRPr="00256197" w:rsidDel="0066475C">
          <w:rPr>
            <w:rFonts w:cs="Times New Roman"/>
            <w:rPrChange w:id="1383" w:author="Urfels, Anton (IRRI)" w:date="2023-10-06T20:02:00Z">
              <w:rPr>
                <w:rFonts w:ascii="Gill Sans MT" w:hAnsi="Gill Sans MT" w:cs="Times New Roman"/>
              </w:rPr>
            </w:rPrChange>
          </w:rPr>
          <w:delText xml:space="preserve">Meyer (1977) </w:delText>
        </w:r>
      </w:del>
      <w:del w:id="1384" w:author="Urfels, Anton (IRRI)" w:date="2023-10-07T09:26:00Z">
        <w:r w:rsidR="00ED6D34" w:rsidRPr="00256197" w:rsidDel="000E4BC9">
          <w:rPr>
            <w:rFonts w:cs="Times New Roman"/>
            <w:rPrChange w:id="1385" w:author="Urfels, Anton (IRRI)" w:date="2023-10-06T20:02:00Z">
              <w:rPr>
                <w:rFonts w:ascii="Gill Sans MT" w:hAnsi="Gill Sans MT" w:cs="Times New Roman"/>
              </w:rPr>
            </w:rPrChange>
          </w:rPr>
          <w:delText xml:space="preserve">proved a theorem that </w:delText>
        </w:r>
        <w:r w:rsidR="00CB4F6F" w:rsidRPr="00256197" w:rsidDel="000E4BC9">
          <w:rPr>
            <w:rFonts w:cs="Times New Roman"/>
            <w:rPrChange w:id="1386" w:author="Urfels, Anton (IRRI)" w:date="2023-10-06T20:02:00Z">
              <w:rPr>
                <w:rFonts w:ascii="Gill Sans MT" w:hAnsi="Gill Sans MT" w:cs="Times New Roman"/>
              </w:rPr>
            </w:rPrChange>
          </w:rPr>
          <w:delText xml:space="preserve">cumulative distribution function </w:delText>
        </w:r>
      </w:del>
      <m:oMath>
        <m:r>
          <w:del w:id="1387" w:author="Urfels, Anton (IRRI)" w:date="2023-10-07T09:26:00Z">
            <w:rPr>
              <w:rFonts w:ascii="Cambria Math" w:hAnsi="Cambria Math" w:cs="Times New Roman"/>
            </w:rPr>
            <m:t>F(x)</m:t>
          </w:del>
        </m:r>
      </m:oMath>
      <w:del w:id="1388" w:author="Urfels, Anton (IRRI)" w:date="2023-10-07T09:26:00Z">
        <w:r w:rsidR="00CB4F6F" w:rsidRPr="00256197" w:rsidDel="000E4BC9">
          <w:rPr>
            <w:rFonts w:eastAsiaTheme="minorEastAsia" w:cs="Times New Roman"/>
            <w:rPrChange w:id="1389" w:author="Urfels, Anton (IRRI)" w:date="2023-10-06T20:02:00Z">
              <w:rPr>
                <w:rFonts w:ascii="Gill Sans MT" w:eastAsiaTheme="minorEastAsia" w:hAnsi="Gill Sans MT" w:cs="Times New Roman"/>
              </w:rPr>
            </w:rPrChange>
          </w:rPr>
          <w:delText xml:space="preserve"> stochastically dominat</w:delText>
        </w:r>
        <w:r w:rsidR="00400F5C" w:rsidRPr="00256197" w:rsidDel="000E4BC9">
          <w:rPr>
            <w:rFonts w:eastAsiaTheme="minorEastAsia" w:cs="Times New Roman"/>
            <w:rPrChange w:id="1390" w:author="Urfels, Anton (IRRI)" w:date="2023-10-06T20:02:00Z">
              <w:rPr>
                <w:rFonts w:ascii="Gill Sans MT" w:eastAsiaTheme="minorEastAsia" w:hAnsi="Gill Sans MT" w:cs="Times New Roman"/>
              </w:rPr>
            </w:rPrChange>
          </w:rPr>
          <w:delText>ing</w:delText>
        </w:r>
        <w:r w:rsidR="00CB4F6F" w:rsidRPr="00256197" w:rsidDel="000E4BC9">
          <w:rPr>
            <w:rFonts w:eastAsiaTheme="minorEastAsia" w:cs="Times New Roman"/>
            <w:rPrChange w:id="1391" w:author="Urfels, Anton (IRRI)" w:date="2023-10-06T20:02:00Z">
              <w:rPr>
                <w:rFonts w:ascii="Gill Sans MT" w:eastAsiaTheme="minorEastAsia" w:hAnsi="Gill Sans MT" w:cs="Times New Roman"/>
              </w:rPr>
            </w:rPrChange>
          </w:rPr>
          <w:delText xml:space="preserve"> </w:delText>
        </w:r>
      </w:del>
      <m:oMath>
        <m:r>
          <w:del w:id="1392" w:author="Urfels, Anton (IRRI)" w:date="2023-10-07T09:26:00Z">
            <w:rPr>
              <w:rFonts w:ascii="Cambria Math" w:eastAsiaTheme="minorEastAsia" w:hAnsi="Cambria Math" w:cs="Times New Roman"/>
            </w:rPr>
            <m:t>G(x)</m:t>
          </w:del>
        </m:r>
      </m:oMath>
      <w:del w:id="1393" w:author="Urfels, Anton (IRRI)" w:date="2023-10-07T09:26:00Z">
        <w:r w:rsidR="009F2BFE" w:rsidRPr="00256197" w:rsidDel="000E4BC9">
          <w:rPr>
            <w:rFonts w:eastAsiaTheme="minorEastAsia" w:cs="Times New Roman"/>
            <w:rPrChange w:id="1394" w:author="Urfels, Anton (IRRI)" w:date="2023-10-06T20:02:00Z">
              <w:rPr>
                <w:rFonts w:ascii="Gill Sans MT" w:eastAsiaTheme="minorEastAsia" w:hAnsi="Gill Sans MT" w:cs="Times New Roman"/>
              </w:rPr>
            </w:rPrChange>
          </w:rPr>
          <w:delText xml:space="preserve"> in the second order</w:delText>
        </w:r>
        <w:r w:rsidR="0039022C" w:rsidRPr="00256197" w:rsidDel="000E4BC9">
          <w:rPr>
            <w:rFonts w:eastAsiaTheme="minorEastAsia" w:cs="Times New Roman"/>
            <w:rPrChange w:id="1395" w:author="Urfels, Anton (IRRI)" w:date="2023-10-06T20:02:00Z">
              <w:rPr>
                <w:rFonts w:ascii="Gill Sans MT" w:eastAsiaTheme="minorEastAsia" w:hAnsi="Gill Sans MT" w:cs="Times New Roman"/>
              </w:rPr>
            </w:rPrChange>
          </w:rPr>
          <w:delText xml:space="preserve"> with respect to utility function </w:delText>
        </w:r>
      </w:del>
      <m:oMath>
        <m:r>
          <w:del w:id="1396" w:author="Urfels, Anton (IRRI)" w:date="2023-10-07T09:26:00Z">
            <w:rPr>
              <w:rFonts w:ascii="Cambria Math" w:eastAsiaTheme="minorEastAsia" w:hAnsi="Cambria Math" w:cs="Times New Roman"/>
            </w:rPr>
            <m:t>k(x)</m:t>
          </w:del>
        </m:r>
      </m:oMath>
      <w:del w:id="1397" w:author="Urfels, Anton (IRRI)" w:date="2023-10-07T09:26:00Z">
        <w:r w:rsidR="009F2BFE" w:rsidRPr="00256197" w:rsidDel="000E4BC9">
          <w:rPr>
            <w:rFonts w:eastAsiaTheme="minorEastAsia" w:cs="Times New Roman"/>
            <w:rPrChange w:id="1398" w:author="Urfels, Anton (IRRI)" w:date="2023-10-06T20:02:00Z">
              <w:rPr>
                <w:rFonts w:ascii="Gill Sans MT" w:eastAsiaTheme="minorEastAsia" w:hAnsi="Gill Sans MT" w:cs="Times New Roman"/>
              </w:rPr>
            </w:rPrChange>
          </w:rPr>
          <w:delText xml:space="preserve"> </w:delText>
        </w:r>
        <w:r w:rsidR="00C6686B" w:rsidRPr="00256197" w:rsidDel="000E4BC9">
          <w:rPr>
            <w:rFonts w:eastAsiaTheme="minorEastAsia" w:cs="Times New Roman"/>
            <w:rPrChange w:id="1399" w:author="Urfels, Anton (IRRI)" w:date="2023-10-06T20:02:00Z">
              <w:rPr>
                <w:rFonts w:ascii="Gill Sans MT" w:eastAsiaTheme="minorEastAsia" w:hAnsi="Gill Sans MT" w:cs="Times New Roman"/>
              </w:rPr>
            </w:rPrChange>
          </w:rPr>
          <w:delText xml:space="preserve">is equivalent to </w:delText>
        </w:r>
      </w:del>
      <m:oMath>
        <m:r>
          <w:del w:id="1400" w:author="Urfels, Anton (IRRI)" w:date="2023-10-07T09:26:00Z">
            <w:rPr>
              <w:rFonts w:ascii="Cambria Math" w:eastAsiaTheme="minorEastAsia" w:hAnsi="Cambria Math" w:cs="Times New Roman"/>
            </w:rPr>
            <m:t>F</m:t>
          </w:del>
        </m:r>
        <m:d>
          <m:dPr>
            <m:ctrlPr>
              <w:ins w:id="1401" w:author="Urfels, Anton (IRRI)" w:date="2023-10-07T23:35:00Z">
                <w:del w:id="1402" w:author="Urfels, Anton (IRRI)" w:date="2023-10-07T09:26:00Z">
                  <w:rPr>
                    <w:rFonts w:ascii="Cambria Math" w:eastAsiaTheme="minorEastAsia" w:hAnsi="Cambria Math" w:cs="Times New Roman"/>
                    <w:i/>
                  </w:rPr>
                </w:del>
              </w:ins>
            </m:ctrlPr>
          </m:dPr>
          <m:e>
            <m:r>
              <w:del w:id="1403" w:author="Urfels, Anton (IRRI)" w:date="2023-10-07T09:26:00Z">
                <w:rPr>
                  <w:rFonts w:ascii="Cambria Math" w:eastAsiaTheme="minorEastAsia" w:hAnsi="Cambria Math" w:cs="Times New Roman"/>
                </w:rPr>
                <m:t>x</m:t>
              </w:del>
            </m:r>
          </m:e>
        </m:d>
      </m:oMath>
      <w:del w:id="1404" w:author="Urfels, Anton (IRRI)" w:date="2023-10-07T09:26:00Z">
        <w:r w:rsidR="00C6686B" w:rsidRPr="00256197" w:rsidDel="000E4BC9">
          <w:rPr>
            <w:rFonts w:eastAsiaTheme="minorEastAsia" w:cs="Times New Roman"/>
            <w:rPrChange w:id="1405" w:author="Urfels, Anton (IRRI)" w:date="2023-10-06T20:02:00Z">
              <w:rPr>
                <w:rFonts w:ascii="Gill Sans MT" w:eastAsiaTheme="minorEastAsia" w:hAnsi="Gill Sans MT" w:cs="Times New Roman"/>
              </w:rPr>
            </w:rPrChange>
          </w:rPr>
          <w:delText xml:space="preserve"> </w:delText>
        </w:r>
        <w:r w:rsidR="00ED2874" w:rsidRPr="00256197" w:rsidDel="000E4BC9">
          <w:rPr>
            <w:rFonts w:eastAsiaTheme="minorEastAsia" w:cs="Times New Roman"/>
            <w:rPrChange w:id="1406" w:author="Urfels, Anton (IRRI)" w:date="2023-10-06T20:02:00Z">
              <w:rPr>
                <w:rFonts w:ascii="Gill Sans MT" w:eastAsiaTheme="minorEastAsia" w:hAnsi="Gill Sans MT" w:cs="Times New Roman"/>
              </w:rPr>
            </w:rPrChange>
          </w:rPr>
          <w:delText xml:space="preserve">being preferred or indifferent to </w:delText>
        </w:r>
      </w:del>
      <m:oMath>
        <m:r>
          <w:del w:id="1407" w:author="Urfels, Anton (IRRI)" w:date="2023-10-07T09:26:00Z">
            <w:rPr>
              <w:rFonts w:ascii="Cambria Math" w:eastAsiaTheme="minorEastAsia" w:hAnsi="Cambria Math" w:cs="Times New Roman"/>
            </w:rPr>
            <m:t>G(x)</m:t>
          </w:del>
        </m:r>
      </m:oMath>
      <w:del w:id="1408" w:author="Urfels, Anton (IRRI)" w:date="2023-10-07T09:26:00Z">
        <w:r w:rsidR="00ED2874" w:rsidRPr="00256197" w:rsidDel="000E4BC9">
          <w:rPr>
            <w:rFonts w:eastAsiaTheme="minorEastAsia" w:cs="Times New Roman"/>
            <w:rPrChange w:id="1409" w:author="Urfels, Anton (IRRI)" w:date="2023-10-06T20:02:00Z">
              <w:rPr>
                <w:rFonts w:ascii="Gill Sans MT" w:eastAsiaTheme="minorEastAsia" w:hAnsi="Gill Sans MT" w:cs="Times New Roman"/>
              </w:rPr>
            </w:rPrChange>
          </w:rPr>
          <w:delText xml:space="preserve"> by all agents </w:delText>
        </w:r>
        <w:r w:rsidR="004F3243" w:rsidRPr="00256197" w:rsidDel="000E4BC9">
          <w:rPr>
            <w:rFonts w:eastAsiaTheme="minorEastAsia" w:cs="Times New Roman"/>
            <w:rPrChange w:id="1410" w:author="Urfels, Anton (IRRI)" w:date="2023-10-06T20:02:00Z">
              <w:rPr>
                <w:rFonts w:ascii="Gill Sans MT" w:eastAsiaTheme="minorEastAsia" w:hAnsi="Gill Sans MT" w:cs="Times New Roman"/>
              </w:rPr>
            </w:rPrChange>
          </w:rPr>
          <w:delText xml:space="preserve">who are risk averse than an agent with utility function </w:delText>
        </w:r>
      </w:del>
      <m:oMath>
        <m:r>
          <w:del w:id="1411" w:author="Urfels, Anton (IRRI)" w:date="2023-10-07T09:26:00Z">
            <w:rPr>
              <w:rFonts w:ascii="Cambria Math" w:eastAsiaTheme="minorEastAsia" w:hAnsi="Cambria Math" w:cs="Times New Roman"/>
            </w:rPr>
            <m:t>k(x)</m:t>
          </w:del>
        </m:r>
      </m:oMath>
      <w:del w:id="1412" w:author="Urfels, Anton (IRRI)" w:date="2023-10-07T09:26:00Z">
        <w:r w:rsidR="004F3243" w:rsidRPr="00256197" w:rsidDel="000E4BC9">
          <w:rPr>
            <w:rFonts w:eastAsiaTheme="minorEastAsia" w:cs="Times New Roman"/>
            <w:rPrChange w:id="1413" w:author="Urfels, Anton (IRRI)" w:date="2023-10-06T20:02:00Z">
              <w:rPr>
                <w:rFonts w:ascii="Gill Sans MT" w:eastAsiaTheme="minorEastAsia" w:hAnsi="Gill Sans MT" w:cs="Times New Roman"/>
              </w:rPr>
            </w:rPrChange>
          </w:rPr>
          <w:delText xml:space="preserve">. </w:delText>
        </w:r>
      </w:del>
    </w:p>
    <w:p w14:paraId="0C1D727E" w14:textId="5E21A7BD" w:rsidR="00C456FD" w:rsidRDefault="000142FE" w:rsidP="000E4BC9">
      <w:pPr>
        <w:jc w:val="both"/>
        <w:rPr>
          <w:ins w:id="1414" w:author="Urfels, Anton (IRRI)" w:date="2023-10-07T09:38:00Z"/>
          <w:rFonts w:cs="Times New Roman"/>
        </w:rPr>
      </w:pPr>
      <w:del w:id="1415" w:author="Urfels, Anton (IRRI)" w:date="2023-10-07T09:34:00Z">
        <w:r w:rsidRPr="00256197" w:rsidDel="000E4BC9">
          <w:rPr>
            <w:rFonts w:cs="Times New Roman"/>
            <w:rPrChange w:id="1416" w:author="Urfels, Anton (IRRI)" w:date="2023-10-06T20:02:00Z">
              <w:rPr>
                <w:rFonts w:ascii="Gill Sans MT" w:hAnsi="Gill Sans MT" w:cs="Times New Roman"/>
              </w:rPr>
            </w:rPrChange>
          </w:rPr>
          <w:delText>This implies</w:delText>
        </w:r>
      </w:del>
      <w:del w:id="1417" w:author="Urfels, Anton (IRRI)" w:date="2023-10-07T13:57:00Z">
        <w:r w:rsidRPr="00256197" w:rsidDel="00E36C30">
          <w:rPr>
            <w:rFonts w:cs="Times New Roman"/>
            <w:rPrChange w:id="1418" w:author="Urfels, Anton (IRRI)" w:date="2023-10-06T20:02:00Z">
              <w:rPr>
                <w:rFonts w:ascii="Gill Sans MT" w:hAnsi="Gill Sans MT" w:cs="Times New Roman"/>
              </w:rPr>
            </w:rPrChange>
          </w:rPr>
          <w:delText xml:space="preserve"> that any risk</w:delText>
        </w:r>
        <w:r w:rsidR="00AC3B9C" w:rsidRPr="00256197" w:rsidDel="00E36C30">
          <w:rPr>
            <w:rFonts w:cs="Times New Roman"/>
            <w:rPrChange w:id="1419" w:author="Urfels, Anton (IRRI)" w:date="2023-10-06T20:02:00Z">
              <w:rPr>
                <w:rFonts w:ascii="Gill Sans MT" w:hAnsi="Gill Sans MT" w:cs="Times New Roman"/>
              </w:rPr>
            </w:rPrChange>
          </w:rPr>
          <w:delText xml:space="preserve"> </w:delText>
        </w:r>
        <w:r w:rsidR="00A74925" w:rsidRPr="00256197" w:rsidDel="00E36C30">
          <w:rPr>
            <w:rFonts w:cs="Times New Roman"/>
            <w:rPrChange w:id="1420" w:author="Urfels, Anton (IRRI)" w:date="2023-10-06T20:02:00Z">
              <w:rPr>
                <w:rFonts w:ascii="Gill Sans MT" w:hAnsi="Gill Sans MT" w:cs="Times New Roman"/>
              </w:rPr>
            </w:rPrChange>
          </w:rPr>
          <w:delText xml:space="preserve">averse farmer is likely </w:delText>
        </w:r>
        <w:r w:rsidR="00937177" w:rsidRPr="00256197" w:rsidDel="00E36C30">
          <w:rPr>
            <w:rFonts w:cs="Times New Roman"/>
            <w:rPrChange w:id="1421" w:author="Urfels, Anton (IRRI)" w:date="2023-10-06T20:02:00Z">
              <w:rPr>
                <w:rFonts w:ascii="Gill Sans MT" w:hAnsi="Gill Sans MT" w:cs="Times New Roman"/>
              </w:rPr>
            </w:rPrChange>
          </w:rPr>
          <w:delText xml:space="preserve">to adopt </w:delText>
        </w:r>
        <w:r w:rsidR="00A74925" w:rsidRPr="00256197" w:rsidDel="00E36C30">
          <w:rPr>
            <w:rFonts w:cs="Times New Roman"/>
            <w:rPrChange w:id="1422" w:author="Urfels, Anton (IRRI)" w:date="2023-10-06T20:02:00Z">
              <w:rPr>
                <w:rFonts w:ascii="Gill Sans MT" w:hAnsi="Gill Sans MT" w:cs="Times New Roman"/>
              </w:rPr>
            </w:rPrChange>
          </w:rPr>
          <w:delText xml:space="preserve">if the yield advantage is such that the technology second order stochastically dominates </w:delText>
        </w:r>
      </w:del>
      <w:del w:id="1423" w:author="Urfels, Anton (IRRI)" w:date="2023-10-07T09:34:00Z">
        <w:r w:rsidR="00A74925" w:rsidRPr="00256197" w:rsidDel="000E4BC9">
          <w:rPr>
            <w:rFonts w:cs="Times New Roman"/>
            <w:rPrChange w:id="1424" w:author="Urfels, Anton (IRRI)" w:date="2023-10-06T20:02:00Z">
              <w:rPr>
                <w:rFonts w:ascii="Gill Sans MT" w:hAnsi="Gill Sans MT" w:cs="Times New Roman"/>
              </w:rPr>
            </w:rPrChange>
          </w:rPr>
          <w:delText>another technology</w:delText>
        </w:r>
      </w:del>
      <w:del w:id="1425" w:author="Urfels, Anton (IRRI)" w:date="2023-10-07T13:57:00Z">
        <w:r w:rsidR="00A74925" w:rsidRPr="00256197" w:rsidDel="00E36C30">
          <w:rPr>
            <w:rFonts w:cs="Times New Roman"/>
            <w:rPrChange w:id="1426" w:author="Urfels, Anton (IRRI)" w:date="2023-10-06T20:02:00Z">
              <w:rPr>
                <w:rFonts w:ascii="Gill Sans MT" w:hAnsi="Gill Sans MT" w:cs="Times New Roman"/>
              </w:rPr>
            </w:rPrChange>
          </w:rPr>
          <w:delText xml:space="preserve">. </w:delText>
        </w:r>
      </w:del>
      <w:ins w:id="1427" w:author="Urfels, Anton (IRRI)" w:date="2023-10-07T14:07:00Z">
        <w:r w:rsidR="004C5B41">
          <w:rPr>
            <w:rFonts w:cs="Times New Roman"/>
          </w:rPr>
          <w:t>w</w:t>
        </w:r>
      </w:ins>
      <w:del w:id="1428" w:author="Urfels, Anton (IRRI)" w:date="2023-10-07T14:07:00Z">
        <w:r w:rsidR="004F23D7" w:rsidRPr="00256197" w:rsidDel="004C5B41">
          <w:rPr>
            <w:rFonts w:cs="Times New Roman"/>
            <w:rPrChange w:id="1429" w:author="Urfels, Anton (IRRI)" w:date="2023-10-06T20:02:00Z">
              <w:rPr>
                <w:rFonts w:ascii="Gill Sans MT" w:hAnsi="Gill Sans MT" w:cs="Times New Roman"/>
              </w:rPr>
            </w:rPrChange>
          </w:rPr>
          <w:delText>W</w:delText>
        </w:r>
      </w:del>
      <w:r w:rsidR="004F23D7" w:rsidRPr="00256197">
        <w:rPr>
          <w:rFonts w:cs="Times New Roman"/>
          <w:rPrChange w:id="1430" w:author="Urfels, Anton (IRRI)" w:date="2023-10-06T20:02:00Z">
            <w:rPr>
              <w:rFonts w:ascii="Gill Sans MT" w:hAnsi="Gill Sans MT" w:cs="Times New Roman"/>
            </w:rPr>
          </w:rPrChange>
        </w:rPr>
        <w:t xml:space="preserve">e use a hypothetical experiment </w:t>
      </w:r>
      <w:del w:id="1431" w:author="Urfels, Anton (IRRI)" w:date="2023-10-07T14:07:00Z">
        <w:r w:rsidR="004F23D7" w:rsidRPr="00256197" w:rsidDel="004C5B41">
          <w:rPr>
            <w:rFonts w:cs="Times New Roman"/>
            <w:rPrChange w:id="1432" w:author="Urfels, Anton (IRRI)" w:date="2023-10-06T20:02:00Z">
              <w:rPr>
                <w:rFonts w:ascii="Gill Sans MT" w:hAnsi="Gill Sans MT" w:cs="Times New Roman"/>
              </w:rPr>
            </w:rPrChange>
          </w:rPr>
          <w:delText>to demonstrate the approach</w:delText>
        </w:r>
        <w:r w:rsidR="00226FF5" w:rsidRPr="00256197" w:rsidDel="004C5B41">
          <w:rPr>
            <w:rFonts w:cs="Times New Roman"/>
            <w:rPrChange w:id="1433" w:author="Urfels, Anton (IRRI)" w:date="2023-10-06T20:02:00Z">
              <w:rPr>
                <w:rFonts w:ascii="Gill Sans MT" w:hAnsi="Gill Sans MT" w:cs="Times New Roman"/>
              </w:rPr>
            </w:rPrChange>
          </w:rPr>
          <w:delText xml:space="preserve"> </w:delText>
        </w:r>
      </w:del>
      <w:ins w:id="1434" w:author="Urfels, Anton (IRRI)" w:date="2023-10-07T14:07:00Z">
        <w:r w:rsidR="004C5B41">
          <w:rPr>
            <w:rFonts w:cs="Times New Roman"/>
          </w:rPr>
          <w:t xml:space="preserve">shown in </w:t>
        </w:r>
      </w:ins>
      <w:del w:id="1435" w:author="Urfels, Anton (IRRI)" w:date="2023-10-07T14:07:00Z">
        <w:r w:rsidR="00226FF5" w:rsidRPr="00256197" w:rsidDel="004C5B41">
          <w:rPr>
            <w:rFonts w:cs="Times New Roman"/>
            <w:rPrChange w:id="1436" w:author="Urfels, Anton (IRRI)" w:date="2023-10-06T20:02:00Z">
              <w:rPr>
                <w:rFonts w:ascii="Gill Sans MT" w:hAnsi="Gill Sans MT" w:cs="Times New Roman"/>
              </w:rPr>
            </w:rPrChange>
          </w:rPr>
          <w:delText>(</w:delText>
        </w:r>
      </w:del>
      <w:r w:rsidR="00226FF5" w:rsidRPr="00256197">
        <w:rPr>
          <w:rFonts w:cs="Times New Roman"/>
          <w:rPrChange w:id="1437" w:author="Urfels, Anton (IRRI)" w:date="2023-10-06T20:02:00Z">
            <w:rPr>
              <w:rFonts w:ascii="Gill Sans MT" w:hAnsi="Gill Sans MT" w:cs="Times New Roman"/>
            </w:rPr>
          </w:rPrChange>
        </w:rPr>
        <w:t xml:space="preserve">Figure </w:t>
      </w:r>
      <w:r w:rsidR="00A1331B" w:rsidRPr="00256197">
        <w:rPr>
          <w:rFonts w:cs="Times New Roman"/>
          <w:rPrChange w:id="1438" w:author="Urfels, Anton (IRRI)" w:date="2023-10-06T20:02:00Z">
            <w:rPr>
              <w:rFonts w:ascii="Gill Sans MT" w:hAnsi="Gill Sans MT" w:cs="Times New Roman"/>
            </w:rPr>
          </w:rPrChange>
        </w:rPr>
        <w:t>1</w:t>
      </w:r>
      <w:del w:id="1439" w:author="Urfels, Anton (IRRI)" w:date="2023-10-07T14:07:00Z">
        <w:r w:rsidR="00226FF5" w:rsidRPr="00256197" w:rsidDel="004C5B41">
          <w:rPr>
            <w:rFonts w:cs="Times New Roman"/>
            <w:rPrChange w:id="1440" w:author="Urfels, Anton (IRRI)" w:date="2023-10-06T20:02:00Z">
              <w:rPr>
                <w:rFonts w:ascii="Gill Sans MT" w:hAnsi="Gill Sans MT" w:cs="Times New Roman"/>
              </w:rPr>
            </w:rPrChange>
          </w:rPr>
          <w:delText>)</w:delText>
        </w:r>
      </w:del>
      <w:r w:rsidR="004F23D7" w:rsidRPr="00256197">
        <w:rPr>
          <w:rFonts w:cs="Times New Roman"/>
          <w:rPrChange w:id="1441" w:author="Urfels, Anton (IRRI)" w:date="2023-10-06T20:02:00Z">
            <w:rPr>
              <w:rFonts w:ascii="Gill Sans MT" w:hAnsi="Gill Sans MT" w:cs="Times New Roman"/>
            </w:rPr>
          </w:rPrChange>
        </w:rPr>
        <w:t>.</w:t>
      </w:r>
      <w:r w:rsidR="00DD5F70" w:rsidRPr="00256197">
        <w:rPr>
          <w:rFonts w:cs="Times New Roman"/>
          <w:rPrChange w:id="1442" w:author="Urfels, Anton (IRRI)" w:date="2023-10-06T20:02:00Z">
            <w:rPr>
              <w:rFonts w:ascii="Gill Sans MT" w:hAnsi="Gill Sans MT" w:cs="Times New Roman"/>
            </w:rPr>
          </w:rPrChange>
        </w:rPr>
        <w:t xml:space="preserve"> Based on mean comparison</w:t>
      </w:r>
      <w:r w:rsidR="00226FF5" w:rsidRPr="00256197">
        <w:rPr>
          <w:rFonts w:cs="Times New Roman"/>
          <w:rPrChange w:id="1443" w:author="Urfels, Anton (IRRI)" w:date="2023-10-06T20:02:00Z">
            <w:rPr>
              <w:rFonts w:ascii="Gill Sans MT" w:hAnsi="Gill Sans MT" w:cs="Times New Roman"/>
            </w:rPr>
          </w:rPrChange>
        </w:rPr>
        <w:t>s</w:t>
      </w:r>
      <w:r w:rsidR="00DD5F70" w:rsidRPr="00256197">
        <w:rPr>
          <w:rFonts w:cs="Times New Roman"/>
          <w:rPrChange w:id="1444" w:author="Urfels, Anton (IRRI)" w:date="2023-10-06T20:02:00Z">
            <w:rPr>
              <w:rFonts w:ascii="Gill Sans MT" w:hAnsi="Gill Sans MT" w:cs="Times New Roman"/>
            </w:rPr>
          </w:rPrChange>
        </w:rPr>
        <w:t xml:space="preserve">, </w:t>
      </w:r>
      <m:oMath>
        <m:r>
          <w:rPr>
            <w:rFonts w:ascii="Cambria Math" w:hAnsi="Cambria Math" w:cs="Times New Roman"/>
          </w:rPr>
          <m:t>G</m:t>
        </m:r>
      </m:oMath>
      <w:r w:rsidR="00B30992" w:rsidRPr="00256197">
        <w:rPr>
          <w:rFonts w:cs="Times New Roman"/>
          <w:rPrChange w:id="1445" w:author="Urfels, Anton (IRRI)" w:date="2023-10-06T20:02:00Z">
            <w:rPr>
              <w:rFonts w:ascii="Gill Sans MT" w:hAnsi="Gill Sans MT" w:cs="Times New Roman"/>
            </w:rPr>
          </w:rPrChange>
        </w:rPr>
        <w:t xml:space="preserve"> is </w:t>
      </w:r>
      <w:r w:rsidR="00226FF5" w:rsidRPr="00256197">
        <w:rPr>
          <w:rFonts w:cs="Times New Roman"/>
          <w:rPrChange w:id="1446" w:author="Urfels, Anton (IRRI)" w:date="2023-10-06T20:02:00Z">
            <w:rPr>
              <w:rFonts w:ascii="Gill Sans MT" w:hAnsi="Gill Sans MT" w:cs="Times New Roman"/>
            </w:rPr>
          </w:rPrChange>
        </w:rPr>
        <w:t xml:space="preserve">clearly </w:t>
      </w:r>
      <w:r w:rsidR="00B30992" w:rsidRPr="00256197">
        <w:rPr>
          <w:rFonts w:cs="Times New Roman"/>
          <w:rPrChange w:id="1447" w:author="Urfels, Anton (IRRI)" w:date="2023-10-06T20:02:00Z">
            <w:rPr>
              <w:rFonts w:ascii="Gill Sans MT" w:hAnsi="Gill Sans MT" w:cs="Times New Roman"/>
            </w:rPr>
          </w:rPrChange>
        </w:rPr>
        <w:t xml:space="preserve">better than </w:t>
      </w:r>
      <m:oMath>
        <m:r>
          <w:rPr>
            <w:rFonts w:ascii="Cambria Math" w:hAnsi="Cambria Math" w:cs="Times New Roman"/>
          </w:rPr>
          <m:t>F</m:t>
        </m:r>
      </m:oMath>
      <w:r w:rsidR="00357770" w:rsidRPr="00256197">
        <w:rPr>
          <w:rFonts w:cs="Times New Roman"/>
          <w:rPrChange w:id="1448" w:author="Urfels, Anton (IRRI)" w:date="2023-10-06T20:02:00Z">
            <w:rPr>
              <w:rFonts w:ascii="Gill Sans MT" w:hAnsi="Gill Sans MT" w:cs="Times New Roman"/>
            </w:rPr>
          </w:rPrChange>
        </w:rPr>
        <w:t xml:space="preserve"> and </w:t>
      </w:r>
      <m:oMath>
        <m:r>
          <w:rPr>
            <w:rFonts w:ascii="Cambria Math" w:hAnsi="Cambria Math" w:cs="Times New Roman"/>
          </w:rPr>
          <m:t>Q</m:t>
        </m:r>
      </m:oMath>
      <w:r w:rsidR="00357770" w:rsidRPr="00256197">
        <w:rPr>
          <w:rFonts w:cs="Times New Roman"/>
          <w:rPrChange w:id="1449" w:author="Urfels, Anton (IRRI)" w:date="2023-10-06T20:02:00Z">
            <w:rPr>
              <w:rFonts w:ascii="Gill Sans MT" w:hAnsi="Gill Sans MT" w:cs="Times New Roman"/>
            </w:rPr>
          </w:rPrChange>
        </w:rPr>
        <w:t xml:space="preserve">. </w:t>
      </w:r>
      <w:r w:rsidR="00752252" w:rsidRPr="00256197">
        <w:rPr>
          <w:rFonts w:cs="Times New Roman"/>
          <w:rPrChange w:id="1450" w:author="Urfels, Anton (IRRI)" w:date="2023-10-06T20:02:00Z">
            <w:rPr>
              <w:rFonts w:ascii="Gill Sans MT" w:hAnsi="Gill Sans MT" w:cs="Times New Roman"/>
            </w:rPr>
          </w:rPrChange>
        </w:rPr>
        <w:t>If we think in terms of distributional differences</w:t>
      </w:r>
      <w:del w:id="1451" w:author="Urfels, Anton (IRRI)" w:date="2023-10-07T09:35:00Z">
        <w:r w:rsidR="00752252" w:rsidRPr="00256197" w:rsidDel="00C456FD">
          <w:rPr>
            <w:rFonts w:cs="Times New Roman"/>
            <w:rPrChange w:id="1452" w:author="Urfels, Anton (IRRI)" w:date="2023-10-06T20:02:00Z">
              <w:rPr>
                <w:rFonts w:ascii="Gill Sans MT" w:hAnsi="Gill Sans MT" w:cs="Times New Roman"/>
              </w:rPr>
            </w:rPrChange>
          </w:rPr>
          <w:delText xml:space="preserve"> using first order stochastic dominance (</w:delText>
        </w:r>
        <w:r w:rsidR="00A1331B" w:rsidRPr="00256197" w:rsidDel="00C456FD">
          <w:rPr>
            <w:rFonts w:cs="Times New Roman"/>
            <w:rPrChange w:id="1453" w:author="Urfels, Anton (IRRI)" w:date="2023-10-06T20:02:00Z">
              <w:rPr>
                <w:rFonts w:ascii="Gill Sans MT" w:hAnsi="Gill Sans MT" w:cs="Times New Roman"/>
              </w:rPr>
            </w:rPrChange>
          </w:rPr>
          <w:delText>L</w:delText>
        </w:r>
        <w:r w:rsidR="00A97DD9" w:rsidRPr="00256197" w:rsidDel="00C456FD">
          <w:rPr>
            <w:rFonts w:cs="Times New Roman"/>
            <w:rPrChange w:id="1454" w:author="Urfels, Anton (IRRI)" w:date="2023-10-06T20:02:00Z">
              <w:rPr>
                <w:rFonts w:ascii="Gill Sans MT" w:hAnsi="Gill Sans MT" w:cs="Times New Roman"/>
              </w:rPr>
            </w:rPrChange>
          </w:rPr>
          <w:delText>evy 2016</w:delText>
        </w:r>
        <w:r w:rsidR="00752252" w:rsidRPr="00256197" w:rsidDel="00C456FD">
          <w:rPr>
            <w:rFonts w:cs="Times New Roman"/>
            <w:rPrChange w:id="1455" w:author="Urfels, Anton (IRRI)" w:date="2023-10-06T20:02:00Z">
              <w:rPr>
                <w:rFonts w:ascii="Gill Sans MT" w:hAnsi="Gill Sans MT" w:cs="Times New Roman"/>
              </w:rPr>
            </w:rPrChange>
          </w:rPr>
          <w:delText>)</w:delText>
        </w:r>
      </w:del>
      <w:r w:rsidR="00752252" w:rsidRPr="00256197">
        <w:rPr>
          <w:rFonts w:cs="Times New Roman"/>
          <w:rPrChange w:id="1456" w:author="Urfels, Anton (IRRI)" w:date="2023-10-06T20:02:00Z">
            <w:rPr>
              <w:rFonts w:ascii="Gill Sans MT" w:hAnsi="Gill Sans MT" w:cs="Times New Roman"/>
            </w:rPr>
          </w:rPrChange>
        </w:rPr>
        <w:t xml:space="preserve">, </w:t>
      </w:r>
      <m:oMath>
        <m:r>
          <w:rPr>
            <w:rFonts w:ascii="Cambria Math" w:hAnsi="Cambria Math" w:cs="Times New Roman"/>
          </w:rPr>
          <m:t>G</m:t>
        </m:r>
      </m:oMath>
      <w:r w:rsidR="00E162A2" w:rsidRPr="00256197">
        <w:rPr>
          <w:rFonts w:cs="Times New Roman"/>
          <w:rPrChange w:id="1457" w:author="Urfels, Anton (IRRI)" w:date="2023-10-06T20:02:00Z">
            <w:rPr>
              <w:rFonts w:ascii="Gill Sans MT" w:hAnsi="Gill Sans MT" w:cs="Times New Roman"/>
            </w:rPr>
          </w:rPrChange>
        </w:rPr>
        <w:t xml:space="preserve"> is clearly better than </w:t>
      </w:r>
      <m:oMath>
        <m:r>
          <w:rPr>
            <w:rFonts w:ascii="Cambria Math" w:hAnsi="Cambria Math" w:cs="Times New Roman"/>
          </w:rPr>
          <m:t>Q</m:t>
        </m:r>
      </m:oMath>
      <w:r w:rsidR="00E162A2" w:rsidRPr="00256197">
        <w:rPr>
          <w:rFonts w:cs="Times New Roman"/>
          <w:rPrChange w:id="1458" w:author="Urfels, Anton (IRRI)" w:date="2023-10-06T20:02:00Z">
            <w:rPr>
              <w:rFonts w:ascii="Gill Sans MT" w:hAnsi="Gill Sans MT" w:cs="Times New Roman"/>
            </w:rPr>
          </w:rPrChange>
        </w:rPr>
        <w:t xml:space="preserve"> </w:t>
      </w:r>
      <w:r w:rsidR="00EC515F" w:rsidRPr="00256197">
        <w:rPr>
          <w:rFonts w:cs="Times New Roman"/>
          <w:rPrChange w:id="1459" w:author="Urfels, Anton (IRRI)" w:date="2023-10-06T20:02:00Z">
            <w:rPr>
              <w:rFonts w:ascii="Gill Sans MT" w:hAnsi="Gill Sans MT" w:cs="Times New Roman"/>
            </w:rPr>
          </w:rPrChange>
        </w:rPr>
        <w:t xml:space="preserve">because the </w:t>
      </w:r>
      <w:r w:rsidR="00E162A2" w:rsidRPr="00256197">
        <w:rPr>
          <w:rFonts w:cs="Times New Roman"/>
          <w:rPrChange w:id="1460" w:author="Urfels, Anton (IRRI)" w:date="2023-10-06T20:02:00Z">
            <w:rPr>
              <w:rFonts w:ascii="Gill Sans MT" w:hAnsi="Gill Sans MT" w:cs="Times New Roman"/>
            </w:rPr>
          </w:rPrChange>
        </w:rPr>
        <w:t xml:space="preserve">cumulative </w:t>
      </w:r>
      <w:r w:rsidR="003561F2" w:rsidRPr="00256197">
        <w:rPr>
          <w:rFonts w:cs="Times New Roman"/>
          <w:rPrChange w:id="1461" w:author="Urfels, Anton (IRRI)" w:date="2023-10-06T20:02:00Z">
            <w:rPr>
              <w:rFonts w:ascii="Gill Sans MT" w:hAnsi="Gill Sans MT" w:cs="Times New Roman"/>
            </w:rPr>
          </w:rPrChange>
        </w:rPr>
        <w:t>distribution</w:t>
      </w:r>
      <w:r w:rsidR="00E162A2" w:rsidRPr="00256197">
        <w:rPr>
          <w:rFonts w:cs="Times New Roman"/>
          <w:rPrChange w:id="1462" w:author="Urfels, Anton (IRRI)" w:date="2023-10-06T20:02:00Z">
            <w:rPr>
              <w:rFonts w:ascii="Gill Sans MT" w:hAnsi="Gill Sans MT" w:cs="Times New Roman"/>
            </w:rPr>
          </w:rPrChange>
        </w:rPr>
        <w:t xml:space="preserve"> curve </w:t>
      </w:r>
      <w:r w:rsidR="003561F2" w:rsidRPr="00256197">
        <w:rPr>
          <w:rFonts w:cs="Times New Roman"/>
          <w:rPrChange w:id="1463" w:author="Urfels, Anton (IRRI)" w:date="2023-10-06T20:02:00Z">
            <w:rPr>
              <w:rFonts w:ascii="Gill Sans MT" w:hAnsi="Gill Sans MT" w:cs="Times New Roman"/>
            </w:rPr>
          </w:rPrChange>
        </w:rPr>
        <w:t xml:space="preserve">of </w:t>
      </w:r>
      <m:oMath>
        <m:r>
          <w:rPr>
            <w:rFonts w:ascii="Cambria Math" w:hAnsi="Cambria Math" w:cs="Times New Roman"/>
          </w:rPr>
          <m:t>G</m:t>
        </m:r>
      </m:oMath>
      <w:r w:rsidR="003561F2" w:rsidRPr="00256197">
        <w:rPr>
          <w:rFonts w:cs="Times New Roman"/>
          <w:rPrChange w:id="1464" w:author="Urfels, Anton (IRRI)" w:date="2023-10-06T20:02:00Z">
            <w:rPr>
              <w:rFonts w:ascii="Gill Sans MT" w:hAnsi="Gill Sans MT" w:cs="Times New Roman"/>
            </w:rPr>
          </w:rPrChange>
        </w:rPr>
        <w:t xml:space="preserve"> </w:t>
      </w:r>
      <w:r w:rsidR="00E162A2" w:rsidRPr="00256197">
        <w:rPr>
          <w:rFonts w:cs="Times New Roman"/>
          <w:rPrChange w:id="1465" w:author="Urfels, Anton (IRRI)" w:date="2023-10-06T20:02:00Z">
            <w:rPr>
              <w:rFonts w:ascii="Gill Sans MT" w:hAnsi="Gill Sans MT" w:cs="Times New Roman"/>
            </w:rPr>
          </w:rPrChange>
        </w:rPr>
        <w:t>is wholly to the right</w:t>
      </w:r>
      <w:r w:rsidR="003561F2" w:rsidRPr="00256197">
        <w:rPr>
          <w:rFonts w:cs="Times New Roman"/>
          <w:rPrChange w:id="1466" w:author="Urfels, Anton (IRRI)" w:date="2023-10-06T20:02:00Z">
            <w:rPr>
              <w:rFonts w:ascii="Gill Sans MT" w:hAnsi="Gill Sans MT" w:cs="Times New Roman"/>
            </w:rPr>
          </w:rPrChange>
        </w:rPr>
        <w:t xml:space="preserve"> </w:t>
      </w:r>
      <w:r w:rsidR="00E16690" w:rsidRPr="00256197">
        <w:rPr>
          <w:rFonts w:cs="Times New Roman"/>
          <w:rPrChange w:id="1467" w:author="Urfels, Anton (IRRI)" w:date="2023-10-06T20:02:00Z">
            <w:rPr>
              <w:rFonts w:ascii="Gill Sans MT" w:hAnsi="Gill Sans MT" w:cs="Times New Roman"/>
            </w:rPr>
          </w:rPrChange>
        </w:rPr>
        <w:t xml:space="preserve">of </w:t>
      </w:r>
      <m:oMath>
        <m:r>
          <w:rPr>
            <w:rFonts w:ascii="Cambria Math" w:hAnsi="Cambria Math" w:cs="Times New Roman"/>
          </w:rPr>
          <m:t>Q</m:t>
        </m:r>
      </m:oMath>
      <w:r w:rsidR="003561F2" w:rsidRPr="00256197">
        <w:rPr>
          <w:rFonts w:cs="Times New Roman"/>
          <w:rPrChange w:id="1468" w:author="Urfels, Anton (IRRI)" w:date="2023-10-06T20:02:00Z">
            <w:rPr>
              <w:rFonts w:ascii="Gill Sans MT" w:hAnsi="Gill Sans MT" w:cs="Times New Roman"/>
            </w:rPr>
          </w:rPrChange>
        </w:rPr>
        <w:t>.</w:t>
      </w:r>
      <w:ins w:id="1469" w:author="Urfels, Anton (IRRI)" w:date="2023-10-07T09:35:00Z">
        <w:r w:rsidR="00C456FD">
          <w:rPr>
            <w:rFonts w:cs="Times New Roman"/>
          </w:rPr>
          <w:t xml:space="preserve"> This is also called first order stochastic</w:t>
        </w:r>
        <w:del w:id="1470" w:author="MKONDIWA, Maxwell (CIMMYT-India)" w:date="2023-10-07T14:14:00Z">
          <w:r w:rsidR="00C456FD" w:rsidDel="00263E4C">
            <w:rPr>
              <w:rFonts w:cs="Times New Roman"/>
            </w:rPr>
            <w:delText>ally</w:delText>
          </w:r>
        </w:del>
        <w:r w:rsidR="00C456FD">
          <w:rPr>
            <w:rFonts w:cs="Times New Roman"/>
          </w:rPr>
          <w:t xml:space="preserve"> dominance.</w:t>
        </w:r>
      </w:ins>
      <w:r w:rsidR="003561F2" w:rsidRPr="00256197">
        <w:rPr>
          <w:rFonts w:cs="Times New Roman"/>
          <w:rPrChange w:id="1471" w:author="Urfels, Anton (IRRI)" w:date="2023-10-06T20:02:00Z">
            <w:rPr>
              <w:rFonts w:ascii="Gill Sans MT" w:hAnsi="Gill Sans MT" w:cs="Times New Roman"/>
            </w:rPr>
          </w:rPrChange>
        </w:rPr>
        <w:t xml:space="preserve"> </w:t>
      </w:r>
      <w:r w:rsidR="009774E4" w:rsidRPr="00256197">
        <w:rPr>
          <w:rFonts w:cs="Times New Roman"/>
          <w:rPrChange w:id="1472" w:author="Urfels, Anton (IRRI)" w:date="2023-10-06T20:02:00Z">
            <w:rPr>
              <w:rFonts w:ascii="Gill Sans MT" w:hAnsi="Gill Sans MT" w:cs="Times New Roman"/>
            </w:rPr>
          </w:rPrChange>
        </w:rPr>
        <w:t>Consider</w:t>
      </w:r>
      <w:ins w:id="1473" w:author="Urfels, Anton (IRRI)" w:date="2023-10-07T09:35:00Z">
        <w:r w:rsidR="00C456FD">
          <w:rPr>
            <w:rFonts w:cs="Times New Roman"/>
          </w:rPr>
          <w:t xml:space="preserve"> </w:t>
        </w:r>
      </w:ins>
      <w:ins w:id="1474" w:author="Urfels, Anton (IRRI)" w:date="2023-10-07T09:36:00Z">
        <w:r w:rsidR="00C456FD">
          <w:rPr>
            <w:rFonts w:cs="Times New Roman"/>
          </w:rPr>
          <w:t>the</w:t>
        </w:r>
      </w:ins>
      <w:r w:rsidR="009774E4" w:rsidRPr="00256197">
        <w:rPr>
          <w:rFonts w:cs="Times New Roman"/>
          <w:rPrChange w:id="1475" w:author="Urfels, Anton (IRRI)" w:date="2023-10-06T20:02:00Z">
            <w:rPr>
              <w:rFonts w:ascii="Gill Sans MT" w:hAnsi="Gill Sans MT" w:cs="Times New Roman"/>
            </w:rPr>
          </w:rPrChange>
        </w:rPr>
        <w:t xml:space="preserve"> nex</w:t>
      </w:r>
      <w:ins w:id="1476" w:author="Urfels, Anton (IRRI)" w:date="2023-10-07T09:38:00Z">
        <w:r w:rsidR="00C456FD">
          <w:rPr>
            <w:rFonts w:cs="Times New Roman"/>
          </w:rPr>
          <w:t>t</w:t>
        </w:r>
      </w:ins>
      <w:del w:id="1477" w:author="Urfels, Anton (IRRI)" w:date="2023-10-07T09:36:00Z">
        <w:r w:rsidR="009774E4" w:rsidRPr="00256197" w:rsidDel="00C456FD">
          <w:rPr>
            <w:rFonts w:cs="Times New Roman"/>
            <w:rPrChange w:id="1478" w:author="Urfels, Anton (IRRI)" w:date="2023-10-06T20:02:00Z">
              <w:rPr>
                <w:rFonts w:ascii="Gill Sans MT" w:hAnsi="Gill Sans MT" w:cs="Times New Roman"/>
              </w:rPr>
            </w:rPrChange>
          </w:rPr>
          <w:delText xml:space="preserve">t </w:delText>
        </w:r>
        <w:r w:rsidR="00580D32" w:rsidRPr="00256197" w:rsidDel="00C456FD">
          <w:rPr>
            <w:rFonts w:cs="Times New Roman"/>
            <w:rPrChange w:id="1479" w:author="Urfels, Anton (IRRI)" w:date="2023-10-06T20:02:00Z">
              <w:rPr>
                <w:rFonts w:ascii="Gill Sans MT" w:hAnsi="Gill Sans MT" w:cs="Times New Roman"/>
              </w:rPr>
            </w:rPrChange>
          </w:rPr>
          <w:delText>the</w:delText>
        </w:r>
      </w:del>
      <w:r w:rsidR="00580D32" w:rsidRPr="00256197">
        <w:rPr>
          <w:rFonts w:cs="Times New Roman"/>
          <w:rPrChange w:id="1480" w:author="Urfels, Anton (IRRI)" w:date="2023-10-06T20:02:00Z">
            <w:rPr>
              <w:rFonts w:ascii="Gill Sans MT" w:hAnsi="Gill Sans MT" w:cs="Times New Roman"/>
            </w:rPr>
          </w:rPrChange>
        </w:rPr>
        <w:t xml:space="preserve"> case</w:t>
      </w:r>
      <w:ins w:id="1481" w:author="Urfels, Anton (IRRI)" w:date="2023-10-07T09:36:00Z">
        <w:r w:rsidR="00C456FD">
          <w:rPr>
            <w:rFonts w:cs="Times New Roman"/>
          </w:rPr>
          <w:t xml:space="preserve">, </w:t>
        </w:r>
      </w:ins>
      <w:del w:id="1482" w:author="Urfels, Anton (IRRI)" w:date="2023-10-07T09:36:00Z">
        <w:r w:rsidR="00580D32" w:rsidRPr="00256197" w:rsidDel="00C456FD">
          <w:rPr>
            <w:rFonts w:cs="Times New Roman"/>
            <w:rPrChange w:id="1483" w:author="Urfels, Anton (IRRI)" w:date="2023-10-06T20:02:00Z">
              <w:rPr>
                <w:rFonts w:ascii="Gill Sans MT" w:hAnsi="Gill Sans MT" w:cs="Times New Roman"/>
              </w:rPr>
            </w:rPrChange>
          </w:rPr>
          <w:delText xml:space="preserve"> of</w:delText>
        </w:r>
      </w:del>
      <w:ins w:id="1484" w:author="Urfels, Anton (IRRI)" w:date="2023-10-07T09:36:00Z">
        <w:r w:rsidR="00C456FD">
          <w:rPr>
            <w:rFonts w:cs="Times New Roman"/>
          </w:rPr>
          <w:t>where</w:t>
        </w:r>
      </w:ins>
      <w:r w:rsidR="00580D32" w:rsidRPr="00256197">
        <w:rPr>
          <w:rFonts w:cs="Times New Roman"/>
          <w:rPrChange w:id="1485" w:author="Urfels, Anton (IRRI)" w:date="2023-10-06T20:02:00Z">
            <w:rPr>
              <w:rFonts w:ascii="Gill Sans MT" w:hAnsi="Gill Sans MT" w:cs="Times New Roman"/>
            </w:rPr>
          </w:rPrChange>
        </w:rPr>
        <w:t xml:space="preserve"> </w:t>
      </w:r>
      <m:oMath>
        <m:r>
          <w:rPr>
            <w:rFonts w:ascii="Cambria Math" w:hAnsi="Cambria Math" w:cs="Times New Roman"/>
          </w:rPr>
          <m:t>G</m:t>
        </m:r>
      </m:oMath>
      <w:r w:rsidR="00580D32" w:rsidRPr="00256197">
        <w:rPr>
          <w:rFonts w:eastAsiaTheme="minorEastAsia" w:cs="Times New Roman"/>
          <w:rPrChange w:id="1486" w:author="Urfels, Anton (IRRI)" w:date="2023-10-06T20:02:00Z">
            <w:rPr>
              <w:rFonts w:ascii="Gill Sans MT" w:eastAsiaTheme="minorEastAsia" w:hAnsi="Gill Sans MT" w:cs="Times New Roman"/>
            </w:rPr>
          </w:rPrChange>
        </w:rPr>
        <w:t xml:space="preserve"> and </w:t>
      </w:r>
      <m:oMath>
        <m:r>
          <w:rPr>
            <w:rFonts w:ascii="Cambria Math" w:eastAsiaTheme="minorEastAsia" w:hAnsi="Cambria Math" w:cs="Times New Roman"/>
          </w:rPr>
          <m:t>F</m:t>
        </m:r>
      </m:oMath>
      <w:r w:rsidR="00466459" w:rsidRPr="00256197">
        <w:rPr>
          <w:rFonts w:eastAsiaTheme="minorEastAsia" w:cs="Times New Roman"/>
          <w:rPrChange w:id="1487" w:author="Urfels, Anton (IRRI)" w:date="2023-10-06T20:02:00Z">
            <w:rPr>
              <w:rFonts w:ascii="Gill Sans MT" w:eastAsiaTheme="minorEastAsia" w:hAnsi="Gill Sans MT" w:cs="Times New Roman"/>
            </w:rPr>
          </w:rPrChange>
        </w:rPr>
        <w:t xml:space="preserve"> </w:t>
      </w:r>
      <w:del w:id="1488" w:author="Urfels, Anton (IRRI)" w:date="2023-10-07T09:36:00Z">
        <w:r w:rsidR="00466459" w:rsidRPr="00256197" w:rsidDel="00C456FD">
          <w:rPr>
            <w:rFonts w:eastAsiaTheme="minorEastAsia" w:cs="Times New Roman"/>
            <w:rPrChange w:id="1489" w:author="Urfels, Anton (IRRI)" w:date="2023-10-06T20:02:00Z">
              <w:rPr>
                <w:rFonts w:ascii="Gill Sans MT" w:eastAsiaTheme="minorEastAsia" w:hAnsi="Gill Sans MT" w:cs="Times New Roman"/>
              </w:rPr>
            </w:rPrChange>
          </w:rPr>
          <w:delText>which have</w:delText>
        </w:r>
      </w:del>
      <w:ins w:id="1490" w:author="Urfels, Anton (IRRI)" w:date="2023-10-07T09:36:00Z">
        <w:r w:rsidR="00C456FD">
          <w:rPr>
            <w:rFonts w:eastAsiaTheme="minorEastAsia" w:cs="Times New Roman"/>
          </w:rPr>
          <w:t>are having</w:t>
        </w:r>
      </w:ins>
      <w:r w:rsidR="00466459" w:rsidRPr="00256197">
        <w:rPr>
          <w:rFonts w:eastAsiaTheme="minorEastAsia" w:cs="Times New Roman"/>
          <w:rPrChange w:id="1491" w:author="Urfels, Anton (IRRI)" w:date="2023-10-06T20:02:00Z">
            <w:rPr>
              <w:rFonts w:ascii="Gill Sans MT" w:eastAsiaTheme="minorEastAsia" w:hAnsi="Gill Sans MT" w:cs="Times New Roman"/>
            </w:rPr>
          </w:rPrChange>
        </w:rPr>
        <w:t xml:space="preserve"> crossing cumulative distribution functions.</w:t>
      </w:r>
      <w:del w:id="1492" w:author="Urfels, Anton (IRRI)" w:date="2023-10-07T09:36:00Z">
        <w:r w:rsidR="00466459" w:rsidRPr="00256197" w:rsidDel="00C456FD">
          <w:rPr>
            <w:rFonts w:eastAsiaTheme="minorEastAsia" w:cs="Times New Roman"/>
            <w:rPrChange w:id="1493" w:author="Urfels, Anton (IRRI)" w:date="2023-10-06T20:02:00Z">
              <w:rPr>
                <w:rFonts w:ascii="Gill Sans MT" w:eastAsiaTheme="minorEastAsia" w:hAnsi="Gill Sans MT" w:cs="Times New Roman"/>
              </w:rPr>
            </w:rPrChange>
          </w:rPr>
          <w:delText xml:space="preserve"> </w:delText>
        </w:r>
        <w:r w:rsidR="009774E4" w:rsidRPr="00256197" w:rsidDel="00C456FD">
          <w:rPr>
            <w:rFonts w:eastAsiaTheme="minorEastAsia" w:cs="Times New Roman"/>
            <w:rPrChange w:id="1494" w:author="Urfels, Anton (IRRI)" w:date="2023-10-06T20:02:00Z">
              <w:rPr>
                <w:rFonts w:ascii="Gill Sans MT" w:eastAsiaTheme="minorEastAsia" w:hAnsi="Gill Sans MT" w:cs="Times New Roman"/>
              </w:rPr>
            </w:rPrChange>
          </w:rPr>
          <w:delText>For that comparison, second order stochastic dominance is needed to compare the area below and above the intersections.</w:delText>
        </w:r>
      </w:del>
      <w:r w:rsidR="009774E4" w:rsidRPr="00256197">
        <w:rPr>
          <w:rFonts w:eastAsiaTheme="minorEastAsia" w:cs="Times New Roman"/>
          <w:rPrChange w:id="1495" w:author="Urfels, Anton (IRRI)" w:date="2023-10-06T20:02:00Z">
            <w:rPr>
              <w:rFonts w:ascii="Gill Sans MT" w:eastAsiaTheme="minorEastAsia" w:hAnsi="Gill Sans MT" w:cs="Times New Roman"/>
            </w:rPr>
          </w:rPrChange>
        </w:rPr>
        <w:t xml:space="preserve"> Visually, it can be </w:t>
      </w:r>
      <w:del w:id="1496" w:author="Urfels, Anton (IRRI)" w:date="2023-10-07T09:38:00Z">
        <w:r w:rsidR="009774E4" w:rsidRPr="00256197" w:rsidDel="00C456FD">
          <w:rPr>
            <w:rFonts w:eastAsiaTheme="minorEastAsia" w:cs="Times New Roman"/>
            <w:rPrChange w:id="1497" w:author="Urfels, Anton (IRRI)" w:date="2023-10-06T20:02:00Z">
              <w:rPr>
                <w:rFonts w:ascii="Gill Sans MT" w:eastAsiaTheme="minorEastAsia" w:hAnsi="Gill Sans MT" w:cs="Times New Roman"/>
              </w:rPr>
            </w:rPrChange>
          </w:rPr>
          <w:delText xml:space="preserve">deduced </w:delText>
        </w:r>
      </w:del>
      <w:ins w:id="1498" w:author="Urfels, Anton (IRRI)" w:date="2023-10-07T09:38:00Z">
        <w:r w:rsidR="00C456FD">
          <w:rPr>
            <w:rFonts w:eastAsiaTheme="minorEastAsia" w:cs="Times New Roman"/>
          </w:rPr>
          <w:t>assessed</w:t>
        </w:r>
        <w:r w:rsidR="00C456FD" w:rsidRPr="00256197">
          <w:rPr>
            <w:rFonts w:eastAsiaTheme="minorEastAsia" w:cs="Times New Roman"/>
            <w:rPrChange w:id="1499" w:author="Urfels, Anton (IRRI)" w:date="2023-10-06T20:02:00Z">
              <w:rPr>
                <w:rFonts w:ascii="Gill Sans MT" w:eastAsiaTheme="minorEastAsia" w:hAnsi="Gill Sans MT" w:cs="Times New Roman"/>
              </w:rPr>
            </w:rPrChange>
          </w:rPr>
          <w:t xml:space="preserve"> </w:t>
        </w:r>
      </w:ins>
      <w:r w:rsidR="009774E4" w:rsidRPr="00256197">
        <w:rPr>
          <w:rFonts w:eastAsiaTheme="minorEastAsia" w:cs="Times New Roman"/>
          <w:rPrChange w:id="1500" w:author="Urfels, Anton (IRRI)" w:date="2023-10-06T20:02:00Z">
            <w:rPr>
              <w:rFonts w:ascii="Gill Sans MT" w:eastAsiaTheme="minorEastAsia" w:hAnsi="Gill Sans MT" w:cs="Times New Roman"/>
            </w:rPr>
          </w:rPrChange>
        </w:rPr>
        <w:t xml:space="preserve">that </w:t>
      </w:r>
      <m:oMath>
        <m:r>
          <w:rPr>
            <w:rFonts w:ascii="Cambria Math" w:eastAsiaTheme="minorEastAsia" w:hAnsi="Cambria Math" w:cs="Times New Roman"/>
          </w:rPr>
          <m:t>G</m:t>
        </m:r>
      </m:oMath>
      <w:r w:rsidR="009774E4" w:rsidRPr="00256197">
        <w:rPr>
          <w:rFonts w:eastAsiaTheme="minorEastAsia" w:cs="Times New Roman"/>
          <w:rPrChange w:id="1501" w:author="Urfels, Anton (IRRI)" w:date="2023-10-06T20:02:00Z">
            <w:rPr>
              <w:rFonts w:ascii="Gill Sans MT" w:eastAsiaTheme="minorEastAsia" w:hAnsi="Gill Sans MT" w:cs="Times New Roman"/>
            </w:rPr>
          </w:rPrChange>
        </w:rPr>
        <w:t xml:space="preserve"> </w:t>
      </w:r>
      <w:ins w:id="1502" w:author="Urfels, Anton (IRRI)" w:date="2023-10-07T09:37:00Z">
        <w:r w:rsidR="00C456FD">
          <w:rPr>
            <w:rFonts w:eastAsiaTheme="minorEastAsia" w:cs="Times New Roman"/>
          </w:rPr>
          <w:t>has a higher mean and much lower likelihood of low performi</w:t>
        </w:r>
      </w:ins>
      <w:ins w:id="1503" w:author="Urfels, Anton (IRRI)" w:date="2023-10-07T09:38:00Z">
        <w:r w:rsidR="00C456FD">
          <w:rPr>
            <w:rFonts w:eastAsiaTheme="minorEastAsia" w:cs="Times New Roman"/>
          </w:rPr>
          <w:t xml:space="preserve">ng outcomes. G </w:t>
        </w:r>
      </w:ins>
      <w:ins w:id="1504" w:author="Urfels, Anton (IRRI)" w:date="2023-10-07T09:39:00Z">
        <w:r w:rsidR="00C456FD">
          <w:rPr>
            <w:rFonts w:eastAsiaTheme="minorEastAsia" w:cs="Times New Roman"/>
          </w:rPr>
          <w:t xml:space="preserve">has a higher mean and </w:t>
        </w:r>
      </w:ins>
      <w:ins w:id="1505" w:author="Urfels, Anton (IRRI)" w:date="2023-10-07T09:38:00Z">
        <w:r w:rsidR="00C456FD">
          <w:rPr>
            <w:rFonts w:eastAsiaTheme="minorEastAsia" w:cs="Times New Roman"/>
          </w:rPr>
          <w:t>is less risk</w:t>
        </w:r>
      </w:ins>
      <w:ins w:id="1506" w:author="Urfels, Anton (IRRI)" w:date="2023-10-07T09:39:00Z">
        <w:r w:rsidR="00C456FD">
          <w:rPr>
            <w:rFonts w:eastAsiaTheme="minorEastAsia" w:cs="Times New Roman"/>
          </w:rPr>
          <w:t xml:space="preserve">. This is, G </w:t>
        </w:r>
      </w:ins>
      <w:r w:rsidR="009774E4" w:rsidRPr="00256197">
        <w:rPr>
          <w:rFonts w:eastAsiaTheme="minorEastAsia" w:cs="Times New Roman"/>
          <w:rPrChange w:id="1507" w:author="Urfels, Anton (IRRI)" w:date="2023-10-06T20:02:00Z">
            <w:rPr>
              <w:rFonts w:ascii="Gill Sans MT" w:eastAsiaTheme="minorEastAsia" w:hAnsi="Gill Sans MT" w:cs="Times New Roman"/>
            </w:rPr>
          </w:rPrChange>
        </w:rPr>
        <w:t xml:space="preserve">second order stochastically dominates </w:t>
      </w:r>
      <m:oMath>
        <m:r>
          <w:rPr>
            <w:rFonts w:ascii="Cambria Math" w:eastAsiaTheme="minorEastAsia" w:hAnsi="Cambria Math" w:cs="Times New Roman"/>
          </w:rPr>
          <m:t>F</m:t>
        </m:r>
      </m:oMath>
      <w:r w:rsidR="009774E4" w:rsidRPr="00256197">
        <w:rPr>
          <w:rFonts w:eastAsiaTheme="minorEastAsia" w:cs="Times New Roman"/>
          <w:rPrChange w:id="1508" w:author="Urfels, Anton (IRRI)" w:date="2023-10-06T20:02:00Z">
            <w:rPr>
              <w:rFonts w:ascii="Gill Sans MT" w:eastAsiaTheme="minorEastAsia" w:hAnsi="Gill Sans MT" w:cs="Times New Roman"/>
            </w:rPr>
          </w:rPrChange>
        </w:rPr>
        <w:t>.</w:t>
      </w:r>
      <w:ins w:id="1509" w:author="Urfels, Anton (IRRI)" w:date="2023-10-07T09:39:00Z">
        <w:r w:rsidR="00C456FD">
          <w:rPr>
            <w:rFonts w:eastAsiaTheme="minorEastAsia" w:cs="Times New Roman"/>
          </w:rPr>
          <w:t xml:space="preserve"> Since the cumulative distribution function of G and F </w:t>
        </w:r>
      </w:ins>
      <w:ins w:id="1510" w:author="Urfels, Anton (IRRI)" w:date="2023-10-07T09:40:00Z">
        <w:r w:rsidR="00C456FD">
          <w:rPr>
            <w:rFonts w:eastAsiaTheme="minorEastAsia" w:cs="Times New Roman"/>
          </w:rPr>
          <w:t>are crossing each other, neither distribution first order stochastically dominates the other.</w:t>
        </w:r>
      </w:ins>
      <w:del w:id="1511" w:author="Urfels, Anton (IRRI)" w:date="2023-10-07T09:39:00Z">
        <w:r w:rsidR="00F17E42" w:rsidRPr="00256197" w:rsidDel="00C456FD">
          <w:rPr>
            <w:rFonts w:cs="Times New Roman"/>
            <w:rPrChange w:id="1512" w:author="Urfels, Anton (IRRI)" w:date="2023-10-06T20:02:00Z">
              <w:rPr>
                <w:rFonts w:ascii="Gill Sans MT" w:hAnsi="Gill Sans MT" w:cs="Times New Roman"/>
              </w:rPr>
            </w:rPrChange>
          </w:rPr>
          <w:delText xml:space="preserve"> </w:delText>
        </w:r>
      </w:del>
    </w:p>
    <w:p w14:paraId="7FF9C842" w14:textId="533E8D17" w:rsidR="004711F3" w:rsidRPr="00256197" w:rsidRDefault="00C456FD" w:rsidP="000E4BC9">
      <w:pPr>
        <w:jc w:val="both"/>
        <w:rPr>
          <w:rFonts w:eastAsiaTheme="minorEastAsia" w:cs="Times New Roman"/>
          <w:rPrChange w:id="1513" w:author="Urfels, Anton (IRRI)" w:date="2023-10-06T20:02:00Z">
            <w:rPr>
              <w:rFonts w:ascii="Gill Sans MT" w:eastAsiaTheme="minorEastAsia" w:hAnsi="Gill Sans MT" w:cs="Times New Roman"/>
            </w:rPr>
          </w:rPrChange>
        </w:rPr>
      </w:pPr>
      <w:ins w:id="1514" w:author="Urfels, Anton (IRRI)" w:date="2023-10-07T09:41:00Z">
        <w:r>
          <w:rPr>
            <w:rFonts w:cs="Times New Roman"/>
          </w:rPr>
          <w:t>Lastly, c</w:t>
        </w:r>
      </w:ins>
      <w:del w:id="1515" w:author="Urfels, Anton (IRRI)" w:date="2023-10-07T09:41:00Z">
        <w:r w:rsidR="005745FD" w:rsidRPr="00256197" w:rsidDel="00C456FD">
          <w:rPr>
            <w:rFonts w:cs="Times New Roman"/>
            <w:rPrChange w:id="1516" w:author="Urfels, Anton (IRRI)" w:date="2023-10-06T20:02:00Z">
              <w:rPr>
                <w:rFonts w:ascii="Gill Sans MT" w:hAnsi="Gill Sans MT" w:cs="Times New Roman"/>
              </w:rPr>
            </w:rPrChange>
          </w:rPr>
          <w:delText>C</w:delText>
        </w:r>
      </w:del>
      <w:r w:rsidR="005745FD" w:rsidRPr="00256197">
        <w:rPr>
          <w:rFonts w:cs="Times New Roman"/>
          <w:rPrChange w:id="1517" w:author="Urfels, Anton (IRRI)" w:date="2023-10-06T20:02:00Z">
            <w:rPr>
              <w:rFonts w:ascii="Gill Sans MT" w:hAnsi="Gill Sans MT" w:cs="Times New Roman"/>
            </w:rPr>
          </w:rPrChange>
        </w:rPr>
        <w:t xml:space="preserve">onsider the case of </w:t>
      </w:r>
      <m:oMath>
        <m:r>
          <w:rPr>
            <w:rFonts w:ascii="Cambria Math" w:hAnsi="Cambria Math" w:cs="Times New Roman"/>
          </w:rPr>
          <m:t>F</m:t>
        </m:r>
      </m:oMath>
      <w:r w:rsidR="005745FD" w:rsidRPr="00256197">
        <w:rPr>
          <w:rFonts w:eastAsiaTheme="minorEastAsia" w:cs="Times New Roman"/>
          <w:rPrChange w:id="1518" w:author="Urfels, Anton (IRRI)" w:date="2023-10-06T20:02:00Z">
            <w:rPr>
              <w:rFonts w:ascii="Gill Sans MT" w:eastAsiaTheme="minorEastAsia" w:hAnsi="Gill Sans MT" w:cs="Times New Roman"/>
            </w:rPr>
          </w:rPrChange>
        </w:rPr>
        <w:t xml:space="preserve"> and </w:t>
      </w:r>
      <m:oMath>
        <m:r>
          <w:rPr>
            <w:rFonts w:ascii="Cambria Math" w:eastAsiaTheme="minorEastAsia" w:hAnsi="Cambria Math" w:cs="Times New Roman"/>
          </w:rPr>
          <m:t>Q</m:t>
        </m:r>
      </m:oMath>
      <w:r w:rsidR="00747192" w:rsidRPr="00256197">
        <w:rPr>
          <w:rFonts w:eastAsiaTheme="minorEastAsia" w:cs="Times New Roman"/>
          <w:rPrChange w:id="1519" w:author="Urfels, Anton (IRRI)" w:date="2023-10-06T20:02:00Z">
            <w:rPr>
              <w:rFonts w:ascii="Gill Sans MT" w:eastAsiaTheme="minorEastAsia" w:hAnsi="Gill Sans MT" w:cs="Times New Roman"/>
            </w:rPr>
          </w:rPrChange>
        </w:rPr>
        <w:t>,</w:t>
      </w:r>
      <w:ins w:id="1520" w:author="Urfels, Anton (IRRI)" w:date="2023-10-07T09:41:00Z">
        <w:r>
          <w:rPr>
            <w:rFonts w:eastAsiaTheme="minorEastAsia" w:cs="Times New Roman"/>
          </w:rPr>
          <w:t xml:space="preserve"> they are crossing each other and </w:t>
        </w:r>
      </w:ins>
      <w:del w:id="1521" w:author="Urfels, Anton (IRRI)" w:date="2023-10-07T09:41:00Z">
        <w:r w:rsidR="00747192" w:rsidRPr="00256197" w:rsidDel="00C456FD">
          <w:rPr>
            <w:rFonts w:eastAsiaTheme="minorEastAsia" w:cs="Times New Roman"/>
            <w:rPrChange w:id="1522" w:author="Urfels, Anton (IRRI)" w:date="2023-10-06T20:02:00Z">
              <w:rPr>
                <w:rFonts w:ascii="Gill Sans MT" w:eastAsiaTheme="minorEastAsia" w:hAnsi="Gill Sans MT" w:cs="Times New Roman"/>
              </w:rPr>
            </w:rPrChange>
          </w:rPr>
          <w:delText xml:space="preserve"> </w:delText>
        </w:r>
        <w:r w:rsidR="008D3D7A" w:rsidRPr="00256197" w:rsidDel="00C456FD">
          <w:rPr>
            <w:rFonts w:eastAsiaTheme="minorEastAsia" w:cs="Times New Roman"/>
            <w:rPrChange w:id="1523" w:author="Urfels, Anton (IRRI)" w:date="2023-10-06T20:02:00Z">
              <w:rPr>
                <w:rFonts w:ascii="Gill Sans MT" w:eastAsiaTheme="minorEastAsia" w:hAnsi="Gill Sans MT" w:cs="Times New Roman"/>
              </w:rPr>
            </w:rPrChange>
          </w:rPr>
          <w:delText xml:space="preserve">even though </w:delText>
        </w:r>
        <w:r w:rsidR="00A35394" w:rsidRPr="00256197" w:rsidDel="00C456FD">
          <w:rPr>
            <w:rFonts w:eastAsiaTheme="minorEastAsia" w:cs="Times New Roman"/>
            <w:rPrChange w:id="1524" w:author="Urfels, Anton (IRRI)" w:date="2023-10-06T20:02:00Z">
              <w:rPr>
                <w:rFonts w:ascii="Gill Sans MT" w:eastAsiaTheme="minorEastAsia" w:hAnsi="Gill Sans MT" w:cs="Times New Roman"/>
              </w:rPr>
            </w:rPrChange>
          </w:rPr>
          <w:delText xml:space="preserve">these </w:delText>
        </w:r>
      </w:del>
      <w:r w:rsidR="00A35394" w:rsidRPr="00256197">
        <w:rPr>
          <w:rFonts w:eastAsiaTheme="minorEastAsia" w:cs="Times New Roman"/>
          <w:rPrChange w:id="1525" w:author="Urfels, Anton (IRRI)" w:date="2023-10-06T20:02:00Z">
            <w:rPr>
              <w:rFonts w:ascii="Gill Sans MT" w:eastAsiaTheme="minorEastAsia" w:hAnsi="Gill Sans MT" w:cs="Times New Roman"/>
            </w:rPr>
          </w:rPrChange>
        </w:rPr>
        <w:t>have the same mea</w:t>
      </w:r>
      <w:ins w:id="1526" w:author="Urfels, Anton (IRRI)" w:date="2023-10-07T09:41:00Z">
        <w:r>
          <w:rPr>
            <w:rFonts w:eastAsiaTheme="minorEastAsia" w:cs="Times New Roman"/>
          </w:rPr>
          <w:t>n</w:t>
        </w:r>
      </w:ins>
      <w:del w:id="1527" w:author="Urfels, Anton (IRRI)" w:date="2023-10-07T09:41:00Z">
        <w:r w:rsidR="00A35394" w:rsidRPr="00256197" w:rsidDel="00C456FD">
          <w:rPr>
            <w:rFonts w:eastAsiaTheme="minorEastAsia" w:cs="Times New Roman"/>
            <w:rPrChange w:id="1528" w:author="Urfels, Anton (IRRI)" w:date="2023-10-06T20:02:00Z">
              <w:rPr>
                <w:rFonts w:ascii="Gill Sans MT" w:eastAsiaTheme="minorEastAsia" w:hAnsi="Gill Sans MT" w:cs="Times New Roman"/>
              </w:rPr>
            </w:rPrChange>
          </w:rPr>
          <w:delText xml:space="preserve">n, one would </w:delText>
        </w:r>
        <w:r w:rsidR="003115A9" w:rsidRPr="00256197" w:rsidDel="00C456FD">
          <w:rPr>
            <w:rFonts w:eastAsiaTheme="minorEastAsia" w:cs="Times New Roman"/>
            <w:rPrChange w:id="1529" w:author="Urfels, Anton (IRRI)" w:date="2023-10-06T20:02:00Z">
              <w:rPr>
                <w:rFonts w:ascii="Gill Sans MT" w:eastAsiaTheme="minorEastAsia" w:hAnsi="Gill Sans MT" w:cs="Times New Roman"/>
              </w:rPr>
            </w:rPrChange>
          </w:rPr>
          <w:delText>want to choose which technology is better</w:delText>
        </w:r>
      </w:del>
      <w:r w:rsidR="003115A9" w:rsidRPr="00256197">
        <w:rPr>
          <w:rFonts w:eastAsiaTheme="minorEastAsia" w:cs="Times New Roman"/>
          <w:rPrChange w:id="1530" w:author="Urfels, Anton (IRRI)" w:date="2023-10-06T20:02:00Z">
            <w:rPr>
              <w:rFonts w:ascii="Gill Sans MT" w:eastAsiaTheme="minorEastAsia" w:hAnsi="Gill Sans MT" w:cs="Times New Roman"/>
            </w:rPr>
          </w:rPrChange>
        </w:rPr>
        <w:t xml:space="preserve">. </w:t>
      </w:r>
      <w:r w:rsidR="00687A68" w:rsidRPr="00256197">
        <w:rPr>
          <w:rFonts w:eastAsiaTheme="minorEastAsia" w:cs="Times New Roman"/>
          <w:rPrChange w:id="1531" w:author="Urfels, Anton (IRRI)" w:date="2023-10-06T20:02:00Z">
            <w:rPr>
              <w:rFonts w:ascii="Gill Sans MT" w:eastAsiaTheme="minorEastAsia" w:hAnsi="Gill Sans MT" w:cs="Times New Roman"/>
            </w:rPr>
          </w:rPrChange>
        </w:rPr>
        <w:t xml:space="preserve">It is difficult to visually </w:t>
      </w:r>
      <w:r w:rsidR="00153757" w:rsidRPr="00256197">
        <w:rPr>
          <w:rFonts w:eastAsiaTheme="minorEastAsia" w:cs="Times New Roman"/>
          <w:rPrChange w:id="1532" w:author="Urfels, Anton (IRRI)" w:date="2023-10-06T20:02:00Z">
            <w:rPr>
              <w:rFonts w:ascii="Gill Sans MT" w:eastAsiaTheme="minorEastAsia" w:hAnsi="Gill Sans MT" w:cs="Times New Roman"/>
            </w:rPr>
          </w:rPrChange>
        </w:rPr>
        <w:t>assess</w:t>
      </w:r>
      <w:ins w:id="1533" w:author="Urfels, Anton (IRRI)" w:date="2023-10-07T09:42:00Z">
        <w:r>
          <w:rPr>
            <w:rFonts w:eastAsiaTheme="minorEastAsia" w:cs="Times New Roman"/>
          </w:rPr>
          <w:t xml:space="preserve"> which one is more risky – i.e. determine</w:t>
        </w:r>
      </w:ins>
      <w:r w:rsidR="00153757" w:rsidRPr="00256197">
        <w:rPr>
          <w:rFonts w:eastAsiaTheme="minorEastAsia" w:cs="Times New Roman"/>
          <w:rPrChange w:id="1534" w:author="Urfels, Anton (IRRI)" w:date="2023-10-06T20:02:00Z">
            <w:rPr>
              <w:rFonts w:ascii="Gill Sans MT" w:eastAsiaTheme="minorEastAsia" w:hAnsi="Gill Sans MT" w:cs="Times New Roman"/>
            </w:rPr>
          </w:rPrChange>
        </w:rPr>
        <w:t xml:space="preserve"> the second order stochastic dominance ordering for these technologies.</w:t>
      </w:r>
      <w:del w:id="1535" w:author="Urfels, Anton (IRRI)" w:date="2023-10-07T14:07:00Z">
        <w:r w:rsidR="00153757" w:rsidRPr="00256197" w:rsidDel="004C5B41">
          <w:rPr>
            <w:rFonts w:eastAsiaTheme="minorEastAsia" w:cs="Times New Roman"/>
            <w:rPrChange w:id="1536" w:author="Urfels, Anton (IRRI)" w:date="2023-10-06T20:02:00Z">
              <w:rPr>
                <w:rFonts w:ascii="Gill Sans MT" w:eastAsiaTheme="minorEastAsia" w:hAnsi="Gill Sans MT" w:cs="Times New Roman"/>
              </w:rPr>
            </w:rPrChange>
          </w:rPr>
          <w:delText xml:space="preserve"> </w:delText>
        </w:r>
        <w:r w:rsidR="004C69E2" w:rsidRPr="00C456FD" w:rsidDel="004C5B41">
          <w:rPr>
            <w:rFonts w:eastAsiaTheme="minorEastAsia" w:cs="Times New Roman"/>
            <w:highlight w:val="yellow"/>
            <w:rPrChange w:id="1537" w:author="Urfels, Anton (IRRI)" w:date="2023-10-07T09:43:00Z">
              <w:rPr>
                <w:rFonts w:ascii="Gill Sans MT" w:eastAsiaTheme="minorEastAsia" w:hAnsi="Gill Sans MT" w:cs="Times New Roman"/>
              </w:rPr>
            </w:rPrChange>
          </w:rPr>
          <w:delText xml:space="preserve">Using </w:delText>
        </w:r>
        <w:r w:rsidR="00C27EA1" w:rsidRPr="00C456FD" w:rsidDel="004C5B41">
          <w:rPr>
            <w:rFonts w:eastAsiaTheme="minorEastAsia" w:cs="Times New Roman"/>
            <w:highlight w:val="yellow"/>
            <w:rPrChange w:id="1538" w:author="Urfels, Anton (IRRI)" w:date="2023-10-07T09:43:00Z">
              <w:rPr>
                <w:rFonts w:ascii="Gill Sans MT" w:eastAsiaTheme="minorEastAsia" w:hAnsi="Gill Sans MT" w:cs="Times New Roman"/>
              </w:rPr>
            </w:rPrChange>
          </w:rPr>
          <w:delText xml:space="preserve">our approach, it is indeed unclear whether </w:delText>
        </w:r>
        <w:r w:rsidR="00E94C3B" w:rsidRPr="00C456FD" w:rsidDel="004C5B41">
          <w:rPr>
            <w:rFonts w:eastAsiaTheme="minorEastAsia" w:cs="Times New Roman"/>
            <w:highlight w:val="yellow"/>
            <w:rPrChange w:id="1539" w:author="Urfels, Anton (IRRI)" w:date="2023-10-07T09:43:00Z">
              <w:rPr>
                <w:rFonts w:ascii="Gill Sans MT" w:eastAsiaTheme="minorEastAsia" w:hAnsi="Gill Sans MT" w:cs="Times New Roman"/>
              </w:rPr>
            </w:rPrChange>
          </w:rPr>
          <w:delText>F stochastically dominates Q.</w:delText>
        </w:r>
      </w:del>
    </w:p>
    <w:p w14:paraId="3259A12E" w14:textId="3B9EEDBB" w:rsidR="004F23D7" w:rsidRPr="00256197" w:rsidRDefault="006F0F68" w:rsidP="00130192">
      <w:pPr>
        <w:rPr>
          <w:rFonts w:cs="Times New Roman"/>
          <w:rPrChange w:id="1540" w:author="Urfels, Anton (IRRI)" w:date="2023-10-06T20:02:00Z">
            <w:rPr>
              <w:rFonts w:ascii="Gill Sans MT" w:hAnsi="Gill Sans MT" w:cs="Times New Roman"/>
            </w:rPr>
          </w:rPrChange>
        </w:rPr>
      </w:pPr>
      <w:r w:rsidRPr="00256197">
        <w:rPr>
          <w:rFonts w:cs="Times New Roman"/>
          <w:noProof/>
          <w:rPrChange w:id="1541" w:author="Urfels, Anton (IRRI)" w:date="2023-10-06T20:02:00Z">
            <w:rPr>
              <w:rFonts w:ascii="Gill Sans MT" w:hAnsi="Gill Sans MT" w:cs="Times New Roman"/>
              <w:noProof/>
            </w:rPr>
          </w:rPrChange>
        </w:rPr>
        <w:drawing>
          <wp:inline distT="0" distB="0" distL="0" distR="0" wp14:anchorId="5B12E391" wp14:editId="42A0CDED">
            <wp:extent cx="5092920" cy="301936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28417" cy="3099691"/>
                    </a:xfrm>
                    <a:prstGeom prst="rect">
                      <a:avLst/>
                    </a:prstGeom>
                  </pic:spPr>
                </pic:pic>
              </a:graphicData>
            </a:graphic>
          </wp:inline>
        </w:drawing>
      </w:r>
    </w:p>
    <w:p w14:paraId="3100D5F1" w14:textId="0F31B230" w:rsidR="004F23D7" w:rsidRPr="00256197" w:rsidRDefault="004F23D7" w:rsidP="00130192">
      <w:pPr>
        <w:rPr>
          <w:rFonts w:cs="Times New Roman"/>
          <w:rPrChange w:id="1542" w:author="Urfels, Anton (IRRI)" w:date="2023-10-06T20:02:00Z">
            <w:rPr>
              <w:rFonts w:ascii="Gill Sans MT" w:hAnsi="Gill Sans MT" w:cs="Times New Roman"/>
            </w:rPr>
          </w:rPrChange>
        </w:rPr>
      </w:pPr>
      <w:r w:rsidRPr="00256197">
        <w:rPr>
          <w:rFonts w:cs="Times New Roman"/>
          <w:rPrChange w:id="1543" w:author="Urfels, Anton (IRRI)" w:date="2023-10-06T20:02:00Z">
            <w:rPr>
              <w:rFonts w:ascii="Gill Sans MT" w:hAnsi="Gill Sans MT" w:cs="Times New Roman"/>
            </w:rPr>
          </w:rPrChange>
        </w:rPr>
        <w:t>Figure</w:t>
      </w:r>
      <w:r w:rsidR="003F509D" w:rsidRPr="00256197">
        <w:rPr>
          <w:rFonts w:cs="Times New Roman"/>
          <w:rPrChange w:id="1544" w:author="Urfels, Anton (IRRI)" w:date="2023-10-06T20:02:00Z">
            <w:rPr>
              <w:rFonts w:ascii="Gill Sans MT" w:hAnsi="Gill Sans MT" w:cs="Times New Roman"/>
            </w:rPr>
          </w:rPrChange>
        </w:rPr>
        <w:t xml:space="preserve"> 1</w:t>
      </w:r>
      <w:r w:rsidRPr="00256197">
        <w:rPr>
          <w:rFonts w:cs="Times New Roman"/>
          <w:rPrChange w:id="1545" w:author="Urfels, Anton (IRRI)" w:date="2023-10-06T20:02:00Z">
            <w:rPr>
              <w:rFonts w:ascii="Gill Sans MT" w:hAnsi="Gill Sans MT" w:cs="Times New Roman"/>
            </w:rPr>
          </w:rPrChange>
        </w:rPr>
        <w:t xml:space="preserve">: Hypothetical </w:t>
      </w:r>
      <w:r w:rsidR="00AE5801" w:rsidRPr="00256197">
        <w:rPr>
          <w:rFonts w:cs="Times New Roman"/>
          <w:rPrChange w:id="1546" w:author="Urfels, Anton (IRRI)" w:date="2023-10-06T20:02:00Z">
            <w:rPr>
              <w:rFonts w:ascii="Gill Sans MT" w:hAnsi="Gill Sans MT" w:cs="Times New Roman"/>
            </w:rPr>
          </w:rPrChange>
        </w:rPr>
        <w:t xml:space="preserve">stochastic dominance </w:t>
      </w:r>
      <w:r w:rsidR="00133580" w:rsidRPr="00256197">
        <w:rPr>
          <w:rFonts w:cs="Times New Roman"/>
          <w:rPrChange w:id="1547" w:author="Urfels, Anton (IRRI)" w:date="2023-10-06T20:02:00Z">
            <w:rPr>
              <w:rFonts w:ascii="Gill Sans MT" w:hAnsi="Gill Sans MT" w:cs="Times New Roman"/>
            </w:rPr>
          </w:rPrChange>
        </w:rPr>
        <w:t xml:space="preserve">assessment </w:t>
      </w:r>
    </w:p>
    <w:p w14:paraId="751F25BA" w14:textId="0D26664E" w:rsidR="004711F3" w:rsidRPr="00256197" w:rsidRDefault="00675827" w:rsidP="00881E34">
      <w:pPr>
        <w:spacing w:line="276" w:lineRule="auto"/>
        <w:rPr>
          <w:rFonts w:cs="Times New Roman"/>
          <w:sz w:val="20"/>
          <w:szCs w:val="20"/>
          <w:rPrChange w:id="1548" w:author="Urfels, Anton (IRRI)" w:date="2023-10-06T20:02:00Z">
            <w:rPr>
              <w:rFonts w:ascii="Gill Sans MT" w:hAnsi="Gill Sans MT" w:cs="Times New Roman"/>
              <w:sz w:val="20"/>
              <w:szCs w:val="20"/>
            </w:rPr>
          </w:rPrChange>
        </w:rPr>
      </w:pPr>
      <w:r w:rsidRPr="00256197">
        <w:rPr>
          <w:rFonts w:cs="Times New Roman"/>
          <w:b/>
          <w:bCs/>
          <w:i/>
          <w:iCs/>
          <w:sz w:val="20"/>
          <w:szCs w:val="20"/>
          <w:rPrChange w:id="1549" w:author="Urfels, Anton (IRRI)" w:date="2023-10-06T20:02:00Z">
            <w:rPr>
              <w:rFonts w:ascii="Gill Sans MT" w:hAnsi="Gill Sans MT" w:cs="Times New Roman"/>
              <w:b/>
              <w:bCs/>
              <w:i/>
              <w:iCs/>
              <w:sz w:val="20"/>
              <w:szCs w:val="20"/>
            </w:rPr>
          </w:rPrChange>
        </w:rPr>
        <w:lastRenderedPageBreak/>
        <w:t>Note:</w:t>
      </w:r>
      <w:r w:rsidRPr="00256197">
        <w:rPr>
          <w:rFonts w:cs="Times New Roman"/>
          <w:sz w:val="20"/>
          <w:szCs w:val="20"/>
          <w:rPrChange w:id="1550" w:author="Urfels, Anton (IRRI)" w:date="2023-10-06T20:02:00Z">
            <w:rPr>
              <w:rFonts w:ascii="Gill Sans MT" w:hAnsi="Gill Sans MT" w:cs="Times New Roman"/>
              <w:sz w:val="20"/>
              <w:szCs w:val="20"/>
            </w:rPr>
          </w:rPrChange>
        </w:rPr>
        <w:t xml:space="preserve"> </w:t>
      </w:r>
      <w:r w:rsidR="00750A78" w:rsidRPr="00256197">
        <w:rPr>
          <w:rFonts w:cs="Times New Roman"/>
          <w:sz w:val="20"/>
          <w:szCs w:val="20"/>
          <w:rPrChange w:id="1551" w:author="Urfels, Anton (IRRI)" w:date="2023-10-06T20:02:00Z">
            <w:rPr>
              <w:rFonts w:ascii="Gill Sans MT" w:hAnsi="Gill Sans MT" w:cs="Times New Roman"/>
              <w:sz w:val="20"/>
              <w:szCs w:val="20"/>
            </w:rPr>
          </w:rPrChange>
        </w:rPr>
        <w:t>We us</w:t>
      </w:r>
      <w:r w:rsidR="00D57479" w:rsidRPr="00256197">
        <w:rPr>
          <w:rFonts w:cs="Times New Roman"/>
          <w:sz w:val="20"/>
          <w:szCs w:val="20"/>
          <w:rPrChange w:id="1552" w:author="Urfels, Anton (IRRI)" w:date="2023-10-06T20:02:00Z">
            <w:rPr>
              <w:rFonts w:ascii="Gill Sans MT" w:hAnsi="Gill Sans MT" w:cs="Times New Roman"/>
              <w:sz w:val="20"/>
              <w:szCs w:val="20"/>
            </w:rPr>
          </w:rPrChange>
        </w:rPr>
        <w:t>e a</w:t>
      </w:r>
      <w:r w:rsidR="00750A78" w:rsidRPr="00256197">
        <w:rPr>
          <w:rFonts w:cs="Times New Roman"/>
          <w:sz w:val="20"/>
          <w:szCs w:val="20"/>
          <w:rPrChange w:id="1553" w:author="Urfels, Anton (IRRI)" w:date="2023-10-06T20:02:00Z">
            <w:rPr>
              <w:rFonts w:ascii="Gill Sans MT" w:hAnsi="Gill Sans MT" w:cs="Times New Roman"/>
              <w:sz w:val="20"/>
              <w:szCs w:val="20"/>
            </w:rPr>
          </w:rPrChange>
        </w:rPr>
        <w:t xml:space="preserve"> truncated normal distribution with</w:t>
      </w:r>
      <w:r w:rsidR="00452D5F" w:rsidRPr="00256197">
        <w:rPr>
          <w:rFonts w:cs="Times New Roman"/>
          <w:sz w:val="20"/>
          <w:szCs w:val="20"/>
          <w:rPrChange w:id="1554" w:author="Urfels, Anton (IRRI)" w:date="2023-10-06T20:02:00Z">
            <w:rPr>
              <w:rFonts w:ascii="Gill Sans MT" w:hAnsi="Gill Sans MT" w:cs="Times New Roman"/>
              <w:sz w:val="20"/>
              <w:szCs w:val="20"/>
            </w:rPr>
          </w:rPrChange>
        </w:rPr>
        <w:t xml:space="preserve"> four </w:t>
      </w:r>
      <w:r w:rsidR="003859C4" w:rsidRPr="00256197">
        <w:rPr>
          <w:rFonts w:cs="Times New Roman"/>
          <w:sz w:val="20"/>
          <w:szCs w:val="20"/>
          <w:rPrChange w:id="1555" w:author="Urfels, Anton (IRRI)" w:date="2023-10-06T20:02:00Z">
            <w:rPr>
              <w:rFonts w:ascii="Gill Sans MT" w:hAnsi="Gill Sans MT" w:cs="Times New Roman"/>
              <w:sz w:val="20"/>
              <w:szCs w:val="20"/>
            </w:rPr>
          </w:rPrChange>
        </w:rPr>
        <w:t>parameters</w:t>
      </w:r>
      <w:r w:rsidR="00D57479" w:rsidRPr="00256197">
        <w:rPr>
          <w:rFonts w:cs="Times New Roman"/>
          <w:sz w:val="20"/>
          <w:szCs w:val="20"/>
          <w:rPrChange w:id="1556" w:author="Urfels, Anton (IRRI)" w:date="2023-10-06T20:02:00Z">
            <w:rPr>
              <w:rFonts w:ascii="Gill Sans MT" w:hAnsi="Gill Sans MT" w:cs="Times New Roman"/>
              <w:sz w:val="20"/>
              <w:szCs w:val="20"/>
            </w:rPr>
          </w:rPrChange>
        </w:rPr>
        <w:t>: minimum (a), maximum (b), mean</w:t>
      </w:r>
      <w:r w:rsidR="00E169D3" w:rsidRPr="00256197">
        <w:rPr>
          <w:rFonts w:cs="Times New Roman"/>
          <w:sz w:val="20"/>
          <w:szCs w:val="20"/>
          <w:rPrChange w:id="1557" w:author="Urfels, Anton (IRRI)" w:date="2023-10-06T20:02:00Z">
            <w:rPr>
              <w:rFonts w:ascii="Gill Sans MT" w:hAnsi="Gill Sans MT" w:cs="Times New Roman"/>
              <w:sz w:val="20"/>
              <w:szCs w:val="20"/>
            </w:rPr>
          </w:rPrChange>
        </w:rPr>
        <w:t>, and standard deviation (</w:t>
      </w:r>
      <w:proofErr w:type="spellStart"/>
      <w:r w:rsidR="00E169D3" w:rsidRPr="00256197">
        <w:rPr>
          <w:rFonts w:cs="Times New Roman"/>
          <w:sz w:val="20"/>
          <w:szCs w:val="20"/>
          <w:rPrChange w:id="1558" w:author="Urfels, Anton (IRRI)" w:date="2023-10-06T20:02:00Z">
            <w:rPr>
              <w:rFonts w:ascii="Gill Sans MT" w:hAnsi="Gill Sans MT" w:cs="Times New Roman"/>
              <w:sz w:val="20"/>
              <w:szCs w:val="20"/>
            </w:rPr>
          </w:rPrChange>
        </w:rPr>
        <w:t>sd</w:t>
      </w:r>
      <w:proofErr w:type="spellEnd"/>
      <w:r w:rsidR="00E169D3" w:rsidRPr="00256197">
        <w:rPr>
          <w:rFonts w:cs="Times New Roman"/>
          <w:sz w:val="20"/>
          <w:szCs w:val="20"/>
          <w:rPrChange w:id="1559" w:author="Urfels, Anton (IRRI)" w:date="2023-10-06T20:02:00Z">
            <w:rPr>
              <w:rFonts w:ascii="Gill Sans MT" w:hAnsi="Gill Sans MT" w:cs="Times New Roman"/>
              <w:sz w:val="20"/>
              <w:szCs w:val="20"/>
            </w:rPr>
          </w:rPrChange>
        </w:rPr>
        <w:t xml:space="preserve">). The parameters used for each of the scenarios are as follows: </w:t>
      </w:r>
      <w:r w:rsidR="006D2BBF" w:rsidRPr="00256197">
        <w:rPr>
          <w:rFonts w:cs="Times New Roman"/>
          <w:sz w:val="20"/>
          <w:szCs w:val="20"/>
          <w:rPrChange w:id="1560" w:author="Urfels, Anton (IRRI)" w:date="2023-10-06T20:02:00Z">
            <w:rPr>
              <w:rFonts w:ascii="Gill Sans MT" w:hAnsi="Gill Sans MT" w:cs="Times New Roman"/>
              <w:sz w:val="20"/>
              <w:szCs w:val="20"/>
            </w:rPr>
          </w:rPrChange>
        </w:rPr>
        <w:t xml:space="preserve"> </w:t>
      </w:r>
      <w:r w:rsidR="00750A78" w:rsidRPr="00256197">
        <w:rPr>
          <w:rFonts w:cs="Times New Roman"/>
          <w:sz w:val="20"/>
          <w:szCs w:val="20"/>
          <w:rPrChange w:id="1561" w:author="Urfels, Anton (IRRI)" w:date="2023-10-06T20:02:00Z">
            <w:rPr>
              <w:rFonts w:ascii="Gill Sans MT" w:hAnsi="Gill Sans MT" w:cs="Times New Roman"/>
              <w:sz w:val="20"/>
              <w:szCs w:val="20"/>
            </w:rPr>
          </w:rPrChange>
        </w:rPr>
        <w:t xml:space="preserve">G= </w:t>
      </w:r>
      <w:proofErr w:type="spellStart"/>
      <w:r w:rsidR="00750A78" w:rsidRPr="00256197">
        <w:rPr>
          <w:rFonts w:cs="Times New Roman"/>
          <w:sz w:val="20"/>
          <w:szCs w:val="20"/>
          <w:rPrChange w:id="1562" w:author="Urfels, Anton (IRRI)" w:date="2023-10-06T20:02:00Z">
            <w:rPr>
              <w:rFonts w:ascii="Gill Sans MT" w:hAnsi="Gill Sans MT" w:cs="Times New Roman"/>
              <w:sz w:val="20"/>
              <w:szCs w:val="20"/>
            </w:rPr>
          </w:rPrChange>
        </w:rPr>
        <w:t>rtruncnorm</w:t>
      </w:r>
      <w:proofErr w:type="spellEnd"/>
      <w:r w:rsidR="00750A78" w:rsidRPr="00256197">
        <w:rPr>
          <w:rFonts w:cs="Times New Roman"/>
          <w:sz w:val="20"/>
          <w:szCs w:val="20"/>
          <w:rPrChange w:id="1563" w:author="Urfels, Anton (IRRI)" w:date="2023-10-06T20:02:00Z">
            <w:rPr>
              <w:rFonts w:ascii="Gill Sans MT" w:hAnsi="Gill Sans MT" w:cs="Times New Roman"/>
              <w:sz w:val="20"/>
              <w:szCs w:val="20"/>
            </w:rPr>
          </w:rPrChange>
        </w:rPr>
        <w:t xml:space="preserve"> (n=1000,a=4,b=8, mean=6,sd=0.8), Q=</w:t>
      </w:r>
      <w:proofErr w:type="spellStart"/>
      <w:r w:rsidR="00750A78" w:rsidRPr="00256197">
        <w:rPr>
          <w:rFonts w:cs="Times New Roman"/>
          <w:sz w:val="20"/>
          <w:szCs w:val="20"/>
          <w:rPrChange w:id="1564" w:author="Urfels, Anton (IRRI)" w:date="2023-10-06T20:02:00Z">
            <w:rPr>
              <w:rFonts w:ascii="Gill Sans MT" w:hAnsi="Gill Sans MT" w:cs="Times New Roman"/>
              <w:sz w:val="20"/>
              <w:szCs w:val="20"/>
            </w:rPr>
          </w:rPrChange>
        </w:rPr>
        <w:t>rtruncnorm</w:t>
      </w:r>
      <w:proofErr w:type="spellEnd"/>
      <w:r w:rsidR="00750A78" w:rsidRPr="00256197">
        <w:rPr>
          <w:rFonts w:cs="Times New Roman"/>
          <w:sz w:val="20"/>
          <w:szCs w:val="20"/>
          <w:rPrChange w:id="1565" w:author="Urfels, Anton (IRRI)" w:date="2023-10-06T20:02:00Z">
            <w:rPr>
              <w:rFonts w:ascii="Gill Sans MT" w:hAnsi="Gill Sans MT" w:cs="Times New Roman"/>
              <w:sz w:val="20"/>
              <w:szCs w:val="20"/>
            </w:rPr>
          </w:rPrChange>
        </w:rPr>
        <w:t xml:space="preserve"> (n=1000,a=4,b=8, mean=5,sd=1), F=</w:t>
      </w:r>
      <w:proofErr w:type="spellStart"/>
      <w:r w:rsidR="00750A78" w:rsidRPr="00256197">
        <w:rPr>
          <w:rFonts w:cs="Times New Roman"/>
          <w:sz w:val="20"/>
          <w:szCs w:val="20"/>
          <w:rPrChange w:id="1566" w:author="Urfels, Anton (IRRI)" w:date="2023-10-06T20:02:00Z">
            <w:rPr>
              <w:rFonts w:ascii="Gill Sans MT" w:hAnsi="Gill Sans MT" w:cs="Times New Roman"/>
              <w:sz w:val="20"/>
              <w:szCs w:val="20"/>
            </w:rPr>
          </w:rPrChange>
        </w:rPr>
        <w:t>rtruncnorm</w:t>
      </w:r>
      <w:proofErr w:type="spellEnd"/>
      <w:r w:rsidR="00750A78" w:rsidRPr="00256197">
        <w:rPr>
          <w:rFonts w:cs="Times New Roman"/>
          <w:sz w:val="20"/>
          <w:szCs w:val="20"/>
          <w:rPrChange w:id="1567" w:author="Urfels, Anton (IRRI)" w:date="2023-10-06T20:02:00Z">
            <w:rPr>
              <w:rFonts w:ascii="Gill Sans MT" w:hAnsi="Gill Sans MT" w:cs="Times New Roman"/>
              <w:sz w:val="20"/>
              <w:szCs w:val="20"/>
            </w:rPr>
          </w:rPrChange>
        </w:rPr>
        <w:t xml:space="preserve"> (n=1000,a=3,b=9, mean=5,sd=2). </w:t>
      </w:r>
    </w:p>
    <w:p w14:paraId="0CB5EFBB" w14:textId="66D86E4A" w:rsidR="00641BAF" w:rsidRPr="00256197" w:rsidDel="00FC0348" w:rsidRDefault="0098246E" w:rsidP="0098246E">
      <w:pPr>
        <w:jc w:val="both"/>
        <w:rPr>
          <w:del w:id="1568" w:author="Urfels, Anton (IRRI)" w:date="2023-10-07T14:13:00Z"/>
          <w:rFonts w:eastAsiaTheme="minorEastAsia" w:cs="Times New Roman"/>
          <w:rPrChange w:id="1569" w:author="Urfels, Anton (IRRI)" w:date="2023-10-06T20:02:00Z">
            <w:rPr>
              <w:del w:id="1570" w:author="Urfels, Anton (IRRI)" w:date="2023-10-07T14:13:00Z"/>
              <w:rFonts w:ascii="Gill Sans MT" w:eastAsiaTheme="minorEastAsia" w:hAnsi="Gill Sans MT" w:cs="Times New Roman"/>
            </w:rPr>
          </w:rPrChange>
        </w:rPr>
      </w:pPr>
      <w:del w:id="1571" w:author="Urfels, Anton (IRRI)" w:date="2023-10-07T14:13:00Z">
        <w:r w:rsidRPr="00256197" w:rsidDel="00FC0348">
          <w:rPr>
            <w:rFonts w:eastAsiaTheme="minorEastAsia" w:cs="Times New Roman"/>
            <w:rPrChange w:id="1572" w:author="Urfels, Anton (IRRI)" w:date="2023-10-06T20:02:00Z">
              <w:rPr>
                <w:rFonts w:ascii="Gill Sans MT" w:eastAsiaTheme="minorEastAsia" w:hAnsi="Gill Sans MT" w:cs="Times New Roman"/>
              </w:rPr>
            </w:rPrChange>
          </w:rPr>
          <w:delText xml:space="preserve">Beyond establishing second order stochastic dominance, it is important to understand how much yield </w:delText>
        </w:r>
        <w:commentRangeStart w:id="1573"/>
        <w:r w:rsidRPr="00256197" w:rsidDel="00FC0348">
          <w:rPr>
            <w:rFonts w:eastAsiaTheme="minorEastAsia" w:cs="Times New Roman"/>
            <w:rPrChange w:id="1574" w:author="Urfels, Anton (IRRI)" w:date="2023-10-06T20:02:00Z">
              <w:rPr>
                <w:rFonts w:ascii="Gill Sans MT" w:eastAsiaTheme="minorEastAsia" w:hAnsi="Gill Sans MT" w:cs="Times New Roman"/>
              </w:rPr>
            </w:rPrChange>
          </w:rPr>
          <w:delText xml:space="preserve">advantage is needed for one technology to second order dominate another. For this, we use an approximation to compute the lower and upper bounds for one technology to </w:delText>
        </w:r>
        <w:r w:rsidR="00A97DD9" w:rsidRPr="00256197" w:rsidDel="00FC0348">
          <w:rPr>
            <w:rFonts w:eastAsiaTheme="minorEastAsia" w:cs="Times New Roman"/>
            <w:rPrChange w:id="1575" w:author="Urfels, Anton (IRRI)" w:date="2023-10-06T20:02:00Z">
              <w:rPr>
                <w:rFonts w:ascii="Gill Sans MT" w:eastAsiaTheme="minorEastAsia" w:hAnsi="Gill Sans MT" w:cs="Times New Roman"/>
              </w:rPr>
            </w:rPrChange>
          </w:rPr>
          <w:delText xml:space="preserve">second order </w:delText>
        </w:r>
        <w:r w:rsidRPr="00256197" w:rsidDel="00FC0348">
          <w:rPr>
            <w:rFonts w:eastAsiaTheme="minorEastAsia" w:cs="Times New Roman"/>
            <w:rPrChange w:id="1576" w:author="Urfels, Anton (IRRI)" w:date="2023-10-06T20:02:00Z">
              <w:rPr>
                <w:rFonts w:ascii="Gill Sans MT" w:eastAsiaTheme="minorEastAsia" w:hAnsi="Gill Sans MT" w:cs="Times New Roman"/>
              </w:rPr>
            </w:rPrChange>
          </w:rPr>
          <w:delText>stochastically dominate another.</w:delText>
        </w:r>
        <w:commentRangeEnd w:id="1573"/>
        <w:r w:rsidR="00D76BF6" w:rsidDel="00FC0348">
          <w:rPr>
            <w:rStyle w:val="CommentReference"/>
            <w:lang w:val="en-US"/>
          </w:rPr>
          <w:commentReference w:id="1573"/>
        </w:r>
      </w:del>
    </w:p>
    <w:p w14:paraId="6D2C3AF6" w14:textId="274E2E63" w:rsidR="00731243" w:rsidRPr="00256197" w:rsidRDefault="0098246E" w:rsidP="000D6D14">
      <w:pPr>
        <w:jc w:val="both"/>
        <w:rPr>
          <w:rFonts w:eastAsiaTheme="minorEastAsia" w:cs="Times New Roman"/>
          <w:rPrChange w:id="1577" w:author="Urfels, Anton (IRRI)" w:date="2023-10-06T20:02:00Z">
            <w:rPr>
              <w:rFonts w:ascii="Gill Sans MT" w:eastAsiaTheme="minorEastAsia" w:hAnsi="Gill Sans MT" w:cs="Times New Roman"/>
            </w:rPr>
          </w:rPrChange>
        </w:rPr>
      </w:pPr>
      <w:del w:id="1578" w:author="Urfels, Anton (IRRI)" w:date="2023-10-07T14:10:00Z">
        <w:r w:rsidRPr="00256197" w:rsidDel="004C5B41">
          <w:rPr>
            <w:rFonts w:eastAsiaTheme="minorEastAsia" w:cs="Times New Roman"/>
            <w:rPrChange w:id="1579" w:author="Urfels, Anton (IRRI)" w:date="2023-10-06T20:02:00Z">
              <w:rPr>
                <w:rFonts w:ascii="Gill Sans MT" w:eastAsiaTheme="minorEastAsia" w:hAnsi="Gill Sans MT" w:cs="Times New Roman"/>
              </w:rPr>
            </w:rPrChange>
          </w:rPr>
          <w:delText xml:space="preserve"> </w:delText>
        </w:r>
      </w:del>
      <w:r w:rsidR="00F46F9A" w:rsidRPr="00256197">
        <w:rPr>
          <w:rFonts w:eastAsiaTheme="minorEastAsia" w:cs="Times New Roman"/>
          <w:rPrChange w:id="1580" w:author="Urfels, Anton (IRRI)" w:date="2023-10-06T20:02:00Z">
            <w:rPr>
              <w:rFonts w:ascii="Gill Sans MT" w:eastAsiaTheme="minorEastAsia" w:hAnsi="Gill Sans MT" w:cs="Times New Roman"/>
            </w:rPr>
          </w:rPrChange>
        </w:rPr>
        <w:t>T</w:t>
      </w:r>
      <w:r w:rsidR="00130192" w:rsidRPr="00256197">
        <w:rPr>
          <w:rFonts w:eastAsiaTheme="minorEastAsia" w:cs="Times New Roman"/>
          <w:rPrChange w:id="1581" w:author="Urfels, Anton (IRRI)" w:date="2023-10-06T20:02:00Z">
            <w:rPr>
              <w:rFonts w:ascii="Gill Sans MT" w:eastAsiaTheme="minorEastAsia" w:hAnsi="Gill Sans MT" w:cs="Times New Roman"/>
            </w:rPr>
          </w:rPrChange>
        </w:rPr>
        <w:t xml:space="preserve">he lower WTP bound that makes any risk-averse farmer prefer </w:t>
      </w:r>
      <w:r w:rsidR="00ED233D" w:rsidRPr="00256197">
        <w:rPr>
          <w:rFonts w:eastAsiaTheme="minorEastAsia" w:cs="Times New Roman"/>
          <w:rPrChange w:id="1582" w:author="Urfels, Anton (IRRI)" w:date="2023-10-06T20:02:00Z">
            <w:rPr>
              <w:rFonts w:ascii="Gill Sans MT" w:eastAsiaTheme="minorEastAsia" w:hAnsi="Gill Sans MT" w:cs="Times New Roman"/>
            </w:rPr>
          </w:rPrChange>
        </w:rPr>
        <w:t xml:space="preserve">new </w:t>
      </w:r>
      <w:r w:rsidR="00130192" w:rsidRPr="00256197">
        <w:rPr>
          <w:rFonts w:eastAsiaTheme="minorEastAsia" w:cs="Times New Roman"/>
          <w:rPrChange w:id="1583" w:author="Urfels, Anton (IRRI)" w:date="2023-10-06T20:02:00Z">
            <w:rPr>
              <w:rFonts w:ascii="Gill Sans MT" w:eastAsiaTheme="minorEastAsia" w:hAnsi="Gill Sans MT" w:cs="Times New Roman"/>
            </w:rPr>
          </w:rPrChange>
        </w:rPr>
        <w:t>technology</w:t>
      </w:r>
      <w:r w:rsidR="004C35C0" w:rsidRPr="00256197">
        <w:rPr>
          <w:rFonts w:eastAsiaTheme="minorEastAsia" w:cs="Times New Roman"/>
          <w:rPrChange w:id="1584" w:author="Urfels, Anton (IRRI)" w:date="2023-10-06T20:02:00Z">
            <w:rPr>
              <w:rFonts w:ascii="Gill Sans MT" w:eastAsiaTheme="minorEastAsia" w:hAnsi="Gill Sans MT" w:cs="Times New Roman"/>
            </w:rPr>
          </w:rPrChange>
        </w:rPr>
        <w:t xml:space="preserve"> (in this case scenarios other than the baseline)</w:t>
      </w:r>
      <w:r w:rsidR="00130192" w:rsidRPr="00256197">
        <w:rPr>
          <w:rFonts w:eastAsiaTheme="minorEastAsia" w:cs="Times New Roman"/>
          <w:rPrChange w:id="1585" w:author="Urfels, Anton (IRRI)" w:date="2023-10-06T20:02:00Z">
            <w:rPr>
              <w:rFonts w:ascii="Gill Sans MT" w:eastAsiaTheme="minorEastAsia" w:hAnsi="Gill Sans MT" w:cs="Times New Roman"/>
            </w:rPr>
          </w:rPrChange>
        </w:rPr>
        <w:t xml:space="preserve"> can</w:t>
      </w:r>
      <w:r w:rsidR="00B3217B" w:rsidRPr="00256197">
        <w:rPr>
          <w:rFonts w:eastAsiaTheme="minorEastAsia" w:cs="Times New Roman"/>
          <w:rPrChange w:id="1586" w:author="Urfels, Anton (IRRI)" w:date="2023-10-06T20:02:00Z">
            <w:rPr>
              <w:rFonts w:ascii="Gill Sans MT" w:eastAsiaTheme="minorEastAsia" w:hAnsi="Gill Sans MT" w:cs="Times New Roman"/>
            </w:rPr>
          </w:rPrChange>
        </w:rPr>
        <w:t xml:space="preserve"> be</w:t>
      </w:r>
      <w:r w:rsidR="00130192" w:rsidRPr="00256197">
        <w:rPr>
          <w:rFonts w:eastAsiaTheme="minorEastAsia" w:cs="Times New Roman"/>
          <w:rPrChange w:id="1587" w:author="Urfels, Anton (IRRI)" w:date="2023-10-06T20:02:00Z">
            <w:rPr>
              <w:rFonts w:ascii="Gill Sans MT" w:eastAsiaTheme="minorEastAsia" w:hAnsi="Gill Sans MT" w:cs="Times New Roman"/>
            </w:rPr>
          </w:rPrChange>
        </w:rPr>
        <w:t xml:space="preserve"> derived using </w:t>
      </w:r>
      <w:r w:rsidR="00010276" w:rsidRPr="00256197">
        <w:rPr>
          <w:rFonts w:eastAsiaTheme="minorEastAsia" w:cs="Times New Roman"/>
          <w:rPrChange w:id="1588" w:author="Urfels, Anton (IRRI)" w:date="2023-10-06T20:02:00Z">
            <w:rPr>
              <w:rFonts w:ascii="Gill Sans MT" w:eastAsiaTheme="minorEastAsia" w:hAnsi="Gill Sans MT" w:cs="Times New Roman"/>
            </w:rPr>
          </w:rPrChange>
        </w:rPr>
        <w:t>second order stochastic dominance</w:t>
      </w:r>
      <w:r w:rsidR="005A401A" w:rsidRPr="00256197">
        <w:rPr>
          <w:rFonts w:eastAsiaTheme="minorEastAsia" w:cs="Times New Roman"/>
          <w:rPrChange w:id="1589" w:author="Urfels, Anton (IRRI)" w:date="2023-10-06T20:02:00Z">
            <w:rPr>
              <w:rFonts w:ascii="Gill Sans MT" w:eastAsiaTheme="minorEastAsia" w:hAnsi="Gill Sans MT" w:cs="Times New Roman"/>
            </w:rPr>
          </w:rPrChange>
        </w:rPr>
        <w:t xml:space="preserve"> (</w:t>
      </w:r>
      <w:r w:rsidR="00F46F9A" w:rsidRPr="00256197">
        <w:rPr>
          <w:rFonts w:eastAsiaTheme="minorEastAsia" w:cs="Times New Roman"/>
          <w:rPrChange w:id="1590" w:author="Urfels, Anton (IRRI)" w:date="2023-10-06T20:02:00Z">
            <w:rPr>
              <w:rFonts w:ascii="Gill Sans MT" w:eastAsiaTheme="minorEastAsia" w:hAnsi="Gill Sans MT" w:cs="Times New Roman"/>
            </w:rPr>
          </w:rPrChange>
        </w:rPr>
        <w:t>see</w:t>
      </w:r>
      <w:ins w:id="1591" w:author="Urfels, Anton (IRRI)" w:date="2023-10-12T22:35:00Z">
        <w:r w:rsidR="009F5123">
          <w:rPr>
            <w:rFonts w:eastAsiaTheme="minorEastAsia" w:cs="Times New Roman"/>
          </w:rPr>
          <w:t xml:space="preserve"> </w:t>
        </w:r>
      </w:ins>
      <w:r w:rsidR="009F5123">
        <w:rPr>
          <w:rFonts w:eastAsiaTheme="minorEastAsia" w:cs="Times New Roman"/>
        </w:rPr>
        <w:fldChar w:fldCharType="begin"/>
      </w:r>
      <w:r w:rsidR="009F5123">
        <w:rPr>
          <w:rFonts w:eastAsiaTheme="minorEastAsia" w:cs="Times New Roman"/>
        </w:rPr>
        <w:instrText xml:space="preserve"> ADDIN EN.CITE &lt;EndNote&gt;&lt;Cite AuthorYear="1"&gt;&lt;Author&gt;Hurley&lt;/Author&gt;&lt;Year&gt;2018&lt;/Year&gt;&lt;RecNum&gt;16&lt;/RecNum&gt;&lt;DisplayText&gt;Hurley et al.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eastAsiaTheme="minorEastAsia" w:cs="Times New Roman"/>
        </w:rPr>
        <w:fldChar w:fldCharType="separate"/>
      </w:r>
      <w:r w:rsidR="009F5123">
        <w:rPr>
          <w:rFonts w:eastAsiaTheme="minorEastAsia" w:cs="Times New Roman"/>
          <w:noProof/>
        </w:rPr>
        <w:t>Hurley et al. (2018)</w:t>
      </w:r>
      <w:r w:rsidR="009F5123">
        <w:rPr>
          <w:rFonts w:eastAsiaTheme="minorEastAsia" w:cs="Times New Roman"/>
        </w:rPr>
        <w:fldChar w:fldCharType="end"/>
      </w:r>
      <w:r w:rsidR="00F46F9A" w:rsidRPr="00256197">
        <w:rPr>
          <w:rFonts w:eastAsiaTheme="minorEastAsia" w:cs="Times New Roman"/>
          <w:rPrChange w:id="1592" w:author="Urfels, Anton (IRRI)" w:date="2023-10-06T20:02:00Z">
            <w:rPr>
              <w:rFonts w:ascii="Gill Sans MT" w:eastAsiaTheme="minorEastAsia" w:hAnsi="Gill Sans MT" w:cs="Times New Roman"/>
            </w:rPr>
          </w:rPrChange>
        </w:rPr>
        <w:t xml:space="preserve"> </w:t>
      </w:r>
      <w:del w:id="1593" w:author="Urfels, Anton (IRRI)" w:date="2023-10-12T22:35:00Z">
        <w:r w:rsidR="00F46F9A" w:rsidRPr="00256197" w:rsidDel="009F5123">
          <w:rPr>
            <w:rFonts w:eastAsiaTheme="minorEastAsia" w:cs="Times New Roman"/>
            <w:rPrChange w:id="1594" w:author="Urfels, Anton (IRRI)" w:date="2023-10-06T20:02:00Z">
              <w:rPr>
                <w:rFonts w:ascii="Gill Sans MT" w:eastAsiaTheme="minorEastAsia" w:hAnsi="Gill Sans MT" w:cs="Times New Roman"/>
              </w:rPr>
            </w:rPrChange>
          </w:rPr>
          <w:delText xml:space="preserve">Hurley et al 2018 </w:delText>
        </w:r>
      </w:del>
      <w:r w:rsidR="00F46F9A" w:rsidRPr="00256197">
        <w:rPr>
          <w:rFonts w:eastAsiaTheme="minorEastAsia" w:cs="Times New Roman"/>
          <w:rPrChange w:id="1595" w:author="Urfels, Anton (IRRI)" w:date="2023-10-06T20:02:00Z">
            <w:rPr>
              <w:rFonts w:ascii="Gill Sans MT" w:eastAsiaTheme="minorEastAsia" w:hAnsi="Gill Sans MT" w:cs="Times New Roman"/>
            </w:rPr>
          </w:rPrChange>
        </w:rPr>
        <w:t xml:space="preserve">for </w:t>
      </w:r>
      <w:r w:rsidR="00605179" w:rsidRPr="00256197">
        <w:rPr>
          <w:rFonts w:eastAsiaTheme="minorEastAsia" w:cs="Times New Roman"/>
          <w:rPrChange w:id="1596" w:author="Urfels, Anton (IRRI)" w:date="2023-10-06T20:02:00Z">
            <w:rPr>
              <w:rFonts w:ascii="Gill Sans MT" w:eastAsiaTheme="minorEastAsia" w:hAnsi="Gill Sans MT" w:cs="Times New Roman"/>
            </w:rPr>
          </w:rPrChange>
        </w:rPr>
        <w:t>detailed derivations</w:t>
      </w:r>
      <w:r w:rsidR="005A401A" w:rsidRPr="00256197">
        <w:rPr>
          <w:rFonts w:eastAsiaTheme="minorEastAsia" w:cs="Times New Roman"/>
          <w:rPrChange w:id="1597" w:author="Urfels, Anton (IRRI)" w:date="2023-10-06T20:02:00Z">
            <w:rPr>
              <w:rFonts w:ascii="Gill Sans MT" w:eastAsiaTheme="minorEastAsia" w:hAnsi="Gill Sans MT" w:cs="Times New Roman"/>
            </w:rPr>
          </w:rPrChange>
        </w:rPr>
        <w:t xml:space="preserve">). </w:t>
      </w:r>
      <w:r w:rsidR="00130192" w:rsidRPr="00256197">
        <w:rPr>
          <w:rFonts w:eastAsiaTheme="minorEastAsia" w:cs="Times New Roman"/>
          <w:rPrChange w:id="1598" w:author="Urfels, Anton (IRRI)" w:date="2023-10-06T20:02:00Z">
            <w:rPr>
              <w:rFonts w:ascii="Gill Sans MT" w:eastAsiaTheme="minorEastAsia" w:hAnsi="Gill Sans MT" w:cs="Times New Roman"/>
            </w:rPr>
          </w:rPrChange>
        </w:rPr>
        <w:t xml:space="preserve">If both lower bound and upper bound </w:t>
      </w:r>
      <w:r w:rsidR="00EE0FBC" w:rsidRPr="00256197">
        <w:rPr>
          <w:rFonts w:eastAsiaTheme="minorEastAsia" w:cs="Times New Roman"/>
          <w:rPrChange w:id="1599" w:author="Urfels, Anton (IRRI)" w:date="2023-10-06T20:02:00Z">
            <w:rPr>
              <w:rFonts w:ascii="Gill Sans MT" w:eastAsiaTheme="minorEastAsia" w:hAnsi="Gill Sans MT" w:cs="Times New Roman"/>
            </w:rPr>
          </w:rPrChange>
        </w:rPr>
        <w:t xml:space="preserve">are </w:t>
      </w:r>
      <w:r w:rsidR="00130192" w:rsidRPr="00256197">
        <w:rPr>
          <w:rFonts w:eastAsiaTheme="minorEastAsia" w:cs="Times New Roman"/>
          <w:rPrChange w:id="1600" w:author="Urfels, Anton (IRRI)" w:date="2023-10-06T20:02:00Z">
            <w:rPr>
              <w:rFonts w:ascii="Gill Sans MT" w:eastAsiaTheme="minorEastAsia" w:hAnsi="Gill Sans MT" w:cs="Times New Roman"/>
            </w:rPr>
          </w:rPrChange>
        </w:rPr>
        <w:t>positive, then any risk averse farmer will prefer</w:t>
      </w:r>
      <w:r w:rsidR="00356F0E" w:rsidRPr="00256197">
        <w:rPr>
          <w:rFonts w:eastAsiaTheme="minorEastAsia" w:cs="Times New Roman"/>
          <w:rPrChange w:id="1601" w:author="Urfels, Anton (IRRI)" w:date="2023-10-06T20:02:00Z">
            <w:rPr>
              <w:rFonts w:ascii="Gill Sans MT" w:eastAsiaTheme="minorEastAsia" w:hAnsi="Gill Sans MT" w:cs="Times New Roman"/>
            </w:rPr>
          </w:rPrChange>
        </w:rPr>
        <w:t xml:space="preserve"> the new technology</w:t>
      </w:r>
      <w:r w:rsidR="00130192" w:rsidRPr="00256197">
        <w:rPr>
          <w:rFonts w:eastAsiaTheme="minorEastAsia" w:cs="Times New Roman"/>
          <w:rPrChange w:id="1602" w:author="Urfels, Anton (IRRI)" w:date="2023-10-06T20:02:00Z">
            <w:rPr>
              <w:rFonts w:ascii="Gill Sans MT" w:eastAsiaTheme="minorEastAsia" w:hAnsi="Gill Sans MT" w:cs="Times New Roman"/>
            </w:rPr>
          </w:rPrChange>
        </w:rPr>
        <w:t xml:space="preserve">. Conversely, if both lower bound and upper bound are negative, then any risk averse </w:t>
      </w:r>
      <w:r w:rsidR="006A71DA" w:rsidRPr="00256197">
        <w:rPr>
          <w:rFonts w:eastAsiaTheme="minorEastAsia" w:cs="Times New Roman"/>
          <w:rPrChange w:id="1603" w:author="Urfels, Anton (IRRI)" w:date="2023-10-06T20:02:00Z">
            <w:rPr>
              <w:rFonts w:ascii="Gill Sans MT" w:eastAsiaTheme="minorEastAsia" w:hAnsi="Gill Sans MT" w:cs="Times New Roman"/>
            </w:rPr>
          </w:rPrChange>
        </w:rPr>
        <w:t>farmer</w:t>
      </w:r>
      <w:r w:rsidR="00130192" w:rsidRPr="00256197">
        <w:rPr>
          <w:rFonts w:eastAsiaTheme="minorEastAsia" w:cs="Times New Roman"/>
          <w:rPrChange w:id="1604" w:author="Urfels, Anton (IRRI)" w:date="2023-10-06T20:02:00Z">
            <w:rPr>
              <w:rFonts w:ascii="Gill Sans MT" w:eastAsiaTheme="minorEastAsia" w:hAnsi="Gill Sans MT" w:cs="Times New Roman"/>
            </w:rPr>
          </w:rPrChange>
        </w:rPr>
        <w:t xml:space="preserve"> wil</w:t>
      </w:r>
      <w:r w:rsidR="00356F0E" w:rsidRPr="00256197">
        <w:rPr>
          <w:rFonts w:eastAsiaTheme="minorEastAsia" w:cs="Times New Roman"/>
          <w:rPrChange w:id="1605" w:author="Urfels, Anton (IRRI)" w:date="2023-10-06T20:02:00Z">
            <w:rPr>
              <w:rFonts w:ascii="Gill Sans MT" w:eastAsiaTheme="minorEastAsia" w:hAnsi="Gill Sans MT" w:cs="Times New Roman"/>
            </w:rPr>
          </w:rPrChange>
        </w:rPr>
        <w:t>l stick to the old techn</w:t>
      </w:r>
      <w:r w:rsidR="00CD430C" w:rsidRPr="00256197">
        <w:rPr>
          <w:rFonts w:eastAsiaTheme="minorEastAsia" w:cs="Times New Roman"/>
          <w:rPrChange w:id="1606" w:author="Urfels, Anton (IRRI)" w:date="2023-10-06T20:02:00Z">
            <w:rPr>
              <w:rFonts w:ascii="Gill Sans MT" w:eastAsiaTheme="minorEastAsia" w:hAnsi="Gill Sans MT" w:cs="Times New Roman"/>
            </w:rPr>
          </w:rPrChange>
        </w:rPr>
        <w:t xml:space="preserve">ology. </w:t>
      </w:r>
      <w:r w:rsidR="007223BB" w:rsidRPr="00256197">
        <w:rPr>
          <w:rFonts w:eastAsiaTheme="minorEastAsia" w:cs="Times New Roman"/>
          <w:rPrChange w:id="1607" w:author="Urfels, Anton (IRRI)" w:date="2023-10-06T20:02:00Z">
            <w:rPr>
              <w:rFonts w:ascii="Gill Sans MT" w:eastAsiaTheme="minorEastAsia" w:hAnsi="Gill Sans MT" w:cs="Times New Roman"/>
            </w:rPr>
          </w:rPrChange>
        </w:rPr>
        <w:t xml:space="preserve">If however, the lower bound is negative and the upper bound is positive, then it is </w:t>
      </w:r>
      <w:r w:rsidR="00B435D9" w:rsidRPr="00256197">
        <w:rPr>
          <w:rFonts w:eastAsiaTheme="minorEastAsia" w:cs="Times New Roman"/>
          <w:rPrChange w:id="1608" w:author="Urfels, Anton (IRRI)" w:date="2023-10-06T20:02:00Z">
            <w:rPr>
              <w:rFonts w:ascii="Gill Sans MT" w:eastAsiaTheme="minorEastAsia" w:hAnsi="Gill Sans MT" w:cs="Times New Roman"/>
            </w:rPr>
          </w:rPrChange>
        </w:rPr>
        <w:t xml:space="preserve">requires </w:t>
      </w:r>
      <w:r w:rsidR="00E87725" w:rsidRPr="00256197">
        <w:rPr>
          <w:rFonts w:eastAsiaTheme="minorEastAsia" w:cs="Times New Roman"/>
          <w:rPrChange w:id="1609" w:author="Urfels, Anton (IRRI)" w:date="2023-10-06T20:02:00Z">
            <w:rPr>
              <w:rFonts w:ascii="Gill Sans MT" w:eastAsiaTheme="minorEastAsia" w:hAnsi="Gill Sans MT" w:cs="Times New Roman"/>
            </w:rPr>
          </w:rPrChange>
        </w:rPr>
        <w:t xml:space="preserve">an </w:t>
      </w:r>
      <w:r w:rsidR="00B435D9" w:rsidRPr="00256197">
        <w:rPr>
          <w:rFonts w:eastAsiaTheme="minorEastAsia" w:cs="Times New Roman"/>
          <w:rPrChange w:id="1610" w:author="Urfels, Anton (IRRI)" w:date="2023-10-06T20:02:00Z">
            <w:rPr>
              <w:rFonts w:ascii="Gill Sans MT" w:eastAsiaTheme="minorEastAsia" w:hAnsi="Gill Sans MT" w:cs="Times New Roman"/>
            </w:rPr>
          </w:rPrChange>
        </w:rPr>
        <w:t>explicit understanding of risk preferences</w:t>
      </w:r>
      <w:r w:rsidR="00E87725" w:rsidRPr="00256197">
        <w:rPr>
          <w:rFonts w:eastAsiaTheme="minorEastAsia" w:cs="Times New Roman"/>
          <w:rPrChange w:id="1611" w:author="Urfels, Anton (IRRI)" w:date="2023-10-06T20:02:00Z">
            <w:rPr>
              <w:rFonts w:ascii="Gill Sans MT" w:eastAsiaTheme="minorEastAsia" w:hAnsi="Gill Sans MT" w:cs="Times New Roman"/>
            </w:rPr>
          </w:rPrChange>
        </w:rPr>
        <w:t>—information not easily available—</w:t>
      </w:r>
      <w:r w:rsidR="00B435D9" w:rsidRPr="00256197">
        <w:rPr>
          <w:rFonts w:eastAsiaTheme="minorEastAsia" w:cs="Times New Roman"/>
          <w:rPrChange w:id="1612" w:author="Urfels, Anton (IRRI)" w:date="2023-10-06T20:02:00Z">
            <w:rPr>
              <w:rFonts w:ascii="Gill Sans MT" w:eastAsiaTheme="minorEastAsia" w:hAnsi="Gill Sans MT" w:cs="Times New Roman"/>
            </w:rPr>
          </w:rPrChange>
        </w:rPr>
        <w:t>to</w:t>
      </w:r>
      <w:r w:rsidR="00E87725" w:rsidRPr="00256197">
        <w:rPr>
          <w:rFonts w:eastAsiaTheme="minorEastAsia" w:cs="Times New Roman"/>
          <w:rPrChange w:id="1613" w:author="Urfels, Anton (IRRI)" w:date="2023-10-06T20:02:00Z">
            <w:rPr>
              <w:rFonts w:ascii="Gill Sans MT" w:eastAsiaTheme="minorEastAsia" w:hAnsi="Gill Sans MT" w:cs="Times New Roman"/>
            </w:rPr>
          </w:rPrChange>
        </w:rPr>
        <w:t xml:space="preserve"> </w:t>
      </w:r>
      <w:r w:rsidR="00B435D9" w:rsidRPr="00256197">
        <w:rPr>
          <w:rFonts w:eastAsiaTheme="minorEastAsia" w:cs="Times New Roman"/>
          <w:rPrChange w:id="1614" w:author="Urfels, Anton (IRRI)" w:date="2023-10-06T20:02:00Z">
            <w:rPr>
              <w:rFonts w:ascii="Gill Sans MT" w:eastAsiaTheme="minorEastAsia" w:hAnsi="Gill Sans MT" w:cs="Times New Roman"/>
            </w:rPr>
          </w:rPrChange>
        </w:rPr>
        <w:t>determine which distribution is preferred.</w:t>
      </w:r>
      <w:r w:rsidR="00E87725" w:rsidRPr="00256197">
        <w:rPr>
          <w:rFonts w:eastAsiaTheme="minorEastAsia" w:cs="Times New Roman"/>
          <w:rPrChange w:id="1615" w:author="Urfels, Anton (IRRI)" w:date="2023-10-06T20:02:00Z">
            <w:rPr>
              <w:rFonts w:ascii="Gill Sans MT" w:eastAsiaTheme="minorEastAsia" w:hAnsi="Gill Sans MT" w:cs="Times New Roman"/>
            </w:rPr>
          </w:rPrChange>
        </w:rPr>
        <w:t xml:space="preserve"> </w:t>
      </w:r>
      <w:r w:rsidR="008208FF" w:rsidRPr="00256197">
        <w:rPr>
          <w:rFonts w:eastAsiaTheme="minorEastAsia" w:cs="Times New Roman"/>
          <w:rPrChange w:id="1616" w:author="Urfels, Anton (IRRI)" w:date="2023-10-06T20:02:00Z">
            <w:rPr>
              <w:rFonts w:ascii="Gill Sans MT" w:eastAsiaTheme="minorEastAsia" w:hAnsi="Gill Sans MT" w:cs="Times New Roman"/>
            </w:rPr>
          </w:rPrChange>
        </w:rPr>
        <w:t>We use Octave for the computational analys</w:t>
      </w:r>
      <w:r w:rsidR="00E87725" w:rsidRPr="00256197">
        <w:rPr>
          <w:rFonts w:eastAsiaTheme="minorEastAsia" w:cs="Times New Roman"/>
          <w:rPrChange w:id="1617" w:author="Urfels, Anton (IRRI)" w:date="2023-10-06T20:02:00Z">
            <w:rPr>
              <w:rFonts w:ascii="Gill Sans MT" w:eastAsiaTheme="minorEastAsia" w:hAnsi="Gill Sans MT" w:cs="Times New Roman"/>
            </w:rPr>
          </w:rPrChange>
        </w:rPr>
        <w:t>e</w:t>
      </w:r>
      <w:r w:rsidR="008208FF" w:rsidRPr="00256197">
        <w:rPr>
          <w:rFonts w:eastAsiaTheme="minorEastAsia" w:cs="Times New Roman"/>
          <w:rPrChange w:id="1618" w:author="Urfels, Anton (IRRI)" w:date="2023-10-06T20:02:00Z">
            <w:rPr>
              <w:rFonts w:ascii="Gill Sans MT" w:eastAsiaTheme="minorEastAsia" w:hAnsi="Gill Sans MT" w:cs="Times New Roman"/>
            </w:rPr>
          </w:rPrChange>
        </w:rPr>
        <w:t>s.</w:t>
      </w:r>
      <w:del w:id="1619" w:author="Urfels, Anton (IRRI)" w:date="2023-10-07T12:11:00Z">
        <w:r w:rsidR="008208FF" w:rsidRPr="00256197" w:rsidDel="00F56A6C">
          <w:rPr>
            <w:rFonts w:eastAsiaTheme="minorEastAsia" w:cs="Times New Roman"/>
            <w:rPrChange w:id="1620" w:author="Urfels, Anton (IRRI)" w:date="2023-10-06T20:02:00Z">
              <w:rPr>
                <w:rFonts w:ascii="Gill Sans MT" w:eastAsiaTheme="minorEastAsia" w:hAnsi="Gill Sans MT" w:cs="Times New Roman"/>
              </w:rPr>
            </w:rPrChange>
          </w:rPr>
          <w:delText xml:space="preserve">  </w:delText>
        </w:r>
      </w:del>
    </w:p>
    <w:p w14:paraId="2BEE4702" w14:textId="53F4B0B7" w:rsidR="0001138E" w:rsidRPr="00256197" w:rsidRDefault="00EC0816" w:rsidP="000D6D14">
      <w:pPr>
        <w:jc w:val="both"/>
        <w:rPr>
          <w:rFonts w:eastAsiaTheme="minorEastAsia" w:cs="Times New Roman"/>
          <w:rPrChange w:id="1621" w:author="Urfels, Anton (IRRI)" w:date="2023-10-06T20:02:00Z">
            <w:rPr>
              <w:rFonts w:ascii="Gill Sans MT" w:eastAsiaTheme="minorEastAsia" w:hAnsi="Gill Sans MT" w:cs="Times New Roman"/>
            </w:rPr>
          </w:rPrChange>
        </w:rPr>
      </w:pPr>
      <w:r w:rsidRPr="00256197">
        <w:rPr>
          <w:rFonts w:eastAsiaTheme="minorEastAsia" w:cs="Times New Roman"/>
          <w:rPrChange w:id="1622" w:author="Urfels, Anton (IRRI)" w:date="2023-10-06T20:02:00Z">
            <w:rPr>
              <w:rFonts w:ascii="Gill Sans MT" w:eastAsiaTheme="minorEastAsia" w:hAnsi="Gill Sans MT" w:cs="Times New Roman"/>
            </w:rPr>
          </w:rPrChange>
        </w:rPr>
        <w:t xml:space="preserve">Proceeding with the hypothetical distributions, </w:t>
      </w:r>
      <w:r w:rsidR="00E4384F" w:rsidRPr="00256197">
        <w:rPr>
          <w:rFonts w:eastAsiaTheme="minorEastAsia" w:cs="Times New Roman"/>
          <w:rPrChange w:id="1623" w:author="Urfels, Anton (IRRI)" w:date="2023-10-06T20:02:00Z">
            <w:rPr>
              <w:rFonts w:ascii="Gill Sans MT" w:eastAsiaTheme="minorEastAsia" w:hAnsi="Gill Sans MT" w:cs="Times New Roman"/>
            </w:rPr>
          </w:rPrChange>
        </w:rPr>
        <w:t xml:space="preserve">we show in table 2 results from </w:t>
      </w:r>
      <w:r w:rsidR="00774A5E" w:rsidRPr="00256197">
        <w:rPr>
          <w:rFonts w:eastAsiaTheme="minorEastAsia" w:cs="Times New Roman"/>
          <w:rPrChange w:id="1624" w:author="Urfels, Anton (IRRI)" w:date="2023-10-06T20:02:00Z">
            <w:rPr>
              <w:rFonts w:ascii="Gill Sans MT" w:eastAsiaTheme="minorEastAsia" w:hAnsi="Gill Sans MT" w:cs="Times New Roman"/>
            </w:rPr>
          </w:rPrChange>
        </w:rPr>
        <w:t>using our approach to compute</w:t>
      </w:r>
      <w:r w:rsidR="000D6D14" w:rsidRPr="00256197">
        <w:rPr>
          <w:rFonts w:eastAsiaTheme="minorEastAsia" w:cs="Times New Roman"/>
          <w:rPrChange w:id="1625" w:author="Urfels, Anton (IRRI)" w:date="2023-10-06T20:02:00Z">
            <w:rPr>
              <w:rFonts w:ascii="Gill Sans MT" w:eastAsiaTheme="minorEastAsia" w:hAnsi="Gill Sans MT" w:cs="Times New Roman"/>
            </w:rPr>
          </w:rPrChange>
        </w:rPr>
        <w:t xml:space="preserve"> upper and lower</w:t>
      </w:r>
      <w:r w:rsidR="00774A5E" w:rsidRPr="00256197">
        <w:rPr>
          <w:rFonts w:eastAsiaTheme="minorEastAsia" w:cs="Times New Roman"/>
          <w:rPrChange w:id="1626" w:author="Urfels, Anton (IRRI)" w:date="2023-10-06T20:02:00Z">
            <w:rPr>
              <w:rFonts w:ascii="Gill Sans MT" w:eastAsiaTheme="minorEastAsia" w:hAnsi="Gill Sans MT" w:cs="Times New Roman"/>
            </w:rPr>
          </w:rPrChange>
        </w:rPr>
        <w:t xml:space="preserve"> willingness to pay bounds</w:t>
      </w:r>
      <w:r w:rsidR="000D6D14" w:rsidRPr="00256197">
        <w:rPr>
          <w:rFonts w:eastAsiaTheme="minorEastAsia" w:cs="Times New Roman"/>
          <w:rPrChange w:id="1627" w:author="Urfels, Anton (IRRI)" w:date="2023-10-06T20:02:00Z">
            <w:rPr>
              <w:rFonts w:ascii="Gill Sans MT" w:eastAsiaTheme="minorEastAsia" w:hAnsi="Gill Sans MT" w:cs="Times New Roman"/>
            </w:rPr>
          </w:rPrChange>
        </w:rPr>
        <w:t xml:space="preserve">. </w:t>
      </w:r>
      <w:r w:rsidR="0038262B" w:rsidRPr="00256197">
        <w:rPr>
          <w:rFonts w:eastAsiaTheme="minorEastAsia" w:cs="Times New Roman"/>
          <w:rPrChange w:id="1628" w:author="Urfels, Anton (IRRI)" w:date="2023-10-06T20:02:00Z">
            <w:rPr>
              <w:rFonts w:ascii="Gill Sans MT" w:eastAsiaTheme="minorEastAsia" w:hAnsi="Gill Sans MT" w:cs="Times New Roman"/>
            </w:rPr>
          </w:rPrChange>
        </w:rPr>
        <w:t xml:space="preserve">The WTP bounds are positive for the comparison between </w:t>
      </w:r>
      <w:r w:rsidR="00AB7958" w:rsidRPr="00256197">
        <w:rPr>
          <w:rFonts w:eastAsiaTheme="minorEastAsia" w:cs="Times New Roman"/>
          <w:rPrChange w:id="1629" w:author="Urfels, Anton (IRRI)" w:date="2023-10-06T20:02:00Z">
            <w:rPr>
              <w:rFonts w:ascii="Gill Sans MT" w:eastAsiaTheme="minorEastAsia" w:hAnsi="Gill Sans MT" w:cs="Times New Roman"/>
            </w:rPr>
          </w:rPrChange>
        </w:rPr>
        <w:t xml:space="preserve">Q and </w:t>
      </w:r>
      <w:proofErr w:type="spellStart"/>
      <w:r w:rsidR="00AB7958" w:rsidRPr="00256197">
        <w:rPr>
          <w:rFonts w:eastAsiaTheme="minorEastAsia" w:cs="Times New Roman"/>
          <w:rPrChange w:id="1630" w:author="Urfels, Anton (IRRI)" w:date="2023-10-06T20:02:00Z">
            <w:rPr>
              <w:rFonts w:ascii="Gill Sans MT" w:eastAsiaTheme="minorEastAsia" w:hAnsi="Gill Sans MT" w:cs="Times New Roman"/>
            </w:rPr>
          </w:rPrChange>
        </w:rPr>
        <w:t>G as</w:t>
      </w:r>
      <w:proofErr w:type="spellEnd"/>
      <w:r w:rsidR="00AB7958" w:rsidRPr="00256197">
        <w:rPr>
          <w:rFonts w:eastAsiaTheme="minorEastAsia" w:cs="Times New Roman"/>
          <w:rPrChange w:id="1631" w:author="Urfels, Anton (IRRI)" w:date="2023-10-06T20:02:00Z">
            <w:rPr>
              <w:rFonts w:ascii="Gill Sans MT" w:eastAsiaTheme="minorEastAsia" w:hAnsi="Gill Sans MT" w:cs="Times New Roman"/>
            </w:rPr>
          </w:rPrChange>
        </w:rPr>
        <w:t xml:space="preserve"> well as F and G. </w:t>
      </w:r>
    </w:p>
    <w:p w14:paraId="2002904B" w14:textId="26B8A039" w:rsidR="00EC0816" w:rsidRPr="00256197" w:rsidRDefault="00EC0816" w:rsidP="00EC0816">
      <w:pPr>
        <w:spacing w:line="276" w:lineRule="auto"/>
        <w:rPr>
          <w:rFonts w:cs="Times New Roman"/>
          <w:sz w:val="20"/>
          <w:szCs w:val="20"/>
          <w:rPrChange w:id="1632" w:author="Urfels, Anton (IRRI)" w:date="2023-10-06T20:02:00Z">
            <w:rPr>
              <w:rFonts w:ascii="Gill Sans MT" w:hAnsi="Gill Sans MT" w:cs="Times New Roman"/>
              <w:sz w:val="20"/>
              <w:szCs w:val="20"/>
            </w:rPr>
          </w:rPrChange>
        </w:rPr>
      </w:pPr>
      <w:r w:rsidRPr="00256197">
        <w:rPr>
          <w:rFonts w:cs="Times New Roman"/>
          <w:sz w:val="20"/>
          <w:szCs w:val="20"/>
          <w:rPrChange w:id="1633" w:author="Urfels, Anton (IRRI)" w:date="2023-10-06T20:02:00Z">
            <w:rPr>
              <w:rFonts w:ascii="Gill Sans MT" w:hAnsi="Gill Sans MT" w:cs="Times New Roman"/>
              <w:sz w:val="20"/>
              <w:szCs w:val="20"/>
            </w:rPr>
          </w:rPrChange>
        </w:rPr>
        <w:t>Table 2: Hypothetical distributions and willingness to pay bounds</w:t>
      </w:r>
    </w:p>
    <w:tbl>
      <w:tblPr>
        <w:tblStyle w:val="PlainTable1"/>
        <w:tblW w:w="5000" w:type="pct"/>
        <w:tblLook w:val="0620" w:firstRow="1" w:lastRow="0" w:firstColumn="0" w:lastColumn="0" w:noHBand="1" w:noVBand="1"/>
      </w:tblPr>
      <w:tblGrid>
        <w:gridCol w:w="5629"/>
        <w:gridCol w:w="1129"/>
        <w:gridCol w:w="1129"/>
        <w:gridCol w:w="1129"/>
      </w:tblGrid>
      <w:tr w:rsidR="00EC0816" w:rsidRPr="00256197" w14:paraId="76B10C2B" w14:textId="77777777" w:rsidTr="00742559">
        <w:trPr>
          <w:cnfStyle w:val="100000000000" w:firstRow="1" w:lastRow="0" w:firstColumn="0" w:lastColumn="0" w:oddVBand="0" w:evenVBand="0" w:oddHBand="0" w:evenHBand="0" w:firstRowFirstColumn="0" w:firstRowLastColumn="0" w:lastRowFirstColumn="0" w:lastRowLastColumn="0"/>
          <w:trHeight w:val="261"/>
        </w:trPr>
        <w:tc>
          <w:tcPr>
            <w:tcW w:w="5000" w:type="pct"/>
            <w:gridSpan w:val="4"/>
          </w:tcPr>
          <w:p w14:paraId="1D663FFA" w14:textId="77777777" w:rsidR="00EC0816" w:rsidRPr="00256197" w:rsidRDefault="00EC0816" w:rsidP="00742559">
            <w:pPr>
              <w:spacing w:line="240" w:lineRule="auto"/>
              <w:rPr>
                <w:rFonts w:cs="Times New Roman"/>
                <w:b w:val="0"/>
                <w:bCs w:val="0"/>
                <w:sz w:val="20"/>
                <w:szCs w:val="20"/>
                <w:rPrChange w:id="1634" w:author="Urfels, Anton (IRRI)" w:date="2023-10-06T20:02:00Z">
                  <w:rPr>
                    <w:rFonts w:ascii="Gill Sans MT" w:hAnsi="Gill Sans MT" w:cs="Times New Roman"/>
                    <w:b w:val="0"/>
                    <w:bCs w:val="0"/>
                    <w:sz w:val="20"/>
                    <w:szCs w:val="20"/>
                  </w:rPr>
                </w:rPrChange>
              </w:rPr>
            </w:pPr>
            <w:r w:rsidRPr="00256197">
              <w:rPr>
                <w:rFonts w:cs="Times New Roman"/>
                <w:sz w:val="20"/>
                <w:szCs w:val="20"/>
                <w:rPrChange w:id="1635" w:author="Urfels, Anton (IRRI)" w:date="2023-10-06T20:02:00Z">
                  <w:rPr>
                    <w:rFonts w:ascii="Gill Sans MT" w:hAnsi="Gill Sans MT" w:cs="Times New Roman"/>
                    <w:sz w:val="20"/>
                    <w:szCs w:val="20"/>
                  </w:rPr>
                </w:rPrChange>
              </w:rPr>
              <w:t xml:space="preserve">Panel (a): Truncated normal distribution parameters for the hypothetical distributions </w:t>
            </w:r>
          </w:p>
        </w:tc>
      </w:tr>
      <w:tr w:rsidR="00EC0816" w:rsidRPr="00256197" w14:paraId="61B8B528" w14:textId="77777777" w:rsidTr="00742559">
        <w:trPr>
          <w:trHeight w:val="261"/>
        </w:trPr>
        <w:tc>
          <w:tcPr>
            <w:tcW w:w="3122" w:type="pct"/>
            <w:hideMark/>
          </w:tcPr>
          <w:p w14:paraId="012CD03A" w14:textId="77777777" w:rsidR="00EC0816" w:rsidRPr="00256197" w:rsidRDefault="00EC0816" w:rsidP="00742559">
            <w:pPr>
              <w:spacing w:line="240" w:lineRule="auto"/>
              <w:rPr>
                <w:rFonts w:cs="Times New Roman"/>
                <w:sz w:val="20"/>
                <w:szCs w:val="20"/>
                <w:rPrChange w:id="1636" w:author="Urfels, Anton (IRRI)" w:date="2023-10-06T20:02:00Z">
                  <w:rPr>
                    <w:rFonts w:ascii="Gill Sans MT" w:hAnsi="Gill Sans MT" w:cs="Times New Roman"/>
                    <w:sz w:val="20"/>
                    <w:szCs w:val="20"/>
                  </w:rPr>
                </w:rPrChange>
              </w:rPr>
            </w:pPr>
            <w:r w:rsidRPr="00256197">
              <w:rPr>
                <w:rFonts w:cs="Times New Roman"/>
                <w:sz w:val="20"/>
                <w:szCs w:val="20"/>
                <w:rPrChange w:id="1637" w:author="Urfels, Anton (IRRI)" w:date="2023-10-06T20:02:00Z">
                  <w:rPr>
                    <w:rFonts w:ascii="Gill Sans MT" w:hAnsi="Gill Sans MT" w:cs="Times New Roman"/>
                    <w:sz w:val="20"/>
                    <w:szCs w:val="20"/>
                  </w:rPr>
                </w:rPrChange>
              </w:rPr>
              <w:t xml:space="preserve">Truncated normal parameters </w:t>
            </w:r>
          </w:p>
        </w:tc>
        <w:tc>
          <w:tcPr>
            <w:tcW w:w="626" w:type="pct"/>
            <w:hideMark/>
          </w:tcPr>
          <w:p w14:paraId="2F3CE543" w14:textId="77777777" w:rsidR="00EC0816" w:rsidRPr="00256197" w:rsidRDefault="00EC0816" w:rsidP="00742559">
            <w:pPr>
              <w:spacing w:line="240" w:lineRule="auto"/>
              <w:rPr>
                <w:rFonts w:cs="Times New Roman"/>
                <w:sz w:val="20"/>
                <w:szCs w:val="20"/>
                <w:rPrChange w:id="1638" w:author="Urfels, Anton (IRRI)" w:date="2023-10-06T20:02:00Z">
                  <w:rPr>
                    <w:rFonts w:ascii="Gill Sans MT" w:hAnsi="Gill Sans MT" w:cs="Times New Roman"/>
                    <w:sz w:val="20"/>
                    <w:szCs w:val="20"/>
                  </w:rPr>
                </w:rPrChange>
              </w:rPr>
            </w:pPr>
            <w:r w:rsidRPr="00256197">
              <w:rPr>
                <w:rFonts w:cs="Times New Roman"/>
                <w:sz w:val="20"/>
                <w:szCs w:val="20"/>
                <w:rPrChange w:id="1639" w:author="Urfels, Anton (IRRI)" w:date="2023-10-06T20:02:00Z">
                  <w:rPr>
                    <w:rFonts w:ascii="Gill Sans MT" w:hAnsi="Gill Sans MT" w:cs="Times New Roman"/>
                    <w:sz w:val="20"/>
                    <w:szCs w:val="20"/>
                  </w:rPr>
                </w:rPrChange>
              </w:rPr>
              <w:t>G</w:t>
            </w:r>
          </w:p>
        </w:tc>
        <w:tc>
          <w:tcPr>
            <w:tcW w:w="626" w:type="pct"/>
            <w:hideMark/>
          </w:tcPr>
          <w:p w14:paraId="4E340AEA" w14:textId="77777777" w:rsidR="00EC0816" w:rsidRPr="00256197" w:rsidRDefault="00EC0816" w:rsidP="00742559">
            <w:pPr>
              <w:spacing w:line="240" w:lineRule="auto"/>
              <w:rPr>
                <w:rFonts w:cs="Times New Roman"/>
                <w:sz w:val="20"/>
                <w:szCs w:val="20"/>
                <w:rPrChange w:id="1640" w:author="Urfels, Anton (IRRI)" w:date="2023-10-06T20:02:00Z">
                  <w:rPr>
                    <w:rFonts w:ascii="Gill Sans MT" w:hAnsi="Gill Sans MT" w:cs="Times New Roman"/>
                    <w:sz w:val="20"/>
                    <w:szCs w:val="20"/>
                  </w:rPr>
                </w:rPrChange>
              </w:rPr>
            </w:pPr>
            <w:r w:rsidRPr="00256197">
              <w:rPr>
                <w:rFonts w:cs="Times New Roman"/>
                <w:sz w:val="20"/>
                <w:szCs w:val="20"/>
                <w:rPrChange w:id="1641" w:author="Urfels, Anton (IRRI)" w:date="2023-10-06T20:02:00Z">
                  <w:rPr>
                    <w:rFonts w:ascii="Gill Sans MT" w:hAnsi="Gill Sans MT" w:cs="Times New Roman"/>
                    <w:sz w:val="20"/>
                    <w:szCs w:val="20"/>
                  </w:rPr>
                </w:rPrChange>
              </w:rPr>
              <w:t>Q</w:t>
            </w:r>
          </w:p>
        </w:tc>
        <w:tc>
          <w:tcPr>
            <w:tcW w:w="626" w:type="pct"/>
            <w:hideMark/>
          </w:tcPr>
          <w:p w14:paraId="3D93949A" w14:textId="77777777" w:rsidR="00EC0816" w:rsidRPr="00256197" w:rsidRDefault="00EC0816" w:rsidP="00742559">
            <w:pPr>
              <w:spacing w:line="240" w:lineRule="auto"/>
              <w:rPr>
                <w:rFonts w:cs="Times New Roman"/>
                <w:sz w:val="20"/>
                <w:szCs w:val="20"/>
                <w:rPrChange w:id="1642" w:author="Urfels, Anton (IRRI)" w:date="2023-10-06T20:02:00Z">
                  <w:rPr>
                    <w:rFonts w:ascii="Gill Sans MT" w:hAnsi="Gill Sans MT" w:cs="Times New Roman"/>
                    <w:sz w:val="20"/>
                    <w:szCs w:val="20"/>
                  </w:rPr>
                </w:rPrChange>
              </w:rPr>
            </w:pPr>
            <w:r w:rsidRPr="00256197">
              <w:rPr>
                <w:rFonts w:cs="Times New Roman"/>
                <w:sz w:val="20"/>
                <w:szCs w:val="20"/>
                <w:rPrChange w:id="1643" w:author="Urfels, Anton (IRRI)" w:date="2023-10-06T20:02:00Z">
                  <w:rPr>
                    <w:rFonts w:ascii="Gill Sans MT" w:hAnsi="Gill Sans MT" w:cs="Times New Roman"/>
                    <w:sz w:val="20"/>
                    <w:szCs w:val="20"/>
                  </w:rPr>
                </w:rPrChange>
              </w:rPr>
              <w:t xml:space="preserve">F </w:t>
            </w:r>
          </w:p>
        </w:tc>
      </w:tr>
      <w:tr w:rsidR="00EC0816" w:rsidRPr="00256197" w14:paraId="117FEAE1" w14:textId="77777777" w:rsidTr="00742559">
        <w:trPr>
          <w:trHeight w:val="421"/>
        </w:trPr>
        <w:tc>
          <w:tcPr>
            <w:tcW w:w="3122" w:type="pct"/>
            <w:hideMark/>
          </w:tcPr>
          <w:p w14:paraId="060A97E0" w14:textId="77777777" w:rsidR="00EC0816" w:rsidRPr="00256197" w:rsidRDefault="00EC0816" w:rsidP="00742559">
            <w:pPr>
              <w:spacing w:line="240" w:lineRule="auto"/>
              <w:rPr>
                <w:rFonts w:cs="Times New Roman"/>
                <w:sz w:val="20"/>
                <w:szCs w:val="20"/>
                <w:rPrChange w:id="1644" w:author="Urfels, Anton (IRRI)" w:date="2023-10-06T20:02:00Z">
                  <w:rPr>
                    <w:rFonts w:ascii="Gill Sans MT" w:hAnsi="Gill Sans MT" w:cs="Times New Roman"/>
                    <w:sz w:val="20"/>
                    <w:szCs w:val="20"/>
                  </w:rPr>
                </w:rPrChange>
              </w:rPr>
            </w:pPr>
            <w:r w:rsidRPr="00256197">
              <w:rPr>
                <w:rFonts w:cs="Times New Roman"/>
                <w:sz w:val="20"/>
                <w:szCs w:val="20"/>
                <w:rPrChange w:id="1645" w:author="Urfels, Anton (IRRI)" w:date="2023-10-06T20:02:00Z">
                  <w:rPr>
                    <w:rFonts w:ascii="Gill Sans MT" w:hAnsi="Gill Sans MT" w:cs="Times New Roman"/>
                    <w:sz w:val="20"/>
                    <w:szCs w:val="20"/>
                  </w:rPr>
                </w:rPrChange>
              </w:rPr>
              <w:t>N</w:t>
            </w:r>
          </w:p>
        </w:tc>
        <w:tc>
          <w:tcPr>
            <w:tcW w:w="626" w:type="pct"/>
            <w:hideMark/>
          </w:tcPr>
          <w:p w14:paraId="5F7125C5" w14:textId="77777777" w:rsidR="00EC0816" w:rsidRPr="00256197" w:rsidRDefault="00EC0816" w:rsidP="00742559">
            <w:pPr>
              <w:spacing w:line="240" w:lineRule="auto"/>
              <w:rPr>
                <w:rFonts w:cs="Times New Roman"/>
                <w:sz w:val="20"/>
                <w:szCs w:val="20"/>
                <w:rPrChange w:id="1646" w:author="Urfels, Anton (IRRI)" w:date="2023-10-06T20:02:00Z">
                  <w:rPr>
                    <w:rFonts w:ascii="Gill Sans MT" w:hAnsi="Gill Sans MT" w:cs="Times New Roman"/>
                    <w:sz w:val="20"/>
                    <w:szCs w:val="20"/>
                  </w:rPr>
                </w:rPrChange>
              </w:rPr>
            </w:pPr>
            <w:r w:rsidRPr="00256197">
              <w:rPr>
                <w:rFonts w:cs="Times New Roman"/>
                <w:sz w:val="20"/>
                <w:szCs w:val="20"/>
                <w:rPrChange w:id="1647" w:author="Urfels, Anton (IRRI)" w:date="2023-10-06T20:02:00Z">
                  <w:rPr>
                    <w:rFonts w:ascii="Gill Sans MT" w:hAnsi="Gill Sans MT" w:cs="Times New Roman"/>
                    <w:sz w:val="20"/>
                    <w:szCs w:val="20"/>
                  </w:rPr>
                </w:rPrChange>
              </w:rPr>
              <w:t>1000</w:t>
            </w:r>
          </w:p>
        </w:tc>
        <w:tc>
          <w:tcPr>
            <w:tcW w:w="626" w:type="pct"/>
            <w:hideMark/>
          </w:tcPr>
          <w:p w14:paraId="12C2D5A7" w14:textId="77777777" w:rsidR="00EC0816" w:rsidRPr="00256197" w:rsidRDefault="00EC0816" w:rsidP="00742559">
            <w:pPr>
              <w:spacing w:line="240" w:lineRule="auto"/>
              <w:rPr>
                <w:rFonts w:cs="Times New Roman"/>
                <w:sz w:val="20"/>
                <w:szCs w:val="20"/>
                <w:rPrChange w:id="1648" w:author="Urfels, Anton (IRRI)" w:date="2023-10-06T20:02:00Z">
                  <w:rPr>
                    <w:rFonts w:ascii="Gill Sans MT" w:hAnsi="Gill Sans MT" w:cs="Times New Roman"/>
                    <w:sz w:val="20"/>
                    <w:szCs w:val="20"/>
                  </w:rPr>
                </w:rPrChange>
              </w:rPr>
            </w:pPr>
            <w:r w:rsidRPr="00256197">
              <w:rPr>
                <w:rFonts w:cs="Times New Roman"/>
                <w:sz w:val="20"/>
                <w:szCs w:val="20"/>
                <w:rPrChange w:id="1649" w:author="Urfels, Anton (IRRI)" w:date="2023-10-06T20:02:00Z">
                  <w:rPr>
                    <w:rFonts w:ascii="Gill Sans MT" w:hAnsi="Gill Sans MT" w:cs="Times New Roman"/>
                    <w:sz w:val="20"/>
                    <w:szCs w:val="20"/>
                  </w:rPr>
                </w:rPrChange>
              </w:rPr>
              <w:t>1000</w:t>
            </w:r>
          </w:p>
        </w:tc>
        <w:tc>
          <w:tcPr>
            <w:tcW w:w="626" w:type="pct"/>
            <w:hideMark/>
          </w:tcPr>
          <w:p w14:paraId="578B2E66" w14:textId="77777777" w:rsidR="00EC0816" w:rsidRPr="00256197" w:rsidRDefault="00EC0816" w:rsidP="00742559">
            <w:pPr>
              <w:spacing w:line="240" w:lineRule="auto"/>
              <w:rPr>
                <w:rFonts w:cs="Times New Roman"/>
                <w:sz w:val="20"/>
                <w:szCs w:val="20"/>
                <w:rPrChange w:id="1650" w:author="Urfels, Anton (IRRI)" w:date="2023-10-06T20:02:00Z">
                  <w:rPr>
                    <w:rFonts w:ascii="Gill Sans MT" w:hAnsi="Gill Sans MT" w:cs="Times New Roman"/>
                    <w:sz w:val="20"/>
                    <w:szCs w:val="20"/>
                  </w:rPr>
                </w:rPrChange>
              </w:rPr>
            </w:pPr>
            <w:r w:rsidRPr="00256197">
              <w:rPr>
                <w:rFonts w:cs="Times New Roman"/>
                <w:sz w:val="20"/>
                <w:szCs w:val="20"/>
                <w:rPrChange w:id="1651" w:author="Urfels, Anton (IRRI)" w:date="2023-10-06T20:02:00Z">
                  <w:rPr>
                    <w:rFonts w:ascii="Gill Sans MT" w:hAnsi="Gill Sans MT" w:cs="Times New Roman"/>
                    <w:sz w:val="20"/>
                    <w:szCs w:val="20"/>
                  </w:rPr>
                </w:rPrChange>
              </w:rPr>
              <w:t>1000</w:t>
            </w:r>
          </w:p>
        </w:tc>
      </w:tr>
      <w:tr w:rsidR="00EC0816" w:rsidRPr="00256197" w14:paraId="52CB1072" w14:textId="77777777" w:rsidTr="00742559">
        <w:trPr>
          <w:trHeight w:val="271"/>
        </w:trPr>
        <w:tc>
          <w:tcPr>
            <w:tcW w:w="3122" w:type="pct"/>
            <w:hideMark/>
          </w:tcPr>
          <w:p w14:paraId="73627BD2" w14:textId="77777777" w:rsidR="00EC0816" w:rsidRPr="00256197" w:rsidRDefault="00EC0816" w:rsidP="00742559">
            <w:pPr>
              <w:spacing w:line="240" w:lineRule="auto"/>
              <w:rPr>
                <w:rFonts w:cs="Times New Roman"/>
                <w:sz w:val="20"/>
                <w:szCs w:val="20"/>
                <w:rPrChange w:id="1652" w:author="Urfels, Anton (IRRI)" w:date="2023-10-06T20:02:00Z">
                  <w:rPr>
                    <w:rFonts w:ascii="Gill Sans MT" w:hAnsi="Gill Sans MT" w:cs="Times New Roman"/>
                    <w:sz w:val="20"/>
                    <w:szCs w:val="20"/>
                  </w:rPr>
                </w:rPrChange>
              </w:rPr>
            </w:pPr>
            <w:r w:rsidRPr="00256197">
              <w:rPr>
                <w:rFonts w:cs="Times New Roman"/>
                <w:sz w:val="20"/>
                <w:szCs w:val="20"/>
                <w:rPrChange w:id="1653" w:author="Urfels, Anton (IRRI)" w:date="2023-10-06T20:02:00Z">
                  <w:rPr>
                    <w:rFonts w:ascii="Gill Sans MT" w:hAnsi="Gill Sans MT" w:cs="Times New Roman"/>
                    <w:sz w:val="20"/>
                    <w:szCs w:val="20"/>
                  </w:rPr>
                </w:rPrChange>
              </w:rPr>
              <w:t>Min=a</w:t>
            </w:r>
          </w:p>
        </w:tc>
        <w:tc>
          <w:tcPr>
            <w:tcW w:w="626" w:type="pct"/>
            <w:hideMark/>
          </w:tcPr>
          <w:p w14:paraId="24352F70" w14:textId="77777777" w:rsidR="00EC0816" w:rsidRPr="00256197" w:rsidRDefault="00EC0816" w:rsidP="00742559">
            <w:pPr>
              <w:spacing w:line="240" w:lineRule="auto"/>
              <w:rPr>
                <w:rFonts w:cs="Times New Roman"/>
                <w:sz w:val="20"/>
                <w:szCs w:val="20"/>
                <w:rPrChange w:id="1654" w:author="Urfels, Anton (IRRI)" w:date="2023-10-06T20:02:00Z">
                  <w:rPr>
                    <w:rFonts w:ascii="Gill Sans MT" w:hAnsi="Gill Sans MT" w:cs="Times New Roman"/>
                    <w:sz w:val="20"/>
                    <w:szCs w:val="20"/>
                  </w:rPr>
                </w:rPrChange>
              </w:rPr>
            </w:pPr>
            <w:r w:rsidRPr="00256197">
              <w:rPr>
                <w:rFonts w:cs="Times New Roman"/>
                <w:sz w:val="20"/>
                <w:szCs w:val="20"/>
                <w:rPrChange w:id="1655" w:author="Urfels, Anton (IRRI)" w:date="2023-10-06T20:02:00Z">
                  <w:rPr>
                    <w:rFonts w:ascii="Gill Sans MT" w:hAnsi="Gill Sans MT" w:cs="Times New Roman"/>
                    <w:sz w:val="20"/>
                    <w:szCs w:val="20"/>
                  </w:rPr>
                </w:rPrChange>
              </w:rPr>
              <w:t>4</w:t>
            </w:r>
          </w:p>
        </w:tc>
        <w:tc>
          <w:tcPr>
            <w:tcW w:w="626" w:type="pct"/>
            <w:hideMark/>
          </w:tcPr>
          <w:p w14:paraId="276990D0" w14:textId="77777777" w:rsidR="00EC0816" w:rsidRPr="00256197" w:rsidRDefault="00EC0816" w:rsidP="00742559">
            <w:pPr>
              <w:spacing w:line="240" w:lineRule="auto"/>
              <w:rPr>
                <w:rFonts w:cs="Times New Roman"/>
                <w:sz w:val="20"/>
                <w:szCs w:val="20"/>
                <w:rPrChange w:id="1656" w:author="Urfels, Anton (IRRI)" w:date="2023-10-06T20:02:00Z">
                  <w:rPr>
                    <w:rFonts w:ascii="Gill Sans MT" w:hAnsi="Gill Sans MT" w:cs="Times New Roman"/>
                    <w:sz w:val="20"/>
                    <w:szCs w:val="20"/>
                  </w:rPr>
                </w:rPrChange>
              </w:rPr>
            </w:pPr>
            <w:r w:rsidRPr="00256197">
              <w:rPr>
                <w:rFonts w:cs="Times New Roman"/>
                <w:sz w:val="20"/>
                <w:szCs w:val="20"/>
                <w:rPrChange w:id="1657" w:author="Urfels, Anton (IRRI)" w:date="2023-10-06T20:02:00Z">
                  <w:rPr>
                    <w:rFonts w:ascii="Gill Sans MT" w:hAnsi="Gill Sans MT" w:cs="Times New Roman"/>
                    <w:sz w:val="20"/>
                    <w:szCs w:val="20"/>
                  </w:rPr>
                </w:rPrChange>
              </w:rPr>
              <w:t>4</w:t>
            </w:r>
          </w:p>
        </w:tc>
        <w:tc>
          <w:tcPr>
            <w:tcW w:w="626" w:type="pct"/>
            <w:hideMark/>
          </w:tcPr>
          <w:p w14:paraId="17E54D16" w14:textId="77777777" w:rsidR="00EC0816" w:rsidRPr="00256197" w:rsidRDefault="00EC0816" w:rsidP="00742559">
            <w:pPr>
              <w:spacing w:line="240" w:lineRule="auto"/>
              <w:rPr>
                <w:rFonts w:cs="Times New Roman"/>
                <w:sz w:val="20"/>
                <w:szCs w:val="20"/>
                <w:rPrChange w:id="1658" w:author="Urfels, Anton (IRRI)" w:date="2023-10-06T20:02:00Z">
                  <w:rPr>
                    <w:rFonts w:ascii="Gill Sans MT" w:hAnsi="Gill Sans MT" w:cs="Times New Roman"/>
                    <w:sz w:val="20"/>
                    <w:szCs w:val="20"/>
                  </w:rPr>
                </w:rPrChange>
              </w:rPr>
            </w:pPr>
            <w:r w:rsidRPr="00256197">
              <w:rPr>
                <w:rFonts w:cs="Times New Roman"/>
                <w:sz w:val="20"/>
                <w:szCs w:val="20"/>
                <w:rPrChange w:id="1659" w:author="Urfels, Anton (IRRI)" w:date="2023-10-06T20:02:00Z">
                  <w:rPr>
                    <w:rFonts w:ascii="Gill Sans MT" w:hAnsi="Gill Sans MT" w:cs="Times New Roman"/>
                    <w:sz w:val="20"/>
                    <w:szCs w:val="20"/>
                  </w:rPr>
                </w:rPrChange>
              </w:rPr>
              <w:t>3</w:t>
            </w:r>
          </w:p>
        </w:tc>
      </w:tr>
      <w:tr w:rsidR="00EC0816" w:rsidRPr="00256197" w14:paraId="6B1FBE28" w14:textId="77777777" w:rsidTr="00742559">
        <w:trPr>
          <w:trHeight w:val="133"/>
        </w:trPr>
        <w:tc>
          <w:tcPr>
            <w:tcW w:w="3122" w:type="pct"/>
            <w:hideMark/>
          </w:tcPr>
          <w:p w14:paraId="5342BBE1" w14:textId="77777777" w:rsidR="00EC0816" w:rsidRPr="00256197" w:rsidRDefault="00EC0816" w:rsidP="00742559">
            <w:pPr>
              <w:spacing w:line="240" w:lineRule="auto"/>
              <w:rPr>
                <w:rFonts w:cs="Times New Roman"/>
                <w:sz w:val="20"/>
                <w:szCs w:val="20"/>
                <w:rPrChange w:id="1660" w:author="Urfels, Anton (IRRI)" w:date="2023-10-06T20:02:00Z">
                  <w:rPr>
                    <w:rFonts w:ascii="Gill Sans MT" w:hAnsi="Gill Sans MT" w:cs="Times New Roman"/>
                    <w:sz w:val="20"/>
                    <w:szCs w:val="20"/>
                  </w:rPr>
                </w:rPrChange>
              </w:rPr>
            </w:pPr>
            <w:r w:rsidRPr="00256197">
              <w:rPr>
                <w:rFonts w:cs="Times New Roman"/>
                <w:sz w:val="20"/>
                <w:szCs w:val="20"/>
                <w:rPrChange w:id="1661" w:author="Urfels, Anton (IRRI)" w:date="2023-10-06T20:02:00Z">
                  <w:rPr>
                    <w:rFonts w:ascii="Gill Sans MT" w:hAnsi="Gill Sans MT" w:cs="Times New Roman"/>
                    <w:sz w:val="20"/>
                    <w:szCs w:val="20"/>
                  </w:rPr>
                </w:rPrChange>
              </w:rPr>
              <w:t>Max=b</w:t>
            </w:r>
          </w:p>
        </w:tc>
        <w:tc>
          <w:tcPr>
            <w:tcW w:w="626" w:type="pct"/>
            <w:hideMark/>
          </w:tcPr>
          <w:p w14:paraId="422E981B" w14:textId="77777777" w:rsidR="00EC0816" w:rsidRPr="00256197" w:rsidRDefault="00EC0816" w:rsidP="00742559">
            <w:pPr>
              <w:spacing w:line="240" w:lineRule="auto"/>
              <w:rPr>
                <w:rFonts w:cs="Times New Roman"/>
                <w:sz w:val="20"/>
                <w:szCs w:val="20"/>
                <w:rPrChange w:id="1662" w:author="Urfels, Anton (IRRI)" w:date="2023-10-06T20:02:00Z">
                  <w:rPr>
                    <w:rFonts w:ascii="Gill Sans MT" w:hAnsi="Gill Sans MT" w:cs="Times New Roman"/>
                    <w:sz w:val="20"/>
                    <w:szCs w:val="20"/>
                  </w:rPr>
                </w:rPrChange>
              </w:rPr>
            </w:pPr>
            <w:r w:rsidRPr="00256197">
              <w:rPr>
                <w:rFonts w:cs="Times New Roman"/>
                <w:sz w:val="20"/>
                <w:szCs w:val="20"/>
                <w:rPrChange w:id="1663" w:author="Urfels, Anton (IRRI)" w:date="2023-10-06T20:02:00Z">
                  <w:rPr>
                    <w:rFonts w:ascii="Gill Sans MT" w:hAnsi="Gill Sans MT" w:cs="Times New Roman"/>
                    <w:sz w:val="20"/>
                    <w:szCs w:val="20"/>
                  </w:rPr>
                </w:rPrChange>
              </w:rPr>
              <w:t>8</w:t>
            </w:r>
          </w:p>
        </w:tc>
        <w:tc>
          <w:tcPr>
            <w:tcW w:w="626" w:type="pct"/>
            <w:hideMark/>
          </w:tcPr>
          <w:p w14:paraId="108E16D5" w14:textId="77777777" w:rsidR="00EC0816" w:rsidRPr="00256197" w:rsidRDefault="00EC0816" w:rsidP="00742559">
            <w:pPr>
              <w:spacing w:line="240" w:lineRule="auto"/>
              <w:rPr>
                <w:rFonts w:cs="Times New Roman"/>
                <w:sz w:val="20"/>
                <w:szCs w:val="20"/>
                <w:rPrChange w:id="1664" w:author="Urfels, Anton (IRRI)" w:date="2023-10-06T20:02:00Z">
                  <w:rPr>
                    <w:rFonts w:ascii="Gill Sans MT" w:hAnsi="Gill Sans MT" w:cs="Times New Roman"/>
                    <w:sz w:val="20"/>
                    <w:szCs w:val="20"/>
                  </w:rPr>
                </w:rPrChange>
              </w:rPr>
            </w:pPr>
            <w:r w:rsidRPr="00256197">
              <w:rPr>
                <w:rFonts w:cs="Times New Roman"/>
                <w:sz w:val="20"/>
                <w:szCs w:val="20"/>
                <w:rPrChange w:id="1665" w:author="Urfels, Anton (IRRI)" w:date="2023-10-06T20:02:00Z">
                  <w:rPr>
                    <w:rFonts w:ascii="Gill Sans MT" w:hAnsi="Gill Sans MT" w:cs="Times New Roman"/>
                    <w:sz w:val="20"/>
                    <w:szCs w:val="20"/>
                  </w:rPr>
                </w:rPrChange>
              </w:rPr>
              <w:t>8</w:t>
            </w:r>
          </w:p>
        </w:tc>
        <w:tc>
          <w:tcPr>
            <w:tcW w:w="626" w:type="pct"/>
            <w:hideMark/>
          </w:tcPr>
          <w:p w14:paraId="360EA6BF" w14:textId="77777777" w:rsidR="00EC0816" w:rsidRPr="00256197" w:rsidRDefault="00EC0816" w:rsidP="00742559">
            <w:pPr>
              <w:spacing w:line="240" w:lineRule="auto"/>
              <w:rPr>
                <w:rFonts w:cs="Times New Roman"/>
                <w:sz w:val="20"/>
                <w:szCs w:val="20"/>
                <w:rPrChange w:id="1666" w:author="Urfels, Anton (IRRI)" w:date="2023-10-06T20:02:00Z">
                  <w:rPr>
                    <w:rFonts w:ascii="Gill Sans MT" w:hAnsi="Gill Sans MT" w:cs="Times New Roman"/>
                    <w:sz w:val="20"/>
                    <w:szCs w:val="20"/>
                  </w:rPr>
                </w:rPrChange>
              </w:rPr>
            </w:pPr>
            <w:r w:rsidRPr="00256197">
              <w:rPr>
                <w:rFonts w:cs="Times New Roman"/>
                <w:sz w:val="20"/>
                <w:szCs w:val="20"/>
                <w:rPrChange w:id="1667" w:author="Urfels, Anton (IRRI)" w:date="2023-10-06T20:02:00Z">
                  <w:rPr>
                    <w:rFonts w:ascii="Gill Sans MT" w:hAnsi="Gill Sans MT" w:cs="Times New Roman"/>
                    <w:sz w:val="20"/>
                    <w:szCs w:val="20"/>
                  </w:rPr>
                </w:rPrChange>
              </w:rPr>
              <w:t>9</w:t>
            </w:r>
          </w:p>
        </w:tc>
      </w:tr>
      <w:tr w:rsidR="00EC0816" w:rsidRPr="00256197" w14:paraId="4E78AE39" w14:textId="77777777" w:rsidTr="00742559">
        <w:trPr>
          <w:trHeight w:val="165"/>
        </w:trPr>
        <w:tc>
          <w:tcPr>
            <w:tcW w:w="3122" w:type="pct"/>
            <w:hideMark/>
          </w:tcPr>
          <w:p w14:paraId="3BCEFD64" w14:textId="77777777" w:rsidR="00EC0816" w:rsidRPr="00256197" w:rsidRDefault="00EC0816" w:rsidP="00742559">
            <w:pPr>
              <w:spacing w:line="240" w:lineRule="auto"/>
              <w:rPr>
                <w:rFonts w:cs="Times New Roman"/>
                <w:sz w:val="20"/>
                <w:szCs w:val="20"/>
                <w:rPrChange w:id="1668" w:author="Urfels, Anton (IRRI)" w:date="2023-10-06T20:02:00Z">
                  <w:rPr>
                    <w:rFonts w:ascii="Gill Sans MT" w:hAnsi="Gill Sans MT" w:cs="Times New Roman"/>
                    <w:sz w:val="20"/>
                    <w:szCs w:val="20"/>
                  </w:rPr>
                </w:rPrChange>
              </w:rPr>
            </w:pPr>
            <w:r w:rsidRPr="00256197">
              <w:rPr>
                <w:rFonts w:cs="Times New Roman"/>
                <w:sz w:val="20"/>
                <w:szCs w:val="20"/>
                <w:rPrChange w:id="1669" w:author="Urfels, Anton (IRRI)" w:date="2023-10-06T20:02:00Z">
                  <w:rPr>
                    <w:rFonts w:ascii="Gill Sans MT" w:hAnsi="Gill Sans MT" w:cs="Times New Roman"/>
                    <w:sz w:val="20"/>
                    <w:szCs w:val="20"/>
                  </w:rPr>
                </w:rPrChange>
              </w:rPr>
              <w:t>Mean</w:t>
            </w:r>
          </w:p>
        </w:tc>
        <w:tc>
          <w:tcPr>
            <w:tcW w:w="626" w:type="pct"/>
            <w:hideMark/>
          </w:tcPr>
          <w:p w14:paraId="0EDBBEB9" w14:textId="77777777" w:rsidR="00EC0816" w:rsidRPr="00256197" w:rsidRDefault="00EC0816" w:rsidP="00742559">
            <w:pPr>
              <w:spacing w:line="240" w:lineRule="auto"/>
              <w:rPr>
                <w:rFonts w:cs="Times New Roman"/>
                <w:sz w:val="20"/>
                <w:szCs w:val="20"/>
                <w:rPrChange w:id="1670" w:author="Urfels, Anton (IRRI)" w:date="2023-10-06T20:02:00Z">
                  <w:rPr>
                    <w:rFonts w:ascii="Gill Sans MT" w:hAnsi="Gill Sans MT" w:cs="Times New Roman"/>
                    <w:sz w:val="20"/>
                    <w:szCs w:val="20"/>
                  </w:rPr>
                </w:rPrChange>
              </w:rPr>
            </w:pPr>
            <w:r w:rsidRPr="00256197">
              <w:rPr>
                <w:rFonts w:cs="Times New Roman"/>
                <w:sz w:val="20"/>
                <w:szCs w:val="20"/>
                <w:rPrChange w:id="1671" w:author="Urfels, Anton (IRRI)" w:date="2023-10-06T20:02:00Z">
                  <w:rPr>
                    <w:rFonts w:ascii="Gill Sans MT" w:hAnsi="Gill Sans MT" w:cs="Times New Roman"/>
                    <w:sz w:val="20"/>
                    <w:szCs w:val="20"/>
                  </w:rPr>
                </w:rPrChange>
              </w:rPr>
              <w:t>6</w:t>
            </w:r>
          </w:p>
        </w:tc>
        <w:tc>
          <w:tcPr>
            <w:tcW w:w="626" w:type="pct"/>
            <w:hideMark/>
          </w:tcPr>
          <w:p w14:paraId="1F306712" w14:textId="77777777" w:rsidR="00EC0816" w:rsidRPr="00256197" w:rsidRDefault="00EC0816" w:rsidP="00742559">
            <w:pPr>
              <w:spacing w:line="240" w:lineRule="auto"/>
              <w:rPr>
                <w:rFonts w:cs="Times New Roman"/>
                <w:sz w:val="20"/>
                <w:szCs w:val="20"/>
                <w:rPrChange w:id="1672" w:author="Urfels, Anton (IRRI)" w:date="2023-10-06T20:02:00Z">
                  <w:rPr>
                    <w:rFonts w:ascii="Gill Sans MT" w:hAnsi="Gill Sans MT" w:cs="Times New Roman"/>
                    <w:sz w:val="20"/>
                    <w:szCs w:val="20"/>
                  </w:rPr>
                </w:rPrChange>
              </w:rPr>
            </w:pPr>
            <w:r w:rsidRPr="00256197">
              <w:rPr>
                <w:rFonts w:cs="Times New Roman"/>
                <w:sz w:val="20"/>
                <w:szCs w:val="20"/>
                <w:rPrChange w:id="1673" w:author="Urfels, Anton (IRRI)" w:date="2023-10-06T20:02:00Z">
                  <w:rPr>
                    <w:rFonts w:ascii="Gill Sans MT" w:hAnsi="Gill Sans MT" w:cs="Times New Roman"/>
                    <w:sz w:val="20"/>
                    <w:szCs w:val="20"/>
                  </w:rPr>
                </w:rPrChange>
              </w:rPr>
              <w:t>5</w:t>
            </w:r>
          </w:p>
        </w:tc>
        <w:tc>
          <w:tcPr>
            <w:tcW w:w="626" w:type="pct"/>
            <w:hideMark/>
          </w:tcPr>
          <w:p w14:paraId="1EEEE94B" w14:textId="77777777" w:rsidR="00EC0816" w:rsidRPr="00256197" w:rsidRDefault="00EC0816" w:rsidP="00742559">
            <w:pPr>
              <w:spacing w:line="240" w:lineRule="auto"/>
              <w:rPr>
                <w:rFonts w:cs="Times New Roman"/>
                <w:sz w:val="20"/>
                <w:szCs w:val="20"/>
                <w:rPrChange w:id="1674" w:author="Urfels, Anton (IRRI)" w:date="2023-10-06T20:02:00Z">
                  <w:rPr>
                    <w:rFonts w:ascii="Gill Sans MT" w:hAnsi="Gill Sans MT" w:cs="Times New Roman"/>
                    <w:sz w:val="20"/>
                    <w:szCs w:val="20"/>
                  </w:rPr>
                </w:rPrChange>
              </w:rPr>
            </w:pPr>
            <w:r w:rsidRPr="00256197">
              <w:rPr>
                <w:rFonts w:cs="Times New Roman"/>
                <w:sz w:val="20"/>
                <w:szCs w:val="20"/>
                <w:rPrChange w:id="1675" w:author="Urfels, Anton (IRRI)" w:date="2023-10-06T20:02:00Z">
                  <w:rPr>
                    <w:rFonts w:ascii="Gill Sans MT" w:hAnsi="Gill Sans MT" w:cs="Times New Roman"/>
                    <w:sz w:val="20"/>
                    <w:szCs w:val="20"/>
                  </w:rPr>
                </w:rPrChange>
              </w:rPr>
              <w:t>5</w:t>
            </w:r>
          </w:p>
        </w:tc>
      </w:tr>
      <w:tr w:rsidR="00EC0816" w:rsidRPr="00256197" w14:paraId="484FE3AE" w14:textId="77777777" w:rsidTr="00742559">
        <w:trPr>
          <w:trHeight w:val="339"/>
        </w:trPr>
        <w:tc>
          <w:tcPr>
            <w:tcW w:w="3122" w:type="pct"/>
            <w:hideMark/>
          </w:tcPr>
          <w:p w14:paraId="06C0A198" w14:textId="77777777" w:rsidR="00EC0816" w:rsidRPr="00256197" w:rsidRDefault="00EC0816" w:rsidP="00742559">
            <w:pPr>
              <w:spacing w:line="240" w:lineRule="auto"/>
              <w:rPr>
                <w:rFonts w:cs="Times New Roman"/>
                <w:sz w:val="20"/>
                <w:szCs w:val="20"/>
                <w:rPrChange w:id="1676" w:author="Urfels, Anton (IRRI)" w:date="2023-10-06T20:02:00Z">
                  <w:rPr>
                    <w:rFonts w:ascii="Gill Sans MT" w:hAnsi="Gill Sans MT" w:cs="Times New Roman"/>
                    <w:sz w:val="20"/>
                    <w:szCs w:val="20"/>
                  </w:rPr>
                </w:rPrChange>
              </w:rPr>
            </w:pPr>
            <w:r w:rsidRPr="00256197">
              <w:rPr>
                <w:rFonts w:cs="Times New Roman"/>
                <w:sz w:val="20"/>
                <w:szCs w:val="20"/>
                <w:rPrChange w:id="1677" w:author="Urfels, Anton (IRRI)" w:date="2023-10-06T20:02:00Z">
                  <w:rPr>
                    <w:rFonts w:ascii="Gill Sans MT" w:hAnsi="Gill Sans MT" w:cs="Times New Roman"/>
                    <w:sz w:val="20"/>
                    <w:szCs w:val="20"/>
                  </w:rPr>
                </w:rPrChange>
              </w:rPr>
              <w:t>SD</w:t>
            </w:r>
          </w:p>
        </w:tc>
        <w:tc>
          <w:tcPr>
            <w:tcW w:w="626" w:type="pct"/>
            <w:hideMark/>
          </w:tcPr>
          <w:p w14:paraId="2703F260" w14:textId="77777777" w:rsidR="00EC0816" w:rsidRPr="00256197" w:rsidRDefault="00EC0816" w:rsidP="00742559">
            <w:pPr>
              <w:spacing w:line="240" w:lineRule="auto"/>
              <w:rPr>
                <w:rFonts w:cs="Times New Roman"/>
                <w:sz w:val="20"/>
                <w:szCs w:val="20"/>
                <w:rPrChange w:id="1678" w:author="Urfels, Anton (IRRI)" w:date="2023-10-06T20:02:00Z">
                  <w:rPr>
                    <w:rFonts w:ascii="Gill Sans MT" w:hAnsi="Gill Sans MT" w:cs="Times New Roman"/>
                    <w:sz w:val="20"/>
                    <w:szCs w:val="20"/>
                  </w:rPr>
                </w:rPrChange>
              </w:rPr>
            </w:pPr>
            <w:r w:rsidRPr="00256197">
              <w:rPr>
                <w:rFonts w:cs="Times New Roman"/>
                <w:sz w:val="20"/>
                <w:szCs w:val="20"/>
                <w:rPrChange w:id="1679" w:author="Urfels, Anton (IRRI)" w:date="2023-10-06T20:02:00Z">
                  <w:rPr>
                    <w:rFonts w:ascii="Gill Sans MT" w:hAnsi="Gill Sans MT" w:cs="Times New Roman"/>
                    <w:sz w:val="20"/>
                    <w:szCs w:val="20"/>
                  </w:rPr>
                </w:rPrChange>
              </w:rPr>
              <w:t>0.8</w:t>
            </w:r>
          </w:p>
        </w:tc>
        <w:tc>
          <w:tcPr>
            <w:tcW w:w="626" w:type="pct"/>
            <w:hideMark/>
          </w:tcPr>
          <w:p w14:paraId="5D762284" w14:textId="77777777" w:rsidR="00EC0816" w:rsidRPr="00256197" w:rsidRDefault="00EC0816" w:rsidP="00742559">
            <w:pPr>
              <w:spacing w:line="240" w:lineRule="auto"/>
              <w:rPr>
                <w:rFonts w:cs="Times New Roman"/>
                <w:sz w:val="20"/>
                <w:szCs w:val="20"/>
                <w:rPrChange w:id="1680" w:author="Urfels, Anton (IRRI)" w:date="2023-10-06T20:02:00Z">
                  <w:rPr>
                    <w:rFonts w:ascii="Gill Sans MT" w:hAnsi="Gill Sans MT" w:cs="Times New Roman"/>
                    <w:sz w:val="20"/>
                    <w:szCs w:val="20"/>
                  </w:rPr>
                </w:rPrChange>
              </w:rPr>
            </w:pPr>
            <w:r w:rsidRPr="00256197">
              <w:rPr>
                <w:rFonts w:cs="Times New Roman"/>
                <w:sz w:val="20"/>
                <w:szCs w:val="20"/>
                <w:rPrChange w:id="1681" w:author="Urfels, Anton (IRRI)" w:date="2023-10-06T20:02:00Z">
                  <w:rPr>
                    <w:rFonts w:ascii="Gill Sans MT" w:hAnsi="Gill Sans MT" w:cs="Times New Roman"/>
                    <w:sz w:val="20"/>
                    <w:szCs w:val="20"/>
                  </w:rPr>
                </w:rPrChange>
              </w:rPr>
              <w:t>1</w:t>
            </w:r>
          </w:p>
        </w:tc>
        <w:tc>
          <w:tcPr>
            <w:tcW w:w="626" w:type="pct"/>
            <w:hideMark/>
          </w:tcPr>
          <w:p w14:paraId="18171366" w14:textId="77777777" w:rsidR="00EC0816" w:rsidRPr="00256197" w:rsidRDefault="00EC0816" w:rsidP="00742559">
            <w:pPr>
              <w:spacing w:line="240" w:lineRule="auto"/>
              <w:rPr>
                <w:rFonts w:cs="Times New Roman"/>
                <w:sz w:val="20"/>
                <w:szCs w:val="20"/>
                <w:rPrChange w:id="1682" w:author="Urfels, Anton (IRRI)" w:date="2023-10-06T20:02:00Z">
                  <w:rPr>
                    <w:rFonts w:ascii="Gill Sans MT" w:hAnsi="Gill Sans MT" w:cs="Times New Roman"/>
                    <w:sz w:val="20"/>
                    <w:szCs w:val="20"/>
                  </w:rPr>
                </w:rPrChange>
              </w:rPr>
            </w:pPr>
            <w:r w:rsidRPr="00256197">
              <w:rPr>
                <w:rFonts w:cs="Times New Roman"/>
                <w:sz w:val="20"/>
                <w:szCs w:val="20"/>
                <w:rPrChange w:id="1683" w:author="Urfels, Anton (IRRI)" w:date="2023-10-06T20:02:00Z">
                  <w:rPr>
                    <w:rFonts w:ascii="Gill Sans MT" w:hAnsi="Gill Sans MT" w:cs="Times New Roman"/>
                    <w:sz w:val="20"/>
                    <w:szCs w:val="20"/>
                  </w:rPr>
                </w:rPrChange>
              </w:rPr>
              <w:t>2</w:t>
            </w:r>
          </w:p>
        </w:tc>
      </w:tr>
      <w:tr w:rsidR="00EC0816" w:rsidRPr="00256197" w14:paraId="5E8E6E6F" w14:textId="77777777" w:rsidTr="00742559">
        <w:trPr>
          <w:trHeight w:val="339"/>
        </w:trPr>
        <w:tc>
          <w:tcPr>
            <w:tcW w:w="5000" w:type="pct"/>
            <w:gridSpan w:val="4"/>
          </w:tcPr>
          <w:p w14:paraId="3BDE69D2" w14:textId="2813AE44" w:rsidR="00EC0816" w:rsidRPr="00C6582E" w:rsidRDefault="00EC0816" w:rsidP="00742559">
            <w:pPr>
              <w:spacing w:line="240" w:lineRule="auto"/>
              <w:rPr>
                <w:rFonts w:cs="Times New Roman"/>
                <w:b/>
                <w:bCs/>
                <w:sz w:val="20"/>
                <w:szCs w:val="20"/>
                <w:rPrChange w:id="1684" w:author="MKONDIWA, Maxwell (CIMMYT-India)" w:date="2023-10-08T11:15:00Z">
                  <w:rPr>
                    <w:rFonts w:ascii="Gill Sans MT" w:hAnsi="Gill Sans MT" w:cs="Times New Roman"/>
                    <w:sz w:val="20"/>
                    <w:szCs w:val="20"/>
                  </w:rPr>
                </w:rPrChange>
              </w:rPr>
            </w:pPr>
            <w:r w:rsidRPr="00C6582E">
              <w:rPr>
                <w:rFonts w:cs="Times New Roman"/>
                <w:b/>
                <w:bCs/>
                <w:sz w:val="20"/>
                <w:szCs w:val="20"/>
                <w:rPrChange w:id="1685" w:author="MKONDIWA, Maxwell (CIMMYT-India)" w:date="2023-10-08T11:15:00Z">
                  <w:rPr>
                    <w:rFonts w:ascii="Gill Sans MT" w:hAnsi="Gill Sans MT" w:cs="Times New Roman"/>
                    <w:sz w:val="20"/>
                    <w:szCs w:val="20"/>
                  </w:rPr>
                </w:rPrChange>
              </w:rPr>
              <w:t xml:space="preserve">Panel (b): Willingness to pay bounds from computational second order stochastic </w:t>
            </w:r>
            <w:ins w:id="1686" w:author="MKONDIWA, Maxwell (CIMMYT-India)" w:date="2023-10-08T11:15:00Z">
              <w:r w:rsidR="002B089C" w:rsidRPr="00C6582E">
                <w:rPr>
                  <w:rFonts w:cs="Times New Roman"/>
                  <w:b/>
                  <w:bCs/>
                  <w:sz w:val="20"/>
                  <w:szCs w:val="20"/>
                  <w:rPrChange w:id="1687" w:author="MKONDIWA, Maxwell (CIMMYT-India)" w:date="2023-10-08T11:15:00Z">
                    <w:rPr>
                      <w:rFonts w:cs="Times New Roman"/>
                      <w:sz w:val="20"/>
                      <w:szCs w:val="20"/>
                    </w:rPr>
                  </w:rPrChange>
                </w:rPr>
                <w:t xml:space="preserve">dominance </w:t>
              </w:r>
            </w:ins>
            <w:r w:rsidRPr="00C6582E">
              <w:rPr>
                <w:rFonts w:cs="Times New Roman"/>
                <w:b/>
                <w:bCs/>
                <w:sz w:val="20"/>
                <w:szCs w:val="20"/>
                <w:rPrChange w:id="1688" w:author="MKONDIWA, Maxwell (CIMMYT-India)" w:date="2023-10-08T11:15:00Z">
                  <w:rPr>
                    <w:rFonts w:ascii="Gill Sans MT" w:hAnsi="Gill Sans MT" w:cs="Times New Roman"/>
                    <w:sz w:val="20"/>
                    <w:szCs w:val="20"/>
                  </w:rPr>
                </w:rPrChange>
              </w:rPr>
              <w:t>assessment</w:t>
            </w:r>
          </w:p>
        </w:tc>
      </w:tr>
      <w:tr w:rsidR="00EC0816" w:rsidRPr="00256197" w14:paraId="1345688E" w14:textId="77777777" w:rsidTr="00742559">
        <w:trPr>
          <w:trHeight w:val="339"/>
        </w:trPr>
        <w:tc>
          <w:tcPr>
            <w:tcW w:w="3122" w:type="pct"/>
          </w:tcPr>
          <w:p w14:paraId="192F8DAA" w14:textId="77777777" w:rsidR="00EC0816" w:rsidRPr="00256197" w:rsidRDefault="00EC0816" w:rsidP="00742559">
            <w:pPr>
              <w:spacing w:line="240" w:lineRule="auto"/>
              <w:rPr>
                <w:rFonts w:cs="Times New Roman"/>
                <w:sz w:val="20"/>
                <w:szCs w:val="20"/>
                <w:rPrChange w:id="1689" w:author="Urfels, Anton (IRRI)" w:date="2023-10-06T20:02:00Z">
                  <w:rPr>
                    <w:rFonts w:ascii="Gill Sans MT" w:hAnsi="Gill Sans MT" w:cs="Times New Roman"/>
                    <w:sz w:val="20"/>
                    <w:szCs w:val="20"/>
                  </w:rPr>
                </w:rPrChange>
              </w:rPr>
            </w:pPr>
            <w:r w:rsidRPr="00256197">
              <w:rPr>
                <w:rFonts w:cs="Times New Roman"/>
                <w:sz w:val="20"/>
                <w:szCs w:val="20"/>
                <w:rPrChange w:id="1690" w:author="Urfels, Anton (IRRI)" w:date="2023-10-06T20:02:00Z">
                  <w:rPr>
                    <w:rFonts w:ascii="Gill Sans MT" w:hAnsi="Gill Sans MT" w:cs="Times New Roman"/>
                    <w:sz w:val="20"/>
                    <w:szCs w:val="20"/>
                  </w:rPr>
                </w:rPrChange>
              </w:rPr>
              <w:t xml:space="preserve"> </w:t>
            </w:r>
          </w:p>
        </w:tc>
        <w:tc>
          <w:tcPr>
            <w:tcW w:w="626" w:type="pct"/>
          </w:tcPr>
          <w:p w14:paraId="505A7777" w14:textId="77777777" w:rsidR="00EC0816" w:rsidRPr="00256197" w:rsidRDefault="00EC0816" w:rsidP="00742559">
            <w:pPr>
              <w:pStyle w:val="NormalWeb"/>
              <w:spacing w:before="0" w:beforeAutospacing="0" w:after="0" w:afterAutospacing="0"/>
              <w:rPr>
                <w:rFonts w:eastAsiaTheme="minorHAnsi"/>
                <w:sz w:val="20"/>
                <w:szCs w:val="20"/>
                <w:lang w:eastAsia="en-US"/>
                <w:rPrChange w:id="1691" w:author="Urfels, Anton (IRRI)" w:date="2023-10-06T20:02:00Z">
                  <w:rPr>
                    <w:rFonts w:ascii="Gill Sans MT" w:eastAsiaTheme="minorHAnsi" w:hAnsi="Gill Sans MT"/>
                    <w:sz w:val="20"/>
                    <w:szCs w:val="20"/>
                    <w:lang w:eastAsia="en-US"/>
                  </w:rPr>
                </w:rPrChange>
              </w:rPr>
            </w:pPr>
            <w:r w:rsidRPr="00256197">
              <w:rPr>
                <w:rFonts w:eastAsiaTheme="minorHAnsi"/>
                <w:sz w:val="20"/>
                <w:szCs w:val="20"/>
                <w:lang w:eastAsia="en-US"/>
                <w:rPrChange w:id="1692" w:author="Urfels, Anton (IRRI)" w:date="2023-10-06T20:02:00Z">
                  <w:rPr>
                    <w:rFonts w:ascii="Gill Sans MT" w:eastAsiaTheme="minorHAnsi" w:hAnsi="Gill Sans MT"/>
                    <w:sz w:val="20"/>
                    <w:szCs w:val="20"/>
                    <w:lang w:eastAsia="en-US"/>
                  </w:rPr>
                </w:rPrChange>
              </w:rPr>
              <w:t xml:space="preserve">Q(base) </w:t>
            </w:r>
          </w:p>
          <w:p w14:paraId="39A5FFB9" w14:textId="77777777" w:rsidR="00EC0816" w:rsidRPr="00256197" w:rsidRDefault="00EC0816" w:rsidP="00742559">
            <w:pPr>
              <w:spacing w:line="240" w:lineRule="auto"/>
              <w:rPr>
                <w:rFonts w:cs="Times New Roman"/>
                <w:sz w:val="20"/>
                <w:szCs w:val="20"/>
                <w:rPrChange w:id="1693" w:author="Urfels, Anton (IRRI)" w:date="2023-10-06T20:02:00Z">
                  <w:rPr>
                    <w:rFonts w:ascii="Gill Sans MT" w:hAnsi="Gill Sans MT" w:cs="Times New Roman"/>
                    <w:sz w:val="20"/>
                    <w:szCs w:val="20"/>
                  </w:rPr>
                </w:rPrChange>
              </w:rPr>
            </w:pPr>
            <w:r w:rsidRPr="00256197">
              <w:rPr>
                <w:rFonts w:cs="Times New Roman"/>
                <w:sz w:val="20"/>
                <w:szCs w:val="20"/>
                <w:rPrChange w:id="1694" w:author="Urfels, Anton (IRRI)" w:date="2023-10-06T20:02:00Z">
                  <w:rPr>
                    <w:rFonts w:ascii="Gill Sans MT" w:hAnsi="Gill Sans MT" w:cs="Times New Roman"/>
                    <w:sz w:val="20"/>
                    <w:szCs w:val="20"/>
                  </w:rPr>
                </w:rPrChange>
              </w:rPr>
              <w:t>vs G</w:t>
            </w:r>
          </w:p>
        </w:tc>
        <w:tc>
          <w:tcPr>
            <w:tcW w:w="626" w:type="pct"/>
          </w:tcPr>
          <w:p w14:paraId="305040D6" w14:textId="77777777" w:rsidR="00EC0816" w:rsidRPr="00256197" w:rsidRDefault="00EC0816" w:rsidP="00742559">
            <w:pPr>
              <w:spacing w:line="240" w:lineRule="auto"/>
              <w:rPr>
                <w:rFonts w:cs="Times New Roman"/>
                <w:sz w:val="20"/>
                <w:szCs w:val="20"/>
                <w:rPrChange w:id="1695" w:author="Urfels, Anton (IRRI)" w:date="2023-10-06T20:02:00Z">
                  <w:rPr>
                    <w:rFonts w:ascii="Gill Sans MT" w:hAnsi="Gill Sans MT" w:cs="Times New Roman"/>
                    <w:sz w:val="20"/>
                    <w:szCs w:val="20"/>
                  </w:rPr>
                </w:rPrChange>
              </w:rPr>
            </w:pPr>
            <w:r w:rsidRPr="00256197">
              <w:rPr>
                <w:rFonts w:cs="Times New Roman"/>
                <w:sz w:val="20"/>
                <w:szCs w:val="20"/>
                <w:rPrChange w:id="1696" w:author="Urfels, Anton (IRRI)" w:date="2023-10-06T20:02:00Z">
                  <w:rPr>
                    <w:rFonts w:ascii="Gill Sans MT" w:hAnsi="Gill Sans MT" w:cs="Times New Roman"/>
                    <w:sz w:val="20"/>
                    <w:szCs w:val="20"/>
                  </w:rPr>
                </w:rPrChange>
              </w:rPr>
              <w:t>Q vs F</w:t>
            </w:r>
          </w:p>
        </w:tc>
        <w:tc>
          <w:tcPr>
            <w:tcW w:w="626" w:type="pct"/>
          </w:tcPr>
          <w:p w14:paraId="11D42969" w14:textId="77777777" w:rsidR="00EC0816" w:rsidRPr="00256197" w:rsidRDefault="00EC0816" w:rsidP="00742559">
            <w:pPr>
              <w:spacing w:line="240" w:lineRule="auto"/>
              <w:rPr>
                <w:rFonts w:cs="Times New Roman"/>
                <w:sz w:val="20"/>
                <w:szCs w:val="20"/>
                <w:rPrChange w:id="1697" w:author="Urfels, Anton (IRRI)" w:date="2023-10-06T20:02:00Z">
                  <w:rPr>
                    <w:rFonts w:ascii="Gill Sans MT" w:hAnsi="Gill Sans MT" w:cs="Times New Roman"/>
                    <w:sz w:val="20"/>
                    <w:szCs w:val="20"/>
                  </w:rPr>
                </w:rPrChange>
              </w:rPr>
            </w:pPr>
            <w:r w:rsidRPr="00256197">
              <w:rPr>
                <w:rFonts w:cs="Times New Roman"/>
                <w:sz w:val="20"/>
                <w:szCs w:val="20"/>
                <w:rPrChange w:id="1698" w:author="Urfels, Anton (IRRI)" w:date="2023-10-06T20:02:00Z">
                  <w:rPr>
                    <w:rFonts w:ascii="Gill Sans MT" w:hAnsi="Gill Sans MT" w:cs="Times New Roman"/>
                    <w:sz w:val="20"/>
                    <w:szCs w:val="20"/>
                  </w:rPr>
                </w:rPrChange>
              </w:rPr>
              <w:t>F vs G</w:t>
            </w:r>
          </w:p>
        </w:tc>
      </w:tr>
      <w:tr w:rsidR="00EC0816" w:rsidRPr="00256197" w14:paraId="3C09550F" w14:textId="77777777" w:rsidTr="00742559">
        <w:trPr>
          <w:trHeight w:val="339"/>
        </w:trPr>
        <w:tc>
          <w:tcPr>
            <w:tcW w:w="3122" w:type="pct"/>
          </w:tcPr>
          <w:p w14:paraId="68C8C708" w14:textId="77777777" w:rsidR="00EC0816" w:rsidRPr="00256197" w:rsidRDefault="00EC0816" w:rsidP="00742559">
            <w:pPr>
              <w:spacing w:line="240" w:lineRule="auto"/>
              <w:rPr>
                <w:rFonts w:cs="Times New Roman"/>
                <w:sz w:val="20"/>
                <w:szCs w:val="20"/>
                <w:rPrChange w:id="1699" w:author="Urfels, Anton (IRRI)" w:date="2023-10-06T20:02:00Z">
                  <w:rPr>
                    <w:rFonts w:ascii="Gill Sans MT" w:hAnsi="Gill Sans MT" w:cs="Times New Roman"/>
                    <w:sz w:val="20"/>
                    <w:szCs w:val="20"/>
                  </w:rPr>
                </w:rPrChange>
              </w:rPr>
            </w:pPr>
            <w:r w:rsidRPr="00256197">
              <w:rPr>
                <w:rFonts w:cs="Times New Roman"/>
                <w:sz w:val="20"/>
                <w:szCs w:val="20"/>
                <w:rPrChange w:id="1700" w:author="Urfels, Anton (IRRI)" w:date="2023-10-06T20:02:00Z">
                  <w:rPr>
                    <w:rFonts w:ascii="Gill Sans MT" w:hAnsi="Gill Sans MT" w:cs="Times New Roman"/>
                    <w:sz w:val="20"/>
                    <w:szCs w:val="20"/>
                  </w:rPr>
                </w:rPrChange>
              </w:rPr>
              <w:t>WTP lower bound (t/ha)</w:t>
            </w:r>
          </w:p>
        </w:tc>
        <w:tc>
          <w:tcPr>
            <w:tcW w:w="626" w:type="pct"/>
          </w:tcPr>
          <w:p w14:paraId="798867A0" w14:textId="77777777" w:rsidR="00EC0816" w:rsidRPr="00256197" w:rsidRDefault="00EC0816" w:rsidP="00742559">
            <w:pPr>
              <w:spacing w:line="240" w:lineRule="auto"/>
              <w:rPr>
                <w:rFonts w:cs="Times New Roman"/>
                <w:sz w:val="20"/>
                <w:szCs w:val="20"/>
                <w:rPrChange w:id="1701" w:author="Urfels, Anton (IRRI)" w:date="2023-10-06T20:02:00Z">
                  <w:rPr>
                    <w:rFonts w:ascii="Gill Sans MT" w:hAnsi="Gill Sans MT" w:cs="Times New Roman"/>
                    <w:sz w:val="20"/>
                    <w:szCs w:val="20"/>
                  </w:rPr>
                </w:rPrChange>
              </w:rPr>
            </w:pPr>
            <w:r w:rsidRPr="00256197">
              <w:rPr>
                <w:rFonts w:cs="Times New Roman"/>
                <w:sz w:val="20"/>
                <w:szCs w:val="20"/>
                <w:rPrChange w:id="1702" w:author="Urfels, Anton (IRRI)" w:date="2023-10-06T20:02:00Z">
                  <w:rPr>
                    <w:rFonts w:ascii="Gill Sans MT" w:hAnsi="Gill Sans MT" w:cs="Times New Roman"/>
                    <w:sz w:val="20"/>
                    <w:szCs w:val="20"/>
                  </w:rPr>
                </w:rPrChange>
              </w:rPr>
              <w:t>0.036</w:t>
            </w:r>
          </w:p>
        </w:tc>
        <w:tc>
          <w:tcPr>
            <w:tcW w:w="626" w:type="pct"/>
          </w:tcPr>
          <w:p w14:paraId="00FC70A5" w14:textId="77777777" w:rsidR="00EC0816" w:rsidRPr="00256197" w:rsidRDefault="00EC0816" w:rsidP="00742559">
            <w:pPr>
              <w:spacing w:line="240" w:lineRule="auto"/>
              <w:rPr>
                <w:rFonts w:cs="Times New Roman"/>
                <w:sz w:val="20"/>
                <w:szCs w:val="20"/>
                <w:rPrChange w:id="1703" w:author="Urfels, Anton (IRRI)" w:date="2023-10-06T20:02:00Z">
                  <w:rPr>
                    <w:rFonts w:ascii="Gill Sans MT" w:hAnsi="Gill Sans MT" w:cs="Times New Roman"/>
                    <w:sz w:val="20"/>
                    <w:szCs w:val="20"/>
                  </w:rPr>
                </w:rPrChange>
              </w:rPr>
            </w:pPr>
            <w:r w:rsidRPr="00256197">
              <w:rPr>
                <w:rFonts w:cs="Times New Roman"/>
                <w:sz w:val="20"/>
                <w:szCs w:val="20"/>
                <w:rPrChange w:id="1704" w:author="Urfels, Anton (IRRI)" w:date="2023-10-06T20:02:00Z">
                  <w:rPr>
                    <w:rFonts w:ascii="Gill Sans MT" w:hAnsi="Gill Sans MT" w:cs="Times New Roman"/>
                    <w:sz w:val="20"/>
                    <w:szCs w:val="20"/>
                  </w:rPr>
                </w:rPrChange>
              </w:rPr>
              <w:t>0</w:t>
            </w:r>
          </w:p>
        </w:tc>
        <w:tc>
          <w:tcPr>
            <w:tcW w:w="626" w:type="pct"/>
          </w:tcPr>
          <w:p w14:paraId="6F7A25CE" w14:textId="77777777" w:rsidR="00EC0816" w:rsidRPr="00256197" w:rsidRDefault="00EC0816" w:rsidP="00742559">
            <w:pPr>
              <w:spacing w:line="240" w:lineRule="auto"/>
              <w:rPr>
                <w:rFonts w:cs="Times New Roman"/>
                <w:sz w:val="20"/>
                <w:szCs w:val="20"/>
                <w:rPrChange w:id="1705" w:author="Urfels, Anton (IRRI)" w:date="2023-10-06T20:02:00Z">
                  <w:rPr>
                    <w:rFonts w:ascii="Gill Sans MT" w:hAnsi="Gill Sans MT" w:cs="Times New Roman"/>
                    <w:sz w:val="20"/>
                    <w:szCs w:val="20"/>
                  </w:rPr>
                </w:rPrChange>
              </w:rPr>
            </w:pPr>
            <w:r w:rsidRPr="00256197">
              <w:rPr>
                <w:rFonts w:cs="Times New Roman"/>
                <w:sz w:val="20"/>
                <w:szCs w:val="20"/>
                <w:rPrChange w:id="1706" w:author="Urfels, Anton (IRRI)" w:date="2023-10-06T20:02:00Z">
                  <w:rPr>
                    <w:rFonts w:ascii="Gill Sans MT" w:hAnsi="Gill Sans MT" w:cs="Times New Roman"/>
                    <w:sz w:val="20"/>
                    <w:szCs w:val="20"/>
                  </w:rPr>
                </w:rPrChange>
              </w:rPr>
              <w:t>0.499</w:t>
            </w:r>
          </w:p>
        </w:tc>
      </w:tr>
      <w:tr w:rsidR="00EC0816" w:rsidRPr="00256197" w14:paraId="291377D2" w14:textId="77777777" w:rsidTr="00742559">
        <w:trPr>
          <w:trHeight w:val="339"/>
        </w:trPr>
        <w:tc>
          <w:tcPr>
            <w:tcW w:w="3122" w:type="pct"/>
          </w:tcPr>
          <w:p w14:paraId="4D11042E" w14:textId="77777777" w:rsidR="00EC0816" w:rsidRPr="00256197" w:rsidRDefault="00EC0816" w:rsidP="00742559">
            <w:pPr>
              <w:spacing w:line="240" w:lineRule="auto"/>
              <w:rPr>
                <w:rFonts w:cs="Times New Roman"/>
                <w:sz w:val="20"/>
                <w:szCs w:val="20"/>
                <w:rPrChange w:id="1707" w:author="Urfels, Anton (IRRI)" w:date="2023-10-06T20:02:00Z">
                  <w:rPr>
                    <w:rFonts w:ascii="Gill Sans MT" w:hAnsi="Gill Sans MT" w:cs="Times New Roman"/>
                    <w:sz w:val="20"/>
                    <w:szCs w:val="20"/>
                  </w:rPr>
                </w:rPrChange>
              </w:rPr>
            </w:pPr>
            <w:r w:rsidRPr="00256197">
              <w:rPr>
                <w:rFonts w:cs="Times New Roman"/>
                <w:sz w:val="20"/>
                <w:szCs w:val="20"/>
                <w:rPrChange w:id="1708" w:author="Urfels, Anton (IRRI)" w:date="2023-10-06T20:02:00Z">
                  <w:rPr>
                    <w:rFonts w:ascii="Gill Sans MT" w:hAnsi="Gill Sans MT" w:cs="Times New Roman"/>
                    <w:sz w:val="20"/>
                    <w:szCs w:val="20"/>
                  </w:rPr>
                </w:rPrChange>
              </w:rPr>
              <w:t>WTP upper bound (t/ha)</w:t>
            </w:r>
          </w:p>
        </w:tc>
        <w:tc>
          <w:tcPr>
            <w:tcW w:w="626" w:type="pct"/>
          </w:tcPr>
          <w:p w14:paraId="20DA297C" w14:textId="77777777" w:rsidR="00EC0816" w:rsidRPr="00256197" w:rsidRDefault="00EC0816" w:rsidP="00742559">
            <w:pPr>
              <w:spacing w:line="240" w:lineRule="auto"/>
              <w:rPr>
                <w:rFonts w:cs="Times New Roman"/>
                <w:sz w:val="20"/>
                <w:szCs w:val="20"/>
                <w:rPrChange w:id="1709" w:author="Urfels, Anton (IRRI)" w:date="2023-10-06T20:02:00Z">
                  <w:rPr>
                    <w:rFonts w:ascii="Gill Sans MT" w:hAnsi="Gill Sans MT" w:cs="Times New Roman"/>
                    <w:sz w:val="20"/>
                    <w:szCs w:val="20"/>
                  </w:rPr>
                </w:rPrChange>
              </w:rPr>
            </w:pPr>
            <w:r w:rsidRPr="00256197">
              <w:rPr>
                <w:rFonts w:cs="Times New Roman"/>
                <w:sz w:val="20"/>
                <w:szCs w:val="20"/>
                <w:rPrChange w:id="1710" w:author="Urfels, Anton (IRRI)" w:date="2023-10-06T20:02:00Z">
                  <w:rPr>
                    <w:rFonts w:ascii="Gill Sans MT" w:hAnsi="Gill Sans MT" w:cs="Times New Roman"/>
                    <w:sz w:val="20"/>
                    <w:szCs w:val="20"/>
                  </w:rPr>
                </w:rPrChange>
              </w:rPr>
              <w:t>0.763</w:t>
            </w:r>
          </w:p>
        </w:tc>
        <w:tc>
          <w:tcPr>
            <w:tcW w:w="626" w:type="pct"/>
          </w:tcPr>
          <w:p w14:paraId="6C764C8A" w14:textId="77777777" w:rsidR="00EC0816" w:rsidRPr="00256197" w:rsidRDefault="00EC0816" w:rsidP="00742559">
            <w:pPr>
              <w:spacing w:line="240" w:lineRule="auto"/>
              <w:rPr>
                <w:rFonts w:cs="Times New Roman"/>
                <w:sz w:val="20"/>
                <w:szCs w:val="20"/>
                <w:rPrChange w:id="1711" w:author="Urfels, Anton (IRRI)" w:date="2023-10-06T20:02:00Z">
                  <w:rPr>
                    <w:rFonts w:ascii="Gill Sans MT" w:hAnsi="Gill Sans MT" w:cs="Times New Roman"/>
                    <w:sz w:val="20"/>
                    <w:szCs w:val="20"/>
                  </w:rPr>
                </w:rPrChange>
              </w:rPr>
            </w:pPr>
            <w:r w:rsidRPr="00256197">
              <w:rPr>
                <w:rFonts w:cs="Times New Roman"/>
                <w:sz w:val="20"/>
                <w:szCs w:val="20"/>
                <w:rPrChange w:id="1712" w:author="Urfels, Anton (IRRI)" w:date="2023-10-06T20:02:00Z">
                  <w:rPr>
                    <w:rFonts w:ascii="Gill Sans MT" w:hAnsi="Gill Sans MT" w:cs="Times New Roman"/>
                    <w:sz w:val="20"/>
                    <w:szCs w:val="20"/>
                  </w:rPr>
                </w:rPrChange>
              </w:rPr>
              <w:t>0.218</w:t>
            </w:r>
          </w:p>
        </w:tc>
        <w:tc>
          <w:tcPr>
            <w:tcW w:w="626" w:type="pct"/>
          </w:tcPr>
          <w:p w14:paraId="116349D0" w14:textId="77777777" w:rsidR="00EC0816" w:rsidRPr="00256197" w:rsidRDefault="00EC0816" w:rsidP="00742559">
            <w:pPr>
              <w:spacing w:line="240" w:lineRule="auto"/>
              <w:rPr>
                <w:rFonts w:cs="Times New Roman"/>
                <w:sz w:val="20"/>
                <w:szCs w:val="20"/>
                <w:rPrChange w:id="1713" w:author="Urfels, Anton (IRRI)" w:date="2023-10-06T20:02:00Z">
                  <w:rPr>
                    <w:rFonts w:ascii="Gill Sans MT" w:hAnsi="Gill Sans MT" w:cs="Times New Roman"/>
                    <w:sz w:val="20"/>
                    <w:szCs w:val="20"/>
                  </w:rPr>
                </w:rPrChange>
              </w:rPr>
            </w:pPr>
            <w:r w:rsidRPr="00256197">
              <w:rPr>
                <w:rFonts w:cs="Times New Roman"/>
                <w:sz w:val="20"/>
                <w:szCs w:val="20"/>
                <w:rPrChange w:id="1714" w:author="Urfels, Anton (IRRI)" w:date="2023-10-06T20:02:00Z">
                  <w:rPr>
                    <w:rFonts w:ascii="Gill Sans MT" w:hAnsi="Gill Sans MT" w:cs="Times New Roman"/>
                    <w:sz w:val="20"/>
                    <w:szCs w:val="20"/>
                  </w:rPr>
                </w:rPrChange>
              </w:rPr>
              <w:t>1.384</w:t>
            </w:r>
          </w:p>
        </w:tc>
      </w:tr>
      <w:tr w:rsidR="00EC0816" w:rsidRPr="00256197" w14:paraId="42513353" w14:textId="77777777" w:rsidTr="00742559">
        <w:trPr>
          <w:trHeight w:val="339"/>
        </w:trPr>
        <w:tc>
          <w:tcPr>
            <w:tcW w:w="3122" w:type="pct"/>
          </w:tcPr>
          <w:p w14:paraId="6AE88329" w14:textId="77777777" w:rsidR="00EC0816" w:rsidRPr="00256197" w:rsidRDefault="00EC0816" w:rsidP="00742559">
            <w:pPr>
              <w:spacing w:line="240" w:lineRule="auto"/>
              <w:rPr>
                <w:rFonts w:cs="Times New Roman"/>
                <w:sz w:val="20"/>
                <w:szCs w:val="20"/>
                <w:rPrChange w:id="1715" w:author="Urfels, Anton (IRRI)" w:date="2023-10-06T20:02:00Z">
                  <w:rPr>
                    <w:rFonts w:ascii="Gill Sans MT" w:hAnsi="Gill Sans MT" w:cs="Times New Roman"/>
                    <w:sz w:val="20"/>
                    <w:szCs w:val="20"/>
                  </w:rPr>
                </w:rPrChange>
              </w:rPr>
            </w:pPr>
            <w:r w:rsidRPr="00256197">
              <w:rPr>
                <w:rFonts w:cs="Times New Roman"/>
                <w:sz w:val="20"/>
                <w:szCs w:val="20"/>
                <w:rPrChange w:id="1716" w:author="Urfels, Anton (IRRI)" w:date="2023-10-06T20:02:00Z">
                  <w:rPr>
                    <w:rFonts w:ascii="Gill Sans MT" w:hAnsi="Gill Sans MT" w:cs="Times New Roman"/>
                    <w:sz w:val="20"/>
                    <w:szCs w:val="20"/>
                  </w:rPr>
                </w:rPrChange>
              </w:rPr>
              <w:t xml:space="preserve">Interpretation </w:t>
            </w:r>
          </w:p>
        </w:tc>
        <w:tc>
          <w:tcPr>
            <w:tcW w:w="626" w:type="pct"/>
          </w:tcPr>
          <w:p w14:paraId="74FCADDC" w14:textId="77777777" w:rsidR="00EC0816" w:rsidRPr="00256197" w:rsidRDefault="00EC0816" w:rsidP="00742559">
            <w:pPr>
              <w:spacing w:line="240" w:lineRule="auto"/>
              <w:rPr>
                <w:rFonts w:cs="Times New Roman"/>
                <w:sz w:val="20"/>
                <w:szCs w:val="20"/>
                <w:rPrChange w:id="1717" w:author="Urfels, Anton (IRRI)" w:date="2023-10-06T20:02:00Z">
                  <w:rPr>
                    <w:rFonts w:ascii="Gill Sans MT" w:hAnsi="Gill Sans MT" w:cs="Times New Roman"/>
                    <w:sz w:val="20"/>
                    <w:szCs w:val="20"/>
                  </w:rPr>
                </w:rPrChange>
              </w:rPr>
            </w:pPr>
            <w:r w:rsidRPr="00256197">
              <w:rPr>
                <w:rFonts w:cs="Times New Roman"/>
                <w:sz w:val="20"/>
                <w:szCs w:val="20"/>
                <w:rPrChange w:id="1718" w:author="Urfels, Anton (IRRI)" w:date="2023-10-06T20:02:00Z">
                  <w:rPr>
                    <w:rFonts w:ascii="Gill Sans MT" w:hAnsi="Gill Sans MT" w:cs="Times New Roman"/>
                    <w:sz w:val="20"/>
                    <w:szCs w:val="20"/>
                  </w:rPr>
                </w:rPrChange>
              </w:rPr>
              <w:t xml:space="preserve">G F/SOSD Q </w:t>
            </w:r>
          </w:p>
        </w:tc>
        <w:tc>
          <w:tcPr>
            <w:tcW w:w="626" w:type="pct"/>
          </w:tcPr>
          <w:p w14:paraId="1CA6B567" w14:textId="77777777" w:rsidR="00EC0816" w:rsidRPr="00256197" w:rsidRDefault="00EC0816" w:rsidP="00742559">
            <w:pPr>
              <w:spacing w:line="240" w:lineRule="auto"/>
              <w:rPr>
                <w:rFonts w:cs="Times New Roman"/>
                <w:sz w:val="20"/>
                <w:szCs w:val="20"/>
                <w:rPrChange w:id="1719" w:author="Urfels, Anton (IRRI)" w:date="2023-10-06T20:02:00Z">
                  <w:rPr>
                    <w:rFonts w:ascii="Gill Sans MT" w:hAnsi="Gill Sans MT" w:cs="Times New Roman"/>
                    <w:sz w:val="20"/>
                    <w:szCs w:val="20"/>
                  </w:rPr>
                </w:rPrChange>
              </w:rPr>
            </w:pPr>
            <w:r w:rsidRPr="00256197">
              <w:rPr>
                <w:rFonts w:cs="Times New Roman"/>
                <w:sz w:val="20"/>
                <w:szCs w:val="20"/>
                <w:rPrChange w:id="1720" w:author="Urfels, Anton (IRRI)" w:date="2023-10-06T20:02:00Z">
                  <w:rPr>
                    <w:rFonts w:ascii="Gill Sans MT" w:hAnsi="Gill Sans MT" w:cs="Times New Roman"/>
                    <w:sz w:val="20"/>
                    <w:szCs w:val="20"/>
                  </w:rPr>
                </w:rPrChange>
              </w:rPr>
              <w:t>Not clear</w:t>
            </w:r>
          </w:p>
        </w:tc>
        <w:tc>
          <w:tcPr>
            <w:tcW w:w="626" w:type="pct"/>
          </w:tcPr>
          <w:p w14:paraId="4289FA39" w14:textId="3561B3A4" w:rsidR="00EC0816" w:rsidRPr="00256197" w:rsidRDefault="00EC0816" w:rsidP="00742559">
            <w:pPr>
              <w:spacing w:line="240" w:lineRule="auto"/>
              <w:rPr>
                <w:rFonts w:cs="Times New Roman"/>
                <w:sz w:val="20"/>
                <w:szCs w:val="20"/>
                <w:rPrChange w:id="1721" w:author="Urfels, Anton (IRRI)" w:date="2023-10-06T20:02:00Z">
                  <w:rPr>
                    <w:rFonts w:ascii="Gill Sans MT" w:hAnsi="Gill Sans MT" w:cs="Times New Roman"/>
                    <w:sz w:val="20"/>
                    <w:szCs w:val="20"/>
                  </w:rPr>
                </w:rPrChange>
              </w:rPr>
            </w:pPr>
            <w:r w:rsidRPr="00256197">
              <w:rPr>
                <w:rFonts w:cs="Times New Roman"/>
                <w:sz w:val="20"/>
                <w:szCs w:val="20"/>
                <w:rPrChange w:id="1722" w:author="Urfels, Anton (IRRI)" w:date="2023-10-06T20:02:00Z">
                  <w:rPr>
                    <w:rFonts w:ascii="Gill Sans MT" w:hAnsi="Gill Sans MT" w:cs="Times New Roman"/>
                    <w:sz w:val="20"/>
                    <w:szCs w:val="20"/>
                  </w:rPr>
                </w:rPrChange>
              </w:rPr>
              <w:t xml:space="preserve">G SOSD </w:t>
            </w:r>
            <w:r w:rsidR="00C61321" w:rsidRPr="00256197">
              <w:rPr>
                <w:rFonts w:cs="Times New Roman"/>
                <w:sz w:val="20"/>
                <w:szCs w:val="20"/>
                <w:rPrChange w:id="1723" w:author="Urfels, Anton (IRRI)" w:date="2023-10-06T20:02:00Z">
                  <w:rPr>
                    <w:rFonts w:ascii="Gill Sans MT" w:hAnsi="Gill Sans MT" w:cs="Times New Roman"/>
                    <w:sz w:val="20"/>
                    <w:szCs w:val="20"/>
                  </w:rPr>
                </w:rPrChange>
              </w:rPr>
              <w:t>F</w:t>
            </w:r>
          </w:p>
        </w:tc>
      </w:tr>
    </w:tbl>
    <w:p w14:paraId="19EBB8BA" w14:textId="77777777" w:rsidR="00B15CF5" w:rsidRPr="00256197" w:rsidRDefault="00B15CF5" w:rsidP="00C60093">
      <w:pPr>
        <w:jc w:val="both"/>
        <w:rPr>
          <w:rFonts w:cs="Times New Roman"/>
          <w:rPrChange w:id="1724" w:author="Urfels, Anton (IRRI)" w:date="2023-10-06T20:02:00Z">
            <w:rPr>
              <w:rFonts w:ascii="Gill Sans MT" w:hAnsi="Gill Sans MT"/>
            </w:rPr>
          </w:rPrChange>
        </w:rPr>
      </w:pPr>
    </w:p>
    <w:p w14:paraId="38252021" w14:textId="725E2676" w:rsidR="00F53458" w:rsidRDefault="009E6B02" w:rsidP="00C60093">
      <w:pPr>
        <w:jc w:val="both"/>
        <w:rPr>
          <w:ins w:id="1725" w:author="Urfels, Anton (IRRI)" w:date="2023-10-08T00:13:00Z"/>
          <w:rFonts w:cs="Times New Roman"/>
        </w:rPr>
      </w:pPr>
      <w:r w:rsidRPr="00256197">
        <w:rPr>
          <w:rFonts w:cs="Times New Roman"/>
          <w:rPrChange w:id="1726" w:author="Urfels, Anton (IRRI)" w:date="2023-10-06T20:02:00Z">
            <w:rPr>
              <w:rFonts w:ascii="Gill Sans MT" w:hAnsi="Gill Sans MT"/>
            </w:rPr>
          </w:rPrChange>
        </w:rPr>
        <w:t>The sign for the WTP bounds gives the evaluation of the benefits of the technology for a risk averse farmer. If both upper and lower bounds are positive, the farmer is willing to pay for that strategy. The upper bound is the amount of money that would pay just to stay with the new technology</w:t>
      </w:r>
      <w:ins w:id="1727" w:author="MKONDIWA, Maxwell (CIMMYT-India)" w:date="2023-10-08T16:28:00Z">
        <w:r w:rsidR="00DB2BA3">
          <w:rPr>
            <w:rFonts w:cs="Times New Roman"/>
          </w:rPr>
          <w:t xml:space="preserve"> and thus abandon because it is </w:t>
        </w:r>
        <w:r w:rsidR="00062974">
          <w:rPr>
            <w:rFonts w:cs="Times New Roman"/>
          </w:rPr>
          <w:t>second order stochastically dominated</w:t>
        </w:r>
      </w:ins>
      <w:r w:rsidRPr="00256197">
        <w:rPr>
          <w:rFonts w:cs="Times New Roman"/>
          <w:rPrChange w:id="1728" w:author="Urfels, Anton (IRRI)" w:date="2023-10-06T20:02:00Z">
            <w:rPr>
              <w:rFonts w:ascii="Gill Sans MT" w:hAnsi="Gill Sans MT"/>
            </w:rPr>
          </w:rPrChange>
        </w:rPr>
        <w:t xml:space="preserve">, while the lower bound is the amount that would pay just to be indifferent between the new strategy and the base strategy.  For negative WTP for upper and lower bound, it shows that they would need to be paid </w:t>
      </w:r>
      <w:r w:rsidR="00C1113F" w:rsidRPr="00256197">
        <w:rPr>
          <w:rFonts w:cs="Times New Roman"/>
          <w:rPrChange w:id="1729" w:author="Urfels, Anton (IRRI)" w:date="2023-10-06T20:02:00Z">
            <w:rPr>
              <w:rFonts w:ascii="Gill Sans MT" w:hAnsi="Gill Sans MT"/>
            </w:rPr>
          </w:rPrChange>
        </w:rPr>
        <w:t>to</w:t>
      </w:r>
      <w:r w:rsidRPr="00256197">
        <w:rPr>
          <w:rFonts w:cs="Times New Roman"/>
          <w:rPrChange w:id="1730" w:author="Urfels, Anton (IRRI)" w:date="2023-10-06T20:02:00Z">
            <w:rPr>
              <w:rFonts w:ascii="Gill Sans MT" w:hAnsi="Gill Sans MT"/>
            </w:rPr>
          </w:rPrChange>
        </w:rPr>
        <w:t xml:space="preserve"> accept the proposed strategy. Lower bound is the amount of money that they would accept to abandon their existing strategy. Upper bound </w:t>
      </w:r>
      <w:r w:rsidRPr="00256197">
        <w:rPr>
          <w:rFonts w:cs="Times New Roman"/>
          <w:rPrChange w:id="1731" w:author="Urfels, Anton (IRRI)" w:date="2023-10-06T20:02:00Z">
            <w:rPr>
              <w:rFonts w:ascii="Gill Sans MT" w:hAnsi="Gill Sans MT"/>
            </w:rPr>
          </w:rPrChange>
        </w:rPr>
        <w:lastRenderedPageBreak/>
        <w:t xml:space="preserve">is the amount of money that they would accept just to be indifferent between the new strategy and their existing strategy. </w:t>
      </w:r>
    </w:p>
    <w:p w14:paraId="54BBCA2D" w14:textId="6AFFE355" w:rsidR="00F53458" w:rsidRPr="00256197" w:rsidRDefault="00F53458" w:rsidP="00AD0E38">
      <w:pPr>
        <w:pStyle w:val="Heading2"/>
        <w:rPr>
          <w:ins w:id="1732" w:author="Urfels, Anton (IRRI)" w:date="2023-10-08T00:14:00Z"/>
        </w:rPr>
      </w:pPr>
      <w:ins w:id="1733" w:author="Urfels, Anton (IRRI)" w:date="2023-10-08T00:14:00Z">
        <w:r w:rsidRPr="00256197">
          <w:t>2.</w:t>
        </w:r>
      </w:ins>
      <w:ins w:id="1734" w:author="Urfels, Anton (IRRI)" w:date="2023-10-08T00:22:00Z">
        <w:r w:rsidR="00C76415">
          <w:t>3</w:t>
        </w:r>
      </w:ins>
      <w:ins w:id="1735" w:author="Urfels, Anton (IRRI)" w:date="2023-10-08T00:14:00Z">
        <w:r w:rsidRPr="00256197">
          <w:t>. APSIM spatially gridded crop model scenarios</w:t>
        </w:r>
      </w:ins>
    </w:p>
    <w:p w14:paraId="434802E1" w14:textId="455BB51D" w:rsidR="00F53458" w:rsidRPr="00450E8D" w:rsidRDefault="00F53458" w:rsidP="00F53458">
      <w:pPr>
        <w:rPr>
          <w:ins w:id="1736" w:author="Urfels, Anton (IRRI)" w:date="2023-10-08T00:14:00Z"/>
          <w:rFonts w:cs="Times New Roman"/>
        </w:rPr>
      </w:pPr>
      <w:ins w:id="1737" w:author="Urfels, Anton (IRRI)" w:date="2023-10-08T00:14:00Z">
        <w:r w:rsidRPr="00450E8D">
          <w:rPr>
            <w:rFonts w:cs="Times New Roman"/>
          </w:rPr>
          <w:t xml:space="preserve">The data used in this paper was based on </w:t>
        </w:r>
        <w:r>
          <w:rPr>
            <w:rFonts w:cs="Times New Roman"/>
          </w:rPr>
          <w:t xml:space="preserve">gridded </w:t>
        </w:r>
        <w:r w:rsidRPr="00450E8D">
          <w:rPr>
            <w:rFonts w:cs="Times New Roman"/>
          </w:rPr>
          <w:t>APSIM crop growth simulation model results for climate variables for the period 1982-2015 reported in</w:t>
        </w:r>
      </w:ins>
      <w:ins w:id="1738" w:author="Urfels, Anton (IRRI)" w:date="2023-10-12T22:36:00Z">
        <w:r w:rsidR="009F5123">
          <w:rPr>
            <w:rFonts w:cs="Times New Roman"/>
          </w:rPr>
          <w:t xml:space="preserve"> </w:t>
        </w:r>
      </w:ins>
      <w:r w:rsidR="009F5123">
        <w:rPr>
          <w:rFonts w:cs="Times New Roman"/>
        </w:rPr>
        <w:fldChar w:fldCharType="begin">
          <w:fldData xml:space="preserve">PEVuZE5vdGU+PENpdGUgQXV0aG9yWWVhcj0iMSI+PEF1dGhvcj5Nb250ZXM8L0F1dGhvcj48WWVh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</w:fldData>
        </w:fldChar>
      </w:r>
      <w:r w:rsidR="009F5123">
        <w:rPr>
          <w:rFonts w:cs="Times New Roman"/>
        </w:rPr>
        <w:instrText xml:space="preserve"> ADDIN EN.CITE </w:instrText>
      </w:r>
      <w:r w:rsidR="009F5123">
        <w:rPr>
          <w:rFonts w:cs="Times New Roman"/>
        </w:rPr>
        <w:fldChar w:fldCharType="begin">
          <w:fldData xml:space="preserve">PEVuZE5vdGU+PENpdGUgQXV0aG9yWWVhcj0iMSI+PEF1dGhvcj5Nb250ZXM8L0F1dGhvcj48WWVh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</w:fldData>
        </w:fldChar>
      </w:r>
      <w:r w:rsidR="009F5123">
        <w:rPr>
          <w:rFonts w:cs="Times New Roman"/>
        </w:rPr>
        <w:instrText xml:space="preserve"> ADDIN EN.CITE.DATA </w:instrText>
      </w:r>
      <w:r w:rsidR="009F5123">
        <w:rPr>
          <w:rFonts w:cs="Times New Roman"/>
        </w:rPr>
      </w:r>
      <w:r w:rsidR="009F5123">
        <w:rPr>
          <w:rFonts w:cs="Times New Roman"/>
        </w:rPr>
        <w:fldChar w:fldCharType="end"/>
      </w:r>
      <w:r w:rsidR="009F5123">
        <w:rPr>
          <w:rFonts w:cs="Times New Roman"/>
        </w:rPr>
        <w:fldChar w:fldCharType="separate"/>
      </w:r>
      <w:r w:rsidR="009F5123">
        <w:rPr>
          <w:rFonts w:cs="Times New Roman"/>
          <w:noProof/>
        </w:rPr>
        <w:t>Montes et al. (2023); Urfels et al. (2022)</w:t>
      </w:r>
      <w:r w:rsidR="009F5123">
        <w:rPr>
          <w:rFonts w:cs="Times New Roman"/>
        </w:rPr>
        <w:fldChar w:fldCharType="end"/>
      </w:r>
      <w:commentRangeStart w:id="1739"/>
      <w:ins w:id="1740" w:author="Urfels, Anton (IRRI)" w:date="2023-10-08T00:14:00Z">
        <w:r w:rsidRPr="00450E8D">
          <w:rPr>
            <w:rStyle w:val="FootnoteReference"/>
            <w:rFonts w:cs="Times New Roman"/>
          </w:rPr>
          <w:footnoteReference w:id="4"/>
        </w:r>
        <w:r w:rsidRPr="00450E8D">
          <w:rPr>
            <w:rFonts w:cs="Times New Roman"/>
          </w:rPr>
          <w:t xml:space="preserve">. </w:t>
        </w:r>
        <w:commentRangeEnd w:id="1739"/>
        <w:r w:rsidRPr="00256197">
          <w:rPr>
            <w:rStyle w:val="CommentReference"/>
            <w:rFonts w:cs="Times New Roman"/>
            <w:lang w:val="en-US"/>
          </w:rPr>
          <w:commentReference w:id="1739"/>
        </w:r>
        <w:r w:rsidRPr="00450E8D">
          <w:rPr>
            <w:rFonts w:cs="Times New Roman"/>
          </w:rPr>
          <w:t>We use seven scenarios from crop simulation results reported in</w:t>
        </w:r>
      </w:ins>
      <w:ins w:id="1743" w:author="Urfels, Anton (IRRI)" w:date="2023-10-12T22:36:00Z">
        <w:r w:rsidR="009F5123">
          <w:rPr>
            <w:rFonts w:cs="Times New Roman"/>
          </w:rPr>
          <w:t xml:space="preserve"> </w:t>
        </w:r>
      </w:ins>
      <w:r w:rsidR="009F5123">
        <w:rPr>
          <w:rFonts w:cs="Times New Roman"/>
        </w:rPr>
        <w:fldChar w:fldCharType="begin"/>
      </w:r>
      <w:r w:rsidR="009F5123">
        <w:rPr>
          <w:rFonts w:cs="Times New Roman"/>
        </w:rPr>
        <w:instrText xml:space="preserve"> ADDIN EN.CITE &lt;EndNote&gt;&lt;Cite&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ins w:id="1744" w:author="Urfels, Anton (IRRI)" w:date="2023-10-08T00:14:00Z">
        <w:r w:rsidRPr="00450E8D">
          <w:rPr>
            <w:rFonts w:cs="Times New Roman"/>
          </w:rPr>
          <w:t xml:space="preserve">. The scenarios correspond to variation in irrigation, varietal duration and the planting of rice at the onset of the monsoon. Table 1 shows the details for the scenarios. </w:t>
        </w:r>
      </w:ins>
    </w:p>
    <w:p w14:paraId="3CA3461C" w14:textId="77777777" w:rsidR="00F53458" w:rsidRPr="00450E8D" w:rsidRDefault="00F53458" w:rsidP="00F53458">
      <w:pPr>
        <w:rPr>
          <w:ins w:id="1745" w:author="Urfels, Anton (IRRI)" w:date="2023-10-08T00:14:00Z"/>
          <w:rFonts w:cs="Times New Roman"/>
        </w:rPr>
      </w:pPr>
      <w:ins w:id="1746" w:author="Urfels, Anton (IRRI)" w:date="2023-10-08T00:14:00Z">
        <w:r w:rsidRPr="00450E8D">
          <w:rPr>
            <w:rFonts w:cs="Times New Roman"/>
          </w:rPr>
          <w:t>Table 1: Scenarios</w:t>
        </w:r>
      </w:ins>
    </w:p>
    <w:tbl>
      <w:tblPr>
        <w:tblStyle w:val="PlainTable2"/>
        <w:tblW w:w="5000" w:type="pct"/>
        <w:jc w:val="center"/>
        <w:tblLook w:val="0620" w:firstRow="1" w:lastRow="0" w:firstColumn="0" w:lastColumn="0" w:noHBand="1" w:noVBand="1"/>
      </w:tblPr>
      <w:tblGrid>
        <w:gridCol w:w="2465"/>
        <w:gridCol w:w="2275"/>
        <w:gridCol w:w="4286"/>
      </w:tblGrid>
      <w:tr w:rsidR="00F53458" w:rsidRPr="00256197" w14:paraId="0DB02498" w14:textId="77777777" w:rsidTr="00450E8D">
        <w:trPr>
          <w:cnfStyle w:val="100000000000" w:firstRow="1" w:lastRow="0" w:firstColumn="0" w:lastColumn="0" w:oddVBand="0" w:evenVBand="0" w:oddHBand="0" w:evenHBand="0" w:firstRowFirstColumn="0" w:firstRowLastColumn="0" w:lastRowFirstColumn="0" w:lastRowLastColumn="0"/>
          <w:jc w:val="center"/>
          <w:ins w:id="1747" w:author="Urfels, Anton (IRRI)" w:date="2023-10-08T00:14:00Z"/>
        </w:trPr>
        <w:tc>
          <w:tcPr>
            <w:tcW w:w="1366" w:type="pct"/>
          </w:tcPr>
          <w:p w14:paraId="5EC567E0" w14:textId="77777777" w:rsidR="00F53458" w:rsidRPr="00450E8D" w:rsidRDefault="00F53458" w:rsidP="00450E8D">
            <w:pPr>
              <w:spacing w:line="240" w:lineRule="auto"/>
              <w:rPr>
                <w:ins w:id="1748" w:author="Urfels, Anton (IRRI)" w:date="2023-10-08T00:14:00Z"/>
                <w:rFonts w:cs="Times New Roman"/>
              </w:rPr>
            </w:pPr>
            <w:ins w:id="1749" w:author="Urfels, Anton (IRRI)" w:date="2023-10-08T00:14:00Z">
              <w:r w:rsidRPr="00450E8D">
                <w:rPr>
                  <w:rFonts w:cs="Times New Roman"/>
                </w:rPr>
                <w:t>Scenario number</w:t>
              </w:r>
            </w:ins>
          </w:p>
        </w:tc>
        <w:tc>
          <w:tcPr>
            <w:tcW w:w="1260" w:type="pct"/>
          </w:tcPr>
          <w:p w14:paraId="562EF60F" w14:textId="77777777" w:rsidR="00F53458" w:rsidRPr="00450E8D" w:rsidRDefault="00F53458" w:rsidP="00450E8D">
            <w:pPr>
              <w:spacing w:line="240" w:lineRule="auto"/>
              <w:rPr>
                <w:ins w:id="1750" w:author="Urfels, Anton (IRRI)" w:date="2023-10-08T00:14:00Z"/>
                <w:rFonts w:cs="Times New Roman"/>
              </w:rPr>
            </w:pPr>
            <w:ins w:id="1751" w:author="Urfels, Anton (IRRI)" w:date="2023-10-08T00:14:00Z">
              <w:r w:rsidRPr="00450E8D">
                <w:rPr>
                  <w:rFonts w:cs="Times New Roman"/>
                </w:rPr>
                <w:t>Rice planting strategy</w:t>
              </w:r>
            </w:ins>
          </w:p>
        </w:tc>
        <w:tc>
          <w:tcPr>
            <w:tcW w:w="2374" w:type="pct"/>
          </w:tcPr>
          <w:p w14:paraId="62A276B0" w14:textId="77777777" w:rsidR="00F53458" w:rsidRPr="00450E8D" w:rsidRDefault="00F53458" w:rsidP="00450E8D">
            <w:pPr>
              <w:spacing w:line="240" w:lineRule="auto"/>
              <w:rPr>
                <w:ins w:id="1752" w:author="Urfels, Anton (IRRI)" w:date="2023-10-08T00:14:00Z"/>
                <w:rFonts w:cs="Times New Roman"/>
              </w:rPr>
            </w:pPr>
            <w:ins w:id="1753" w:author="Urfels, Anton (IRRI)" w:date="2023-10-08T00:14:00Z">
              <w:r w:rsidRPr="00450E8D">
                <w:rPr>
                  <w:rFonts w:cs="Times New Roman"/>
                </w:rPr>
                <w:t>Description</w:t>
              </w:r>
            </w:ins>
          </w:p>
        </w:tc>
      </w:tr>
      <w:tr w:rsidR="00F53458" w:rsidRPr="00256197" w14:paraId="1878A543" w14:textId="77777777" w:rsidTr="00450E8D">
        <w:trPr>
          <w:jc w:val="center"/>
          <w:ins w:id="1754" w:author="Urfels, Anton (IRRI)" w:date="2023-10-08T00:14:00Z"/>
        </w:trPr>
        <w:tc>
          <w:tcPr>
            <w:tcW w:w="1366" w:type="pct"/>
          </w:tcPr>
          <w:p w14:paraId="397888DA" w14:textId="77777777" w:rsidR="00F53458" w:rsidRPr="00450E8D" w:rsidRDefault="00F53458" w:rsidP="00450E8D">
            <w:pPr>
              <w:spacing w:line="240" w:lineRule="auto"/>
              <w:rPr>
                <w:ins w:id="1755" w:author="Urfels, Anton (IRRI)" w:date="2023-10-08T00:14:00Z"/>
                <w:rFonts w:cs="Times New Roman"/>
              </w:rPr>
            </w:pPr>
            <w:ins w:id="1756" w:author="Urfels, Anton (IRRI)" w:date="2023-10-08T00:14:00Z">
              <w:r w:rsidRPr="00450E8D">
                <w:rPr>
                  <w:rFonts w:cs="Times New Roman"/>
                </w:rPr>
                <w:t>S0</w:t>
              </w:r>
            </w:ins>
          </w:p>
        </w:tc>
        <w:tc>
          <w:tcPr>
            <w:tcW w:w="1260" w:type="pct"/>
          </w:tcPr>
          <w:p w14:paraId="6026DE6C" w14:textId="77777777" w:rsidR="00F53458" w:rsidRPr="00450E8D" w:rsidRDefault="00F53458" w:rsidP="00450E8D">
            <w:pPr>
              <w:spacing w:line="240" w:lineRule="auto"/>
              <w:rPr>
                <w:ins w:id="1757" w:author="Urfels, Anton (IRRI)" w:date="2023-10-08T00:14:00Z"/>
                <w:rFonts w:cs="Times New Roman"/>
              </w:rPr>
            </w:pPr>
            <w:ins w:id="1758" w:author="Urfels, Anton (IRRI)" w:date="2023-10-08T00:14:00Z">
              <w:r w:rsidRPr="00450E8D">
                <w:rPr>
                  <w:rFonts w:cs="Times New Roman"/>
                </w:rPr>
                <w:t>Farmer practice</w:t>
              </w:r>
            </w:ins>
          </w:p>
        </w:tc>
        <w:tc>
          <w:tcPr>
            <w:tcW w:w="2374" w:type="pct"/>
          </w:tcPr>
          <w:p w14:paraId="4E2FBD29" w14:textId="77777777" w:rsidR="00F53458" w:rsidRPr="00450E8D" w:rsidRDefault="00F53458" w:rsidP="00450E8D">
            <w:pPr>
              <w:spacing w:line="240" w:lineRule="auto"/>
              <w:rPr>
                <w:ins w:id="1759" w:author="Urfels, Anton (IRRI)" w:date="2023-10-08T00:14:00Z"/>
                <w:rFonts w:cs="Times New Roman"/>
              </w:rPr>
            </w:pPr>
            <w:ins w:id="1760" w:author="Urfels, Anton (IRRI)" w:date="2023-10-08T00:14:00Z">
              <w:r w:rsidRPr="00450E8D">
                <w:rPr>
                  <w:rFonts w:cs="Times New Roman"/>
                </w:rPr>
                <w:t>Farmers’ practice baseline without nutrient and water limitations to understand current limits</w:t>
              </w:r>
            </w:ins>
          </w:p>
        </w:tc>
      </w:tr>
      <w:tr w:rsidR="00F53458" w:rsidRPr="00256197" w14:paraId="41162001" w14:textId="77777777" w:rsidTr="00450E8D">
        <w:trPr>
          <w:jc w:val="center"/>
          <w:ins w:id="1761" w:author="Urfels, Anton (IRRI)" w:date="2023-10-08T00:14:00Z"/>
        </w:trPr>
        <w:tc>
          <w:tcPr>
            <w:tcW w:w="1366" w:type="pct"/>
          </w:tcPr>
          <w:p w14:paraId="6768CD3C" w14:textId="77777777" w:rsidR="00F53458" w:rsidRPr="00450E8D" w:rsidRDefault="00F53458" w:rsidP="00450E8D">
            <w:pPr>
              <w:spacing w:line="240" w:lineRule="auto"/>
              <w:rPr>
                <w:ins w:id="1762" w:author="Urfels, Anton (IRRI)" w:date="2023-10-08T00:14:00Z"/>
                <w:rFonts w:cs="Times New Roman"/>
              </w:rPr>
            </w:pPr>
            <w:ins w:id="1763" w:author="Urfels, Anton (IRRI)" w:date="2023-10-08T00:14:00Z">
              <w:r w:rsidRPr="00450E8D">
                <w:rPr>
                  <w:rFonts w:cs="Times New Roman"/>
                </w:rPr>
                <w:t>S1</w:t>
              </w:r>
            </w:ins>
          </w:p>
        </w:tc>
        <w:tc>
          <w:tcPr>
            <w:tcW w:w="1260" w:type="pct"/>
          </w:tcPr>
          <w:p w14:paraId="3A966518" w14:textId="77777777" w:rsidR="00F53458" w:rsidRPr="00450E8D" w:rsidRDefault="00F53458" w:rsidP="00450E8D">
            <w:pPr>
              <w:spacing w:line="240" w:lineRule="auto"/>
              <w:rPr>
                <w:ins w:id="1764" w:author="Urfels, Anton (IRRI)" w:date="2023-10-08T00:14:00Z"/>
                <w:rFonts w:cs="Times New Roman"/>
              </w:rPr>
            </w:pPr>
            <w:ins w:id="1765" w:author="Urfels, Anton (IRRI)" w:date="2023-10-08T00:14:00Z">
              <w:r w:rsidRPr="00450E8D">
                <w:rPr>
                  <w:rFonts w:cs="Times New Roman"/>
                </w:rPr>
                <w:t>Fixed long (baseline)</w:t>
              </w:r>
            </w:ins>
          </w:p>
        </w:tc>
        <w:tc>
          <w:tcPr>
            <w:tcW w:w="2374" w:type="pct"/>
          </w:tcPr>
          <w:p w14:paraId="36B10B95" w14:textId="77777777" w:rsidR="00F53458" w:rsidRPr="00450E8D" w:rsidRDefault="00F53458" w:rsidP="00450E8D">
            <w:pPr>
              <w:spacing w:line="240" w:lineRule="auto"/>
              <w:rPr>
                <w:ins w:id="1766" w:author="Urfels, Anton (IRRI)" w:date="2023-10-08T00:14:00Z"/>
                <w:rFonts w:cs="Times New Roman"/>
              </w:rPr>
            </w:pPr>
            <w:ins w:id="1767" w:author="Urfels, Anton (IRRI)" w:date="2023-10-08T00:14:00Z">
              <w:r w:rsidRPr="00450E8D">
                <w:rPr>
                  <w:rFonts w:cs="Times New Roman"/>
                </w:rPr>
                <w:t>Planting long duration variety at a fixed recommended date (state recommendation)</w:t>
              </w:r>
            </w:ins>
          </w:p>
        </w:tc>
      </w:tr>
      <w:tr w:rsidR="00F53458" w:rsidRPr="00256197" w14:paraId="0FD54255" w14:textId="77777777" w:rsidTr="00450E8D">
        <w:trPr>
          <w:jc w:val="center"/>
          <w:ins w:id="1768" w:author="Urfels, Anton (IRRI)" w:date="2023-10-08T00:14:00Z"/>
        </w:trPr>
        <w:tc>
          <w:tcPr>
            <w:tcW w:w="1366" w:type="pct"/>
          </w:tcPr>
          <w:p w14:paraId="08D6AE25" w14:textId="77777777" w:rsidR="00F53458" w:rsidRPr="00450E8D" w:rsidRDefault="00F53458" w:rsidP="00450E8D">
            <w:pPr>
              <w:spacing w:line="240" w:lineRule="auto"/>
              <w:rPr>
                <w:ins w:id="1769" w:author="Urfels, Anton (IRRI)" w:date="2023-10-08T00:14:00Z"/>
                <w:rFonts w:cs="Times New Roman"/>
              </w:rPr>
            </w:pPr>
            <w:ins w:id="1770" w:author="Urfels, Anton (IRRI)" w:date="2023-10-08T00:14:00Z">
              <w:r w:rsidRPr="00450E8D">
                <w:rPr>
                  <w:rFonts w:cs="Times New Roman"/>
                </w:rPr>
                <w:t>S2</w:t>
              </w:r>
            </w:ins>
          </w:p>
        </w:tc>
        <w:tc>
          <w:tcPr>
            <w:tcW w:w="1260" w:type="pct"/>
          </w:tcPr>
          <w:p w14:paraId="2EE36482" w14:textId="77777777" w:rsidR="00F53458" w:rsidRPr="00450E8D" w:rsidRDefault="00F53458" w:rsidP="00450E8D">
            <w:pPr>
              <w:spacing w:line="240" w:lineRule="auto"/>
              <w:rPr>
                <w:ins w:id="1771" w:author="Urfels, Anton (IRRI)" w:date="2023-10-08T00:14:00Z"/>
                <w:rFonts w:cs="Times New Roman"/>
              </w:rPr>
            </w:pPr>
            <w:ins w:id="1772" w:author="Urfels, Anton (IRRI)" w:date="2023-10-08T00:14:00Z">
              <w:r w:rsidRPr="00450E8D">
                <w:rPr>
                  <w:rFonts w:cs="Times New Roman"/>
                </w:rPr>
                <w:t>Fixed medium</w:t>
              </w:r>
            </w:ins>
          </w:p>
        </w:tc>
        <w:tc>
          <w:tcPr>
            <w:tcW w:w="2374" w:type="pct"/>
          </w:tcPr>
          <w:p w14:paraId="6493A95D" w14:textId="77777777" w:rsidR="00F53458" w:rsidRPr="00450E8D" w:rsidRDefault="00F53458" w:rsidP="00450E8D">
            <w:pPr>
              <w:spacing w:line="240" w:lineRule="auto"/>
              <w:rPr>
                <w:ins w:id="1773" w:author="Urfels, Anton (IRRI)" w:date="2023-10-08T00:14:00Z"/>
                <w:rFonts w:cs="Times New Roman"/>
              </w:rPr>
            </w:pPr>
            <w:ins w:id="1774" w:author="Urfels, Anton (IRRI)" w:date="2023-10-08T00:14:00Z">
              <w:r w:rsidRPr="00450E8D">
                <w:rPr>
                  <w:rFonts w:cs="Times New Roman"/>
                </w:rPr>
                <w:t xml:space="preserve">Planting medium duration variety at a fixed recommended date </w:t>
              </w:r>
            </w:ins>
          </w:p>
        </w:tc>
      </w:tr>
      <w:tr w:rsidR="00F53458" w:rsidRPr="00256197" w14:paraId="465F015E" w14:textId="77777777" w:rsidTr="00450E8D">
        <w:trPr>
          <w:jc w:val="center"/>
          <w:ins w:id="1775" w:author="Urfels, Anton (IRRI)" w:date="2023-10-08T00:14:00Z"/>
        </w:trPr>
        <w:tc>
          <w:tcPr>
            <w:tcW w:w="1366" w:type="pct"/>
          </w:tcPr>
          <w:p w14:paraId="035E7FCA" w14:textId="77777777" w:rsidR="00F53458" w:rsidRPr="00450E8D" w:rsidRDefault="00F53458" w:rsidP="00450E8D">
            <w:pPr>
              <w:spacing w:line="240" w:lineRule="auto"/>
              <w:rPr>
                <w:ins w:id="1776" w:author="Urfels, Anton (IRRI)" w:date="2023-10-08T00:14:00Z"/>
                <w:rFonts w:cs="Times New Roman"/>
              </w:rPr>
            </w:pPr>
            <w:ins w:id="1777" w:author="Urfels, Anton (IRRI)" w:date="2023-10-08T00:14:00Z">
              <w:r w:rsidRPr="00450E8D">
                <w:rPr>
                  <w:rFonts w:cs="Times New Roman"/>
                </w:rPr>
                <w:t>S3</w:t>
              </w:r>
            </w:ins>
          </w:p>
        </w:tc>
        <w:tc>
          <w:tcPr>
            <w:tcW w:w="1260" w:type="pct"/>
          </w:tcPr>
          <w:p w14:paraId="5B5911BE" w14:textId="77777777" w:rsidR="00F53458" w:rsidRPr="00450E8D" w:rsidRDefault="00F53458" w:rsidP="00450E8D">
            <w:pPr>
              <w:spacing w:line="240" w:lineRule="auto"/>
              <w:rPr>
                <w:ins w:id="1778" w:author="Urfels, Anton (IRRI)" w:date="2023-10-08T00:14:00Z"/>
                <w:rFonts w:cs="Times New Roman"/>
              </w:rPr>
            </w:pPr>
            <w:ins w:id="1779" w:author="Urfels, Anton (IRRI)" w:date="2023-10-08T00:14:00Z">
              <w:r w:rsidRPr="00450E8D">
                <w:rPr>
                  <w:rFonts w:cs="Times New Roman"/>
                </w:rPr>
                <w:t>Onset long</w:t>
              </w:r>
            </w:ins>
          </w:p>
        </w:tc>
        <w:tc>
          <w:tcPr>
            <w:tcW w:w="2374" w:type="pct"/>
          </w:tcPr>
          <w:p w14:paraId="030A8A0F" w14:textId="77777777" w:rsidR="00F53458" w:rsidRPr="00450E8D" w:rsidRDefault="00F53458" w:rsidP="00450E8D">
            <w:pPr>
              <w:spacing w:line="240" w:lineRule="auto"/>
              <w:rPr>
                <w:ins w:id="1780" w:author="Urfels, Anton (IRRI)" w:date="2023-10-08T00:14:00Z"/>
                <w:rFonts w:cs="Times New Roman"/>
              </w:rPr>
            </w:pPr>
            <w:ins w:id="1781" w:author="Urfels, Anton (IRRI)" w:date="2023-10-08T00:14:00Z">
              <w:r w:rsidRPr="00450E8D">
                <w:rPr>
                  <w:rFonts w:cs="Times New Roman"/>
                </w:rPr>
                <w:t xml:space="preserve">Planting long duration rice variety at the onset of monsoon </w:t>
              </w:r>
            </w:ins>
          </w:p>
        </w:tc>
      </w:tr>
      <w:tr w:rsidR="00F53458" w:rsidRPr="00256197" w14:paraId="1DF52850" w14:textId="77777777" w:rsidTr="00450E8D">
        <w:trPr>
          <w:jc w:val="center"/>
          <w:ins w:id="1782" w:author="Urfels, Anton (IRRI)" w:date="2023-10-08T00:14:00Z"/>
        </w:trPr>
        <w:tc>
          <w:tcPr>
            <w:tcW w:w="1366" w:type="pct"/>
          </w:tcPr>
          <w:p w14:paraId="45C45B87" w14:textId="77777777" w:rsidR="00F53458" w:rsidRPr="00450E8D" w:rsidRDefault="00F53458" w:rsidP="00450E8D">
            <w:pPr>
              <w:spacing w:line="240" w:lineRule="auto"/>
              <w:rPr>
                <w:ins w:id="1783" w:author="Urfels, Anton (IRRI)" w:date="2023-10-08T00:14:00Z"/>
                <w:rFonts w:cs="Times New Roman"/>
              </w:rPr>
            </w:pPr>
            <w:ins w:id="1784" w:author="Urfels, Anton (IRRI)" w:date="2023-10-08T00:14:00Z">
              <w:r w:rsidRPr="00450E8D">
                <w:rPr>
                  <w:rFonts w:cs="Times New Roman"/>
                </w:rPr>
                <w:t>S4</w:t>
              </w:r>
            </w:ins>
          </w:p>
        </w:tc>
        <w:tc>
          <w:tcPr>
            <w:tcW w:w="1260" w:type="pct"/>
          </w:tcPr>
          <w:p w14:paraId="18F81580" w14:textId="77777777" w:rsidR="00F53458" w:rsidRPr="00450E8D" w:rsidRDefault="00F53458" w:rsidP="00450E8D">
            <w:pPr>
              <w:spacing w:line="240" w:lineRule="auto"/>
              <w:rPr>
                <w:ins w:id="1785" w:author="Urfels, Anton (IRRI)" w:date="2023-10-08T00:14:00Z"/>
                <w:rFonts w:cs="Times New Roman"/>
              </w:rPr>
            </w:pPr>
            <w:ins w:id="1786" w:author="Urfels, Anton (IRRI)" w:date="2023-10-08T00:14:00Z">
              <w:r w:rsidRPr="00450E8D">
                <w:rPr>
                  <w:rFonts w:cs="Times New Roman"/>
                </w:rPr>
                <w:t>Onset long supp</w:t>
              </w:r>
            </w:ins>
          </w:p>
        </w:tc>
        <w:tc>
          <w:tcPr>
            <w:tcW w:w="2374" w:type="pct"/>
          </w:tcPr>
          <w:p w14:paraId="005D7F9C" w14:textId="77777777" w:rsidR="00F53458" w:rsidRPr="00450E8D" w:rsidRDefault="00F53458" w:rsidP="00450E8D">
            <w:pPr>
              <w:spacing w:line="240" w:lineRule="auto"/>
              <w:rPr>
                <w:ins w:id="1787" w:author="Urfels, Anton (IRRI)" w:date="2023-10-08T00:14:00Z"/>
                <w:rFonts w:cs="Times New Roman"/>
              </w:rPr>
            </w:pPr>
            <w:ins w:id="1788" w:author="Urfels, Anton (IRRI)" w:date="2023-10-08T00:14:00Z">
              <w:r>
                <w:rPr>
                  <w:rFonts w:cs="Times New Roman"/>
                </w:rPr>
                <w:t>Only providing s</w:t>
              </w:r>
              <w:r w:rsidRPr="00450E8D">
                <w:rPr>
                  <w:rFonts w:cs="Times New Roman"/>
                </w:rPr>
                <w:t>upplementary irrigation for planting long duration varieties at monsoon onset</w:t>
              </w:r>
            </w:ins>
          </w:p>
        </w:tc>
      </w:tr>
      <w:tr w:rsidR="00F53458" w:rsidRPr="00256197" w14:paraId="5ADF76AB" w14:textId="77777777" w:rsidTr="00450E8D">
        <w:trPr>
          <w:jc w:val="center"/>
          <w:ins w:id="1789" w:author="Urfels, Anton (IRRI)" w:date="2023-10-08T00:14:00Z"/>
        </w:trPr>
        <w:tc>
          <w:tcPr>
            <w:tcW w:w="1366" w:type="pct"/>
          </w:tcPr>
          <w:p w14:paraId="61185815" w14:textId="77777777" w:rsidR="00F53458" w:rsidRPr="00450E8D" w:rsidRDefault="00F53458" w:rsidP="00450E8D">
            <w:pPr>
              <w:spacing w:line="240" w:lineRule="auto"/>
              <w:rPr>
                <w:ins w:id="1790" w:author="Urfels, Anton (IRRI)" w:date="2023-10-08T00:14:00Z"/>
                <w:rFonts w:cs="Times New Roman"/>
              </w:rPr>
            </w:pPr>
            <w:ins w:id="1791" w:author="Urfels, Anton (IRRI)" w:date="2023-10-08T00:14:00Z">
              <w:r w:rsidRPr="00450E8D">
                <w:rPr>
                  <w:rFonts w:cs="Times New Roman"/>
                </w:rPr>
                <w:t>S5</w:t>
              </w:r>
            </w:ins>
          </w:p>
        </w:tc>
        <w:tc>
          <w:tcPr>
            <w:tcW w:w="1260" w:type="pct"/>
          </w:tcPr>
          <w:p w14:paraId="7DF80FBE" w14:textId="77777777" w:rsidR="00F53458" w:rsidRPr="00450E8D" w:rsidRDefault="00F53458" w:rsidP="00450E8D">
            <w:pPr>
              <w:spacing w:line="240" w:lineRule="auto"/>
              <w:rPr>
                <w:ins w:id="1792" w:author="Urfels, Anton (IRRI)" w:date="2023-10-08T00:14:00Z"/>
                <w:rFonts w:cs="Times New Roman"/>
              </w:rPr>
            </w:pPr>
            <w:ins w:id="1793" w:author="Urfels, Anton (IRRI)" w:date="2023-10-08T00:14:00Z">
              <w:r w:rsidRPr="00450E8D">
                <w:rPr>
                  <w:rFonts w:cs="Times New Roman"/>
                </w:rPr>
                <w:t>Onset medium</w:t>
              </w:r>
            </w:ins>
          </w:p>
        </w:tc>
        <w:tc>
          <w:tcPr>
            <w:tcW w:w="2374" w:type="pct"/>
          </w:tcPr>
          <w:p w14:paraId="3080DE5E" w14:textId="77777777" w:rsidR="00F53458" w:rsidRPr="00450E8D" w:rsidRDefault="00F53458" w:rsidP="00450E8D">
            <w:pPr>
              <w:spacing w:line="240" w:lineRule="auto"/>
              <w:rPr>
                <w:ins w:id="1794" w:author="Urfels, Anton (IRRI)" w:date="2023-10-08T00:14:00Z"/>
                <w:rFonts w:cs="Times New Roman"/>
              </w:rPr>
            </w:pPr>
            <w:ins w:id="1795" w:author="Urfels, Anton (IRRI)" w:date="2023-10-08T00:14:00Z">
              <w:r w:rsidRPr="00450E8D">
                <w:rPr>
                  <w:rFonts w:cs="Times New Roman"/>
                </w:rPr>
                <w:t>Planting medium duration variety at monsoon onset</w:t>
              </w:r>
            </w:ins>
          </w:p>
        </w:tc>
      </w:tr>
      <w:tr w:rsidR="00F53458" w:rsidRPr="00256197" w14:paraId="69B6E502" w14:textId="77777777" w:rsidTr="00450E8D">
        <w:trPr>
          <w:jc w:val="center"/>
          <w:ins w:id="1796" w:author="Urfels, Anton (IRRI)" w:date="2023-10-08T00:14:00Z"/>
        </w:trPr>
        <w:tc>
          <w:tcPr>
            <w:tcW w:w="1366" w:type="pct"/>
          </w:tcPr>
          <w:p w14:paraId="49D852A4" w14:textId="77777777" w:rsidR="00F53458" w:rsidRPr="00450E8D" w:rsidRDefault="00F53458" w:rsidP="00450E8D">
            <w:pPr>
              <w:spacing w:line="240" w:lineRule="auto"/>
              <w:rPr>
                <w:ins w:id="1797" w:author="Urfels, Anton (IRRI)" w:date="2023-10-08T00:14:00Z"/>
                <w:rFonts w:cs="Times New Roman"/>
              </w:rPr>
            </w:pPr>
            <w:ins w:id="1798" w:author="Urfels, Anton (IRRI)" w:date="2023-10-08T00:14:00Z">
              <w:r w:rsidRPr="00450E8D">
                <w:rPr>
                  <w:rFonts w:cs="Times New Roman"/>
                </w:rPr>
                <w:t>S6</w:t>
              </w:r>
            </w:ins>
          </w:p>
        </w:tc>
        <w:tc>
          <w:tcPr>
            <w:tcW w:w="1260" w:type="pct"/>
          </w:tcPr>
          <w:p w14:paraId="0AE7333A" w14:textId="77777777" w:rsidR="00F53458" w:rsidRPr="00450E8D" w:rsidRDefault="00F53458" w:rsidP="00450E8D">
            <w:pPr>
              <w:spacing w:line="240" w:lineRule="auto"/>
              <w:rPr>
                <w:ins w:id="1799" w:author="Urfels, Anton (IRRI)" w:date="2023-10-08T00:14:00Z"/>
                <w:rFonts w:cs="Times New Roman"/>
              </w:rPr>
            </w:pPr>
            <w:ins w:id="1800" w:author="Urfels, Anton (IRRI)" w:date="2023-10-08T00:14:00Z">
              <w:r w:rsidRPr="00450E8D">
                <w:rPr>
                  <w:rFonts w:cs="Times New Roman"/>
                </w:rPr>
                <w:t>Onset medium supp</w:t>
              </w:r>
            </w:ins>
          </w:p>
        </w:tc>
        <w:tc>
          <w:tcPr>
            <w:tcW w:w="2374" w:type="pct"/>
          </w:tcPr>
          <w:p w14:paraId="62A4DCC9" w14:textId="77777777" w:rsidR="00F53458" w:rsidRPr="00450E8D" w:rsidRDefault="00F53458" w:rsidP="00450E8D">
            <w:pPr>
              <w:spacing w:line="240" w:lineRule="auto"/>
              <w:rPr>
                <w:ins w:id="1801" w:author="Urfels, Anton (IRRI)" w:date="2023-10-08T00:14:00Z"/>
                <w:rFonts w:cs="Times New Roman"/>
              </w:rPr>
            </w:pPr>
            <w:ins w:id="1802" w:author="Urfels, Anton (IRRI)" w:date="2023-10-08T00:14:00Z">
              <w:r w:rsidRPr="00450E8D">
                <w:rPr>
                  <w:rFonts w:cs="Times New Roman"/>
                </w:rPr>
                <w:t xml:space="preserve">Supplementary irrigation for planting medium varieties at monsoon onset </w:t>
              </w:r>
            </w:ins>
          </w:p>
        </w:tc>
      </w:tr>
    </w:tbl>
    <w:p w14:paraId="287C5D56" w14:textId="77777777" w:rsidR="00F53458" w:rsidRPr="00256197" w:rsidRDefault="00F53458" w:rsidP="00AD0E38">
      <w:pPr>
        <w:pStyle w:val="Heading2"/>
        <w:rPr>
          <w:ins w:id="1803" w:author="Urfels, Anton (IRRI)" w:date="2023-10-08T00:14:00Z"/>
        </w:rPr>
      </w:pPr>
    </w:p>
    <w:p w14:paraId="46157D64" w14:textId="26B4BF51" w:rsidR="00F53458" w:rsidRPr="00256197" w:rsidRDefault="00F53458" w:rsidP="00F53458">
      <w:pPr>
        <w:rPr>
          <w:ins w:id="1804" w:author="Urfels, Anton (IRRI)" w:date="2023-10-08T00:14:00Z"/>
          <w:rFonts w:cs="Times New Roman"/>
        </w:rPr>
      </w:pPr>
      <w:ins w:id="1805" w:author="Urfels, Anton (IRRI)" w:date="2023-10-08T00:14:00Z">
        <w:r w:rsidRPr="00256197">
          <w:rPr>
            <w:rFonts w:cs="Times New Roman"/>
          </w:rPr>
          <w:t xml:space="preserve">We supplement the APSIM model results with spatially gridded rice and wheat prices from the </w:t>
        </w:r>
        <w:r>
          <w:rPr>
            <w:rFonts w:cs="Times New Roman"/>
          </w:rPr>
          <w:t xml:space="preserve">Landscape Crop Assessment Survey (LCAS; </w:t>
        </w:r>
        <w:r>
          <w:rPr>
            <w:rFonts w:cs="Times New Roman"/>
          </w:rPr>
          <w:fldChar w:fldCharType="begin"/>
        </w:r>
        <w:r>
          <w:rPr>
            <w:rFonts w:cs="Times New Roman"/>
          </w:rPr>
          <w:instrText>HYPERLINK "</w:instrText>
        </w:r>
        <w:r w:rsidRPr="0006346B">
          <w:rPr>
            <w:rFonts w:cs="Times New Roman"/>
          </w:rPr>
          <w:instrText>https://systems-agronomy.github.io/lcas/</w:instrText>
        </w:r>
        <w:r>
          <w:rPr>
            <w:rFonts w:cs="Times New Roman"/>
          </w:rPr>
          <w:instrText>"</w:instrText>
        </w:r>
        <w:r>
          <w:rPr>
            <w:rFonts w:cs="Times New Roman"/>
          </w:rPr>
        </w:r>
        <w:r>
          <w:rPr>
            <w:rFonts w:cs="Times New Roman"/>
          </w:rPr>
          <w:fldChar w:fldCharType="separate"/>
        </w:r>
        <w:r w:rsidRPr="001A4D3F">
          <w:rPr>
            <w:rStyle w:val="Hyperlink"/>
            <w:rFonts w:cs="Times New Roman"/>
          </w:rPr>
          <w:t>https://systems-agronomy.github.io/lcas/</w:t>
        </w:r>
        <w:r>
          <w:rPr>
            <w:rFonts w:cs="Times New Roman"/>
          </w:rPr>
          <w:fldChar w:fldCharType="end"/>
        </w:r>
        <w:r>
          <w:rPr>
            <w:rFonts w:cs="Times New Roman"/>
          </w:rPr>
          <w:t>)</w:t>
        </w:r>
        <w:r w:rsidRPr="00256197">
          <w:rPr>
            <w:rFonts w:cs="Times New Roman"/>
          </w:rPr>
          <w:t xml:space="preserve"> data interpolated using a random forest model</w:t>
        </w:r>
      </w:ins>
      <w:ins w:id="1806" w:author="MKONDIWA, Maxwell (CIMMYT-India)" w:date="2023-10-08T10:01:00Z">
        <w:r w:rsidR="005C3ED8">
          <w:rPr>
            <w:rFonts w:cs="Times New Roman"/>
          </w:rPr>
          <w:t xml:space="preserve"> based on population density</w:t>
        </w:r>
      </w:ins>
      <w:ins w:id="1807" w:author="Urfels, Anton (IRRI)" w:date="2023-10-08T00:14:00Z">
        <w:r w:rsidRPr="00256197">
          <w:rPr>
            <w:rFonts w:cs="Times New Roman"/>
          </w:rPr>
          <w:t xml:space="preserve"> </w:t>
        </w:r>
        <w:commentRangeStart w:id="1808"/>
        <w:r w:rsidRPr="00256197">
          <w:rPr>
            <w:rFonts w:cs="Times New Roman"/>
          </w:rPr>
          <w:t xml:space="preserve">and back of the envelope spatially gridded irrigation </w:t>
        </w:r>
        <w:commentRangeEnd w:id="1808"/>
        <w:r>
          <w:rPr>
            <w:rStyle w:val="CommentReference"/>
            <w:lang w:val="en-US"/>
          </w:rPr>
          <w:commentReference w:id="1808"/>
        </w:r>
        <w:r w:rsidRPr="00256197">
          <w:rPr>
            <w:rFonts w:cs="Times New Roman"/>
          </w:rPr>
          <w:t>costs</w:t>
        </w:r>
      </w:ins>
      <w:ins w:id="1809" w:author="MKONDIWA, Maxwell (CIMMYT-India)" w:date="2023-10-08T09:58:00Z">
        <w:r w:rsidR="004252AF">
          <w:rPr>
            <w:rFonts w:cs="Times New Roman"/>
          </w:rPr>
          <w:t xml:space="preserve"> approximated </w:t>
        </w:r>
      </w:ins>
      <w:ins w:id="1810" w:author="MKONDIWA, Maxwell (CIMMYT-India)" w:date="2023-10-08T09:59:00Z">
        <w:r w:rsidR="00F123A5">
          <w:rPr>
            <w:rFonts w:cs="Times New Roman"/>
          </w:rPr>
          <w:t xml:space="preserve">for rented </w:t>
        </w:r>
        <w:proofErr w:type="spellStart"/>
        <w:r w:rsidR="00F123A5">
          <w:rPr>
            <w:rFonts w:cs="Times New Roman"/>
          </w:rPr>
          <w:t>tubewells</w:t>
        </w:r>
        <w:proofErr w:type="spellEnd"/>
        <w:r w:rsidR="00F123A5">
          <w:rPr>
            <w:rFonts w:cs="Times New Roman"/>
          </w:rPr>
          <w:t xml:space="preserve"> (most expensive</w:t>
        </w:r>
        <w:r w:rsidR="005402F8">
          <w:rPr>
            <w:rFonts w:cs="Times New Roman"/>
          </w:rPr>
          <w:t xml:space="preserve">) </w:t>
        </w:r>
      </w:ins>
      <w:ins w:id="1811" w:author="MKONDIWA, Maxwell (CIMMYT-India)" w:date="2023-10-08T09:58:00Z">
        <w:r w:rsidR="004252AF">
          <w:rPr>
            <w:rFonts w:cs="Times New Roman"/>
          </w:rPr>
          <w:t>as 1.2</w:t>
        </w:r>
        <w:r w:rsidR="00F558D4">
          <w:rPr>
            <w:rFonts w:cs="Times New Roman"/>
          </w:rPr>
          <w:t xml:space="preserve">6 USD per </w:t>
        </w:r>
      </w:ins>
      <w:ins w:id="1812" w:author="MKONDIWA, Maxwell (CIMMYT-India)" w:date="2023-10-08T09:59:00Z">
        <w:r w:rsidR="00F558D4">
          <w:rPr>
            <w:rFonts w:cs="Times New Roman"/>
          </w:rPr>
          <w:t>m</w:t>
        </w:r>
        <w:r w:rsidR="00F558D4">
          <w:rPr>
            <w:rFonts w:cs="Times New Roman"/>
            <w:vertAlign w:val="superscript"/>
          </w:rPr>
          <w:t>3</w:t>
        </w:r>
      </w:ins>
      <w:ins w:id="1813" w:author="Urfels, Anton (IRRI)" w:date="2023-10-12T17:30:00Z">
        <w:r w:rsidR="007B019E">
          <w:rPr>
            <w:rFonts w:cs="Times New Roman"/>
          </w:rPr>
          <w:t xml:space="preserve"> </w:t>
        </w:r>
      </w:ins>
      <w:r w:rsidR="007B019E">
        <w:rPr>
          <w:rFonts w:cs="Times New Roman"/>
        </w:rPr>
        <w:fldChar w:fldCharType="begin">
          <w:fldData xml:space="preserve">PEVuZE5vdGU+PENpdGU+PEF1dGhvcj5VcmZlbHM8L0F1dGhvcj48WWVhcj4yMDIwPC9ZZWFyPjxS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</w:fldData>
        </w:fldChar>
      </w:r>
      <w:r w:rsidR="007B019E">
        <w:rPr>
          <w:rFonts w:cs="Times New Roman"/>
        </w:rPr>
        <w:instrText xml:space="preserve"> ADDIN EN.CITE </w:instrText>
      </w:r>
      <w:r w:rsidR="007B019E">
        <w:rPr>
          <w:rFonts w:cs="Times New Roman"/>
        </w:rPr>
        <w:fldChar w:fldCharType="begin">
          <w:fldData xml:space="preserve">PEVuZE5vdGU+PENpdGU+PEF1dGhvcj5VcmZlbHM8L0F1dGhvcj48WWVhcj4yMDIwPC9ZZWFyPjxS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</w:fldData>
        </w:fldChar>
      </w:r>
      <w:r w:rsidR="007B019E">
        <w:rPr>
          <w:rFonts w:cs="Times New Roman"/>
        </w:rPr>
        <w:instrText xml:space="preserve"> ADDIN EN.CITE.DATA </w:instrText>
      </w:r>
      <w:r w:rsidR="007B019E">
        <w:rPr>
          <w:rFonts w:cs="Times New Roman"/>
        </w:rPr>
      </w:r>
      <w:r w:rsidR="007B019E">
        <w:rPr>
          <w:rFonts w:cs="Times New Roman"/>
        </w:rPr>
        <w:fldChar w:fldCharType="end"/>
      </w:r>
      <w:r w:rsidR="007B019E">
        <w:rPr>
          <w:rFonts w:cs="Times New Roman"/>
        </w:rPr>
        <w:fldChar w:fldCharType="separate"/>
      </w:r>
      <w:r w:rsidR="007B019E">
        <w:rPr>
          <w:rFonts w:cs="Times New Roman"/>
          <w:noProof/>
        </w:rPr>
        <w:t>(Shah et al., 2009; Urfels et al., 2020)</w:t>
      </w:r>
      <w:r w:rsidR="007B019E">
        <w:rPr>
          <w:rFonts w:cs="Times New Roman"/>
        </w:rPr>
        <w:fldChar w:fldCharType="end"/>
      </w:r>
      <w:ins w:id="1814" w:author="Urfels, Anton (IRRI)" w:date="2023-10-12T17:30:00Z">
        <w:r w:rsidR="007B019E">
          <w:rPr>
            <w:rFonts w:cs="Times New Roman"/>
          </w:rPr>
          <w:t>.</w:t>
        </w:r>
      </w:ins>
      <w:ins w:id="1815" w:author="MKONDIWA, Maxwell (CIMMYT-India)" w:date="2023-10-08T10:00:00Z">
        <w:del w:id="1816" w:author="Urfels, Anton (IRRI)" w:date="2023-10-12T17:30:00Z">
          <w:r w:rsidR="005402F8" w:rsidDel="007B019E">
            <w:rPr>
              <w:rFonts w:cs="Times New Roman"/>
            </w:rPr>
            <w:delText>.</w:delText>
          </w:r>
        </w:del>
        <w:r w:rsidR="005402F8">
          <w:rPr>
            <w:rFonts w:cs="Times New Roman"/>
          </w:rPr>
          <w:t xml:space="preserve"> </w:t>
        </w:r>
      </w:ins>
      <w:ins w:id="1817" w:author="Urfels, Anton (IRRI)" w:date="2023-10-08T00:14:00Z">
        <w:del w:id="1818" w:author="MKONDIWA, Maxwell (CIMMYT-India)" w:date="2023-10-08T09:59:00Z">
          <w:r w:rsidRPr="00256197" w:rsidDel="00F123A5">
            <w:rPr>
              <w:rFonts w:cs="Times New Roman"/>
            </w:rPr>
            <w:delText>.</w:delText>
          </w:r>
        </w:del>
        <w:del w:id="1819" w:author="MKONDIWA, Maxwell (CIMMYT-India)" w:date="2023-10-08T10:00:00Z">
          <w:r w:rsidRPr="00256197" w:rsidDel="005402F8">
            <w:rPr>
              <w:rFonts w:cs="Times New Roman"/>
            </w:rPr>
            <w:delText xml:space="preserve"> </w:delText>
          </w:r>
        </w:del>
      </w:ins>
      <w:ins w:id="1820" w:author="Urfels, Anton (IRRI)" w:date="2023-10-08T00:42:00Z">
        <w:del w:id="1821" w:author="MKONDIWA, Maxwell (CIMMYT-India)" w:date="2023-10-08T10:00:00Z">
          <w:r w:rsidR="008E362E" w:rsidDel="005402F8">
            <w:rPr>
              <w:rFonts w:cs="Times New Roman"/>
            </w:rPr>
            <w:delText xml:space="preserve"> </w:delText>
          </w:r>
        </w:del>
        <w:r w:rsidR="008E362E">
          <w:rPr>
            <w:rFonts w:cs="Times New Roman"/>
          </w:rPr>
          <w:t>To calculate system revenues, we used</w:t>
        </w:r>
        <w:r w:rsidR="008E362E" w:rsidRPr="00450E8D">
          <w:rPr>
            <w:rFonts w:cs="Times New Roman"/>
          </w:rPr>
          <w:t xml:space="preserve"> </w:t>
        </w:r>
        <w:r w:rsidR="008E362E">
          <w:rPr>
            <w:rFonts w:cs="Times New Roman"/>
          </w:rPr>
          <w:t>grid cells</w:t>
        </w:r>
        <w:r w:rsidR="008E362E" w:rsidRPr="00450E8D">
          <w:rPr>
            <w:rFonts w:cs="Times New Roman"/>
          </w:rPr>
          <w:t xml:space="preserve"> level prices of rice and wheat to compute the revenues of following each of the scenarios. The </w:t>
        </w:r>
        <w:r w:rsidR="008E362E">
          <w:rPr>
            <w:rFonts w:cs="Times New Roman"/>
          </w:rPr>
          <w:t>grid cells</w:t>
        </w:r>
        <w:r w:rsidR="008E362E" w:rsidRPr="00450E8D">
          <w:rPr>
            <w:rFonts w:cs="Times New Roman"/>
          </w:rPr>
          <w:t xml:space="preserve"> level prices are obtained by interpolating prices from the Landscape </w:t>
        </w:r>
        <w:r w:rsidR="008E362E">
          <w:rPr>
            <w:rFonts w:cs="Times New Roman"/>
          </w:rPr>
          <w:t>Crop Assessment Survey</w:t>
        </w:r>
        <w:r w:rsidR="008E362E" w:rsidRPr="00450E8D">
          <w:rPr>
            <w:rFonts w:cs="Times New Roman"/>
          </w:rPr>
          <w:t xml:space="preserve"> (</w:t>
        </w:r>
        <w:r w:rsidR="008E362E">
          <w:rPr>
            <w:rFonts w:cs="Times New Roman"/>
          </w:rPr>
          <w:t>LCAS</w:t>
        </w:r>
        <w:r w:rsidR="008E362E" w:rsidRPr="00450E8D">
          <w:rPr>
            <w:rFonts w:cs="Times New Roman"/>
          </w:rPr>
          <w:t>) for 2017/18 season. We then use these economic indicators in the stochastic comparisons.</w:t>
        </w:r>
      </w:ins>
    </w:p>
    <w:p w14:paraId="7B00B8BC" w14:textId="77777777" w:rsidR="00F53458" w:rsidRPr="00256197" w:rsidRDefault="00F53458" w:rsidP="00C60093">
      <w:pPr>
        <w:jc w:val="both"/>
        <w:rPr>
          <w:rFonts w:cs="Times New Roman"/>
          <w:rPrChange w:id="1822" w:author="Urfels, Anton (IRRI)" w:date="2023-10-06T20:02:00Z">
            <w:rPr>
              <w:rFonts w:ascii="Gill Sans MT" w:hAnsi="Gill Sans MT"/>
            </w:rPr>
          </w:rPrChange>
        </w:rPr>
      </w:pPr>
    </w:p>
    <w:p w14:paraId="39F09141" w14:textId="73B17412" w:rsidR="00636258" w:rsidRPr="00256197" w:rsidRDefault="00D76ACE" w:rsidP="00774B4E">
      <w:pPr>
        <w:pStyle w:val="Heading3"/>
        <w:rPr>
          <w:rFonts w:eastAsiaTheme="minorEastAsia"/>
        </w:rPr>
      </w:pPr>
      <w:r w:rsidRPr="00256197">
        <w:rPr>
          <w:rFonts w:eastAsiaTheme="minorEastAsia"/>
        </w:rPr>
        <w:lastRenderedPageBreak/>
        <w:t>2.</w:t>
      </w:r>
      <w:ins w:id="1823" w:author="Urfels, Anton (IRRI)" w:date="2023-10-08T00:22:00Z">
        <w:r w:rsidR="00C76415">
          <w:rPr>
            <w:rFonts w:eastAsiaTheme="minorEastAsia"/>
          </w:rPr>
          <w:t>4</w:t>
        </w:r>
      </w:ins>
      <w:del w:id="1824" w:author="Urfels, Anton (IRRI)" w:date="2023-10-08T00:22:00Z">
        <w:r w:rsidRPr="00256197" w:rsidDel="00C76415">
          <w:rPr>
            <w:rFonts w:eastAsiaTheme="minorEastAsia"/>
          </w:rPr>
          <w:delText>2.3</w:delText>
        </w:r>
      </w:del>
      <w:r w:rsidRPr="00256197">
        <w:rPr>
          <w:rFonts w:eastAsiaTheme="minorEastAsia"/>
        </w:rPr>
        <w:t xml:space="preserve">. </w:t>
      </w:r>
      <w:r w:rsidR="00636258" w:rsidRPr="00256197">
        <w:rPr>
          <w:rFonts w:eastAsiaTheme="minorEastAsia"/>
        </w:rPr>
        <w:t>System</w:t>
      </w:r>
      <w:ins w:id="1825" w:author="Urfels, Anton (IRRI)" w:date="2023-10-08T00:22:00Z">
        <w:r w:rsidR="00C76415">
          <w:rPr>
            <w:rFonts w:eastAsiaTheme="minorEastAsia"/>
          </w:rPr>
          <w:t>s level</w:t>
        </w:r>
      </w:ins>
      <w:r w:rsidR="00636258" w:rsidRPr="00256197">
        <w:rPr>
          <w:rFonts w:eastAsiaTheme="minorEastAsia"/>
        </w:rPr>
        <w:t xml:space="preserve"> economic benefits </w:t>
      </w:r>
      <w:del w:id="1826" w:author="Urfels, Anton (IRRI)" w:date="2023-10-08T00:22:00Z">
        <w:r w:rsidR="00636258" w:rsidRPr="00256197" w:rsidDel="00C76415">
          <w:rPr>
            <w:rFonts w:eastAsiaTheme="minorEastAsia"/>
          </w:rPr>
          <w:delText xml:space="preserve">under </w:delText>
        </w:r>
      </w:del>
      <w:ins w:id="1827" w:author="Urfels, Anton (IRRI)" w:date="2023-10-08T00:22:00Z">
        <w:r w:rsidR="00C76415">
          <w:rPr>
            <w:rFonts w:eastAsiaTheme="minorEastAsia"/>
          </w:rPr>
          <w:t>and</w:t>
        </w:r>
        <w:r w:rsidR="00C76415" w:rsidRPr="00256197">
          <w:rPr>
            <w:rFonts w:eastAsiaTheme="minorEastAsia"/>
          </w:rPr>
          <w:t xml:space="preserve"> </w:t>
        </w:r>
      </w:ins>
      <w:r w:rsidR="00636258" w:rsidRPr="00256197">
        <w:rPr>
          <w:rFonts w:eastAsiaTheme="minorEastAsia"/>
        </w:rPr>
        <w:t>risk</w:t>
      </w:r>
      <w:ins w:id="1828" w:author="Urfels, Anton (IRRI)" w:date="2023-10-08T00:22:00Z">
        <w:r w:rsidR="00C76415">
          <w:rPr>
            <w:rFonts w:eastAsiaTheme="minorEastAsia"/>
          </w:rPr>
          <w:t>s</w:t>
        </w:r>
      </w:ins>
      <w:r w:rsidR="00636258" w:rsidRPr="00256197">
        <w:rPr>
          <w:rFonts w:eastAsiaTheme="minorEastAsia"/>
        </w:rPr>
        <w:t xml:space="preserve"> </w:t>
      </w:r>
    </w:p>
    <w:p w14:paraId="7C4ADF23" w14:textId="4EF7010B" w:rsidR="00CA6336" w:rsidRPr="00256197" w:rsidDel="00A07E4C" w:rsidRDefault="00850571" w:rsidP="00CA6336">
      <w:pPr>
        <w:rPr>
          <w:del w:id="1829" w:author="Urfels, Anton (IRRI)" w:date="2023-10-08T00:22:00Z"/>
          <w:rFonts w:cs="Times New Roman"/>
          <w:rPrChange w:id="1830" w:author="Urfels, Anton (IRRI)" w:date="2023-10-06T20:02:00Z">
            <w:rPr>
              <w:del w:id="1831" w:author="Urfels, Anton (IRRI)" w:date="2023-10-08T00:22:00Z"/>
              <w:rFonts w:ascii="Gill Sans MT" w:hAnsi="Gill Sans MT"/>
            </w:rPr>
          </w:rPrChange>
        </w:rPr>
      </w:pPr>
      <w:r w:rsidRPr="00256197">
        <w:rPr>
          <w:rFonts w:cs="Times New Roman"/>
          <w:rPrChange w:id="1832" w:author="Urfels, Anton (IRRI)" w:date="2023-10-06T20:02:00Z">
            <w:rPr>
              <w:rFonts w:ascii="Gill Sans MT" w:hAnsi="Gill Sans MT"/>
            </w:rPr>
          </w:rPrChange>
        </w:rPr>
        <w:t xml:space="preserve">For </w:t>
      </w:r>
      <w:r w:rsidR="00957D62" w:rsidRPr="00256197">
        <w:rPr>
          <w:rFonts w:cs="Times New Roman"/>
          <w:rPrChange w:id="1833" w:author="Urfels, Anton (IRRI)" w:date="2023-10-06T20:02:00Z">
            <w:rPr>
              <w:rFonts w:ascii="Gill Sans MT" w:hAnsi="Gill Sans MT"/>
            </w:rPr>
          </w:rPrChange>
        </w:rPr>
        <w:t xml:space="preserve">cropping system assessment, we focus on the revenues </w:t>
      </w:r>
      <w:r w:rsidR="00F60881" w:rsidRPr="00256197">
        <w:rPr>
          <w:rFonts w:cs="Times New Roman"/>
          <w:rPrChange w:id="1834" w:author="Urfels, Anton (IRRI)" w:date="2023-10-06T20:02:00Z">
            <w:rPr>
              <w:rFonts w:ascii="Gill Sans MT" w:hAnsi="Gill Sans MT"/>
            </w:rPr>
          </w:rPrChange>
        </w:rPr>
        <w:t xml:space="preserve">and partial profits (revenue-cost of irrigation) </w:t>
      </w:r>
      <w:r w:rsidR="00957D62" w:rsidRPr="00256197">
        <w:rPr>
          <w:rFonts w:cs="Times New Roman"/>
          <w:rPrChange w:id="1835" w:author="Urfels, Anton (IRRI)" w:date="2023-10-06T20:02:00Z">
            <w:rPr>
              <w:rFonts w:ascii="Gill Sans MT" w:hAnsi="Gill Sans MT"/>
            </w:rPr>
          </w:rPrChange>
        </w:rPr>
        <w:t xml:space="preserve">derived from both rice and wheat. </w:t>
      </w:r>
      <w:r w:rsidR="003C0C4D" w:rsidRPr="00256197">
        <w:rPr>
          <w:rFonts w:cs="Times New Roman"/>
          <w:rPrChange w:id="1836" w:author="Urfels, Anton (IRRI)" w:date="2023-10-06T20:02:00Z">
            <w:rPr>
              <w:rFonts w:ascii="Gill Sans MT" w:hAnsi="Gill Sans MT"/>
            </w:rPr>
          </w:rPrChange>
        </w:rPr>
        <w:t>Willingness to pay is therefore in monetary terms rather tha</w:t>
      </w:r>
      <w:ins w:id="1837" w:author="MKONDIWA, Maxwell (CIMMYT-India)" w:date="2023-10-08T11:35:00Z">
        <w:r w:rsidR="00935A75">
          <w:rPr>
            <w:rFonts w:cs="Times New Roman"/>
          </w:rPr>
          <w:t>n</w:t>
        </w:r>
      </w:ins>
      <w:del w:id="1838" w:author="MKONDIWA, Maxwell (CIMMYT-India)" w:date="2023-10-08T11:35:00Z">
        <w:r w:rsidR="003C0C4D" w:rsidRPr="00256197" w:rsidDel="00935A75">
          <w:rPr>
            <w:rFonts w:cs="Times New Roman"/>
            <w:rPrChange w:id="1839" w:author="Urfels, Anton (IRRI)" w:date="2023-10-06T20:02:00Z">
              <w:rPr>
                <w:rFonts w:ascii="Gill Sans MT" w:hAnsi="Gill Sans MT"/>
              </w:rPr>
            </w:rPrChange>
          </w:rPr>
          <w:delText>t</w:delText>
        </w:r>
      </w:del>
      <w:r w:rsidR="003C0C4D" w:rsidRPr="00256197">
        <w:rPr>
          <w:rFonts w:cs="Times New Roman"/>
          <w:rPrChange w:id="1840" w:author="Urfels, Anton (IRRI)" w:date="2023-10-06T20:02:00Z">
            <w:rPr>
              <w:rFonts w:ascii="Gill Sans MT" w:hAnsi="Gill Sans MT"/>
            </w:rPr>
          </w:rPrChange>
        </w:rPr>
        <w:t xml:space="preserve"> quantity </w:t>
      </w:r>
      <w:r w:rsidR="00B239F7" w:rsidRPr="00256197">
        <w:rPr>
          <w:rFonts w:cs="Times New Roman"/>
          <w:rPrChange w:id="1841" w:author="Urfels, Anton (IRRI)" w:date="2023-10-06T20:02:00Z">
            <w:rPr>
              <w:rFonts w:ascii="Gill Sans MT" w:hAnsi="Gill Sans MT"/>
            </w:rPr>
          </w:rPrChange>
        </w:rPr>
        <w:t>terms. We use the same approach as stated above to determine if</w:t>
      </w:r>
      <w:r w:rsidR="00C6170A" w:rsidRPr="00256197">
        <w:rPr>
          <w:rFonts w:cs="Times New Roman"/>
          <w:rPrChange w:id="1842" w:author="Urfels, Anton (IRRI)" w:date="2023-10-06T20:02:00Z">
            <w:rPr>
              <w:rFonts w:ascii="Gill Sans MT" w:hAnsi="Gill Sans MT"/>
            </w:rPr>
          </w:rPrChange>
        </w:rPr>
        <w:t xml:space="preserve"> it is beneficial for a risk averse farmer to adopt the planting date strategy. </w:t>
      </w:r>
      <w:r w:rsidR="00CA6336" w:rsidRPr="00256197">
        <w:rPr>
          <w:rFonts w:cs="Times New Roman"/>
          <w:rPrChange w:id="1843" w:author="Urfels, Anton (IRRI)" w:date="2023-10-06T20:02:00Z">
            <w:rPr>
              <w:rFonts w:ascii="Gill Sans MT" w:hAnsi="Gill Sans MT"/>
            </w:rPr>
          </w:rPrChange>
        </w:rPr>
        <w:t>When the revenue</w:t>
      </w:r>
      <w:ins w:id="1844" w:author="MKONDIWA, Maxwell (CIMMYT-India)" w:date="2023-10-08T11:36:00Z">
        <w:r w:rsidR="00B56719">
          <w:rPr>
            <w:rFonts w:cs="Times New Roman"/>
          </w:rPr>
          <w:t xml:space="preserve"> and partial profit</w:t>
        </w:r>
      </w:ins>
      <w:r w:rsidR="00CA6336" w:rsidRPr="00256197">
        <w:rPr>
          <w:rFonts w:cs="Times New Roman"/>
          <w:rPrChange w:id="1845" w:author="Urfels, Anton (IRRI)" w:date="2023-10-06T20:02:00Z">
            <w:rPr>
              <w:rFonts w:ascii="Gill Sans MT" w:hAnsi="Gill Sans MT"/>
            </w:rPr>
          </w:rPrChange>
        </w:rPr>
        <w:t xml:space="preserve"> WTP is compared </w:t>
      </w:r>
      <w:del w:id="1846" w:author="MKONDIWA, Maxwell (CIMMYT-India)" w:date="2023-10-08T11:36:00Z">
        <w:r w:rsidR="00CA6336" w:rsidRPr="00256197" w:rsidDel="00B56719">
          <w:rPr>
            <w:rFonts w:cs="Times New Roman"/>
            <w:rPrChange w:id="1847" w:author="Urfels, Anton (IRRI)" w:date="2023-10-06T20:02:00Z">
              <w:rPr>
                <w:rFonts w:ascii="Gill Sans MT" w:hAnsi="Gill Sans MT"/>
              </w:rPr>
            </w:rPrChange>
          </w:rPr>
          <w:delText xml:space="preserve">to cost of production differences </w:delText>
        </w:r>
      </w:del>
      <w:r w:rsidR="00CA6336" w:rsidRPr="00256197">
        <w:rPr>
          <w:rFonts w:cs="Times New Roman"/>
          <w:rPrChange w:id="1848" w:author="Urfels, Anton (IRRI)" w:date="2023-10-06T20:02:00Z">
            <w:rPr>
              <w:rFonts w:ascii="Gill Sans MT" w:hAnsi="Gill Sans MT"/>
            </w:rPr>
          </w:rPrChange>
        </w:rPr>
        <w:t>between the baseline and the proposed strategy, we get the</w:t>
      </w:r>
      <w:ins w:id="1849" w:author="MKONDIWA, Maxwell (CIMMYT-India)" w:date="2023-10-08T11:36:00Z">
        <w:r w:rsidR="00E90D92">
          <w:rPr>
            <w:rFonts w:cs="Times New Roman"/>
          </w:rPr>
          <w:t xml:space="preserve"> revenue and</w:t>
        </w:r>
      </w:ins>
      <w:r w:rsidR="00CA6336" w:rsidRPr="00256197">
        <w:rPr>
          <w:rFonts w:cs="Times New Roman"/>
          <w:rPrChange w:id="1850" w:author="Urfels, Anton (IRRI)" w:date="2023-10-06T20:02:00Z">
            <w:rPr>
              <w:rFonts w:ascii="Gill Sans MT" w:hAnsi="Gill Sans MT"/>
            </w:rPr>
          </w:rPrChange>
        </w:rPr>
        <w:t xml:space="preserve"> profit potential </w:t>
      </w:r>
      <w:r w:rsidR="001C063C" w:rsidRPr="00256197">
        <w:rPr>
          <w:rFonts w:cs="Times New Roman"/>
          <w:rPrChange w:id="1851" w:author="Urfels, Anton (IRRI)" w:date="2023-10-06T20:02:00Z">
            <w:rPr>
              <w:rFonts w:ascii="Gill Sans MT" w:hAnsi="Gill Sans MT"/>
            </w:rPr>
          </w:rPrChange>
        </w:rPr>
        <w:t>for the</w:t>
      </w:r>
      <w:r w:rsidR="00CA6336" w:rsidRPr="00256197">
        <w:rPr>
          <w:rFonts w:cs="Times New Roman"/>
          <w:rPrChange w:id="1852" w:author="Urfels, Anton (IRRI)" w:date="2023-10-06T20:02:00Z">
            <w:rPr>
              <w:rFonts w:ascii="Gill Sans MT" w:hAnsi="Gill Sans MT"/>
            </w:rPr>
          </w:rPrChange>
        </w:rPr>
        <w:t xml:space="preserve"> farmers in each </w:t>
      </w:r>
      <w:del w:id="1853" w:author="Urfels, Anton (IRRI)" w:date="2023-10-07T15:15:00Z">
        <w:r w:rsidR="00CA6336" w:rsidRPr="00256197" w:rsidDel="007070FF">
          <w:rPr>
            <w:rFonts w:cs="Times New Roman"/>
            <w:rPrChange w:id="1854" w:author="Urfels, Anton (IRRI)" w:date="2023-10-06T20:02:00Z">
              <w:rPr>
                <w:rFonts w:ascii="Gill Sans MT" w:hAnsi="Gill Sans MT"/>
              </w:rPr>
            </w:rPrChange>
          </w:rPr>
          <w:delText>pixel</w:delText>
        </w:r>
      </w:del>
      <w:ins w:id="1855" w:author="Urfels, Anton (IRRI)" w:date="2023-10-07T15:15:00Z">
        <w:r w:rsidR="007070FF">
          <w:rPr>
            <w:rFonts w:cs="Times New Roman"/>
          </w:rPr>
          <w:t>grid cells</w:t>
        </w:r>
      </w:ins>
      <w:r w:rsidR="00CA6336" w:rsidRPr="00256197">
        <w:rPr>
          <w:rFonts w:cs="Times New Roman"/>
          <w:rPrChange w:id="1856" w:author="Urfels, Anton (IRRI)" w:date="2023-10-06T20:02:00Z">
            <w:rPr>
              <w:rFonts w:ascii="Gill Sans MT" w:hAnsi="Gill Sans MT"/>
            </w:rPr>
          </w:rPrChange>
        </w:rPr>
        <w:t xml:space="preserve">. </w:t>
      </w:r>
    </w:p>
    <w:p w14:paraId="032FEB6B" w14:textId="77777777" w:rsidR="00A07E4C" w:rsidRDefault="00A07E4C">
      <w:pPr>
        <w:rPr>
          <w:ins w:id="1857" w:author="Urfels, Anton (IRRI)" w:date="2023-10-08T00:22:00Z"/>
          <w:rFonts w:eastAsiaTheme="majorEastAsia" w:cstheme="majorBidi"/>
          <w:b/>
          <w:sz w:val="24"/>
          <w:szCs w:val="32"/>
        </w:rPr>
        <w:pPrChange w:id="1858" w:author="Urfels, Anton (IRRI)" w:date="2023-10-08T00:22:00Z">
          <w:pPr>
            <w:spacing w:line="259" w:lineRule="auto"/>
          </w:pPr>
        </w:pPrChange>
      </w:pPr>
      <w:ins w:id="1859" w:author="Urfels, Anton (IRRI)" w:date="2023-10-08T00:22:00Z">
        <w:r>
          <w:br w:type="page"/>
        </w:r>
      </w:ins>
    </w:p>
    <w:p w14:paraId="6A3867D0" w14:textId="0F2E6D9D" w:rsidR="00FD17C2" w:rsidRDefault="00872803" w:rsidP="00B202CF">
      <w:pPr>
        <w:pStyle w:val="Heading1"/>
        <w:rPr>
          <w:ins w:id="1860" w:author="Urfels, Anton (IRRI)" w:date="2023-10-07T09:44:00Z"/>
        </w:rPr>
      </w:pPr>
      <w:r w:rsidRPr="00256197">
        <w:lastRenderedPageBreak/>
        <w:t xml:space="preserve">3. </w:t>
      </w:r>
      <w:r w:rsidR="00FD17C2" w:rsidRPr="00256197">
        <w:t xml:space="preserve">Results </w:t>
      </w:r>
    </w:p>
    <w:p w14:paraId="0DBE0E55" w14:textId="4B123F4F" w:rsidR="006B064B" w:rsidRPr="00D76BF6" w:rsidRDefault="00E8562B">
      <w:pPr>
        <w:pPrChange w:id="1861" w:author="Urfels, Anton (IRRI)" w:date="2023-10-07T09:44:00Z">
          <w:pPr>
            <w:pStyle w:val="Heading1"/>
          </w:pPr>
        </w:pPrChange>
      </w:pPr>
      <w:ins w:id="1862" w:author="Urfels, Anton (IRRI)" w:date="2023-10-07T10:02:00Z">
        <w:r>
          <w:t xml:space="preserve">Here we present </w:t>
        </w:r>
      </w:ins>
      <w:ins w:id="1863" w:author="Urfels, Anton (IRRI)" w:date="2023-10-08T00:32:00Z">
        <w:r w:rsidR="00AD0E38">
          <w:t>our results</w:t>
        </w:r>
      </w:ins>
      <w:ins w:id="1864" w:author="Urfels, Anton (IRRI)" w:date="2023-10-07T10:02:00Z">
        <w:r>
          <w:t xml:space="preserve"> to evaluate the</w:t>
        </w:r>
      </w:ins>
      <w:ins w:id="1865" w:author="Urfels, Anton (IRRI)" w:date="2023-10-07T10:03:00Z">
        <w:r w:rsidR="00D25C89">
          <w:t xml:space="preserve"> </w:t>
        </w:r>
      </w:ins>
      <w:ins w:id="1866" w:author="Urfels, Anton (IRRI)" w:date="2023-10-07T10:04:00Z">
        <w:r w:rsidR="00D25C89">
          <w:t>yield and economic</w:t>
        </w:r>
      </w:ins>
      <w:ins w:id="1867" w:author="Urfels, Anton (IRRI)" w:date="2023-10-07T10:02:00Z">
        <w:r>
          <w:t xml:space="preserve"> risk</w:t>
        </w:r>
      </w:ins>
      <w:ins w:id="1868" w:author="Urfels, Anton (IRRI)" w:date="2023-10-07T10:03:00Z">
        <w:r w:rsidR="00D25C89">
          <w:t>s</w:t>
        </w:r>
      </w:ins>
      <w:ins w:id="1869" w:author="Urfels, Anton (IRRI)" w:date="2023-10-07T10:02:00Z">
        <w:r>
          <w:t xml:space="preserve"> associated with different rice planting strategies </w:t>
        </w:r>
      </w:ins>
      <w:ins w:id="1870" w:author="Urfels, Anton (IRRI)" w:date="2023-10-07T10:03:00Z">
        <w:r>
          <w:t xml:space="preserve">that were simulated </w:t>
        </w:r>
        <w:r w:rsidR="00D25C89">
          <w:t>across</w:t>
        </w:r>
        <w:r>
          <w:t xml:space="preserve"> the Indo-Gangetic Plains.</w:t>
        </w:r>
      </w:ins>
      <w:ins w:id="1871" w:author="Urfels, Anton (IRRI)" w:date="2023-10-07T10:04:00Z">
        <w:r w:rsidR="00D25C89">
          <w:t xml:space="preserve"> We first present results for rice and wheat yields </w:t>
        </w:r>
      </w:ins>
      <w:ins w:id="1872" w:author="Urfels, Anton (IRRI)" w:date="2023-10-07T10:05:00Z">
        <w:r w:rsidR="00D25C89">
          <w:t xml:space="preserve">and subsequently assess the performance for system level economic returns </w:t>
        </w:r>
      </w:ins>
      <w:ins w:id="1873" w:author="Urfels, Anton (IRRI)" w:date="2023-10-07T10:06:00Z">
        <w:r w:rsidR="00D25C89">
          <w:t xml:space="preserve">and their risks. </w:t>
        </w:r>
      </w:ins>
      <w:ins w:id="1874" w:author="Urfels, Anton (IRRI)" w:date="2023-10-07T10:22:00Z">
        <w:r w:rsidR="006B064B">
          <w:t>We use the state recommended calendar dates for rice planting</w:t>
        </w:r>
      </w:ins>
      <w:ins w:id="1875" w:author="Urfels, Anton (IRRI)" w:date="2023-10-07T15:03:00Z">
        <w:r w:rsidR="00996278">
          <w:t xml:space="preserve"> as a baseline</w:t>
        </w:r>
      </w:ins>
      <w:ins w:id="1876" w:author="Urfels, Anton (IRRI)" w:date="2023-10-07T10:22:00Z">
        <w:r w:rsidR="006B064B">
          <w:t xml:space="preserve"> (not the farmers’ practice) as it is a more </w:t>
        </w:r>
        <w:del w:id="1877" w:author="MKONDIWA, Maxwell (CIMMYT-India)" w:date="2023-10-07T14:27:00Z">
          <w:r w:rsidR="006B064B" w:rsidDel="00033CE7">
            <w:delText>clear cut</w:delText>
          </w:r>
        </w:del>
      </w:ins>
      <w:ins w:id="1878" w:author="MKONDIWA, Maxwell (CIMMYT-India)" w:date="2023-10-07T14:27:00Z">
        <w:r w:rsidR="00033CE7">
          <w:t>clear-cut</w:t>
        </w:r>
      </w:ins>
      <w:ins w:id="1879" w:author="Urfels, Anton (IRRI)" w:date="2023-10-07T10:22:00Z">
        <w:r w:rsidR="006B064B">
          <w:t xml:space="preserve"> </w:t>
        </w:r>
      </w:ins>
      <w:ins w:id="1880" w:author="Urfels, Anton (IRRI)" w:date="2023-10-07T10:23:00Z">
        <w:r w:rsidR="006B064B">
          <w:t>strategy</w:t>
        </w:r>
      </w:ins>
      <w:ins w:id="1881" w:author="Urfels, Anton (IRRI)" w:date="2023-10-08T00:33:00Z">
        <w:r w:rsidR="00AD0E38">
          <w:t xml:space="preserve"> (one calendar date for each the Western, Middle, and Eastern IGP)</w:t>
        </w:r>
      </w:ins>
      <w:ins w:id="1882" w:author="Urfels, Anton (IRRI)" w:date="2023-10-07T10:23:00Z">
        <w:r w:rsidR="006B064B">
          <w:t xml:space="preserve"> than the remotely sensed farmers</w:t>
        </w:r>
      </w:ins>
      <w:ins w:id="1883" w:author="Urfels, Anton (IRRI)" w:date="2023-10-07T15:04:00Z">
        <w:r w:rsidR="00F22B82">
          <w:t>’</w:t>
        </w:r>
      </w:ins>
      <w:ins w:id="1884" w:author="Urfels, Anton (IRRI)" w:date="2023-10-07T10:23:00Z">
        <w:r w:rsidR="006B064B">
          <w:t xml:space="preserve"> practice.</w:t>
        </w:r>
      </w:ins>
      <w:ins w:id="1885" w:author="Urfels, Anton (IRRI)" w:date="2023-10-07T10:22:00Z">
        <w:r w:rsidR="006B064B">
          <w:t xml:space="preserve"> </w:t>
        </w:r>
      </w:ins>
      <w:ins w:id="1886" w:author="Urfels, Anton (IRRI)" w:date="2023-10-08T10:53:00Z">
        <w:r w:rsidR="003E0B75">
          <w:t xml:space="preserve"> Our results are in line with previous analyses</w:t>
        </w:r>
      </w:ins>
      <w:ins w:id="1887" w:author="Urfels, Anton (IRRI)" w:date="2023-10-08T10:54:00Z">
        <w:r w:rsidR="003E0B75">
          <w:t xml:space="preserve"> </w:t>
        </w:r>
      </w:ins>
      <w:r w:rsidR="009F5123">
        <w:fldChar w:fldCharType="begin">
          <w:fldData xml:space="preserve">PEVuZE5vdGU+PENpdGU+PEF1dGhvcj5NY0RvbmFsZDwvQXV0aG9yPjxZZWFyPjIwMjI8L1llYXI+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</w:fldData>
        </w:fldChar>
      </w:r>
      <w:r w:rsidR="009F5123">
        <w:instrText xml:space="preserve"> ADDIN EN.CITE </w:instrText>
      </w:r>
      <w:r w:rsidR="009F5123">
        <w:fldChar w:fldCharType="begin">
          <w:fldData xml:space="preserve">PEVuZE5vdGU+PENpdGU+PEF1dGhvcj5NY0RvbmFsZDwvQXV0aG9yPjxZZWFyPjIwMjI8L1llYXI+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</w:fldData>
        </w:fldChar>
      </w:r>
      <w:r w:rsidR="009F5123">
        <w:instrText xml:space="preserve"> ADDIN EN.CITE.DATA </w:instrText>
      </w:r>
      <w:r w:rsidR="009F5123">
        <w:fldChar w:fldCharType="end"/>
      </w:r>
      <w:r w:rsidR="009F5123">
        <w:fldChar w:fldCharType="separate"/>
      </w:r>
      <w:r w:rsidR="009F5123">
        <w:rPr>
          <w:noProof/>
        </w:rPr>
        <w:t>(McDonald et al., 2022; Newport et al., 2020; Urfels et al., 2021)</w:t>
      </w:r>
      <w:r w:rsidR="009F5123">
        <w:fldChar w:fldCharType="end"/>
      </w:r>
      <w:ins w:id="1888" w:author="Urfels, Anton (IRRI)" w:date="2023-10-12T22:37:00Z">
        <w:r w:rsidR="009F5123">
          <w:t xml:space="preserve"> </w:t>
        </w:r>
      </w:ins>
      <w:ins w:id="1889" w:author="Urfels, Anton (IRRI)" w:date="2023-10-08T10:53:00Z">
        <w:r w:rsidR="003E0B75">
          <w:t>and provide additional evidence on the riskiness of different rice planting strategies that have not previously been considered</w:t>
        </w:r>
      </w:ins>
      <w:ins w:id="1890" w:author="Urfels, Anton (IRRI)" w:date="2023-10-12T17:31:00Z">
        <w:r w:rsidR="007B019E">
          <w:t xml:space="preserve"> and allow identification of the that outperformance other strategies without increased downside risk in each grid cell</w:t>
        </w:r>
      </w:ins>
      <w:ins w:id="1891" w:author="Urfels, Anton (IRRI)" w:date="2023-10-08T10:53:00Z">
        <w:r w:rsidR="003E0B75">
          <w:t>.</w:t>
        </w:r>
      </w:ins>
    </w:p>
    <w:p w14:paraId="25E3058F" w14:textId="76564D7B" w:rsidR="00D76BF6" w:rsidRDefault="0024547E" w:rsidP="00AD0E38">
      <w:pPr>
        <w:pStyle w:val="Heading2"/>
        <w:rPr>
          <w:ins w:id="1892" w:author="Urfels, Anton (IRRI)" w:date="2023-10-07T15:16:00Z"/>
        </w:rPr>
      </w:pPr>
      <w:r w:rsidRPr="00256197">
        <w:t>3.</w:t>
      </w:r>
      <w:r w:rsidR="00A85838" w:rsidRPr="00256197">
        <w:t>1</w:t>
      </w:r>
      <w:r w:rsidRPr="00256197">
        <w:t xml:space="preserve">. </w:t>
      </w:r>
      <w:ins w:id="1893" w:author="Urfels, Anton (IRRI)" w:date="2023-10-08T00:37:00Z">
        <w:r w:rsidR="00AD0E38">
          <w:t>Risk adjusted y</w:t>
        </w:r>
      </w:ins>
      <w:del w:id="1894" w:author="Urfels, Anton (IRRI)" w:date="2023-10-08T00:37:00Z">
        <w:r w:rsidR="00C819CD" w:rsidRPr="00256197" w:rsidDel="00AD0E38">
          <w:delText>Y</w:delText>
        </w:r>
      </w:del>
      <w:r w:rsidR="00C819CD" w:rsidRPr="00256197">
        <w:t>ield</w:t>
      </w:r>
      <w:ins w:id="1895" w:author="Urfels, Anton (IRRI)" w:date="2023-10-08T00:36:00Z">
        <w:r w:rsidR="00AD0E38">
          <w:t xml:space="preserve"> </w:t>
        </w:r>
      </w:ins>
      <w:del w:id="1896" w:author="Urfels, Anton (IRRI)" w:date="2023-10-08T00:37:00Z">
        <w:r w:rsidR="00C819CD" w:rsidRPr="00256197" w:rsidDel="00AD0E38">
          <w:delText xml:space="preserve"> </w:delText>
        </w:r>
      </w:del>
      <w:r w:rsidR="00C819CD" w:rsidRPr="00256197">
        <w:t>benefits</w:t>
      </w:r>
      <w:ins w:id="1897" w:author="Urfels, Anton (IRRI)" w:date="2023-10-08T00:35:00Z">
        <w:r w:rsidR="00AD0E38">
          <w:t xml:space="preserve"> </w:t>
        </w:r>
      </w:ins>
      <w:del w:id="1898" w:author="Urfels, Anton (IRRI)" w:date="2023-10-08T00:37:00Z">
        <w:r w:rsidR="00C819CD" w:rsidRPr="00256197" w:rsidDel="00AD0E38">
          <w:delText xml:space="preserve"> </w:delText>
        </w:r>
      </w:del>
      <w:ins w:id="1899" w:author="Urfels, Anton (IRRI)" w:date="2023-10-08T00:34:00Z">
        <w:r w:rsidR="00AD0E38">
          <w:t xml:space="preserve">of different rice planting strategies </w:t>
        </w:r>
      </w:ins>
      <w:ins w:id="1900" w:author="Urfels, Anton (IRRI)" w:date="2023-10-08T00:35:00Z">
        <w:r w:rsidR="00AD0E38">
          <w:t>in the IGP</w:t>
        </w:r>
      </w:ins>
      <w:del w:id="1901" w:author="Urfels, Anton (IRRI)" w:date="2023-10-08T00:34:00Z">
        <w:r w:rsidR="00C819CD" w:rsidRPr="00256197" w:rsidDel="00AD0E38">
          <w:delText xml:space="preserve">over baseline </w:delText>
        </w:r>
      </w:del>
      <w:del w:id="1902" w:author="Urfels, Anton (IRRI)" w:date="2023-10-08T00:35:00Z">
        <w:r w:rsidR="00CA6B83" w:rsidRPr="00256197" w:rsidDel="00AD0E38">
          <w:delText>for risk aver</w:delText>
        </w:r>
      </w:del>
      <w:del w:id="1903" w:author="Urfels, Anton (IRRI)" w:date="2023-10-08T00:33:00Z">
        <w:r w:rsidR="00CA6B83" w:rsidRPr="00256197" w:rsidDel="00AD0E38">
          <w:delText>se</w:delText>
        </w:r>
      </w:del>
      <w:del w:id="1904" w:author="Urfels, Anton (IRRI)" w:date="2023-10-08T00:35:00Z">
        <w:r w:rsidR="00CA6B83" w:rsidRPr="00256197" w:rsidDel="00AD0E38">
          <w:delText xml:space="preserve"> farmer</w:delText>
        </w:r>
      </w:del>
      <w:del w:id="1905" w:author="Urfels, Anton (IRRI)" w:date="2023-10-08T00:34:00Z">
        <w:r w:rsidR="00C819CD" w:rsidRPr="00256197" w:rsidDel="00AD0E38">
          <w:delText xml:space="preserve"> </w:delText>
        </w:r>
      </w:del>
    </w:p>
    <w:p w14:paraId="2F79ACC1" w14:textId="4099C708" w:rsidR="00653324" w:rsidRPr="00653324" w:rsidRDefault="007B019E">
      <w:pPr>
        <w:pPrChange w:id="1906" w:author="Urfels, Anton (IRRI)" w:date="2023-10-07T15:16:00Z">
          <w:pPr>
            <w:pStyle w:val="Heading2"/>
          </w:pPr>
        </w:pPrChange>
      </w:pPr>
      <w:ins w:id="1907" w:author="Urfels, Anton (IRRI)" w:date="2023-10-12T17:31:00Z">
        <w:r>
          <w:t>Figur</w:t>
        </w:r>
      </w:ins>
      <w:ins w:id="1908" w:author="Urfels, Anton (IRRI)" w:date="2023-10-12T17:32:00Z">
        <w:r>
          <w:t>e 2 and 3</w:t>
        </w:r>
      </w:ins>
      <w:ins w:id="1909" w:author="Urfels, Anton (IRRI)" w:date="2023-10-07T15:16:00Z">
        <w:r w:rsidR="00653324">
          <w:t xml:space="preserve"> provide</w:t>
        </w:r>
      </w:ins>
      <w:ins w:id="1910" w:author="Urfels, Anton (IRRI)" w:date="2023-10-08T00:35:00Z">
        <w:r w:rsidR="00AD0E38">
          <w:t xml:space="preserve"> a geographical </w:t>
        </w:r>
      </w:ins>
      <w:ins w:id="1911" w:author="Urfels, Anton (IRRI)" w:date="2023-10-07T15:16:00Z">
        <w:r w:rsidR="00653324">
          <w:t>overview</w:t>
        </w:r>
      </w:ins>
      <w:ins w:id="1912" w:author="Urfels, Anton (IRRI)" w:date="2023-10-08T00:36:00Z">
        <w:r w:rsidR="00AD0E38">
          <w:t xml:space="preserve"> of </w:t>
        </w:r>
      </w:ins>
      <w:ins w:id="1913" w:author="Urfels, Anton (IRRI)" w:date="2023-10-07T15:16:00Z">
        <w:r w:rsidR="00653324">
          <w:t xml:space="preserve"> where </w:t>
        </w:r>
      </w:ins>
      <w:ins w:id="1914" w:author="Urfels, Anton (IRRI)" w:date="2023-10-08T00:36:00Z">
        <w:r w:rsidR="00AD0E38">
          <w:t>each</w:t>
        </w:r>
      </w:ins>
      <w:ins w:id="1915" w:author="MKONDIWA, Maxwell (CIMMYT-India)" w:date="2023-10-07T14:27:00Z">
        <w:del w:id="1916" w:author="Urfels, Anton (IRRI)" w:date="2023-10-08T00:36:00Z">
          <w:r w:rsidR="001F4FA6" w:rsidDel="00AD0E38">
            <w:delText>e</w:delText>
          </w:r>
        </w:del>
      </w:ins>
      <w:ins w:id="1917" w:author="Urfels, Anton (IRRI)" w:date="2023-10-07T15:16:00Z">
        <w:r w:rsidR="00653324">
          <w:t xml:space="preserve"> strategy outperform</w:t>
        </w:r>
      </w:ins>
      <w:ins w:id="1918" w:author="Urfels, Anton (IRRI)" w:date="2023-10-08T00:36:00Z">
        <w:r w:rsidR="00AD0E38">
          <w:t>s the baseline</w:t>
        </w:r>
      </w:ins>
      <w:ins w:id="1919" w:author="Urfels, Anton (IRRI)" w:date="2023-10-07T15:16:00Z">
        <w:r w:rsidR="00653324">
          <w:t>. While the results generally corroborate the findings from the previ</w:t>
        </w:r>
      </w:ins>
      <w:ins w:id="1920" w:author="Urfels, Anton (IRRI)" w:date="2023-10-07T15:17:00Z">
        <w:r w:rsidR="00653324">
          <w:t>ous crop simulations reported in</w:t>
        </w:r>
      </w:ins>
      <w:ins w:id="1921" w:author="Urfels, Anton (IRRI)" w:date="2023-10-12T22:38:00Z">
        <w:r w:rsidR="009F5123">
          <w:t xml:space="preserve"> </w:t>
        </w:r>
      </w:ins>
      <w:r w:rsidR="009F5123">
        <w:fldChar w:fldCharType="begin"/>
      </w:r>
      <w:r w:rsidR="009F5123">
        <w:instrText xml:space="preserve"> ADDIN EN.CITE &lt;EndNote&gt;&lt;Cite&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fldChar w:fldCharType="separate"/>
      </w:r>
      <w:r w:rsidR="009F5123">
        <w:rPr>
          <w:noProof/>
        </w:rPr>
        <w:t>(Urfels et al., 2022)</w:t>
      </w:r>
      <w:r w:rsidR="009F5123">
        <w:fldChar w:fldCharType="end"/>
      </w:r>
      <w:ins w:id="1922" w:author="Urfels, Anton (IRRI)" w:date="2023-10-07T15:17:00Z">
        <w:r w:rsidR="00653324">
          <w:t xml:space="preserve">, our risk-based framework allows </w:t>
        </w:r>
      </w:ins>
      <w:ins w:id="1923" w:author="Urfels, Anton (IRRI)" w:date="2023-10-08T00:37:00Z">
        <w:r w:rsidR="00AD0E38">
          <w:t>u</w:t>
        </w:r>
      </w:ins>
      <w:ins w:id="1924" w:author="Urfels, Anton (IRRI)" w:date="2023-10-07T15:17:00Z">
        <w:r w:rsidR="00653324">
          <w:t>s to identify spatially demarcated zones where risk averse farmers might want to switch strategies and where multiple strategies can work similarly well for risk aver</w:t>
        </w:r>
      </w:ins>
      <w:ins w:id="1925" w:author="Urfels, Anton (IRRI)" w:date="2023-10-07T15:18:00Z">
        <w:r w:rsidR="00653324">
          <w:t>se farmers</w:t>
        </w:r>
      </w:ins>
      <w:ins w:id="1926" w:author="Urfels, Anton (IRRI)" w:date="2023-10-12T17:32:00Z">
        <w:r>
          <w:t xml:space="preserve"> – a feature that could only be assessed through visual assessment in the previous study.</w:t>
        </w:r>
      </w:ins>
      <w:ins w:id="1927" w:author="Urfels, Anton (IRRI)" w:date="2023-10-07T15:17:00Z">
        <w:r w:rsidR="00653324">
          <w:t xml:space="preserve"> </w:t>
        </w:r>
      </w:ins>
    </w:p>
    <w:p w14:paraId="51632D2D" w14:textId="6FAC54CE" w:rsidR="00127A64" w:rsidRPr="00256197" w:rsidRDefault="00384D4A" w:rsidP="00774B4E">
      <w:pPr>
        <w:pStyle w:val="Heading3"/>
      </w:pPr>
      <w:r w:rsidRPr="00256197">
        <w:t>3.1</w:t>
      </w:r>
      <w:del w:id="1928" w:author="Urfels, Anton (IRRI)" w:date="2023-10-08T00:38:00Z">
        <w:r w:rsidRPr="00256197" w:rsidDel="00AD0E38">
          <w:delText>.1</w:delText>
        </w:r>
      </w:del>
      <w:r w:rsidRPr="00256197">
        <w:t>.</w:t>
      </w:r>
      <w:ins w:id="1929" w:author="MKONDIWA, Maxwell (CIMMYT-India)" w:date="2023-10-08T11:19:00Z">
        <w:r w:rsidR="00334015">
          <w:t>1.</w:t>
        </w:r>
      </w:ins>
      <w:r w:rsidRPr="00256197">
        <w:t xml:space="preserve"> </w:t>
      </w:r>
      <w:r w:rsidR="00127A64" w:rsidRPr="00256197">
        <w:t>Rice</w:t>
      </w:r>
      <w:ins w:id="1930" w:author="Urfels, Anton (IRRI)" w:date="2023-10-08T00:38:00Z">
        <w:r w:rsidR="00AD0E38">
          <w:t xml:space="preserve"> yields and their riskiness</w:t>
        </w:r>
      </w:ins>
    </w:p>
    <w:p w14:paraId="1261C21C" w14:textId="11A2A780" w:rsidR="009D3E85" w:rsidRPr="00256197" w:rsidRDefault="00A3342E" w:rsidP="00C7422E">
      <w:pPr>
        <w:jc w:val="both"/>
        <w:rPr>
          <w:rFonts w:cs="Times New Roman"/>
          <w:rPrChange w:id="1931" w:author="Urfels, Anton (IRRI)" w:date="2023-10-06T20:02:00Z">
            <w:rPr>
              <w:rFonts w:ascii="Gill Sans MT" w:hAnsi="Gill Sans MT"/>
            </w:rPr>
          </w:rPrChange>
        </w:rPr>
      </w:pPr>
      <w:r w:rsidRPr="00256197">
        <w:rPr>
          <w:rFonts w:cs="Times New Roman"/>
          <w:rPrChange w:id="1932" w:author="Urfels, Anton (IRRI)" w:date="2023-10-06T20:02:00Z">
            <w:rPr>
              <w:rFonts w:ascii="Gill Sans MT" w:hAnsi="Gill Sans MT"/>
            </w:rPr>
          </w:rPrChange>
        </w:rPr>
        <w:t xml:space="preserve">Table </w:t>
      </w:r>
      <w:r w:rsidR="00CF209B" w:rsidRPr="00256197">
        <w:rPr>
          <w:rFonts w:cs="Times New Roman"/>
          <w:rPrChange w:id="1933" w:author="Urfels, Anton (IRRI)" w:date="2023-10-06T20:02:00Z">
            <w:rPr>
              <w:rFonts w:ascii="Gill Sans MT" w:hAnsi="Gill Sans MT"/>
            </w:rPr>
          </w:rPrChange>
        </w:rPr>
        <w:t>3</w:t>
      </w:r>
      <w:r w:rsidRPr="00256197">
        <w:rPr>
          <w:rFonts w:cs="Times New Roman"/>
          <w:rPrChange w:id="1934" w:author="Urfels, Anton (IRRI)" w:date="2023-10-06T20:02:00Z">
            <w:rPr>
              <w:rFonts w:ascii="Gill Sans MT" w:hAnsi="Gill Sans MT"/>
            </w:rPr>
          </w:rPrChange>
        </w:rPr>
        <w:t xml:space="preserve"> shows the descriptive statistics </w:t>
      </w:r>
      <w:r w:rsidR="00480369" w:rsidRPr="00256197">
        <w:rPr>
          <w:rFonts w:cs="Times New Roman"/>
          <w:rPrChange w:id="1935" w:author="Urfels, Anton (IRRI)" w:date="2023-10-06T20:02:00Z">
            <w:rPr>
              <w:rFonts w:ascii="Gill Sans MT" w:hAnsi="Gill Sans MT"/>
            </w:rPr>
          </w:rPrChange>
        </w:rPr>
        <w:t>on the willingness to pay bounds</w:t>
      </w:r>
      <w:r w:rsidR="00605F00" w:rsidRPr="00256197">
        <w:rPr>
          <w:rFonts w:cs="Times New Roman"/>
          <w:rPrChange w:id="1936" w:author="Urfels, Anton (IRRI)" w:date="2023-10-06T20:02:00Z">
            <w:rPr>
              <w:rFonts w:ascii="Gill Sans MT" w:hAnsi="Gill Sans MT"/>
            </w:rPr>
          </w:rPrChange>
        </w:rPr>
        <w:t xml:space="preserve"> (ton/ha) in rice yield equivalent</w:t>
      </w:r>
      <w:r w:rsidR="009D3E85" w:rsidRPr="00256197">
        <w:rPr>
          <w:rFonts w:cs="Times New Roman"/>
          <w:rPrChange w:id="1937" w:author="Urfels, Anton (IRRI)" w:date="2023-10-06T20:02:00Z">
            <w:rPr>
              <w:rFonts w:ascii="Gill Sans MT" w:hAnsi="Gill Sans MT"/>
            </w:rPr>
          </w:rPrChange>
        </w:rPr>
        <w:t xml:space="preserve"> for the planting date scenarios in comparison to the </w:t>
      </w:r>
      <w:r w:rsidR="005455AF" w:rsidRPr="00256197">
        <w:rPr>
          <w:rFonts w:cs="Times New Roman"/>
          <w:rPrChange w:id="1938" w:author="Urfels, Anton (IRRI)" w:date="2023-10-06T20:02:00Z">
            <w:rPr>
              <w:rFonts w:ascii="Gill Sans MT" w:hAnsi="Gill Sans MT"/>
            </w:rPr>
          </w:rPrChange>
        </w:rPr>
        <w:t xml:space="preserve">fixed date with long duration </w:t>
      </w:r>
      <w:r w:rsidR="00F16F2B" w:rsidRPr="00256197">
        <w:rPr>
          <w:rFonts w:cs="Times New Roman"/>
          <w:rPrChange w:id="1939" w:author="Urfels, Anton (IRRI)" w:date="2023-10-06T20:02:00Z">
            <w:rPr>
              <w:rFonts w:ascii="Gill Sans MT" w:hAnsi="Gill Sans MT"/>
            </w:rPr>
          </w:rPrChange>
        </w:rPr>
        <w:t xml:space="preserve">variety </w:t>
      </w:r>
      <w:r w:rsidR="005455AF" w:rsidRPr="00256197">
        <w:rPr>
          <w:rFonts w:cs="Times New Roman"/>
          <w:rPrChange w:id="1940" w:author="Urfels, Anton (IRRI)" w:date="2023-10-06T20:02:00Z">
            <w:rPr>
              <w:rFonts w:ascii="Gill Sans MT" w:hAnsi="Gill Sans MT"/>
            </w:rPr>
          </w:rPrChange>
        </w:rPr>
        <w:t>planting strategy</w:t>
      </w:r>
      <w:r w:rsidR="00A62347" w:rsidRPr="00256197">
        <w:rPr>
          <w:rFonts w:cs="Times New Roman"/>
          <w:rPrChange w:id="1941" w:author="Urfels, Anton (IRRI)" w:date="2023-10-06T20:02:00Z">
            <w:rPr>
              <w:rFonts w:ascii="Gill Sans MT" w:hAnsi="Gill Sans MT"/>
            </w:rPr>
          </w:rPrChange>
        </w:rPr>
        <w:t>. The WTP summary row</w:t>
      </w:r>
      <w:r w:rsidR="001C0642" w:rsidRPr="00256197">
        <w:rPr>
          <w:rFonts w:cs="Times New Roman"/>
          <w:rPrChange w:id="1942" w:author="Urfels, Anton (IRRI)" w:date="2023-10-06T20:02:00Z">
            <w:rPr>
              <w:rFonts w:ascii="Gill Sans MT" w:hAnsi="Gill Sans MT"/>
            </w:rPr>
          </w:rPrChange>
        </w:rPr>
        <w:t>s</w:t>
      </w:r>
      <w:r w:rsidR="00A62347" w:rsidRPr="00256197">
        <w:rPr>
          <w:rFonts w:cs="Times New Roman"/>
          <w:rPrChange w:id="1943" w:author="Urfels, Anton (IRRI)" w:date="2023-10-06T20:02:00Z">
            <w:rPr>
              <w:rFonts w:ascii="Gill Sans MT" w:hAnsi="Gill Sans MT"/>
            </w:rPr>
          </w:rPrChange>
        </w:rPr>
        <w:t xml:space="preserve"> show the percentage of farmers who are more likely to </w:t>
      </w:r>
      <w:ins w:id="1944" w:author="Urfels, Anton (IRRI)" w:date="2023-10-07T15:05:00Z">
        <w:r w:rsidR="00F22B82">
          <w:rPr>
            <w:rFonts w:cs="Times New Roman"/>
          </w:rPr>
          <w:t xml:space="preserve">(a) </w:t>
        </w:r>
      </w:ins>
      <w:r w:rsidR="005971E6" w:rsidRPr="00256197">
        <w:rPr>
          <w:rFonts w:cs="Times New Roman"/>
          <w:rPrChange w:id="1945" w:author="Urfels, Anton (IRRI)" w:date="2023-10-06T20:02:00Z">
            <w:rPr>
              <w:rFonts w:ascii="Gill Sans MT" w:hAnsi="Gill Sans MT"/>
            </w:rPr>
          </w:rPrChange>
        </w:rPr>
        <w:t xml:space="preserve">benefit, </w:t>
      </w:r>
      <w:ins w:id="1946" w:author="Urfels, Anton (IRRI)" w:date="2023-10-07T15:05:00Z">
        <w:r w:rsidR="00F22B82">
          <w:rPr>
            <w:rFonts w:cs="Times New Roman"/>
          </w:rPr>
          <w:t xml:space="preserve">(b) </w:t>
        </w:r>
      </w:ins>
      <w:r w:rsidR="005971E6" w:rsidRPr="00256197">
        <w:rPr>
          <w:rFonts w:cs="Times New Roman"/>
          <w:rPrChange w:id="1947" w:author="Urfels, Anton (IRRI)" w:date="2023-10-06T20:02:00Z">
            <w:rPr>
              <w:rFonts w:ascii="Gill Sans MT" w:hAnsi="Gill Sans MT"/>
            </w:rPr>
          </w:rPrChange>
        </w:rPr>
        <w:t>be worse off or</w:t>
      </w:r>
      <w:ins w:id="1948" w:author="Urfels, Anton (IRRI)" w:date="2023-10-07T15:06:00Z">
        <w:r w:rsidR="00F22B82">
          <w:rPr>
            <w:rFonts w:cs="Times New Roman"/>
          </w:rPr>
          <w:t xml:space="preserve"> (c)</w:t>
        </w:r>
      </w:ins>
      <w:r w:rsidR="005971E6" w:rsidRPr="00256197">
        <w:rPr>
          <w:rFonts w:cs="Times New Roman"/>
          <w:rPrChange w:id="1949" w:author="Urfels, Anton (IRRI)" w:date="2023-10-06T20:02:00Z">
            <w:rPr>
              <w:rFonts w:ascii="Gill Sans MT" w:hAnsi="Gill Sans MT"/>
            </w:rPr>
          </w:rPrChange>
        </w:rPr>
        <w:t xml:space="preserve"> be indifferent between the planting date strategies. </w:t>
      </w:r>
      <w:r w:rsidR="00A877EB" w:rsidRPr="00256197">
        <w:rPr>
          <w:rFonts w:cs="Times New Roman"/>
          <w:rPrChange w:id="1950" w:author="Urfels, Anton (IRRI)" w:date="2023-10-06T20:02:00Z">
            <w:rPr>
              <w:rFonts w:ascii="Gill Sans MT" w:hAnsi="Gill Sans MT"/>
            </w:rPr>
          </w:rPrChange>
        </w:rPr>
        <w:t>Only</w:t>
      </w:r>
      <w:r w:rsidR="005A00FA" w:rsidRPr="00256197">
        <w:rPr>
          <w:rFonts w:cs="Times New Roman"/>
          <w:rPrChange w:id="1951" w:author="Urfels, Anton (IRRI)" w:date="2023-10-06T20:02:00Z">
            <w:rPr>
              <w:rFonts w:ascii="Gill Sans MT" w:hAnsi="Gill Sans MT"/>
            </w:rPr>
          </w:rPrChange>
        </w:rPr>
        <w:t xml:space="preserve"> </w:t>
      </w:r>
      <w:r w:rsidR="005743FD" w:rsidRPr="00256197">
        <w:rPr>
          <w:rFonts w:cs="Times New Roman"/>
          <w:rPrChange w:id="1952" w:author="Urfels, Anton (IRRI)" w:date="2023-10-06T20:02:00Z">
            <w:rPr>
              <w:rFonts w:ascii="Gill Sans MT" w:hAnsi="Gill Sans MT"/>
            </w:rPr>
          </w:rPrChange>
        </w:rPr>
        <w:t>3</w:t>
      </w:r>
      <w:r w:rsidR="00926FC4" w:rsidRPr="00256197">
        <w:rPr>
          <w:rFonts w:cs="Times New Roman"/>
          <w:rPrChange w:id="1953" w:author="Urfels, Anton (IRRI)" w:date="2023-10-06T20:02:00Z">
            <w:rPr>
              <w:rFonts w:ascii="Gill Sans MT" w:hAnsi="Gill Sans MT"/>
            </w:rPr>
          </w:rPrChange>
        </w:rPr>
        <w:t>1</w:t>
      </w:r>
      <w:r w:rsidR="005A00FA" w:rsidRPr="00256197">
        <w:rPr>
          <w:rFonts w:cs="Times New Roman"/>
          <w:rPrChange w:id="1954" w:author="Urfels, Anton (IRRI)" w:date="2023-10-06T20:02:00Z">
            <w:rPr>
              <w:rFonts w:ascii="Gill Sans MT" w:hAnsi="Gill Sans MT"/>
            </w:rPr>
          </w:rPrChange>
        </w:rPr>
        <w:t xml:space="preserve">% of the farmers would </w:t>
      </w:r>
      <w:r w:rsidR="00790DD4" w:rsidRPr="00256197">
        <w:rPr>
          <w:rFonts w:cs="Times New Roman"/>
          <w:rPrChange w:id="1955" w:author="Urfels, Anton (IRRI)" w:date="2023-10-06T20:02:00Z">
            <w:rPr>
              <w:rFonts w:ascii="Gill Sans MT" w:hAnsi="Gill Sans MT"/>
            </w:rPr>
          </w:rPrChange>
        </w:rPr>
        <w:t xml:space="preserve">find the </w:t>
      </w:r>
      <w:ins w:id="1956" w:author="Urfels, Anton (IRRI)" w:date="2023-10-07T15:06:00Z">
        <w:r w:rsidR="00F22B82">
          <w:rPr>
            <w:rFonts w:cs="Times New Roman"/>
          </w:rPr>
          <w:t xml:space="preserve">planting long duration rice varieties at the monsoon </w:t>
        </w:r>
      </w:ins>
      <w:r w:rsidR="00790DD4" w:rsidRPr="00256197">
        <w:rPr>
          <w:rFonts w:cs="Times New Roman"/>
          <w:rPrChange w:id="1957" w:author="Urfels, Anton (IRRI)" w:date="2023-10-06T20:02:00Z">
            <w:rPr>
              <w:rFonts w:ascii="Gill Sans MT" w:hAnsi="Gill Sans MT"/>
            </w:rPr>
          </w:rPrChange>
        </w:rPr>
        <w:t xml:space="preserve">onset </w:t>
      </w:r>
      <w:del w:id="1958" w:author="Urfels, Anton (IRRI)" w:date="2023-10-07T15:06:00Z">
        <w:r w:rsidR="00A31F6E" w:rsidRPr="00256197" w:rsidDel="00F22B82">
          <w:rPr>
            <w:rFonts w:cs="Times New Roman"/>
            <w:rPrChange w:id="1959" w:author="Urfels, Anton (IRRI)" w:date="2023-10-06T20:02:00Z">
              <w:rPr>
                <w:rFonts w:ascii="Gill Sans MT" w:hAnsi="Gill Sans MT"/>
              </w:rPr>
            </w:rPrChange>
          </w:rPr>
          <w:delText xml:space="preserve">long </w:delText>
        </w:r>
      </w:del>
      <w:r w:rsidR="00A31F6E" w:rsidRPr="00256197">
        <w:rPr>
          <w:rFonts w:cs="Times New Roman"/>
          <w:rPrChange w:id="1960" w:author="Urfels, Anton (IRRI)" w:date="2023-10-06T20:02:00Z">
            <w:rPr>
              <w:rFonts w:ascii="Gill Sans MT" w:hAnsi="Gill Sans MT"/>
            </w:rPr>
          </w:rPrChange>
        </w:rPr>
        <w:t xml:space="preserve">as beneficial followed by </w:t>
      </w:r>
      <w:ins w:id="1961" w:author="Urfels, Anton (IRRI)" w:date="2023-10-07T15:06:00Z">
        <w:r w:rsidR="00F22B82">
          <w:rPr>
            <w:rFonts w:cs="Times New Roman"/>
          </w:rPr>
          <w:t xml:space="preserve">planting </w:t>
        </w:r>
      </w:ins>
      <w:ins w:id="1962" w:author="Urfels, Anton (IRRI)" w:date="2023-10-07T15:07:00Z">
        <w:r w:rsidR="00F22B82">
          <w:rPr>
            <w:rFonts w:cs="Times New Roman"/>
          </w:rPr>
          <w:t xml:space="preserve">medium duration varieties </w:t>
        </w:r>
      </w:ins>
      <w:ins w:id="1963" w:author="Urfels, Anton (IRRI)" w:date="2023-10-07T15:06:00Z">
        <w:r w:rsidR="00F22B82">
          <w:rPr>
            <w:rFonts w:cs="Times New Roman"/>
          </w:rPr>
          <w:t>at the recommended calendar dates</w:t>
        </w:r>
      </w:ins>
      <w:del w:id="1964" w:author="Urfels, Anton (IRRI)" w:date="2023-10-07T15:06:00Z">
        <w:r w:rsidR="00E374C7" w:rsidRPr="00256197" w:rsidDel="00F22B82">
          <w:rPr>
            <w:rFonts w:cs="Times New Roman"/>
            <w:rPrChange w:id="1965" w:author="Urfels, Anton (IRRI)" w:date="2023-10-06T20:02:00Z">
              <w:rPr>
                <w:rFonts w:ascii="Gill Sans MT" w:hAnsi="Gill Sans MT"/>
              </w:rPr>
            </w:rPrChange>
          </w:rPr>
          <w:delText>fixed</w:delText>
        </w:r>
      </w:del>
      <w:r w:rsidR="00E374C7" w:rsidRPr="00256197">
        <w:rPr>
          <w:rFonts w:cs="Times New Roman"/>
          <w:rPrChange w:id="1966" w:author="Urfels, Anton (IRRI)" w:date="2023-10-06T20:02:00Z">
            <w:rPr>
              <w:rFonts w:ascii="Gill Sans MT" w:hAnsi="Gill Sans MT"/>
            </w:rPr>
          </w:rPrChange>
        </w:rPr>
        <w:t xml:space="preserve"> medium</w:t>
      </w:r>
      <w:r w:rsidR="00113FC9" w:rsidRPr="00256197">
        <w:rPr>
          <w:rFonts w:cs="Times New Roman"/>
          <w:rPrChange w:id="1967" w:author="Urfels, Anton (IRRI)" w:date="2023-10-06T20:02:00Z">
            <w:rPr>
              <w:rFonts w:ascii="Gill Sans MT" w:hAnsi="Gill Sans MT"/>
            </w:rPr>
          </w:rPrChange>
        </w:rPr>
        <w:t xml:space="preserve"> (</w:t>
      </w:r>
      <w:r w:rsidR="00495A6C" w:rsidRPr="00256197">
        <w:rPr>
          <w:rFonts w:cs="Times New Roman"/>
          <w:rPrChange w:id="1968" w:author="Urfels, Anton (IRRI)" w:date="2023-10-06T20:02:00Z">
            <w:rPr>
              <w:rFonts w:ascii="Gill Sans MT" w:hAnsi="Gill Sans MT"/>
            </w:rPr>
          </w:rPrChange>
        </w:rPr>
        <w:t>30</w:t>
      </w:r>
      <w:r w:rsidR="00113FC9" w:rsidRPr="00256197">
        <w:rPr>
          <w:rFonts w:cs="Times New Roman"/>
          <w:rPrChange w:id="1969" w:author="Urfels, Anton (IRRI)" w:date="2023-10-06T20:02:00Z">
            <w:rPr>
              <w:rFonts w:ascii="Gill Sans MT" w:hAnsi="Gill Sans MT"/>
            </w:rPr>
          </w:rPrChange>
        </w:rPr>
        <w:t>%)</w:t>
      </w:r>
      <w:r w:rsidR="00495A6C" w:rsidRPr="00256197">
        <w:rPr>
          <w:rFonts w:cs="Times New Roman"/>
          <w:rPrChange w:id="1970" w:author="Urfels, Anton (IRRI)" w:date="2023-10-06T20:02:00Z">
            <w:rPr>
              <w:rFonts w:ascii="Gill Sans MT" w:hAnsi="Gill Sans MT"/>
            </w:rPr>
          </w:rPrChange>
        </w:rPr>
        <w:t xml:space="preserve">. </w:t>
      </w:r>
      <w:r w:rsidR="00FC1688" w:rsidRPr="00256197">
        <w:rPr>
          <w:rFonts w:cs="Times New Roman"/>
          <w:rPrChange w:id="1971" w:author="Urfels, Anton (IRRI)" w:date="2023-10-06T20:02:00Z">
            <w:rPr>
              <w:rFonts w:ascii="Gill Sans MT" w:hAnsi="Gill Sans MT"/>
            </w:rPr>
          </w:rPrChange>
        </w:rPr>
        <w:t xml:space="preserve">For farmer practice, the average and median WTP </w:t>
      </w:r>
      <w:r w:rsidR="003B043D" w:rsidRPr="00256197">
        <w:rPr>
          <w:rFonts w:cs="Times New Roman"/>
          <w:rPrChange w:id="1972" w:author="Urfels, Anton (IRRI)" w:date="2023-10-06T20:02:00Z">
            <w:rPr>
              <w:rFonts w:ascii="Gill Sans MT" w:hAnsi="Gill Sans MT"/>
            </w:rPr>
          </w:rPrChange>
        </w:rPr>
        <w:t xml:space="preserve">bounds (both lower and upper) are negative implying that </w:t>
      </w:r>
      <w:r w:rsidR="00CB71F2" w:rsidRPr="00256197">
        <w:rPr>
          <w:rFonts w:cs="Times New Roman"/>
          <w:rPrChange w:id="1973" w:author="Urfels, Anton (IRRI)" w:date="2023-10-06T20:02:00Z">
            <w:rPr>
              <w:rFonts w:ascii="Gill Sans MT" w:hAnsi="Gill Sans MT"/>
            </w:rPr>
          </w:rPrChange>
        </w:rPr>
        <w:t xml:space="preserve">farmers </w:t>
      </w:r>
      <w:del w:id="1974" w:author="Urfels, Anton (IRRI)" w:date="2023-10-07T15:07:00Z">
        <w:r w:rsidR="00CB71F2" w:rsidRPr="00256197" w:rsidDel="00F22B82">
          <w:rPr>
            <w:rFonts w:cs="Times New Roman"/>
            <w:rPrChange w:id="1975" w:author="Urfels, Anton (IRRI)" w:date="2023-10-06T20:02:00Z">
              <w:rPr>
                <w:rFonts w:ascii="Gill Sans MT" w:hAnsi="Gill Sans MT"/>
              </w:rPr>
            </w:rPrChange>
          </w:rPr>
          <w:delText>will have to be pai</w:delText>
        </w:r>
        <w:r w:rsidR="00274F3C" w:rsidRPr="00256197" w:rsidDel="00F22B82">
          <w:rPr>
            <w:rFonts w:cs="Times New Roman"/>
            <w:rPrChange w:id="1976" w:author="Urfels, Anton (IRRI)" w:date="2023-10-06T20:02:00Z">
              <w:rPr>
                <w:rFonts w:ascii="Gill Sans MT" w:hAnsi="Gill Sans MT"/>
              </w:rPr>
            </w:rPrChange>
          </w:rPr>
          <w:delText xml:space="preserve">d </w:delText>
        </w:r>
        <w:r w:rsidR="009A6AC2" w:rsidRPr="00256197" w:rsidDel="00F22B82">
          <w:rPr>
            <w:rFonts w:cs="Times New Roman"/>
            <w:rPrChange w:id="1977" w:author="Urfels, Anton (IRRI)" w:date="2023-10-06T20:02:00Z">
              <w:rPr>
                <w:rFonts w:ascii="Gill Sans MT" w:hAnsi="Gill Sans MT"/>
              </w:rPr>
            </w:rPrChange>
          </w:rPr>
          <w:delText xml:space="preserve">to be indifferent or prefer it as compared to fixed date with long duration </w:delText>
        </w:r>
        <w:r w:rsidR="00C7422E" w:rsidRPr="00256197" w:rsidDel="00F22B82">
          <w:rPr>
            <w:rFonts w:cs="Times New Roman"/>
            <w:rPrChange w:id="1978" w:author="Urfels, Anton (IRRI)" w:date="2023-10-06T20:02:00Z">
              <w:rPr>
                <w:rFonts w:ascii="Gill Sans MT" w:hAnsi="Gill Sans MT"/>
              </w:rPr>
            </w:rPrChange>
          </w:rPr>
          <w:delText>variety</w:delText>
        </w:r>
      </w:del>
      <w:ins w:id="1979" w:author="Urfels, Anton (IRRI)" w:date="2023-10-07T15:07:00Z">
        <w:r w:rsidR="00F22B82">
          <w:rPr>
            <w:rFonts w:cs="Times New Roman"/>
          </w:rPr>
          <w:t>are overall worse off using their current</w:t>
        </w:r>
      </w:ins>
      <w:r w:rsidR="00C7422E" w:rsidRPr="00256197">
        <w:rPr>
          <w:rFonts w:cs="Times New Roman"/>
          <w:rPrChange w:id="1980" w:author="Urfels, Anton (IRRI)" w:date="2023-10-06T20:02:00Z">
            <w:rPr>
              <w:rFonts w:ascii="Gill Sans MT" w:hAnsi="Gill Sans MT"/>
            </w:rPr>
          </w:rPrChange>
        </w:rPr>
        <w:t xml:space="preserve"> </w:t>
      </w:r>
      <w:del w:id="1981" w:author="Urfels, Anton (IRRI)" w:date="2023-10-07T15:07:00Z">
        <w:r w:rsidR="00C7422E" w:rsidRPr="00256197" w:rsidDel="00F22B82">
          <w:rPr>
            <w:rFonts w:cs="Times New Roman"/>
            <w:rPrChange w:id="1982" w:author="Urfels, Anton (IRRI)" w:date="2023-10-06T20:02:00Z">
              <w:rPr>
                <w:rFonts w:ascii="Gill Sans MT" w:hAnsi="Gill Sans MT"/>
              </w:rPr>
            </w:rPrChange>
          </w:rPr>
          <w:delText>planting s</w:delText>
        </w:r>
      </w:del>
      <w:ins w:id="1983" w:author="Urfels, Anton (IRRI)" w:date="2023-10-07T15:07:00Z">
        <w:r w:rsidR="00F22B82">
          <w:rPr>
            <w:rFonts w:cs="Times New Roman"/>
          </w:rPr>
          <w:t>rice planting strategies</w:t>
        </w:r>
      </w:ins>
      <w:del w:id="1984" w:author="Urfels, Anton (IRRI)" w:date="2023-10-07T15:07:00Z">
        <w:r w:rsidR="00C7422E" w:rsidRPr="00256197" w:rsidDel="00F22B82">
          <w:rPr>
            <w:rFonts w:cs="Times New Roman"/>
            <w:rPrChange w:id="1985" w:author="Urfels, Anton (IRRI)" w:date="2023-10-06T20:02:00Z">
              <w:rPr>
                <w:rFonts w:ascii="Gill Sans MT" w:hAnsi="Gill Sans MT"/>
              </w:rPr>
            </w:rPrChange>
          </w:rPr>
          <w:delText>trategy</w:delText>
        </w:r>
      </w:del>
      <w:r w:rsidR="00C7422E" w:rsidRPr="00256197">
        <w:rPr>
          <w:rFonts w:cs="Times New Roman"/>
          <w:rPrChange w:id="1986" w:author="Urfels, Anton (IRRI)" w:date="2023-10-06T20:02:00Z">
            <w:rPr>
              <w:rFonts w:ascii="Gill Sans MT" w:hAnsi="Gill Sans MT"/>
            </w:rPr>
          </w:rPrChange>
        </w:rPr>
        <w:t>.</w:t>
      </w:r>
      <w:del w:id="1987" w:author="Urfels, Anton (IRRI)" w:date="2023-10-07T15:07:00Z">
        <w:r w:rsidR="00C7422E" w:rsidRPr="00256197" w:rsidDel="00F22B82">
          <w:rPr>
            <w:rFonts w:cs="Times New Roman"/>
            <w:rPrChange w:id="1988" w:author="Urfels, Anton (IRRI)" w:date="2023-10-06T20:02:00Z">
              <w:rPr>
                <w:rFonts w:ascii="Gill Sans MT" w:hAnsi="Gill Sans MT"/>
              </w:rPr>
            </w:rPrChange>
          </w:rPr>
          <w:delText xml:space="preserve"> </w:delText>
        </w:r>
      </w:del>
    </w:p>
    <w:p w14:paraId="08065476" w14:textId="1F262FE6" w:rsidR="000C3D6A" w:rsidRPr="00256197" w:rsidRDefault="000C3D6A" w:rsidP="000C3D6A">
      <w:pPr>
        <w:rPr>
          <w:rFonts w:cs="Times New Roman"/>
          <w:rPrChange w:id="1989" w:author="Urfels, Anton (IRRI)" w:date="2023-10-06T20:02:00Z">
            <w:rPr>
              <w:rFonts w:ascii="Gill Sans MT" w:hAnsi="Gill Sans MT"/>
            </w:rPr>
          </w:rPrChange>
        </w:rPr>
      </w:pPr>
      <w:r w:rsidRPr="00256197">
        <w:rPr>
          <w:rFonts w:cs="Times New Roman"/>
          <w:rPrChange w:id="1990" w:author="Urfels, Anton (IRRI)" w:date="2023-10-06T20:02:00Z">
            <w:rPr>
              <w:rFonts w:ascii="Gill Sans MT" w:hAnsi="Gill Sans MT"/>
            </w:rPr>
          </w:rPrChange>
        </w:rPr>
        <w:t xml:space="preserve">Table </w:t>
      </w:r>
      <w:r w:rsidR="00CF209B" w:rsidRPr="00256197">
        <w:rPr>
          <w:rFonts w:cs="Times New Roman"/>
          <w:rPrChange w:id="1991" w:author="Urfels, Anton (IRRI)" w:date="2023-10-06T20:02:00Z">
            <w:rPr>
              <w:rFonts w:ascii="Gill Sans MT" w:hAnsi="Gill Sans MT"/>
            </w:rPr>
          </w:rPrChange>
        </w:rPr>
        <w:t>3</w:t>
      </w:r>
      <w:r w:rsidRPr="00256197">
        <w:rPr>
          <w:rFonts w:cs="Times New Roman"/>
          <w:rPrChange w:id="1992" w:author="Urfels, Anton (IRRI)" w:date="2023-10-06T20:02:00Z">
            <w:rPr>
              <w:rFonts w:ascii="Gill Sans MT" w:hAnsi="Gill Sans MT"/>
            </w:rPr>
          </w:rPrChange>
        </w:rPr>
        <w:t>:  Rice WTP bounds with fixed long as baseline</w:t>
      </w:r>
      <w:r w:rsidR="00471444" w:rsidRPr="00256197">
        <w:rPr>
          <w:rFonts w:cs="Times New Roman"/>
          <w:rPrChange w:id="1993" w:author="Urfels, Anton (IRRI)" w:date="2023-10-06T20:02:00Z">
            <w:rPr>
              <w:rFonts w:ascii="Gill Sans MT" w:hAnsi="Gill Sans MT"/>
            </w:rPr>
          </w:rPrChange>
        </w:rPr>
        <w:t>, IGP</w:t>
      </w:r>
    </w:p>
    <w:tbl>
      <w:tblPr>
        <w:tblStyle w:val="PlainTable2"/>
        <w:tblW w:w="5000" w:type="pct"/>
        <w:jc w:val="center"/>
        <w:tblLayout w:type="fixed"/>
        <w:tblLook w:val="0620" w:firstRow="1" w:lastRow="0" w:firstColumn="0" w:lastColumn="0" w:noHBand="1" w:noVBand="1"/>
      </w:tblPr>
      <w:tblGrid>
        <w:gridCol w:w="1276"/>
        <w:gridCol w:w="1738"/>
        <w:gridCol w:w="1002"/>
        <w:gridCol w:w="1002"/>
        <w:gridCol w:w="1002"/>
        <w:gridCol w:w="1002"/>
        <w:gridCol w:w="1002"/>
        <w:gridCol w:w="1002"/>
      </w:tblGrid>
      <w:tr w:rsidR="00D822AC" w:rsidRPr="00256197" w14:paraId="0A736F8B" w14:textId="77777777" w:rsidTr="00DB11CB">
        <w:trPr>
          <w:cnfStyle w:val="100000000000" w:firstRow="1" w:lastRow="0" w:firstColumn="0" w:lastColumn="0" w:oddVBand="0" w:evenVBand="0" w:oddHBand="0" w:evenHBand="0" w:firstRowFirstColumn="0" w:firstRowLastColumn="0" w:lastRowFirstColumn="0" w:lastRowLastColumn="0"/>
          <w:trHeight w:val="288"/>
          <w:jc w:val="center"/>
        </w:trPr>
        <w:tc>
          <w:tcPr>
            <w:tcW w:w="707" w:type="pct"/>
          </w:tcPr>
          <w:p w14:paraId="44D0BC74" w14:textId="77777777" w:rsidR="00D822AC" w:rsidRPr="00256197" w:rsidRDefault="00D822AC" w:rsidP="00DB11CB">
            <w:pPr>
              <w:spacing w:line="240" w:lineRule="auto"/>
              <w:rPr>
                <w:rFonts w:eastAsia="Times New Roman" w:cs="Times New Roman"/>
                <w:color w:val="000000"/>
                <w:sz w:val="20"/>
                <w:szCs w:val="20"/>
                <w:lang w:eastAsia="en-ZW"/>
                <w:rPrChange w:id="1994"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1995" w:author="Urfels, Anton (IRRI)" w:date="2023-10-06T20:02:00Z">
                  <w:rPr>
                    <w:rFonts w:ascii="Gill Sans MT" w:eastAsia="Times New Roman" w:hAnsi="Gill Sans MT" w:cs="Calibri"/>
                    <w:color w:val="000000"/>
                    <w:sz w:val="20"/>
                    <w:szCs w:val="20"/>
                    <w:lang w:eastAsia="en-ZW"/>
                  </w:rPr>
                </w:rPrChange>
              </w:rPr>
              <w:t>Bound</w:t>
            </w:r>
          </w:p>
        </w:tc>
        <w:tc>
          <w:tcPr>
            <w:tcW w:w="963" w:type="pct"/>
            <w:noWrap/>
            <w:hideMark/>
          </w:tcPr>
          <w:p w14:paraId="16DA9326" w14:textId="77777777" w:rsidR="00D822AC" w:rsidRPr="00256197" w:rsidRDefault="00D822AC" w:rsidP="00DB11CB">
            <w:pPr>
              <w:spacing w:line="240" w:lineRule="auto"/>
              <w:rPr>
                <w:rFonts w:eastAsia="Times New Roman" w:cs="Times New Roman"/>
                <w:color w:val="000000"/>
                <w:sz w:val="20"/>
                <w:szCs w:val="20"/>
                <w:lang w:eastAsia="en-ZW"/>
                <w:rPrChange w:id="1996"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1997" w:author="Urfels, Anton (IRRI)" w:date="2023-10-06T20:02:00Z">
                  <w:rPr>
                    <w:rFonts w:ascii="Gill Sans MT" w:eastAsia="Times New Roman" w:hAnsi="Gill Sans MT" w:cs="Calibri"/>
                    <w:color w:val="000000"/>
                    <w:sz w:val="20"/>
                    <w:szCs w:val="20"/>
                    <w:lang w:eastAsia="en-ZW"/>
                  </w:rPr>
                </w:rPrChange>
              </w:rPr>
              <w:t>Statistics</w:t>
            </w:r>
          </w:p>
        </w:tc>
        <w:tc>
          <w:tcPr>
            <w:tcW w:w="555" w:type="pct"/>
            <w:noWrap/>
            <w:hideMark/>
          </w:tcPr>
          <w:p w14:paraId="5A4BC696" w14:textId="77777777" w:rsidR="00D822AC" w:rsidRPr="00256197" w:rsidRDefault="00D822AC" w:rsidP="00DB11CB">
            <w:pPr>
              <w:spacing w:line="240" w:lineRule="auto"/>
              <w:jc w:val="right"/>
              <w:rPr>
                <w:rFonts w:eastAsia="Times New Roman" w:cs="Times New Roman"/>
                <w:color w:val="000000"/>
                <w:sz w:val="20"/>
                <w:szCs w:val="20"/>
                <w:lang w:eastAsia="en-ZW"/>
                <w:rPrChange w:id="1998"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1999" w:author="Urfels, Anton (IRRI)" w:date="2023-10-06T20:02:00Z">
                  <w:rPr>
                    <w:rFonts w:ascii="Gill Sans MT" w:eastAsia="Times New Roman" w:hAnsi="Gill Sans MT" w:cs="Calibri"/>
                    <w:color w:val="000000"/>
                    <w:sz w:val="20"/>
                    <w:szCs w:val="20"/>
                    <w:lang w:eastAsia="en-ZW"/>
                  </w:rPr>
                </w:rPrChange>
              </w:rPr>
              <w:t>S0-S1</w:t>
            </w:r>
          </w:p>
        </w:tc>
        <w:tc>
          <w:tcPr>
            <w:tcW w:w="555" w:type="pct"/>
            <w:noWrap/>
            <w:hideMark/>
          </w:tcPr>
          <w:p w14:paraId="280E41A9" w14:textId="77777777" w:rsidR="00D822AC" w:rsidRPr="00256197" w:rsidRDefault="00D822AC" w:rsidP="00DB11CB">
            <w:pPr>
              <w:spacing w:line="240" w:lineRule="auto"/>
              <w:jc w:val="right"/>
              <w:rPr>
                <w:rFonts w:eastAsia="Times New Roman" w:cs="Times New Roman"/>
                <w:color w:val="000000"/>
                <w:sz w:val="20"/>
                <w:szCs w:val="20"/>
                <w:lang w:eastAsia="en-ZW"/>
                <w:rPrChange w:id="2000"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001" w:author="Urfels, Anton (IRRI)" w:date="2023-10-06T20:02:00Z">
                  <w:rPr>
                    <w:rFonts w:ascii="Gill Sans MT" w:eastAsia="Times New Roman" w:hAnsi="Gill Sans MT" w:cs="Calibri"/>
                    <w:color w:val="000000"/>
                    <w:sz w:val="20"/>
                    <w:szCs w:val="20"/>
                    <w:lang w:eastAsia="en-ZW"/>
                  </w:rPr>
                </w:rPrChange>
              </w:rPr>
              <w:t>S2-S1</w:t>
            </w:r>
          </w:p>
        </w:tc>
        <w:tc>
          <w:tcPr>
            <w:tcW w:w="555" w:type="pct"/>
            <w:noWrap/>
            <w:hideMark/>
          </w:tcPr>
          <w:p w14:paraId="45F9A9B7" w14:textId="77777777" w:rsidR="00D822AC" w:rsidRPr="00256197" w:rsidRDefault="00D822AC" w:rsidP="00DB11CB">
            <w:pPr>
              <w:spacing w:line="240" w:lineRule="auto"/>
              <w:jc w:val="right"/>
              <w:rPr>
                <w:rFonts w:eastAsia="Times New Roman" w:cs="Times New Roman"/>
                <w:color w:val="000000"/>
                <w:sz w:val="20"/>
                <w:szCs w:val="20"/>
                <w:lang w:eastAsia="en-ZW"/>
                <w:rPrChange w:id="2002"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003" w:author="Urfels, Anton (IRRI)" w:date="2023-10-06T20:02:00Z">
                  <w:rPr>
                    <w:rFonts w:ascii="Gill Sans MT" w:eastAsia="Times New Roman" w:hAnsi="Gill Sans MT" w:cs="Calibri"/>
                    <w:color w:val="000000"/>
                    <w:sz w:val="20"/>
                    <w:szCs w:val="20"/>
                    <w:lang w:eastAsia="en-ZW"/>
                  </w:rPr>
                </w:rPrChange>
              </w:rPr>
              <w:t>S3-S1</w:t>
            </w:r>
          </w:p>
        </w:tc>
        <w:tc>
          <w:tcPr>
            <w:tcW w:w="555" w:type="pct"/>
            <w:noWrap/>
            <w:hideMark/>
          </w:tcPr>
          <w:p w14:paraId="15F0A999" w14:textId="77777777" w:rsidR="00D822AC" w:rsidRPr="00256197" w:rsidRDefault="00D822AC" w:rsidP="00DB11CB">
            <w:pPr>
              <w:spacing w:line="240" w:lineRule="auto"/>
              <w:jc w:val="right"/>
              <w:rPr>
                <w:rFonts w:eastAsia="Times New Roman" w:cs="Times New Roman"/>
                <w:color w:val="000000"/>
                <w:sz w:val="20"/>
                <w:szCs w:val="20"/>
                <w:lang w:eastAsia="en-ZW"/>
                <w:rPrChange w:id="2004"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005" w:author="Urfels, Anton (IRRI)" w:date="2023-10-06T20:02:00Z">
                  <w:rPr>
                    <w:rFonts w:ascii="Gill Sans MT" w:eastAsia="Times New Roman" w:hAnsi="Gill Sans MT" w:cs="Calibri"/>
                    <w:color w:val="000000"/>
                    <w:sz w:val="20"/>
                    <w:szCs w:val="20"/>
                    <w:lang w:eastAsia="en-ZW"/>
                  </w:rPr>
                </w:rPrChange>
              </w:rPr>
              <w:t>S4-S1</w:t>
            </w:r>
          </w:p>
        </w:tc>
        <w:tc>
          <w:tcPr>
            <w:tcW w:w="555" w:type="pct"/>
            <w:noWrap/>
            <w:hideMark/>
          </w:tcPr>
          <w:p w14:paraId="4CA71D6F" w14:textId="77777777" w:rsidR="00D822AC" w:rsidRPr="00256197" w:rsidRDefault="00D822AC" w:rsidP="00DB11CB">
            <w:pPr>
              <w:spacing w:line="240" w:lineRule="auto"/>
              <w:jc w:val="right"/>
              <w:rPr>
                <w:rFonts w:eastAsia="Times New Roman" w:cs="Times New Roman"/>
                <w:color w:val="000000"/>
                <w:sz w:val="20"/>
                <w:szCs w:val="20"/>
                <w:lang w:eastAsia="en-ZW"/>
                <w:rPrChange w:id="2006"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007" w:author="Urfels, Anton (IRRI)" w:date="2023-10-06T20:02:00Z">
                  <w:rPr>
                    <w:rFonts w:ascii="Gill Sans MT" w:eastAsia="Times New Roman" w:hAnsi="Gill Sans MT" w:cs="Calibri"/>
                    <w:color w:val="000000"/>
                    <w:sz w:val="20"/>
                    <w:szCs w:val="20"/>
                    <w:lang w:eastAsia="en-ZW"/>
                  </w:rPr>
                </w:rPrChange>
              </w:rPr>
              <w:t>S5-S1</w:t>
            </w:r>
          </w:p>
        </w:tc>
        <w:tc>
          <w:tcPr>
            <w:tcW w:w="555" w:type="pct"/>
            <w:noWrap/>
            <w:hideMark/>
          </w:tcPr>
          <w:p w14:paraId="422116C6" w14:textId="77777777" w:rsidR="00D822AC" w:rsidRPr="00256197" w:rsidRDefault="00D822AC" w:rsidP="00DB11CB">
            <w:pPr>
              <w:spacing w:line="240" w:lineRule="auto"/>
              <w:jc w:val="right"/>
              <w:rPr>
                <w:rFonts w:eastAsia="Times New Roman" w:cs="Times New Roman"/>
                <w:color w:val="000000"/>
                <w:sz w:val="20"/>
                <w:szCs w:val="20"/>
                <w:lang w:eastAsia="en-ZW"/>
                <w:rPrChange w:id="2008"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009" w:author="Urfels, Anton (IRRI)" w:date="2023-10-06T20:02:00Z">
                  <w:rPr>
                    <w:rFonts w:ascii="Gill Sans MT" w:eastAsia="Times New Roman" w:hAnsi="Gill Sans MT" w:cs="Calibri"/>
                    <w:color w:val="000000"/>
                    <w:sz w:val="20"/>
                    <w:szCs w:val="20"/>
                    <w:lang w:eastAsia="en-ZW"/>
                  </w:rPr>
                </w:rPrChange>
              </w:rPr>
              <w:t>S6-S1</w:t>
            </w:r>
          </w:p>
        </w:tc>
      </w:tr>
      <w:tr w:rsidR="005676F8" w:rsidRPr="00256197" w14:paraId="6727FB81" w14:textId="77777777" w:rsidTr="00DB11CB">
        <w:trPr>
          <w:trHeight w:val="288"/>
          <w:jc w:val="center"/>
        </w:trPr>
        <w:tc>
          <w:tcPr>
            <w:tcW w:w="707" w:type="pct"/>
            <w:vMerge w:val="restart"/>
          </w:tcPr>
          <w:p w14:paraId="098AD129" w14:textId="77777777" w:rsidR="005676F8" w:rsidRPr="00256197" w:rsidRDefault="005676F8" w:rsidP="005676F8">
            <w:pPr>
              <w:spacing w:line="240" w:lineRule="auto"/>
              <w:rPr>
                <w:rFonts w:eastAsia="Times New Roman" w:cs="Times New Roman"/>
                <w:color w:val="000000"/>
                <w:sz w:val="20"/>
                <w:szCs w:val="20"/>
                <w:lang w:eastAsia="en-ZW"/>
                <w:rPrChange w:id="2010"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011" w:author="Urfels, Anton (IRRI)" w:date="2023-10-06T20:02:00Z">
                  <w:rPr>
                    <w:rFonts w:ascii="Gill Sans MT" w:eastAsia="Times New Roman" w:hAnsi="Gill Sans MT" w:cs="Calibri"/>
                    <w:color w:val="000000"/>
                    <w:sz w:val="20"/>
                    <w:szCs w:val="20"/>
                    <w:lang w:eastAsia="en-ZW"/>
                  </w:rPr>
                </w:rPrChange>
              </w:rPr>
              <w:t>Upper bound</w:t>
            </w:r>
          </w:p>
        </w:tc>
        <w:tc>
          <w:tcPr>
            <w:tcW w:w="963" w:type="pct"/>
            <w:noWrap/>
            <w:hideMark/>
          </w:tcPr>
          <w:p w14:paraId="2D86C512" w14:textId="77777777" w:rsidR="005676F8" w:rsidRPr="00256197" w:rsidRDefault="005676F8" w:rsidP="005676F8">
            <w:pPr>
              <w:spacing w:line="240" w:lineRule="auto"/>
              <w:rPr>
                <w:rFonts w:eastAsia="Times New Roman" w:cs="Times New Roman"/>
                <w:color w:val="000000"/>
                <w:sz w:val="20"/>
                <w:szCs w:val="20"/>
                <w:lang w:eastAsia="en-ZW"/>
                <w:rPrChange w:id="2012"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013" w:author="Urfels, Anton (IRRI)" w:date="2023-10-06T20:02:00Z">
                  <w:rPr>
                    <w:rFonts w:ascii="Gill Sans MT" w:eastAsia="Times New Roman" w:hAnsi="Gill Sans MT" w:cs="Calibri"/>
                    <w:color w:val="000000"/>
                    <w:sz w:val="20"/>
                    <w:szCs w:val="20"/>
                    <w:lang w:eastAsia="en-ZW"/>
                  </w:rPr>
                </w:rPrChange>
              </w:rPr>
              <w:t>Mean</w:t>
            </w:r>
          </w:p>
        </w:tc>
        <w:tc>
          <w:tcPr>
            <w:tcW w:w="555" w:type="pct"/>
            <w:noWrap/>
            <w:vAlign w:val="bottom"/>
          </w:tcPr>
          <w:p w14:paraId="26431FB4" w14:textId="6F103FE6" w:rsidR="005676F8" w:rsidRPr="00256197" w:rsidRDefault="005676F8" w:rsidP="005676F8">
            <w:pPr>
              <w:spacing w:line="240" w:lineRule="auto"/>
              <w:jc w:val="right"/>
              <w:rPr>
                <w:rFonts w:cs="Times New Roman"/>
                <w:color w:val="000000"/>
                <w:sz w:val="20"/>
                <w:szCs w:val="20"/>
                <w:rPrChange w:id="2014"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015" w:author="Urfels, Anton (IRRI)" w:date="2023-10-06T20:02:00Z">
                  <w:rPr>
                    <w:rFonts w:ascii="Gill Sans MT" w:hAnsi="Gill Sans MT" w:cs="Calibri"/>
                    <w:color w:val="000000"/>
                    <w:sz w:val="20"/>
                    <w:szCs w:val="20"/>
                  </w:rPr>
                </w:rPrChange>
              </w:rPr>
              <w:t>-1.03</w:t>
            </w:r>
          </w:p>
        </w:tc>
        <w:tc>
          <w:tcPr>
            <w:tcW w:w="555" w:type="pct"/>
            <w:noWrap/>
            <w:vAlign w:val="bottom"/>
          </w:tcPr>
          <w:p w14:paraId="7823FFE6" w14:textId="5D7043D4" w:rsidR="005676F8" w:rsidRPr="00256197" w:rsidRDefault="005676F8" w:rsidP="005676F8">
            <w:pPr>
              <w:spacing w:line="240" w:lineRule="auto"/>
              <w:jc w:val="right"/>
              <w:rPr>
                <w:rFonts w:cs="Times New Roman"/>
                <w:color w:val="000000"/>
                <w:sz w:val="20"/>
                <w:szCs w:val="20"/>
                <w:rPrChange w:id="2016"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017" w:author="Urfels, Anton (IRRI)" w:date="2023-10-06T20:02:00Z">
                  <w:rPr>
                    <w:rFonts w:ascii="Gill Sans MT" w:hAnsi="Gill Sans MT" w:cs="Calibri"/>
                    <w:color w:val="000000"/>
                    <w:sz w:val="20"/>
                    <w:szCs w:val="20"/>
                  </w:rPr>
                </w:rPrChange>
              </w:rPr>
              <w:t>1.90</w:t>
            </w:r>
          </w:p>
        </w:tc>
        <w:tc>
          <w:tcPr>
            <w:tcW w:w="555" w:type="pct"/>
            <w:noWrap/>
            <w:vAlign w:val="bottom"/>
          </w:tcPr>
          <w:p w14:paraId="181D0DA6" w14:textId="36E6FDCC" w:rsidR="005676F8" w:rsidRPr="00256197" w:rsidRDefault="005676F8" w:rsidP="005676F8">
            <w:pPr>
              <w:spacing w:line="240" w:lineRule="auto"/>
              <w:jc w:val="right"/>
              <w:rPr>
                <w:rFonts w:cs="Times New Roman"/>
                <w:color w:val="000000"/>
                <w:sz w:val="20"/>
                <w:szCs w:val="20"/>
                <w:rPrChange w:id="2018"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019" w:author="Urfels, Anton (IRRI)" w:date="2023-10-06T20:02:00Z">
                  <w:rPr>
                    <w:rFonts w:ascii="Gill Sans MT" w:hAnsi="Gill Sans MT" w:cs="Calibri"/>
                    <w:color w:val="000000"/>
                    <w:sz w:val="20"/>
                    <w:szCs w:val="20"/>
                  </w:rPr>
                </w:rPrChange>
              </w:rPr>
              <w:t>0.76</w:t>
            </w:r>
          </w:p>
        </w:tc>
        <w:tc>
          <w:tcPr>
            <w:tcW w:w="555" w:type="pct"/>
            <w:noWrap/>
            <w:vAlign w:val="bottom"/>
          </w:tcPr>
          <w:p w14:paraId="2DA14CC8" w14:textId="56A35685" w:rsidR="005676F8" w:rsidRPr="00256197" w:rsidRDefault="005676F8" w:rsidP="005676F8">
            <w:pPr>
              <w:spacing w:line="240" w:lineRule="auto"/>
              <w:jc w:val="right"/>
              <w:rPr>
                <w:rFonts w:cs="Times New Roman"/>
                <w:color w:val="000000"/>
                <w:sz w:val="20"/>
                <w:szCs w:val="20"/>
                <w:rPrChange w:id="2020"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021" w:author="Urfels, Anton (IRRI)" w:date="2023-10-06T20:02:00Z">
                  <w:rPr>
                    <w:rFonts w:ascii="Gill Sans MT" w:hAnsi="Gill Sans MT" w:cs="Calibri"/>
                    <w:color w:val="000000"/>
                    <w:sz w:val="20"/>
                    <w:szCs w:val="20"/>
                  </w:rPr>
                </w:rPrChange>
              </w:rPr>
              <w:t>0.41</w:t>
            </w:r>
          </w:p>
        </w:tc>
        <w:tc>
          <w:tcPr>
            <w:tcW w:w="555" w:type="pct"/>
            <w:noWrap/>
            <w:vAlign w:val="bottom"/>
          </w:tcPr>
          <w:p w14:paraId="200B6655" w14:textId="533B1D3C" w:rsidR="005676F8" w:rsidRPr="00256197" w:rsidRDefault="005676F8" w:rsidP="005676F8">
            <w:pPr>
              <w:spacing w:line="240" w:lineRule="auto"/>
              <w:jc w:val="right"/>
              <w:rPr>
                <w:rFonts w:cs="Times New Roman"/>
                <w:color w:val="000000"/>
                <w:sz w:val="20"/>
                <w:szCs w:val="20"/>
                <w:rPrChange w:id="2022"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023" w:author="Urfels, Anton (IRRI)" w:date="2023-10-06T20:02:00Z">
                  <w:rPr>
                    <w:rFonts w:ascii="Gill Sans MT" w:hAnsi="Gill Sans MT" w:cs="Calibri"/>
                    <w:color w:val="000000"/>
                    <w:sz w:val="20"/>
                    <w:szCs w:val="20"/>
                  </w:rPr>
                </w:rPrChange>
              </w:rPr>
              <w:t>1.32</w:t>
            </w:r>
          </w:p>
        </w:tc>
        <w:tc>
          <w:tcPr>
            <w:tcW w:w="555" w:type="pct"/>
            <w:noWrap/>
            <w:vAlign w:val="bottom"/>
          </w:tcPr>
          <w:p w14:paraId="70617DE7" w14:textId="1DDD5660" w:rsidR="005676F8" w:rsidRPr="00256197" w:rsidRDefault="005676F8" w:rsidP="005676F8">
            <w:pPr>
              <w:spacing w:line="240" w:lineRule="auto"/>
              <w:jc w:val="right"/>
              <w:rPr>
                <w:rFonts w:cs="Times New Roman"/>
                <w:color w:val="000000"/>
                <w:sz w:val="20"/>
                <w:szCs w:val="20"/>
                <w:rPrChange w:id="2024"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025" w:author="Urfels, Anton (IRRI)" w:date="2023-10-06T20:02:00Z">
                  <w:rPr>
                    <w:rFonts w:ascii="Gill Sans MT" w:hAnsi="Gill Sans MT" w:cs="Calibri"/>
                    <w:color w:val="000000"/>
                    <w:sz w:val="20"/>
                    <w:szCs w:val="20"/>
                  </w:rPr>
                </w:rPrChange>
              </w:rPr>
              <w:t>1.01</w:t>
            </w:r>
          </w:p>
        </w:tc>
      </w:tr>
      <w:tr w:rsidR="005676F8" w:rsidRPr="00256197" w14:paraId="27646920" w14:textId="77777777" w:rsidTr="00DB11CB">
        <w:trPr>
          <w:trHeight w:val="288"/>
          <w:jc w:val="center"/>
        </w:trPr>
        <w:tc>
          <w:tcPr>
            <w:tcW w:w="707" w:type="pct"/>
            <w:vMerge/>
          </w:tcPr>
          <w:p w14:paraId="03E875FC" w14:textId="77777777" w:rsidR="005676F8" w:rsidRPr="00256197" w:rsidRDefault="005676F8" w:rsidP="005676F8">
            <w:pPr>
              <w:spacing w:line="240" w:lineRule="auto"/>
              <w:rPr>
                <w:rFonts w:eastAsia="Times New Roman" w:cs="Times New Roman"/>
                <w:color w:val="000000"/>
                <w:sz w:val="20"/>
                <w:szCs w:val="20"/>
                <w:lang w:eastAsia="en-ZW"/>
                <w:rPrChange w:id="2026"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0802EA2A" w14:textId="77777777" w:rsidR="005676F8" w:rsidRPr="00256197" w:rsidRDefault="005676F8" w:rsidP="005676F8">
            <w:pPr>
              <w:spacing w:line="240" w:lineRule="auto"/>
              <w:rPr>
                <w:rFonts w:eastAsia="Times New Roman" w:cs="Times New Roman"/>
                <w:color w:val="000000"/>
                <w:sz w:val="20"/>
                <w:szCs w:val="20"/>
                <w:lang w:eastAsia="en-ZW"/>
                <w:rPrChange w:id="2027" w:author="Urfels, Anton (IRRI)" w:date="2023-10-06T20:02:00Z">
                  <w:rPr>
                    <w:rFonts w:ascii="Gill Sans MT" w:eastAsia="Times New Roman" w:hAnsi="Gill Sans MT" w:cs="Calibri"/>
                    <w:color w:val="000000"/>
                    <w:sz w:val="20"/>
                    <w:szCs w:val="20"/>
                    <w:lang w:eastAsia="en-ZW"/>
                  </w:rPr>
                </w:rPrChange>
              </w:rPr>
            </w:pPr>
            <w:proofErr w:type="spellStart"/>
            <w:r w:rsidRPr="00256197">
              <w:rPr>
                <w:rFonts w:eastAsia="Times New Roman" w:cs="Times New Roman"/>
                <w:color w:val="000000"/>
                <w:sz w:val="20"/>
                <w:szCs w:val="20"/>
                <w:lang w:eastAsia="en-ZW"/>
                <w:rPrChange w:id="2028" w:author="Urfels, Anton (IRRI)" w:date="2023-10-06T20:02:00Z">
                  <w:rPr>
                    <w:rFonts w:ascii="Gill Sans MT" w:eastAsia="Times New Roman" w:hAnsi="Gill Sans MT" w:cs="Calibri"/>
                    <w:color w:val="000000"/>
                    <w:sz w:val="20"/>
                    <w:szCs w:val="20"/>
                    <w:lang w:eastAsia="en-ZW"/>
                  </w:rPr>
                </w:rPrChange>
              </w:rPr>
              <w:t>Std.Dev</w:t>
            </w:r>
            <w:proofErr w:type="spellEnd"/>
          </w:p>
        </w:tc>
        <w:tc>
          <w:tcPr>
            <w:tcW w:w="555" w:type="pct"/>
            <w:noWrap/>
            <w:vAlign w:val="bottom"/>
          </w:tcPr>
          <w:p w14:paraId="72DE07C6" w14:textId="4F47509B" w:rsidR="005676F8" w:rsidRPr="00256197" w:rsidRDefault="005676F8" w:rsidP="005676F8">
            <w:pPr>
              <w:spacing w:line="240" w:lineRule="auto"/>
              <w:jc w:val="right"/>
              <w:rPr>
                <w:rFonts w:cs="Times New Roman"/>
                <w:color w:val="000000"/>
                <w:sz w:val="20"/>
                <w:szCs w:val="20"/>
                <w:rPrChange w:id="2029"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030" w:author="Urfels, Anton (IRRI)" w:date="2023-10-06T20:02:00Z">
                  <w:rPr>
                    <w:rFonts w:ascii="Gill Sans MT" w:hAnsi="Gill Sans MT" w:cs="Calibri"/>
                    <w:color w:val="000000"/>
                    <w:sz w:val="20"/>
                    <w:szCs w:val="20"/>
                  </w:rPr>
                </w:rPrChange>
              </w:rPr>
              <w:t>1.36</w:t>
            </w:r>
          </w:p>
        </w:tc>
        <w:tc>
          <w:tcPr>
            <w:tcW w:w="555" w:type="pct"/>
            <w:noWrap/>
            <w:vAlign w:val="bottom"/>
          </w:tcPr>
          <w:p w14:paraId="4ADD31D0" w14:textId="7DEC18D4" w:rsidR="005676F8" w:rsidRPr="00256197" w:rsidRDefault="005676F8" w:rsidP="005676F8">
            <w:pPr>
              <w:spacing w:line="240" w:lineRule="auto"/>
              <w:jc w:val="right"/>
              <w:rPr>
                <w:rFonts w:cs="Times New Roman"/>
                <w:color w:val="000000"/>
                <w:sz w:val="20"/>
                <w:szCs w:val="20"/>
                <w:rPrChange w:id="2031"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032" w:author="Urfels, Anton (IRRI)" w:date="2023-10-06T20:02:00Z">
                  <w:rPr>
                    <w:rFonts w:ascii="Gill Sans MT" w:hAnsi="Gill Sans MT" w:cs="Calibri"/>
                    <w:color w:val="000000"/>
                    <w:sz w:val="20"/>
                    <w:szCs w:val="20"/>
                  </w:rPr>
                </w:rPrChange>
              </w:rPr>
              <w:t>1.75</w:t>
            </w:r>
          </w:p>
        </w:tc>
        <w:tc>
          <w:tcPr>
            <w:tcW w:w="555" w:type="pct"/>
            <w:noWrap/>
            <w:vAlign w:val="bottom"/>
          </w:tcPr>
          <w:p w14:paraId="22CCCE35" w14:textId="65818B01" w:rsidR="005676F8" w:rsidRPr="00256197" w:rsidRDefault="005676F8" w:rsidP="005676F8">
            <w:pPr>
              <w:spacing w:line="240" w:lineRule="auto"/>
              <w:jc w:val="right"/>
              <w:rPr>
                <w:rFonts w:cs="Times New Roman"/>
                <w:color w:val="000000"/>
                <w:sz w:val="20"/>
                <w:szCs w:val="20"/>
                <w:rPrChange w:id="2033"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034" w:author="Urfels, Anton (IRRI)" w:date="2023-10-06T20:02:00Z">
                  <w:rPr>
                    <w:rFonts w:ascii="Gill Sans MT" w:hAnsi="Gill Sans MT" w:cs="Calibri"/>
                    <w:color w:val="000000"/>
                    <w:sz w:val="20"/>
                    <w:szCs w:val="20"/>
                  </w:rPr>
                </w:rPrChange>
              </w:rPr>
              <w:t>2.50</w:t>
            </w:r>
          </w:p>
        </w:tc>
        <w:tc>
          <w:tcPr>
            <w:tcW w:w="555" w:type="pct"/>
            <w:noWrap/>
            <w:vAlign w:val="bottom"/>
          </w:tcPr>
          <w:p w14:paraId="260F9255" w14:textId="35BE874C" w:rsidR="005676F8" w:rsidRPr="00256197" w:rsidRDefault="005676F8" w:rsidP="005676F8">
            <w:pPr>
              <w:spacing w:line="240" w:lineRule="auto"/>
              <w:jc w:val="right"/>
              <w:rPr>
                <w:rFonts w:cs="Times New Roman"/>
                <w:color w:val="000000"/>
                <w:sz w:val="20"/>
                <w:szCs w:val="20"/>
                <w:rPrChange w:id="2035"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036" w:author="Urfels, Anton (IRRI)" w:date="2023-10-06T20:02:00Z">
                  <w:rPr>
                    <w:rFonts w:ascii="Gill Sans MT" w:hAnsi="Gill Sans MT" w:cs="Calibri"/>
                    <w:color w:val="000000"/>
                    <w:sz w:val="20"/>
                    <w:szCs w:val="20"/>
                  </w:rPr>
                </w:rPrChange>
              </w:rPr>
              <w:t>2.38</w:t>
            </w:r>
          </w:p>
        </w:tc>
        <w:tc>
          <w:tcPr>
            <w:tcW w:w="555" w:type="pct"/>
            <w:noWrap/>
            <w:vAlign w:val="bottom"/>
          </w:tcPr>
          <w:p w14:paraId="3E6DA0DE" w14:textId="69593198" w:rsidR="005676F8" w:rsidRPr="00256197" w:rsidRDefault="005676F8" w:rsidP="005676F8">
            <w:pPr>
              <w:spacing w:line="240" w:lineRule="auto"/>
              <w:jc w:val="right"/>
              <w:rPr>
                <w:rFonts w:cs="Times New Roman"/>
                <w:color w:val="000000"/>
                <w:sz w:val="20"/>
                <w:szCs w:val="20"/>
                <w:rPrChange w:id="2037"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038" w:author="Urfels, Anton (IRRI)" w:date="2023-10-06T20:02:00Z">
                  <w:rPr>
                    <w:rFonts w:ascii="Gill Sans MT" w:hAnsi="Gill Sans MT" w:cs="Calibri"/>
                    <w:color w:val="000000"/>
                    <w:sz w:val="20"/>
                    <w:szCs w:val="20"/>
                  </w:rPr>
                </w:rPrChange>
              </w:rPr>
              <w:t>1.79</w:t>
            </w:r>
          </w:p>
        </w:tc>
        <w:tc>
          <w:tcPr>
            <w:tcW w:w="555" w:type="pct"/>
            <w:noWrap/>
            <w:vAlign w:val="bottom"/>
          </w:tcPr>
          <w:p w14:paraId="0EC14443" w14:textId="1DD07CE5" w:rsidR="005676F8" w:rsidRPr="00256197" w:rsidRDefault="005676F8" w:rsidP="005676F8">
            <w:pPr>
              <w:spacing w:line="240" w:lineRule="auto"/>
              <w:jc w:val="right"/>
              <w:rPr>
                <w:rFonts w:cs="Times New Roman"/>
                <w:color w:val="000000"/>
                <w:sz w:val="20"/>
                <w:szCs w:val="20"/>
                <w:rPrChange w:id="2039"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040" w:author="Urfels, Anton (IRRI)" w:date="2023-10-06T20:02:00Z">
                  <w:rPr>
                    <w:rFonts w:ascii="Gill Sans MT" w:hAnsi="Gill Sans MT" w:cs="Calibri"/>
                    <w:color w:val="000000"/>
                    <w:sz w:val="20"/>
                    <w:szCs w:val="20"/>
                  </w:rPr>
                </w:rPrChange>
              </w:rPr>
              <w:t>1.76</w:t>
            </w:r>
          </w:p>
        </w:tc>
      </w:tr>
      <w:tr w:rsidR="005676F8" w:rsidRPr="00256197" w14:paraId="1E78F910" w14:textId="77777777" w:rsidTr="00DB11CB">
        <w:trPr>
          <w:trHeight w:val="288"/>
          <w:jc w:val="center"/>
        </w:trPr>
        <w:tc>
          <w:tcPr>
            <w:tcW w:w="707" w:type="pct"/>
            <w:vMerge/>
          </w:tcPr>
          <w:p w14:paraId="5221BF99" w14:textId="77777777" w:rsidR="005676F8" w:rsidRPr="00256197" w:rsidRDefault="005676F8" w:rsidP="005676F8">
            <w:pPr>
              <w:spacing w:line="240" w:lineRule="auto"/>
              <w:rPr>
                <w:rFonts w:eastAsia="Times New Roman" w:cs="Times New Roman"/>
                <w:color w:val="000000"/>
                <w:sz w:val="20"/>
                <w:szCs w:val="20"/>
                <w:lang w:eastAsia="en-ZW"/>
                <w:rPrChange w:id="2041"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73C03BA7" w14:textId="77777777" w:rsidR="005676F8" w:rsidRPr="00256197" w:rsidRDefault="005676F8" w:rsidP="005676F8">
            <w:pPr>
              <w:spacing w:line="240" w:lineRule="auto"/>
              <w:rPr>
                <w:rFonts w:eastAsia="Times New Roman" w:cs="Times New Roman"/>
                <w:color w:val="000000"/>
                <w:sz w:val="20"/>
                <w:szCs w:val="20"/>
                <w:lang w:eastAsia="en-ZW"/>
                <w:rPrChange w:id="2042"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043" w:author="Urfels, Anton (IRRI)" w:date="2023-10-06T20:02:00Z">
                  <w:rPr>
                    <w:rFonts w:ascii="Gill Sans MT" w:eastAsia="Times New Roman" w:hAnsi="Gill Sans MT" w:cs="Calibri"/>
                    <w:color w:val="000000"/>
                    <w:sz w:val="20"/>
                    <w:szCs w:val="20"/>
                    <w:lang w:eastAsia="en-ZW"/>
                  </w:rPr>
                </w:rPrChange>
              </w:rPr>
              <w:t>Min</w:t>
            </w:r>
          </w:p>
        </w:tc>
        <w:tc>
          <w:tcPr>
            <w:tcW w:w="555" w:type="pct"/>
            <w:noWrap/>
            <w:vAlign w:val="bottom"/>
          </w:tcPr>
          <w:p w14:paraId="30BD652A" w14:textId="62542D83" w:rsidR="005676F8" w:rsidRPr="00256197" w:rsidRDefault="005676F8" w:rsidP="005676F8">
            <w:pPr>
              <w:spacing w:line="240" w:lineRule="auto"/>
              <w:jc w:val="right"/>
              <w:rPr>
                <w:rFonts w:cs="Times New Roman"/>
                <w:color w:val="000000"/>
                <w:sz w:val="20"/>
                <w:szCs w:val="20"/>
                <w:rPrChange w:id="2044"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045" w:author="Urfels, Anton (IRRI)" w:date="2023-10-06T20:02:00Z">
                  <w:rPr>
                    <w:rFonts w:ascii="Gill Sans MT" w:hAnsi="Gill Sans MT" w:cs="Calibri"/>
                    <w:color w:val="000000"/>
                    <w:sz w:val="20"/>
                    <w:szCs w:val="20"/>
                  </w:rPr>
                </w:rPrChange>
              </w:rPr>
              <w:t>-5.65</w:t>
            </w:r>
          </w:p>
        </w:tc>
        <w:tc>
          <w:tcPr>
            <w:tcW w:w="555" w:type="pct"/>
            <w:noWrap/>
            <w:vAlign w:val="bottom"/>
          </w:tcPr>
          <w:p w14:paraId="6CDEBA85" w14:textId="5262F000" w:rsidR="005676F8" w:rsidRPr="00256197" w:rsidRDefault="005676F8" w:rsidP="005676F8">
            <w:pPr>
              <w:spacing w:line="240" w:lineRule="auto"/>
              <w:jc w:val="right"/>
              <w:rPr>
                <w:rFonts w:cs="Times New Roman"/>
                <w:color w:val="000000"/>
                <w:sz w:val="20"/>
                <w:szCs w:val="20"/>
                <w:rPrChange w:id="2046"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047" w:author="Urfels, Anton (IRRI)" w:date="2023-10-06T20:02:00Z">
                  <w:rPr>
                    <w:rFonts w:ascii="Gill Sans MT" w:hAnsi="Gill Sans MT" w:cs="Calibri"/>
                    <w:color w:val="000000"/>
                    <w:sz w:val="20"/>
                    <w:szCs w:val="20"/>
                  </w:rPr>
                </w:rPrChange>
              </w:rPr>
              <w:t>-2.47</w:t>
            </w:r>
          </w:p>
        </w:tc>
        <w:tc>
          <w:tcPr>
            <w:tcW w:w="555" w:type="pct"/>
            <w:noWrap/>
            <w:vAlign w:val="bottom"/>
          </w:tcPr>
          <w:p w14:paraId="37A67E59" w14:textId="389E220B" w:rsidR="005676F8" w:rsidRPr="00256197" w:rsidRDefault="005676F8" w:rsidP="005676F8">
            <w:pPr>
              <w:spacing w:line="240" w:lineRule="auto"/>
              <w:jc w:val="right"/>
              <w:rPr>
                <w:rFonts w:cs="Times New Roman"/>
                <w:color w:val="000000"/>
                <w:sz w:val="20"/>
                <w:szCs w:val="20"/>
                <w:rPrChange w:id="2048"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049" w:author="Urfels, Anton (IRRI)" w:date="2023-10-06T20:02:00Z">
                  <w:rPr>
                    <w:rFonts w:ascii="Gill Sans MT" w:hAnsi="Gill Sans MT" w:cs="Calibri"/>
                    <w:color w:val="000000"/>
                    <w:sz w:val="20"/>
                    <w:szCs w:val="20"/>
                  </w:rPr>
                </w:rPrChange>
              </w:rPr>
              <w:t>-5.58</w:t>
            </w:r>
          </w:p>
        </w:tc>
        <w:tc>
          <w:tcPr>
            <w:tcW w:w="555" w:type="pct"/>
            <w:noWrap/>
            <w:vAlign w:val="bottom"/>
          </w:tcPr>
          <w:p w14:paraId="0949E3E4" w14:textId="258CC502" w:rsidR="005676F8" w:rsidRPr="00256197" w:rsidRDefault="005676F8" w:rsidP="005676F8">
            <w:pPr>
              <w:spacing w:line="240" w:lineRule="auto"/>
              <w:jc w:val="right"/>
              <w:rPr>
                <w:rFonts w:cs="Times New Roman"/>
                <w:color w:val="000000"/>
                <w:sz w:val="20"/>
                <w:szCs w:val="20"/>
                <w:rPrChange w:id="2050"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051" w:author="Urfels, Anton (IRRI)" w:date="2023-10-06T20:02:00Z">
                  <w:rPr>
                    <w:rFonts w:ascii="Gill Sans MT" w:hAnsi="Gill Sans MT" w:cs="Calibri"/>
                    <w:color w:val="000000"/>
                    <w:sz w:val="20"/>
                    <w:szCs w:val="20"/>
                  </w:rPr>
                </w:rPrChange>
              </w:rPr>
              <w:t>-5.65</w:t>
            </w:r>
          </w:p>
        </w:tc>
        <w:tc>
          <w:tcPr>
            <w:tcW w:w="555" w:type="pct"/>
            <w:noWrap/>
            <w:vAlign w:val="bottom"/>
          </w:tcPr>
          <w:p w14:paraId="72B86735" w14:textId="246E9C5E" w:rsidR="005676F8" w:rsidRPr="00256197" w:rsidRDefault="005676F8" w:rsidP="005676F8">
            <w:pPr>
              <w:spacing w:line="240" w:lineRule="auto"/>
              <w:jc w:val="right"/>
              <w:rPr>
                <w:rFonts w:cs="Times New Roman"/>
                <w:color w:val="000000"/>
                <w:sz w:val="20"/>
                <w:szCs w:val="20"/>
                <w:rPrChange w:id="2052"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053" w:author="Urfels, Anton (IRRI)" w:date="2023-10-06T20:02:00Z">
                  <w:rPr>
                    <w:rFonts w:ascii="Gill Sans MT" w:hAnsi="Gill Sans MT" w:cs="Calibri"/>
                    <w:color w:val="000000"/>
                    <w:sz w:val="20"/>
                    <w:szCs w:val="20"/>
                  </w:rPr>
                </w:rPrChange>
              </w:rPr>
              <w:t>-4.23</w:t>
            </w:r>
          </w:p>
        </w:tc>
        <w:tc>
          <w:tcPr>
            <w:tcW w:w="555" w:type="pct"/>
            <w:noWrap/>
            <w:vAlign w:val="bottom"/>
          </w:tcPr>
          <w:p w14:paraId="275C641A" w14:textId="4271964B" w:rsidR="005676F8" w:rsidRPr="00256197" w:rsidRDefault="005676F8" w:rsidP="005676F8">
            <w:pPr>
              <w:spacing w:line="240" w:lineRule="auto"/>
              <w:jc w:val="right"/>
              <w:rPr>
                <w:rFonts w:cs="Times New Roman"/>
                <w:color w:val="000000"/>
                <w:sz w:val="20"/>
                <w:szCs w:val="20"/>
                <w:rPrChange w:id="2054"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055" w:author="Urfels, Anton (IRRI)" w:date="2023-10-06T20:02:00Z">
                  <w:rPr>
                    <w:rFonts w:ascii="Gill Sans MT" w:hAnsi="Gill Sans MT" w:cs="Calibri"/>
                    <w:color w:val="000000"/>
                    <w:sz w:val="20"/>
                    <w:szCs w:val="20"/>
                  </w:rPr>
                </w:rPrChange>
              </w:rPr>
              <w:t>-4.38</w:t>
            </w:r>
          </w:p>
        </w:tc>
      </w:tr>
      <w:tr w:rsidR="005676F8" w:rsidRPr="00256197" w14:paraId="781748BD" w14:textId="77777777" w:rsidTr="00DB11CB">
        <w:trPr>
          <w:trHeight w:val="288"/>
          <w:jc w:val="center"/>
        </w:trPr>
        <w:tc>
          <w:tcPr>
            <w:tcW w:w="707" w:type="pct"/>
            <w:vMerge/>
          </w:tcPr>
          <w:p w14:paraId="21F79675" w14:textId="77777777" w:rsidR="005676F8" w:rsidRPr="00256197" w:rsidRDefault="005676F8" w:rsidP="005676F8">
            <w:pPr>
              <w:spacing w:line="240" w:lineRule="auto"/>
              <w:rPr>
                <w:rFonts w:eastAsia="Times New Roman" w:cs="Times New Roman"/>
                <w:color w:val="000000"/>
                <w:sz w:val="20"/>
                <w:szCs w:val="20"/>
                <w:lang w:eastAsia="en-ZW"/>
                <w:rPrChange w:id="2056"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3253D076" w14:textId="77777777" w:rsidR="005676F8" w:rsidRPr="00256197" w:rsidRDefault="005676F8" w:rsidP="005676F8">
            <w:pPr>
              <w:spacing w:line="240" w:lineRule="auto"/>
              <w:rPr>
                <w:rFonts w:eastAsia="Times New Roman" w:cs="Times New Roman"/>
                <w:color w:val="000000"/>
                <w:sz w:val="20"/>
                <w:szCs w:val="20"/>
                <w:lang w:eastAsia="en-ZW"/>
                <w:rPrChange w:id="2057"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058" w:author="Urfels, Anton (IRRI)" w:date="2023-10-06T20:02:00Z">
                  <w:rPr>
                    <w:rFonts w:ascii="Gill Sans MT" w:eastAsia="Times New Roman" w:hAnsi="Gill Sans MT" w:cs="Calibri"/>
                    <w:color w:val="000000"/>
                    <w:sz w:val="20"/>
                    <w:szCs w:val="20"/>
                    <w:lang w:eastAsia="en-ZW"/>
                  </w:rPr>
                </w:rPrChange>
              </w:rPr>
              <w:t>10</w:t>
            </w:r>
            <w:r w:rsidRPr="00FE6323">
              <w:rPr>
                <w:rFonts w:eastAsia="Times New Roman" w:cs="Times New Roman"/>
                <w:color w:val="000000"/>
                <w:sz w:val="20"/>
                <w:szCs w:val="20"/>
                <w:vertAlign w:val="superscript"/>
                <w:lang w:eastAsia="en-ZW"/>
                <w:rPrChange w:id="2059" w:author="MKONDIWA, Maxwell (CIMMYT-India)" w:date="2023-10-08T10:54:00Z">
                  <w:rPr>
                    <w:rFonts w:ascii="Gill Sans MT" w:eastAsia="Times New Roman" w:hAnsi="Gill Sans MT" w:cs="Calibri"/>
                    <w:color w:val="000000"/>
                    <w:sz w:val="20"/>
                    <w:szCs w:val="20"/>
                    <w:lang w:eastAsia="en-ZW"/>
                  </w:rPr>
                </w:rPrChange>
              </w:rPr>
              <w:t>th</w:t>
            </w:r>
            <w:r w:rsidRPr="00256197">
              <w:rPr>
                <w:rFonts w:eastAsia="Times New Roman" w:cs="Times New Roman"/>
                <w:color w:val="000000"/>
                <w:sz w:val="20"/>
                <w:szCs w:val="20"/>
                <w:lang w:eastAsia="en-ZW"/>
                <w:rPrChange w:id="2060" w:author="Urfels, Anton (IRRI)" w:date="2023-10-06T20:02:00Z">
                  <w:rPr>
                    <w:rFonts w:ascii="Gill Sans MT" w:eastAsia="Times New Roman" w:hAnsi="Gill Sans MT" w:cs="Calibri"/>
                    <w:color w:val="000000"/>
                    <w:sz w:val="20"/>
                    <w:szCs w:val="20"/>
                    <w:lang w:eastAsia="en-ZW"/>
                  </w:rPr>
                </w:rPrChange>
              </w:rPr>
              <w:t xml:space="preserve"> percentile</w:t>
            </w:r>
          </w:p>
        </w:tc>
        <w:tc>
          <w:tcPr>
            <w:tcW w:w="555" w:type="pct"/>
            <w:noWrap/>
            <w:vAlign w:val="bottom"/>
          </w:tcPr>
          <w:p w14:paraId="5470FD0F" w14:textId="1A9F946A" w:rsidR="005676F8" w:rsidRPr="00256197" w:rsidRDefault="005676F8" w:rsidP="005676F8">
            <w:pPr>
              <w:spacing w:line="240" w:lineRule="auto"/>
              <w:jc w:val="right"/>
              <w:rPr>
                <w:rFonts w:cs="Times New Roman"/>
                <w:color w:val="000000"/>
                <w:sz w:val="20"/>
                <w:szCs w:val="20"/>
                <w:rPrChange w:id="2061"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062" w:author="Urfels, Anton (IRRI)" w:date="2023-10-06T20:02:00Z">
                  <w:rPr>
                    <w:rFonts w:ascii="Gill Sans MT" w:hAnsi="Gill Sans MT" w:cs="Calibri"/>
                    <w:color w:val="000000"/>
                    <w:sz w:val="20"/>
                    <w:szCs w:val="20"/>
                  </w:rPr>
                </w:rPrChange>
              </w:rPr>
              <w:t>-2.17</w:t>
            </w:r>
          </w:p>
        </w:tc>
        <w:tc>
          <w:tcPr>
            <w:tcW w:w="555" w:type="pct"/>
            <w:noWrap/>
            <w:vAlign w:val="bottom"/>
          </w:tcPr>
          <w:p w14:paraId="0DA8F926" w14:textId="770D5FD3" w:rsidR="005676F8" w:rsidRPr="00256197" w:rsidRDefault="005676F8" w:rsidP="005676F8">
            <w:pPr>
              <w:spacing w:line="240" w:lineRule="auto"/>
              <w:jc w:val="right"/>
              <w:rPr>
                <w:rFonts w:cs="Times New Roman"/>
                <w:color w:val="000000"/>
                <w:sz w:val="20"/>
                <w:szCs w:val="20"/>
                <w:rPrChange w:id="2063"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064" w:author="Urfels, Anton (IRRI)" w:date="2023-10-06T20:02:00Z">
                  <w:rPr>
                    <w:rFonts w:ascii="Gill Sans MT" w:hAnsi="Gill Sans MT" w:cs="Calibri"/>
                    <w:color w:val="000000"/>
                    <w:sz w:val="20"/>
                    <w:szCs w:val="20"/>
                  </w:rPr>
                </w:rPrChange>
              </w:rPr>
              <w:t>-1.60</w:t>
            </w:r>
          </w:p>
        </w:tc>
        <w:tc>
          <w:tcPr>
            <w:tcW w:w="555" w:type="pct"/>
            <w:noWrap/>
            <w:vAlign w:val="bottom"/>
          </w:tcPr>
          <w:p w14:paraId="266AF256" w14:textId="57222021" w:rsidR="005676F8" w:rsidRPr="00256197" w:rsidRDefault="005676F8" w:rsidP="005676F8">
            <w:pPr>
              <w:spacing w:line="240" w:lineRule="auto"/>
              <w:jc w:val="right"/>
              <w:rPr>
                <w:rFonts w:cs="Times New Roman"/>
                <w:color w:val="000000"/>
                <w:sz w:val="20"/>
                <w:szCs w:val="20"/>
                <w:rPrChange w:id="2065"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066" w:author="Urfels, Anton (IRRI)" w:date="2023-10-06T20:02:00Z">
                  <w:rPr>
                    <w:rFonts w:ascii="Gill Sans MT" w:hAnsi="Gill Sans MT" w:cs="Calibri"/>
                    <w:color w:val="000000"/>
                    <w:sz w:val="20"/>
                    <w:szCs w:val="20"/>
                  </w:rPr>
                </w:rPrChange>
              </w:rPr>
              <w:t>-2.26</w:t>
            </w:r>
          </w:p>
        </w:tc>
        <w:tc>
          <w:tcPr>
            <w:tcW w:w="555" w:type="pct"/>
            <w:noWrap/>
            <w:vAlign w:val="bottom"/>
          </w:tcPr>
          <w:p w14:paraId="6FDF8450" w14:textId="53378334" w:rsidR="005676F8" w:rsidRPr="00256197" w:rsidRDefault="005676F8" w:rsidP="005676F8">
            <w:pPr>
              <w:spacing w:line="240" w:lineRule="auto"/>
              <w:jc w:val="right"/>
              <w:rPr>
                <w:rFonts w:cs="Times New Roman"/>
                <w:color w:val="000000"/>
                <w:sz w:val="20"/>
                <w:szCs w:val="20"/>
                <w:rPrChange w:id="2067"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068" w:author="Urfels, Anton (IRRI)" w:date="2023-10-06T20:02:00Z">
                  <w:rPr>
                    <w:rFonts w:ascii="Gill Sans MT" w:hAnsi="Gill Sans MT" w:cs="Calibri"/>
                    <w:color w:val="000000"/>
                    <w:sz w:val="20"/>
                    <w:szCs w:val="20"/>
                  </w:rPr>
                </w:rPrChange>
              </w:rPr>
              <w:t>-2.35</w:t>
            </w:r>
          </w:p>
        </w:tc>
        <w:tc>
          <w:tcPr>
            <w:tcW w:w="555" w:type="pct"/>
            <w:noWrap/>
            <w:vAlign w:val="bottom"/>
          </w:tcPr>
          <w:p w14:paraId="6CE3DE4E" w14:textId="13B14D57" w:rsidR="005676F8" w:rsidRPr="00256197" w:rsidRDefault="005676F8" w:rsidP="005676F8">
            <w:pPr>
              <w:spacing w:line="240" w:lineRule="auto"/>
              <w:jc w:val="right"/>
              <w:rPr>
                <w:rFonts w:cs="Times New Roman"/>
                <w:color w:val="000000"/>
                <w:sz w:val="20"/>
                <w:szCs w:val="20"/>
                <w:rPrChange w:id="2069"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070" w:author="Urfels, Anton (IRRI)" w:date="2023-10-06T20:02:00Z">
                  <w:rPr>
                    <w:rFonts w:ascii="Gill Sans MT" w:hAnsi="Gill Sans MT" w:cs="Calibri"/>
                    <w:color w:val="000000"/>
                    <w:sz w:val="20"/>
                    <w:szCs w:val="20"/>
                  </w:rPr>
                </w:rPrChange>
              </w:rPr>
              <w:t>-1.65</w:t>
            </w:r>
          </w:p>
        </w:tc>
        <w:tc>
          <w:tcPr>
            <w:tcW w:w="555" w:type="pct"/>
            <w:noWrap/>
            <w:vAlign w:val="bottom"/>
          </w:tcPr>
          <w:p w14:paraId="7CD4503E" w14:textId="13F0C838" w:rsidR="005676F8" w:rsidRPr="00256197" w:rsidRDefault="005676F8" w:rsidP="005676F8">
            <w:pPr>
              <w:spacing w:line="240" w:lineRule="auto"/>
              <w:jc w:val="right"/>
              <w:rPr>
                <w:rFonts w:cs="Times New Roman"/>
                <w:color w:val="000000"/>
                <w:sz w:val="20"/>
                <w:szCs w:val="20"/>
                <w:rPrChange w:id="2071"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072" w:author="Urfels, Anton (IRRI)" w:date="2023-10-06T20:02:00Z">
                  <w:rPr>
                    <w:rFonts w:ascii="Gill Sans MT" w:hAnsi="Gill Sans MT" w:cs="Calibri"/>
                    <w:color w:val="000000"/>
                    <w:sz w:val="20"/>
                    <w:szCs w:val="20"/>
                  </w:rPr>
                </w:rPrChange>
              </w:rPr>
              <w:t>-1.53</w:t>
            </w:r>
          </w:p>
        </w:tc>
      </w:tr>
      <w:tr w:rsidR="005676F8" w:rsidRPr="00256197" w14:paraId="503EF231" w14:textId="77777777" w:rsidTr="00DB11CB">
        <w:trPr>
          <w:trHeight w:val="288"/>
          <w:jc w:val="center"/>
        </w:trPr>
        <w:tc>
          <w:tcPr>
            <w:tcW w:w="707" w:type="pct"/>
            <w:vMerge/>
          </w:tcPr>
          <w:p w14:paraId="304E825B" w14:textId="77777777" w:rsidR="005676F8" w:rsidRPr="00256197" w:rsidRDefault="005676F8" w:rsidP="005676F8">
            <w:pPr>
              <w:spacing w:line="240" w:lineRule="auto"/>
              <w:rPr>
                <w:rFonts w:eastAsia="Times New Roman" w:cs="Times New Roman"/>
                <w:color w:val="000000"/>
                <w:sz w:val="20"/>
                <w:szCs w:val="20"/>
                <w:lang w:eastAsia="en-ZW"/>
                <w:rPrChange w:id="2073"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4EEBB519" w14:textId="77777777" w:rsidR="005676F8" w:rsidRPr="00256197" w:rsidRDefault="005676F8" w:rsidP="005676F8">
            <w:pPr>
              <w:spacing w:line="240" w:lineRule="auto"/>
              <w:rPr>
                <w:rFonts w:eastAsia="Times New Roman" w:cs="Times New Roman"/>
                <w:color w:val="000000"/>
                <w:sz w:val="20"/>
                <w:szCs w:val="20"/>
                <w:lang w:eastAsia="en-ZW"/>
                <w:rPrChange w:id="2074"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075" w:author="Urfels, Anton (IRRI)" w:date="2023-10-06T20:02:00Z">
                  <w:rPr>
                    <w:rFonts w:ascii="Gill Sans MT" w:eastAsia="Times New Roman" w:hAnsi="Gill Sans MT" w:cs="Calibri"/>
                    <w:color w:val="000000"/>
                    <w:sz w:val="20"/>
                    <w:szCs w:val="20"/>
                    <w:lang w:eastAsia="en-ZW"/>
                  </w:rPr>
                </w:rPrChange>
              </w:rPr>
              <w:t>25</w:t>
            </w:r>
            <w:r w:rsidRPr="00FE6323">
              <w:rPr>
                <w:rFonts w:eastAsia="Times New Roman" w:cs="Times New Roman"/>
                <w:color w:val="000000"/>
                <w:sz w:val="20"/>
                <w:szCs w:val="20"/>
                <w:vertAlign w:val="superscript"/>
                <w:lang w:eastAsia="en-ZW"/>
                <w:rPrChange w:id="2076" w:author="MKONDIWA, Maxwell (CIMMYT-India)" w:date="2023-10-08T10:54:00Z">
                  <w:rPr>
                    <w:rFonts w:ascii="Gill Sans MT" w:eastAsia="Times New Roman" w:hAnsi="Gill Sans MT" w:cs="Calibri"/>
                    <w:color w:val="000000"/>
                    <w:sz w:val="20"/>
                    <w:szCs w:val="20"/>
                    <w:lang w:eastAsia="en-ZW"/>
                  </w:rPr>
                </w:rPrChange>
              </w:rPr>
              <w:t>th</w:t>
            </w:r>
            <w:r w:rsidRPr="00256197">
              <w:rPr>
                <w:rFonts w:eastAsia="Times New Roman" w:cs="Times New Roman"/>
                <w:color w:val="000000"/>
                <w:sz w:val="20"/>
                <w:szCs w:val="20"/>
                <w:lang w:eastAsia="en-ZW"/>
                <w:rPrChange w:id="2077" w:author="Urfels, Anton (IRRI)" w:date="2023-10-06T20:02:00Z">
                  <w:rPr>
                    <w:rFonts w:ascii="Gill Sans MT" w:eastAsia="Times New Roman" w:hAnsi="Gill Sans MT" w:cs="Calibri"/>
                    <w:color w:val="000000"/>
                    <w:sz w:val="20"/>
                    <w:szCs w:val="20"/>
                    <w:lang w:eastAsia="en-ZW"/>
                  </w:rPr>
                </w:rPrChange>
              </w:rPr>
              <w:t xml:space="preserve"> percentile</w:t>
            </w:r>
          </w:p>
        </w:tc>
        <w:tc>
          <w:tcPr>
            <w:tcW w:w="555" w:type="pct"/>
            <w:noWrap/>
            <w:vAlign w:val="bottom"/>
          </w:tcPr>
          <w:p w14:paraId="438F6A55" w14:textId="173DB602" w:rsidR="005676F8" w:rsidRPr="00256197" w:rsidRDefault="005676F8" w:rsidP="005676F8">
            <w:pPr>
              <w:spacing w:line="240" w:lineRule="auto"/>
              <w:jc w:val="right"/>
              <w:rPr>
                <w:rFonts w:cs="Times New Roman"/>
                <w:color w:val="000000"/>
                <w:sz w:val="20"/>
                <w:szCs w:val="20"/>
                <w:rPrChange w:id="2078"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079" w:author="Urfels, Anton (IRRI)" w:date="2023-10-06T20:02:00Z">
                  <w:rPr>
                    <w:rFonts w:ascii="Gill Sans MT" w:hAnsi="Gill Sans MT" w:cs="Calibri"/>
                    <w:color w:val="000000"/>
                    <w:sz w:val="20"/>
                    <w:szCs w:val="20"/>
                  </w:rPr>
                </w:rPrChange>
              </w:rPr>
              <w:t>-1.85</w:t>
            </w:r>
          </w:p>
        </w:tc>
        <w:tc>
          <w:tcPr>
            <w:tcW w:w="555" w:type="pct"/>
            <w:noWrap/>
            <w:vAlign w:val="bottom"/>
          </w:tcPr>
          <w:p w14:paraId="6FEF0815" w14:textId="357C1DE7" w:rsidR="005676F8" w:rsidRPr="00256197" w:rsidRDefault="005676F8" w:rsidP="005676F8">
            <w:pPr>
              <w:spacing w:line="240" w:lineRule="auto"/>
              <w:jc w:val="right"/>
              <w:rPr>
                <w:rFonts w:cs="Times New Roman"/>
                <w:color w:val="000000"/>
                <w:sz w:val="20"/>
                <w:szCs w:val="20"/>
                <w:rPrChange w:id="2080"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081" w:author="Urfels, Anton (IRRI)" w:date="2023-10-06T20:02:00Z">
                  <w:rPr>
                    <w:rFonts w:ascii="Gill Sans MT" w:hAnsi="Gill Sans MT" w:cs="Calibri"/>
                    <w:color w:val="000000"/>
                    <w:sz w:val="20"/>
                    <w:szCs w:val="20"/>
                  </w:rPr>
                </w:rPrChange>
              </w:rPr>
              <w:t>1.32</w:t>
            </w:r>
          </w:p>
        </w:tc>
        <w:tc>
          <w:tcPr>
            <w:tcW w:w="555" w:type="pct"/>
            <w:noWrap/>
            <w:vAlign w:val="bottom"/>
          </w:tcPr>
          <w:p w14:paraId="4015F93A" w14:textId="75940314" w:rsidR="005676F8" w:rsidRPr="00256197" w:rsidRDefault="005676F8" w:rsidP="005676F8">
            <w:pPr>
              <w:spacing w:line="240" w:lineRule="auto"/>
              <w:jc w:val="right"/>
              <w:rPr>
                <w:rFonts w:cs="Times New Roman"/>
                <w:color w:val="000000"/>
                <w:sz w:val="20"/>
                <w:szCs w:val="20"/>
                <w:rPrChange w:id="2082"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083" w:author="Urfels, Anton (IRRI)" w:date="2023-10-06T20:02:00Z">
                  <w:rPr>
                    <w:rFonts w:ascii="Gill Sans MT" w:hAnsi="Gill Sans MT" w:cs="Calibri"/>
                    <w:color w:val="000000"/>
                    <w:sz w:val="20"/>
                    <w:szCs w:val="20"/>
                  </w:rPr>
                </w:rPrChange>
              </w:rPr>
              <w:t>-0.58</w:t>
            </w:r>
          </w:p>
        </w:tc>
        <w:tc>
          <w:tcPr>
            <w:tcW w:w="555" w:type="pct"/>
            <w:noWrap/>
            <w:vAlign w:val="bottom"/>
          </w:tcPr>
          <w:p w14:paraId="2606F99E" w14:textId="4A470024" w:rsidR="005676F8" w:rsidRPr="00256197" w:rsidRDefault="005676F8" w:rsidP="005676F8">
            <w:pPr>
              <w:spacing w:line="240" w:lineRule="auto"/>
              <w:jc w:val="right"/>
              <w:rPr>
                <w:rFonts w:cs="Times New Roman"/>
                <w:color w:val="000000"/>
                <w:sz w:val="20"/>
                <w:szCs w:val="20"/>
                <w:rPrChange w:id="2084"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085" w:author="Urfels, Anton (IRRI)" w:date="2023-10-06T20:02:00Z">
                  <w:rPr>
                    <w:rFonts w:ascii="Gill Sans MT" w:hAnsi="Gill Sans MT" w:cs="Calibri"/>
                    <w:color w:val="000000"/>
                    <w:sz w:val="20"/>
                    <w:szCs w:val="20"/>
                  </w:rPr>
                </w:rPrChange>
              </w:rPr>
              <w:t>-0.88</w:t>
            </w:r>
          </w:p>
        </w:tc>
        <w:tc>
          <w:tcPr>
            <w:tcW w:w="555" w:type="pct"/>
            <w:noWrap/>
            <w:vAlign w:val="bottom"/>
          </w:tcPr>
          <w:p w14:paraId="74A2EA2D" w14:textId="20DD31E2" w:rsidR="005676F8" w:rsidRPr="00256197" w:rsidRDefault="005676F8" w:rsidP="005676F8">
            <w:pPr>
              <w:spacing w:line="240" w:lineRule="auto"/>
              <w:jc w:val="right"/>
              <w:rPr>
                <w:rFonts w:cs="Times New Roman"/>
                <w:color w:val="000000"/>
                <w:sz w:val="20"/>
                <w:szCs w:val="20"/>
                <w:rPrChange w:id="2086"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087" w:author="Urfels, Anton (IRRI)" w:date="2023-10-06T20:02:00Z">
                  <w:rPr>
                    <w:rFonts w:ascii="Gill Sans MT" w:hAnsi="Gill Sans MT" w:cs="Calibri"/>
                    <w:color w:val="000000"/>
                    <w:sz w:val="20"/>
                    <w:szCs w:val="20"/>
                  </w:rPr>
                </w:rPrChange>
              </w:rPr>
              <w:t>0.66</w:t>
            </w:r>
          </w:p>
        </w:tc>
        <w:tc>
          <w:tcPr>
            <w:tcW w:w="555" w:type="pct"/>
            <w:noWrap/>
            <w:vAlign w:val="bottom"/>
          </w:tcPr>
          <w:p w14:paraId="28FEC100" w14:textId="60CF658B" w:rsidR="005676F8" w:rsidRPr="00256197" w:rsidRDefault="005676F8" w:rsidP="005676F8">
            <w:pPr>
              <w:spacing w:line="240" w:lineRule="auto"/>
              <w:jc w:val="right"/>
              <w:rPr>
                <w:rFonts w:cs="Times New Roman"/>
                <w:color w:val="000000"/>
                <w:sz w:val="20"/>
                <w:szCs w:val="20"/>
                <w:rPrChange w:id="2088"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089" w:author="Urfels, Anton (IRRI)" w:date="2023-10-06T20:02:00Z">
                  <w:rPr>
                    <w:rFonts w:ascii="Gill Sans MT" w:hAnsi="Gill Sans MT" w:cs="Calibri"/>
                    <w:color w:val="000000"/>
                    <w:sz w:val="20"/>
                    <w:szCs w:val="20"/>
                  </w:rPr>
                </w:rPrChange>
              </w:rPr>
              <w:t>-0.47</w:t>
            </w:r>
          </w:p>
        </w:tc>
      </w:tr>
      <w:tr w:rsidR="005676F8" w:rsidRPr="00256197" w14:paraId="3C7A83FF" w14:textId="77777777" w:rsidTr="00DB11CB">
        <w:trPr>
          <w:trHeight w:val="288"/>
          <w:jc w:val="center"/>
        </w:trPr>
        <w:tc>
          <w:tcPr>
            <w:tcW w:w="707" w:type="pct"/>
            <w:vMerge/>
          </w:tcPr>
          <w:p w14:paraId="19DE2FCC" w14:textId="77777777" w:rsidR="005676F8" w:rsidRPr="00256197" w:rsidRDefault="005676F8" w:rsidP="005676F8">
            <w:pPr>
              <w:spacing w:line="240" w:lineRule="auto"/>
              <w:rPr>
                <w:rFonts w:eastAsia="Times New Roman" w:cs="Times New Roman"/>
                <w:color w:val="000000"/>
                <w:sz w:val="20"/>
                <w:szCs w:val="20"/>
                <w:lang w:eastAsia="en-ZW"/>
                <w:rPrChange w:id="2090"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7BDC7175" w14:textId="77777777" w:rsidR="005676F8" w:rsidRPr="00256197" w:rsidRDefault="005676F8" w:rsidP="005676F8">
            <w:pPr>
              <w:spacing w:line="240" w:lineRule="auto"/>
              <w:rPr>
                <w:rFonts w:eastAsia="Times New Roman" w:cs="Times New Roman"/>
                <w:color w:val="000000"/>
                <w:sz w:val="20"/>
                <w:szCs w:val="20"/>
                <w:lang w:eastAsia="en-ZW"/>
                <w:rPrChange w:id="2091"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092" w:author="Urfels, Anton (IRRI)" w:date="2023-10-06T20:02:00Z">
                  <w:rPr>
                    <w:rFonts w:ascii="Gill Sans MT" w:eastAsia="Times New Roman" w:hAnsi="Gill Sans MT" w:cs="Calibri"/>
                    <w:color w:val="000000"/>
                    <w:sz w:val="20"/>
                    <w:szCs w:val="20"/>
                    <w:lang w:eastAsia="en-ZW"/>
                  </w:rPr>
                </w:rPrChange>
              </w:rPr>
              <w:t>Median</w:t>
            </w:r>
          </w:p>
        </w:tc>
        <w:tc>
          <w:tcPr>
            <w:tcW w:w="555" w:type="pct"/>
            <w:noWrap/>
            <w:vAlign w:val="bottom"/>
          </w:tcPr>
          <w:p w14:paraId="52F9993A" w14:textId="0F77796A" w:rsidR="005676F8" w:rsidRPr="00256197" w:rsidRDefault="005676F8" w:rsidP="005676F8">
            <w:pPr>
              <w:spacing w:line="240" w:lineRule="auto"/>
              <w:jc w:val="right"/>
              <w:rPr>
                <w:rFonts w:cs="Times New Roman"/>
                <w:color w:val="000000"/>
                <w:sz w:val="20"/>
                <w:szCs w:val="20"/>
                <w:rPrChange w:id="2093"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094" w:author="Urfels, Anton (IRRI)" w:date="2023-10-06T20:02:00Z">
                  <w:rPr>
                    <w:rFonts w:ascii="Gill Sans MT" w:hAnsi="Gill Sans MT" w:cs="Calibri"/>
                    <w:color w:val="000000"/>
                    <w:sz w:val="20"/>
                    <w:szCs w:val="20"/>
                  </w:rPr>
                </w:rPrChange>
              </w:rPr>
              <w:t>-1.33</w:t>
            </w:r>
          </w:p>
        </w:tc>
        <w:tc>
          <w:tcPr>
            <w:tcW w:w="555" w:type="pct"/>
            <w:noWrap/>
            <w:vAlign w:val="bottom"/>
          </w:tcPr>
          <w:p w14:paraId="4C782C7F" w14:textId="75798AE8" w:rsidR="005676F8" w:rsidRPr="00256197" w:rsidRDefault="005676F8" w:rsidP="005676F8">
            <w:pPr>
              <w:spacing w:line="240" w:lineRule="auto"/>
              <w:jc w:val="right"/>
              <w:rPr>
                <w:rFonts w:cs="Times New Roman"/>
                <w:color w:val="000000"/>
                <w:sz w:val="20"/>
                <w:szCs w:val="20"/>
                <w:rPrChange w:id="2095"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096" w:author="Urfels, Anton (IRRI)" w:date="2023-10-06T20:02:00Z">
                  <w:rPr>
                    <w:rFonts w:ascii="Gill Sans MT" w:hAnsi="Gill Sans MT" w:cs="Calibri"/>
                    <w:color w:val="000000"/>
                    <w:sz w:val="20"/>
                    <w:szCs w:val="20"/>
                  </w:rPr>
                </w:rPrChange>
              </w:rPr>
              <w:t>2.48</w:t>
            </w:r>
          </w:p>
        </w:tc>
        <w:tc>
          <w:tcPr>
            <w:tcW w:w="555" w:type="pct"/>
            <w:noWrap/>
            <w:vAlign w:val="bottom"/>
          </w:tcPr>
          <w:p w14:paraId="394FE997" w14:textId="52D2D759" w:rsidR="005676F8" w:rsidRPr="00256197" w:rsidRDefault="005676F8" w:rsidP="005676F8">
            <w:pPr>
              <w:spacing w:line="240" w:lineRule="auto"/>
              <w:jc w:val="right"/>
              <w:rPr>
                <w:rFonts w:cs="Times New Roman"/>
                <w:color w:val="000000"/>
                <w:sz w:val="20"/>
                <w:szCs w:val="20"/>
                <w:rPrChange w:id="2097"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098" w:author="Urfels, Anton (IRRI)" w:date="2023-10-06T20:02:00Z">
                  <w:rPr>
                    <w:rFonts w:ascii="Gill Sans MT" w:hAnsi="Gill Sans MT" w:cs="Calibri"/>
                    <w:color w:val="000000"/>
                    <w:sz w:val="20"/>
                    <w:szCs w:val="20"/>
                  </w:rPr>
                </w:rPrChange>
              </w:rPr>
              <w:t>0.04</w:t>
            </w:r>
          </w:p>
        </w:tc>
        <w:tc>
          <w:tcPr>
            <w:tcW w:w="555" w:type="pct"/>
            <w:noWrap/>
            <w:vAlign w:val="bottom"/>
          </w:tcPr>
          <w:p w14:paraId="49C11D72" w14:textId="7D9C4EEA" w:rsidR="005676F8" w:rsidRPr="00256197" w:rsidRDefault="005676F8" w:rsidP="005676F8">
            <w:pPr>
              <w:spacing w:line="240" w:lineRule="auto"/>
              <w:jc w:val="right"/>
              <w:rPr>
                <w:rFonts w:cs="Times New Roman"/>
                <w:color w:val="000000"/>
                <w:sz w:val="20"/>
                <w:szCs w:val="20"/>
                <w:rPrChange w:id="2099"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100" w:author="Urfels, Anton (IRRI)" w:date="2023-10-06T20:02:00Z">
                  <w:rPr>
                    <w:rFonts w:ascii="Gill Sans MT" w:hAnsi="Gill Sans MT" w:cs="Calibri"/>
                    <w:color w:val="000000"/>
                    <w:sz w:val="20"/>
                    <w:szCs w:val="20"/>
                  </w:rPr>
                </w:rPrChange>
              </w:rPr>
              <w:t>-0.30</w:t>
            </w:r>
          </w:p>
        </w:tc>
        <w:tc>
          <w:tcPr>
            <w:tcW w:w="555" w:type="pct"/>
            <w:noWrap/>
            <w:vAlign w:val="bottom"/>
          </w:tcPr>
          <w:p w14:paraId="10938538" w14:textId="708C6230" w:rsidR="005676F8" w:rsidRPr="00256197" w:rsidRDefault="005676F8" w:rsidP="005676F8">
            <w:pPr>
              <w:spacing w:line="240" w:lineRule="auto"/>
              <w:jc w:val="right"/>
              <w:rPr>
                <w:rFonts w:cs="Times New Roman"/>
                <w:color w:val="000000"/>
                <w:sz w:val="20"/>
                <w:szCs w:val="20"/>
                <w:rPrChange w:id="2101"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102" w:author="Urfels, Anton (IRRI)" w:date="2023-10-06T20:02:00Z">
                  <w:rPr>
                    <w:rFonts w:ascii="Gill Sans MT" w:hAnsi="Gill Sans MT" w:cs="Calibri"/>
                    <w:color w:val="000000"/>
                    <w:sz w:val="20"/>
                    <w:szCs w:val="20"/>
                  </w:rPr>
                </w:rPrChange>
              </w:rPr>
              <w:t>1.77</w:t>
            </w:r>
          </w:p>
        </w:tc>
        <w:tc>
          <w:tcPr>
            <w:tcW w:w="555" w:type="pct"/>
            <w:noWrap/>
            <w:vAlign w:val="bottom"/>
          </w:tcPr>
          <w:p w14:paraId="066A70EA" w14:textId="549FBCF4" w:rsidR="005676F8" w:rsidRPr="00256197" w:rsidRDefault="005676F8" w:rsidP="005676F8">
            <w:pPr>
              <w:spacing w:line="240" w:lineRule="auto"/>
              <w:jc w:val="right"/>
              <w:rPr>
                <w:rFonts w:cs="Times New Roman"/>
                <w:color w:val="000000"/>
                <w:sz w:val="20"/>
                <w:szCs w:val="20"/>
                <w:rPrChange w:id="2103"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104" w:author="Urfels, Anton (IRRI)" w:date="2023-10-06T20:02:00Z">
                  <w:rPr>
                    <w:rFonts w:ascii="Gill Sans MT" w:hAnsi="Gill Sans MT" w:cs="Calibri"/>
                    <w:color w:val="000000"/>
                    <w:sz w:val="20"/>
                    <w:szCs w:val="20"/>
                  </w:rPr>
                </w:rPrChange>
              </w:rPr>
              <w:t>1.53</w:t>
            </w:r>
          </w:p>
        </w:tc>
      </w:tr>
      <w:tr w:rsidR="005676F8" w:rsidRPr="00256197" w14:paraId="64240B80" w14:textId="77777777" w:rsidTr="00DB11CB">
        <w:trPr>
          <w:trHeight w:val="288"/>
          <w:jc w:val="center"/>
        </w:trPr>
        <w:tc>
          <w:tcPr>
            <w:tcW w:w="707" w:type="pct"/>
            <w:vMerge/>
          </w:tcPr>
          <w:p w14:paraId="43268FF3" w14:textId="77777777" w:rsidR="005676F8" w:rsidRPr="00256197" w:rsidRDefault="005676F8" w:rsidP="005676F8">
            <w:pPr>
              <w:spacing w:line="240" w:lineRule="auto"/>
              <w:rPr>
                <w:rFonts w:eastAsia="Times New Roman" w:cs="Times New Roman"/>
                <w:color w:val="000000"/>
                <w:sz w:val="20"/>
                <w:szCs w:val="20"/>
                <w:lang w:eastAsia="en-ZW"/>
                <w:rPrChange w:id="2105"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396D2D9A" w14:textId="77777777" w:rsidR="005676F8" w:rsidRPr="00256197" w:rsidRDefault="005676F8" w:rsidP="005676F8">
            <w:pPr>
              <w:spacing w:line="240" w:lineRule="auto"/>
              <w:rPr>
                <w:rFonts w:eastAsia="Times New Roman" w:cs="Times New Roman"/>
                <w:color w:val="000000"/>
                <w:sz w:val="20"/>
                <w:szCs w:val="20"/>
                <w:lang w:eastAsia="en-ZW"/>
                <w:rPrChange w:id="2106"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107" w:author="Urfels, Anton (IRRI)" w:date="2023-10-06T20:02:00Z">
                  <w:rPr>
                    <w:rFonts w:ascii="Gill Sans MT" w:eastAsia="Times New Roman" w:hAnsi="Gill Sans MT" w:cs="Calibri"/>
                    <w:color w:val="000000"/>
                    <w:sz w:val="20"/>
                    <w:szCs w:val="20"/>
                    <w:lang w:eastAsia="en-ZW"/>
                  </w:rPr>
                </w:rPrChange>
              </w:rPr>
              <w:t>75</w:t>
            </w:r>
            <w:r w:rsidRPr="00FE6323">
              <w:rPr>
                <w:rFonts w:eastAsia="Times New Roman" w:cs="Times New Roman"/>
                <w:color w:val="000000"/>
                <w:sz w:val="20"/>
                <w:szCs w:val="20"/>
                <w:vertAlign w:val="superscript"/>
                <w:lang w:eastAsia="en-ZW"/>
                <w:rPrChange w:id="2108" w:author="MKONDIWA, Maxwell (CIMMYT-India)" w:date="2023-10-08T10:54:00Z">
                  <w:rPr>
                    <w:rFonts w:ascii="Gill Sans MT" w:eastAsia="Times New Roman" w:hAnsi="Gill Sans MT" w:cs="Calibri"/>
                    <w:color w:val="000000"/>
                    <w:sz w:val="20"/>
                    <w:szCs w:val="20"/>
                    <w:lang w:eastAsia="en-ZW"/>
                  </w:rPr>
                </w:rPrChange>
              </w:rPr>
              <w:t>th</w:t>
            </w:r>
            <w:r w:rsidRPr="00256197">
              <w:rPr>
                <w:rFonts w:eastAsia="Times New Roman" w:cs="Times New Roman"/>
                <w:color w:val="000000"/>
                <w:sz w:val="20"/>
                <w:szCs w:val="20"/>
                <w:lang w:eastAsia="en-ZW"/>
                <w:rPrChange w:id="2109" w:author="Urfels, Anton (IRRI)" w:date="2023-10-06T20:02:00Z">
                  <w:rPr>
                    <w:rFonts w:ascii="Gill Sans MT" w:eastAsia="Times New Roman" w:hAnsi="Gill Sans MT" w:cs="Calibri"/>
                    <w:color w:val="000000"/>
                    <w:sz w:val="20"/>
                    <w:szCs w:val="20"/>
                    <w:lang w:eastAsia="en-ZW"/>
                  </w:rPr>
                </w:rPrChange>
              </w:rPr>
              <w:t xml:space="preserve"> percentile</w:t>
            </w:r>
          </w:p>
        </w:tc>
        <w:tc>
          <w:tcPr>
            <w:tcW w:w="555" w:type="pct"/>
            <w:noWrap/>
            <w:vAlign w:val="bottom"/>
          </w:tcPr>
          <w:p w14:paraId="2C7B3BFF" w14:textId="0F20BDAD" w:rsidR="005676F8" w:rsidRPr="00256197" w:rsidRDefault="005676F8" w:rsidP="005676F8">
            <w:pPr>
              <w:spacing w:line="240" w:lineRule="auto"/>
              <w:jc w:val="right"/>
              <w:rPr>
                <w:rFonts w:cs="Times New Roman"/>
                <w:color w:val="000000"/>
                <w:sz w:val="20"/>
                <w:szCs w:val="20"/>
                <w:rPrChange w:id="2110"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111" w:author="Urfels, Anton (IRRI)" w:date="2023-10-06T20:02:00Z">
                  <w:rPr>
                    <w:rFonts w:ascii="Gill Sans MT" w:hAnsi="Gill Sans MT" w:cs="Calibri"/>
                    <w:color w:val="000000"/>
                    <w:sz w:val="20"/>
                    <w:szCs w:val="20"/>
                  </w:rPr>
                </w:rPrChange>
              </w:rPr>
              <w:t>-0.45</w:t>
            </w:r>
          </w:p>
        </w:tc>
        <w:tc>
          <w:tcPr>
            <w:tcW w:w="555" w:type="pct"/>
            <w:noWrap/>
            <w:vAlign w:val="bottom"/>
          </w:tcPr>
          <w:p w14:paraId="0EB97151" w14:textId="761951F0" w:rsidR="005676F8" w:rsidRPr="00256197" w:rsidRDefault="005676F8" w:rsidP="005676F8">
            <w:pPr>
              <w:spacing w:line="240" w:lineRule="auto"/>
              <w:jc w:val="right"/>
              <w:rPr>
                <w:rFonts w:cs="Times New Roman"/>
                <w:color w:val="000000"/>
                <w:sz w:val="20"/>
                <w:szCs w:val="20"/>
                <w:rPrChange w:id="2112"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113" w:author="Urfels, Anton (IRRI)" w:date="2023-10-06T20:02:00Z">
                  <w:rPr>
                    <w:rFonts w:ascii="Gill Sans MT" w:hAnsi="Gill Sans MT" w:cs="Calibri"/>
                    <w:color w:val="000000"/>
                    <w:sz w:val="20"/>
                    <w:szCs w:val="20"/>
                  </w:rPr>
                </w:rPrChange>
              </w:rPr>
              <w:t>3.04</w:t>
            </w:r>
          </w:p>
        </w:tc>
        <w:tc>
          <w:tcPr>
            <w:tcW w:w="555" w:type="pct"/>
            <w:noWrap/>
            <w:vAlign w:val="bottom"/>
          </w:tcPr>
          <w:p w14:paraId="7B3CF56E" w14:textId="446957F4" w:rsidR="005676F8" w:rsidRPr="00256197" w:rsidRDefault="005676F8" w:rsidP="005676F8">
            <w:pPr>
              <w:spacing w:line="240" w:lineRule="auto"/>
              <w:jc w:val="right"/>
              <w:rPr>
                <w:rFonts w:cs="Times New Roman"/>
                <w:color w:val="000000"/>
                <w:sz w:val="20"/>
                <w:szCs w:val="20"/>
                <w:rPrChange w:id="2114"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115" w:author="Urfels, Anton (IRRI)" w:date="2023-10-06T20:02:00Z">
                  <w:rPr>
                    <w:rFonts w:ascii="Gill Sans MT" w:hAnsi="Gill Sans MT" w:cs="Calibri"/>
                    <w:color w:val="000000"/>
                    <w:sz w:val="20"/>
                    <w:szCs w:val="20"/>
                  </w:rPr>
                </w:rPrChange>
              </w:rPr>
              <w:t>3.18</w:t>
            </w:r>
          </w:p>
        </w:tc>
        <w:tc>
          <w:tcPr>
            <w:tcW w:w="555" w:type="pct"/>
            <w:noWrap/>
            <w:vAlign w:val="bottom"/>
          </w:tcPr>
          <w:p w14:paraId="6CA08853" w14:textId="185FF78C" w:rsidR="005676F8" w:rsidRPr="00256197" w:rsidRDefault="005676F8" w:rsidP="005676F8">
            <w:pPr>
              <w:spacing w:line="240" w:lineRule="auto"/>
              <w:jc w:val="right"/>
              <w:rPr>
                <w:rFonts w:cs="Times New Roman"/>
                <w:color w:val="000000"/>
                <w:sz w:val="20"/>
                <w:szCs w:val="20"/>
                <w:rPrChange w:id="2116"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117" w:author="Urfels, Anton (IRRI)" w:date="2023-10-06T20:02:00Z">
                  <w:rPr>
                    <w:rFonts w:ascii="Gill Sans MT" w:hAnsi="Gill Sans MT" w:cs="Calibri"/>
                    <w:color w:val="000000"/>
                    <w:sz w:val="20"/>
                    <w:szCs w:val="20"/>
                  </w:rPr>
                </w:rPrChange>
              </w:rPr>
              <w:t>2.86</w:t>
            </w:r>
          </w:p>
        </w:tc>
        <w:tc>
          <w:tcPr>
            <w:tcW w:w="555" w:type="pct"/>
            <w:noWrap/>
            <w:vAlign w:val="bottom"/>
          </w:tcPr>
          <w:p w14:paraId="659AD2A8" w14:textId="34A86969" w:rsidR="005676F8" w:rsidRPr="00256197" w:rsidRDefault="005676F8" w:rsidP="005676F8">
            <w:pPr>
              <w:spacing w:line="240" w:lineRule="auto"/>
              <w:jc w:val="right"/>
              <w:rPr>
                <w:rFonts w:cs="Times New Roman"/>
                <w:color w:val="000000"/>
                <w:sz w:val="20"/>
                <w:szCs w:val="20"/>
                <w:rPrChange w:id="2118"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119" w:author="Urfels, Anton (IRRI)" w:date="2023-10-06T20:02:00Z">
                  <w:rPr>
                    <w:rFonts w:ascii="Gill Sans MT" w:hAnsi="Gill Sans MT" w:cs="Calibri"/>
                    <w:color w:val="000000"/>
                    <w:sz w:val="20"/>
                    <w:szCs w:val="20"/>
                  </w:rPr>
                </w:rPrChange>
              </w:rPr>
              <w:t>2.38</w:t>
            </w:r>
          </w:p>
        </w:tc>
        <w:tc>
          <w:tcPr>
            <w:tcW w:w="555" w:type="pct"/>
            <w:noWrap/>
            <w:vAlign w:val="bottom"/>
          </w:tcPr>
          <w:p w14:paraId="7F9076A1" w14:textId="3BE0B9C9" w:rsidR="005676F8" w:rsidRPr="00256197" w:rsidRDefault="005676F8" w:rsidP="005676F8">
            <w:pPr>
              <w:spacing w:line="240" w:lineRule="auto"/>
              <w:jc w:val="right"/>
              <w:rPr>
                <w:rFonts w:cs="Times New Roman"/>
                <w:color w:val="000000"/>
                <w:sz w:val="20"/>
                <w:szCs w:val="20"/>
                <w:rPrChange w:id="2120"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121" w:author="Urfels, Anton (IRRI)" w:date="2023-10-06T20:02:00Z">
                  <w:rPr>
                    <w:rFonts w:ascii="Gill Sans MT" w:hAnsi="Gill Sans MT" w:cs="Calibri"/>
                    <w:color w:val="000000"/>
                    <w:sz w:val="20"/>
                    <w:szCs w:val="20"/>
                  </w:rPr>
                </w:rPrChange>
              </w:rPr>
              <w:t>2.20</w:t>
            </w:r>
          </w:p>
        </w:tc>
      </w:tr>
      <w:tr w:rsidR="005676F8" w:rsidRPr="00256197" w14:paraId="535DFDEC" w14:textId="77777777" w:rsidTr="00DB11CB">
        <w:trPr>
          <w:trHeight w:val="288"/>
          <w:jc w:val="center"/>
        </w:trPr>
        <w:tc>
          <w:tcPr>
            <w:tcW w:w="707" w:type="pct"/>
            <w:vMerge/>
          </w:tcPr>
          <w:p w14:paraId="55DA2802" w14:textId="77777777" w:rsidR="005676F8" w:rsidRPr="00256197" w:rsidRDefault="005676F8" w:rsidP="005676F8">
            <w:pPr>
              <w:spacing w:line="240" w:lineRule="auto"/>
              <w:rPr>
                <w:rFonts w:eastAsia="Times New Roman" w:cs="Times New Roman"/>
                <w:color w:val="000000"/>
                <w:sz w:val="20"/>
                <w:szCs w:val="20"/>
                <w:lang w:eastAsia="en-ZW"/>
                <w:rPrChange w:id="2122" w:author="Urfels, Anton (IRRI)" w:date="2023-10-06T20:02:00Z">
                  <w:rPr>
                    <w:rFonts w:ascii="Gill Sans MT" w:eastAsia="Times New Roman" w:hAnsi="Gill Sans MT" w:cs="Calibri"/>
                    <w:color w:val="000000"/>
                    <w:sz w:val="20"/>
                    <w:szCs w:val="20"/>
                    <w:lang w:eastAsia="en-ZW"/>
                  </w:rPr>
                </w:rPrChange>
              </w:rPr>
            </w:pPr>
          </w:p>
        </w:tc>
        <w:tc>
          <w:tcPr>
            <w:tcW w:w="963" w:type="pct"/>
            <w:tcBorders>
              <w:bottom w:val="nil"/>
            </w:tcBorders>
            <w:noWrap/>
            <w:hideMark/>
          </w:tcPr>
          <w:p w14:paraId="2D3DADE5" w14:textId="77777777" w:rsidR="005676F8" w:rsidRPr="00256197" w:rsidRDefault="005676F8" w:rsidP="005676F8">
            <w:pPr>
              <w:spacing w:line="240" w:lineRule="auto"/>
              <w:rPr>
                <w:rFonts w:eastAsia="Times New Roman" w:cs="Times New Roman"/>
                <w:color w:val="000000"/>
                <w:sz w:val="20"/>
                <w:szCs w:val="20"/>
                <w:lang w:eastAsia="en-ZW"/>
                <w:rPrChange w:id="2123"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124" w:author="Urfels, Anton (IRRI)" w:date="2023-10-06T20:02:00Z">
                  <w:rPr>
                    <w:rFonts w:ascii="Gill Sans MT" w:eastAsia="Times New Roman" w:hAnsi="Gill Sans MT" w:cs="Calibri"/>
                    <w:color w:val="000000"/>
                    <w:sz w:val="20"/>
                    <w:szCs w:val="20"/>
                    <w:lang w:eastAsia="en-ZW"/>
                  </w:rPr>
                </w:rPrChange>
              </w:rPr>
              <w:t>90</w:t>
            </w:r>
            <w:r w:rsidRPr="00FE6323">
              <w:rPr>
                <w:rFonts w:eastAsia="Times New Roman" w:cs="Times New Roman"/>
                <w:color w:val="000000"/>
                <w:sz w:val="20"/>
                <w:szCs w:val="20"/>
                <w:vertAlign w:val="superscript"/>
                <w:lang w:eastAsia="en-ZW"/>
                <w:rPrChange w:id="2125" w:author="MKONDIWA, Maxwell (CIMMYT-India)" w:date="2023-10-08T10:54:00Z">
                  <w:rPr>
                    <w:rFonts w:ascii="Gill Sans MT" w:eastAsia="Times New Roman" w:hAnsi="Gill Sans MT" w:cs="Calibri"/>
                    <w:color w:val="000000"/>
                    <w:sz w:val="20"/>
                    <w:szCs w:val="20"/>
                    <w:lang w:eastAsia="en-ZW"/>
                  </w:rPr>
                </w:rPrChange>
              </w:rPr>
              <w:t>th</w:t>
            </w:r>
            <w:r w:rsidRPr="00256197">
              <w:rPr>
                <w:rFonts w:eastAsia="Times New Roman" w:cs="Times New Roman"/>
                <w:color w:val="000000"/>
                <w:sz w:val="20"/>
                <w:szCs w:val="20"/>
                <w:lang w:eastAsia="en-ZW"/>
                <w:rPrChange w:id="2126" w:author="Urfels, Anton (IRRI)" w:date="2023-10-06T20:02:00Z">
                  <w:rPr>
                    <w:rFonts w:ascii="Gill Sans MT" w:eastAsia="Times New Roman" w:hAnsi="Gill Sans MT" w:cs="Calibri"/>
                    <w:color w:val="000000"/>
                    <w:sz w:val="20"/>
                    <w:szCs w:val="20"/>
                    <w:lang w:eastAsia="en-ZW"/>
                  </w:rPr>
                </w:rPrChange>
              </w:rPr>
              <w:t xml:space="preserve"> percentile</w:t>
            </w:r>
          </w:p>
        </w:tc>
        <w:tc>
          <w:tcPr>
            <w:tcW w:w="555" w:type="pct"/>
            <w:tcBorders>
              <w:bottom w:val="nil"/>
            </w:tcBorders>
            <w:noWrap/>
            <w:vAlign w:val="bottom"/>
          </w:tcPr>
          <w:p w14:paraId="3244E383" w14:textId="3744294A" w:rsidR="005676F8" w:rsidRPr="00256197" w:rsidRDefault="005676F8" w:rsidP="005676F8">
            <w:pPr>
              <w:spacing w:line="240" w:lineRule="auto"/>
              <w:jc w:val="right"/>
              <w:rPr>
                <w:rFonts w:cs="Times New Roman"/>
                <w:color w:val="000000"/>
                <w:sz w:val="20"/>
                <w:szCs w:val="20"/>
                <w:rPrChange w:id="2127"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128" w:author="Urfels, Anton (IRRI)" w:date="2023-10-06T20:02:00Z">
                  <w:rPr>
                    <w:rFonts w:ascii="Gill Sans MT" w:hAnsi="Gill Sans MT" w:cs="Calibri"/>
                    <w:color w:val="000000"/>
                    <w:sz w:val="20"/>
                    <w:szCs w:val="20"/>
                  </w:rPr>
                </w:rPrChange>
              </w:rPr>
              <w:t>0.15</w:t>
            </w:r>
          </w:p>
        </w:tc>
        <w:tc>
          <w:tcPr>
            <w:tcW w:w="555" w:type="pct"/>
            <w:tcBorders>
              <w:bottom w:val="nil"/>
            </w:tcBorders>
            <w:noWrap/>
            <w:vAlign w:val="bottom"/>
          </w:tcPr>
          <w:p w14:paraId="17D8F0B5" w14:textId="4CF0CA7B" w:rsidR="005676F8" w:rsidRPr="00256197" w:rsidRDefault="005676F8" w:rsidP="005676F8">
            <w:pPr>
              <w:spacing w:line="240" w:lineRule="auto"/>
              <w:jc w:val="right"/>
              <w:rPr>
                <w:rFonts w:cs="Times New Roman"/>
                <w:color w:val="000000"/>
                <w:sz w:val="20"/>
                <w:szCs w:val="20"/>
                <w:rPrChange w:id="2129"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130" w:author="Urfels, Anton (IRRI)" w:date="2023-10-06T20:02:00Z">
                  <w:rPr>
                    <w:rFonts w:ascii="Gill Sans MT" w:hAnsi="Gill Sans MT" w:cs="Calibri"/>
                    <w:color w:val="000000"/>
                    <w:sz w:val="20"/>
                    <w:szCs w:val="20"/>
                  </w:rPr>
                </w:rPrChange>
              </w:rPr>
              <w:t>3.52</w:t>
            </w:r>
          </w:p>
        </w:tc>
        <w:tc>
          <w:tcPr>
            <w:tcW w:w="555" w:type="pct"/>
            <w:tcBorders>
              <w:bottom w:val="nil"/>
            </w:tcBorders>
            <w:noWrap/>
            <w:vAlign w:val="bottom"/>
          </w:tcPr>
          <w:p w14:paraId="78971A9B" w14:textId="4C94BF47" w:rsidR="005676F8" w:rsidRPr="00256197" w:rsidRDefault="005676F8" w:rsidP="005676F8">
            <w:pPr>
              <w:spacing w:line="240" w:lineRule="auto"/>
              <w:jc w:val="right"/>
              <w:rPr>
                <w:rFonts w:cs="Times New Roman"/>
                <w:color w:val="000000"/>
                <w:sz w:val="20"/>
                <w:szCs w:val="20"/>
                <w:rPrChange w:id="2131"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132" w:author="Urfels, Anton (IRRI)" w:date="2023-10-06T20:02:00Z">
                  <w:rPr>
                    <w:rFonts w:ascii="Gill Sans MT" w:hAnsi="Gill Sans MT" w:cs="Calibri"/>
                    <w:color w:val="000000"/>
                    <w:sz w:val="20"/>
                    <w:szCs w:val="20"/>
                  </w:rPr>
                </w:rPrChange>
              </w:rPr>
              <w:t>4.11</w:t>
            </w:r>
          </w:p>
        </w:tc>
        <w:tc>
          <w:tcPr>
            <w:tcW w:w="555" w:type="pct"/>
            <w:tcBorders>
              <w:bottom w:val="nil"/>
            </w:tcBorders>
            <w:noWrap/>
            <w:vAlign w:val="bottom"/>
          </w:tcPr>
          <w:p w14:paraId="57E497C1" w14:textId="017AE488" w:rsidR="005676F8" w:rsidRPr="00256197" w:rsidRDefault="005676F8" w:rsidP="005676F8">
            <w:pPr>
              <w:spacing w:line="240" w:lineRule="auto"/>
              <w:jc w:val="right"/>
              <w:rPr>
                <w:rFonts w:cs="Times New Roman"/>
                <w:color w:val="000000"/>
                <w:sz w:val="20"/>
                <w:szCs w:val="20"/>
                <w:rPrChange w:id="2133"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134" w:author="Urfels, Anton (IRRI)" w:date="2023-10-06T20:02:00Z">
                  <w:rPr>
                    <w:rFonts w:ascii="Gill Sans MT" w:hAnsi="Gill Sans MT" w:cs="Calibri"/>
                    <w:color w:val="000000"/>
                    <w:sz w:val="20"/>
                    <w:szCs w:val="20"/>
                  </w:rPr>
                </w:rPrChange>
              </w:rPr>
              <w:t>3.68</w:t>
            </w:r>
          </w:p>
        </w:tc>
        <w:tc>
          <w:tcPr>
            <w:tcW w:w="555" w:type="pct"/>
            <w:tcBorders>
              <w:bottom w:val="nil"/>
            </w:tcBorders>
            <w:noWrap/>
            <w:vAlign w:val="bottom"/>
          </w:tcPr>
          <w:p w14:paraId="779EB33B" w14:textId="629DF1CC" w:rsidR="005676F8" w:rsidRPr="00256197" w:rsidRDefault="005676F8" w:rsidP="005676F8">
            <w:pPr>
              <w:spacing w:line="240" w:lineRule="auto"/>
              <w:jc w:val="right"/>
              <w:rPr>
                <w:rFonts w:cs="Times New Roman"/>
                <w:color w:val="000000"/>
                <w:sz w:val="20"/>
                <w:szCs w:val="20"/>
                <w:rPrChange w:id="2135"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136" w:author="Urfels, Anton (IRRI)" w:date="2023-10-06T20:02:00Z">
                  <w:rPr>
                    <w:rFonts w:ascii="Gill Sans MT" w:hAnsi="Gill Sans MT" w:cs="Calibri"/>
                    <w:color w:val="000000"/>
                    <w:sz w:val="20"/>
                    <w:szCs w:val="20"/>
                  </w:rPr>
                </w:rPrChange>
              </w:rPr>
              <w:t>3.06</w:t>
            </w:r>
          </w:p>
        </w:tc>
        <w:tc>
          <w:tcPr>
            <w:tcW w:w="555" w:type="pct"/>
            <w:tcBorders>
              <w:bottom w:val="nil"/>
            </w:tcBorders>
            <w:noWrap/>
            <w:vAlign w:val="bottom"/>
          </w:tcPr>
          <w:p w14:paraId="1E4EE2C2" w14:textId="60520862" w:rsidR="005676F8" w:rsidRPr="00256197" w:rsidRDefault="005676F8" w:rsidP="005676F8">
            <w:pPr>
              <w:spacing w:line="240" w:lineRule="auto"/>
              <w:jc w:val="right"/>
              <w:rPr>
                <w:rFonts w:cs="Times New Roman"/>
                <w:color w:val="000000"/>
                <w:sz w:val="20"/>
                <w:szCs w:val="20"/>
                <w:rPrChange w:id="2137"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138" w:author="Urfels, Anton (IRRI)" w:date="2023-10-06T20:02:00Z">
                  <w:rPr>
                    <w:rFonts w:ascii="Gill Sans MT" w:hAnsi="Gill Sans MT" w:cs="Calibri"/>
                    <w:color w:val="000000"/>
                    <w:sz w:val="20"/>
                    <w:szCs w:val="20"/>
                  </w:rPr>
                </w:rPrChange>
              </w:rPr>
              <w:t>2.93</w:t>
            </w:r>
          </w:p>
        </w:tc>
      </w:tr>
      <w:tr w:rsidR="005676F8" w:rsidRPr="00256197" w14:paraId="1879E45A" w14:textId="77777777" w:rsidTr="00DB11CB">
        <w:trPr>
          <w:trHeight w:val="288"/>
          <w:jc w:val="center"/>
        </w:trPr>
        <w:tc>
          <w:tcPr>
            <w:tcW w:w="707" w:type="pct"/>
            <w:vMerge/>
            <w:tcBorders>
              <w:bottom w:val="single" w:sz="4" w:space="0" w:color="auto"/>
            </w:tcBorders>
          </w:tcPr>
          <w:p w14:paraId="57E33195" w14:textId="77777777" w:rsidR="005676F8" w:rsidRPr="00256197" w:rsidRDefault="005676F8" w:rsidP="005676F8">
            <w:pPr>
              <w:spacing w:line="240" w:lineRule="auto"/>
              <w:rPr>
                <w:rFonts w:eastAsia="Times New Roman" w:cs="Times New Roman"/>
                <w:color w:val="000000"/>
                <w:sz w:val="20"/>
                <w:szCs w:val="20"/>
                <w:lang w:eastAsia="en-ZW"/>
                <w:rPrChange w:id="2139" w:author="Urfels, Anton (IRRI)" w:date="2023-10-06T20:02:00Z">
                  <w:rPr>
                    <w:rFonts w:ascii="Gill Sans MT" w:eastAsia="Times New Roman" w:hAnsi="Gill Sans MT" w:cs="Calibri"/>
                    <w:color w:val="000000"/>
                    <w:sz w:val="20"/>
                    <w:szCs w:val="20"/>
                    <w:lang w:eastAsia="en-ZW"/>
                  </w:rPr>
                </w:rPrChange>
              </w:rPr>
            </w:pPr>
          </w:p>
        </w:tc>
        <w:tc>
          <w:tcPr>
            <w:tcW w:w="963" w:type="pct"/>
            <w:tcBorders>
              <w:top w:val="nil"/>
              <w:bottom w:val="single" w:sz="4" w:space="0" w:color="auto"/>
            </w:tcBorders>
            <w:noWrap/>
            <w:hideMark/>
          </w:tcPr>
          <w:p w14:paraId="41F1FBB8" w14:textId="77777777" w:rsidR="005676F8" w:rsidRPr="00256197" w:rsidRDefault="005676F8" w:rsidP="005676F8">
            <w:pPr>
              <w:spacing w:line="240" w:lineRule="auto"/>
              <w:rPr>
                <w:rFonts w:eastAsia="Times New Roman" w:cs="Times New Roman"/>
                <w:color w:val="000000"/>
                <w:sz w:val="20"/>
                <w:szCs w:val="20"/>
                <w:lang w:eastAsia="en-ZW"/>
                <w:rPrChange w:id="2140"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141" w:author="Urfels, Anton (IRRI)" w:date="2023-10-06T20:02:00Z">
                  <w:rPr>
                    <w:rFonts w:ascii="Gill Sans MT" w:eastAsia="Times New Roman" w:hAnsi="Gill Sans MT" w:cs="Calibri"/>
                    <w:color w:val="000000"/>
                    <w:sz w:val="20"/>
                    <w:szCs w:val="20"/>
                    <w:lang w:eastAsia="en-ZW"/>
                  </w:rPr>
                </w:rPrChange>
              </w:rPr>
              <w:t>Max</w:t>
            </w:r>
          </w:p>
        </w:tc>
        <w:tc>
          <w:tcPr>
            <w:tcW w:w="555" w:type="pct"/>
            <w:tcBorders>
              <w:top w:val="nil"/>
              <w:bottom w:val="single" w:sz="4" w:space="0" w:color="auto"/>
            </w:tcBorders>
            <w:noWrap/>
            <w:vAlign w:val="bottom"/>
          </w:tcPr>
          <w:p w14:paraId="7B528C78" w14:textId="461884C6" w:rsidR="005676F8" w:rsidRPr="00256197" w:rsidRDefault="005676F8" w:rsidP="005676F8">
            <w:pPr>
              <w:spacing w:line="240" w:lineRule="auto"/>
              <w:jc w:val="right"/>
              <w:rPr>
                <w:rFonts w:cs="Times New Roman"/>
                <w:color w:val="000000"/>
                <w:sz w:val="20"/>
                <w:szCs w:val="20"/>
                <w:rPrChange w:id="2142"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143" w:author="Urfels, Anton (IRRI)" w:date="2023-10-06T20:02:00Z">
                  <w:rPr>
                    <w:rFonts w:ascii="Gill Sans MT" w:hAnsi="Gill Sans MT" w:cs="Calibri"/>
                    <w:color w:val="000000"/>
                    <w:sz w:val="20"/>
                    <w:szCs w:val="20"/>
                  </w:rPr>
                </w:rPrChange>
              </w:rPr>
              <w:t>5.92</w:t>
            </w:r>
          </w:p>
        </w:tc>
        <w:tc>
          <w:tcPr>
            <w:tcW w:w="555" w:type="pct"/>
            <w:tcBorders>
              <w:top w:val="nil"/>
              <w:bottom w:val="single" w:sz="4" w:space="0" w:color="auto"/>
            </w:tcBorders>
            <w:noWrap/>
            <w:vAlign w:val="bottom"/>
          </w:tcPr>
          <w:p w14:paraId="28E3D480" w14:textId="35AA6C5C" w:rsidR="005676F8" w:rsidRPr="00256197" w:rsidRDefault="005676F8" w:rsidP="005676F8">
            <w:pPr>
              <w:spacing w:line="240" w:lineRule="auto"/>
              <w:jc w:val="right"/>
              <w:rPr>
                <w:rFonts w:cs="Times New Roman"/>
                <w:color w:val="000000"/>
                <w:sz w:val="20"/>
                <w:szCs w:val="20"/>
                <w:rPrChange w:id="2144"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145" w:author="Urfels, Anton (IRRI)" w:date="2023-10-06T20:02:00Z">
                  <w:rPr>
                    <w:rFonts w:ascii="Gill Sans MT" w:hAnsi="Gill Sans MT" w:cs="Calibri"/>
                    <w:color w:val="000000"/>
                    <w:sz w:val="20"/>
                    <w:szCs w:val="20"/>
                  </w:rPr>
                </w:rPrChange>
              </w:rPr>
              <w:t>5.64</w:t>
            </w:r>
          </w:p>
        </w:tc>
        <w:tc>
          <w:tcPr>
            <w:tcW w:w="555" w:type="pct"/>
            <w:tcBorders>
              <w:top w:val="nil"/>
              <w:bottom w:val="single" w:sz="4" w:space="0" w:color="auto"/>
            </w:tcBorders>
            <w:noWrap/>
            <w:vAlign w:val="bottom"/>
          </w:tcPr>
          <w:p w14:paraId="475C048C" w14:textId="660BC363" w:rsidR="005676F8" w:rsidRPr="00256197" w:rsidRDefault="005676F8" w:rsidP="005676F8">
            <w:pPr>
              <w:spacing w:line="240" w:lineRule="auto"/>
              <w:jc w:val="right"/>
              <w:rPr>
                <w:rFonts w:cs="Times New Roman"/>
                <w:color w:val="000000"/>
                <w:sz w:val="20"/>
                <w:szCs w:val="20"/>
                <w:rPrChange w:id="2146"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147" w:author="Urfels, Anton (IRRI)" w:date="2023-10-06T20:02:00Z">
                  <w:rPr>
                    <w:rFonts w:ascii="Gill Sans MT" w:hAnsi="Gill Sans MT" w:cs="Calibri"/>
                    <w:color w:val="000000"/>
                    <w:sz w:val="20"/>
                    <w:szCs w:val="20"/>
                  </w:rPr>
                </w:rPrChange>
              </w:rPr>
              <w:t>5.73</w:t>
            </w:r>
          </w:p>
        </w:tc>
        <w:tc>
          <w:tcPr>
            <w:tcW w:w="555" w:type="pct"/>
            <w:tcBorders>
              <w:top w:val="nil"/>
              <w:bottom w:val="single" w:sz="4" w:space="0" w:color="auto"/>
            </w:tcBorders>
            <w:noWrap/>
            <w:vAlign w:val="bottom"/>
          </w:tcPr>
          <w:p w14:paraId="302744BA" w14:textId="6C538F1E" w:rsidR="005676F8" w:rsidRPr="00256197" w:rsidRDefault="005676F8" w:rsidP="005676F8">
            <w:pPr>
              <w:spacing w:line="240" w:lineRule="auto"/>
              <w:jc w:val="right"/>
              <w:rPr>
                <w:rFonts w:cs="Times New Roman"/>
                <w:color w:val="000000"/>
                <w:sz w:val="20"/>
                <w:szCs w:val="20"/>
                <w:rPrChange w:id="2148"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149" w:author="Urfels, Anton (IRRI)" w:date="2023-10-06T20:02:00Z">
                  <w:rPr>
                    <w:rFonts w:ascii="Gill Sans MT" w:hAnsi="Gill Sans MT" w:cs="Calibri"/>
                    <w:color w:val="000000"/>
                    <w:sz w:val="20"/>
                    <w:szCs w:val="20"/>
                  </w:rPr>
                </w:rPrChange>
              </w:rPr>
              <w:t>5.65</w:t>
            </w:r>
          </w:p>
        </w:tc>
        <w:tc>
          <w:tcPr>
            <w:tcW w:w="555" w:type="pct"/>
            <w:tcBorders>
              <w:top w:val="nil"/>
              <w:bottom w:val="single" w:sz="4" w:space="0" w:color="auto"/>
            </w:tcBorders>
            <w:noWrap/>
            <w:vAlign w:val="bottom"/>
          </w:tcPr>
          <w:p w14:paraId="6D84738D" w14:textId="5CA67027" w:rsidR="005676F8" w:rsidRPr="00256197" w:rsidRDefault="005676F8" w:rsidP="005676F8">
            <w:pPr>
              <w:spacing w:line="240" w:lineRule="auto"/>
              <w:jc w:val="right"/>
              <w:rPr>
                <w:rFonts w:cs="Times New Roman"/>
                <w:color w:val="000000"/>
                <w:sz w:val="20"/>
                <w:szCs w:val="20"/>
                <w:rPrChange w:id="2150"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151" w:author="Urfels, Anton (IRRI)" w:date="2023-10-06T20:02:00Z">
                  <w:rPr>
                    <w:rFonts w:ascii="Gill Sans MT" w:hAnsi="Gill Sans MT" w:cs="Calibri"/>
                    <w:color w:val="000000"/>
                    <w:sz w:val="20"/>
                    <w:szCs w:val="20"/>
                  </w:rPr>
                </w:rPrChange>
              </w:rPr>
              <w:t>10.95</w:t>
            </w:r>
          </w:p>
        </w:tc>
        <w:tc>
          <w:tcPr>
            <w:tcW w:w="555" w:type="pct"/>
            <w:tcBorders>
              <w:top w:val="nil"/>
              <w:bottom w:val="single" w:sz="4" w:space="0" w:color="auto"/>
            </w:tcBorders>
            <w:noWrap/>
            <w:vAlign w:val="bottom"/>
          </w:tcPr>
          <w:p w14:paraId="0D51DC37" w14:textId="7829648D" w:rsidR="005676F8" w:rsidRPr="00256197" w:rsidRDefault="005676F8" w:rsidP="005676F8">
            <w:pPr>
              <w:spacing w:line="240" w:lineRule="auto"/>
              <w:jc w:val="right"/>
              <w:rPr>
                <w:rFonts w:cs="Times New Roman"/>
                <w:color w:val="000000"/>
                <w:sz w:val="20"/>
                <w:szCs w:val="20"/>
                <w:rPrChange w:id="2152"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153" w:author="Urfels, Anton (IRRI)" w:date="2023-10-06T20:02:00Z">
                  <w:rPr>
                    <w:rFonts w:ascii="Gill Sans MT" w:hAnsi="Gill Sans MT" w:cs="Calibri"/>
                    <w:color w:val="000000"/>
                    <w:sz w:val="20"/>
                    <w:szCs w:val="20"/>
                  </w:rPr>
                </w:rPrChange>
              </w:rPr>
              <w:t>8.90</w:t>
            </w:r>
          </w:p>
        </w:tc>
      </w:tr>
      <w:tr w:rsidR="005676F8" w:rsidRPr="00256197" w14:paraId="08E16A8C" w14:textId="77777777" w:rsidTr="00DB11CB">
        <w:trPr>
          <w:trHeight w:val="288"/>
          <w:jc w:val="center"/>
        </w:trPr>
        <w:tc>
          <w:tcPr>
            <w:tcW w:w="707" w:type="pct"/>
            <w:vMerge w:val="restart"/>
            <w:tcBorders>
              <w:top w:val="single" w:sz="4" w:space="0" w:color="auto"/>
            </w:tcBorders>
          </w:tcPr>
          <w:p w14:paraId="173A1748" w14:textId="77777777" w:rsidR="005676F8" w:rsidRPr="00256197" w:rsidRDefault="005676F8" w:rsidP="005676F8">
            <w:pPr>
              <w:spacing w:line="240" w:lineRule="auto"/>
              <w:rPr>
                <w:rFonts w:eastAsia="Times New Roman" w:cs="Times New Roman"/>
                <w:color w:val="000000"/>
                <w:sz w:val="20"/>
                <w:szCs w:val="20"/>
                <w:lang w:eastAsia="en-ZW"/>
                <w:rPrChange w:id="2154"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155" w:author="Urfels, Anton (IRRI)" w:date="2023-10-06T20:02:00Z">
                  <w:rPr>
                    <w:rFonts w:ascii="Gill Sans MT" w:eastAsia="Times New Roman" w:hAnsi="Gill Sans MT" w:cs="Calibri"/>
                    <w:color w:val="000000"/>
                    <w:sz w:val="20"/>
                    <w:szCs w:val="20"/>
                    <w:lang w:eastAsia="en-ZW"/>
                  </w:rPr>
                </w:rPrChange>
              </w:rPr>
              <w:t>Lower bound</w:t>
            </w:r>
          </w:p>
        </w:tc>
        <w:tc>
          <w:tcPr>
            <w:tcW w:w="963" w:type="pct"/>
            <w:tcBorders>
              <w:top w:val="single" w:sz="4" w:space="0" w:color="auto"/>
            </w:tcBorders>
            <w:noWrap/>
            <w:hideMark/>
          </w:tcPr>
          <w:p w14:paraId="2A9BDCAE" w14:textId="77777777" w:rsidR="005676F8" w:rsidRPr="00256197" w:rsidRDefault="005676F8" w:rsidP="005676F8">
            <w:pPr>
              <w:spacing w:line="240" w:lineRule="auto"/>
              <w:rPr>
                <w:rFonts w:eastAsia="Times New Roman" w:cs="Times New Roman"/>
                <w:color w:val="000000"/>
                <w:sz w:val="20"/>
                <w:szCs w:val="20"/>
                <w:lang w:eastAsia="en-ZW"/>
                <w:rPrChange w:id="2156"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157" w:author="Urfels, Anton (IRRI)" w:date="2023-10-06T20:02:00Z">
                  <w:rPr>
                    <w:rFonts w:ascii="Gill Sans MT" w:eastAsia="Times New Roman" w:hAnsi="Gill Sans MT" w:cs="Calibri"/>
                    <w:color w:val="000000"/>
                    <w:sz w:val="20"/>
                    <w:szCs w:val="20"/>
                    <w:lang w:eastAsia="en-ZW"/>
                  </w:rPr>
                </w:rPrChange>
              </w:rPr>
              <w:t>Mean</w:t>
            </w:r>
          </w:p>
        </w:tc>
        <w:tc>
          <w:tcPr>
            <w:tcW w:w="555" w:type="pct"/>
            <w:tcBorders>
              <w:top w:val="single" w:sz="4" w:space="0" w:color="auto"/>
            </w:tcBorders>
            <w:noWrap/>
            <w:vAlign w:val="bottom"/>
          </w:tcPr>
          <w:p w14:paraId="386DC98A" w14:textId="67037400" w:rsidR="005676F8" w:rsidRPr="00256197" w:rsidRDefault="005676F8" w:rsidP="005676F8">
            <w:pPr>
              <w:spacing w:line="240" w:lineRule="auto"/>
              <w:jc w:val="right"/>
              <w:rPr>
                <w:rFonts w:cs="Times New Roman"/>
                <w:color w:val="000000"/>
                <w:sz w:val="20"/>
                <w:szCs w:val="20"/>
                <w:rPrChange w:id="2158"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159" w:author="Urfels, Anton (IRRI)" w:date="2023-10-06T20:02:00Z">
                  <w:rPr>
                    <w:rFonts w:ascii="Gill Sans MT" w:hAnsi="Gill Sans MT" w:cs="Calibri"/>
                    <w:color w:val="000000"/>
                    <w:sz w:val="20"/>
                    <w:szCs w:val="20"/>
                  </w:rPr>
                </w:rPrChange>
              </w:rPr>
              <w:t>-3.53</w:t>
            </w:r>
          </w:p>
        </w:tc>
        <w:tc>
          <w:tcPr>
            <w:tcW w:w="555" w:type="pct"/>
            <w:tcBorders>
              <w:top w:val="single" w:sz="4" w:space="0" w:color="auto"/>
            </w:tcBorders>
            <w:noWrap/>
            <w:vAlign w:val="bottom"/>
          </w:tcPr>
          <w:p w14:paraId="66D9942A" w14:textId="0A860ABB" w:rsidR="005676F8" w:rsidRPr="00256197" w:rsidRDefault="005676F8" w:rsidP="005676F8">
            <w:pPr>
              <w:spacing w:line="240" w:lineRule="auto"/>
              <w:jc w:val="right"/>
              <w:rPr>
                <w:rFonts w:cs="Times New Roman"/>
                <w:color w:val="000000"/>
                <w:sz w:val="20"/>
                <w:szCs w:val="20"/>
                <w:rPrChange w:id="2160"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161" w:author="Urfels, Anton (IRRI)" w:date="2023-10-06T20:02:00Z">
                  <w:rPr>
                    <w:rFonts w:ascii="Gill Sans MT" w:hAnsi="Gill Sans MT" w:cs="Calibri"/>
                    <w:color w:val="000000"/>
                    <w:sz w:val="20"/>
                    <w:szCs w:val="20"/>
                  </w:rPr>
                </w:rPrChange>
              </w:rPr>
              <w:t>-0.73</w:t>
            </w:r>
          </w:p>
        </w:tc>
        <w:tc>
          <w:tcPr>
            <w:tcW w:w="555" w:type="pct"/>
            <w:tcBorders>
              <w:top w:val="single" w:sz="4" w:space="0" w:color="auto"/>
            </w:tcBorders>
            <w:noWrap/>
            <w:vAlign w:val="bottom"/>
          </w:tcPr>
          <w:p w14:paraId="4415F1B7" w14:textId="53565C88" w:rsidR="005676F8" w:rsidRPr="00256197" w:rsidRDefault="005676F8" w:rsidP="005676F8">
            <w:pPr>
              <w:spacing w:line="240" w:lineRule="auto"/>
              <w:jc w:val="right"/>
              <w:rPr>
                <w:rFonts w:cs="Times New Roman"/>
                <w:color w:val="000000"/>
                <w:sz w:val="20"/>
                <w:szCs w:val="20"/>
                <w:rPrChange w:id="2162"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163" w:author="Urfels, Anton (IRRI)" w:date="2023-10-06T20:02:00Z">
                  <w:rPr>
                    <w:rFonts w:ascii="Gill Sans MT" w:hAnsi="Gill Sans MT" w:cs="Calibri"/>
                    <w:color w:val="000000"/>
                    <w:sz w:val="20"/>
                    <w:szCs w:val="20"/>
                  </w:rPr>
                </w:rPrChange>
              </w:rPr>
              <w:t>-1.42</w:t>
            </w:r>
          </w:p>
        </w:tc>
        <w:tc>
          <w:tcPr>
            <w:tcW w:w="555" w:type="pct"/>
            <w:tcBorders>
              <w:top w:val="single" w:sz="4" w:space="0" w:color="auto"/>
            </w:tcBorders>
            <w:noWrap/>
            <w:vAlign w:val="bottom"/>
          </w:tcPr>
          <w:p w14:paraId="18E6C6E2" w14:textId="3328BAE1" w:rsidR="005676F8" w:rsidRPr="00256197" w:rsidRDefault="005676F8" w:rsidP="005676F8">
            <w:pPr>
              <w:spacing w:line="240" w:lineRule="auto"/>
              <w:jc w:val="right"/>
              <w:rPr>
                <w:rFonts w:cs="Times New Roman"/>
                <w:color w:val="000000"/>
                <w:sz w:val="20"/>
                <w:szCs w:val="20"/>
                <w:rPrChange w:id="2164"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165" w:author="Urfels, Anton (IRRI)" w:date="2023-10-06T20:02:00Z">
                  <w:rPr>
                    <w:rFonts w:ascii="Gill Sans MT" w:hAnsi="Gill Sans MT" w:cs="Calibri"/>
                    <w:color w:val="000000"/>
                    <w:sz w:val="20"/>
                    <w:szCs w:val="20"/>
                  </w:rPr>
                </w:rPrChange>
              </w:rPr>
              <w:t>-2.02</w:t>
            </w:r>
          </w:p>
        </w:tc>
        <w:tc>
          <w:tcPr>
            <w:tcW w:w="555" w:type="pct"/>
            <w:tcBorders>
              <w:top w:val="single" w:sz="4" w:space="0" w:color="auto"/>
            </w:tcBorders>
            <w:noWrap/>
            <w:vAlign w:val="bottom"/>
          </w:tcPr>
          <w:p w14:paraId="686897ED" w14:textId="3C960BAD" w:rsidR="005676F8" w:rsidRPr="00256197" w:rsidRDefault="005676F8" w:rsidP="005676F8">
            <w:pPr>
              <w:spacing w:line="240" w:lineRule="auto"/>
              <w:jc w:val="right"/>
              <w:rPr>
                <w:rFonts w:cs="Times New Roman"/>
                <w:color w:val="000000"/>
                <w:sz w:val="20"/>
                <w:szCs w:val="20"/>
                <w:rPrChange w:id="2166"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167" w:author="Urfels, Anton (IRRI)" w:date="2023-10-06T20:02:00Z">
                  <w:rPr>
                    <w:rFonts w:ascii="Gill Sans MT" w:hAnsi="Gill Sans MT" w:cs="Calibri"/>
                    <w:color w:val="000000"/>
                    <w:sz w:val="20"/>
                    <w:szCs w:val="20"/>
                  </w:rPr>
                </w:rPrChange>
              </w:rPr>
              <w:t>-1.27</w:t>
            </w:r>
          </w:p>
        </w:tc>
        <w:tc>
          <w:tcPr>
            <w:tcW w:w="555" w:type="pct"/>
            <w:tcBorders>
              <w:top w:val="single" w:sz="4" w:space="0" w:color="auto"/>
            </w:tcBorders>
            <w:noWrap/>
            <w:vAlign w:val="bottom"/>
          </w:tcPr>
          <w:p w14:paraId="0F995869" w14:textId="634ABFB1" w:rsidR="005676F8" w:rsidRPr="00256197" w:rsidRDefault="005676F8" w:rsidP="005676F8">
            <w:pPr>
              <w:spacing w:line="240" w:lineRule="auto"/>
              <w:jc w:val="right"/>
              <w:rPr>
                <w:rFonts w:cs="Times New Roman"/>
                <w:color w:val="000000"/>
                <w:sz w:val="20"/>
                <w:szCs w:val="20"/>
                <w:rPrChange w:id="2168"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169" w:author="Urfels, Anton (IRRI)" w:date="2023-10-06T20:02:00Z">
                  <w:rPr>
                    <w:rFonts w:ascii="Gill Sans MT" w:hAnsi="Gill Sans MT" w:cs="Calibri"/>
                    <w:color w:val="000000"/>
                    <w:sz w:val="20"/>
                    <w:szCs w:val="20"/>
                  </w:rPr>
                </w:rPrChange>
              </w:rPr>
              <w:t>-1.49</w:t>
            </w:r>
          </w:p>
        </w:tc>
      </w:tr>
      <w:tr w:rsidR="005676F8" w:rsidRPr="00256197" w14:paraId="0DD969EA" w14:textId="77777777" w:rsidTr="00DB11CB">
        <w:trPr>
          <w:trHeight w:val="288"/>
          <w:jc w:val="center"/>
        </w:trPr>
        <w:tc>
          <w:tcPr>
            <w:tcW w:w="707" w:type="pct"/>
            <w:vMerge/>
          </w:tcPr>
          <w:p w14:paraId="4AC12B64" w14:textId="77777777" w:rsidR="005676F8" w:rsidRPr="00256197" w:rsidRDefault="005676F8" w:rsidP="005676F8">
            <w:pPr>
              <w:spacing w:line="240" w:lineRule="auto"/>
              <w:rPr>
                <w:rFonts w:eastAsia="Times New Roman" w:cs="Times New Roman"/>
                <w:color w:val="000000"/>
                <w:sz w:val="20"/>
                <w:szCs w:val="20"/>
                <w:lang w:eastAsia="en-ZW"/>
                <w:rPrChange w:id="2170"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6FAA6D72" w14:textId="77777777" w:rsidR="005676F8" w:rsidRPr="00256197" w:rsidRDefault="005676F8" w:rsidP="005676F8">
            <w:pPr>
              <w:spacing w:line="240" w:lineRule="auto"/>
              <w:rPr>
                <w:rFonts w:eastAsia="Times New Roman" w:cs="Times New Roman"/>
                <w:color w:val="000000"/>
                <w:sz w:val="20"/>
                <w:szCs w:val="20"/>
                <w:lang w:eastAsia="en-ZW"/>
                <w:rPrChange w:id="2171" w:author="Urfels, Anton (IRRI)" w:date="2023-10-06T20:02:00Z">
                  <w:rPr>
                    <w:rFonts w:ascii="Gill Sans MT" w:eastAsia="Times New Roman" w:hAnsi="Gill Sans MT" w:cs="Calibri"/>
                    <w:color w:val="000000"/>
                    <w:sz w:val="20"/>
                    <w:szCs w:val="20"/>
                    <w:lang w:eastAsia="en-ZW"/>
                  </w:rPr>
                </w:rPrChange>
              </w:rPr>
            </w:pPr>
            <w:proofErr w:type="spellStart"/>
            <w:r w:rsidRPr="00256197">
              <w:rPr>
                <w:rFonts w:eastAsia="Times New Roman" w:cs="Times New Roman"/>
                <w:color w:val="000000"/>
                <w:sz w:val="20"/>
                <w:szCs w:val="20"/>
                <w:lang w:eastAsia="en-ZW"/>
                <w:rPrChange w:id="2172" w:author="Urfels, Anton (IRRI)" w:date="2023-10-06T20:02:00Z">
                  <w:rPr>
                    <w:rFonts w:ascii="Gill Sans MT" w:eastAsia="Times New Roman" w:hAnsi="Gill Sans MT" w:cs="Calibri"/>
                    <w:color w:val="000000"/>
                    <w:sz w:val="20"/>
                    <w:szCs w:val="20"/>
                    <w:lang w:eastAsia="en-ZW"/>
                  </w:rPr>
                </w:rPrChange>
              </w:rPr>
              <w:t>Std.Dev</w:t>
            </w:r>
            <w:proofErr w:type="spellEnd"/>
          </w:p>
        </w:tc>
        <w:tc>
          <w:tcPr>
            <w:tcW w:w="555" w:type="pct"/>
            <w:noWrap/>
            <w:vAlign w:val="bottom"/>
          </w:tcPr>
          <w:p w14:paraId="7835B19C" w14:textId="45A8CCF5" w:rsidR="005676F8" w:rsidRPr="00256197" w:rsidRDefault="005676F8" w:rsidP="005676F8">
            <w:pPr>
              <w:spacing w:line="240" w:lineRule="auto"/>
              <w:jc w:val="right"/>
              <w:rPr>
                <w:rFonts w:cs="Times New Roman"/>
                <w:color w:val="000000"/>
                <w:sz w:val="20"/>
                <w:szCs w:val="20"/>
                <w:rPrChange w:id="2173"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174" w:author="Urfels, Anton (IRRI)" w:date="2023-10-06T20:02:00Z">
                  <w:rPr>
                    <w:rFonts w:ascii="Gill Sans MT" w:hAnsi="Gill Sans MT" w:cs="Calibri"/>
                    <w:color w:val="000000"/>
                    <w:sz w:val="20"/>
                    <w:szCs w:val="20"/>
                  </w:rPr>
                </w:rPrChange>
              </w:rPr>
              <w:t>1.68</w:t>
            </w:r>
          </w:p>
        </w:tc>
        <w:tc>
          <w:tcPr>
            <w:tcW w:w="555" w:type="pct"/>
            <w:noWrap/>
            <w:vAlign w:val="bottom"/>
          </w:tcPr>
          <w:p w14:paraId="3EEBAFF9" w14:textId="77CB9CCE" w:rsidR="005676F8" w:rsidRPr="00256197" w:rsidRDefault="005676F8" w:rsidP="005676F8">
            <w:pPr>
              <w:spacing w:line="240" w:lineRule="auto"/>
              <w:jc w:val="right"/>
              <w:rPr>
                <w:rFonts w:cs="Times New Roman"/>
                <w:color w:val="000000"/>
                <w:sz w:val="20"/>
                <w:szCs w:val="20"/>
                <w:rPrChange w:id="2175"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176" w:author="Urfels, Anton (IRRI)" w:date="2023-10-06T20:02:00Z">
                  <w:rPr>
                    <w:rFonts w:ascii="Gill Sans MT" w:hAnsi="Gill Sans MT" w:cs="Calibri"/>
                    <w:color w:val="000000"/>
                    <w:sz w:val="20"/>
                    <w:szCs w:val="20"/>
                  </w:rPr>
                </w:rPrChange>
              </w:rPr>
              <w:t>1.73</w:t>
            </w:r>
          </w:p>
        </w:tc>
        <w:tc>
          <w:tcPr>
            <w:tcW w:w="555" w:type="pct"/>
            <w:noWrap/>
            <w:vAlign w:val="bottom"/>
          </w:tcPr>
          <w:p w14:paraId="72CAB87F" w14:textId="594B87D1" w:rsidR="005676F8" w:rsidRPr="00256197" w:rsidRDefault="005676F8" w:rsidP="005676F8">
            <w:pPr>
              <w:spacing w:line="240" w:lineRule="auto"/>
              <w:jc w:val="right"/>
              <w:rPr>
                <w:rFonts w:cs="Times New Roman"/>
                <w:color w:val="000000"/>
                <w:sz w:val="20"/>
                <w:szCs w:val="20"/>
                <w:rPrChange w:id="2177"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178" w:author="Urfels, Anton (IRRI)" w:date="2023-10-06T20:02:00Z">
                  <w:rPr>
                    <w:rFonts w:ascii="Gill Sans MT" w:hAnsi="Gill Sans MT" w:cs="Calibri"/>
                    <w:color w:val="000000"/>
                    <w:sz w:val="20"/>
                    <w:szCs w:val="20"/>
                  </w:rPr>
                </w:rPrChange>
              </w:rPr>
              <w:t>2.60</w:t>
            </w:r>
          </w:p>
        </w:tc>
        <w:tc>
          <w:tcPr>
            <w:tcW w:w="555" w:type="pct"/>
            <w:noWrap/>
            <w:vAlign w:val="bottom"/>
          </w:tcPr>
          <w:p w14:paraId="6614E68E" w14:textId="41A635DE" w:rsidR="005676F8" w:rsidRPr="00256197" w:rsidRDefault="005676F8" w:rsidP="005676F8">
            <w:pPr>
              <w:spacing w:line="240" w:lineRule="auto"/>
              <w:jc w:val="right"/>
              <w:rPr>
                <w:rFonts w:cs="Times New Roman"/>
                <w:color w:val="000000"/>
                <w:sz w:val="20"/>
                <w:szCs w:val="20"/>
                <w:rPrChange w:id="2179"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180" w:author="Urfels, Anton (IRRI)" w:date="2023-10-06T20:02:00Z">
                  <w:rPr>
                    <w:rFonts w:ascii="Gill Sans MT" w:hAnsi="Gill Sans MT" w:cs="Calibri"/>
                    <w:color w:val="000000"/>
                    <w:sz w:val="20"/>
                    <w:szCs w:val="20"/>
                  </w:rPr>
                </w:rPrChange>
              </w:rPr>
              <w:t>2.47</w:t>
            </w:r>
          </w:p>
        </w:tc>
        <w:tc>
          <w:tcPr>
            <w:tcW w:w="555" w:type="pct"/>
            <w:noWrap/>
            <w:vAlign w:val="bottom"/>
          </w:tcPr>
          <w:p w14:paraId="4ADDD0B1" w14:textId="206D506E" w:rsidR="005676F8" w:rsidRPr="00256197" w:rsidRDefault="005676F8" w:rsidP="005676F8">
            <w:pPr>
              <w:spacing w:line="240" w:lineRule="auto"/>
              <w:jc w:val="right"/>
              <w:rPr>
                <w:rFonts w:cs="Times New Roman"/>
                <w:color w:val="000000"/>
                <w:sz w:val="20"/>
                <w:szCs w:val="20"/>
                <w:rPrChange w:id="2181"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182" w:author="Urfels, Anton (IRRI)" w:date="2023-10-06T20:02:00Z">
                  <w:rPr>
                    <w:rFonts w:ascii="Gill Sans MT" w:hAnsi="Gill Sans MT" w:cs="Calibri"/>
                    <w:color w:val="000000"/>
                    <w:sz w:val="20"/>
                    <w:szCs w:val="20"/>
                  </w:rPr>
                </w:rPrChange>
              </w:rPr>
              <w:t>1.78</w:t>
            </w:r>
          </w:p>
        </w:tc>
        <w:tc>
          <w:tcPr>
            <w:tcW w:w="555" w:type="pct"/>
            <w:noWrap/>
            <w:vAlign w:val="bottom"/>
          </w:tcPr>
          <w:p w14:paraId="3A9C00D9" w14:textId="1CB34A14" w:rsidR="005676F8" w:rsidRPr="00256197" w:rsidRDefault="005676F8" w:rsidP="005676F8">
            <w:pPr>
              <w:spacing w:line="240" w:lineRule="auto"/>
              <w:jc w:val="right"/>
              <w:rPr>
                <w:rFonts w:cs="Times New Roman"/>
                <w:color w:val="000000"/>
                <w:sz w:val="20"/>
                <w:szCs w:val="20"/>
                <w:rPrChange w:id="2183"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184" w:author="Urfels, Anton (IRRI)" w:date="2023-10-06T20:02:00Z">
                  <w:rPr>
                    <w:rFonts w:ascii="Gill Sans MT" w:hAnsi="Gill Sans MT" w:cs="Calibri"/>
                    <w:color w:val="000000"/>
                    <w:sz w:val="20"/>
                    <w:szCs w:val="20"/>
                  </w:rPr>
                </w:rPrChange>
              </w:rPr>
              <w:t>1.68</w:t>
            </w:r>
          </w:p>
        </w:tc>
      </w:tr>
      <w:tr w:rsidR="005676F8" w:rsidRPr="00256197" w14:paraId="694660CD" w14:textId="77777777" w:rsidTr="00DB11CB">
        <w:trPr>
          <w:trHeight w:val="288"/>
          <w:jc w:val="center"/>
        </w:trPr>
        <w:tc>
          <w:tcPr>
            <w:tcW w:w="707" w:type="pct"/>
            <w:vMerge/>
          </w:tcPr>
          <w:p w14:paraId="68C0EAC1" w14:textId="77777777" w:rsidR="005676F8" w:rsidRPr="00256197" w:rsidRDefault="005676F8" w:rsidP="005676F8">
            <w:pPr>
              <w:spacing w:line="240" w:lineRule="auto"/>
              <w:rPr>
                <w:rFonts w:eastAsia="Times New Roman" w:cs="Times New Roman"/>
                <w:color w:val="000000"/>
                <w:sz w:val="20"/>
                <w:szCs w:val="20"/>
                <w:lang w:eastAsia="en-ZW"/>
                <w:rPrChange w:id="2185"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4BFAE985" w14:textId="77777777" w:rsidR="005676F8" w:rsidRPr="00256197" w:rsidRDefault="005676F8" w:rsidP="005676F8">
            <w:pPr>
              <w:spacing w:line="240" w:lineRule="auto"/>
              <w:rPr>
                <w:rFonts w:eastAsia="Times New Roman" w:cs="Times New Roman"/>
                <w:color w:val="000000"/>
                <w:sz w:val="20"/>
                <w:szCs w:val="20"/>
                <w:lang w:eastAsia="en-ZW"/>
                <w:rPrChange w:id="2186"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187" w:author="Urfels, Anton (IRRI)" w:date="2023-10-06T20:02:00Z">
                  <w:rPr>
                    <w:rFonts w:ascii="Gill Sans MT" w:eastAsia="Times New Roman" w:hAnsi="Gill Sans MT" w:cs="Calibri"/>
                    <w:color w:val="000000"/>
                    <w:sz w:val="20"/>
                    <w:szCs w:val="20"/>
                    <w:lang w:eastAsia="en-ZW"/>
                  </w:rPr>
                </w:rPrChange>
              </w:rPr>
              <w:t>Min</w:t>
            </w:r>
          </w:p>
        </w:tc>
        <w:tc>
          <w:tcPr>
            <w:tcW w:w="555" w:type="pct"/>
            <w:noWrap/>
            <w:vAlign w:val="bottom"/>
          </w:tcPr>
          <w:p w14:paraId="73DD735F" w14:textId="252DAAFF" w:rsidR="005676F8" w:rsidRPr="00256197" w:rsidRDefault="005676F8" w:rsidP="005676F8">
            <w:pPr>
              <w:spacing w:line="240" w:lineRule="auto"/>
              <w:jc w:val="right"/>
              <w:rPr>
                <w:rFonts w:cs="Times New Roman"/>
                <w:color w:val="000000"/>
                <w:sz w:val="20"/>
                <w:szCs w:val="20"/>
                <w:rPrChange w:id="2188"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189" w:author="Urfels, Anton (IRRI)" w:date="2023-10-06T20:02:00Z">
                  <w:rPr>
                    <w:rFonts w:ascii="Gill Sans MT" w:hAnsi="Gill Sans MT" w:cs="Calibri"/>
                    <w:color w:val="000000"/>
                    <w:sz w:val="20"/>
                    <w:szCs w:val="20"/>
                  </w:rPr>
                </w:rPrChange>
              </w:rPr>
              <w:t>-7.83</w:t>
            </w:r>
          </w:p>
        </w:tc>
        <w:tc>
          <w:tcPr>
            <w:tcW w:w="555" w:type="pct"/>
            <w:noWrap/>
            <w:vAlign w:val="bottom"/>
          </w:tcPr>
          <w:p w14:paraId="119FFE79" w14:textId="6405C849" w:rsidR="005676F8" w:rsidRPr="00256197" w:rsidRDefault="005676F8" w:rsidP="005676F8">
            <w:pPr>
              <w:spacing w:line="240" w:lineRule="auto"/>
              <w:jc w:val="right"/>
              <w:rPr>
                <w:rFonts w:cs="Times New Roman"/>
                <w:color w:val="000000"/>
                <w:sz w:val="20"/>
                <w:szCs w:val="20"/>
                <w:rPrChange w:id="2190"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191" w:author="Urfels, Anton (IRRI)" w:date="2023-10-06T20:02:00Z">
                  <w:rPr>
                    <w:rFonts w:ascii="Gill Sans MT" w:hAnsi="Gill Sans MT" w:cs="Calibri"/>
                    <w:color w:val="000000"/>
                    <w:sz w:val="20"/>
                    <w:szCs w:val="20"/>
                  </w:rPr>
                </w:rPrChange>
              </w:rPr>
              <w:t>-4.69</w:t>
            </w:r>
          </w:p>
        </w:tc>
        <w:tc>
          <w:tcPr>
            <w:tcW w:w="555" w:type="pct"/>
            <w:noWrap/>
            <w:vAlign w:val="bottom"/>
          </w:tcPr>
          <w:p w14:paraId="41F21E48" w14:textId="4CE17594" w:rsidR="005676F8" w:rsidRPr="00256197" w:rsidRDefault="005676F8" w:rsidP="005676F8">
            <w:pPr>
              <w:spacing w:line="240" w:lineRule="auto"/>
              <w:jc w:val="right"/>
              <w:rPr>
                <w:rFonts w:cs="Times New Roman"/>
                <w:color w:val="000000"/>
                <w:sz w:val="20"/>
                <w:szCs w:val="20"/>
                <w:rPrChange w:id="2192"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193" w:author="Urfels, Anton (IRRI)" w:date="2023-10-06T20:02:00Z">
                  <w:rPr>
                    <w:rFonts w:ascii="Gill Sans MT" w:hAnsi="Gill Sans MT" w:cs="Calibri"/>
                    <w:color w:val="000000"/>
                    <w:sz w:val="20"/>
                    <w:szCs w:val="20"/>
                  </w:rPr>
                </w:rPrChange>
              </w:rPr>
              <w:t>-7.02</w:t>
            </w:r>
          </w:p>
        </w:tc>
        <w:tc>
          <w:tcPr>
            <w:tcW w:w="555" w:type="pct"/>
            <w:noWrap/>
            <w:vAlign w:val="bottom"/>
          </w:tcPr>
          <w:p w14:paraId="00807E16" w14:textId="00689F89" w:rsidR="005676F8" w:rsidRPr="00256197" w:rsidRDefault="005676F8" w:rsidP="005676F8">
            <w:pPr>
              <w:spacing w:line="240" w:lineRule="auto"/>
              <w:jc w:val="right"/>
              <w:rPr>
                <w:rFonts w:cs="Times New Roman"/>
                <w:color w:val="000000"/>
                <w:sz w:val="20"/>
                <w:szCs w:val="20"/>
                <w:rPrChange w:id="2194"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195" w:author="Urfels, Anton (IRRI)" w:date="2023-10-06T20:02:00Z">
                  <w:rPr>
                    <w:rFonts w:ascii="Gill Sans MT" w:hAnsi="Gill Sans MT" w:cs="Calibri"/>
                    <w:color w:val="000000"/>
                    <w:sz w:val="20"/>
                    <w:szCs w:val="20"/>
                  </w:rPr>
                </w:rPrChange>
              </w:rPr>
              <w:t>-6.16</w:t>
            </w:r>
          </w:p>
        </w:tc>
        <w:tc>
          <w:tcPr>
            <w:tcW w:w="555" w:type="pct"/>
            <w:noWrap/>
            <w:vAlign w:val="bottom"/>
          </w:tcPr>
          <w:p w14:paraId="5C71C1DF" w14:textId="48BD0C68" w:rsidR="005676F8" w:rsidRPr="00256197" w:rsidRDefault="005676F8" w:rsidP="005676F8">
            <w:pPr>
              <w:spacing w:line="240" w:lineRule="auto"/>
              <w:jc w:val="right"/>
              <w:rPr>
                <w:rFonts w:cs="Times New Roman"/>
                <w:color w:val="000000"/>
                <w:sz w:val="20"/>
                <w:szCs w:val="20"/>
                <w:rPrChange w:id="2196"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197" w:author="Urfels, Anton (IRRI)" w:date="2023-10-06T20:02:00Z">
                  <w:rPr>
                    <w:rFonts w:ascii="Gill Sans MT" w:hAnsi="Gill Sans MT" w:cs="Calibri"/>
                    <w:color w:val="000000"/>
                    <w:sz w:val="20"/>
                    <w:szCs w:val="20"/>
                  </w:rPr>
                </w:rPrChange>
              </w:rPr>
              <w:t>-7.02</w:t>
            </w:r>
          </w:p>
        </w:tc>
        <w:tc>
          <w:tcPr>
            <w:tcW w:w="555" w:type="pct"/>
            <w:noWrap/>
            <w:vAlign w:val="bottom"/>
          </w:tcPr>
          <w:p w14:paraId="1327647A" w14:textId="1791D01F" w:rsidR="005676F8" w:rsidRPr="00256197" w:rsidRDefault="005676F8" w:rsidP="005676F8">
            <w:pPr>
              <w:spacing w:line="240" w:lineRule="auto"/>
              <w:jc w:val="right"/>
              <w:rPr>
                <w:rFonts w:cs="Times New Roman"/>
                <w:color w:val="000000"/>
                <w:sz w:val="20"/>
                <w:szCs w:val="20"/>
                <w:rPrChange w:id="2198"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199" w:author="Urfels, Anton (IRRI)" w:date="2023-10-06T20:02:00Z">
                  <w:rPr>
                    <w:rFonts w:ascii="Gill Sans MT" w:hAnsi="Gill Sans MT" w:cs="Calibri"/>
                    <w:color w:val="000000"/>
                    <w:sz w:val="20"/>
                    <w:szCs w:val="20"/>
                  </w:rPr>
                </w:rPrChange>
              </w:rPr>
              <w:t>-7.20</w:t>
            </w:r>
          </w:p>
        </w:tc>
      </w:tr>
      <w:tr w:rsidR="005676F8" w:rsidRPr="00256197" w14:paraId="537EBB34" w14:textId="77777777" w:rsidTr="00DB11CB">
        <w:trPr>
          <w:trHeight w:val="288"/>
          <w:jc w:val="center"/>
        </w:trPr>
        <w:tc>
          <w:tcPr>
            <w:tcW w:w="707" w:type="pct"/>
            <w:vMerge/>
          </w:tcPr>
          <w:p w14:paraId="4BFC996D" w14:textId="77777777" w:rsidR="005676F8" w:rsidRPr="00256197" w:rsidRDefault="005676F8" w:rsidP="005676F8">
            <w:pPr>
              <w:spacing w:line="240" w:lineRule="auto"/>
              <w:rPr>
                <w:rFonts w:eastAsia="Times New Roman" w:cs="Times New Roman"/>
                <w:color w:val="000000"/>
                <w:sz w:val="20"/>
                <w:szCs w:val="20"/>
                <w:lang w:eastAsia="en-ZW"/>
                <w:rPrChange w:id="2200"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3496B53A" w14:textId="77777777" w:rsidR="005676F8" w:rsidRPr="00256197" w:rsidRDefault="005676F8" w:rsidP="005676F8">
            <w:pPr>
              <w:spacing w:line="240" w:lineRule="auto"/>
              <w:rPr>
                <w:rFonts w:eastAsia="Times New Roman" w:cs="Times New Roman"/>
                <w:color w:val="000000"/>
                <w:sz w:val="20"/>
                <w:szCs w:val="20"/>
                <w:lang w:eastAsia="en-ZW"/>
                <w:rPrChange w:id="2201"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202" w:author="Urfels, Anton (IRRI)" w:date="2023-10-06T20:02:00Z">
                  <w:rPr>
                    <w:rFonts w:ascii="Gill Sans MT" w:eastAsia="Times New Roman" w:hAnsi="Gill Sans MT" w:cs="Calibri"/>
                    <w:color w:val="000000"/>
                    <w:sz w:val="20"/>
                    <w:szCs w:val="20"/>
                    <w:lang w:eastAsia="en-ZW"/>
                  </w:rPr>
                </w:rPrChange>
              </w:rPr>
              <w:t>10</w:t>
            </w:r>
            <w:r w:rsidRPr="00FE6323">
              <w:rPr>
                <w:rFonts w:eastAsia="Times New Roman" w:cs="Times New Roman"/>
                <w:color w:val="000000"/>
                <w:sz w:val="20"/>
                <w:szCs w:val="20"/>
                <w:vertAlign w:val="superscript"/>
                <w:lang w:eastAsia="en-ZW"/>
                <w:rPrChange w:id="2203" w:author="MKONDIWA, Maxwell (CIMMYT-India)" w:date="2023-10-08T10:54:00Z">
                  <w:rPr>
                    <w:rFonts w:ascii="Gill Sans MT" w:eastAsia="Times New Roman" w:hAnsi="Gill Sans MT" w:cs="Calibri"/>
                    <w:color w:val="000000"/>
                    <w:sz w:val="20"/>
                    <w:szCs w:val="20"/>
                    <w:lang w:eastAsia="en-ZW"/>
                  </w:rPr>
                </w:rPrChange>
              </w:rPr>
              <w:t>th</w:t>
            </w:r>
            <w:r w:rsidRPr="00256197">
              <w:rPr>
                <w:rFonts w:eastAsia="Times New Roman" w:cs="Times New Roman"/>
                <w:color w:val="000000"/>
                <w:sz w:val="20"/>
                <w:szCs w:val="20"/>
                <w:lang w:eastAsia="en-ZW"/>
                <w:rPrChange w:id="2204" w:author="Urfels, Anton (IRRI)" w:date="2023-10-06T20:02:00Z">
                  <w:rPr>
                    <w:rFonts w:ascii="Gill Sans MT" w:eastAsia="Times New Roman" w:hAnsi="Gill Sans MT" w:cs="Calibri"/>
                    <w:color w:val="000000"/>
                    <w:sz w:val="20"/>
                    <w:szCs w:val="20"/>
                    <w:lang w:eastAsia="en-ZW"/>
                  </w:rPr>
                </w:rPrChange>
              </w:rPr>
              <w:t xml:space="preserve"> percentile</w:t>
            </w:r>
          </w:p>
        </w:tc>
        <w:tc>
          <w:tcPr>
            <w:tcW w:w="555" w:type="pct"/>
            <w:noWrap/>
            <w:vAlign w:val="bottom"/>
          </w:tcPr>
          <w:p w14:paraId="14B3489E" w14:textId="4FE9EB0F" w:rsidR="005676F8" w:rsidRPr="00256197" w:rsidRDefault="005676F8" w:rsidP="005676F8">
            <w:pPr>
              <w:spacing w:line="240" w:lineRule="auto"/>
              <w:jc w:val="right"/>
              <w:rPr>
                <w:rFonts w:cs="Times New Roman"/>
                <w:color w:val="000000"/>
                <w:sz w:val="20"/>
                <w:szCs w:val="20"/>
                <w:rPrChange w:id="2205"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206" w:author="Urfels, Anton (IRRI)" w:date="2023-10-06T20:02:00Z">
                  <w:rPr>
                    <w:rFonts w:ascii="Gill Sans MT" w:hAnsi="Gill Sans MT" w:cs="Calibri"/>
                    <w:color w:val="000000"/>
                    <w:sz w:val="20"/>
                    <w:szCs w:val="20"/>
                  </w:rPr>
                </w:rPrChange>
              </w:rPr>
              <w:t>-5.53</w:t>
            </w:r>
          </w:p>
        </w:tc>
        <w:tc>
          <w:tcPr>
            <w:tcW w:w="555" w:type="pct"/>
            <w:noWrap/>
            <w:vAlign w:val="bottom"/>
          </w:tcPr>
          <w:p w14:paraId="3CF58102" w14:textId="5BEB8852" w:rsidR="005676F8" w:rsidRPr="00256197" w:rsidRDefault="005676F8" w:rsidP="005676F8">
            <w:pPr>
              <w:spacing w:line="240" w:lineRule="auto"/>
              <w:jc w:val="right"/>
              <w:rPr>
                <w:rFonts w:cs="Times New Roman"/>
                <w:color w:val="000000"/>
                <w:sz w:val="20"/>
                <w:szCs w:val="20"/>
                <w:rPrChange w:id="2207"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208" w:author="Urfels, Anton (IRRI)" w:date="2023-10-06T20:02:00Z">
                  <w:rPr>
                    <w:rFonts w:ascii="Gill Sans MT" w:hAnsi="Gill Sans MT" w:cs="Calibri"/>
                    <w:color w:val="000000"/>
                    <w:sz w:val="20"/>
                    <w:szCs w:val="20"/>
                  </w:rPr>
                </w:rPrChange>
              </w:rPr>
              <w:t>-2.47</w:t>
            </w:r>
          </w:p>
        </w:tc>
        <w:tc>
          <w:tcPr>
            <w:tcW w:w="555" w:type="pct"/>
            <w:noWrap/>
            <w:vAlign w:val="bottom"/>
          </w:tcPr>
          <w:p w14:paraId="3162F8A1" w14:textId="75D9A4E0" w:rsidR="005676F8" w:rsidRPr="00256197" w:rsidRDefault="005676F8" w:rsidP="005676F8">
            <w:pPr>
              <w:spacing w:line="240" w:lineRule="auto"/>
              <w:jc w:val="right"/>
              <w:rPr>
                <w:rFonts w:cs="Times New Roman"/>
                <w:color w:val="000000"/>
                <w:sz w:val="20"/>
                <w:szCs w:val="20"/>
                <w:rPrChange w:id="2209"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210" w:author="Urfels, Anton (IRRI)" w:date="2023-10-06T20:02:00Z">
                  <w:rPr>
                    <w:rFonts w:ascii="Gill Sans MT" w:hAnsi="Gill Sans MT" w:cs="Calibri"/>
                    <w:color w:val="000000"/>
                    <w:sz w:val="20"/>
                    <w:szCs w:val="20"/>
                  </w:rPr>
                </w:rPrChange>
              </w:rPr>
              <w:t>-5.13</w:t>
            </w:r>
          </w:p>
        </w:tc>
        <w:tc>
          <w:tcPr>
            <w:tcW w:w="555" w:type="pct"/>
            <w:noWrap/>
            <w:vAlign w:val="bottom"/>
          </w:tcPr>
          <w:p w14:paraId="3CE8F63B" w14:textId="39972594" w:rsidR="005676F8" w:rsidRPr="00256197" w:rsidRDefault="005676F8" w:rsidP="005676F8">
            <w:pPr>
              <w:spacing w:line="240" w:lineRule="auto"/>
              <w:jc w:val="right"/>
              <w:rPr>
                <w:rFonts w:cs="Times New Roman"/>
                <w:color w:val="000000"/>
                <w:sz w:val="20"/>
                <w:szCs w:val="20"/>
                <w:rPrChange w:id="2211"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212" w:author="Urfels, Anton (IRRI)" w:date="2023-10-06T20:02:00Z">
                  <w:rPr>
                    <w:rFonts w:ascii="Gill Sans MT" w:hAnsi="Gill Sans MT" w:cs="Calibri"/>
                    <w:color w:val="000000"/>
                    <w:sz w:val="20"/>
                    <w:szCs w:val="20"/>
                  </w:rPr>
                </w:rPrChange>
              </w:rPr>
              <w:t>-5.19</w:t>
            </w:r>
          </w:p>
        </w:tc>
        <w:tc>
          <w:tcPr>
            <w:tcW w:w="555" w:type="pct"/>
            <w:noWrap/>
            <w:vAlign w:val="bottom"/>
          </w:tcPr>
          <w:p w14:paraId="503B02AF" w14:textId="76897082" w:rsidR="005676F8" w:rsidRPr="00256197" w:rsidRDefault="005676F8" w:rsidP="005676F8">
            <w:pPr>
              <w:spacing w:line="240" w:lineRule="auto"/>
              <w:jc w:val="right"/>
              <w:rPr>
                <w:rFonts w:cs="Times New Roman"/>
                <w:color w:val="000000"/>
                <w:sz w:val="20"/>
                <w:szCs w:val="20"/>
                <w:rPrChange w:id="2213"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214" w:author="Urfels, Anton (IRRI)" w:date="2023-10-06T20:02:00Z">
                  <w:rPr>
                    <w:rFonts w:ascii="Gill Sans MT" w:hAnsi="Gill Sans MT" w:cs="Calibri"/>
                    <w:color w:val="000000"/>
                    <w:sz w:val="20"/>
                    <w:szCs w:val="20"/>
                  </w:rPr>
                </w:rPrChange>
              </w:rPr>
              <w:t>-2.75</w:t>
            </w:r>
          </w:p>
        </w:tc>
        <w:tc>
          <w:tcPr>
            <w:tcW w:w="555" w:type="pct"/>
            <w:noWrap/>
            <w:vAlign w:val="bottom"/>
          </w:tcPr>
          <w:p w14:paraId="02E2D7D5" w14:textId="11AE31F3" w:rsidR="005676F8" w:rsidRPr="00256197" w:rsidRDefault="005676F8" w:rsidP="005676F8">
            <w:pPr>
              <w:spacing w:line="240" w:lineRule="auto"/>
              <w:jc w:val="right"/>
              <w:rPr>
                <w:rFonts w:cs="Times New Roman"/>
                <w:color w:val="000000"/>
                <w:sz w:val="20"/>
                <w:szCs w:val="20"/>
                <w:rPrChange w:id="2215"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216" w:author="Urfels, Anton (IRRI)" w:date="2023-10-06T20:02:00Z">
                  <w:rPr>
                    <w:rFonts w:ascii="Gill Sans MT" w:hAnsi="Gill Sans MT" w:cs="Calibri"/>
                    <w:color w:val="000000"/>
                    <w:sz w:val="20"/>
                    <w:szCs w:val="20"/>
                  </w:rPr>
                </w:rPrChange>
              </w:rPr>
              <w:t>-3.20</w:t>
            </w:r>
          </w:p>
        </w:tc>
      </w:tr>
      <w:tr w:rsidR="005676F8" w:rsidRPr="00256197" w14:paraId="5E45BC6E" w14:textId="77777777" w:rsidTr="00DB11CB">
        <w:trPr>
          <w:trHeight w:val="288"/>
          <w:jc w:val="center"/>
        </w:trPr>
        <w:tc>
          <w:tcPr>
            <w:tcW w:w="707" w:type="pct"/>
            <w:vMerge/>
          </w:tcPr>
          <w:p w14:paraId="3FE095E8" w14:textId="77777777" w:rsidR="005676F8" w:rsidRPr="00256197" w:rsidRDefault="005676F8" w:rsidP="005676F8">
            <w:pPr>
              <w:spacing w:line="240" w:lineRule="auto"/>
              <w:rPr>
                <w:rFonts w:eastAsia="Times New Roman" w:cs="Times New Roman"/>
                <w:color w:val="000000"/>
                <w:sz w:val="20"/>
                <w:szCs w:val="20"/>
                <w:lang w:eastAsia="en-ZW"/>
                <w:rPrChange w:id="2217"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25E3B1DC" w14:textId="77777777" w:rsidR="005676F8" w:rsidRPr="00256197" w:rsidRDefault="005676F8" w:rsidP="005676F8">
            <w:pPr>
              <w:spacing w:line="240" w:lineRule="auto"/>
              <w:rPr>
                <w:rFonts w:eastAsia="Times New Roman" w:cs="Times New Roman"/>
                <w:color w:val="000000"/>
                <w:sz w:val="20"/>
                <w:szCs w:val="20"/>
                <w:lang w:eastAsia="en-ZW"/>
                <w:rPrChange w:id="2218"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219" w:author="Urfels, Anton (IRRI)" w:date="2023-10-06T20:02:00Z">
                  <w:rPr>
                    <w:rFonts w:ascii="Gill Sans MT" w:eastAsia="Times New Roman" w:hAnsi="Gill Sans MT" w:cs="Calibri"/>
                    <w:color w:val="000000"/>
                    <w:sz w:val="20"/>
                    <w:szCs w:val="20"/>
                    <w:lang w:eastAsia="en-ZW"/>
                  </w:rPr>
                </w:rPrChange>
              </w:rPr>
              <w:t>25</w:t>
            </w:r>
            <w:r w:rsidRPr="00FE6323">
              <w:rPr>
                <w:rFonts w:eastAsia="Times New Roman" w:cs="Times New Roman"/>
                <w:color w:val="000000"/>
                <w:sz w:val="20"/>
                <w:szCs w:val="20"/>
                <w:vertAlign w:val="superscript"/>
                <w:lang w:eastAsia="en-ZW"/>
                <w:rPrChange w:id="2220" w:author="MKONDIWA, Maxwell (CIMMYT-India)" w:date="2023-10-08T10:54:00Z">
                  <w:rPr>
                    <w:rFonts w:ascii="Gill Sans MT" w:eastAsia="Times New Roman" w:hAnsi="Gill Sans MT" w:cs="Calibri"/>
                    <w:color w:val="000000"/>
                    <w:sz w:val="20"/>
                    <w:szCs w:val="20"/>
                    <w:lang w:eastAsia="en-ZW"/>
                  </w:rPr>
                </w:rPrChange>
              </w:rPr>
              <w:t>th</w:t>
            </w:r>
            <w:r w:rsidRPr="00256197">
              <w:rPr>
                <w:rFonts w:eastAsia="Times New Roman" w:cs="Times New Roman"/>
                <w:color w:val="000000"/>
                <w:sz w:val="20"/>
                <w:szCs w:val="20"/>
                <w:lang w:eastAsia="en-ZW"/>
                <w:rPrChange w:id="2221" w:author="Urfels, Anton (IRRI)" w:date="2023-10-06T20:02:00Z">
                  <w:rPr>
                    <w:rFonts w:ascii="Gill Sans MT" w:eastAsia="Times New Roman" w:hAnsi="Gill Sans MT" w:cs="Calibri"/>
                    <w:color w:val="000000"/>
                    <w:sz w:val="20"/>
                    <w:szCs w:val="20"/>
                    <w:lang w:eastAsia="en-ZW"/>
                  </w:rPr>
                </w:rPrChange>
              </w:rPr>
              <w:t xml:space="preserve"> percentile</w:t>
            </w:r>
          </w:p>
        </w:tc>
        <w:tc>
          <w:tcPr>
            <w:tcW w:w="555" w:type="pct"/>
            <w:noWrap/>
            <w:vAlign w:val="bottom"/>
          </w:tcPr>
          <w:p w14:paraId="2B2B10D3" w14:textId="62BF0188" w:rsidR="005676F8" w:rsidRPr="00256197" w:rsidRDefault="005676F8" w:rsidP="005676F8">
            <w:pPr>
              <w:spacing w:line="240" w:lineRule="auto"/>
              <w:jc w:val="right"/>
              <w:rPr>
                <w:rFonts w:cs="Times New Roman"/>
                <w:color w:val="000000"/>
                <w:sz w:val="20"/>
                <w:szCs w:val="20"/>
                <w:rPrChange w:id="2222"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223" w:author="Urfels, Anton (IRRI)" w:date="2023-10-06T20:02:00Z">
                  <w:rPr>
                    <w:rFonts w:ascii="Gill Sans MT" w:hAnsi="Gill Sans MT" w:cs="Calibri"/>
                    <w:color w:val="000000"/>
                    <w:sz w:val="20"/>
                    <w:szCs w:val="20"/>
                  </w:rPr>
                </w:rPrChange>
              </w:rPr>
              <w:t>-4.62</w:t>
            </w:r>
          </w:p>
        </w:tc>
        <w:tc>
          <w:tcPr>
            <w:tcW w:w="555" w:type="pct"/>
            <w:noWrap/>
            <w:vAlign w:val="bottom"/>
          </w:tcPr>
          <w:p w14:paraId="2E314891" w14:textId="54AA9878" w:rsidR="005676F8" w:rsidRPr="00256197" w:rsidRDefault="005676F8" w:rsidP="005676F8">
            <w:pPr>
              <w:spacing w:line="240" w:lineRule="auto"/>
              <w:jc w:val="right"/>
              <w:rPr>
                <w:rFonts w:cs="Times New Roman"/>
                <w:color w:val="000000"/>
                <w:sz w:val="20"/>
                <w:szCs w:val="20"/>
                <w:rPrChange w:id="2224"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225" w:author="Urfels, Anton (IRRI)" w:date="2023-10-06T20:02:00Z">
                  <w:rPr>
                    <w:rFonts w:ascii="Gill Sans MT" w:hAnsi="Gill Sans MT" w:cs="Calibri"/>
                    <w:color w:val="000000"/>
                    <w:sz w:val="20"/>
                    <w:szCs w:val="20"/>
                  </w:rPr>
                </w:rPrChange>
              </w:rPr>
              <w:t>-2.03</w:t>
            </w:r>
          </w:p>
        </w:tc>
        <w:tc>
          <w:tcPr>
            <w:tcW w:w="555" w:type="pct"/>
            <w:noWrap/>
            <w:vAlign w:val="bottom"/>
          </w:tcPr>
          <w:p w14:paraId="33B9BB51" w14:textId="2FA81A2C" w:rsidR="005676F8" w:rsidRPr="00256197" w:rsidRDefault="005676F8" w:rsidP="005676F8">
            <w:pPr>
              <w:spacing w:line="240" w:lineRule="auto"/>
              <w:jc w:val="right"/>
              <w:rPr>
                <w:rFonts w:cs="Times New Roman"/>
                <w:color w:val="000000"/>
                <w:sz w:val="20"/>
                <w:szCs w:val="20"/>
                <w:rPrChange w:id="2226"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227" w:author="Urfels, Anton (IRRI)" w:date="2023-10-06T20:02:00Z">
                  <w:rPr>
                    <w:rFonts w:ascii="Gill Sans MT" w:hAnsi="Gill Sans MT" w:cs="Calibri"/>
                    <w:color w:val="000000"/>
                    <w:sz w:val="20"/>
                    <w:szCs w:val="20"/>
                  </w:rPr>
                </w:rPrChange>
              </w:rPr>
              <w:t>-3.76</w:t>
            </w:r>
          </w:p>
        </w:tc>
        <w:tc>
          <w:tcPr>
            <w:tcW w:w="555" w:type="pct"/>
            <w:noWrap/>
            <w:vAlign w:val="bottom"/>
          </w:tcPr>
          <w:p w14:paraId="7753E7B1" w14:textId="5F00D702" w:rsidR="005676F8" w:rsidRPr="00256197" w:rsidRDefault="005676F8" w:rsidP="005676F8">
            <w:pPr>
              <w:spacing w:line="240" w:lineRule="auto"/>
              <w:jc w:val="right"/>
              <w:rPr>
                <w:rFonts w:cs="Times New Roman"/>
                <w:color w:val="000000"/>
                <w:sz w:val="20"/>
                <w:szCs w:val="20"/>
                <w:rPrChange w:id="2228"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229" w:author="Urfels, Anton (IRRI)" w:date="2023-10-06T20:02:00Z">
                  <w:rPr>
                    <w:rFonts w:ascii="Gill Sans MT" w:hAnsi="Gill Sans MT" w:cs="Calibri"/>
                    <w:color w:val="000000"/>
                    <w:sz w:val="20"/>
                    <w:szCs w:val="20"/>
                  </w:rPr>
                </w:rPrChange>
              </w:rPr>
              <w:t>-4.41</w:t>
            </w:r>
          </w:p>
        </w:tc>
        <w:tc>
          <w:tcPr>
            <w:tcW w:w="555" w:type="pct"/>
            <w:noWrap/>
            <w:vAlign w:val="bottom"/>
          </w:tcPr>
          <w:p w14:paraId="68EC6643" w14:textId="3E455D70" w:rsidR="005676F8" w:rsidRPr="00256197" w:rsidRDefault="005676F8" w:rsidP="005676F8">
            <w:pPr>
              <w:spacing w:line="240" w:lineRule="auto"/>
              <w:jc w:val="right"/>
              <w:rPr>
                <w:rFonts w:cs="Times New Roman"/>
                <w:color w:val="000000"/>
                <w:sz w:val="20"/>
                <w:szCs w:val="20"/>
                <w:rPrChange w:id="2230"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231" w:author="Urfels, Anton (IRRI)" w:date="2023-10-06T20:02:00Z">
                  <w:rPr>
                    <w:rFonts w:ascii="Gill Sans MT" w:hAnsi="Gill Sans MT" w:cs="Calibri"/>
                    <w:color w:val="000000"/>
                    <w:sz w:val="20"/>
                    <w:szCs w:val="20"/>
                  </w:rPr>
                </w:rPrChange>
              </w:rPr>
              <w:t>-2.28</w:t>
            </w:r>
          </w:p>
        </w:tc>
        <w:tc>
          <w:tcPr>
            <w:tcW w:w="555" w:type="pct"/>
            <w:noWrap/>
            <w:vAlign w:val="bottom"/>
          </w:tcPr>
          <w:p w14:paraId="501C0702" w14:textId="061E793E" w:rsidR="005676F8" w:rsidRPr="00256197" w:rsidRDefault="005676F8" w:rsidP="005676F8">
            <w:pPr>
              <w:spacing w:line="240" w:lineRule="auto"/>
              <w:jc w:val="right"/>
              <w:rPr>
                <w:rFonts w:cs="Times New Roman"/>
                <w:color w:val="000000"/>
                <w:sz w:val="20"/>
                <w:szCs w:val="20"/>
                <w:rPrChange w:id="2232"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233" w:author="Urfels, Anton (IRRI)" w:date="2023-10-06T20:02:00Z">
                  <w:rPr>
                    <w:rFonts w:ascii="Gill Sans MT" w:hAnsi="Gill Sans MT" w:cs="Calibri"/>
                    <w:color w:val="000000"/>
                    <w:sz w:val="20"/>
                    <w:szCs w:val="20"/>
                  </w:rPr>
                </w:rPrChange>
              </w:rPr>
              <w:t>-2.52</w:t>
            </w:r>
          </w:p>
        </w:tc>
      </w:tr>
      <w:tr w:rsidR="005676F8" w:rsidRPr="00256197" w14:paraId="015A419E" w14:textId="77777777" w:rsidTr="00DB11CB">
        <w:trPr>
          <w:trHeight w:val="288"/>
          <w:jc w:val="center"/>
        </w:trPr>
        <w:tc>
          <w:tcPr>
            <w:tcW w:w="707" w:type="pct"/>
            <w:vMerge/>
          </w:tcPr>
          <w:p w14:paraId="345AA699" w14:textId="77777777" w:rsidR="005676F8" w:rsidRPr="00256197" w:rsidRDefault="005676F8" w:rsidP="005676F8">
            <w:pPr>
              <w:spacing w:line="240" w:lineRule="auto"/>
              <w:rPr>
                <w:rFonts w:eastAsia="Times New Roman" w:cs="Times New Roman"/>
                <w:color w:val="000000"/>
                <w:sz w:val="20"/>
                <w:szCs w:val="20"/>
                <w:lang w:eastAsia="en-ZW"/>
                <w:rPrChange w:id="2234"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14B5FEDF" w14:textId="77777777" w:rsidR="005676F8" w:rsidRPr="00256197" w:rsidRDefault="005676F8" w:rsidP="005676F8">
            <w:pPr>
              <w:spacing w:line="240" w:lineRule="auto"/>
              <w:rPr>
                <w:rFonts w:eastAsia="Times New Roman" w:cs="Times New Roman"/>
                <w:color w:val="000000"/>
                <w:sz w:val="20"/>
                <w:szCs w:val="20"/>
                <w:lang w:eastAsia="en-ZW"/>
                <w:rPrChange w:id="2235"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236" w:author="Urfels, Anton (IRRI)" w:date="2023-10-06T20:02:00Z">
                  <w:rPr>
                    <w:rFonts w:ascii="Gill Sans MT" w:eastAsia="Times New Roman" w:hAnsi="Gill Sans MT" w:cs="Calibri"/>
                    <w:color w:val="000000"/>
                    <w:sz w:val="20"/>
                    <w:szCs w:val="20"/>
                    <w:lang w:eastAsia="en-ZW"/>
                  </w:rPr>
                </w:rPrChange>
              </w:rPr>
              <w:t>Median</w:t>
            </w:r>
          </w:p>
        </w:tc>
        <w:tc>
          <w:tcPr>
            <w:tcW w:w="555" w:type="pct"/>
            <w:noWrap/>
            <w:vAlign w:val="bottom"/>
          </w:tcPr>
          <w:p w14:paraId="24FF68D6" w14:textId="5A1DF40C" w:rsidR="005676F8" w:rsidRPr="00256197" w:rsidRDefault="005676F8" w:rsidP="005676F8">
            <w:pPr>
              <w:spacing w:line="240" w:lineRule="auto"/>
              <w:jc w:val="right"/>
              <w:rPr>
                <w:rFonts w:cs="Times New Roman"/>
                <w:color w:val="000000"/>
                <w:sz w:val="20"/>
                <w:szCs w:val="20"/>
                <w:rPrChange w:id="2237"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238" w:author="Urfels, Anton (IRRI)" w:date="2023-10-06T20:02:00Z">
                  <w:rPr>
                    <w:rFonts w:ascii="Gill Sans MT" w:hAnsi="Gill Sans MT" w:cs="Calibri"/>
                    <w:color w:val="000000"/>
                    <w:sz w:val="20"/>
                    <w:szCs w:val="20"/>
                  </w:rPr>
                </w:rPrChange>
              </w:rPr>
              <w:t>-3.71</w:t>
            </w:r>
          </w:p>
        </w:tc>
        <w:tc>
          <w:tcPr>
            <w:tcW w:w="555" w:type="pct"/>
            <w:noWrap/>
            <w:vAlign w:val="bottom"/>
          </w:tcPr>
          <w:p w14:paraId="75659994" w14:textId="4A2856DC" w:rsidR="005676F8" w:rsidRPr="00256197" w:rsidRDefault="005676F8" w:rsidP="005676F8">
            <w:pPr>
              <w:spacing w:line="240" w:lineRule="auto"/>
              <w:jc w:val="right"/>
              <w:rPr>
                <w:rFonts w:cs="Times New Roman"/>
                <w:color w:val="000000"/>
                <w:sz w:val="20"/>
                <w:szCs w:val="20"/>
                <w:rPrChange w:id="2239"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240" w:author="Urfels, Anton (IRRI)" w:date="2023-10-06T20:02:00Z">
                  <w:rPr>
                    <w:rFonts w:ascii="Gill Sans MT" w:hAnsi="Gill Sans MT" w:cs="Calibri"/>
                    <w:color w:val="000000"/>
                    <w:sz w:val="20"/>
                    <w:szCs w:val="20"/>
                  </w:rPr>
                </w:rPrChange>
              </w:rPr>
              <w:t>-1.15</w:t>
            </w:r>
          </w:p>
        </w:tc>
        <w:tc>
          <w:tcPr>
            <w:tcW w:w="555" w:type="pct"/>
            <w:noWrap/>
            <w:vAlign w:val="bottom"/>
          </w:tcPr>
          <w:p w14:paraId="55C1B9AD" w14:textId="08992259" w:rsidR="005676F8" w:rsidRPr="00256197" w:rsidRDefault="005676F8" w:rsidP="005676F8">
            <w:pPr>
              <w:spacing w:line="240" w:lineRule="auto"/>
              <w:jc w:val="right"/>
              <w:rPr>
                <w:rFonts w:cs="Times New Roman"/>
                <w:color w:val="000000"/>
                <w:sz w:val="20"/>
                <w:szCs w:val="20"/>
                <w:rPrChange w:id="2241"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242" w:author="Urfels, Anton (IRRI)" w:date="2023-10-06T20:02:00Z">
                  <w:rPr>
                    <w:rFonts w:ascii="Gill Sans MT" w:hAnsi="Gill Sans MT" w:cs="Calibri"/>
                    <w:color w:val="000000"/>
                    <w:sz w:val="20"/>
                    <w:szCs w:val="20"/>
                  </w:rPr>
                </w:rPrChange>
              </w:rPr>
              <w:t>-0.71</w:t>
            </w:r>
          </w:p>
        </w:tc>
        <w:tc>
          <w:tcPr>
            <w:tcW w:w="555" w:type="pct"/>
            <w:noWrap/>
            <w:vAlign w:val="bottom"/>
          </w:tcPr>
          <w:p w14:paraId="03FD05E2" w14:textId="75C75D70" w:rsidR="005676F8" w:rsidRPr="00256197" w:rsidRDefault="005676F8" w:rsidP="005676F8">
            <w:pPr>
              <w:spacing w:line="240" w:lineRule="auto"/>
              <w:jc w:val="right"/>
              <w:rPr>
                <w:rFonts w:cs="Times New Roman"/>
                <w:color w:val="000000"/>
                <w:sz w:val="20"/>
                <w:szCs w:val="20"/>
                <w:rPrChange w:id="2243"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244" w:author="Urfels, Anton (IRRI)" w:date="2023-10-06T20:02:00Z">
                  <w:rPr>
                    <w:rFonts w:ascii="Gill Sans MT" w:hAnsi="Gill Sans MT" w:cs="Calibri"/>
                    <w:color w:val="000000"/>
                    <w:sz w:val="20"/>
                    <w:szCs w:val="20"/>
                  </w:rPr>
                </w:rPrChange>
              </w:rPr>
              <w:t>-1.87</w:t>
            </w:r>
          </w:p>
        </w:tc>
        <w:tc>
          <w:tcPr>
            <w:tcW w:w="555" w:type="pct"/>
            <w:noWrap/>
            <w:vAlign w:val="bottom"/>
          </w:tcPr>
          <w:p w14:paraId="1CD74F06" w14:textId="7C5878DC" w:rsidR="005676F8" w:rsidRPr="00256197" w:rsidRDefault="005676F8" w:rsidP="005676F8">
            <w:pPr>
              <w:spacing w:line="240" w:lineRule="auto"/>
              <w:jc w:val="right"/>
              <w:rPr>
                <w:rFonts w:cs="Times New Roman"/>
                <w:color w:val="000000"/>
                <w:sz w:val="20"/>
                <w:szCs w:val="20"/>
                <w:rPrChange w:id="2245"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246" w:author="Urfels, Anton (IRRI)" w:date="2023-10-06T20:02:00Z">
                  <w:rPr>
                    <w:rFonts w:ascii="Gill Sans MT" w:hAnsi="Gill Sans MT" w:cs="Calibri"/>
                    <w:color w:val="000000"/>
                    <w:sz w:val="20"/>
                    <w:szCs w:val="20"/>
                  </w:rPr>
                </w:rPrChange>
              </w:rPr>
              <w:t>-1.51</w:t>
            </w:r>
          </w:p>
        </w:tc>
        <w:tc>
          <w:tcPr>
            <w:tcW w:w="555" w:type="pct"/>
            <w:noWrap/>
            <w:vAlign w:val="bottom"/>
          </w:tcPr>
          <w:p w14:paraId="0AFF5B32" w14:textId="692194C4" w:rsidR="005676F8" w:rsidRPr="00256197" w:rsidRDefault="005676F8" w:rsidP="005676F8">
            <w:pPr>
              <w:spacing w:line="240" w:lineRule="auto"/>
              <w:jc w:val="right"/>
              <w:rPr>
                <w:rFonts w:cs="Times New Roman"/>
                <w:color w:val="000000"/>
                <w:sz w:val="20"/>
                <w:szCs w:val="20"/>
                <w:rPrChange w:id="2247"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248" w:author="Urfels, Anton (IRRI)" w:date="2023-10-06T20:02:00Z">
                  <w:rPr>
                    <w:rFonts w:ascii="Gill Sans MT" w:hAnsi="Gill Sans MT" w:cs="Calibri"/>
                    <w:color w:val="000000"/>
                    <w:sz w:val="20"/>
                    <w:szCs w:val="20"/>
                  </w:rPr>
                </w:rPrChange>
              </w:rPr>
              <w:t>-1.82</w:t>
            </w:r>
          </w:p>
        </w:tc>
      </w:tr>
      <w:tr w:rsidR="005676F8" w:rsidRPr="00256197" w14:paraId="01A78ACB" w14:textId="77777777" w:rsidTr="00DB11CB">
        <w:trPr>
          <w:trHeight w:val="288"/>
          <w:jc w:val="center"/>
        </w:trPr>
        <w:tc>
          <w:tcPr>
            <w:tcW w:w="707" w:type="pct"/>
            <w:vMerge/>
          </w:tcPr>
          <w:p w14:paraId="7E940391" w14:textId="77777777" w:rsidR="005676F8" w:rsidRPr="00256197" w:rsidRDefault="005676F8" w:rsidP="005676F8">
            <w:pPr>
              <w:spacing w:line="240" w:lineRule="auto"/>
              <w:rPr>
                <w:rFonts w:eastAsia="Times New Roman" w:cs="Times New Roman"/>
                <w:color w:val="000000"/>
                <w:sz w:val="20"/>
                <w:szCs w:val="20"/>
                <w:lang w:eastAsia="en-ZW"/>
                <w:rPrChange w:id="2249"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0F59C239" w14:textId="77777777" w:rsidR="005676F8" w:rsidRPr="00256197" w:rsidRDefault="005676F8" w:rsidP="005676F8">
            <w:pPr>
              <w:spacing w:line="240" w:lineRule="auto"/>
              <w:rPr>
                <w:rFonts w:eastAsia="Times New Roman" w:cs="Times New Roman"/>
                <w:color w:val="000000"/>
                <w:sz w:val="20"/>
                <w:szCs w:val="20"/>
                <w:lang w:eastAsia="en-ZW"/>
                <w:rPrChange w:id="2250"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251" w:author="Urfels, Anton (IRRI)" w:date="2023-10-06T20:02:00Z">
                  <w:rPr>
                    <w:rFonts w:ascii="Gill Sans MT" w:eastAsia="Times New Roman" w:hAnsi="Gill Sans MT" w:cs="Calibri"/>
                    <w:color w:val="000000"/>
                    <w:sz w:val="20"/>
                    <w:szCs w:val="20"/>
                    <w:lang w:eastAsia="en-ZW"/>
                  </w:rPr>
                </w:rPrChange>
              </w:rPr>
              <w:t>75</w:t>
            </w:r>
            <w:r w:rsidRPr="00FE6323">
              <w:rPr>
                <w:rFonts w:eastAsia="Times New Roman" w:cs="Times New Roman"/>
                <w:color w:val="000000"/>
                <w:sz w:val="20"/>
                <w:szCs w:val="20"/>
                <w:vertAlign w:val="superscript"/>
                <w:lang w:eastAsia="en-ZW"/>
                <w:rPrChange w:id="2252" w:author="MKONDIWA, Maxwell (CIMMYT-India)" w:date="2023-10-08T10:54:00Z">
                  <w:rPr>
                    <w:rFonts w:ascii="Gill Sans MT" w:eastAsia="Times New Roman" w:hAnsi="Gill Sans MT" w:cs="Calibri"/>
                    <w:color w:val="000000"/>
                    <w:sz w:val="20"/>
                    <w:szCs w:val="20"/>
                    <w:lang w:eastAsia="en-ZW"/>
                  </w:rPr>
                </w:rPrChange>
              </w:rPr>
              <w:t>th</w:t>
            </w:r>
            <w:r w:rsidRPr="00256197">
              <w:rPr>
                <w:rFonts w:eastAsia="Times New Roman" w:cs="Times New Roman"/>
                <w:color w:val="000000"/>
                <w:sz w:val="20"/>
                <w:szCs w:val="20"/>
                <w:lang w:eastAsia="en-ZW"/>
                <w:rPrChange w:id="2253" w:author="Urfels, Anton (IRRI)" w:date="2023-10-06T20:02:00Z">
                  <w:rPr>
                    <w:rFonts w:ascii="Gill Sans MT" w:eastAsia="Times New Roman" w:hAnsi="Gill Sans MT" w:cs="Calibri"/>
                    <w:color w:val="000000"/>
                    <w:sz w:val="20"/>
                    <w:szCs w:val="20"/>
                    <w:lang w:eastAsia="en-ZW"/>
                  </w:rPr>
                </w:rPrChange>
              </w:rPr>
              <w:t xml:space="preserve"> percentile</w:t>
            </w:r>
          </w:p>
        </w:tc>
        <w:tc>
          <w:tcPr>
            <w:tcW w:w="555" w:type="pct"/>
            <w:noWrap/>
            <w:vAlign w:val="bottom"/>
          </w:tcPr>
          <w:p w14:paraId="017CBCFB" w14:textId="4855255A" w:rsidR="005676F8" w:rsidRPr="00256197" w:rsidRDefault="005676F8" w:rsidP="005676F8">
            <w:pPr>
              <w:spacing w:line="240" w:lineRule="auto"/>
              <w:jc w:val="right"/>
              <w:rPr>
                <w:rFonts w:cs="Times New Roman"/>
                <w:color w:val="000000"/>
                <w:sz w:val="20"/>
                <w:szCs w:val="20"/>
                <w:rPrChange w:id="2254"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255" w:author="Urfels, Anton (IRRI)" w:date="2023-10-06T20:02:00Z">
                  <w:rPr>
                    <w:rFonts w:ascii="Gill Sans MT" w:hAnsi="Gill Sans MT" w:cs="Calibri"/>
                    <w:color w:val="000000"/>
                    <w:sz w:val="20"/>
                    <w:szCs w:val="20"/>
                  </w:rPr>
                </w:rPrChange>
              </w:rPr>
              <w:t>-2.32</w:t>
            </w:r>
          </w:p>
        </w:tc>
        <w:tc>
          <w:tcPr>
            <w:tcW w:w="555" w:type="pct"/>
            <w:noWrap/>
            <w:vAlign w:val="bottom"/>
          </w:tcPr>
          <w:p w14:paraId="296AAC79" w14:textId="0586DB18" w:rsidR="005676F8" w:rsidRPr="00256197" w:rsidRDefault="005676F8" w:rsidP="005676F8">
            <w:pPr>
              <w:spacing w:line="240" w:lineRule="auto"/>
              <w:jc w:val="right"/>
              <w:rPr>
                <w:rFonts w:cs="Times New Roman"/>
                <w:color w:val="000000"/>
                <w:sz w:val="20"/>
                <w:szCs w:val="20"/>
                <w:rPrChange w:id="2256"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257" w:author="Urfels, Anton (IRRI)" w:date="2023-10-06T20:02:00Z">
                  <w:rPr>
                    <w:rFonts w:ascii="Gill Sans MT" w:hAnsi="Gill Sans MT" w:cs="Calibri"/>
                    <w:color w:val="000000"/>
                    <w:sz w:val="20"/>
                    <w:szCs w:val="20"/>
                  </w:rPr>
                </w:rPrChange>
              </w:rPr>
              <w:t>0.35</w:t>
            </w:r>
          </w:p>
        </w:tc>
        <w:tc>
          <w:tcPr>
            <w:tcW w:w="555" w:type="pct"/>
            <w:noWrap/>
            <w:vAlign w:val="bottom"/>
          </w:tcPr>
          <w:p w14:paraId="7C6755C7" w14:textId="218FE2B1" w:rsidR="005676F8" w:rsidRPr="00256197" w:rsidRDefault="005676F8" w:rsidP="005676F8">
            <w:pPr>
              <w:spacing w:line="240" w:lineRule="auto"/>
              <w:jc w:val="right"/>
              <w:rPr>
                <w:rFonts w:cs="Times New Roman"/>
                <w:color w:val="000000"/>
                <w:sz w:val="20"/>
                <w:szCs w:val="20"/>
                <w:rPrChange w:id="2258"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259" w:author="Urfels, Anton (IRRI)" w:date="2023-10-06T20:02:00Z">
                  <w:rPr>
                    <w:rFonts w:ascii="Gill Sans MT" w:hAnsi="Gill Sans MT" w:cs="Calibri"/>
                    <w:color w:val="000000"/>
                    <w:sz w:val="20"/>
                    <w:szCs w:val="20"/>
                  </w:rPr>
                </w:rPrChange>
              </w:rPr>
              <w:t>0.18</w:t>
            </w:r>
          </w:p>
        </w:tc>
        <w:tc>
          <w:tcPr>
            <w:tcW w:w="555" w:type="pct"/>
            <w:noWrap/>
            <w:vAlign w:val="bottom"/>
          </w:tcPr>
          <w:p w14:paraId="2352A500" w14:textId="27F851E8" w:rsidR="005676F8" w:rsidRPr="00256197" w:rsidRDefault="005676F8" w:rsidP="005676F8">
            <w:pPr>
              <w:spacing w:line="240" w:lineRule="auto"/>
              <w:jc w:val="right"/>
              <w:rPr>
                <w:rFonts w:cs="Times New Roman"/>
                <w:color w:val="000000"/>
                <w:sz w:val="20"/>
                <w:szCs w:val="20"/>
                <w:rPrChange w:id="2260"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261" w:author="Urfels, Anton (IRRI)" w:date="2023-10-06T20:02:00Z">
                  <w:rPr>
                    <w:rFonts w:ascii="Gill Sans MT" w:hAnsi="Gill Sans MT" w:cs="Calibri"/>
                    <w:color w:val="000000"/>
                    <w:sz w:val="20"/>
                    <w:szCs w:val="20"/>
                  </w:rPr>
                </w:rPrChange>
              </w:rPr>
              <w:t>-0.14</w:t>
            </w:r>
          </w:p>
        </w:tc>
        <w:tc>
          <w:tcPr>
            <w:tcW w:w="555" w:type="pct"/>
            <w:noWrap/>
            <w:vAlign w:val="bottom"/>
          </w:tcPr>
          <w:p w14:paraId="3490A9DF" w14:textId="7C6AEE32" w:rsidR="005676F8" w:rsidRPr="00256197" w:rsidRDefault="005676F8" w:rsidP="005676F8">
            <w:pPr>
              <w:spacing w:line="240" w:lineRule="auto"/>
              <w:jc w:val="right"/>
              <w:rPr>
                <w:rFonts w:cs="Times New Roman"/>
                <w:color w:val="000000"/>
                <w:sz w:val="20"/>
                <w:szCs w:val="20"/>
                <w:rPrChange w:id="2262"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263" w:author="Urfels, Anton (IRRI)" w:date="2023-10-06T20:02:00Z">
                  <w:rPr>
                    <w:rFonts w:ascii="Gill Sans MT" w:hAnsi="Gill Sans MT" w:cs="Calibri"/>
                    <w:color w:val="000000"/>
                    <w:sz w:val="20"/>
                    <w:szCs w:val="20"/>
                  </w:rPr>
                </w:rPrChange>
              </w:rPr>
              <w:t>-0.34</w:t>
            </w:r>
          </w:p>
        </w:tc>
        <w:tc>
          <w:tcPr>
            <w:tcW w:w="555" w:type="pct"/>
            <w:noWrap/>
            <w:vAlign w:val="bottom"/>
          </w:tcPr>
          <w:p w14:paraId="2CD1A4AF" w14:textId="2D40E7DB" w:rsidR="005676F8" w:rsidRPr="00256197" w:rsidRDefault="005676F8" w:rsidP="005676F8">
            <w:pPr>
              <w:spacing w:line="240" w:lineRule="auto"/>
              <w:jc w:val="right"/>
              <w:rPr>
                <w:rFonts w:cs="Times New Roman"/>
                <w:color w:val="000000"/>
                <w:sz w:val="20"/>
                <w:szCs w:val="20"/>
                <w:rPrChange w:id="2264"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265" w:author="Urfels, Anton (IRRI)" w:date="2023-10-06T20:02:00Z">
                  <w:rPr>
                    <w:rFonts w:ascii="Gill Sans MT" w:hAnsi="Gill Sans MT" w:cs="Calibri"/>
                    <w:color w:val="000000"/>
                    <w:sz w:val="20"/>
                    <w:szCs w:val="20"/>
                  </w:rPr>
                </w:rPrChange>
              </w:rPr>
              <w:t>-0.54</w:t>
            </w:r>
          </w:p>
        </w:tc>
      </w:tr>
      <w:tr w:rsidR="005676F8" w:rsidRPr="00256197" w14:paraId="0A32FC16" w14:textId="77777777" w:rsidTr="00DB11CB">
        <w:trPr>
          <w:trHeight w:val="288"/>
          <w:jc w:val="center"/>
        </w:trPr>
        <w:tc>
          <w:tcPr>
            <w:tcW w:w="707" w:type="pct"/>
            <w:vMerge/>
          </w:tcPr>
          <w:p w14:paraId="13845096" w14:textId="77777777" w:rsidR="005676F8" w:rsidRPr="00256197" w:rsidRDefault="005676F8" w:rsidP="005676F8">
            <w:pPr>
              <w:spacing w:line="240" w:lineRule="auto"/>
              <w:rPr>
                <w:rFonts w:eastAsia="Times New Roman" w:cs="Times New Roman"/>
                <w:color w:val="000000"/>
                <w:sz w:val="20"/>
                <w:szCs w:val="20"/>
                <w:lang w:eastAsia="en-ZW"/>
                <w:rPrChange w:id="2266" w:author="Urfels, Anton (IRRI)" w:date="2023-10-06T20:02:00Z">
                  <w:rPr>
                    <w:rFonts w:ascii="Gill Sans MT" w:eastAsia="Times New Roman" w:hAnsi="Gill Sans MT" w:cs="Calibri"/>
                    <w:color w:val="000000"/>
                    <w:sz w:val="20"/>
                    <w:szCs w:val="20"/>
                    <w:lang w:eastAsia="en-ZW"/>
                  </w:rPr>
                </w:rPrChange>
              </w:rPr>
            </w:pPr>
          </w:p>
        </w:tc>
        <w:tc>
          <w:tcPr>
            <w:tcW w:w="963" w:type="pct"/>
            <w:tcBorders>
              <w:bottom w:val="nil"/>
            </w:tcBorders>
            <w:noWrap/>
            <w:hideMark/>
          </w:tcPr>
          <w:p w14:paraId="56143EDE" w14:textId="77777777" w:rsidR="005676F8" w:rsidRPr="00256197" w:rsidRDefault="005676F8" w:rsidP="005676F8">
            <w:pPr>
              <w:spacing w:line="240" w:lineRule="auto"/>
              <w:rPr>
                <w:rFonts w:eastAsia="Times New Roman" w:cs="Times New Roman"/>
                <w:color w:val="000000"/>
                <w:sz w:val="20"/>
                <w:szCs w:val="20"/>
                <w:lang w:eastAsia="en-ZW"/>
                <w:rPrChange w:id="2267"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268" w:author="Urfels, Anton (IRRI)" w:date="2023-10-06T20:02:00Z">
                  <w:rPr>
                    <w:rFonts w:ascii="Gill Sans MT" w:eastAsia="Times New Roman" w:hAnsi="Gill Sans MT" w:cs="Calibri"/>
                    <w:color w:val="000000"/>
                    <w:sz w:val="20"/>
                    <w:szCs w:val="20"/>
                    <w:lang w:eastAsia="en-ZW"/>
                  </w:rPr>
                </w:rPrChange>
              </w:rPr>
              <w:t>90</w:t>
            </w:r>
            <w:r w:rsidRPr="00FE6323">
              <w:rPr>
                <w:rFonts w:eastAsia="Times New Roman" w:cs="Times New Roman"/>
                <w:color w:val="000000"/>
                <w:sz w:val="20"/>
                <w:szCs w:val="20"/>
                <w:vertAlign w:val="superscript"/>
                <w:lang w:eastAsia="en-ZW"/>
                <w:rPrChange w:id="2269" w:author="MKONDIWA, Maxwell (CIMMYT-India)" w:date="2023-10-08T10:54:00Z">
                  <w:rPr>
                    <w:rFonts w:ascii="Gill Sans MT" w:eastAsia="Times New Roman" w:hAnsi="Gill Sans MT" w:cs="Calibri"/>
                    <w:color w:val="000000"/>
                    <w:sz w:val="20"/>
                    <w:szCs w:val="20"/>
                    <w:lang w:eastAsia="en-ZW"/>
                  </w:rPr>
                </w:rPrChange>
              </w:rPr>
              <w:t>th</w:t>
            </w:r>
            <w:r w:rsidRPr="00256197">
              <w:rPr>
                <w:rFonts w:eastAsia="Times New Roman" w:cs="Times New Roman"/>
                <w:color w:val="000000"/>
                <w:sz w:val="20"/>
                <w:szCs w:val="20"/>
                <w:lang w:eastAsia="en-ZW"/>
                <w:rPrChange w:id="2270" w:author="Urfels, Anton (IRRI)" w:date="2023-10-06T20:02:00Z">
                  <w:rPr>
                    <w:rFonts w:ascii="Gill Sans MT" w:eastAsia="Times New Roman" w:hAnsi="Gill Sans MT" w:cs="Calibri"/>
                    <w:color w:val="000000"/>
                    <w:sz w:val="20"/>
                    <w:szCs w:val="20"/>
                    <w:lang w:eastAsia="en-ZW"/>
                  </w:rPr>
                </w:rPrChange>
              </w:rPr>
              <w:t xml:space="preserve"> percentile</w:t>
            </w:r>
          </w:p>
        </w:tc>
        <w:tc>
          <w:tcPr>
            <w:tcW w:w="555" w:type="pct"/>
            <w:tcBorders>
              <w:bottom w:val="nil"/>
            </w:tcBorders>
            <w:noWrap/>
            <w:vAlign w:val="bottom"/>
          </w:tcPr>
          <w:p w14:paraId="61BCAEB7" w14:textId="2E0B816B" w:rsidR="005676F8" w:rsidRPr="00256197" w:rsidRDefault="005676F8" w:rsidP="005676F8">
            <w:pPr>
              <w:spacing w:line="240" w:lineRule="auto"/>
              <w:jc w:val="right"/>
              <w:rPr>
                <w:rFonts w:cs="Times New Roman"/>
                <w:color w:val="000000"/>
                <w:sz w:val="20"/>
                <w:szCs w:val="20"/>
                <w:rPrChange w:id="2271"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272" w:author="Urfels, Anton (IRRI)" w:date="2023-10-06T20:02:00Z">
                  <w:rPr>
                    <w:rFonts w:ascii="Gill Sans MT" w:hAnsi="Gill Sans MT" w:cs="Calibri"/>
                    <w:color w:val="000000"/>
                    <w:sz w:val="20"/>
                    <w:szCs w:val="20"/>
                  </w:rPr>
                </w:rPrChange>
              </w:rPr>
              <w:t>-1.89</w:t>
            </w:r>
          </w:p>
        </w:tc>
        <w:tc>
          <w:tcPr>
            <w:tcW w:w="555" w:type="pct"/>
            <w:tcBorders>
              <w:bottom w:val="nil"/>
            </w:tcBorders>
            <w:noWrap/>
            <w:vAlign w:val="bottom"/>
          </w:tcPr>
          <w:p w14:paraId="1E877F65" w14:textId="0A70BCF1" w:rsidR="005676F8" w:rsidRPr="00256197" w:rsidRDefault="005676F8" w:rsidP="005676F8">
            <w:pPr>
              <w:spacing w:line="240" w:lineRule="auto"/>
              <w:jc w:val="right"/>
              <w:rPr>
                <w:rFonts w:cs="Times New Roman"/>
                <w:color w:val="000000"/>
                <w:sz w:val="20"/>
                <w:szCs w:val="20"/>
                <w:rPrChange w:id="2273"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274" w:author="Urfels, Anton (IRRI)" w:date="2023-10-06T20:02:00Z">
                  <w:rPr>
                    <w:rFonts w:ascii="Gill Sans MT" w:hAnsi="Gill Sans MT" w:cs="Calibri"/>
                    <w:color w:val="000000"/>
                    <w:sz w:val="20"/>
                    <w:szCs w:val="20"/>
                  </w:rPr>
                </w:rPrChange>
              </w:rPr>
              <w:t>1.92</w:t>
            </w:r>
          </w:p>
        </w:tc>
        <w:tc>
          <w:tcPr>
            <w:tcW w:w="555" w:type="pct"/>
            <w:tcBorders>
              <w:bottom w:val="nil"/>
            </w:tcBorders>
            <w:noWrap/>
            <w:vAlign w:val="bottom"/>
          </w:tcPr>
          <w:p w14:paraId="4F2F0228" w14:textId="220D1F94" w:rsidR="005676F8" w:rsidRPr="00256197" w:rsidRDefault="005676F8" w:rsidP="005676F8">
            <w:pPr>
              <w:spacing w:line="240" w:lineRule="auto"/>
              <w:jc w:val="right"/>
              <w:rPr>
                <w:rFonts w:cs="Times New Roman"/>
                <w:color w:val="000000"/>
                <w:sz w:val="20"/>
                <w:szCs w:val="20"/>
                <w:rPrChange w:id="2275"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276" w:author="Urfels, Anton (IRRI)" w:date="2023-10-06T20:02:00Z">
                  <w:rPr>
                    <w:rFonts w:ascii="Gill Sans MT" w:hAnsi="Gill Sans MT" w:cs="Calibri"/>
                    <w:color w:val="000000"/>
                    <w:sz w:val="20"/>
                    <w:szCs w:val="20"/>
                  </w:rPr>
                </w:rPrChange>
              </w:rPr>
              <w:t>1.90</w:t>
            </w:r>
          </w:p>
        </w:tc>
        <w:tc>
          <w:tcPr>
            <w:tcW w:w="555" w:type="pct"/>
            <w:tcBorders>
              <w:bottom w:val="nil"/>
            </w:tcBorders>
            <w:noWrap/>
            <w:vAlign w:val="bottom"/>
          </w:tcPr>
          <w:p w14:paraId="5972A8C6" w14:textId="6C8122D1" w:rsidR="005676F8" w:rsidRPr="00256197" w:rsidRDefault="005676F8" w:rsidP="005676F8">
            <w:pPr>
              <w:spacing w:line="240" w:lineRule="auto"/>
              <w:jc w:val="right"/>
              <w:rPr>
                <w:rFonts w:cs="Times New Roman"/>
                <w:color w:val="000000"/>
                <w:sz w:val="20"/>
                <w:szCs w:val="20"/>
                <w:rPrChange w:id="2277"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278" w:author="Urfels, Anton (IRRI)" w:date="2023-10-06T20:02:00Z">
                  <w:rPr>
                    <w:rFonts w:ascii="Gill Sans MT" w:hAnsi="Gill Sans MT" w:cs="Calibri"/>
                    <w:color w:val="000000"/>
                    <w:sz w:val="20"/>
                    <w:szCs w:val="20"/>
                  </w:rPr>
                </w:rPrChange>
              </w:rPr>
              <w:t>1.18</w:t>
            </w:r>
          </w:p>
        </w:tc>
        <w:tc>
          <w:tcPr>
            <w:tcW w:w="555" w:type="pct"/>
            <w:tcBorders>
              <w:bottom w:val="nil"/>
            </w:tcBorders>
            <w:noWrap/>
            <w:vAlign w:val="bottom"/>
          </w:tcPr>
          <w:p w14:paraId="1EC19184" w14:textId="312192A7" w:rsidR="005676F8" w:rsidRPr="00256197" w:rsidRDefault="005676F8" w:rsidP="005676F8">
            <w:pPr>
              <w:spacing w:line="240" w:lineRule="auto"/>
              <w:jc w:val="right"/>
              <w:rPr>
                <w:rFonts w:cs="Times New Roman"/>
                <w:color w:val="000000"/>
                <w:sz w:val="20"/>
                <w:szCs w:val="20"/>
                <w:rPrChange w:id="2279"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280" w:author="Urfels, Anton (IRRI)" w:date="2023-10-06T20:02:00Z">
                  <w:rPr>
                    <w:rFonts w:ascii="Gill Sans MT" w:hAnsi="Gill Sans MT" w:cs="Calibri"/>
                    <w:color w:val="000000"/>
                    <w:sz w:val="20"/>
                    <w:szCs w:val="20"/>
                  </w:rPr>
                </w:rPrChange>
              </w:rPr>
              <w:t>1.16</w:t>
            </w:r>
          </w:p>
        </w:tc>
        <w:tc>
          <w:tcPr>
            <w:tcW w:w="555" w:type="pct"/>
            <w:tcBorders>
              <w:bottom w:val="nil"/>
            </w:tcBorders>
            <w:noWrap/>
            <w:vAlign w:val="bottom"/>
          </w:tcPr>
          <w:p w14:paraId="02F849C7" w14:textId="7003EBB4" w:rsidR="005676F8" w:rsidRPr="00256197" w:rsidRDefault="005676F8" w:rsidP="005676F8">
            <w:pPr>
              <w:spacing w:line="240" w:lineRule="auto"/>
              <w:jc w:val="right"/>
              <w:rPr>
                <w:rFonts w:cs="Times New Roman"/>
                <w:color w:val="000000"/>
                <w:sz w:val="20"/>
                <w:szCs w:val="20"/>
                <w:rPrChange w:id="2281"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282" w:author="Urfels, Anton (IRRI)" w:date="2023-10-06T20:02:00Z">
                  <w:rPr>
                    <w:rFonts w:ascii="Gill Sans MT" w:hAnsi="Gill Sans MT" w:cs="Calibri"/>
                    <w:color w:val="000000"/>
                    <w:sz w:val="20"/>
                    <w:szCs w:val="20"/>
                  </w:rPr>
                </w:rPrChange>
              </w:rPr>
              <w:t>0.73</w:t>
            </w:r>
          </w:p>
        </w:tc>
      </w:tr>
      <w:tr w:rsidR="005676F8" w:rsidRPr="00256197" w14:paraId="438B14B6" w14:textId="77777777" w:rsidTr="00DB11CB">
        <w:trPr>
          <w:trHeight w:val="288"/>
          <w:jc w:val="center"/>
        </w:trPr>
        <w:tc>
          <w:tcPr>
            <w:tcW w:w="707" w:type="pct"/>
            <w:vMerge/>
            <w:tcBorders>
              <w:bottom w:val="single" w:sz="4" w:space="0" w:color="auto"/>
            </w:tcBorders>
          </w:tcPr>
          <w:p w14:paraId="60FD9296" w14:textId="77777777" w:rsidR="005676F8" w:rsidRPr="00256197" w:rsidRDefault="005676F8" w:rsidP="005676F8">
            <w:pPr>
              <w:spacing w:line="240" w:lineRule="auto"/>
              <w:rPr>
                <w:rFonts w:eastAsia="Times New Roman" w:cs="Times New Roman"/>
                <w:color w:val="000000"/>
                <w:sz w:val="20"/>
                <w:szCs w:val="20"/>
                <w:lang w:eastAsia="en-ZW"/>
                <w:rPrChange w:id="2283" w:author="Urfels, Anton (IRRI)" w:date="2023-10-06T20:02:00Z">
                  <w:rPr>
                    <w:rFonts w:ascii="Gill Sans MT" w:eastAsia="Times New Roman" w:hAnsi="Gill Sans MT" w:cs="Calibri"/>
                    <w:color w:val="000000"/>
                    <w:sz w:val="20"/>
                    <w:szCs w:val="20"/>
                    <w:lang w:eastAsia="en-ZW"/>
                  </w:rPr>
                </w:rPrChange>
              </w:rPr>
            </w:pPr>
          </w:p>
        </w:tc>
        <w:tc>
          <w:tcPr>
            <w:tcW w:w="963" w:type="pct"/>
            <w:tcBorders>
              <w:top w:val="nil"/>
              <w:bottom w:val="single" w:sz="4" w:space="0" w:color="auto"/>
            </w:tcBorders>
            <w:noWrap/>
            <w:hideMark/>
          </w:tcPr>
          <w:p w14:paraId="7AED76F8" w14:textId="77777777" w:rsidR="005676F8" w:rsidRPr="00256197" w:rsidRDefault="005676F8" w:rsidP="005676F8">
            <w:pPr>
              <w:spacing w:line="240" w:lineRule="auto"/>
              <w:rPr>
                <w:rFonts w:eastAsia="Times New Roman" w:cs="Times New Roman"/>
                <w:color w:val="000000"/>
                <w:sz w:val="20"/>
                <w:szCs w:val="20"/>
                <w:lang w:eastAsia="en-ZW"/>
                <w:rPrChange w:id="2284"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285" w:author="Urfels, Anton (IRRI)" w:date="2023-10-06T20:02:00Z">
                  <w:rPr>
                    <w:rFonts w:ascii="Gill Sans MT" w:eastAsia="Times New Roman" w:hAnsi="Gill Sans MT" w:cs="Calibri"/>
                    <w:color w:val="000000"/>
                    <w:sz w:val="20"/>
                    <w:szCs w:val="20"/>
                    <w:lang w:eastAsia="en-ZW"/>
                  </w:rPr>
                </w:rPrChange>
              </w:rPr>
              <w:t>Max</w:t>
            </w:r>
          </w:p>
        </w:tc>
        <w:tc>
          <w:tcPr>
            <w:tcW w:w="555" w:type="pct"/>
            <w:tcBorders>
              <w:top w:val="nil"/>
              <w:bottom w:val="single" w:sz="4" w:space="0" w:color="auto"/>
            </w:tcBorders>
            <w:noWrap/>
            <w:vAlign w:val="bottom"/>
          </w:tcPr>
          <w:p w14:paraId="02FA0DFF" w14:textId="61764CD4" w:rsidR="005676F8" w:rsidRPr="00256197" w:rsidRDefault="005676F8" w:rsidP="005676F8">
            <w:pPr>
              <w:spacing w:line="240" w:lineRule="auto"/>
              <w:jc w:val="right"/>
              <w:rPr>
                <w:rFonts w:cs="Times New Roman"/>
                <w:color w:val="000000"/>
                <w:sz w:val="20"/>
                <w:szCs w:val="20"/>
                <w:rPrChange w:id="2286"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287" w:author="Urfels, Anton (IRRI)" w:date="2023-10-06T20:02:00Z">
                  <w:rPr>
                    <w:rFonts w:ascii="Gill Sans MT" w:hAnsi="Gill Sans MT" w:cs="Calibri"/>
                    <w:color w:val="000000"/>
                    <w:sz w:val="20"/>
                    <w:szCs w:val="20"/>
                  </w:rPr>
                </w:rPrChange>
              </w:rPr>
              <w:t>4.84</w:t>
            </w:r>
          </w:p>
        </w:tc>
        <w:tc>
          <w:tcPr>
            <w:tcW w:w="555" w:type="pct"/>
            <w:tcBorders>
              <w:top w:val="nil"/>
              <w:bottom w:val="single" w:sz="4" w:space="0" w:color="auto"/>
            </w:tcBorders>
            <w:noWrap/>
            <w:vAlign w:val="bottom"/>
          </w:tcPr>
          <w:p w14:paraId="4DF79387" w14:textId="126E4559" w:rsidR="005676F8" w:rsidRPr="00256197" w:rsidRDefault="005676F8" w:rsidP="005676F8">
            <w:pPr>
              <w:spacing w:line="240" w:lineRule="auto"/>
              <w:jc w:val="right"/>
              <w:rPr>
                <w:rFonts w:cs="Times New Roman"/>
                <w:color w:val="000000"/>
                <w:sz w:val="20"/>
                <w:szCs w:val="20"/>
                <w:rPrChange w:id="2288"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289" w:author="Urfels, Anton (IRRI)" w:date="2023-10-06T20:02:00Z">
                  <w:rPr>
                    <w:rFonts w:ascii="Gill Sans MT" w:hAnsi="Gill Sans MT" w:cs="Calibri"/>
                    <w:color w:val="000000"/>
                    <w:sz w:val="20"/>
                    <w:szCs w:val="20"/>
                  </w:rPr>
                </w:rPrChange>
              </w:rPr>
              <w:t>5.05</w:t>
            </w:r>
          </w:p>
        </w:tc>
        <w:tc>
          <w:tcPr>
            <w:tcW w:w="555" w:type="pct"/>
            <w:tcBorders>
              <w:top w:val="nil"/>
              <w:bottom w:val="single" w:sz="4" w:space="0" w:color="auto"/>
            </w:tcBorders>
            <w:noWrap/>
            <w:vAlign w:val="bottom"/>
          </w:tcPr>
          <w:p w14:paraId="2DE37C1C" w14:textId="2B672320" w:rsidR="005676F8" w:rsidRPr="00256197" w:rsidRDefault="005676F8" w:rsidP="005676F8">
            <w:pPr>
              <w:spacing w:line="240" w:lineRule="auto"/>
              <w:jc w:val="right"/>
              <w:rPr>
                <w:rFonts w:cs="Times New Roman"/>
                <w:color w:val="000000"/>
                <w:sz w:val="20"/>
                <w:szCs w:val="20"/>
                <w:rPrChange w:id="2290"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291" w:author="Urfels, Anton (IRRI)" w:date="2023-10-06T20:02:00Z">
                  <w:rPr>
                    <w:rFonts w:ascii="Gill Sans MT" w:hAnsi="Gill Sans MT" w:cs="Calibri"/>
                    <w:color w:val="000000"/>
                    <w:sz w:val="20"/>
                    <w:szCs w:val="20"/>
                  </w:rPr>
                </w:rPrChange>
              </w:rPr>
              <w:t>4.79</w:t>
            </w:r>
          </w:p>
        </w:tc>
        <w:tc>
          <w:tcPr>
            <w:tcW w:w="555" w:type="pct"/>
            <w:tcBorders>
              <w:top w:val="nil"/>
              <w:bottom w:val="single" w:sz="4" w:space="0" w:color="auto"/>
            </w:tcBorders>
            <w:noWrap/>
            <w:vAlign w:val="bottom"/>
          </w:tcPr>
          <w:p w14:paraId="0B1D1564" w14:textId="2EBB5A84" w:rsidR="005676F8" w:rsidRPr="00256197" w:rsidRDefault="005676F8" w:rsidP="005676F8">
            <w:pPr>
              <w:spacing w:line="240" w:lineRule="auto"/>
              <w:jc w:val="right"/>
              <w:rPr>
                <w:rFonts w:cs="Times New Roman"/>
                <w:color w:val="000000"/>
                <w:sz w:val="20"/>
                <w:szCs w:val="20"/>
                <w:rPrChange w:id="2292"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293" w:author="Urfels, Anton (IRRI)" w:date="2023-10-06T20:02:00Z">
                  <w:rPr>
                    <w:rFonts w:ascii="Gill Sans MT" w:hAnsi="Gill Sans MT" w:cs="Calibri"/>
                    <w:color w:val="000000"/>
                    <w:sz w:val="20"/>
                    <w:szCs w:val="20"/>
                  </w:rPr>
                </w:rPrChange>
              </w:rPr>
              <w:t>4.66</w:t>
            </w:r>
          </w:p>
        </w:tc>
        <w:tc>
          <w:tcPr>
            <w:tcW w:w="555" w:type="pct"/>
            <w:tcBorders>
              <w:top w:val="nil"/>
              <w:bottom w:val="single" w:sz="4" w:space="0" w:color="auto"/>
            </w:tcBorders>
            <w:noWrap/>
            <w:vAlign w:val="bottom"/>
          </w:tcPr>
          <w:p w14:paraId="75CA6149" w14:textId="648C5643" w:rsidR="005676F8" w:rsidRPr="00256197" w:rsidRDefault="005676F8" w:rsidP="005676F8">
            <w:pPr>
              <w:spacing w:line="240" w:lineRule="auto"/>
              <w:jc w:val="right"/>
              <w:rPr>
                <w:rFonts w:cs="Times New Roman"/>
                <w:color w:val="000000"/>
                <w:sz w:val="20"/>
                <w:szCs w:val="20"/>
                <w:rPrChange w:id="2294"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295" w:author="Urfels, Anton (IRRI)" w:date="2023-10-06T20:02:00Z">
                  <w:rPr>
                    <w:rFonts w:ascii="Gill Sans MT" w:hAnsi="Gill Sans MT" w:cs="Calibri"/>
                    <w:color w:val="000000"/>
                    <w:sz w:val="20"/>
                    <w:szCs w:val="20"/>
                  </w:rPr>
                </w:rPrChange>
              </w:rPr>
              <w:t>8.50</w:t>
            </w:r>
          </w:p>
        </w:tc>
        <w:tc>
          <w:tcPr>
            <w:tcW w:w="555" w:type="pct"/>
            <w:tcBorders>
              <w:top w:val="nil"/>
              <w:bottom w:val="single" w:sz="4" w:space="0" w:color="auto"/>
            </w:tcBorders>
            <w:noWrap/>
            <w:vAlign w:val="bottom"/>
          </w:tcPr>
          <w:p w14:paraId="7003240E" w14:textId="76D64026" w:rsidR="005676F8" w:rsidRPr="00256197" w:rsidRDefault="005676F8" w:rsidP="005676F8">
            <w:pPr>
              <w:spacing w:line="240" w:lineRule="auto"/>
              <w:jc w:val="right"/>
              <w:rPr>
                <w:rFonts w:cs="Times New Roman"/>
                <w:color w:val="000000"/>
                <w:sz w:val="20"/>
                <w:szCs w:val="20"/>
                <w:rPrChange w:id="2296"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297" w:author="Urfels, Anton (IRRI)" w:date="2023-10-06T20:02:00Z">
                  <w:rPr>
                    <w:rFonts w:ascii="Gill Sans MT" w:hAnsi="Gill Sans MT" w:cs="Calibri"/>
                    <w:color w:val="000000"/>
                    <w:sz w:val="20"/>
                    <w:szCs w:val="20"/>
                  </w:rPr>
                </w:rPrChange>
              </w:rPr>
              <w:t>6.49</w:t>
            </w:r>
          </w:p>
        </w:tc>
      </w:tr>
      <w:tr w:rsidR="005676F8" w:rsidRPr="00256197" w14:paraId="32F3FF53" w14:textId="77777777" w:rsidTr="00DB11CB">
        <w:trPr>
          <w:trHeight w:val="288"/>
          <w:jc w:val="center"/>
        </w:trPr>
        <w:tc>
          <w:tcPr>
            <w:tcW w:w="707" w:type="pct"/>
            <w:vMerge w:val="restart"/>
            <w:tcBorders>
              <w:top w:val="single" w:sz="4" w:space="0" w:color="auto"/>
            </w:tcBorders>
          </w:tcPr>
          <w:p w14:paraId="49A66C0C" w14:textId="77777777" w:rsidR="005676F8" w:rsidRPr="00256197" w:rsidRDefault="005676F8" w:rsidP="005676F8">
            <w:pPr>
              <w:spacing w:line="240" w:lineRule="auto"/>
              <w:rPr>
                <w:rFonts w:eastAsia="Times New Roman" w:cs="Times New Roman"/>
                <w:color w:val="000000"/>
                <w:sz w:val="20"/>
                <w:szCs w:val="20"/>
                <w:lang w:eastAsia="en-ZW"/>
                <w:rPrChange w:id="2298"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299" w:author="Urfels, Anton (IRRI)" w:date="2023-10-06T20:02:00Z">
                  <w:rPr>
                    <w:rFonts w:ascii="Gill Sans MT" w:eastAsia="Times New Roman" w:hAnsi="Gill Sans MT" w:cs="Calibri"/>
                    <w:color w:val="000000"/>
                    <w:sz w:val="20"/>
                    <w:szCs w:val="20"/>
                    <w:lang w:eastAsia="en-ZW"/>
                  </w:rPr>
                </w:rPrChange>
              </w:rPr>
              <w:t>WTP summary</w:t>
            </w:r>
          </w:p>
        </w:tc>
        <w:tc>
          <w:tcPr>
            <w:tcW w:w="963" w:type="pct"/>
            <w:tcBorders>
              <w:top w:val="single" w:sz="4" w:space="0" w:color="auto"/>
            </w:tcBorders>
            <w:noWrap/>
            <w:hideMark/>
          </w:tcPr>
          <w:p w14:paraId="108BF1B6" w14:textId="77777777" w:rsidR="005676F8" w:rsidRPr="00256197" w:rsidRDefault="005676F8" w:rsidP="005676F8">
            <w:pPr>
              <w:spacing w:line="240" w:lineRule="auto"/>
              <w:rPr>
                <w:rFonts w:eastAsia="Times New Roman" w:cs="Times New Roman"/>
                <w:color w:val="000000"/>
                <w:sz w:val="20"/>
                <w:szCs w:val="20"/>
                <w:lang w:eastAsia="en-ZW"/>
                <w:rPrChange w:id="2300"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301" w:author="Urfels, Anton (IRRI)" w:date="2023-10-06T20:02:00Z">
                  <w:rPr>
                    <w:rFonts w:ascii="Gill Sans MT" w:eastAsia="Times New Roman" w:hAnsi="Gill Sans MT" w:cs="Calibri"/>
                    <w:color w:val="000000"/>
                    <w:sz w:val="20"/>
                    <w:szCs w:val="20"/>
                    <w:lang w:eastAsia="en-ZW"/>
                  </w:rPr>
                </w:rPrChange>
              </w:rPr>
              <w:t>Clearly better (share)</w:t>
            </w:r>
          </w:p>
        </w:tc>
        <w:tc>
          <w:tcPr>
            <w:tcW w:w="555" w:type="pct"/>
            <w:tcBorders>
              <w:top w:val="single" w:sz="4" w:space="0" w:color="auto"/>
            </w:tcBorders>
            <w:noWrap/>
            <w:vAlign w:val="bottom"/>
          </w:tcPr>
          <w:p w14:paraId="63C4956D" w14:textId="1467DCA8" w:rsidR="005676F8" w:rsidRPr="00256197" w:rsidRDefault="005676F8" w:rsidP="005676F8">
            <w:pPr>
              <w:spacing w:line="240" w:lineRule="auto"/>
              <w:jc w:val="right"/>
              <w:rPr>
                <w:rFonts w:cs="Times New Roman"/>
                <w:color w:val="000000"/>
                <w:sz w:val="20"/>
                <w:szCs w:val="20"/>
                <w:rPrChange w:id="2302"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303" w:author="Urfels, Anton (IRRI)" w:date="2023-10-06T20:02:00Z">
                  <w:rPr>
                    <w:rFonts w:ascii="Gill Sans MT" w:hAnsi="Gill Sans MT" w:cs="Calibri"/>
                    <w:color w:val="000000"/>
                    <w:sz w:val="20"/>
                    <w:szCs w:val="20"/>
                  </w:rPr>
                </w:rPrChange>
              </w:rPr>
              <w:t>0.02</w:t>
            </w:r>
          </w:p>
        </w:tc>
        <w:tc>
          <w:tcPr>
            <w:tcW w:w="555" w:type="pct"/>
            <w:tcBorders>
              <w:top w:val="single" w:sz="4" w:space="0" w:color="auto"/>
            </w:tcBorders>
            <w:noWrap/>
            <w:vAlign w:val="bottom"/>
          </w:tcPr>
          <w:p w14:paraId="07A56D4A" w14:textId="6F88CD67" w:rsidR="005676F8" w:rsidRPr="00256197" w:rsidRDefault="005676F8" w:rsidP="005676F8">
            <w:pPr>
              <w:spacing w:line="240" w:lineRule="auto"/>
              <w:jc w:val="right"/>
              <w:rPr>
                <w:rFonts w:cs="Times New Roman"/>
                <w:color w:val="000000"/>
                <w:sz w:val="20"/>
                <w:szCs w:val="20"/>
                <w:rPrChange w:id="2304"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305" w:author="Urfels, Anton (IRRI)" w:date="2023-10-06T20:02:00Z">
                  <w:rPr>
                    <w:rFonts w:ascii="Gill Sans MT" w:hAnsi="Gill Sans MT" w:cs="Calibri"/>
                    <w:color w:val="000000"/>
                    <w:sz w:val="20"/>
                    <w:szCs w:val="20"/>
                  </w:rPr>
                </w:rPrChange>
              </w:rPr>
              <w:t>0.30</w:t>
            </w:r>
          </w:p>
        </w:tc>
        <w:tc>
          <w:tcPr>
            <w:tcW w:w="555" w:type="pct"/>
            <w:tcBorders>
              <w:top w:val="single" w:sz="4" w:space="0" w:color="auto"/>
            </w:tcBorders>
            <w:noWrap/>
            <w:vAlign w:val="bottom"/>
          </w:tcPr>
          <w:p w14:paraId="705E5891" w14:textId="6E3CE758" w:rsidR="005676F8" w:rsidRPr="00256197" w:rsidRDefault="005676F8" w:rsidP="005676F8">
            <w:pPr>
              <w:spacing w:line="240" w:lineRule="auto"/>
              <w:jc w:val="right"/>
              <w:rPr>
                <w:rFonts w:cs="Times New Roman"/>
                <w:color w:val="000000"/>
                <w:sz w:val="20"/>
                <w:szCs w:val="20"/>
                <w:rPrChange w:id="2306"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307" w:author="Urfels, Anton (IRRI)" w:date="2023-10-06T20:02:00Z">
                  <w:rPr>
                    <w:rFonts w:ascii="Gill Sans MT" w:hAnsi="Gill Sans MT" w:cs="Calibri"/>
                    <w:color w:val="000000"/>
                    <w:sz w:val="20"/>
                    <w:szCs w:val="20"/>
                  </w:rPr>
                </w:rPrChange>
              </w:rPr>
              <w:t>0.31</w:t>
            </w:r>
          </w:p>
        </w:tc>
        <w:tc>
          <w:tcPr>
            <w:tcW w:w="555" w:type="pct"/>
            <w:tcBorders>
              <w:top w:val="single" w:sz="4" w:space="0" w:color="auto"/>
            </w:tcBorders>
            <w:noWrap/>
            <w:vAlign w:val="bottom"/>
          </w:tcPr>
          <w:p w14:paraId="6E78A4B7" w14:textId="31840FC8" w:rsidR="005676F8" w:rsidRPr="00256197" w:rsidRDefault="005676F8" w:rsidP="005676F8">
            <w:pPr>
              <w:spacing w:line="240" w:lineRule="auto"/>
              <w:jc w:val="right"/>
              <w:rPr>
                <w:rFonts w:cs="Times New Roman"/>
                <w:color w:val="000000"/>
                <w:sz w:val="20"/>
                <w:szCs w:val="20"/>
                <w:rPrChange w:id="2308"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309" w:author="Urfels, Anton (IRRI)" w:date="2023-10-06T20:02:00Z">
                  <w:rPr>
                    <w:rFonts w:ascii="Gill Sans MT" w:hAnsi="Gill Sans MT" w:cs="Calibri"/>
                    <w:color w:val="000000"/>
                    <w:sz w:val="20"/>
                    <w:szCs w:val="20"/>
                  </w:rPr>
                </w:rPrChange>
              </w:rPr>
              <w:t>0.21</w:t>
            </w:r>
          </w:p>
        </w:tc>
        <w:tc>
          <w:tcPr>
            <w:tcW w:w="555" w:type="pct"/>
            <w:tcBorders>
              <w:top w:val="single" w:sz="4" w:space="0" w:color="auto"/>
            </w:tcBorders>
            <w:noWrap/>
            <w:vAlign w:val="bottom"/>
          </w:tcPr>
          <w:p w14:paraId="2553EC01" w14:textId="270678D9" w:rsidR="005676F8" w:rsidRPr="00256197" w:rsidRDefault="005676F8" w:rsidP="005676F8">
            <w:pPr>
              <w:spacing w:line="240" w:lineRule="auto"/>
              <w:jc w:val="right"/>
              <w:rPr>
                <w:rFonts w:cs="Times New Roman"/>
                <w:color w:val="000000"/>
                <w:sz w:val="20"/>
                <w:szCs w:val="20"/>
                <w:rPrChange w:id="2310"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311" w:author="Urfels, Anton (IRRI)" w:date="2023-10-06T20:02:00Z">
                  <w:rPr>
                    <w:rFonts w:ascii="Gill Sans MT" w:hAnsi="Gill Sans MT" w:cs="Calibri"/>
                    <w:color w:val="000000"/>
                    <w:sz w:val="20"/>
                    <w:szCs w:val="20"/>
                  </w:rPr>
                </w:rPrChange>
              </w:rPr>
              <w:t>0.21</w:t>
            </w:r>
            <w:ins w:id="2312" w:author="Urfels, Anton (IRRI)" w:date="2023-10-07T13:41:00Z">
              <w:r w:rsidR="00FA7FCD">
                <w:rPr>
                  <w:rFonts w:cs="Times New Roman"/>
                  <w:color w:val="000000"/>
                  <w:sz w:val="20"/>
                  <w:szCs w:val="20"/>
                </w:rPr>
                <w:t xml:space="preserve"> </w:t>
              </w:r>
            </w:ins>
          </w:p>
        </w:tc>
        <w:tc>
          <w:tcPr>
            <w:tcW w:w="555" w:type="pct"/>
            <w:tcBorders>
              <w:top w:val="single" w:sz="4" w:space="0" w:color="auto"/>
            </w:tcBorders>
            <w:noWrap/>
            <w:vAlign w:val="bottom"/>
          </w:tcPr>
          <w:p w14:paraId="1F91AF04" w14:textId="66A55EE9" w:rsidR="005676F8" w:rsidRPr="00256197" w:rsidRDefault="005676F8" w:rsidP="005676F8">
            <w:pPr>
              <w:spacing w:line="240" w:lineRule="auto"/>
              <w:jc w:val="right"/>
              <w:rPr>
                <w:rFonts w:cs="Times New Roman"/>
                <w:color w:val="000000"/>
                <w:sz w:val="20"/>
                <w:szCs w:val="20"/>
                <w:rPrChange w:id="2313"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314" w:author="Urfels, Anton (IRRI)" w:date="2023-10-06T20:02:00Z">
                  <w:rPr>
                    <w:rFonts w:ascii="Gill Sans MT" w:hAnsi="Gill Sans MT" w:cs="Calibri"/>
                    <w:color w:val="000000"/>
                    <w:sz w:val="20"/>
                    <w:szCs w:val="20"/>
                  </w:rPr>
                </w:rPrChange>
              </w:rPr>
              <w:t>0.18</w:t>
            </w:r>
          </w:p>
        </w:tc>
      </w:tr>
      <w:tr w:rsidR="005676F8" w:rsidRPr="00256197" w14:paraId="2D2FA607" w14:textId="77777777" w:rsidTr="00DB11CB">
        <w:trPr>
          <w:trHeight w:val="288"/>
          <w:jc w:val="center"/>
        </w:trPr>
        <w:tc>
          <w:tcPr>
            <w:tcW w:w="707" w:type="pct"/>
            <w:vMerge/>
          </w:tcPr>
          <w:p w14:paraId="5596E8F2" w14:textId="77777777" w:rsidR="005676F8" w:rsidRPr="00256197" w:rsidRDefault="005676F8" w:rsidP="005676F8">
            <w:pPr>
              <w:spacing w:line="240" w:lineRule="auto"/>
              <w:rPr>
                <w:rFonts w:eastAsia="Times New Roman" w:cs="Times New Roman"/>
                <w:color w:val="000000"/>
                <w:sz w:val="20"/>
                <w:szCs w:val="20"/>
                <w:lang w:eastAsia="en-ZW"/>
                <w:rPrChange w:id="2315"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197364EE" w14:textId="268BF526" w:rsidR="005676F8" w:rsidRPr="00256197" w:rsidRDefault="005676F8" w:rsidP="005676F8">
            <w:pPr>
              <w:spacing w:line="240" w:lineRule="auto"/>
              <w:rPr>
                <w:rFonts w:eastAsia="Times New Roman" w:cs="Times New Roman"/>
                <w:color w:val="000000"/>
                <w:sz w:val="20"/>
                <w:szCs w:val="20"/>
                <w:lang w:eastAsia="en-ZW"/>
                <w:rPrChange w:id="2316"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317" w:author="Urfels, Anton (IRRI)" w:date="2023-10-06T20:02:00Z">
                  <w:rPr>
                    <w:rFonts w:ascii="Gill Sans MT" w:eastAsia="Times New Roman" w:hAnsi="Gill Sans MT" w:cs="Calibri"/>
                    <w:color w:val="000000"/>
                    <w:sz w:val="20"/>
                    <w:szCs w:val="20"/>
                    <w:lang w:eastAsia="en-ZW"/>
                  </w:rPr>
                </w:rPrChange>
              </w:rPr>
              <w:t>Not clear</w:t>
            </w:r>
            <w:r w:rsidR="00631007" w:rsidRPr="00256197">
              <w:rPr>
                <w:rFonts w:eastAsia="Times New Roman" w:cs="Times New Roman"/>
                <w:color w:val="000000"/>
                <w:sz w:val="20"/>
                <w:szCs w:val="20"/>
                <w:lang w:eastAsia="en-ZW"/>
                <w:rPrChange w:id="2318" w:author="Urfels, Anton (IRRI)" w:date="2023-10-06T20:02:00Z">
                  <w:rPr>
                    <w:rFonts w:ascii="Gill Sans MT" w:eastAsia="Times New Roman" w:hAnsi="Gill Sans MT" w:cs="Calibri"/>
                    <w:color w:val="000000"/>
                    <w:sz w:val="20"/>
                    <w:szCs w:val="20"/>
                    <w:lang w:eastAsia="en-ZW"/>
                  </w:rPr>
                </w:rPrChange>
              </w:rPr>
              <w:t xml:space="preserve"> (share)</w:t>
            </w:r>
          </w:p>
        </w:tc>
        <w:tc>
          <w:tcPr>
            <w:tcW w:w="555" w:type="pct"/>
            <w:noWrap/>
            <w:vAlign w:val="bottom"/>
          </w:tcPr>
          <w:p w14:paraId="7AF3D034" w14:textId="7136EE87" w:rsidR="005676F8" w:rsidRPr="00256197" w:rsidRDefault="005676F8" w:rsidP="005676F8">
            <w:pPr>
              <w:spacing w:line="240" w:lineRule="auto"/>
              <w:jc w:val="right"/>
              <w:rPr>
                <w:rFonts w:cs="Times New Roman"/>
                <w:color w:val="000000"/>
                <w:sz w:val="20"/>
                <w:szCs w:val="20"/>
                <w:rPrChange w:id="2319"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320" w:author="Urfels, Anton (IRRI)" w:date="2023-10-06T20:02:00Z">
                  <w:rPr>
                    <w:rFonts w:ascii="Gill Sans MT" w:hAnsi="Gill Sans MT" w:cs="Calibri"/>
                    <w:color w:val="000000"/>
                    <w:sz w:val="20"/>
                    <w:szCs w:val="20"/>
                  </w:rPr>
                </w:rPrChange>
              </w:rPr>
              <w:t>0.11</w:t>
            </w:r>
          </w:p>
        </w:tc>
        <w:tc>
          <w:tcPr>
            <w:tcW w:w="555" w:type="pct"/>
            <w:noWrap/>
            <w:vAlign w:val="bottom"/>
          </w:tcPr>
          <w:p w14:paraId="7687619C" w14:textId="6369A1BC" w:rsidR="005676F8" w:rsidRPr="00256197" w:rsidRDefault="005676F8" w:rsidP="005676F8">
            <w:pPr>
              <w:spacing w:line="240" w:lineRule="auto"/>
              <w:jc w:val="right"/>
              <w:rPr>
                <w:rFonts w:cs="Times New Roman"/>
                <w:color w:val="000000"/>
                <w:sz w:val="20"/>
                <w:szCs w:val="20"/>
                <w:rPrChange w:id="2321"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322" w:author="Urfels, Anton (IRRI)" w:date="2023-10-06T20:02:00Z">
                  <w:rPr>
                    <w:rFonts w:ascii="Gill Sans MT" w:hAnsi="Gill Sans MT" w:cs="Calibri"/>
                    <w:color w:val="000000"/>
                    <w:sz w:val="20"/>
                    <w:szCs w:val="20"/>
                  </w:rPr>
                </w:rPrChange>
              </w:rPr>
              <w:t>0.52</w:t>
            </w:r>
          </w:p>
        </w:tc>
        <w:tc>
          <w:tcPr>
            <w:tcW w:w="555" w:type="pct"/>
            <w:noWrap/>
            <w:vAlign w:val="bottom"/>
          </w:tcPr>
          <w:p w14:paraId="42B88E4A" w14:textId="666E8A54" w:rsidR="005676F8" w:rsidRPr="00256197" w:rsidRDefault="005676F8" w:rsidP="005676F8">
            <w:pPr>
              <w:spacing w:line="240" w:lineRule="auto"/>
              <w:jc w:val="right"/>
              <w:rPr>
                <w:rFonts w:cs="Times New Roman"/>
                <w:color w:val="000000"/>
                <w:sz w:val="20"/>
                <w:szCs w:val="20"/>
                <w:rPrChange w:id="2323"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324" w:author="Urfels, Anton (IRRI)" w:date="2023-10-06T20:02:00Z">
                  <w:rPr>
                    <w:rFonts w:ascii="Gill Sans MT" w:hAnsi="Gill Sans MT" w:cs="Calibri"/>
                    <w:color w:val="000000"/>
                    <w:sz w:val="20"/>
                    <w:szCs w:val="20"/>
                  </w:rPr>
                </w:rPrChange>
              </w:rPr>
              <w:t>0.21</w:t>
            </w:r>
          </w:p>
        </w:tc>
        <w:tc>
          <w:tcPr>
            <w:tcW w:w="555" w:type="pct"/>
            <w:noWrap/>
            <w:vAlign w:val="bottom"/>
          </w:tcPr>
          <w:p w14:paraId="3D378706" w14:textId="39BD9AF9" w:rsidR="005676F8" w:rsidRPr="00256197" w:rsidRDefault="005676F8" w:rsidP="005676F8">
            <w:pPr>
              <w:spacing w:line="240" w:lineRule="auto"/>
              <w:jc w:val="right"/>
              <w:rPr>
                <w:rFonts w:cs="Times New Roman"/>
                <w:color w:val="000000"/>
                <w:sz w:val="20"/>
                <w:szCs w:val="20"/>
                <w:rPrChange w:id="2325"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326" w:author="Urfels, Anton (IRRI)" w:date="2023-10-06T20:02:00Z">
                  <w:rPr>
                    <w:rFonts w:ascii="Gill Sans MT" w:hAnsi="Gill Sans MT" w:cs="Calibri"/>
                    <w:color w:val="000000"/>
                    <w:sz w:val="20"/>
                    <w:szCs w:val="20"/>
                  </w:rPr>
                </w:rPrChange>
              </w:rPr>
              <w:t>0.19</w:t>
            </w:r>
          </w:p>
        </w:tc>
        <w:tc>
          <w:tcPr>
            <w:tcW w:w="555" w:type="pct"/>
            <w:noWrap/>
            <w:vAlign w:val="bottom"/>
          </w:tcPr>
          <w:p w14:paraId="1643B85D" w14:textId="39EF0FDC" w:rsidR="005676F8" w:rsidRPr="00256197" w:rsidRDefault="005676F8" w:rsidP="005676F8">
            <w:pPr>
              <w:spacing w:line="240" w:lineRule="auto"/>
              <w:jc w:val="right"/>
              <w:rPr>
                <w:rFonts w:cs="Times New Roman"/>
                <w:color w:val="000000"/>
                <w:sz w:val="20"/>
                <w:szCs w:val="20"/>
                <w:rPrChange w:id="2327"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328" w:author="Urfels, Anton (IRRI)" w:date="2023-10-06T20:02:00Z">
                  <w:rPr>
                    <w:rFonts w:ascii="Gill Sans MT" w:hAnsi="Gill Sans MT" w:cs="Calibri"/>
                    <w:color w:val="000000"/>
                    <w:sz w:val="20"/>
                    <w:szCs w:val="20"/>
                  </w:rPr>
                </w:rPrChange>
              </w:rPr>
              <w:t>0.59</w:t>
            </w:r>
          </w:p>
        </w:tc>
        <w:tc>
          <w:tcPr>
            <w:tcW w:w="555" w:type="pct"/>
            <w:noWrap/>
            <w:vAlign w:val="bottom"/>
          </w:tcPr>
          <w:p w14:paraId="3F0490B1" w14:textId="234036C0" w:rsidR="005676F8" w:rsidRPr="00256197" w:rsidRDefault="005676F8" w:rsidP="005676F8">
            <w:pPr>
              <w:spacing w:line="240" w:lineRule="auto"/>
              <w:jc w:val="right"/>
              <w:rPr>
                <w:rFonts w:cs="Times New Roman"/>
                <w:color w:val="000000"/>
                <w:sz w:val="20"/>
                <w:szCs w:val="20"/>
                <w:rPrChange w:id="2329"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330" w:author="Urfels, Anton (IRRI)" w:date="2023-10-06T20:02:00Z">
                  <w:rPr>
                    <w:rFonts w:ascii="Gill Sans MT" w:hAnsi="Gill Sans MT" w:cs="Calibri"/>
                    <w:color w:val="000000"/>
                    <w:sz w:val="20"/>
                    <w:szCs w:val="20"/>
                  </w:rPr>
                </w:rPrChange>
              </w:rPr>
              <w:t>0.53</w:t>
            </w:r>
          </w:p>
        </w:tc>
      </w:tr>
      <w:tr w:rsidR="005676F8" w:rsidRPr="00256197" w14:paraId="1F0624FB" w14:textId="77777777" w:rsidTr="00DB11CB">
        <w:trPr>
          <w:trHeight w:val="288"/>
          <w:jc w:val="center"/>
        </w:trPr>
        <w:tc>
          <w:tcPr>
            <w:tcW w:w="707" w:type="pct"/>
            <w:vMerge/>
          </w:tcPr>
          <w:p w14:paraId="18011836" w14:textId="77777777" w:rsidR="005676F8" w:rsidRPr="00256197" w:rsidRDefault="005676F8" w:rsidP="005676F8">
            <w:pPr>
              <w:spacing w:line="240" w:lineRule="auto"/>
              <w:rPr>
                <w:rFonts w:eastAsia="Times New Roman" w:cs="Times New Roman"/>
                <w:color w:val="000000"/>
                <w:sz w:val="20"/>
                <w:szCs w:val="20"/>
                <w:lang w:eastAsia="en-ZW"/>
                <w:rPrChange w:id="2331"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7D0A95E6" w14:textId="77777777" w:rsidR="005676F8" w:rsidRPr="00256197" w:rsidRDefault="005676F8" w:rsidP="005676F8">
            <w:pPr>
              <w:spacing w:line="240" w:lineRule="auto"/>
              <w:rPr>
                <w:rFonts w:eastAsia="Times New Roman" w:cs="Times New Roman"/>
                <w:color w:val="000000"/>
                <w:sz w:val="20"/>
                <w:szCs w:val="20"/>
                <w:lang w:eastAsia="en-ZW"/>
                <w:rPrChange w:id="2332"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333" w:author="Urfels, Anton (IRRI)" w:date="2023-10-06T20:02:00Z">
                  <w:rPr>
                    <w:rFonts w:ascii="Gill Sans MT" w:eastAsia="Times New Roman" w:hAnsi="Gill Sans MT" w:cs="Calibri"/>
                    <w:color w:val="000000"/>
                    <w:sz w:val="20"/>
                    <w:szCs w:val="20"/>
                    <w:lang w:eastAsia="en-ZW"/>
                  </w:rPr>
                </w:rPrChange>
              </w:rPr>
              <w:t>Clearly worse (share)</w:t>
            </w:r>
          </w:p>
        </w:tc>
        <w:tc>
          <w:tcPr>
            <w:tcW w:w="555" w:type="pct"/>
            <w:noWrap/>
            <w:vAlign w:val="bottom"/>
          </w:tcPr>
          <w:p w14:paraId="1A2580EF" w14:textId="718136B1" w:rsidR="005676F8" w:rsidRPr="00256197" w:rsidRDefault="005676F8" w:rsidP="005676F8">
            <w:pPr>
              <w:spacing w:line="240" w:lineRule="auto"/>
              <w:jc w:val="right"/>
              <w:rPr>
                <w:rFonts w:cs="Times New Roman"/>
                <w:color w:val="000000"/>
                <w:sz w:val="20"/>
                <w:szCs w:val="20"/>
                <w:rPrChange w:id="2334"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335" w:author="Urfels, Anton (IRRI)" w:date="2023-10-06T20:02:00Z">
                  <w:rPr>
                    <w:rFonts w:ascii="Gill Sans MT" w:hAnsi="Gill Sans MT" w:cs="Calibri"/>
                    <w:color w:val="000000"/>
                    <w:sz w:val="20"/>
                    <w:szCs w:val="20"/>
                  </w:rPr>
                </w:rPrChange>
              </w:rPr>
              <w:t>0.87</w:t>
            </w:r>
          </w:p>
        </w:tc>
        <w:tc>
          <w:tcPr>
            <w:tcW w:w="555" w:type="pct"/>
            <w:noWrap/>
            <w:vAlign w:val="bottom"/>
          </w:tcPr>
          <w:p w14:paraId="2BD0055A" w14:textId="051C276E" w:rsidR="005676F8" w:rsidRPr="00256197" w:rsidRDefault="005676F8" w:rsidP="005676F8">
            <w:pPr>
              <w:spacing w:line="240" w:lineRule="auto"/>
              <w:jc w:val="right"/>
              <w:rPr>
                <w:rFonts w:cs="Times New Roman"/>
                <w:color w:val="000000"/>
                <w:sz w:val="20"/>
                <w:szCs w:val="20"/>
                <w:rPrChange w:id="2336"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337" w:author="Urfels, Anton (IRRI)" w:date="2023-10-06T20:02:00Z">
                  <w:rPr>
                    <w:rFonts w:ascii="Gill Sans MT" w:hAnsi="Gill Sans MT" w:cs="Calibri"/>
                    <w:color w:val="000000"/>
                    <w:sz w:val="20"/>
                    <w:szCs w:val="20"/>
                  </w:rPr>
                </w:rPrChange>
              </w:rPr>
              <w:t>0.18</w:t>
            </w:r>
          </w:p>
        </w:tc>
        <w:tc>
          <w:tcPr>
            <w:tcW w:w="555" w:type="pct"/>
            <w:noWrap/>
            <w:vAlign w:val="bottom"/>
          </w:tcPr>
          <w:p w14:paraId="666A0DD5" w14:textId="242155A5" w:rsidR="005676F8" w:rsidRPr="00256197" w:rsidRDefault="005676F8" w:rsidP="005676F8">
            <w:pPr>
              <w:spacing w:line="240" w:lineRule="auto"/>
              <w:jc w:val="right"/>
              <w:rPr>
                <w:rFonts w:cs="Times New Roman"/>
                <w:color w:val="000000"/>
                <w:sz w:val="20"/>
                <w:szCs w:val="20"/>
                <w:rPrChange w:id="2338"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339" w:author="Urfels, Anton (IRRI)" w:date="2023-10-06T20:02:00Z">
                  <w:rPr>
                    <w:rFonts w:ascii="Gill Sans MT" w:hAnsi="Gill Sans MT" w:cs="Calibri"/>
                    <w:color w:val="000000"/>
                    <w:sz w:val="20"/>
                    <w:szCs w:val="20"/>
                  </w:rPr>
                </w:rPrChange>
              </w:rPr>
              <w:t>0.49</w:t>
            </w:r>
          </w:p>
        </w:tc>
        <w:tc>
          <w:tcPr>
            <w:tcW w:w="555" w:type="pct"/>
            <w:noWrap/>
            <w:vAlign w:val="bottom"/>
          </w:tcPr>
          <w:p w14:paraId="0DA190CE" w14:textId="2DDF54A3" w:rsidR="005676F8" w:rsidRPr="00256197" w:rsidRDefault="005676F8" w:rsidP="005676F8">
            <w:pPr>
              <w:spacing w:line="240" w:lineRule="auto"/>
              <w:jc w:val="right"/>
              <w:rPr>
                <w:rFonts w:cs="Times New Roman"/>
                <w:color w:val="000000"/>
                <w:sz w:val="20"/>
                <w:szCs w:val="20"/>
                <w:rPrChange w:id="2340"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341" w:author="Urfels, Anton (IRRI)" w:date="2023-10-06T20:02:00Z">
                  <w:rPr>
                    <w:rFonts w:ascii="Gill Sans MT" w:hAnsi="Gill Sans MT" w:cs="Calibri"/>
                    <w:color w:val="000000"/>
                    <w:sz w:val="20"/>
                    <w:szCs w:val="20"/>
                  </w:rPr>
                </w:rPrChange>
              </w:rPr>
              <w:t>0.60</w:t>
            </w:r>
          </w:p>
        </w:tc>
        <w:tc>
          <w:tcPr>
            <w:tcW w:w="555" w:type="pct"/>
            <w:noWrap/>
            <w:vAlign w:val="bottom"/>
          </w:tcPr>
          <w:p w14:paraId="0A3CDBF2" w14:textId="6BBEC5CE" w:rsidR="005676F8" w:rsidRPr="00256197" w:rsidRDefault="005676F8" w:rsidP="005676F8">
            <w:pPr>
              <w:spacing w:line="240" w:lineRule="auto"/>
              <w:jc w:val="right"/>
              <w:rPr>
                <w:rFonts w:cs="Times New Roman"/>
                <w:color w:val="000000"/>
                <w:sz w:val="20"/>
                <w:szCs w:val="20"/>
                <w:rPrChange w:id="2342"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343" w:author="Urfels, Anton (IRRI)" w:date="2023-10-06T20:02:00Z">
                  <w:rPr>
                    <w:rFonts w:ascii="Gill Sans MT" w:hAnsi="Gill Sans MT" w:cs="Calibri"/>
                    <w:color w:val="000000"/>
                    <w:sz w:val="20"/>
                    <w:szCs w:val="20"/>
                  </w:rPr>
                </w:rPrChange>
              </w:rPr>
              <w:t>0.21</w:t>
            </w:r>
          </w:p>
        </w:tc>
        <w:tc>
          <w:tcPr>
            <w:tcW w:w="555" w:type="pct"/>
            <w:noWrap/>
            <w:vAlign w:val="bottom"/>
          </w:tcPr>
          <w:p w14:paraId="5BCE93BA" w14:textId="10B772D0" w:rsidR="005676F8" w:rsidRPr="00256197" w:rsidRDefault="005676F8" w:rsidP="005676F8">
            <w:pPr>
              <w:spacing w:line="240" w:lineRule="auto"/>
              <w:jc w:val="right"/>
              <w:rPr>
                <w:rFonts w:cs="Times New Roman"/>
                <w:color w:val="000000"/>
                <w:sz w:val="20"/>
                <w:szCs w:val="20"/>
                <w:rPrChange w:id="2344"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345" w:author="Urfels, Anton (IRRI)" w:date="2023-10-06T20:02:00Z">
                  <w:rPr>
                    <w:rFonts w:ascii="Gill Sans MT" w:hAnsi="Gill Sans MT" w:cs="Calibri"/>
                    <w:color w:val="000000"/>
                    <w:sz w:val="20"/>
                    <w:szCs w:val="20"/>
                  </w:rPr>
                </w:rPrChange>
              </w:rPr>
              <w:t>0.29</w:t>
            </w:r>
          </w:p>
        </w:tc>
      </w:tr>
      <w:tr w:rsidR="005676F8" w:rsidRPr="00256197" w14:paraId="16FD38F3" w14:textId="77777777" w:rsidTr="00DB11CB">
        <w:trPr>
          <w:trHeight w:val="288"/>
          <w:jc w:val="center"/>
        </w:trPr>
        <w:tc>
          <w:tcPr>
            <w:tcW w:w="707" w:type="pct"/>
            <w:vMerge/>
          </w:tcPr>
          <w:p w14:paraId="49C585ED" w14:textId="77777777" w:rsidR="005676F8" w:rsidRPr="00256197" w:rsidRDefault="005676F8" w:rsidP="005676F8">
            <w:pPr>
              <w:spacing w:line="240" w:lineRule="auto"/>
              <w:rPr>
                <w:rFonts w:eastAsia="Times New Roman" w:cs="Times New Roman"/>
                <w:color w:val="000000"/>
                <w:sz w:val="20"/>
                <w:szCs w:val="20"/>
                <w:lang w:eastAsia="en-ZW"/>
                <w:rPrChange w:id="2346"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39AFBFA5" w14:textId="77777777" w:rsidR="005676F8" w:rsidRPr="00256197" w:rsidRDefault="005676F8" w:rsidP="005676F8">
            <w:pPr>
              <w:spacing w:line="240" w:lineRule="auto"/>
              <w:rPr>
                <w:rFonts w:eastAsia="Times New Roman" w:cs="Times New Roman"/>
                <w:color w:val="000000"/>
                <w:sz w:val="20"/>
                <w:szCs w:val="20"/>
                <w:lang w:eastAsia="en-ZW"/>
                <w:rPrChange w:id="2347"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348" w:author="Urfels, Anton (IRRI)" w:date="2023-10-06T20:02:00Z">
                  <w:rPr>
                    <w:rFonts w:ascii="Gill Sans MT" w:eastAsia="Times New Roman" w:hAnsi="Gill Sans MT" w:cs="Calibri"/>
                    <w:color w:val="000000"/>
                    <w:sz w:val="20"/>
                    <w:szCs w:val="20"/>
                    <w:lang w:eastAsia="en-ZW"/>
                  </w:rPr>
                </w:rPrChange>
              </w:rPr>
              <w:t>Number of cells</w:t>
            </w:r>
          </w:p>
        </w:tc>
        <w:tc>
          <w:tcPr>
            <w:tcW w:w="555" w:type="pct"/>
            <w:noWrap/>
            <w:vAlign w:val="bottom"/>
          </w:tcPr>
          <w:p w14:paraId="26580206" w14:textId="68BC5C84" w:rsidR="005676F8" w:rsidRPr="00256197" w:rsidRDefault="005676F8" w:rsidP="005676F8">
            <w:pPr>
              <w:spacing w:line="240" w:lineRule="auto"/>
              <w:jc w:val="right"/>
              <w:rPr>
                <w:rFonts w:cs="Times New Roman"/>
                <w:color w:val="000000"/>
                <w:sz w:val="20"/>
                <w:szCs w:val="20"/>
                <w:rPrChange w:id="2349"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350" w:author="Urfels, Anton (IRRI)" w:date="2023-10-06T20:02:00Z">
                  <w:rPr>
                    <w:rFonts w:ascii="Gill Sans MT" w:hAnsi="Gill Sans MT" w:cs="Calibri"/>
                    <w:color w:val="000000"/>
                    <w:sz w:val="20"/>
                    <w:szCs w:val="20"/>
                  </w:rPr>
                </w:rPrChange>
              </w:rPr>
              <w:t>17411.00</w:t>
            </w:r>
          </w:p>
        </w:tc>
        <w:tc>
          <w:tcPr>
            <w:tcW w:w="555" w:type="pct"/>
            <w:noWrap/>
            <w:vAlign w:val="bottom"/>
          </w:tcPr>
          <w:p w14:paraId="195254EF" w14:textId="1D3634AF" w:rsidR="005676F8" w:rsidRPr="00256197" w:rsidRDefault="005676F8" w:rsidP="005676F8">
            <w:pPr>
              <w:spacing w:line="240" w:lineRule="auto"/>
              <w:jc w:val="right"/>
              <w:rPr>
                <w:rFonts w:cs="Times New Roman"/>
                <w:color w:val="000000"/>
                <w:sz w:val="20"/>
                <w:szCs w:val="20"/>
                <w:rPrChange w:id="2351"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352" w:author="Urfels, Anton (IRRI)" w:date="2023-10-06T20:02:00Z">
                  <w:rPr>
                    <w:rFonts w:ascii="Gill Sans MT" w:hAnsi="Gill Sans MT" w:cs="Calibri"/>
                    <w:color w:val="000000"/>
                    <w:sz w:val="20"/>
                    <w:szCs w:val="20"/>
                  </w:rPr>
                </w:rPrChange>
              </w:rPr>
              <w:t>17412.00</w:t>
            </w:r>
          </w:p>
        </w:tc>
        <w:tc>
          <w:tcPr>
            <w:tcW w:w="555" w:type="pct"/>
            <w:noWrap/>
            <w:vAlign w:val="bottom"/>
          </w:tcPr>
          <w:p w14:paraId="06910382" w14:textId="438FD34C" w:rsidR="005676F8" w:rsidRPr="00256197" w:rsidRDefault="005676F8" w:rsidP="005676F8">
            <w:pPr>
              <w:spacing w:line="240" w:lineRule="auto"/>
              <w:jc w:val="right"/>
              <w:rPr>
                <w:rFonts w:cs="Times New Roman"/>
                <w:color w:val="000000"/>
                <w:sz w:val="20"/>
                <w:szCs w:val="20"/>
                <w:rPrChange w:id="2353"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354" w:author="Urfels, Anton (IRRI)" w:date="2023-10-06T20:02:00Z">
                  <w:rPr>
                    <w:rFonts w:ascii="Gill Sans MT" w:hAnsi="Gill Sans MT" w:cs="Calibri"/>
                    <w:color w:val="000000"/>
                    <w:sz w:val="20"/>
                    <w:szCs w:val="20"/>
                  </w:rPr>
                </w:rPrChange>
              </w:rPr>
              <w:t>17420.00</w:t>
            </w:r>
          </w:p>
        </w:tc>
        <w:tc>
          <w:tcPr>
            <w:tcW w:w="555" w:type="pct"/>
            <w:noWrap/>
            <w:vAlign w:val="bottom"/>
          </w:tcPr>
          <w:p w14:paraId="04404BED" w14:textId="7FA9ED83" w:rsidR="005676F8" w:rsidRPr="00256197" w:rsidRDefault="005676F8" w:rsidP="005676F8">
            <w:pPr>
              <w:spacing w:line="240" w:lineRule="auto"/>
              <w:jc w:val="right"/>
              <w:rPr>
                <w:rFonts w:cs="Times New Roman"/>
                <w:color w:val="000000"/>
                <w:sz w:val="20"/>
                <w:szCs w:val="20"/>
                <w:rPrChange w:id="2355"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356" w:author="Urfels, Anton (IRRI)" w:date="2023-10-06T20:02:00Z">
                  <w:rPr>
                    <w:rFonts w:ascii="Gill Sans MT" w:hAnsi="Gill Sans MT" w:cs="Calibri"/>
                    <w:color w:val="000000"/>
                    <w:sz w:val="20"/>
                    <w:szCs w:val="20"/>
                  </w:rPr>
                </w:rPrChange>
              </w:rPr>
              <w:t>17421.00</w:t>
            </w:r>
          </w:p>
        </w:tc>
        <w:tc>
          <w:tcPr>
            <w:tcW w:w="555" w:type="pct"/>
            <w:noWrap/>
            <w:vAlign w:val="bottom"/>
          </w:tcPr>
          <w:p w14:paraId="31AD7154" w14:textId="3509B1CD" w:rsidR="005676F8" w:rsidRPr="00256197" w:rsidRDefault="005676F8" w:rsidP="005676F8">
            <w:pPr>
              <w:spacing w:line="240" w:lineRule="auto"/>
              <w:jc w:val="right"/>
              <w:rPr>
                <w:rFonts w:cs="Times New Roman"/>
                <w:color w:val="000000"/>
                <w:sz w:val="20"/>
                <w:szCs w:val="20"/>
                <w:rPrChange w:id="2357"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358" w:author="Urfels, Anton (IRRI)" w:date="2023-10-06T20:02:00Z">
                  <w:rPr>
                    <w:rFonts w:ascii="Gill Sans MT" w:hAnsi="Gill Sans MT" w:cs="Calibri"/>
                    <w:color w:val="000000"/>
                    <w:sz w:val="20"/>
                    <w:szCs w:val="20"/>
                  </w:rPr>
                </w:rPrChange>
              </w:rPr>
              <w:t>17421.00</w:t>
            </w:r>
          </w:p>
        </w:tc>
        <w:tc>
          <w:tcPr>
            <w:tcW w:w="555" w:type="pct"/>
            <w:noWrap/>
            <w:vAlign w:val="bottom"/>
          </w:tcPr>
          <w:p w14:paraId="65E18020" w14:textId="4FF6DF03" w:rsidR="005676F8" w:rsidRPr="00256197" w:rsidRDefault="005676F8" w:rsidP="005676F8">
            <w:pPr>
              <w:spacing w:line="240" w:lineRule="auto"/>
              <w:jc w:val="right"/>
              <w:rPr>
                <w:rFonts w:cs="Times New Roman"/>
                <w:color w:val="000000"/>
                <w:sz w:val="20"/>
                <w:szCs w:val="20"/>
                <w:rPrChange w:id="2359"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360" w:author="Urfels, Anton (IRRI)" w:date="2023-10-06T20:02:00Z">
                  <w:rPr>
                    <w:rFonts w:ascii="Gill Sans MT" w:hAnsi="Gill Sans MT" w:cs="Calibri"/>
                    <w:color w:val="000000"/>
                    <w:sz w:val="20"/>
                    <w:szCs w:val="20"/>
                  </w:rPr>
                </w:rPrChange>
              </w:rPr>
              <w:t>17421.00</w:t>
            </w:r>
          </w:p>
        </w:tc>
      </w:tr>
    </w:tbl>
    <w:p w14:paraId="6A2A5764" w14:textId="58A4858F" w:rsidR="000C3D6A" w:rsidRPr="00256197" w:rsidRDefault="00274F3C" w:rsidP="00C7422E">
      <w:pPr>
        <w:jc w:val="both"/>
        <w:rPr>
          <w:rFonts w:cs="Times New Roman"/>
          <w:rPrChange w:id="2361" w:author="Urfels, Anton (IRRI)" w:date="2023-10-06T20:02:00Z">
            <w:rPr>
              <w:rFonts w:ascii="Gill Sans MT" w:hAnsi="Gill Sans MT"/>
            </w:rPr>
          </w:rPrChange>
        </w:rPr>
      </w:pPr>
      <w:r w:rsidRPr="00256197">
        <w:rPr>
          <w:rFonts w:cs="Times New Roman"/>
          <w:rPrChange w:id="2362" w:author="Urfels, Anton (IRRI)" w:date="2023-10-06T20:02:00Z">
            <w:rPr>
              <w:rFonts w:ascii="Gill Sans MT" w:hAnsi="Gill Sans MT"/>
            </w:rPr>
          </w:rPrChange>
        </w:rPr>
        <w:t xml:space="preserve">Note: The number of cells </w:t>
      </w:r>
      <w:r w:rsidR="009F7E7D" w:rsidRPr="00256197">
        <w:rPr>
          <w:rFonts w:cs="Times New Roman"/>
          <w:rPrChange w:id="2363" w:author="Urfels, Anton (IRRI)" w:date="2023-10-06T20:02:00Z">
            <w:rPr>
              <w:rFonts w:ascii="Gill Sans MT" w:hAnsi="Gill Sans MT"/>
            </w:rPr>
          </w:rPrChange>
        </w:rPr>
        <w:t xml:space="preserve">are lower for S0-S1, S2-S1 and S3-S1 due to missing information in some of the </w:t>
      </w:r>
      <w:del w:id="2364" w:author="Urfels, Anton (IRRI)" w:date="2023-10-07T15:15:00Z">
        <w:r w:rsidR="009F7E7D" w:rsidRPr="00256197" w:rsidDel="007070FF">
          <w:rPr>
            <w:rFonts w:cs="Times New Roman"/>
            <w:rPrChange w:id="2365" w:author="Urfels, Anton (IRRI)" w:date="2023-10-06T20:02:00Z">
              <w:rPr>
                <w:rFonts w:ascii="Gill Sans MT" w:hAnsi="Gill Sans MT"/>
              </w:rPr>
            </w:rPrChange>
          </w:rPr>
          <w:delText>pixel</w:delText>
        </w:r>
      </w:del>
      <w:ins w:id="2366" w:author="Urfels, Anton (IRRI)" w:date="2023-10-07T15:15:00Z">
        <w:r w:rsidR="007070FF">
          <w:rPr>
            <w:rFonts w:cs="Times New Roman"/>
          </w:rPr>
          <w:t>grid cells</w:t>
        </w:r>
      </w:ins>
      <w:del w:id="2367" w:author="Urfels, Anton (IRRI)" w:date="2023-10-07T15:15:00Z">
        <w:r w:rsidR="009F7E7D" w:rsidRPr="00256197" w:rsidDel="007070FF">
          <w:rPr>
            <w:rFonts w:cs="Times New Roman"/>
            <w:rPrChange w:id="2368" w:author="Urfels, Anton (IRRI)" w:date="2023-10-06T20:02:00Z">
              <w:rPr>
                <w:rFonts w:ascii="Gill Sans MT" w:hAnsi="Gill Sans MT"/>
              </w:rPr>
            </w:rPrChange>
          </w:rPr>
          <w:delText>s</w:delText>
        </w:r>
      </w:del>
      <w:r w:rsidR="009F7E7D" w:rsidRPr="00256197">
        <w:rPr>
          <w:rFonts w:cs="Times New Roman"/>
          <w:rPrChange w:id="2369" w:author="Urfels, Anton (IRRI)" w:date="2023-10-06T20:02:00Z">
            <w:rPr>
              <w:rFonts w:ascii="Gill Sans MT" w:hAnsi="Gill Sans MT"/>
            </w:rPr>
          </w:rPrChange>
        </w:rPr>
        <w:t xml:space="preserve">. </w:t>
      </w:r>
    </w:p>
    <w:p w14:paraId="1AF2A7C2" w14:textId="2500D3D7" w:rsidR="00127A64" w:rsidRPr="00256197" w:rsidDel="00D82546" w:rsidRDefault="00127A64" w:rsidP="00F470A3">
      <w:pPr>
        <w:jc w:val="both"/>
        <w:rPr>
          <w:del w:id="2370" w:author="Urfels, Anton (IRRI)" w:date="2023-10-07T15:28:00Z"/>
          <w:rFonts w:cs="Times New Roman"/>
          <w:rPrChange w:id="2371" w:author="Urfels, Anton (IRRI)" w:date="2023-10-06T20:02:00Z">
            <w:rPr>
              <w:del w:id="2372" w:author="Urfels, Anton (IRRI)" w:date="2023-10-07T15:28:00Z"/>
              <w:rFonts w:ascii="Gill Sans MT" w:hAnsi="Gill Sans MT"/>
            </w:rPr>
          </w:rPrChange>
        </w:rPr>
      </w:pPr>
      <w:r w:rsidRPr="00256197">
        <w:rPr>
          <w:rFonts w:cs="Times New Roman"/>
          <w:rPrChange w:id="2373" w:author="Urfels, Anton (IRRI)" w:date="2023-10-06T20:02:00Z">
            <w:rPr>
              <w:rFonts w:ascii="Gill Sans MT" w:hAnsi="Gill Sans MT"/>
            </w:rPr>
          </w:rPrChange>
        </w:rPr>
        <w:t xml:space="preserve">Figure </w:t>
      </w:r>
      <w:r w:rsidR="003F509D" w:rsidRPr="00256197">
        <w:rPr>
          <w:rFonts w:cs="Times New Roman"/>
          <w:rPrChange w:id="2374" w:author="Urfels, Anton (IRRI)" w:date="2023-10-06T20:02:00Z">
            <w:rPr>
              <w:rFonts w:ascii="Gill Sans MT" w:hAnsi="Gill Sans MT"/>
            </w:rPr>
          </w:rPrChange>
        </w:rPr>
        <w:t>2</w:t>
      </w:r>
      <w:r w:rsidRPr="00256197">
        <w:rPr>
          <w:rFonts w:cs="Times New Roman"/>
          <w:rPrChange w:id="2375" w:author="Urfels, Anton (IRRI)" w:date="2023-10-06T20:02:00Z">
            <w:rPr>
              <w:rFonts w:ascii="Gill Sans MT" w:hAnsi="Gill Sans MT"/>
            </w:rPr>
          </w:rPrChange>
        </w:rPr>
        <w:t xml:space="preserve"> shows </w:t>
      </w:r>
      <w:ins w:id="2376" w:author="Urfels, Anton (IRRI)" w:date="2023-10-07T15:26:00Z">
        <w:r w:rsidR="00653324">
          <w:rPr>
            <w:rFonts w:cs="Times New Roman"/>
          </w:rPr>
          <w:t>for which</w:t>
        </w:r>
      </w:ins>
      <w:del w:id="2377" w:author="Urfels, Anton (IRRI)" w:date="2023-10-07T15:26:00Z">
        <w:r w:rsidRPr="00256197" w:rsidDel="00653324">
          <w:rPr>
            <w:rFonts w:cs="Times New Roman"/>
            <w:rPrChange w:id="2378" w:author="Urfels, Anton (IRRI)" w:date="2023-10-06T20:02:00Z">
              <w:rPr>
                <w:rFonts w:ascii="Gill Sans MT" w:hAnsi="Gill Sans MT"/>
              </w:rPr>
            </w:rPrChange>
          </w:rPr>
          <w:delText>the spatial clustering of</w:delText>
        </w:r>
      </w:del>
      <w:r w:rsidRPr="00256197">
        <w:rPr>
          <w:rFonts w:cs="Times New Roman"/>
          <w:rPrChange w:id="2379" w:author="Urfels, Anton (IRRI)" w:date="2023-10-06T20:02:00Z">
            <w:rPr>
              <w:rFonts w:ascii="Gill Sans MT" w:hAnsi="Gill Sans MT"/>
            </w:rPr>
          </w:rPrChange>
        </w:rPr>
        <w:t xml:space="preserve"> </w:t>
      </w:r>
      <w:del w:id="2380" w:author="Urfels, Anton (IRRI)" w:date="2023-10-07T15:08:00Z">
        <w:r w:rsidRPr="00256197" w:rsidDel="00F22B82">
          <w:rPr>
            <w:rFonts w:cs="Times New Roman"/>
            <w:rPrChange w:id="2381" w:author="Urfels, Anton (IRRI)" w:date="2023-10-06T20:02:00Z">
              <w:rPr>
                <w:rFonts w:ascii="Gill Sans MT" w:hAnsi="Gill Sans MT"/>
              </w:rPr>
            </w:rPrChange>
          </w:rPr>
          <w:delText>pix</w:delText>
        </w:r>
      </w:del>
      <w:ins w:id="2382" w:author="Urfels, Anton (IRRI)" w:date="2023-10-07T15:08:00Z">
        <w:r w:rsidR="00F22B82">
          <w:rPr>
            <w:rFonts w:cs="Times New Roman"/>
          </w:rPr>
          <w:t>grid cells</w:t>
        </w:r>
      </w:ins>
      <w:del w:id="2383" w:author="Urfels, Anton (IRRI)" w:date="2023-10-07T15:08:00Z">
        <w:r w:rsidRPr="00256197" w:rsidDel="00F22B82">
          <w:rPr>
            <w:rFonts w:cs="Times New Roman"/>
            <w:rPrChange w:id="2384" w:author="Urfels, Anton (IRRI)" w:date="2023-10-06T20:02:00Z">
              <w:rPr>
                <w:rFonts w:ascii="Gill Sans MT" w:hAnsi="Gill Sans MT"/>
              </w:rPr>
            </w:rPrChange>
          </w:rPr>
          <w:delText>els</w:delText>
        </w:r>
      </w:del>
      <w:r w:rsidRPr="00256197">
        <w:rPr>
          <w:rFonts w:cs="Times New Roman"/>
          <w:rPrChange w:id="2385" w:author="Urfels, Anton (IRRI)" w:date="2023-10-06T20:02:00Z">
            <w:rPr>
              <w:rFonts w:ascii="Gill Sans MT" w:hAnsi="Gill Sans MT"/>
            </w:rPr>
          </w:rPrChange>
        </w:rPr>
        <w:t xml:space="preserve"> </w:t>
      </w:r>
      <w:del w:id="2386" w:author="Urfels, Anton (IRRI)" w:date="2023-10-07T15:26:00Z">
        <w:r w:rsidRPr="00256197" w:rsidDel="00653324">
          <w:rPr>
            <w:rFonts w:cs="Times New Roman"/>
            <w:rPrChange w:id="2387" w:author="Urfels, Anton (IRRI)" w:date="2023-10-06T20:02:00Z">
              <w:rPr>
                <w:rFonts w:ascii="Gill Sans MT" w:hAnsi="Gill Sans MT"/>
              </w:rPr>
            </w:rPrChange>
          </w:rPr>
          <w:delText xml:space="preserve">for which </w:delText>
        </w:r>
      </w:del>
      <w:r w:rsidRPr="00256197">
        <w:rPr>
          <w:rFonts w:cs="Times New Roman"/>
          <w:rPrChange w:id="2388" w:author="Urfels, Anton (IRRI)" w:date="2023-10-06T20:02:00Z">
            <w:rPr>
              <w:rFonts w:ascii="Gill Sans MT" w:hAnsi="Gill Sans MT"/>
            </w:rPr>
          </w:rPrChange>
        </w:rPr>
        <w:t xml:space="preserve">the proposed planting strategy is clearly better, </w:t>
      </w:r>
      <w:del w:id="2389" w:author="Urfels, Anton (IRRI)" w:date="2023-10-07T15:26:00Z">
        <w:r w:rsidRPr="00256197" w:rsidDel="00653324">
          <w:rPr>
            <w:rFonts w:cs="Times New Roman"/>
            <w:rPrChange w:id="2390" w:author="Urfels, Anton (IRRI)" w:date="2023-10-06T20:02:00Z">
              <w:rPr>
                <w:rFonts w:ascii="Gill Sans MT" w:hAnsi="Gill Sans MT"/>
              </w:rPr>
            </w:rPrChange>
          </w:rPr>
          <w:delText xml:space="preserve">better or worse and </w:delText>
        </w:r>
      </w:del>
      <w:r w:rsidRPr="00256197">
        <w:rPr>
          <w:rFonts w:cs="Times New Roman"/>
          <w:rPrChange w:id="2391" w:author="Urfels, Anton (IRRI)" w:date="2023-10-06T20:02:00Z">
            <w:rPr>
              <w:rFonts w:ascii="Gill Sans MT" w:hAnsi="Gill Sans MT"/>
            </w:rPr>
          </w:rPrChange>
        </w:rPr>
        <w:t>clearly worse</w:t>
      </w:r>
      <w:ins w:id="2392" w:author="Urfels, Anton (IRRI)" w:date="2023-10-07T15:26:00Z">
        <w:r w:rsidR="00653324">
          <w:rPr>
            <w:rFonts w:cs="Times New Roman"/>
          </w:rPr>
          <w:t>, or neither bett</w:t>
        </w:r>
      </w:ins>
      <w:ins w:id="2393" w:author="Urfels, Anton (IRRI)" w:date="2023-10-07T15:27:00Z">
        <w:r w:rsidR="00653324">
          <w:rPr>
            <w:rFonts w:cs="Times New Roman"/>
          </w:rPr>
          <w:t>er or worse</w:t>
        </w:r>
      </w:ins>
      <w:r w:rsidRPr="00256197">
        <w:rPr>
          <w:rFonts w:cs="Times New Roman"/>
          <w:rPrChange w:id="2394" w:author="Urfels, Anton (IRRI)" w:date="2023-10-06T20:02:00Z">
            <w:rPr>
              <w:rFonts w:ascii="Gill Sans MT" w:hAnsi="Gill Sans MT"/>
            </w:rPr>
          </w:rPrChange>
        </w:rPr>
        <w:t xml:space="preserve"> than the </w:t>
      </w:r>
      <w:ins w:id="2395" w:author="Urfels, Anton (IRRI)" w:date="2023-10-07T15:08:00Z">
        <w:r w:rsidR="00F22B82">
          <w:rPr>
            <w:rFonts w:cs="Times New Roman"/>
          </w:rPr>
          <w:t xml:space="preserve">state recommended </w:t>
        </w:r>
      </w:ins>
      <w:del w:id="2396" w:author="Urfels, Anton (IRRI)" w:date="2023-10-07T15:08:00Z">
        <w:r w:rsidRPr="00256197" w:rsidDel="00F22B82">
          <w:rPr>
            <w:rFonts w:cs="Times New Roman"/>
            <w:rPrChange w:id="2397" w:author="Urfels, Anton (IRRI)" w:date="2023-10-06T20:02:00Z">
              <w:rPr>
                <w:rFonts w:ascii="Gill Sans MT" w:hAnsi="Gill Sans MT"/>
              </w:rPr>
            </w:rPrChange>
          </w:rPr>
          <w:delText>fixed</w:delText>
        </w:r>
      </w:del>
      <w:ins w:id="2398" w:author="Urfels, Anton (IRRI)" w:date="2023-10-07T15:08:00Z">
        <w:r w:rsidR="00F22B82">
          <w:rPr>
            <w:rFonts w:cs="Times New Roman"/>
          </w:rPr>
          <w:t>planting dates</w:t>
        </w:r>
      </w:ins>
      <w:del w:id="2399" w:author="Urfels, Anton (IRRI)" w:date="2023-10-07T15:08:00Z">
        <w:r w:rsidRPr="00256197" w:rsidDel="00F22B82">
          <w:rPr>
            <w:rFonts w:cs="Times New Roman"/>
            <w:rPrChange w:id="2400" w:author="Urfels, Anton (IRRI)" w:date="2023-10-06T20:02:00Z">
              <w:rPr>
                <w:rFonts w:ascii="Gill Sans MT" w:hAnsi="Gill Sans MT"/>
              </w:rPr>
            </w:rPrChange>
          </w:rPr>
          <w:delText xml:space="preserve"> calendar date state recommendation</w:delText>
        </w:r>
      </w:del>
      <w:r w:rsidRPr="00256197">
        <w:rPr>
          <w:rFonts w:cs="Times New Roman"/>
          <w:rPrChange w:id="2401" w:author="Urfels, Anton (IRRI)" w:date="2023-10-06T20:02:00Z">
            <w:rPr>
              <w:rFonts w:ascii="Gill Sans MT" w:hAnsi="Gill Sans MT"/>
            </w:rPr>
          </w:rPrChange>
        </w:rPr>
        <w:t xml:space="preserve"> with long duration </w:t>
      </w:r>
      <w:del w:id="2402" w:author="Urfels, Anton (IRRI)" w:date="2023-10-07T15:27:00Z">
        <w:r w:rsidRPr="00256197" w:rsidDel="00653324">
          <w:rPr>
            <w:rFonts w:cs="Times New Roman"/>
            <w:rPrChange w:id="2403" w:author="Urfels, Anton (IRRI)" w:date="2023-10-06T20:02:00Z">
              <w:rPr>
                <w:rFonts w:ascii="Gill Sans MT" w:hAnsi="Gill Sans MT"/>
              </w:rPr>
            </w:rPrChange>
          </w:rPr>
          <w:delText>variety strategy</w:delText>
        </w:r>
      </w:del>
      <w:ins w:id="2404" w:author="Urfels, Anton (IRRI)" w:date="2023-10-07T15:27:00Z">
        <w:r w:rsidR="00653324">
          <w:rPr>
            <w:rFonts w:cs="Times New Roman"/>
          </w:rPr>
          <w:t>varieties</w:t>
        </w:r>
      </w:ins>
      <w:r w:rsidRPr="00256197">
        <w:rPr>
          <w:rFonts w:cs="Times New Roman"/>
          <w:rPrChange w:id="2405" w:author="Urfels, Anton (IRRI)" w:date="2023-10-06T20:02:00Z">
            <w:rPr>
              <w:rFonts w:ascii="Gill Sans MT" w:hAnsi="Gill Sans MT"/>
            </w:rPr>
          </w:rPrChange>
        </w:rPr>
        <w:t>. Among these, planting</w:t>
      </w:r>
      <w:ins w:id="2406" w:author="Urfels, Anton (IRRI)" w:date="2023-10-08T00:39:00Z">
        <w:r w:rsidR="00AD0E38">
          <w:rPr>
            <w:rFonts w:cs="Times New Roman"/>
          </w:rPr>
          <w:t xml:space="preserve"> a long duration variety</w:t>
        </w:r>
      </w:ins>
      <w:r w:rsidRPr="00256197">
        <w:rPr>
          <w:rFonts w:cs="Times New Roman"/>
          <w:rPrChange w:id="2407" w:author="Urfels, Anton (IRRI)" w:date="2023-10-06T20:02:00Z">
            <w:rPr>
              <w:rFonts w:ascii="Gill Sans MT" w:hAnsi="Gill Sans MT"/>
            </w:rPr>
          </w:rPrChange>
        </w:rPr>
        <w:t xml:space="preserve"> with monsoon onset</w:t>
      </w:r>
      <w:del w:id="2408" w:author="Urfels, Anton (IRRI)" w:date="2023-10-08T00:39:00Z">
        <w:r w:rsidRPr="00256197" w:rsidDel="00AD0E38">
          <w:rPr>
            <w:rFonts w:cs="Times New Roman"/>
            <w:rPrChange w:id="2409" w:author="Urfels, Anton (IRRI)" w:date="2023-10-06T20:02:00Z">
              <w:rPr>
                <w:rFonts w:ascii="Gill Sans MT" w:hAnsi="Gill Sans MT"/>
              </w:rPr>
            </w:rPrChange>
          </w:rPr>
          <w:delText xml:space="preserve"> with a long duration strategy</w:delText>
        </w:r>
      </w:del>
      <w:r w:rsidRPr="00256197">
        <w:rPr>
          <w:rFonts w:cs="Times New Roman"/>
          <w:rPrChange w:id="2410" w:author="Urfels, Anton (IRRI)" w:date="2023-10-06T20:02:00Z">
            <w:rPr>
              <w:rFonts w:ascii="Gill Sans MT" w:hAnsi="Gill Sans MT"/>
            </w:rPr>
          </w:rPrChange>
        </w:rPr>
        <w:t xml:space="preserve"> seems to provide much advantage </w:t>
      </w:r>
      <w:r w:rsidR="0027260E" w:rsidRPr="00256197">
        <w:rPr>
          <w:rFonts w:cs="Times New Roman"/>
          <w:rPrChange w:id="2411" w:author="Urfels, Anton (IRRI)" w:date="2023-10-06T20:02:00Z">
            <w:rPr>
              <w:rFonts w:ascii="Gill Sans MT" w:hAnsi="Gill Sans MT"/>
            </w:rPr>
          </w:rPrChange>
        </w:rPr>
        <w:t>in the eastern part of IGP</w:t>
      </w:r>
      <w:r w:rsidRPr="00256197">
        <w:rPr>
          <w:rFonts w:cs="Times New Roman"/>
          <w:rPrChange w:id="2412" w:author="Urfels, Anton (IRRI)" w:date="2023-10-06T20:02:00Z">
            <w:rPr>
              <w:rFonts w:ascii="Gill Sans MT" w:hAnsi="Gill Sans MT"/>
            </w:rPr>
          </w:rPrChange>
        </w:rPr>
        <w:t xml:space="preserve">. </w:t>
      </w:r>
      <w:r w:rsidR="0027260E" w:rsidRPr="00256197">
        <w:rPr>
          <w:rFonts w:cs="Times New Roman"/>
          <w:rPrChange w:id="2413" w:author="Urfels, Anton (IRRI)" w:date="2023-10-06T20:02:00Z">
            <w:rPr>
              <w:rFonts w:ascii="Gill Sans MT" w:hAnsi="Gill Sans MT"/>
            </w:rPr>
          </w:rPrChange>
        </w:rPr>
        <w:t xml:space="preserve">The western part </w:t>
      </w:r>
      <w:r w:rsidR="0026172C" w:rsidRPr="00256197">
        <w:rPr>
          <w:rFonts w:cs="Times New Roman"/>
          <w:rPrChange w:id="2414" w:author="Urfels, Anton (IRRI)" w:date="2023-10-06T20:02:00Z">
            <w:rPr>
              <w:rFonts w:ascii="Gill Sans MT" w:hAnsi="Gill Sans MT"/>
            </w:rPr>
          </w:rPrChange>
        </w:rPr>
        <w:t>seems to benefit more from the fixed date recommendation with long duration variet</w:t>
      </w:r>
      <w:ins w:id="2415" w:author="Urfels, Anton (IRRI)" w:date="2023-10-08T00:39:00Z">
        <w:r w:rsidR="00AD0E38">
          <w:rPr>
            <w:rFonts w:cs="Times New Roman"/>
          </w:rPr>
          <w:t>ies</w:t>
        </w:r>
      </w:ins>
      <w:del w:id="2416" w:author="Urfels, Anton (IRRI)" w:date="2023-10-08T00:39:00Z">
        <w:r w:rsidR="0026172C" w:rsidRPr="00256197" w:rsidDel="00AD0E38">
          <w:rPr>
            <w:rFonts w:cs="Times New Roman"/>
            <w:rPrChange w:id="2417" w:author="Urfels, Anton (IRRI)" w:date="2023-10-06T20:02:00Z">
              <w:rPr>
                <w:rFonts w:ascii="Gill Sans MT" w:hAnsi="Gill Sans MT"/>
              </w:rPr>
            </w:rPrChange>
          </w:rPr>
          <w:delText>y</w:delText>
        </w:r>
      </w:del>
      <w:r w:rsidRPr="00256197">
        <w:rPr>
          <w:rFonts w:cs="Times New Roman"/>
          <w:rPrChange w:id="2418" w:author="Urfels, Anton (IRRI)" w:date="2023-10-06T20:02:00Z">
            <w:rPr>
              <w:rFonts w:ascii="Gill Sans MT" w:hAnsi="Gill Sans MT"/>
            </w:rPr>
          </w:rPrChange>
        </w:rPr>
        <w:t xml:space="preserve">. </w:t>
      </w:r>
      <w:ins w:id="2419" w:author="Urfels, Anton (IRRI)" w:date="2023-10-07T15:10:00Z">
        <w:r w:rsidR="00F22B82">
          <w:rPr>
            <w:rFonts w:cs="Times New Roman"/>
          </w:rPr>
          <w:t xml:space="preserve">The </w:t>
        </w:r>
      </w:ins>
      <w:ins w:id="2420" w:author="Urfels, Anton (IRRI)" w:date="2023-10-07T15:09:00Z">
        <w:r w:rsidR="00F22B82">
          <w:rPr>
            <w:rFonts w:cs="Times New Roman"/>
          </w:rPr>
          <w:t>yield trends have been discussed in</w:t>
        </w:r>
      </w:ins>
      <w:ins w:id="2421" w:author="Urfels, Anton (IRRI)" w:date="2023-10-12T22:38:00Z">
        <w:r w:rsidR="009F5123">
          <w:rPr>
            <w:rFonts w:cs="Times New Roman"/>
          </w:rPr>
          <w:t xml:space="preserve"> </w:t>
        </w:r>
      </w:ins>
      <w:r w:rsidR="009F5123">
        <w:rPr>
          <w:rFonts w:cs="Times New Roman"/>
        </w:rPr>
        <w:fldChar w:fldCharType="begin"/>
      </w:r>
      <w:r w:rsidR="009F5123">
        <w:rPr>
          <w:rFonts w:cs="Times New Roman"/>
        </w:rPr>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ins w:id="2422" w:author="Urfels, Anton (IRRI)" w:date="2023-10-07T15:09:00Z">
        <w:r w:rsidR="00F22B82">
          <w:rPr>
            <w:rFonts w:cs="Times New Roman"/>
          </w:rPr>
          <w:t>,</w:t>
        </w:r>
      </w:ins>
      <w:ins w:id="2423" w:author="Urfels, Anton (IRRI)" w:date="2023-10-07T15:10:00Z">
        <w:r w:rsidR="00F22B82">
          <w:rPr>
            <w:rFonts w:cs="Times New Roman"/>
          </w:rPr>
          <w:t xml:space="preserve"> </w:t>
        </w:r>
      </w:ins>
      <w:ins w:id="2424" w:author="Urfels, Anton (IRRI)" w:date="2023-10-07T15:27:00Z">
        <w:r w:rsidR="00D82546">
          <w:rPr>
            <w:rFonts w:cs="Times New Roman"/>
          </w:rPr>
          <w:t>pointing</w:t>
        </w:r>
      </w:ins>
      <w:ins w:id="2425" w:author="Urfels, Anton (IRRI)" w:date="2023-10-07T15:10:00Z">
        <w:r w:rsidR="00F22B82">
          <w:rPr>
            <w:rFonts w:cs="Times New Roman"/>
          </w:rPr>
          <w:t xml:space="preserve"> out the Middle IGP is a transition zone</w:t>
        </w:r>
      </w:ins>
      <w:ins w:id="2426" w:author="Urfels, Anton (IRRI)" w:date="2023-10-07T15:12:00Z">
        <w:r w:rsidR="00F22B82">
          <w:rPr>
            <w:rFonts w:cs="Times New Roman"/>
          </w:rPr>
          <w:t>.</w:t>
        </w:r>
      </w:ins>
      <w:ins w:id="2427" w:author="Urfels, Anton (IRRI)" w:date="2023-10-07T15:10:00Z">
        <w:r w:rsidR="00F22B82">
          <w:rPr>
            <w:rFonts w:cs="Times New Roman"/>
          </w:rPr>
          <w:t xml:space="preserve"> Our </w:t>
        </w:r>
        <w:del w:id="2428" w:author="MKONDIWA, Maxwell (CIMMYT-India)" w:date="2023-10-07T14:29:00Z">
          <w:r w:rsidR="00F22B82" w:rsidDel="005360C3">
            <w:rPr>
              <w:rFonts w:cs="Times New Roman"/>
            </w:rPr>
            <w:delText>risk based</w:delText>
          </w:r>
        </w:del>
      </w:ins>
      <w:ins w:id="2429" w:author="MKONDIWA, Maxwell (CIMMYT-India)" w:date="2023-10-07T14:29:00Z">
        <w:r w:rsidR="005360C3">
          <w:rPr>
            <w:rFonts w:cs="Times New Roman"/>
          </w:rPr>
          <w:t>risk-based</w:t>
        </w:r>
      </w:ins>
      <w:ins w:id="2430" w:author="Urfels, Anton (IRRI)" w:date="2023-10-07T15:10:00Z">
        <w:r w:rsidR="00F22B82">
          <w:rPr>
            <w:rFonts w:cs="Times New Roman"/>
          </w:rPr>
          <w:t xml:space="preserve"> approach </w:t>
        </w:r>
      </w:ins>
      <w:ins w:id="2431" w:author="Urfels, Anton (IRRI)" w:date="2023-10-07T15:27:00Z">
        <w:r w:rsidR="00D82546">
          <w:rPr>
            <w:rFonts w:cs="Times New Roman"/>
          </w:rPr>
          <w:t xml:space="preserve">corroborates these findings and </w:t>
        </w:r>
      </w:ins>
      <w:ins w:id="2432" w:author="Urfels, Anton (IRRI)" w:date="2023-10-07T15:10:00Z">
        <w:r w:rsidR="00F22B82">
          <w:rPr>
            <w:rFonts w:cs="Times New Roman"/>
          </w:rPr>
          <w:t>provides additional insight into the</w:t>
        </w:r>
      </w:ins>
      <w:ins w:id="2433" w:author="Urfels, Anton (IRRI)" w:date="2023-10-07T15:27:00Z">
        <w:r w:rsidR="00D82546">
          <w:rPr>
            <w:rFonts w:cs="Times New Roman"/>
          </w:rPr>
          <w:t xml:space="preserve"> transition</w:t>
        </w:r>
      </w:ins>
      <w:ins w:id="2434" w:author="Urfels, Anton (IRRI)" w:date="2023-10-07T15:10:00Z">
        <w:r w:rsidR="00F22B82">
          <w:rPr>
            <w:rFonts w:cs="Times New Roman"/>
          </w:rPr>
          <w:t xml:space="preserve"> areas </w:t>
        </w:r>
      </w:ins>
      <w:ins w:id="2435" w:author="Urfels, Anton (IRRI)" w:date="2023-10-07T15:27:00Z">
        <w:r w:rsidR="00D82546">
          <w:rPr>
            <w:rFonts w:cs="Times New Roman"/>
          </w:rPr>
          <w:t xml:space="preserve">where </w:t>
        </w:r>
      </w:ins>
      <w:ins w:id="2436" w:author="Urfels, Anton (IRRI)" w:date="2023-10-08T00:39:00Z">
        <w:r w:rsidR="00AD0E38">
          <w:rPr>
            <w:rFonts w:cs="Times New Roman"/>
          </w:rPr>
          <w:t>we can</w:t>
        </w:r>
      </w:ins>
      <w:ins w:id="2437" w:author="Urfels, Anton (IRRI)" w:date="2023-10-07T15:10:00Z">
        <w:r w:rsidR="00F22B82">
          <w:rPr>
            <w:rFonts w:cs="Times New Roman"/>
          </w:rPr>
          <w:t xml:space="preserve"> clearly demarca</w:t>
        </w:r>
      </w:ins>
      <w:ins w:id="2438" w:author="Urfels, Anton (IRRI)" w:date="2023-10-07T15:11:00Z">
        <w:r w:rsidR="00F22B82">
          <w:rPr>
            <w:rFonts w:cs="Times New Roman"/>
          </w:rPr>
          <w:t>te whe</w:t>
        </w:r>
      </w:ins>
      <w:ins w:id="2439" w:author="Urfels, Anton (IRRI)" w:date="2023-10-08T00:40:00Z">
        <w:r w:rsidR="00AD0E38">
          <w:rPr>
            <w:rFonts w:cs="Times New Roman"/>
          </w:rPr>
          <w:t>n</w:t>
        </w:r>
      </w:ins>
      <w:ins w:id="2440" w:author="Urfels, Anton (IRRI)" w:date="2023-10-07T15:11:00Z">
        <w:r w:rsidR="00F22B82">
          <w:rPr>
            <w:rFonts w:cs="Times New Roman"/>
          </w:rPr>
          <w:t xml:space="preserve"> one strategy supersedes </w:t>
        </w:r>
      </w:ins>
      <w:ins w:id="2441" w:author="Urfels, Anton (IRRI)" w:date="2023-10-08T00:40:00Z">
        <w:r w:rsidR="00AD0E38">
          <w:rPr>
            <w:rFonts w:cs="Times New Roman"/>
          </w:rPr>
          <w:t>the baseline</w:t>
        </w:r>
      </w:ins>
      <w:ins w:id="2442" w:author="Urfels, Anton (IRRI)" w:date="2023-10-07T15:11:00Z">
        <w:r w:rsidR="00F22B82">
          <w:rPr>
            <w:rFonts w:cs="Times New Roman"/>
          </w:rPr>
          <w:t>, and where several strategies provide comparable benefits</w:t>
        </w:r>
      </w:ins>
      <w:ins w:id="2443" w:author="Urfels, Anton (IRRI)" w:date="2023-10-07T15:28:00Z">
        <w:r w:rsidR="00D82546">
          <w:rPr>
            <w:rFonts w:cs="Times New Roman"/>
          </w:rPr>
          <w:t xml:space="preserve"> (</w:t>
        </w:r>
      </w:ins>
      <w:ins w:id="2444" w:author="Urfels, Anton (IRRI)" w:date="2023-10-07T15:12:00Z">
        <w:r w:rsidR="00F22B82">
          <w:rPr>
            <w:rFonts w:cs="Times New Roman"/>
          </w:rPr>
          <w:t>e.g.</w:t>
        </w:r>
      </w:ins>
      <w:ins w:id="2445" w:author="Urfels, Anton (IRRI)" w:date="2023-10-07T15:28:00Z">
        <w:r w:rsidR="00D82546">
          <w:rPr>
            <w:rFonts w:cs="Times New Roman"/>
          </w:rPr>
          <w:t xml:space="preserve"> see </w:t>
        </w:r>
      </w:ins>
      <w:ins w:id="2446" w:author="Urfels, Anton (IRRI)" w:date="2023-10-07T15:12:00Z">
        <w:r w:rsidR="00F22B82">
          <w:rPr>
            <w:rFonts w:cs="Times New Roman"/>
          </w:rPr>
          <w:t>Figure 2c</w:t>
        </w:r>
      </w:ins>
      <w:ins w:id="2447" w:author="Urfels, Anton (IRRI)" w:date="2023-10-07T15:28:00Z">
        <w:r w:rsidR="00D82546">
          <w:rPr>
            <w:rFonts w:cs="Times New Roman"/>
          </w:rPr>
          <w:t>)</w:t>
        </w:r>
      </w:ins>
      <w:ins w:id="2448" w:author="Urfels, Anton (IRRI)" w:date="2023-10-07T15:12:00Z">
        <w:r w:rsidR="00F22B82">
          <w:rPr>
            <w:rFonts w:cs="Times New Roman"/>
          </w:rPr>
          <w:t>.</w:t>
        </w:r>
      </w:ins>
    </w:p>
    <w:p w14:paraId="3242D3F6" w14:textId="77777777" w:rsidR="006E2FED" w:rsidRPr="00256197" w:rsidDel="00D82546" w:rsidRDefault="006E2FED" w:rsidP="00127A64">
      <w:pPr>
        <w:rPr>
          <w:del w:id="2449" w:author="Urfels, Anton (IRRI)" w:date="2023-10-07T15:28:00Z"/>
          <w:rFonts w:cs="Times New Roman"/>
          <w:rPrChange w:id="2450" w:author="Urfels, Anton (IRRI)" w:date="2023-10-06T20:02:00Z">
            <w:rPr>
              <w:del w:id="2451" w:author="Urfels, Anton (IRRI)" w:date="2023-10-07T15:28:00Z"/>
              <w:rFonts w:ascii="Gill Sans MT" w:hAnsi="Gill Sans MT"/>
            </w:rPr>
          </w:rPrChange>
        </w:rPr>
      </w:pPr>
    </w:p>
    <w:p w14:paraId="41244630" w14:textId="77777777" w:rsidR="006E2FED" w:rsidRPr="00256197" w:rsidDel="00D82546" w:rsidRDefault="006E2FED">
      <w:pPr>
        <w:jc w:val="both"/>
        <w:rPr>
          <w:del w:id="2452" w:author="Urfels, Anton (IRRI)" w:date="2023-10-07T15:28:00Z"/>
          <w:rFonts w:cs="Times New Roman"/>
          <w:rPrChange w:id="2453" w:author="Urfels, Anton (IRRI)" w:date="2023-10-06T20:02:00Z">
            <w:rPr>
              <w:del w:id="2454" w:author="Urfels, Anton (IRRI)" w:date="2023-10-07T15:28:00Z"/>
              <w:rFonts w:ascii="Gill Sans MT" w:hAnsi="Gill Sans MT"/>
            </w:rPr>
          </w:rPrChange>
        </w:rPr>
        <w:pPrChange w:id="2455" w:author="Urfels, Anton (IRRI)" w:date="2023-10-07T15:28:00Z">
          <w:pPr/>
        </w:pPrChange>
      </w:pPr>
    </w:p>
    <w:p w14:paraId="6BB91184" w14:textId="77777777" w:rsidR="006E2FED" w:rsidRPr="00256197" w:rsidDel="00D82546" w:rsidRDefault="006E2FED" w:rsidP="00127A64">
      <w:pPr>
        <w:rPr>
          <w:del w:id="2456" w:author="Urfels, Anton (IRRI)" w:date="2023-10-07T15:28:00Z"/>
          <w:rFonts w:cs="Times New Roman"/>
          <w:rPrChange w:id="2457" w:author="Urfels, Anton (IRRI)" w:date="2023-10-06T20:02:00Z">
            <w:rPr>
              <w:del w:id="2458" w:author="Urfels, Anton (IRRI)" w:date="2023-10-07T15:28:00Z"/>
              <w:rFonts w:ascii="Gill Sans MT" w:hAnsi="Gill Sans MT"/>
            </w:rPr>
          </w:rPrChange>
        </w:rPr>
      </w:pPr>
    </w:p>
    <w:p w14:paraId="56D64073" w14:textId="77777777" w:rsidR="000F5A64" w:rsidRPr="00256197" w:rsidRDefault="000F5A64" w:rsidP="00127A64">
      <w:pPr>
        <w:rPr>
          <w:rFonts w:cs="Times New Roman"/>
          <w:rPrChange w:id="2459" w:author="Urfels, Anton (IRRI)" w:date="2023-10-06T20:02:00Z">
            <w:rPr>
              <w:rFonts w:ascii="Gill Sans MT" w:hAnsi="Gill Sans MT"/>
            </w:rPr>
          </w:rPrChange>
        </w:rPr>
      </w:pPr>
    </w:p>
    <w:p w14:paraId="2543A03F" w14:textId="0E32FA88" w:rsidR="000F5A64" w:rsidRPr="00256197" w:rsidRDefault="000F5A64" w:rsidP="00127A64">
      <w:pPr>
        <w:rPr>
          <w:rFonts w:cs="Times New Roman"/>
          <w:rPrChange w:id="2460" w:author="Urfels, Anton (IRRI)" w:date="2023-10-06T20:02:00Z">
            <w:rPr>
              <w:rFonts w:ascii="Gill Sans MT" w:hAnsi="Gill Sans MT"/>
            </w:rPr>
          </w:rPrChange>
        </w:rPr>
      </w:pPr>
      <w:r w:rsidRPr="00256197">
        <w:rPr>
          <w:rFonts w:cs="Times New Roman"/>
          <w:noProof/>
          <w:rPrChange w:id="2461" w:author="Urfels, Anton (IRRI)" w:date="2023-10-06T20:02:00Z">
            <w:rPr>
              <w:rFonts w:ascii="Gill Sans MT" w:hAnsi="Gill Sans MT"/>
              <w:noProof/>
            </w:rPr>
          </w:rPrChange>
        </w:rPr>
        <w:lastRenderedPageBreak/>
        <w:drawing>
          <wp:inline distT="0" distB="0" distL="0" distR="0" wp14:anchorId="54C1E442" wp14:editId="2D5EA24D">
            <wp:extent cx="5731055" cy="7081520"/>
            <wp:effectExtent l="0" t="0" r="3175" b="5080"/>
            <wp:docPr id="274493455" name="Picture 274493455" descr="A collage of ma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493455" name="Picture 1" descr="A collage of maps&#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40795" cy="7093556"/>
                    </a:xfrm>
                    <a:prstGeom prst="rect">
                      <a:avLst/>
                    </a:prstGeom>
                    <a:noFill/>
                  </pic:spPr>
                </pic:pic>
              </a:graphicData>
            </a:graphic>
          </wp:inline>
        </w:drawing>
      </w:r>
    </w:p>
    <w:p w14:paraId="521E3C98" w14:textId="3A39532F" w:rsidR="002B1177" w:rsidRPr="00256197" w:rsidRDefault="002B1177" w:rsidP="002B1177">
      <w:pPr>
        <w:rPr>
          <w:rFonts w:cs="Times New Roman"/>
          <w:rPrChange w:id="2462" w:author="Urfels, Anton (IRRI)" w:date="2023-10-06T20:02:00Z">
            <w:rPr>
              <w:rFonts w:ascii="Gill Sans MT" w:hAnsi="Gill Sans MT"/>
            </w:rPr>
          </w:rPrChange>
        </w:rPr>
      </w:pPr>
      <w:r w:rsidRPr="00256197">
        <w:rPr>
          <w:rFonts w:cs="Times New Roman"/>
          <w:rPrChange w:id="2463" w:author="Urfels, Anton (IRRI)" w:date="2023-10-06T20:02:00Z">
            <w:rPr>
              <w:rFonts w:ascii="Gill Sans MT" w:hAnsi="Gill Sans MT"/>
            </w:rPr>
          </w:rPrChange>
        </w:rPr>
        <w:t xml:space="preserve">Figure 2: Willingness to pay </w:t>
      </w:r>
      <w:r w:rsidRPr="00256197">
        <w:rPr>
          <w:rFonts w:cs="Times New Roman"/>
          <w:b/>
          <w:bCs/>
          <w:rPrChange w:id="2464" w:author="Urfels, Anton (IRRI)" w:date="2023-10-06T20:02:00Z">
            <w:rPr>
              <w:rFonts w:ascii="Gill Sans MT" w:hAnsi="Gill Sans MT"/>
              <w:b/>
              <w:bCs/>
            </w:rPr>
          </w:rPrChange>
        </w:rPr>
        <w:t xml:space="preserve">(rice yield t/ha) </w:t>
      </w:r>
      <w:r w:rsidRPr="00256197">
        <w:rPr>
          <w:rFonts w:cs="Times New Roman"/>
          <w:rPrChange w:id="2465" w:author="Urfels, Anton (IRRI)" w:date="2023-10-06T20:02:00Z">
            <w:rPr>
              <w:rFonts w:ascii="Gill Sans MT" w:hAnsi="Gill Sans MT"/>
            </w:rPr>
          </w:rPrChange>
        </w:rPr>
        <w:t>for the strategy against a fixed long duration variety reference strategy using second order stochastic dominance</w:t>
      </w:r>
    </w:p>
    <w:p w14:paraId="2AE35E23" w14:textId="77777777" w:rsidR="002B1177" w:rsidRPr="00256197" w:rsidRDefault="002B1177" w:rsidP="00127A64">
      <w:pPr>
        <w:rPr>
          <w:rFonts w:cs="Times New Roman"/>
          <w:rPrChange w:id="2466" w:author="Urfels, Anton (IRRI)" w:date="2023-10-06T20:02:00Z">
            <w:rPr>
              <w:rFonts w:ascii="Gill Sans MT" w:hAnsi="Gill Sans MT"/>
            </w:rPr>
          </w:rPrChange>
        </w:rPr>
      </w:pPr>
    </w:p>
    <w:p w14:paraId="62E7CC68" w14:textId="0B0C20FA" w:rsidR="00E16A06" w:rsidRPr="00256197" w:rsidRDefault="00E16A06">
      <w:pPr>
        <w:spacing w:line="259" w:lineRule="auto"/>
        <w:rPr>
          <w:rFonts w:eastAsiaTheme="majorEastAsia" w:cs="Times New Roman"/>
          <w:b/>
          <w:bCs/>
          <w:i/>
          <w:szCs w:val="24"/>
          <w:highlight w:val="yellow"/>
        </w:rPr>
      </w:pPr>
    </w:p>
    <w:p w14:paraId="41B6168B" w14:textId="4914F8B5" w:rsidR="00014687" w:rsidRPr="00256197" w:rsidRDefault="00384D4A" w:rsidP="00774B4E">
      <w:pPr>
        <w:pStyle w:val="Heading3"/>
      </w:pPr>
      <w:r w:rsidRPr="00256197">
        <w:lastRenderedPageBreak/>
        <w:t xml:space="preserve">3.1.2. </w:t>
      </w:r>
      <w:r w:rsidR="00127A64" w:rsidRPr="00256197">
        <w:t>Wheat</w:t>
      </w:r>
      <w:ins w:id="2467" w:author="MKONDIWA, Maxwell (CIMMYT-India)" w:date="2023-10-08T11:19:00Z">
        <w:r w:rsidR="00334015">
          <w:t xml:space="preserve"> yields and their risk</w:t>
        </w:r>
        <w:r w:rsidR="009D2DA9">
          <w:t>i</w:t>
        </w:r>
        <w:r w:rsidR="00334015">
          <w:t>ness</w:t>
        </w:r>
      </w:ins>
    </w:p>
    <w:p w14:paraId="3716BFAC" w14:textId="7D3234E0" w:rsidR="003D4B1B" w:rsidRPr="00256197" w:rsidRDefault="00D82546" w:rsidP="00E07BB5">
      <w:pPr>
        <w:jc w:val="both"/>
        <w:rPr>
          <w:rFonts w:cs="Times New Roman"/>
        </w:rPr>
      </w:pPr>
      <w:ins w:id="2468" w:author="Urfels, Anton (IRRI)" w:date="2023-10-07T15:28:00Z">
        <w:r>
          <w:rPr>
            <w:rFonts w:cs="Times New Roman"/>
          </w:rPr>
          <w:t xml:space="preserve">Like in rice, our results for wheat </w:t>
        </w:r>
      </w:ins>
      <w:ins w:id="2469" w:author="Urfels, Anton (IRRI)" w:date="2023-10-07T15:30:00Z">
        <w:r>
          <w:rPr>
            <w:rFonts w:cs="Times New Roman"/>
          </w:rPr>
          <w:t xml:space="preserve">show how rice planting strategies affect the wheat crops – which is grown directly after rice harvest and its planting date thus strongly dependent on the rice planting date.  </w:t>
        </w:r>
      </w:ins>
      <w:r w:rsidR="003D4B1B" w:rsidRPr="00256197">
        <w:rPr>
          <w:rFonts w:cs="Times New Roman"/>
        </w:rPr>
        <w:t xml:space="preserve">Table </w:t>
      </w:r>
      <w:r w:rsidR="00CF209B" w:rsidRPr="00256197">
        <w:rPr>
          <w:rFonts w:cs="Times New Roman"/>
        </w:rPr>
        <w:t>4</w:t>
      </w:r>
      <w:r w:rsidR="003D4B1B" w:rsidRPr="00256197">
        <w:rPr>
          <w:rFonts w:cs="Times New Roman"/>
        </w:rPr>
        <w:t xml:space="preserve"> shows descriptive statistics of the willingness to </w:t>
      </w:r>
      <w:ins w:id="2470" w:author="Urfels, Anton (IRRI)" w:date="2023-10-07T15:28:00Z">
        <w:r>
          <w:rPr>
            <w:rFonts w:cs="Times New Roman"/>
          </w:rPr>
          <w:t xml:space="preserve">pay </w:t>
        </w:r>
      </w:ins>
      <w:r w:rsidR="003D4B1B" w:rsidRPr="00256197">
        <w:rPr>
          <w:rFonts w:cs="Times New Roman"/>
        </w:rPr>
        <w:t>bounds in wheat yield equivalent (t/ha)</w:t>
      </w:r>
      <w:r w:rsidR="00BF419D" w:rsidRPr="00256197">
        <w:rPr>
          <w:rFonts w:cs="Times New Roman"/>
        </w:rPr>
        <w:t xml:space="preserve"> for the scenarios in comparison to fixed date recommendation with long duration rice variety rice planting strategy</w:t>
      </w:r>
      <w:r w:rsidR="005A54B0" w:rsidRPr="00256197">
        <w:rPr>
          <w:rFonts w:cs="Times New Roman"/>
        </w:rPr>
        <w:t xml:space="preserve"> (here after called fixed long strategy)</w:t>
      </w:r>
      <w:r w:rsidR="00BF419D" w:rsidRPr="00256197">
        <w:rPr>
          <w:rFonts w:cs="Times New Roman"/>
        </w:rPr>
        <w:t xml:space="preserve">. </w:t>
      </w:r>
      <w:r w:rsidR="005A54B0" w:rsidRPr="00256197">
        <w:rPr>
          <w:rFonts w:cs="Times New Roman"/>
        </w:rPr>
        <w:t>C</w:t>
      </w:r>
      <w:r w:rsidR="00FF6B01" w:rsidRPr="00256197">
        <w:rPr>
          <w:rFonts w:cs="Times New Roman"/>
        </w:rPr>
        <w:t xml:space="preserve">olumn (S0-S1) shows the comparison between farmer practice and fixed long </w:t>
      </w:r>
      <w:r w:rsidR="005A54B0" w:rsidRPr="00256197">
        <w:rPr>
          <w:rFonts w:cs="Times New Roman"/>
        </w:rPr>
        <w:t xml:space="preserve">strategy. </w:t>
      </w:r>
      <w:r w:rsidR="003F77A6" w:rsidRPr="00256197">
        <w:rPr>
          <w:rFonts w:cs="Times New Roman"/>
        </w:rPr>
        <w:t xml:space="preserve">It is apparent from the </w:t>
      </w:r>
      <w:r w:rsidR="003356F0" w:rsidRPr="00256197">
        <w:rPr>
          <w:rFonts w:cs="Times New Roman"/>
        </w:rPr>
        <w:t xml:space="preserve">lower bound estimates, almost </w:t>
      </w:r>
      <w:r w:rsidR="00431E5E" w:rsidRPr="00256197">
        <w:rPr>
          <w:rFonts w:cs="Times New Roman"/>
        </w:rPr>
        <w:t>9</w:t>
      </w:r>
      <w:r w:rsidR="003356F0" w:rsidRPr="00256197">
        <w:rPr>
          <w:rFonts w:cs="Times New Roman"/>
        </w:rPr>
        <w:t>0% of farmers have negative WTP</w:t>
      </w:r>
      <w:r w:rsidR="00F5420F" w:rsidRPr="00256197">
        <w:rPr>
          <w:rFonts w:cs="Times New Roman"/>
        </w:rPr>
        <w:t xml:space="preserve"> lower bound</w:t>
      </w:r>
      <w:r w:rsidR="003356F0" w:rsidRPr="00256197">
        <w:rPr>
          <w:rFonts w:cs="Times New Roman"/>
        </w:rPr>
        <w:t xml:space="preserve"> for the farmer practice strategy </w:t>
      </w:r>
      <w:r w:rsidR="00F64F00" w:rsidRPr="00256197">
        <w:rPr>
          <w:rFonts w:cs="Times New Roman"/>
        </w:rPr>
        <w:t>when compared with the fixed long strategy</w:t>
      </w:r>
      <w:r w:rsidR="00F5420F" w:rsidRPr="00256197">
        <w:rPr>
          <w:rFonts w:cs="Times New Roman"/>
        </w:rPr>
        <w:t>. For about 25% of these, even the upper WTP is negative</w:t>
      </w:r>
      <w:r w:rsidR="007C720B" w:rsidRPr="00256197">
        <w:rPr>
          <w:rFonts w:cs="Times New Roman"/>
        </w:rPr>
        <w:t xml:space="preserve">. </w:t>
      </w:r>
      <w:r w:rsidR="00CA7CA7" w:rsidRPr="00256197">
        <w:rPr>
          <w:rFonts w:cs="Times New Roman"/>
        </w:rPr>
        <w:t>Farmer practice is</w:t>
      </w:r>
      <w:ins w:id="2471" w:author="Urfels, Anton (IRRI)" w:date="2023-10-07T15:13:00Z">
        <w:r w:rsidR="00F22B82">
          <w:rPr>
            <w:rFonts w:cs="Times New Roman"/>
          </w:rPr>
          <w:t xml:space="preserve"> a</w:t>
        </w:r>
      </w:ins>
      <w:r w:rsidR="00CA7CA7" w:rsidRPr="00256197">
        <w:rPr>
          <w:rFonts w:cs="Times New Roman"/>
        </w:rPr>
        <w:t xml:space="preserve"> good strategy for risk averse farmers for only about </w:t>
      </w:r>
      <w:r w:rsidR="00431E5E" w:rsidRPr="00256197">
        <w:rPr>
          <w:rFonts w:cs="Times New Roman"/>
        </w:rPr>
        <w:t>4</w:t>
      </w:r>
      <w:r w:rsidR="00CA7CA7" w:rsidRPr="00256197">
        <w:rPr>
          <w:rFonts w:cs="Times New Roman"/>
        </w:rPr>
        <w:t xml:space="preserve">% of the </w:t>
      </w:r>
      <w:del w:id="2472" w:author="Urfels, Anton (IRRI)" w:date="2023-10-07T15:15:00Z">
        <w:r w:rsidR="00CA7CA7" w:rsidRPr="00256197" w:rsidDel="007070FF">
          <w:rPr>
            <w:rFonts w:cs="Times New Roman"/>
          </w:rPr>
          <w:delText>pixel</w:delText>
        </w:r>
      </w:del>
      <w:ins w:id="2473" w:author="Urfels, Anton (IRRI)" w:date="2023-10-07T15:15:00Z">
        <w:r w:rsidR="007070FF">
          <w:rPr>
            <w:rFonts w:cs="Times New Roman"/>
          </w:rPr>
          <w:t>grid cell</w:t>
        </w:r>
      </w:ins>
      <w:r w:rsidR="00CA7CA7" w:rsidRPr="00256197">
        <w:rPr>
          <w:rFonts w:cs="Times New Roman"/>
        </w:rPr>
        <w:t xml:space="preserve">s. </w:t>
      </w:r>
      <w:r w:rsidR="00114490" w:rsidRPr="00256197">
        <w:rPr>
          <w:rFonts w:cs="Times New Roman"/>
        </w:rPr>
        <w:t xml:space="preserve">For wheat the best strategy seems to </w:t>
      </w:r>
      <w:del w:id="2474" w:author="Urfels, Anton (IRRI)" w:date="2023-10-07T15:13:00Z">
        <w:r w:rsidR="00114490" w:rsidRPr="00256197" w:rsidDel="00F22B82">
          <w:rPr>
            <w:rFonts w:cs="Times New Roman"/>
          </w:rPr>
          <w:delText>be fixed</w:delText>
        </w:r>
      </w:del>
      <w:ins w:id="2475" w:author="Urfels, Anton (IRRI)" w:date="2023-10-07T15:13:00Z">
        <w:r w:rsidR="00F22B82">
          <w:rPr>
            <w:rFonts w:cs="Times New Roman"/>
          </w:rPr>
          <w:t xml:space="preserve">be planting </w:t>
        </w:r>
      </w:ins>
      <w:r w:rsidR="00114490" w:rsidRPr="00256197">
        <w:rPr>
          <w:rFonts w:cs="Times New Roman"/>
        </w:rPr>
        <w:t xml:space="preserve"> medium</w:t>
      </w:r>
      <w:ins w:id="2476" w:author="Urfels, Anton (IRRI)" w:date="2023-10-07T15:13:00Z">
        <w:r w:rsidR="00F22B82">
          <w:rPr>
            <w:rFonts w:cs="Times New Roman"/>
          </w:rPr>
          <w:t xml:space="preserve"> duration varieties and state recommended calendar dates </w:t>
        </w:r>
      </w:ins>
      <w:del w:id="2477" w:author="Urfels, Anton (IRRI)" w:date="2023-10-07T15:13:00Z">
        <w:r w:rsidR="00114490" w:rsidRPr="00256197" w:rsidDel="00F22B82">
          <w:rPr>
            <w:rFonts w:cs="Times New Roman"/>
          </w:rPr>
          <w:delText xml:space="preserve"> rice planting strategy </w:delText>
        </w:r>
      </w:del>
      <w:r w:rsidR="00114490" w:rsidRPr="00256197">
        <w:rPr>
          <w:rFonts w:cs="Times New Roman"/>
        </w:rPr>
        <w:t xml:space="preserve">in that </w:t>
      </w:r>
      <w:r w:rsidR="00D71B3E" w:rsidRPr="00256197">
        <w:rPr>
          <w:rFonts w:cs="Times New Roman"/>
        </w:rPr>
        <w:t xml:space="preserve">most of </w:t>
      </w:r>
      <w:del w:id="2478" w:author="Urfels, Anton (IRRI)" w:date="2023-10-07T15:13:00Z">
        <w:r w:rsidR="00D71B3E" w:rsidRPr="00256197" w:rsidDel="00F22B82">
          <w:rPr>
            <w:rFonts w:cs="Times New Roman"/>
          </w:rPr>
          <w:delText xml:space="preserve">pixels </w:delText>
        </w:r>
      </w:del>
      <w:ins w:id="2479" w:author="Urfels, Anton (IRRI)" w:date="2023-10-07T15:13:00Z">
        <w:r w:rsidR="00F22B82">
          <w:rPr>
            <w:rFonts w:cs="Times New Roman"/>
          </w:rPr>
          <w:t>grid c</w:t>
        </w:r>
      </w:ins>
      <w:ins w:id="2480" w:author="Urfels, Anton (IRRI)" w:date="2023-10-07T15:14:00Z">
        <w:r w:rsidR="00F22B82">
          <w:rPr>
            <w:rFonts w:cs="Times New Roman"/>
          </w:rPr>
          <w:t>ells</w:t>
        </w:r>
      </w:ins>
      <w:ins w:id="2481" w:author="Urfels, Anton (IRRI)" w:date="2023-10-07T15:13:00Z">
        <w:r w:rsidR="00F22B82" w:rsidRPr="00256197">
          <w:rPr>
            <w:rFonts w:cs="Times New Roman"/>
          </w:rPr>
          <w:t xml:space="preserve"> </w:t>
        </w:r>
      </w:ins>
      <w:r w:rsidR="00D71B3E" w:rsidRPr="00256197">
        <w:rPr>
          <w:rFonts w:cs="Times New Roman"/>
        </w:rPr>
        <w:t xml:space="preserve">(86%) </w:t>
      </w:r>
      <w:r w:rsidR="00114490" w:rsidRPr="00256197">
        <w:rPr>
          <w:rFonts w:cs="Times New Roman"/>
        </w:rPr>
        <w:t>will benefit with higher wheat yields</w:t>
      </w:r>
      <w:r w:rsidR="000961C0" w:rsidRPr="00256197">
        <w:rPr>
          <w:rFonts w:cs="Times New Roman"/>
        </w:rPr>
        <w:t xml:space="preserve"> as compared to the fixed long rice planting strategy. </w:t>
      </w:r>
    </w:p>
    <w:p w14:paraId="06F56593" w14:textId="19877B63" w:rsidR="00FD1472" w:rsidRPr="00256197" w:rsidRDefault="00FD1472" w:rsidP="00FD1472">
      <w:pPr>
        <w:rPr>
          <w:rFonts w:cs="Times New Roman"/>
          <w:rPrChange w:id="2482" w:author="Urfels, Anton (IRRI)" w:date="2023-10-06T20:02:00Z">
            <w:rPr>
              <w:rFonts w:ascii="Gill Sans MT" w:hAnsi="Gill Sans MT"/>
            </w:rPr>
          </w:rPrChange>
        </w:rPr>
      </w:pPr>
      <w:r w:rsidRPr="00256197">
        <w:rPr>
          <w:rFonts w:cs="Times New Roman"/>
          <w:rPrChange w:id="2483" w:author="Urfels, Anton (IRRI)" w:date="2023-10-06T20:02:00Z">
            <w:rPr>
              <w:rFonts w:ascii="Gill Sans MT" w:hAnsi="Gill Sans MT"/>
            </w:rPr>
          </w:rPrChange>
        </w:rPr>
        <w:t xml:space="preserve">Table </w:t>
      </w:r>
      <w:r w:rsidR="00CF209B" w:rsidRPr="00256197">
        <w:rPr>
          <w:rFonts w:cs="Times New Roman"/>
          <w:rPrChange w:id="2484" w:author="Urfels, Anton (IRRI)" w:date="2023-10-06T20:02:00Z">
            <w:rPr>
              <w:rFonts w:ascii="Gill Sans MT" w:hAnsi="Gill Sans MT"/>
            </w:rPr>
          </w:rPrChange>
        </w:rPr>
        <w:t>4</w:t>
      </w:r>
      <w:r w:rsidRPr="00256197">
        <w:rPr>
          <w:rFonts w:cs="Times New Roman"/>
          <w:rPrChange w:id="2485" w:author="Urfels, Anton (IRRI)" w:date="2023-10-06T20:02:00Z">
            <w:rPr>
              <w:rFonts w:ascii="Gill Sans MT" w:hAnsi="Gill Sans MT"/>
            </w:rPr>
          </w:rPrChange>
        </w:rPr>
        <w:t>:  Wheat WTP bounds</w:t>
      </w:r>
      <w:r w:rsidR="00EC6A09" w:rsidRPr="00256197">
        <w:rPr>
          <w:rFonts w:cs="Times New Roman"/>
          <w:rPrChange w:id="2486" w:author="Urfels, Anton (IRRI)" w:date="2023-10-06T20:02:00Z">
            <w:rPr>
              <w:rFonts w:ascii="Gill Sans MT" w:hAnsi="Gill Sans MT"/>
            </w:rPr>
          </w:rPrChange>
        </w:rPr>
        <w:t xml:space="preserve"> (ton/ha)</w:t>
      </w:r>
      <w:r w:rsidRPr="00256197">
        <w:rPr>
          <w:rFonts w:cs="Times New Roman"/>
          <w:rPrChange w:id="2487" w:author="Urfels, Anton (IRRI)" w:date="2023-10-06T20:02:00Z">
            <w:rPr>
              <w:rFonts w:ascii="Gill Sans MT" w:hAnsi="Gill Sans MT"/>
            </w:rPr>
          </w:rPrChange>
        </w:rPr>
        <w:t xml:space="preserve"> with fixed</w:t>
      </w:r>
      <w:r w:rsidR="00EC6A09" w:rsidRPr="00256197">
        <w:rPr>
          <w:rFonts w:cs="Times New Roman"/>
          <w:rPrChange w:id="2488" w:author="Urfels, Anton (IRRI)" w:date="2023-10-06T20:02:00Z">
            <w:rPr>
              <w:rFonts w:ascii="Gill Sans MT" w:hAnsi="Gill Sans MT"/>
            </w:rPr>
          </w:rPrChange>
        </w:rPr>
        <w:t xml:space="preserve"> date-</w:t>
      </w:r>
      <w:r w:rsidRPr="00256197">
        <w:rPr>
          <w:rFonts w:cs="Times New Roman"/>
          <w:rPrChange w:id="2489" w:author="Urfels, Anton (IRRI)" w:date="2023-10-06T20:02:00Z">
            <w:rPr>
              <w:rFonts w:ascii="Gill Sans MT" w:hAnsi="Gill Sans MT"/>
            </w:rPr>
          </w:rPrChange>
        </w:rPr>
        <w:t xml:space="preserve">long </w:t>
      </w:r>
      <w:r w:rsidR="00EC6A09" w:rsidRPr="00256197">
        <w:rPr>
          <w:rFonts w:cs="Times New Roman"/>
          <w:rPrChange w:id="2490" w:author="Urfels, Anton (IRRI)" w:date="2023-10-06T20:02:00Z">
            <w:rPr>
              <w:rFonts w:ascii="Gill Sans MT" w:hAnsi="Gill Sans MT"/>
            </w:rPr>
          </w:rPrChange>
        </w:rPr>
        <w:t xml:space="preserve">variety scenario </w:t>
      </w:r>
      <w:r w:rsidRPr="00256197">
        <w:rPr>
          <w:rFonts w:cs="Times New Roman"/>
          <w:rPrChange w:id="2491" w:author="Urfels, Anton (IRRI)" w:date="2023-10-06T20:02:00Z">
            <w:rPr>
              <w:rFonts w:ascii="Gill Sans MT" w:hAnsi="Gill Sans MT"/>
            </w:rPr>
          </w:rPrChange>
        </w:rPr>
        <w:t xml:space="preserve">as baseline, </w:t>
      </w:r>
      <w:r w:rsidR="00755795" w:rsidRPr="00256197">
        <w:rPr>
          <w:rFonts w:cs="Times New Roman"/>
          <w:rPrChange w:id="2492" w:author="Urfels, Anton (IRRI)" w:date="2023-10-06T20:02:00Z">
            <w:rPr>
              <w:rFonts w:ascii="Gill Sans MT" w:hAnsi="Gill Sans MT"/>
            </w:rPr>
          </w:rPrChange>
        </w:rPr>
        <w:t>IGP</w:t>
      </w:r>
    </w:p>
    <w:tbl>
      <w:tblPr>
        <w:tblStyle w:val="PlainTable2"/>
        <w:tblW w:w="5000" w:type="pct"/>
        <w:jc w:val="center"/>
        <w:tblLayout w:type="fixed"/>
        <w:tblLook w:val="0620" w:firstRow="1" w:lastRow="0" w:firstColumn="0" w:lastColumn="0" w:noHBand="1" w:noVBand="1"/>
      </w:tblPr>
      <w:tblGrid>
        <w:gridCol w:w="1276"/>
        <w:gridCol w:w="1738"/>
        <w:gridCol w:w="1002"/>
        <w:gridCol w:w="1002"/>
        <w:gridCol w:w="1002"/>
        <w:gridCol w:w="1002"/>
        <w:gridCol w:w="1002"/>
        <w:gridCol w:w="1002"/>
      </w:tblGrid>
      <w:tr w:rsidR="00F278DE" w:rsidRPr="00256197" w14:paraId="09766F42" w14:textId="77777777" w:rsidTr="00DB11CB">
        <w:trPr>
          <w:cnfStyle w:val="100000000000" w:firstRow="1" w:lastRow="0" w:firstColumn="0" w:lastColumn="0" w:oddVBand="0" w:evenVBand="0" w:oddHBand="0" w:evenHBand="0" w:firstRowFirstColumn="0" w:firstRowLastColumn="0" w:lastRowFirstColumn="0" w:lastRowLastColumn="0"/>
          <w:trHeight w:val="288"/>
          <w:jc w:val="center"/>
        </w:trPr>
        <w:tc>
          <w:tcPr>
            <w:tcW w:w="707" w:type="pct"/>
          </w:tcPr>
          <w:p w14:paraId="087930B4" w14:textId="77777777" w:rsidR="00F278DE" w:rsidRPr="00256197" w:rsidRDefault="00F278DE" w:rsidP="00DB11CB">
            <w:pPr>
              <w:spacing w:line="240" w:lineRule="auto"/>
              <w:rPr>
                <w:rFonts w:eastAsia="Times New Roman" w:cs="Times New Roman"/>
                <w:color w:val="000000"/>
                <w:sz w:val="20"/>
                <w:szCs w:val="20"/>
                <w:lang w:eastAsia="en-ZW"/>
                <w:rPrChange w:id="2493"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494" w:author="Urfels, Anton (IRRI)" w:date="2023-10-06T20:02:00Z">
                  <w:rPr>
                    <w:rFonts w:ascii="Gill Sans MT" w:eastAsia="Times New Roman" w:hAnsi="Gill Sans MT" w:cs="Calibri"/>
                    <w:color w:val="000000"/>
                    <w:sz w:val="20"/>
                    <w:szCs w:val="20"/>
                    <w:lang w:eastAsia="en-ZW"/>
                  </w:rPr>
                </w:rPrChange>
              </w:rPr>
              <w:t>Bound</w:t>
            </w:r>
          </w:p>
        </w:tc>
        <w:tc>
          <w:tcPr>
            <w:tcW w:w="963" w:type="pct"/>
            <w:noWrap/>
            <w:hideMark/>
          </w:tcPr>
          <w:p w14:paraId="2C4E1D9E" w14:textId="77777777" w:rsidR="00F278DE" w:rsidRPr="00256197" w:rsidRDefault="00F278DE" w:rsidP="00DB11CB">
            <w:pPr>
              <w:spacing w:line="240" w:lineRule="auto"/>
              <w:rPr>
                <w:rFonts w:eastAsia="Times New Roman" w:cs="Times New Roman"/>
                <w:color w:val="000000"/>
                <w:sz w:val="20"/>
                <w:szCs w:val="20"/>
                <w:lang w:eastAsia="en-ZW"/>
                <w:rPrChange w:id="2495"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496" w:author="Urfels, Anton (IRRI)" w:date="2023-10-06T20:02:00Z">
                  <w:rPr>
                    <w:rFonts w:ascii="Gill Sans MT" w:eastAsia="Times New Roman" w:hAnsi="Gill Sans MT" w:cs="Calibri"/>
                    <w:color w:val="000000"/>
                    <w:sz w:val="20"/>
                    <w:szCs w:val="20"/>
                    <w:lang w:eastAsia="en-ZW"/>
                  </w:rPr>
                </w:rPrChange>
              </w:rPr>
              <w:t>Statistics</w:t>
            </w:r>
          </w:p>
        </w:tc>
        <w:tc>
          <w:tcPr>
            <w:tcW w:w="555" w:type="pct"/>
            <w:noWrap/>
            <w:hideMark/>
          </w:tcPr>
          <w:p w14:paraId="4BD30107" w14:textId="77777777" w:rsidR="00F278DE" w:rsidRPr="00256197" w:rsidRDefault="00F278DE" w:rsidP="00DB11CB">
            <w:pPr>
              <w:spacing w:line="240" w:lineRule="auto"/>
              <w:jc w:val="right"/>
              <w:rPr>
                <w:rFonts w:eastAsia="Times New Roman" w:cs="Times New Roman"/>
                <w:color w:val="000000"/>
                <w:sz w:val="20"/>
                <w:szCs w:val="20"/>
                <w:lang w:eastAsia="en-ZW"/>
                <w:rPrChange w:id="2497"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498" w:author="Urfels, Anton (IRRI)" w:date="2023-10-06T20:02:00Z">
                  <w:rPr>
                    <w:rFonts w:ascii="Gill Sans MT" w:eastAsia="Times New Roman" w:hAnsi="Gill Sans MT" w:cs="Calibri"/>
                    <w:color w:val="000000"/>
                    <w:sz w:val="20"/>
                    <w:szCs w:val="20"/>
                    <w:lang w:eastAsia="en-ZW"/>
                  </w:rPr>
                </w:rPrChange>
              </w:rPr>
              <w:t>S0-S1</w:t>
            </w:r>
          </w:p>
        </w:tc>
        <w:tc>
          <w:tcPr>
            <w:tcW w:w="555" w:type="pct"/>
            <w:noWrap/>
            <w:hideMark/>
          </w:tcPr>
          <w:p w14:paraId="78DB4015" w14:textId="77777777" w:rsidR="00F278DE" w:rsidRPr="00256197" w:rsidRDefault="00F278DE" w:rsidP="00DB11CB">
            <w:pPr>
              <w:spacing w:line="240" w:lineRule="auto"/>
              <w:jc w:val="right"/>
              <w:rPr>
                <w:rFonts w:eastAsia="Times New Roman" w:cs="Times New Roman"/>
                <w:color w:val="000000"/>
                <w:sz w:val="20"/>
                <w:szCs w:val="20"/>
                <w:lang w:eastAsia="en-ZW"/>
                <w:rPrChange w:id="2499"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500" w:author="Urfels, Anton (IRRI)" w:date="2023-10-06T20:02:00Z">
                  <w:rPr>
                    <w:rFonts w:ascii="Gill Sans MT" w:eastAsia="Times New Roman" w:hAnsi="Gill Sans MT" w:cs="Calibri"/>
                    <w:color w:val="000000"/>
                    <w:sz w:val="20"/>
                    <w:szCs w:val="20"/>
                    <w:lang w:eastAsia="en-ZW"/>
                  </w:rPr>
                </w:rPrChange>
              </w:rPr>
              <w:t>S2-S1</w:t>
            </w:r>
          </w:p>
        </w:tc>
        <w:tc>
          <w:tcPr>
            <w:tcW w:w="555" w:type="pct"/>
            <w:noWrap/>
            <w:hideMark/>
          </w:tcPr>
          <w:p w14:paraId="0E365DF8" w14:textId="77777777" w:rsidR="00F278DE" w:rsidRPr="00256197" w:rsidRDefault="00F278DE" w:rsidP="00DB11CB">
            <w:pPr>
              <w:spacing w:line="240" w:lineRule="auto"/>
              <w:jc w:val="right"/>
              <w:rPr>
                <w:rFonts w:eastAsia="Times New Roman" w:cs="Times New Roman"/>
                <w:color w:val="000000"/>
                <w:sz w:val="20"/>
                <w:szCs w:val="20"/>
                <w:lang w:eastAsia="en-ZW"/>
                <w:rPrChange w:id="2501"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502" w:author="Urfels, Anton (IRRI)" w:date="2023-10-06T20:02:00Z">
                  <w:rPr>
                    <w:rFonts w:ascii="Gill Sans MT" w:eastAsia="Times New Roman" w:hAnsi="Gill Sans MT" w:cs="Calibri"/>
                    <w:color w:val="000000"/>
                    <w:sz w:val="20"/>
                    <w:szCs w:val="20"/>
                    <w:lang w:eastAsia="en-ZW"/>
                  </w:rPr>
                </w:rPrChange>
              </w:rPr>
              <w:t>S3-S1</w:t>
            </w:r>
          </w:p>
        </w:tc>
        <w:tc>
          <w:tcPr>
            <w:tcW w:w="555" w:type="pct"/>
            <w:noWrap/>
            <w:hideMark/>
          </w:tcPr>
          <w:p w14:paraId="56BF9BC7" w14:textId="77777777" w:rsidR="00F278DE" w:rsidRPr="00256197" w:rsidRDefault="00F278DE" w:rsidP="00DB11CB">
            <w:pPr>
              <w:spacing w:line="240" w:lineRule="auto"/>
              <w:jc w:val="right"/>
              <w:rPr>
                <w:rFonts w:eastAsia="Times New Roman" w:cs="Times New Roman"/>
                <w:color w:val="000000"/>
                <w:sz w:val="20"/>
                <w:szCs w:val="20"/>
                <w:lang w:eastAsia="en-ZW"/>
                <w:rPrChange w:id="2503"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504" w:author="Urfels, Anton (IRRI)" w:date="2023-10-06T20:02:00Z">
                  <w:rPr>
                    <w:rFonts w:ascii="Gill Sans MT" w:eastAsia="Times New Roman" w:hAnsi="Gill Sans MT" w:cs="Calibri"/>
                    <w:color w:val="000000"/>
                    <w:sz w:val="20"/>
                    <w:szCs w:val="20"/>
                    <w:lang w:eastAsia="en-ZW"/>
                  </w:rPr>
                </w:rPrChange>
              </w:rPr>
              <w:t>S4-S1</w:t>
            </w:r>
          </w:p>
        </w:tc>
        <w:tc>
          <w:tcPr>
            <w:tcW w:w="555" w:type="pct"/>
            <w:noWrap/>
            <w:hideMark/>
          </w:tcPr>
          <w:p w14:paraId="0FC81356" w14:textId="77777777" w:rsidR="00F278DE" w:rsidRPr="00256197" w:rsidRDefault="00F278DE" w:rsidP="00DB11CB">
            <w:pPr>
              <w:spacing w:line="240" w:lineRule="auto"/>
              <w:jc w:val="right"/>
              <w:rPr>
                <w:rFonts w:eastAsia="Times New Roman" w:cs="Times New Roman"/>
                <w:color w:val="000000"/>
                <w:sz w:val="20"/>
                <w:szCs w:val="20"/>
                <w:lang w:eastAsia="en-ZW"/>
                <w:rPrChange w:id="2505"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506" w:author="Urfels, Anton (IRRI)" w:date="2023-10-06T20:02:00Z">
                  <w:rPr>
                    <w:rFonts w:ascii="Gill Sans MT" w:eastAsia="Times New Roman" w:hAnsi="Gill Sans MT" w:cs="Calibri"/>
                    <w:color w:val="000000"/>
                    <w:sz w:val="20"/>
                    <w:szCs w:val="20"/>
                    <w:lang w:eastAsia="en-ZW"/>
                  </w:rPr>
                </w:rPrChange>
              </w:rPr>
              <w:t>S5-S1</w:t>
            </w:r>
          </w:p>
        </w:tc>
        <w:tc>
          <w:tcPr>
            <w:tcW w:w="555" w:type="pct"/>
            <w:noWrap/>
            <w:hideMark/>
          </w:tcPr>
          <w:p w14:paraId="099A8F41" w14:textId="77777777" w:rsidR="00F278DE" w:rsidRPr="00256197" w:rsidRDefault="00F278DE" w:rsidP="00DB11CB">
            <w:pPr>
              <w:spacing w:line="240" w:lineRule="auto"/>
              <w:jc w:val="right"/>
              <w:rPr>
                <w:rFonts w:eastAsia="Times New Roman" w:cs="Times New Roman"/>
                <w:color w:val="000000"/>
                <w:sz w:val="20"/>
                <w:szCs w:val="20"/>
                <w:lang w:eastAsia="en-ZW"/>
                <w:rPrChange w:id="2507"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508" w:author="Urfels, Anton (IRRI)" w:date="2023-10-06T20:02:00Z">
                  <w:rPr>
                    <w:rFonts w:ascii="Gill Sans MT" w:eastAsia="Times New Roman" w:hAnsi="Gill Sans MT" w:cs="Calibri"/>
                    <w:color w:val="000000"/>
                    <w:sz w:val="20"/>
                    <w:szCs w:val="20"/>
                    <w:lang w:eastAsia="en-ZW"/>
                  </w:rPr>
                </w:rPrChange>
              </w:rPr>
              <w:t>S6-S1</w:t>
            </w:r>
          </w:p>
        </w:tc>
      </w:tr>
      <w:tr w:rsidR="008C3862" w:rsidRPr="00256197" w14:paraId="31704FE6" w14:textId="77777777" w:rsidTr="00DB11CB">
        <w:trPr>
          <w:trHeight w:val="288"/>
          <w:jc w:val="center"/>
        </w:trPr>
        <w:tc>
          <w:tcPr>
            <w:tcW w:w="707" w:type="pct"/>
            <w:vMerge w:val="restart"/>
          </w:tcPr>
          <w:p w14:paraId="1F96E4C3" w14:textId="77777777" w:rsidR="008C3862" w:rsidRPr="00256197" w:rsidRDefault="008C3862" w:rsidP="008C3862">
            <w:pPr>
              <w:spacing w:line="240" w:lineRule="auto"/>
              <w:rPr>
                <w:rFonts w:eastAsia="Times New Roman" w:cs="Times New Roman"/>
                <w:color w:val="000000"/>
                <w:sz w:val="20"/>
                <w:szCs w:val="20"/>
                <w:lang w:eastAsia="en-ZW"/>
                <w:rPrChange w:id="2509"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510" w:author="Urfels, Anton (IRRI)" w:date="2023-10-06T20:02:00Z">
                  <w:rPr>
                    <w:rFonts w:ascii="Gill Sans MT" w:eastAsia="Times New Roman" w:hAnsi="Gill Sans MT" w:cs="Calibri"/>
                    <w:color w:val="000000"/>
                    <w:sz w:val="20"/>
                    <w:szCs w:val="20"/>
                    <w:lang w:eastAsia="en-ZW"/>
                  </w:rPr>
                </w:rPrChange>
              </w:rPr>
              <w:t>Upper bound</w:t>
            </w:r>
          </w:p>
        </w:tc>
        <w:tc>
          <w:tcPr>
            <w:tcW w:w="963" w:type="pct"/>
            <w:noWrap/>
            <w:hideMark/>
          </w:tcPr>
          <w:p w14:paraId="7AD2BFA3" w14:textId="77777777" w:rsidR="008C3862" w:rsidRPr="00256197" w:rsidRDefault="008C3862" w:rsidP="008C3862">
            <w:pPr>
              <w:spacing w:line="240" w:lineRule="auto"/>
              <w:rPr>
                <w:rFonts w:eastAsia="Times New Roman" w:cs="Times New Roman"/>
                <w:color w:val="000000"/>
                <w:sz w:val="20"/>
                <w:szCs w:val="20"/>
                <w:lang w:eastAsia="en-ZW"/>
                <w:rPrChange w:id="2511"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512" w:author="Urfels, Anton (IRRI)" w:date="2023-10-06T20:02:00Z">
                  <w:rPr>
                    <w:rFonts w:ascii="Gill Sans MT" w:eastAsia="Times New Roman" w:hAnsi="Gill Sans MT" w:cs="Calibri"/>
                    <w:color w:val="000000"/>
                    <w:sz w:val="20"/>
                    <w:szCs w:val="20"/>
                    <w:lang w:eastAsia="en-ZW"/>
                  </w:rPr>
                </w:rPrChange>
              </w:rPr>
              <w:t>Mean</w:t>
            </w:r>
          </w:p>
        </w:tc>
        <w:tc>
          <w:tcPr>
            <w:tcW w:w="555" w:type="pct"/>
            <w:noWrap/>
            <w:vAlign w:val="bottom"/>
          </w:tcPr>
          <w:p w14:paraId="020ED644" w14:textId="3BC35016" w:rsidR="008C3862" w:rsidRPr="00256197" w:rsidRDefault="008C3862" w:rsidP="008C3862">
            <w:pPr>
              <w:spacing w:line="240" w:lineRule="auto"/>
              <w:jc w:val="right"/>
              <w:rPr>
                <w:rFonts w:cs="Times New Roman"/>
                <w:color w:val="000000"/>
                <w:sz w:val="20"/>
                <w:szCs w:val="20"/>
                <w:rPrChange w:id="2513"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514" w:author="Urfels, Anton (IRRI)" w:date="2023-10-06T20:02:00Z">
                  <w:rPr>
                    <w:rFonts w:ascii="Calibri" w:hAnsi="Calibri" w:cs="Calibri"/>
                    <w:color w:val="000000"/>
                    <w:sz w:val="20"/>
                    <w:szCs w:val="20"/>
                  </w:rPr>
                </w:rPrChange>
              </w:rPr>
              <w:t>-0.50</w:t>
            </w:r>
          </w:p>
        </w:tc>
        <w:tc>
          <w:tcPr>
            <w:tcW w:w="555" w:type="pct"/>
            <w:noWrap/>
            <w:vAlign w:val="bottom"/>
          </w:tcPr>
          <w:p w14:paraId="0E3EA089" w14:textId="4EE42BF1" w:rsidR="008C3862" w:rsidRPr="00256197" w:rsidRDefault="008C3862" w:rsidP="008C3862">
            <w:pPr>
              <w:spacing w:line="240" w:lineRule="auto"/>
              <w:jc w:val="right"/>
              <w:rPr>
                <w:rFonts w:cs="Times New Roman"/>
                <w:color w:val="000000"/>
                <w:sz w:val="20"/>
                <w:szCs w:val="20"/>
                <w:rPrChange w:id="2515"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516" w:author="Urfels, Anton (IRRI)" w:date="2023-10-06T20:02:00Z">
                  <w:rPr>
                    <w:rFonts w:ascii="Calibri" w:hAnsi="Calibri" w:cs="Calibri"/>
                    <w:color w:val="000000"/>
                    <w:sz w:val="20"/>
                    <w:szCs w:val="20"/>
                  </w:rPr>
                </w:rPrChange>
              </w:rPr>
              <w:t>1.00</w:t>
            </w:r>
          </w:p>
        </w:tc>
        <w:tc>
          <w:tcPr>
            <w:tcW w:w="555" w:type="pct"/>
            <w:noWrap/>
            <w:vAlign w:val="bottom"/>
          </w:tcPr>
          <w:p w14:paraId="13A1533C" w14:textId="22768F20" w:rsidR="008C3862" w:rsidRPr="00256197" w:rsidRDefault="008C3862" w:rsidP="008C3862">
            <w:pPr>
              <w:spacing w:line="240" w:lineRule="auto"/>
              <w:jc w:val="right"/>
              <w:rPr>
                <w:rFonts w:cs="Times New Roman"/>
                <w:color w:val="000000"/>
                <w:sz w:val="20"/>
                <w:szCs w:val="20"/>
                <w:rPrChange w:id="2517"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518" w:author="Urfels, Anton (IRRI)" w:date="2023-10-06T20:02:00Z">
                  <w:rPr>
                    <w:rFonts w:ascii="Calibri" w:hAnsi="Calibri" w:cs="Calibri"/>
                    <w:color w:val="000000"/>
                    <w:sz w:val="20"/>
                    <w:szCs w:val="20"/>
                  </w:rPr>
                </w:rPrChange>
              </w:rPr>
              <w:t>0.22</w:t>
            </w:r>
          </w:p>
        </w:tc>
        <w:tc>
          <w:tcPr>
            <w:tcW w:w="555" w:type="pct"/>
            <w:noWrap/>
            <w:vAlign w:val="bottom"/>
          </w:tcPr>
          <w:p w14:paraId="2F02D667" w14:textId="395D788C" w:rsidR="008C3862" w:rsidRPr="00256197" w:rsidRDefault="008C3862" w:rsidP="008C3862">
            <w:pPr>
              <w:spacing w:line="240" w:lineRule="auto"/>
              <w:jc w:val="right"/>
              <w:rPr>
                <w:rFonts w:cs="Times New Roman"/>
                <w:color w:val="000000"/>
                <w:sz w:val="20"/>
                <w:szCs w:val="20"/>
                <w:rPrChange w:id="2519"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520" w:author="Urfels, Anton (IRRI)" w:date="2023-10-06T20:02:00Z">
                  <w:rPr>
                    <w:rFonts w:ascii="Calibri" w:hAnsi="Calibri" w:cs="Calibri"/>
                    <w:color w:val="000000"/>
                    <w:sz w:val="20"/>
                    <w:szCs w:val="20"/>
                  </w:rPr>
                </w:rPrChange>
              </w:rPr>
              <w:t>-0.88</w:t>
            </w:r>
          </w:p>
        </w:tc>
        <w:tc>
          <w:tcPr>
            <w:tcW w:w="555" w:type="pct"/>
            <w:noWrap/>
            <w:vAlign w:val="bottom"/>
          </w:tcPr>
          <w:p w14:paraId="1AE7EA56" w14:textId="51E655FF" w:rsidR="008C3862" w:rsidRPr="00256197" w:rsidRDefault="008C3862" w:rsidP="008C3862">
            <w:pPr>
              <w:spacing w:line="240" w:lineRule="auto"/>
              <w:jc w:val="right"/>
              <w:rPr>
                <w:rFonts w:cs="Times New Roman"/>
                <w:color w:val="000000"/>
                <w:sz w:val="20"/>
                <w:szCs w:val="20"/>
                <w:rPrChange w:id="2521"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522" w:author="Urfels, Anton (IRRI)" w:date="2023-10-06T20:02:00Z">
                  <w:rPr>
                    <w:rFonts w:ascii="Calibri" w:hAnsi="Calibri" w:cs="Calibri"/>
                    <w:color w:val="000000"/>
                    <w:sz w:val="20"/>
                    <w:szCs w:val="20"/>
                  </w:rPr>
                </w:rPrChange>
              </w:rPr>
              <w:t>0.17</w:t>
            </w:r>
          </w:p>
        </w:tc>
        <w:tc>
          <w:tcPr>
            <w:tcW w:w="555" w:type="pct"/>
            <w:noWrap/>
            <w:vAlign w:val="bottom"/>
          </w:tcPr>
          <w:p w14:paraId="4E15B291" w14:textId="0C7DE7E3" w:rsidR="008C3862" w:rsidRPr="00256197" w:rsidRDefault="008C3862" w:rsidP="008C3862">
            <w:pPr>
              <w:spacing w:line="240" w:lineRule="auto"/>
              <w:jc w:val="right"/>
              <w:rPr>
                <w:rFonts w:cs="Times New Roman"/>
                <w:color w:val="000000"/>
                <w:sz w:val="20"/>
                <w:szCs w:val="20"/>
                <w:rPrChange w:id="2523"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524" w:author="Urfels, Anton (IRRI)" w:date="2023-10-06T20:02:00Z">
                  <w:rPr>
                    <w:rFonts w:ascii="Calibri" w:hAnsi="Calibri" w:cs="Calibri"/>
                    <w:color w:val="000000"/>
                    <w:sz w:val="20"/>
                    <w:szCs w:val="20"/>
                  </w:rPr>
                </w:rPrChange>
              </w:rPr>
              <w:t>-0.65</w:t>
            </w:r>
          </w:p>
        </w:tc>
      </w:tr>
      <w:tr w:rsidR="008C3862" w:rsidRPr="00256197" w14:paraId="6CE8897F" w14:textId="77777777" w:rsidTr="00DB11CB">
        <w:trPr>
          <w:trHeight w:val="288"/>
          <w:jc w:val="center"/>
        </w:trPr>
        <w:tc>
          <w:tcPr>
            <w:tcW w:w="707" w:type="pct"/>
            <w:vMerge/>
          </w:tcPr>
          <w:p w14:paraId="3CB6019F" w14:textId="77777777" w:rsidR="008C3862" w:rsidRPr="00256197" w:rsidRDefault="008C3862" w:rsidP="008C3862">
            <w:pPr>
              <w:spacing w:line="240" w:lineRule="auto"/>
              <w:rPr>
                <w:rFonts w:eastAsia="Times New Roman" w:cs="Times New Roman"/>
                <w:color w:val="000000"/>
                <w:sz w:val="20"/>
                <w:szCs w:val="20"/>
                <w:lang w:eastAsia="en-ZW"/>
                <w:rPrChange w:id="2525"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2D690D26" w14:textId="77777777" w:rsidR="008C3862" w:rsidRPr="00256197" w:rsidRDefault="008C3862" w:rsidP="008C3862">
            <w:pPr>
              <w:spacing w:line="240" w:lineRule="auto"/>
              <w:rPr>
                <w:rFonts w:eastAsia="Times New Roman" w:cs="Times New Roman"/>
                <w:color w:val="000000"/>
                <w:sz w:val="20"/>
                <w:szCs w:val="20"/>
                <w:lang w:eastAsia="en-ZW"/>
                <w:rPrChange w:id="2526" w:author="Urfels, Anton (IRRI)" w:date="2023-10-06T20:02:00Z">
                  <w:rPr>
                    <w:rFonts w:ascii="Gill Sans MT" w:eastAsia="Times New Roman" w:hAnsi="Gill Sans MT" w:cs="Calibri"/>
                    <w:color w:val="000000"/>
                    <w:sz w:val="20"/>
                    <w:szCs w:val="20"/>
                    <w:lang w:eastAsia="en-ZW"/>
                  </w:rPr>
                </w:rPrChange>
              </w:rPr>
            </w:pPr>
            <w:proofErr w:type="spellStart"/>
            <w:r w:rsidRPr="00256197">
              <w:rPr>
                <w:rFonts w:eastAsia="Times New Roman" w:cs="Times New Roman"/>
                <w:color w:val="000000"/>
                <w:sz w:val="20"/>
                <w:szCs w:val="20"/>
                <w:lang w:eastAsia="en-ZW"/>
                <w:rPrChange w:id="2527" w:author="Urfels, Anton (IRRI)" w:date="2023-10-06T20:02:00Z">
                  <w:rPr>
                    <w:rFonts w:ascii="Gill Sans MT" w:eastAsia="Times New Roman" w:hAnsi="Gill Sans MT" w:cs="Calibri"/>
                    <w:color w:val="000000"/>
                    <w:sz w:val="20"/>
                    <w:szCs w:val="20"/>
                    <w:lang w:eastAsia="en-ZW"/>
                  </w:rPr>
                </w:rPrChange>
              </w:rPr>
              <w:t>Std.Dev</w:t>
            </w:r>
            <w:proofErr w:type="spellEnd"/>
          </w:p>
        </w:tc>
        <w:tc>
          <w:tcPr>
            <w:tcW w:w="555" w:type="pct"/>
            <w:noWrap/>
            <w:vAlign w:val="bottom"/>
          </w:tcPr>
          <w:p w14:paraId="322A4339" w14:textId="5535B78B" w:rsidR="008C3862" w:rsidRPr="00256197" w:rsidRDefault="008C3862" w:rsidP="008C3862">
            <w:pPr>
              <w:spacing w:line="240" w:lineRule="auto"/>
              <w:jc w:val="right"/>
              <w:rPr>
                <w:rFonts w:cs="Times New Roman"/>
                <w:color w:val="000000"/>
                <w:sz w:val="20"/>
                <w:szCs w:val="20"/>
                <w:rPrChange w:id="2528"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529" w:author="Urfels, Anton (IRRI)" w:date="2023-10-06T20:02:00Z">
                  <w:rPr>
                    <w:rFonts w:ascii="Calibri" w:hAnsi="Calibri" w:cs="Calibri"/>
                    <w:color w:val="000000"/>
                    <w:sz w:val="20"/>
                    <w:szCs w:val="20"/>
                  </w:rPr>
                </w:rPrChange>
              </w:rPr>
              <w:t>0.83</w:t>
            </w:r>
          </w:p>
        </w:tc>
        <w:tc>
          <w:tcPr>
            <w:tcW w:w="555" w:type="pct"/>
            <w:noWrap/>
            <w:vAlign w:val="bottom"/>
          </w:tcPr>
          <w:p w14:paraId="1A61A213" w14:textId="08CF45A9" w:rsidR="008C3862" w:rsidRPr="00256197" w:rsidRDefault="008C3862" w:rsidP="008C3862">
            <w:pPr>
              <w:spacing w:line="240" w:lineRule="auto"/>
              <w:jc w:val="right"/>
              <w:rPr>
                <w:rFonts w:cs="Times New Roman"/>
                <w:color w:val="000000"/>
                <w:sz w:val="20"/>
                <w:szCs w:val="20"/>
                <w:rPrChange w:id="2530"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531" w:author="Urfels, Anton (IRRI)" w:date="2023-10-06T20:02:00Z">
                  <w:rPr>
                    <w:rFonts w:ascii="Calibri" w:hAnsi="Calibri" w:cs="Calibri"/>
                    <w:color w:val="000000"/>
                    <w:sz w:val="20"/>
                    <w:szCs w:val="20"/>
                  </w:rPr>
                </w:rPrChange>
              </w:rPr>
              <w:t>0.46</w:t>
            </w:r>
          </w:p>
        </w:tc>
        <w:tc>
          <w:tcPr>
            <w:tcW w:w="555" w:type="pct"/>
            <w:noWrap/>
            <w:vAlign w:val="bottom"/>
          </w:tcPr>
          <w:p w14:paraId="2E936781" w14:textId="12B02908" w:rsidR="008C3862" w:rsidRPr="00256197" w:rsidRDefault="008C3862" w:rsidP="008C3862">
            <w:pPr>
              <w:spacing w:line="240" w:lineRule="auto"/>
              <w:jc w:val="right"/>
              <w:rPr>
                <w:rFonts w:cs="Times New Roman"/>
                <w:color w:val="000000"/>
                <w:sz w:val="20"/>
                <w:szCs w:val="20"/>
                <w:rPrChange w:id="2532"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533" w:author="Urfels, Anton (IRRI)" w:date="2023-10-06T20:02:00Z">
                  <w:rPr>
                    <w:rFonts w:ascii="Calibri" w:hAnsi="Calibri" w:cs="Calibri"/>
                    <w:color w:val="000000"/>
                    <w:sz w:val="20"/>
                    <w:szCs w:val="20"/>
                  </w:rPr>
                </w:rPrChange>
              </w:rPr>
              <w:t>0.64</w:t>
            </w:r>
          </w:p>
        </w:tc>
        <w:tc>
          <w:tcPr>
            <w:tcW w:w="555" w:type="pct"/>
            <w:noWrap/>
            <w:vAlign w:val="bottom"/>
          </w:tcPr>
          <w:p w14:paraId="67F686F8" w14:textId="0B22DA12" w:rsidR="008C3862" w:rsidRPr="00256197" w:rsidRDefault="008C3862" w:rsidP="008C3862">
            <w:pPr>
              <w:spacing w:line="240" w:lineRule="auto"/>
              <w:jc w:val="right"/>
              <w:rPr>
                <w:rFonts w:cs="Times New Roman"/>
                <w:color w:val="000000"/>
                <w:sz w:val="20"/>
                <w:szCs w:val="20"/>
                <w:rPrChange w:id="2534"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535" w:author="Urfels, Anton (IRRI)" w:date="2023-10-06T20:02:00Z">
                  <w:rPr>
                    <w:rFonts w:ascii="Calibri" w:hAnsi="Calibri" w:cs="Calibri"/>
                    <w:color w:val="000000"/>
                    <w:sz w:val="20"/>
                    <w:szCs w:val="20"/>
                  </w:rPr>
                </w:rPrChange>
              </w:rPr>
              <w:t>1.19</w:t>
            </w:r>
          </w:p>
        </w:tc>
        <w:tc>
          <w:tcPr>
            <w:tcW w:w="555" w:type="pct"/>
            <w:noWrap/>
            <w:vAlign w:val="bottom"/>
          </w:tcPr>
          <w:p w14:paraId="77A4C064" w14:textId="5314A6ED" w:rsidR="008C3862" w:rsidRPr="00256197" w:rsidRDefault="008C3862" w:rsidP="008C3862">
            <w:pPr>
              <w:spacing w:line="240" w:lineRule="auto"/>
              <w:jc w:val="right"/>
              <w:rPr>
                <w:rFonts w:cs="Times New Roman"/>
                <w:color w:val="000000"/>
                <w:sz w:val="20"/>
                <w:szCs w:val="20"/>
                <w:rPrChange w:id="2536"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537" w:author="Urfels, Anton (IRRI)" w:date="2023-10-06T20:02:00Z">
                  <w:rPr>
                    <w:rFonts w:ascii="Calibri" w:hAnsi="Calibri" w:cs="Calibri"/>
                    <w:color w:val="000000"/>
                    <w:sz w:val="20"/>
                    <w:szCs w:val="20"/>
                  </w:rPr>
                </w:rPrChange>
              </w:rPr>
              <w:t>0.70</w:t>
            </w:r>
          </w:p>
        </w:tc>
        <w:tc>
          <w:tcPr>
            <w:tcW w:w="555" w:type="pct"/>
            <w:noWrap/>
            <w:vAlign w:val="bottom"/>
          </w:tcPr>
          <w:p w14:paraId="0675B68A" w14:textId="5A54A963" w:rsidR="008C3862" w:rsidRPr="00256197" w:rsidRDefault="008C3862" w:rsidP="008C3862">
            <w:pPr>
              <w:spacing w:line="240" w:lineRule="auto"/>
              <w:jc w:val="right"/>
              <w:rPr>
                <w:rFonts w:cs="Times New Roman"/>
                <w:color w:val="000000"/>
                <w:sz w:val="20"/>
                <w:szCs w:val="20"/>
                <w:rPrChange w:id="2538"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539" w:author="Urfels, Anton (IRRI)" w:date="2023-10-06T20:02:00Z">
                  <w:rPr>
                    <w:rFonts w:ascii="Calibri" w:hAnsi="Calibri" w:cs="Calibri"/>
                    <w:color w:val="000000"/>
                    <w:sz w:val="20"/>
                    <w:szCs w:val="20"/>
                  </w:rPr>
                </w:rPrChange>
              </w:rPr>
              <w:t>1.14</w:t>
            </w:r>
          </w:p>
        </w:tc>
      </w:tr>
      <w:tr w:rsidR="008C3862" w:rsidRPr="00256197" w14:paraId="67920C72" w14:textId="77777777" w:rsidTr="00DB11CB">
        <w:trPr>
          <w:trHeight w:val="288"/>
          <w:jc w:val="center"/>
        </w:trPr>
        <w:tc>
          <w:tcPr>
            <w:tcW w:w="707" w:type="pct"/>
            <w:vMerge/>
          </w:tcPr>
          <w:p w14:paraId="2FEFC446" w14:textId="77777777" w:rsidR="008C3862" w:rsidRPr="00256197" w:rsidRDefault="008C3862" w:rsidP="008C3862">
            <w:pPr>
              <w:spacing w:line="240" w:lineRule="auto"/>
              <w:rPr>
                <w:rFonts w:eastAsia="Times New Roman" w:cs="Times New Roman"/>
                <w:color w:val="000000"/>
                <w:sz w:val="20"/>
                <w:szCs w:val="20"/>
                <w:lang w:eastAsia="en-ZW"/>
                <w:rPrChange w:id="2540"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1C498414" w14:textId="77777777" w:rsidR="008C3862" w:rsidRPr="00256197" w:rsidRDefault="008C3862" w:rsidP="008C3862">
            <w:pPr>
              <w:spacing w:line="240" w:lineRule="auto"/>
              <w:rPr>
                <w:rFonts w:eastAsia="Times New Roman" w:cs="Times New Roman"/>
                <w:color w:val="000000"/>
                <w:sz w:val="20"/>
                <w:szCs w:val="20"/>
                <w:lang w:eastAsia="en-ZW"/>
                <w:rPrChange w:id="2541"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542" w:author="Urfels, Anton (IRRI)" w:date="2023-10-06T20:02:00Z">
                  <w:rPr>
                    <w:rFonts w:ascii="Gill Sans MT" w:eastAsia="Times New Roman" w:hAnsi="Gill Sans MT" w:cs="Calibri"/>
                    <w:color w:val="000000"/>
                    <w:sz w:val="20"/>
                    <w:szCs w:val="20"/>
                    <w:lang w:eastAsia="en-ZW"/>
                  </w:rPr>
                </w:rPrChange>
              </w:rPr>
              <w:t>Min</w:t>
            </w:r>
          </w:p>
        </w:tc>
        <w:tc>
          <w:tcPr>
            <w:tcW w:w="555" w:type="pct"/>
            <w:noWrap/>
            <w:vAlign w:val="bottom"/>
          </w:tcPr>
          <w:p w14:paraId="4B5CB427" w14:textId="7CF32C41" w:rsidR="008C3862" w:rsidRPr="00256197" w:rsidRDefault="008C3862" w:rsidP="008C3862">
            <w:pPr>
              <w:spacing w:line="240" w:lineRule="auto"/>
              <w:jc w:val="right"/>
              <w:rPr>
                <w:rFonts w:cs="Times New Roman"/>
                <w:color w:val="000000"/>
                <w:sz w:val="20"/>
                <w:szCs w:val="20"/>
                <w:rPrChange w:id="2543"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544" w:author="Urfels, Anton (IRRI)" w:date="2023-10-06T20:02:00Z">
                  <w:rPr>
                    <w:rFonts w:ascii="Calibri" w:hAnsi="Calibri" w:cs="Calibri"/>
                    <w:color w:val="000000"/>
                    <w:sz w:val="20"/>
                    <w:szCs w:val="20"/>
                  </w:rPr>
                </w:rPrChange>
              </w:rPr>
              <w:t>-5.47</w:t>
            </w:r>
          </w:p>
        </w:tc>
        <w:tc>
          <w:tcPr>
            <w:tcW w:w="555" w:type="pct"/>
            <w:noWrap/>
            <w:vAlign w:val="bottom"/>
          </w:tcPr>
          <w:p w14:paraId="3E78218C" w14:textId="17F5AC08" w:rsidR="008C3862" w:rsidRPr="00256197" w:rsidRDefault="008C3862" w:rsidP="008C3862">
            <w:pPr>
              <w:spacing w:line="240" w:lineRule="auto"/>
              <w:jc w:val="right"/>
              <w:rPr>
                <w:rFonts w:cs="Times New Roman"/>
                <w:color w:val="000000"/>
                <w:sz w:val="20"/>
                <w:szCs w:val="20"/>
                <w:rPrChange w:id="2545"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546" w:author="Urfels, Anton (IRRI)" w:date="2023-10-06T20:02:00Z">
                  <w:rPr>
                    <w:rFonts w:ascii="Calibri" w:hAnsi="Calibri" w:cs="Calibri"/>
                    <w:color w:val="000000"/>
                    <w:sz w:val="20"/>
                    <w:szCs w:val="20"/>
                  </w:rPr>
                </w:rPrChange>
              </w:rPr>
              <w:t>-0.08</w:t>
            </w:r>
          </w:p>
        </w:tc>
        <w:tc>
          <w:tcPr>
            <w:tcW w:w="555" w:type="pct"/>
            <w:noWrap/>
            <w:vAlign w:val="bottom"/>
          </w:tcPr>
          <w:p w14:paraId="21ABC87C" w14:textId="46D57078" w:rsidR="008C3862" w:rsidRPr="00256197" w:rsidRDefault="008C3862" w:rsidP="008C3862">
            <w:pPr>
              <w:spacing w:line="240" w:lineRule="auto"/>
              <w:jc w:val="right"/>
              <w:rPr>
                <w:rFonts w:cs="Times New Roman"/>
                <w:color w:val="000000"/>
                <w:sz w:val="20"/>
                <w:szCs w:val="20"/>
                <w:rPrChange w:id="2547"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548" w:author="Urfels, Anton (IRRI)" w:date="2023-10-06T20:02:00Z">
                  <w:rPr>
                    <w:rFonts w:ascii="Calibri" w:hAnsi="Calibri" w:cs="Calibri"/>
                    <w:color w:val="000000"/>
                    <w:sz w:val="20"/>
                    <w:szCs w:val="20"/>
                  </w:rPr>
                </w:rPrChange>
              </w:rPr>
              <w:t>-1.16</w:t>
            </w:r>
          </w:p>
        </w:tc>
        <w:tc>
          <w:tcPr>
            <w:tcW w:w="555" w:type="pct"/>
            <w:noWrap/>
            <w:vAlign w:val="bottom"/>
          </w:tcPr>
          <w:p w14:paraId="5637019B" w14:textId="054882F7" w:rsidR="008C3862" w:rsidRPr="00256197" w:rsidRDefault="008C3862" w:rsidP="008C3862">
            <w:pPr>
              <w:spacing w:line="240" w:lineRule="auto"/>
              <w:jc w:val="right"/>
              <w:rPr>
                <w:rFonts w:cs="Times New Roman"/>
                <w:color w:val="000000"/>
                <w:sz w:val="20"/>
                <w:szCs w:val="20"/>
                <w:rPrChange w:id="2549"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550" w:author="Urfels, Anton (IRRI)" w:date="2023-10-06T20:02:00Z">
                  <w:rPr>
                    <w:rFonts w:ascii="Calibri" w:hAnsi="Calibri" w:cs="Calibri"/>
                    <w:color w:val="000000"/>
                    <w:sz w:val="20"/>
                    <w:szCs w:val="20"/>
                  </w:rPr>
                </w:rPrChange>
              </w:rPr>
              <w:t>-4.06</w:t>
            </w:r>
          </w:p>
        </w:tc>
        <w:tc>
          <w:tcPr>
            <w:tcW w:w="555" w:type="pct"/>
            <w:noWrap/>
            <w:vAlign w:val="bottom"/>
          </w:tcPr>
          <w:p w14:paraId="174578DE" w14:textId="49D4E943" w:rsidR="008C3862" w:rsidRPr="00256197" w:rsidRDefault="008C3862" w:rsidP="008C3862">
            <w:pPr>
              <w:spacing w:line="240" w:lineRule="auto"/>
              <w:jc w:val="right"/>
              <w:rPr>
                <w:rFonts w:cs="Times New Roman"/>
                <w:color w:val="000000"/>
                <w:sz w:val="20"/>
                <w:szCs w:val="20"/>
                <w:rPrChange w:id="2551"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552" w:author="Urfels, Anton (IRRI)" w:date="2023-10-06T20:02:00Z">
                  <w:rPr>
                    <w:rFonts w:ascii="Calibri" w:hAnsi="Calibri" w:cs="Calibri"/>
                    <w:color w:val="000000"/>
                    <w:sz w:val="20"/>
                    <w:szCs w:val="20"/>
                  </w:rPr>
                </w:rPrChange>
              </w:rPr>
              <w:t>-1.56</w:t>
            </w:r>
          </w:p>
        </w:tc>
        <w:tc>
          <w:tcPr>
            <w:tcW w:w="555" w:type="pct"/>
            <w:noWrap/>
            <w:vAlign w:val="bottom"/>
          </w:tcPr>
          <w:p w14:paraId="5F3AA328" w14:textId="08059DA3" w:rsidR="008C3862" w:rsidRPr="00256197" w:rsidRDefault="008C3862" w:rsidP="008C3862">
            <w:pPr>
              <w:spacing w:line="240" w:lineRule="auto"/>
              <w:jc w:val="right"/>
              <w:rPr>
                <w:rFonts w:cs="Times New Roman"/>
                <w:color w:val="000000"/>
                <w:sz w:val="20"/>
                <w:szCs w:val="20"/>
                <w:rPrChange w:id="2553"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554" w:author="Urfels, Anton (IRRI)" w:date="2023-10-06T20:02:00Z">
                  <w:rPr>
                    <w:rFonts w:ascii="Calibri" w:hAnsi="Calibri" w:cs="Calibri"/>
                    <w:color w:val="000000"/>
                    <w:sz w:val="20"/>
                    <w:szCs w:val="20"/>
                  </w:rPr>
                </w:rPrChange>
              </w:rPr>
              <w:t>-4.19</w:t>
            </w:r>
          </w:p>
        </w:tc>
      </w:tr>
      <w:tr w:rsidR="008C3862" w:rsidRPr="00256197" w14:paraId="53E3FE35" w14:textId="77777777" w:rsidTr="00DB11CB">
        <w:trPr>
          <w:trHeight w:val="288"/>
          <w:jc w:val="center"/>
        </w:trPr>
        <w:tc>
          <w:tcPr>
            <w:tcW w:w="707" w:type="pct"/>
            <w:vMerge/>
          </w:tcPr>
          <w:p w14:paraId="68F4663A" w14:textId="77777777" w:rsidR="008C3862" w:rsidRPr="00256197" w:rsidRDefault="008C3862" w:rsidP="008C3862">
            <w:pPr>
              <w:spacing w:line="240" w:lineRule="auto"/>
              <w:rPr>
                <w:rFonts w:eastAsia="Times New Roman" w:cs="Times New Roman"/>
                <w:color w:val="000000"/>
                <w:sz w:val="20"/>
                <w:szCs w:val="20"/>
                <w:lang w:eastAsia="en-ZW"/>
                <w:rPrChange w:id="2555"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03029FBB" w14:textId="77777777" w:rsidR="008C3862" w:rsidRPr="00256197" w:rsidRDefault="008C3862" w:rsidP="008C3862">
            <w:pPr>
              <w:spacing w:line="240" w:lineRule="auto"/>
              <w:rPr>
                <w:rFonts w:eastAsia="Times New Roman" w:cs="Times New Roman"/>
                <w:color w:val="000000"/>
                <w:sz w:val="20"/>
                <w:szCs w:val="20"/>
                <w:lang w:eastAsia="en-ZW"/>
                <w:rPrChange w:id="2556"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557" w:author="Urfels, Anton (IRRI)" w:date="2023-10-06T20:02:00Z">
                  <w:rPr>
                    <w:rFonts w:ascii="Gill Sans MT" w:eastAsia="Times New Roman" w:hAnsi="Gill Sans MT" w:cs="Calibri"/>
                    <w:color w:val="000000"/>
                    <w:sz w:val="20"/>
                    <w:szCs w:val="20"/>
                    <w:lang w:eastAsia="en-ZW"/>
                  </w:rPr>
                </w:rPrChange>
              </w:rPr>
              <w:t>10</w:t>
            </w:r>
            <w:r w:rsidRPr="00FE6323">
              <w:rPr>
                <w:rFonts w:eastAsia="Times New Roman" w:cs="Times New Roman"/>
                <w:color w:val="000000"/>
                <w:sz w:val="20"/>
                <w:szCs w:val="20"/>
                <w:vertAlign w:val="superscript"/>
                <w:lang w:eastAsia="en-ZW"/>
                <w:rPrChange w:id="2558" w:author="MKONDIWA, Maxwell (CIMMYT-India)" w:date="2023-10-08T10:54:00Z">
                  <w:rPr>
                    <w:rFonts w:ascii="Gill Sans MT" w:eastAsia="Times New Roman" w:hAnsi="Gill Sans MT" w:cs="Calibri"/>
                    <w:color w:val="000000"/>
                    <w:sz w:val="20"/>
                    <w:szCs w:val="20"/>
                    <w:lang w:eastAsia="en-ZW"/>
                  </w:rPr>
                </w:rPrChange>
              </w:rPr>
              <w:t>th</w:t>
            </w:r>
            <w:r w:rsidRPr="00256197">
              <w:rPr>
                <w:rFonts w:eastAsia="Times New Roman" w:cs="Times New Roman"/>
                <w:color w:val="000000"/>
                <w:sz w:val="20"/>
                <w:szCs w:val="20"/>
                <w:lang w:eastAsia="en-ZW"/>
                <w:rPrChange w:id="2559" w:author="Urfels, Anton (IRRI)" w:date="2023-10-06T20:02:00Z">
                  <w:rPr>
                    <w:rFonts w:ascii="Gill Sans MT" w:eastAsia="Times New Roman" w:hAnsi="Gill Sans MT" w:cs="Calibri"/>
                    <w:color w:val="000000"/>
                    <w:sz w:val="20"/>
                    <w:szCs w:val="20"/>
                    <w:lang w:eastAsia="en-ZW"/>
                  </w:rPr>
                </w:rPrChange>
              </w:rPr>
              <w:t xml:space="preserve"> percentile</w:t>
            </w:r>
          </w:p>
        </w:tc>
        <w:tc>
          <w:tcPr>
            <w:tcW w:w="555" w:type="pct"/>
            <w:noWrap/>
            <w:vAlign w:val="bottom"/>
          </w:tcPr>
          <w:p w14:paraId="16B6888D" w14:textId="5A7D3813" w:rsidR="008C3862" w:rsidRPr="00256197" w:rsidRDefault="008C3862" w:rsidP="008C3862">
            <w:pPr>
              <w:spacing w:line="240" w:lineRule="auto"/>
              <w:jc w:val="right"/>
              <w:rPr>
                <w:rFonts w:cs="Times New Roman"/>
                <w:color w:val="000000"/>
                <w:sz w:val="20"/>
                <w:szCs w:val="20"/>
                <w:rPrChange w:id="2560"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561" w:author="Urfels, Anton (IRRI)" w:date="2023-10-06T20:02:00Z">
                  <w:rPr>
                    <w:rFonts w:ascii="Calibri" w:hAnsi="Calibri" w:cs="Calibri"/>
                    <w:color w:val="000000"/>
                    <w:sz w:val="20"/>
                    <w:szCs w:val="20"/>
                  </w:rPr>
                </w:rPrChange>
              </w:rPr>
              <w:t>-1.89</w:t>
            </w:r>
          </w:p>
        </w:tc>
        <w:tc>
          <w:tcPr>
            <w:tcW w:w="555" w:type="pct"/>
            <w:noWrap/>
            <w:vAlign w:val="bottom"/>
          </w:tcPr>
          <w:p w14:paraId="73A144DD" w14:textId="10DD2425" w:rsidR="008C3862" w:rsidRPr="00256197" w:rsidRDefault="008C3862" w:rsidP="008C3862">
            <w:pPr>
              <w:spacing w:line="240" w:lineRule="auto"/>
              <w:jc w:val="right"/>
              <w:rPr>
                <w:rFonts w:cs="Times New Roman"/>
                <w:color w:val="000000"/>
                <w:sz w:val="20"/>
                <w:szCs w:val="20"/>
                <w:rPrChange w:id="2562"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563" w:author="Urfels, Anton (IRRI)" w:date="2023-10-06T20:02:00Z">
                  <w:rPr>
                    <w:rFonts w:ascii="Calibri" w:hAnsi="Calibri" w:cs="Calibri"/>
                    <w:color w:val="000000"/>
                    <w:sz w:val="20"/>
                    <w:szCs w:val="20"/>
                  </w:rPr>
                </w:rPrChange>
              </w:rPr>
              <w:t>0.28</w:t>
            </w:r>
          </w:p>
        </w:tc>
        <w:tc>
          <w:tcPr>
            <w:tcW w:w="555" w:type="pct"/>
            <w:noWrap/>
            <w:vAlign w:val="bottom"/>
          </w:tcPr>
          <w:p w14:paraId="0CDBD99C" w14:textId="0EC060DB" w:rsidR="008C3862" w:rsidRPr="00256197" w:rsidRDefault="008C3862" w:rsidP="008C3862">
            <w:pPr>
              <w:spacing w:line="240" w:lineRule="auto"/>
              <w:jc w:val="right"/>
              <w:rPr>
                <w:rFonts w:cs="Times New Roman"/>
                <w:color w:val="000000"/>
                <w:sz w:val="20"/>
                <w:szCs w:val="20"/>
                <w:rPrChange w:id="2564"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565" w:author="Urfels, Anton (IRRI)" w:date="2023-10-06T20:02:00Z">
                  <w:rPr>
                    <w:rFonts w:ascii="Calibri" w:hAnsi="Calibri" w:cs="Calibri"/>
                    <w:color w:val="000000"/>
                    <w:sz w:val="20"/>
                    <w:szCs w:val="20"/>
                  </w:rPr>
                </w:rPrChange>
              </w:rPr>
              <w:t>-0.58</w:t>
            </w:r>
          </w:p>
        </w:tc>
        <w:tc>
          <w:tcPr>
            <w:tcW w:w="555" w:type="pct"/>
            <w:noWrap/>
            <w:vAlign w:val="bottom"/>
          </w:tcPr>
          <w:p w14:paraId="6937EAF2" w14:textId="05507AFE" w:rsidR="008C3862" w:rsidRPr="00256197" w:rsidRDefault="008C3862" w:rsidP="008C3862">
            <w:pPr>
              <w:spacing w:line="240" w:lineRule="auto"/>
              <w:jc w:val="right"/>
              <w:rPr>
                <w:rFonts w:cs="Times New Roman"/>
                <w:color w:val="000000"/>
                <w:sz w:val="20"/>
                <w:szCs w:val="20"/>
                <w:rPrChange w:id="2566"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567" w:author="Urfels, Anton (IRRI)" w:date="2023-10-06T20:02:00Z">
                  <w:rPr>
                    <w:rFonts w:ascii="Calibri" w:hAnsi="Calibri" w:cs="Calibri"/>
                    <w:color w:val="000000"/>
                    <w:sz w:val="20"/>
                    <w:szCs w:val="20"/>
                  </w:rPr>
                </w:rPrChange>
              </w:rPr>
              <w:t>-2.55</w:t>
            </w:r>
          </w:p>
        </w:tc>
        <w:tc>
          <w:tcPr>
            <w:tcW w:w="555" w:type="pct"/>
            <w:noWrap/>
            <w:vAlign w:val="bottom"/>
          </w:tcPr>
          <w:p w14:paraId="213D2560" w14:textId="7B8B160C" w:rsidR="008C3862" w:rsidRPr="00256197" w:rsidRDefault="008C3862" w:rsidP="008C3862">
            <w:pPr>
              <w:spacing w:line="240" w:lineRule="auto"/>
              <w:jc w:val="right"/>
              <w:rPr>
                <w:rFonts w:cs="Times New Roman"/>
                <w:color w:val="000000"/>
                <w:sz w:val="20"/>
                <w:szCs w:val="20"/>
                <w:rPrChange w:id="2568"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569" w:author="Urfels, Anton (IRRI)" w:date="2023-10-06T20:02:00Z">
                  <w:rPr>
                    <w:rFonts w:ascii="Calibri" w:hAnsi="Calibri" w:cs="Calibri"/>
                    <w:color w:val="000000"/>
                    <w:sz w:val="20"/>
                    <w:szCs w:val="20"/>
                  </w:rPr>
                </w:rPrChange>
              </w:rPr>
              <w:t>-0.76</w:t>
            </w:r>
          </w:p>
        </w:tc>
        <w:tc>
          <w:tcPr>
            <w:tcW w:w="555" w:type="pct"/>
            <w:noWrap/>
            <w:vAlign w:val="bottom"/>
          </w:tcPr>
          <w:p w14:paraId="41CF9716" w14:textId="21D9B7E8" w:rsidR="008C3862" w:rsidRPr="00256197" w:rsidRDefault="008C3862" w:rsidP="008C3862">
            <w:pPr>
              <w:spacing w:line="240" w:lineRule="auto"/>
              <w:jc w:val="right"/>
              <w:rPr>
                <w:rFonts w:cs="Times New Roman"/>
                <w:color w:val="000000"/>
                <w:sz w:val="20"/>
                <w:szCs w:val="20"/>
                <w:rPrChange w:id="2570"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571" w:author="Urfels, Anton (IRRI)" w:date="2023-10-06T20:02:00Z">
                  <w:rPr>
                    <w:rFonts w:ascii="Calibri" w:hAnsi="Calibri" w:cs="Calibri"/>
                    <w:color w:val="000000"/>
                    <w:sz w:val="20"/>
                    <w:szCs w:val="20"/>
                  </w:rPr>
                </w:rPrChange>
              </w:rPr>
              <w:t>-2.19</w:t>
            </w:r>
          </w:p>
        </w:tc>
      </w:tr>
      <w:tr w:rsidR="008C3862" w:rsidRPr="00256197" w14:paraId="2D41108E" w14:textId="77777777" w:rsidTr="00DB11CB">
        <w:trPr>
          <w:trHeight w:val="288"/>
          <w:jc w:val="center"/>
        </w:trPr>
        <w:tc>
          <w:tcPr>
            <w:tcW w:w="707" w:type="pct"/>
            <w:vMerge/>
          </w:tcPr>
          <w:p w14:paraId="6C9C2193" w14:textId="77777777" w:rsidR="008C3862" w:rsidRPr="00256197" w:rsidRDefault="008C3862" w:rsidP="008C3862">
            <w:pPr>
              <w:spacing w:line="240" w:lineRule="auto"/>
              <w:rPr>
                <w:rFonts w:eastAsia="Times New Roman" w:cs="Times New Roman"/>
                <w:color w:val="000000"/>
                <w:sz w:val="20"/>
                <w:szCs w:val="20"/>
                <w:lang w:eastAsia="en-ZW"/>
                <w:rPrChange w:id="2572"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3CC0FAF0" w14:textId="77777777" w:rsidR="008C3862" w:rsidRPr="00256197" w:rsidRDefault="008C3862" w:rsidP="008C3862">
            <w:pPr>
              <w:spacing w:line="240" w:lineRule="auto"/>
              <w:rPr>
                <w:rFonts w:eastAsia="Times New Roman" w:cs="Times New Roman"/>
                <w:color w:val="000000"/>
                <w:sz w:val="20"/>
                <w:szCs w:val="20"/>
                <w:lang w:eastAsia="en-ZW"/>
                <w:rPrChange w:id="2573"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574" w:author="Urfels, Anton (IRRI)" w:date="2023-10-06T20:02:00Z">
                  <w:rPr>
                    <w:rFonts w:ascii="Gill Sans MT" w:eastAsia="Times New Roman" w:hAnsi="Gill Sans MT" w:cs="Calibri"/>
                    <w:color w:val="000000"/>
                    <w:sz w:val="20"/>
                    <w:szCs w:val="20"/>
                    <w:lang w:eastAsia="en-ZW"/>
                  </w:rPr>
                </w:rPrChange>
              </w:rPr>
              <w:t>25</w:t>
            </w:r>
            <w:r w:rsidRPr="00FE6323">
              <w:rPr>
                <w:rFonts w:eastAsia="Times New Roman" w:cs="Times New Roman"/>
                <w:color w:val="000000"/>
                <w:sz w:val="20"/>
                <w:szCs w:val="20"/>
                <w:vertAlign w:val="superscript"/>
                <w:lang w:eastAsia="en-ZW"/>
                <w:rPrChange w:id="2575" w:author="MKONDIWA, Maxwell (CIMMYT-India)" w:date="2023-10-08T10:54:00Z">
                  <w:rPr>
                    <w:rFonts w:ascii="Gill Sans MT" w:eastAsia="Times New Roman" w:hAnsi="Gill Sans MT" w:cs="Calibri"/>
                    <w:color w:val="000000"/>
                    <w:sz w:val="20"/>
                    <w:szCs w:val="20"/>
                    <w:lang w:eastAsia="en-ZW"/>
                  </w:rPr>
                </w:rPrChange>
              </w:rPr>
              <w:t>th</w:t>
            </w:r>
            <w:r w:rsidRPr="00256197">
              <w:rPr>
                <w:rFonts w:eastAsia="Times New Roman" w:cs="Times New Roman"/>
                <w:color w:val="000000"/>
                <w:sz w:val="20"/>
                <w:szCs w:val="20"/>
                <w:lang w:eastAsia="en-ZW"/>
                <w:rPrChange w:id="2576" w:author="Urfels, Anton (IRRI)" w:date="2023-10-06T20:02:00Z">
                  <w:rPr>
                    <w:rFonts w:ascii="Gill Sans MT" w:eastAsia="Times New Roman" w:hAnsi="Gill Sans MT" w:cs="Calibri"/>
                    <w:color w:val="000000"/>
                    <w:sz w:val="20"/>
                    <w:szCs w:val="20"/>
                    <w:lang w:eastAsia="en-ZW"/>
                  </w:rPr>
                </w:rPrChange>
              </w:rPr>
              <w:t xml:space="preserve"> percentile</w:t>
            </w:r>
          </w:p>
        </w:tc>
        <w:tc>
          <w:tcPr>
            <w:tcW w:w="555" w:type="pct"/>
            <w:noWrap/>
            <w:vAlign w:val="bottom"/>
          </w:tcPr>
          <w:p w14:paraId="5267B0D0" w14:textId="38710856" w:rsidR="008C3862" w:rsidRPr="00256197" w:rsidRDefault="008C3862" w:rsidP="008C3862">
            <w:pPr>
              <w:spacing w:line="240" w:lineRule="auto"/>
              <w:jc w:val="right"/>
              <w:rPr>
                <w:rFonts w:cs="Times New Roman"/>
                <w:color w:val="000000"/>
                <w:sz w:val="20"/>
                <w:szCs w:val="20"/>
                <w:rPrChange w:id="2577"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578" w:author="Urfels, Anton (IRRI)" w:date="2023-10-06T20:02:00Z">
                  <w:rPr>
                    <w:rFonts w:ascii="Calibri" w:hAnsi="Calibri" w:cs="Calibri"/>
                    <w:color w:val="000000"/>
                    <w:sz w:val="20"/>
                    <w:szCs w:val="20"/>
                  </w:rPr>
                </w:rPrChange>
              </w:rPr>
              <w:t>-0.71</w:t>
            </w:r>
          </w:p>
        </w:tc>
        <w:tc>
          <w:tcPr>
            <w:tcW w:w="555" w:type="pct"/>
            <w:noWrap/>
            <w:vAlign w:val="bottom"/>
          </w:tcPr>
          <w:p w14:paraId="6EF6FD6B" w14:textId="6359A8E7" w:rsidR="008C3862" w:rsidRPr="00256197" w:rsidRDefault="008C3862" w:rsidP="008C3862">
            <w:pPr>
              <w:spacing w:line="240" w:lineRule="auto"/>
              <w:jc w:val="right"/>
              <w:rPr>
                <w:rFonts w:cs="Times New Roman"/>
                <w:color w:val="000000"/>
                <w:sz w:val="20"/>
                <w:szCs w:val="20"/>
                <w:rPrChange w:id="2579"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580" w:author="Urfels, Anton (IRRI)" w:date="2023-10-06T20:02:00Z">
                  <w:rPr>
                    <w:rFonts w:ascii="Calibri" w:hAnsi="Calibri" w:cs="Calibri"/>
                    <w:color w:val="000000"/>
                    <w:sz w:val="20"/>
                    <w:szCs w:val="20"/>
                  </w:rPr>
                </w:rPrChange>
              </w:rPr>
              <w:t>0.71</w:t>
            </w:r>
          </w:p>
        </w:tc>
        <w:tc>
          <w:tcPr>
            <w:tcW w:w="555" w:type="pct"/>
            <w:noWrap/>
            <w:vAlign w:val="bottom"/>
          </w:tcPr>
          <w:p w14:paraId="1464D441" w14:textId="01B181B6" w:rsidR="008C3862" w:rsidRPr="00256197" w:rsidRDefault="008C3862" w:rsidP="008C3862">
            <w:pPr>
              <w:spacing w:line="240" w:lineRule="auto"/>
              <w:jc w:val="right"/>
              <w:rPr>
                <w:rFonts w:cs="Times New Roman"/>
                <w:color w:val="000000"/>
                <w:sz w:val="20"/>
                <w:szCs w:val="20"/>
                <w:rPrChange w:id="2581"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582" w:author="Urfels, Anton (IRRI)" w:date="2023-10-06T20:02:00Z">
                  <w:rPr>
                    <w:rFonts w:ascii="Calibri" w:hAnsi="Calibri" w:cs="Calibri"/>
                    <w:color w:val="000000"/>
                    <w:sz w:val="20"/>
                    <w:szCs w:val="20"/>
                  </w:rPr>
                </w:rPrChange>
              </w:rPr>
              <w:t>-0.18</w:t>
            </w:r>
          </w:p>
        </w:tc>
        <w:tc>
          <w:tcPr>
            <w:tcW w:w="555" w:type="pct"/>
            <w:noWrap/>
            <w:vAlign w:val="bottom"/>
          </w:tcPr>
          <w:p w14:paraId="7B2F881E" w14:textId="11C9C3CA" w:rsidR="008C3862" w:rsidRPr="00256197" w:rsidRDefault="008C3862" w:rsidP="008C3862">
            <w:pPr>
              <w:spacing w:line="240" w:lineRule="auto"/>
              <w:jc w:val="right"/>
              <w:rPr>
                <w:rFonts w:cs="Times New Roman"/>
                <w:color w:val="000000"/>
                <w:sz w:val="20"/>
                <w:szCs w:val="20"/>
                <w:rPrChange w:id="2583"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584" w:author="Urfels, Anton (IRRI)" w:date="2023-10-06T20:02:00Z">
                  <w:rPr>
                    <w:rFonts w:ascii="Calibri" w:hAnsi="Calibri" w:cs="Calibri"/>
                    <w:color w:val="000000"/>
                    <w:sz w:val="20"/>
                    <w:szCs w:val="20"/>
                  </w:rPr>
                </w:rPrChange>
              </w:rPr>
              <w:t>-1.78</w:t>
            </w:r>
          </w:p>
        </w:tc>
        <w:tc>
          <w:tcPr>
            <w:tcW w:w="555" w:type="pct"/>
            <w:noWrap/>
            <w:vAlign w:val="bottom"/>
          </w:tcPr>
          <w:p w14:paraId="6985E42D" w14:textId="0468D75C" w:rsidR="008C3862" w:rsidRPr="00256197" w:rsidRDefault="008C3862" w:rsidP="008C3862">
            <w:pPr>
              <w:spacing w:line="240" w:lineRule="auto"/>
              <w:jc w:val="right"/>
              <w:rPr>
                <w:rFonts w:cs="Times New Roman"/>
                <w:color w:val="000000"/>
                <w:sz w:val="20"/>
                <w:szCs w:val="20"/>
                <w:rPrChange w:id="2585"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586" w:author="Urfels, Anton (IRRI)" w:date="2023-10-06T20:02:00Z">
                  <w:rPr>
                    <w:rFonts w:ascii="Calibri" w:hAnsi="Calibri" w:cs="Calibri"/>
                    <w:color w:val="000000"/>
                    <w:sz w:val="20"/>
                    <w:szCs w:val="20"/>
                  </w:rPr>
                </w:rPrChange>
              </w:rPr>
              <w:t>-0.42</w:t>
            </w:r>
          </w:p>
        </w:tc>
        <w:tc>
          <w:tcPr>
            <w:tcW w:w="555" w:type="pct"/>
            <w:noWrap/>
            <w:vAlign w:val="bottom"/>
          </w:tcPr>
          <w:p w14:paraId="508F8729" w14:textId="451A86AA" w:rsidR="008C3862" w:rsidRPr="00256197" w:rsidRDefault="008C3862" w:rsidP="008C3862">
            <w:pPr>
              <w:spacing w:line="240" w:lineRule="auto"/>
              <w:jc w:val="right"/>
              <w:rPr>
                <w:rFonts w:cs="Times New Roman"/>
                <w:color w:val="000000"/>
                <w:sz w:val="20"/>
                <w:szCs w:val="20"/>
                <w:rPrChange w:id="2587"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588" w:author="Urfels, Anton (IRRI)" w:date="2023-10-06T20:02:00Z">
                  <w:rPr>
                    <w:rFonts w:ascii="Calibri" w:hAnsi="Calibri" w:cs="Calibri"/>
                    <w:color w:val="000000"/>
                    <w:sz w:val="20"/>
                    <w:szCs w:val="20"/>
                  </w:rPr>
                </w:rPrChange>
              </w:rPr>
              <w:t>-1.63</w:t>
            </w:r>
          </w:p>
        </w:tc>
      </w:tr>
      <w:tr w:rsidR="008C3862" w:rsidRPr="00256197" w14:paraId="37DD64BC" w14:textId="77777777" w:rsidTr="00DB11CB">
        <w:trPr>
          <w:trHeight w:val="288"/>
          <w:jc w:val="center"/>
        </w:trPr>
        <w:tc>
          <w:tcPr>
            <w:tcW w:w="707" w:type="pct"/>
            <w:vMerge/>
          </w:tcPr>
          <w:p w14:paraId="3424D733" w14:textId="77777777" w:rsidR="008C3862" w:rsidRPr="00256197" w:rsidRDefault="008C3862" w:rsidP="008C3862">
            <w:pPr>
              <w:spacing w:line="240" w:lineRule="auto"/>
              <w:rPr>
                <w:rFonts w:eastAsia="Times New Roman" w:cs="Times New Roman"/>
                <w:color w:val="000000"/>
                <w:sz w:val="20"/>
                <w:szCs w:val="20"/>
                <w:lang w:eastAsia="en-ZW"/>
                <w:rPrChange w:id="2589"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0460A18A" w14:textId="77777777" w:rsidR="008C3862" w:rsidRPr="00256197" w:rsidRDefault="008C3862" w:rsidP="008C3862">
            <w:pPr>
              <w:spacing w:line="240" w:lineRule="auto"/>
              <w:rPr>
                <w:rFonts w:eastAsia="Times New Roman" w:cs="Times New Roman"/>
                <w:color w:val="000000"/>
                <w:sz w:val="20"/>
                <w:szCs w:val="20"/>
                <w:lang w:eastAsia="en-ZW"/>
                <w:rPrChange w:id="2590"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591" w:author="Urfels, Anton (IRRI)" w:date="2023-10-06T20:02:00Z">
                  <w:rPr>
                    <w:rFonts w:ascii="Gill Sans MT" w:eastAsia="Times New Roman" w:hAnsi="Gill Sans MT" w:cs="Calibri"/>
                    <w:color w:val="000000"/>
                    <w:sz w:val="20"/>
                    <w:szCs w:val="20"/>
                    <w:lang w:eastAsia="en-ZW"/>
                  </w:rPr>
                </w:rPrChange>
              </w:rPr>
              <w:t>Median</w:t>
            </w:r>
          </w:p>
        </w:tc>
        <w:tc>
          <w:tcPr>
            <w:tcW w:w="555" w:type="pct"/>
            <w:noWrap/>
            <w:vAlign w:val="bottom"/>
          </w:tcPr>
          <w:p w14:paraId="0A21CEBA" w14:textId="25AD01F9" w:rsidR="008C3862" w:rsidRPr="00256197" w:rsidRDefault="008C3862" w:rsidP="008C3862">
            <w:pPr>
              <w:spacing w:line="240" w:lineRule="auto"/>
              <w:jc w:val="right"/>
              <w:rPr>
                <w:rFonts w:cs="Times New Roman"/>
                <w:color w:val="000000"/>
                <w:sz w:val="20"/>
                <w:szCs w:val="20"/>
                <w:rPrChange w:id="2592"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593" w:author="Urfels, Anton (IRRI)" w:date="2023-10-06T20:02:00Z">
                  <w:rPr>
                    <w:rFonts w:ascii="Calibri" w:hAnsi="Calibri" w:cs="Calibri"/>
                    <w:color w:val="000000"/>
                    <w:sz w:val="20"/>
                    <w:szCs w:val="20"/>
                  </w:rPr>
                </w:rPrChange>
              </w:rPr>
              <w:t>-0.29</w:t>
            </w:r>
          </w:p>
        </w:tc>
        <w:tc>
          <w:tcPr>
            <w:tcW w:w="555" w:type="pct"/>
            <w:noWrap/>
            <w:vAlign w:val="bottom"/>
          </w:tcPr>
          <w:p w14:paraId="4E0473C3" w14:textId="79317B9B" w:rsidR="008C3862" w:rsidRPr="00256197" w:rsidRDefault="008C3862" w:rsidP="008C3862">
            <w:pPr>
              <w:spacing w:line="240" w:lineRule="auto"/>
              <w:jc w:val="right"/>
              <w:rPr>
                <w:rFonts w:cs="Times New Roman"/>
                <w:color w:val="000000"/>
                <w:sz w:val="20"/>
                <w:szCs w:val="20"/>
                <w:rPrChange w:id="2594"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595" w:author="Urfels, Anton (IRRI)" w:date="2023-10-06T20:02:00Z">
                  <w:rPr>
                    <w:rFonts w:ascii="Calibri" w:hAnsi="Calibri" w:cs="Calibri"/>
                    <w:color w:val="000000"/>
                    <w:sz w:val="20"/>
                    <w:szCs w:val="20"/>
                  </w:rPr>
                </w:rPrChange>
              </w:rPr>
              <w:t>1.09</w:t>
            </w:r>
          </w:p>
        </w:tc>
        <w:tc>
          <w:tcPr>
            <w:tcW w:w="555" w:type="pct"/>
            <w:noWrap/>
            <w:vAlign w:val="bottom"/>
          </w:tcPr>
          <w:p w14:paraId="1BD9D08A" w14:textId="7A5FD474" w:rsidR="008C3862" w:rsidRPr="00256197" w:rsidRDefault="008C3862" w:rsidP="008C3862">
            <w:pPr>
              <w:spacing w:line="240" w:lineRule="auto"/>
              <w:jc w:val="right"/>
              <w:rPr>
                <w:rFonts w:cs="Times New Roman"/>
                <w:color w:val="000000"/>
                <w:sz w:val="20"/>
                <w:szCs w:val="20"/>
                <w:rPrChange w:id="2596"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597" w:author="Urfels, Anton (IRRI)" w:date="2023-10-06T20:02:00Z">
                  <w:rPr>
                    <w:rFonts w:ascii="Calibri" w:hAnsi="Calibri" w:cs="Calibri"/>
                    <w:color w:val="000000"/>
                    <w:sz w:val="20"/>
                    <w:szCs w:val="20"/>
                  </w:rPr>
                </w:rPrChange>
              </w:rPr>
              <w:t>0.08</w:t>
            </w:r>
          </w:p>
        </w:tc>
        <w:tc>
          <w:tcPr>
            <w:tcW w:w="555" w:type="pct"/>
            <w:noWrap/>
            <w:vAlign w:val="bottom"/>
          </w:tcPr>
          <w:p w14:paraId="0E2209AA" w14:textId="49665CC0" w:rsidR="008C3862" w:rsidRPr="00256197" w:rsidRDefault="008C3862" w:rsidP="008C3862">
            <w:pPr>
              <w:spacing w:line="240" w:lineRule="auto"/>
              <w:jc w:val="right"/>
              <w:rPr>
                <w:rFonts w:cs="Times New Roman"/>
                <w:color w:val="000000"/>
                <w:sz w:val="20"/>
                <w:szCs w:val="20"/>
                <w:rPrChange w:id="2598"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599" w:author="Urfels, Anton (IRRI)" w:date="2023-10-06T20:02:00Z">
                  <w:rPr>
                    <w:rFonts w:ascii="Calibri" w:hAnsi="Calibri" w:cs="Calibri"/>
                    <w:color w:val="000000"/>
                    <w:sz w:val="20"/>
                    <w:szCs w:val="20"/>
                  </w:rPr>
                </w:rPrChange>
              </w:rPr>
              <w:t>-0.79</w:t>
            </w:r>
          </w:p>
        </w:tc>
        <w:tc>
          <w:tcPr>
            <w:tcW w:w="555" w:type="pct"/>
            <w:noWrap/>
            <w:vAlign w:val="bottom"/>
          </w:tcPr>
          <w:p w14:paraId="4AD975D4" w14:textId="77012044" w:rsidR="008C3862" w:rsidRPr="00256197" w:rsidRDefault="008C3862" w:rsidP="008C3862">
            <w:pPr>
              <w:spacing w:line="240" w:lineRule="auto"/>
              <w:jc w:val="right"/>
              <w:rPr>
                <w:rFonts w:cs="Times New Roman"/>
                <w:color w:val="000000"/>
                <w:sz w:val="20"/>
                <w:szCs w:val="20"/>
                <w:rPrChange w:id="2600"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601" w:author="Urfels, Anton (IRRI)" w:date="2023-10-06T20:02:00Z">
                  <w:rPr>
                    <w:rFonts w:ascii="Calibri" w:hAnsi="Calibri" w:cs="Calibri"/>
                    <w:color w:val="000000"/>
                    <w:sz w:val="20"/>
                    <w:szCs w:val="20"/>
                  </w:rPr>
                </w:rPrChange>
              </w:rPr>
              <w:t>0.20</w:t>
            </w:r>
          </w:p>
        </w:tc>
        <w:tc>
          <w:tcPr>
            <w:tcW w:w="555" w:type="pct"/>
            <w:noWrap/>
            <w:vAlign w:val="bottom"/>
          </w:tcPr>
          <w:p w14:paraId="138A3344" w14:textId="013FCDD6" w:rsidR="008C3862" w:rsidRPr="00256197" w:rsidRDefault="008C3862" w:rsidP="008C3862">
            <w:pPr>
              <w:spacing w:line="240" w:lineRule="auto"/>
              <w:jc w:val="right"/>
              <w:rPr>
                <w:rFonts w:cs="Times New Roman"/>
                <w:color w:val="000000"/>
                <w:sz w:val="20"/>
                <w:szCs w:val="20"/>
                <w:rPrChange w:id="2602"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603" w:author="Urfels, Anton (IRRI)" w:date="2023-10-06T20:02:00Z">
                  <w:rPr>
                    <w:rFonts w:ascii="Calibri" w:hAnsi="Calibri" w:cs="Calibri"/>
                    <w:color w:val="000000"/>
                    <w:sz w:val="20"/>
                    <w:szCs w:val="20"/>
                  </w:rPr>
                </w:rPrChange>
              </w:rPr>
              <w:t>-0.50</w:t>
            </w:r>
          </w:p>
        </w:tc>
      </w:tr>
      <w:tr w:rsidR="008C3862" w:rsidRPr="00256197" w14:paraId="2D4ECF11" w14:textId="77777777" w:rsidTr="00DB11CB">
        <w:trPr>
          <w:trHeight w:val="288"/>
          <w:jc w:val="center"/>
        </w:trPr>
        <w:tc>
          <w:tcPr>
            <w:tcW w:w="707" w:type="pct"/>
            <w:vMerge/>
          </w:tcPr>
          <w:p w14:paraId="436E6081" w14:textId="77777777" w:rsidR="008C3862" w:rsidRPr="00256197" w:rsidRDefault="008C3862" w:rsidP="008C3862">
            <w:pPr>
              <w:spacing w:line="240" w:lineRule="auto"/>
              <w:rPr>
                <w:rFonts w:eastAsia="Times New Roman" w:cs="Times New Roman"/>
                <w:color w:val="000000"/>
                <w:sz w:val="20"/>
                <w:szCs w:val="20"/>
                <w:lang w:eastAsia="en-ZW"/>
                <w:rPrChange w:id="2604"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7C791764" w14:textId="77777777" w:rsidR="008C3862" w:rsidRPr="00256197" w:rsidRDefault="008C3862" w:rsidP="008C3862">
            <w:pPr>
              <w:spacing w:line="240" w:lineRule="auto"/>
              <w:rPr>
                <w:rFonts w:eastAsia="Times New Roman" w:cs="Times New Roman"/>
                <w:color w:val="000000"/>
                <w:sz w:val="20"/>
                <w:szCs w:val="20"/>
                <w:lang w:eastAsia="en-ZW"/>
                <w:rPrChange w:id="2605"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606" w:author="Urfels, Anton (IRRI)" w:date="2023-10-06T20:02:00Z">
                  <w:rPr>
                    <w:rFonts w:ascii="Gill Sans MT" w:eastAsia="Times New Roman" w:hAnsi="Gill Sans MT" w:cs="Calibri"/>
                    <w:color w:val="000000"/>
                    <w:sz w:val="20"/>
                    <w:szCs w:val="20"/>
                    <w:lang w:eastAsia="en-ZW"/>
                  </w:rPr>
                </w:rPrChange>
              </w:rPr>
              <w:t>75</w:t>
            </w:r>
            <w:r w:rsidRPr="00FE6323">
              <w:rPr>
                <w:rFonts w:eastAsia="Times New Roman" w:cs="Times New Roman"/>
                <w:color w:val="000000"/>
                <w:sz w:val="20"/>
                <w:szCs w:val="20"/>
                <w:vertAlign w:val="superscript"/>
                <w:lang w:eastAsia="en-ZW"/>
                <w:rPrChange w:id="2607" w:author="MKONDIWA, Maxwell (CIMMYT-India)" w:date="2023-10-08T10:54:00Z">
                  <w:rPr>
                    <w:rFonts w:ascii="Gill Sans MT" w:eastAsia="Times New Roman" w:hAnsi="Gill Sans MT" w:cs="Calibri"/>
                    <w:color w:val="000000"/>
                    <w:sz w:val="20"/>
                    <w:szCs w:val="20"/>
                    <w:lang w:eastAsia="en-ZW"/>
                  </w:rPr>
                </w:rPrChange>
              </w:rPr>
              <w:t>th</w:t>
            </w:r>
            <w:r w:rsidRPr="00256197">
              <w:rPr>
                <w:rFonts w:eastAsia="Times New Roman" w:cs="Times New Roman"/>
                <w:color w:val="000000"/>
                <w:sz w:val="20"/>
                <w:szCs w:val="20"/>
                <w:lang w:eastAsia="en-ZW"/>
                <w:rPrChange w:id="2608" w:author="Urfels, Anton (IRRI)" w:date="2023-10-06T20:02:00Z">
                  <w:rPr>
                    <w:rFonts w:ascii="Gill Sans MT" w:eastAsia="Times New Roman" w:hAnsi="Gill Sans MT" w:cs="Calibri"/>
                    <w:color w:val="000000"/>
                    <w:sz w:val="20"/>
                    <w:szCs w:val="20"/>
                    <w:lang w:eastAsia="en-ZW"/>
                  </w:rPr>
                </w:rPrChange>
              </w:rPr>
              <w:t xml:space="preserve"> percentile</w:t>
            </w:r>
          </w:p>
        </w:tc>
        <w:tc>
          <w:tcPr>
            <w:tcW w:w="555" w:type="pct"/>
            <w:noWrap/>
            <w:vAlign w:val="bottom"/>
          </w:tcPr>
          <w:p w14:paraId="4C83520F" w14:textId="07C84B69" w:rsidR="008C3862" w:rsidRPr="00256197" w:rsidRDefault="008C3862" w:rsidP="008C3862">
            <w:pPr>
              <w:spacing w:line="240" w:lineRule="auto"/>
              <w:jc w:val="right"/>
              <w:rPr>
                <w:rFonts w:cs="Times New Roman"/>
                <w:color w:val="000000"/>
                <w:sz w:val="20"/>
                <w:szCs w:val="20"/>
                <w:rPrChange w:id="2609"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610" w:author="Urfels, Anton (IRRI)" w:date="2023-10-06T20:02:00Z">
                  <w:rPr>
                    <w:rFonts w:ascii="Calibri" w:hAnsi="Calibri" w:cs="Calibri"/>
                    <w:color w:val="000000"/>
                    <w:sz w:val="20"/>
                    <w:szCs w:val="20"/>
                  </w:rPr>
                </w:rPrChange>
              </w:rPr>
              <w:t>0.00</w:t>
            </w:r>
          </w:p>
        </w:tc>
        <w:tc>
          <w:tcPr>
            <w:tcW w:w="555" w:type="pct"/>
            <w:noWrap/>
            <w:vAlign w:val="bottom"/>
          </w:tcPr>
          <w:p w14:paraId="64EFF7AB" w14:textId="2A01A542" w:rsidR="008C3862" w:rsidRPr="00256197" w:rsidRDefault="008C3862" w:rsidP="008C3862">
            <w:pPr>
              <w:spacing w:line="240" w:lineRule="auto"/>
              <w:jc w:val="right"/>
              <w:rPr>
                <w:rFonts w:cs="Times New Roman"/>
                <w:color w:val="000000"/>
                <w:sz w:val="20"/>
                <w:szCs w:val="20"/>
                <w:rPrChange w:id="2611"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612" w:author="Urfels, Anton (IRRI)" w:date="2023-10-06T20:02:00Z">
                  <w:rPr>
                    <w:rFonts w:ascii="Calibri" w:hAnsi="Calibri" w:cs="Calibri"/>
                    <w:color w:val="000000"/>
                    <w:sz w:val="20"/>
                    <w:szCs w:val="20"/>
                  </w:rPr>
                </w:rPrChange>
              </w:rPr>
              <w:t>1.34</w:t>
            </w:r>
          </w:p>
        </w:tc>
        <w:tc>
          <w:tcPr>
            <w:tcW w:w="555" w:type="pct"/>
            <w:noWrap/>
            <w:vAlign w:val="bottom"/>
          </w:tcPr>
          <w:p w14:paraId="64FD3C60" w14:textId="1C2D971A" w:rsidR="008C3862" w:rsidRPr="00256197" w:rsidRDefault="008C3862" w:rsidP="008C3862">
            <w:pPr>
              <w:spacing w:line="240" w:lineRule="auto"/>
              <w:jc w:val="right"/>
              <w:rPr>
                <w:rFonts w:cs="Times New Roman"/>
                <w:color w:val="000000"/>
                <w:sz w:val="20"/>
                <w:szCs w:val="20"/>
                <w:rPrChange w:id="2613"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614" w:author="Urfels, Anton (IRRI)" w:date="2023-10-06T20:02:00Z">
                  <w:rPr>
                    <w:rFonts w:ascii="Calibri" w:hAnsi="Calibri" w:cs="Calibri"/>
                    <w:color w:val="000000"/>
                    <w:sz w:val="20"/>
                    <w:szCs w:val="20"/>
                  </w:rPr>
                </w:rPrChange>
              </w:rPr>
              <w:t>0.54</w:t>
            </w:r>
          </w:p>
        </w:tc>
        <w:tc>
          <w:tcPr>
            <w:tcW w:w="555" w:type="pct"/>
            <w:noWrap/>
            <w:vAlign w:val="bottom"/>
          </w:tcPr>
          <w:p w14:paraId="6202263C" w14:textId="1C0A9288" w:rsidR="008C3862" w:rsidRPr="00256197" w:rsidRDefault="008C3862" w:rsidP="008C3862">
            <w:pPr>
              <w:spacing w:line="240" w:lineRule="auto"/>
              <w:jc w:val="right"/>
              <w:rPr>
                <w:rFonts w:cs="Times New Roman"/>
                <w:color w:val="000000"/>
                <w:sz w:val="20"/>
                <w:szCs w:val="20"/>
                <w:rPrChange w:id="2615"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616" w:author="Urfels, Anton (IRRI)" w:date="2023-10-06T20:02:00Z">
                  <w:rPr>
                    <w:rFonts w:ascii="Calibri" w:hAnsi="Calibri" w:cs="Calibri"/>
                    <w:color w:val="000000"/>
                    <w:sz w:val="20"/>
                    <w:szCs w:val="20"/>
                  </w:rPr>
                </w:rPrChange>
              </w:rPr>
              <w:t>-0.06</w:t>
            </w:r>
          </w:p>
        </w:tc>
        <w:tc>
          <w:tcPr>
            <w:tcW w:w="555" w:type="pct"/>
            <w:noWrap/>
            <w:vAlign w:val="bottom"/>
          </w:tcPr>
          <w:p w14:paraId="0781B334" w14:textId="5CA43193" w:rsidR="008C3862" w:rsidRPr="00256197" w:rsidRDefault="008C3862" w:rsidP="008C3862">
            <w:pPr>
              <w:spacing w:line="240" w:lineRule="auto"/>
              <w:jc w:val="right"/>
              <w:rPr>
                <w:rFonts w:cs="Times New Roman"/>
                <w:color w:val="000000"/>
                <w:sz w:val="20"/>
                <w:szCs w:val="20"/>
                <w:rPrChange w:id="2617"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618" w:author="Urfels, Anton (IRRI)" w:date="2023-10-06T20:02:00Z">
                  <w:rPr>
                    <w:rFonts w:ascii="Calibri" w:hAnsi="Calibri" w:cs="Calibri"/>
                    <w:color w:val="000000"/>
                    <w:sz w:val="20"/>
                    <w:szCs w:val="20"/>
                  </w:rPr>
                </w:rPrChange>
              </w:rPr>
              <w:t>0.75</w:t>
            </w:r>
          </w:p>
        </w:tc>
        <w:tc>
          <w:tcPr>
            <w:tcW w:w="555" w:type="pct"/>
            <w:noWrap/>
            <w:vAlign w:val="bottom"/>
          </w:tcPr>
          <w:p w14:paraId="15C4787B" w14:textId="220EC582" w:rsidR="008C3862" w:rsidRPr="00256197" w:rsidRDefault="008C3862" w:rsidP="008C3862">
            <w:pPr>
              <w:spacing w:line="240" w:lineRule="auto"/>
              <w:jc w:val="right"/>
              <w:rPr>
                <w:rFonts w:cs="Times New Roman"/>
                <w:color w:val="000000"/>
                <w:sz w:val="20"/>
                <w:szCs w:val="20"/>
                <w:rPrChange w:id="2619"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620" w:author="Urfels, Anton (IRRI)" w:date="2023-10-06T20:02:00Z">
                  <w:rPr>
                    <w:rFonts w:ascii="Calibri" w:hAnsi="Calibri" w:cs="Calibri"/>
                    <w:color w:val="000000"/>
                    <w:sz w:val="20"/>
                    <w:szCs w:val="20"/>
                  </w:rPr>
                </w:rPrChange>
              </w:rPr>
              <w:t>0.29</w:t>
            </w:r>
          </w:p>
        </w:tc>
      </w:tr>
      <w:tr w:rsidR="008C3862" w:rsidRPr="00256197" w14:paraId="60266B55" w14:textId="77777777" w:rsidTr="00DB11CB">
        <w:trPr>
          <w:trHeight w:val="288"/>
          <w:jc w:val="center"/>
        </w:trPr>
        <w:tc>
          <w:tcPr>
            <w:tcW w:w="707" w:type="pct"/>
            <w:vMerge/>
          </w:tcPr>
          <w:p w14:paraId="436A847C" w14:textId="77777777" w:rsidR="008C3862" w:rsidRPr="00256197" w:rsidRDefault="008C3862" w:rsidP="008C3862">
            <w:pPr>
              <w:spacing w:line="240" w:lineRule="auto"/>
              <w:rPr>
                <w:rFonts w:eastAsia="Times New Roman" w:cs="Times New Roman"/>
                <w:color w:val="000000"/>
                <w:sz w:val="20"/>
                <w:szCs w:val="20"/>
                <w:lang w:eastAsia="en-ZW"/>
                <w:rPrChange w:id="2621" w:author="Urfels, Anton (IRRI)" w:date="2023-10-06T20:02:00Z">
                  <w:rPr>
                    <w:rFonts w:ascii="Gill Sans MT" w:eastAsia="Times New Roman" w:hAnsi="Gill Sans MT" w:cs="Calibri"/>
                    <w:color w:val="000000"/>
                    <w:sz w:val="20"/>
                    <w:szCs w:val="20"/>
                    <w:lang w:eastAsia="en-ZW"/>
                  </w:rPr>
                </w:rPrChange>
              </w:rPr>
            </w:pPr>
          </w:p>
        </w:tc>
        <w:tc>
          <w:tcPr>
            <w:tcW w:w="963" w:type="pct"/>
            <w:tcBorders>
              <w:bottom w:val="nil"/>
            </w:tcBorders>
            <w:noWrap/>
            <w:hideMark/>
          </w:tcPr>
          <w:p w14:paraId="6869638F" w14:textId="77777777" w:rsidR="008C3862" w:rsidRPr="00256197" w:rsidRDefault="008C3862" w:rsidP="008C3862">
            <w:pPr>
              <w:spacing w:line="240" w:lineRule="auto"/>
              <w:rPr>
                <w:rFonts w:eastAsia="Times New Roman" w:cs="Times New Roman"/>
                <w:color w:val="000000"/>
                <w:sz w:val="20"/>
                <w:szCs w:val="20"/>
                <w:lang w:eastAsia="en-ZW"/>
                <w:rPrChange w:id="2622"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623" w:author="Urfels, Anton (IRRI)" w:date="2023-10-06T20:02:00Z">
                  <w:rPr>
                    <w:rFonts w:ascii="Gill Sans MT" w:eastAsia="Times New Roman" w:hAnsi="Gill Sans MT" w:cs="Calibri"/>
                    <w:color w:val="000000"/>
                    <w:sz w:val="20"/>
                    <w:szCs w:val="20"/>
                    <w:lang w:eastAsia="en-ZW"/>
                  </w:rPr>
                </w:rPrChange>
              </w:rPr>
              <w:t>90</w:t>
            </w:r>
            <w:r w:rsidRPr="00FE6323">
              <w:rPr>
                <w:rFonts w:eastAsia="Times New Roman" w:cs="Times New Roman"/>
                <w:color w:val="000000"/>
                <w:sz w:val="20"/>
                <w:szCs w:val="20"/>
                <w:vertAlign w:val="superscript"/>
                <w:lang w:eastAsia="en-ZW"/>
                <w:rPrChange w:id="2624" w:author="MKONDIWA, Maxwell (CIMMYT-India)" w:date="2023-10-08T10:54:00Z">
                  <w:rPr>
                    <w:rFonts w:ascii="Gill Sans MT" w:eastAsia="Times New Roman" w:hAnsi="Gill Sans MT" w:cs="Calibri"/>
                    <w:color w:val="000000"/>
                    <w:sz w:val="20"/>
                    <w:szCs w:val="20"/>
                    <w:lang w:eastAsia="en-ZW"/>
                  </w:rPr>
                </w:rPrChange>
              </w:rPr>
              <w:t>th</w:t>
            </w:r>
            <w:r w:rsidRPr="00256197">
              <w:rPr>
                <w:rFonts w:eastAsia="Times New Roman" w:cs="Times New Roman"/>
                <w:color w:val="000000"/>
                <w:sz w:val="20"/>
                <w:szCs w:val="20"/>
                <w:lang w:eastAsia="en-ZW"/>
                <w:rPrChange w:id="2625" w:author="Urfels, Anton (IRRI)" w:date="2023-10-06T20:02:00Z">
                  <w:rPr>
                    <w:rFonts w:ascii="Gill Sans MT" w:eastAsia="Times New Roman" w:hAnsi="Gill Sans MT" w:cs="Calibri"/>
                    <w:color w:val="000000"/>
                    <w:sz w:val="20"/>
                    <w:szCs w:val="20"/>
                    <w:lang w:eastAsia="en-ZW"/>
                  </w:rPr>
                </w:rPrChange>
              </w:rPr>
              <w:t xml:space="preserve"> percentile</w:t>
            </w:r>
          </w:p>
        </w:tc>
        <w:tc>
          <w:tcPr>
            <w:tcW w:w="555" w:type="pct"/>
            <w:tcBorders>
              <w:bottom w:val="nil"/>
            </w:tcBorders>
            <w:noWrap/>
            <w:vAlign w:val="bottom"/>
          </w:tcPr>
          <w:p w14:paraId="2E1D4EF9" w14:textId="2BBBDA01" w:rsidR="008C3862" w:rsidRPr="00256197" w:rsidRDefault="008C3862" w:rsidP="008C3862">
            <w:pPr>
              <w:spacing w:line="240" w:lineRule="auto"/>
              <w:jc w:val="right"/>
              <w:rPr>
                <w:rFonts w:cs="Times New Roman"/>
                <w:color w:val="000000"/>
                <w:sz w:val="20"/>
                <w:szCs w:val="20"/>
                <w:rPrChange w:id="2626"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627" w:author="Urfels, Anton (IRRI)" w:date="2023-10-06T20:02:00Z">
                  <w:rPr>
                    <w:rFonts w:ascii="Calibri" w:hAnsi="Calibri" w:cs="Calibri"/>
                    <w:color w:val="000000"/>
                    <w:sz w:val="20"/>
                    <w:szCs w:val="20"/>
                  </w:rPr>
                </w:rPrChange>
              </w:rPr>
              <w:t>0.28</w:t>
            </w:r>
          </w:p>
        </w:tc>
        <w:tc>
          <w:tcPr>
            <w:tcW w:w="555" w:type="pct"/>
            <w:tcBorders>
              <w:bottom w:val="nil"/>
            </w:tcBorders>
            <w:noWrap/>
            <w:vAlign w:val="bottom"/>
          </w:tcPr>
          <w:p w14:paraId="356B811F" w14:textId="60A720AB" w:rsidR="008C3862" w:rsidRPr="00256197" w:rsidRDefault="008C3862" w:rsidP="008C3862">
            <w:pPr>
              <w:spacing w:line="240" w:lineRule="auto"/>
              <w:jc w:val="right"/>
              <w:rPr>
                <w:rFonts w:cs="Times New Roman"/>
                <w:color w:val="000000"/>
                <w:sz w:val="20"/>
                <w:szCs w:val="20"/>
                <w:rPrChange w:id="2628"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629" w:author="Urfels, Anton (IRRI)" w:date="2023-10-06T20:02:00Z">
                  <w:rPr>
                    <w:rFonts w:ascii="Calibri" w:hAnsi="Calibri" w:cs="Calibri"/>
                    <w:color w:val="000000"/>
                    <w:sz w:val="20"/>
                    <w:szCs w:val="20"/>
                  </w:rPr>
                </w:rPrChange>
              </w:rPr>
              <w:t>1.53</w:t>
            </w:r>
          </w:p>
        </w:tc>
        <w:tc>
          <w:tcPr>
            <w:tcW w:w="555" w:type="pct"/>
            <w:tcBorders>
              <w:bottom w:val="nil"/>
            </w:tcBorders>
            <w:noWrap/>
            <w:vAlign w:val="bottom"/>
          </w:tcPr>
          <w:p w14:paraId="784553DB" w14:textId="069D24D4" w:rsidR="008C3862" w:rsidRPr="00256197" w:rsidRDefault="008C3862" w:rsidP="008C3862">
            <w:pPr>
              <w:spacing w:line="240" w:lineRule="auto"/>
              <w:jc w:val="right"/>
              <w:rPr>
                <w:rFonts w:cs="Times New Roman"/>
                <w:color w:val="000000"/>
                <w:sz w:val="20"/>
                <w:szCs w:val="20"/>
                <w:rPrChange w:id="2630"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631" w:author="Urfels, Anton (IRRI)" w:date="2023-10-06T20:02:00Z">
                  <w:rPr>
                    <w:rFonts w:ascii="Calibri" w:hAnsi="Calibri" w:cs="Calibri"/>
                    <w:color w:val="000000"/>
                    <w:sz w:val="20"/>
                    <w:szCs w:val="20"/>
                  </w:rPr>
                </w:rPrChange>
              </w:rPr>
              <w:t>1.28</w:t>
            </w:r>
          </w:p>
        </w:tc>
        <w:tc>
          <w:tcPr>
            <w:tcW w:w="555" w:type="pct"/>
            <w:tcBorders>
              <w:bottom w:val="nil"/>
            </w:tcBorders>
            <w:noWrap/>
            <w:vAlign w:val="bottom"/>
          </w:tcPr>
          <w:p w14:paraId="16AEF159" w14:textId="559A9149" w:rsidR="008C3862" w:rsidRPr="00256197" w:rsidRDefault="008C3862" w:rsidP="008C3862">
            <w:pPr>
              <w:spacing w:line="240" w:lineRule="auto"/>
              <w:jc w:val="right"/>
              <w:rPr>
                <w:rFonts w:cs="Times New Roman"/>
                <w:color w:val="000000"/>
                <w:sz w:val="20"/>
                <w:szCs w:val="20"/>
                <w:rPrChange w:id="2632"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633" w:author="Urfels, Anton (IRRI)" w:date="2023-10-06T20:02:00Z">
                  <w:rPr>
                    <w:rFonts w:ascii="Calibri" w:hAnsi="Calibri" w:cs="Calibri"/>
                    <w:color w:val="000000"/>
                    <w:sz w:val="20"/>
                    <w:szCs w:val="20"/>
                  </w:rPr>
                </w:rPrChange>
              </w:rPr>
              <w:t>0.77</w:t>
            </w:r>
          </w:p>
        </w:tc>
        <w:tc>
          <w:tcPr>
            <w:tcW w:w="555" w:type="pct"/>
            <w:tcBorders>
              <w:bottom w:val="nil"/>
            </w:tcBorders>
            <w:noWrap/>
            <w:vAlign w:val="bottom"/>
          </w:tcPr>
          <w:p w14:paraId="506D8F50" w14:textId="25C4872C" w:rsidR="008C3862" w:rsidRPr="00256197" w:rsidRDefault="008C3862" w:rsidP="008C3862">
            <w:pPr>
              <w:spacing w:line="240" w:lineRule="auto"/>
              <w:jc w:val="right"/>
              <w:rPr>
                <w:rFonts w:cs="Times New Roman"/>
                <w:color w:val="000000"/>
                <w:sz w:val="20"/>
                <w:szCs w:val="20"/>
                <w:rPrChange w:id="2634"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635" w:author="Urfels, Anton (IRRI)" w:date="2023-10-06T20:02:00Z">
                  <w:rPr>
                    <w:rFonts w:ascii="Calibri" w:hAnsi="Calibri" w:cs="Calibri"/>
                    <w:color w:val="000000"/>
                    <w:sz w:val="20"/>
                    <w:szCs w:val="20"/>
                  </w:rPr>
                </w:rPrChange>
              </w:rPr>
              <w:t>1.11</w:t>
            </w:r>
          </w:p>
        </w:tc>
        <w:tc>
          <w:tcPr>
            <w:tcW w:w="555" w:type="pct"/>
            <w:tcBorders>
              <w:bottom w:val="nil"/>
            </w:tcBorders>
            <w:noWrap/>
            <w:vAlign w:val="bottom"/>
          </w:tcPr>
          <w:p w14:paraId="161FE1CE" w14:textId="7F825ACD" w:rsidR="008C3862" w:rsidRPr="00256197" w:rsidRDefault="008C3862" w:rsidP="008C3862">
            <w:pPr>
              <w:spacing w:line="240" w:lineRule="auto"/>
              <w:jc w:val="right"/>
              <w:rPr>
                <w:rFonts w:cs="Times New Roman"/>
                <w:color w:val="000000"/>
                <w:sz w:val="20"/>
                <w:szCs w:val="20"/>
                <w:rPrChange w:id="2636"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637" w:author="Urfels, Anton (IRRI)" w:date="2023-10-06T20:02:00Z">
                  <w:rPr>
                    <w:rFonts w:ascii="Calibri" w:hAnsi="Calibri" w:cs="Calibri"/>
                    <w:color w:val="000000"/>
                    <w:sz w:val="20"/>
                    <w:szCs w:val="20"/>
                  </w:rPr>
                </w:rPrChange>
              </w:rPr>
              <w:t>0.75</w:t>
            </w:r>
          </w:p>
        </w:tc>
      </w:tr>
      <w:tr w:rsidR="008C3862" w:rsidRPr="00256197" w14:paraId="09FB9A92" w14:textId="77777777" w:rsidTr="00DB11CB">
        <w:trPr>
          <w:trHeight w:val="288"/>
          <w:jc w:val="center"/>
        </w:trPr>
        <w:tc>
          <w:tcPr>
            <w:tcW w:w="707" w:type="pct"/>
            <w:vMerge/>
            <w:tcBorders>
              <w:bottom w:val="single" w:sz="4" w:space="0" w:color="auto"/>
            </w:tcBorders>
          </w:tcPr>
          <w:p w14:paraId="3CF0915E" w14:textId="77777777" w:rsidR="008C3862" w:rsidRPr="00256197" w:rsidRDefault="008C3862" w:rsidP="008C3862">
            <w:pPr>
              <w:spacing w:line="240" w:lineRule="auto"/>
              <w:rPr>
                <w:rFonts w:eastAsia="Times New Roman" w:cs="Times New Roman"/>
                <w:color w:val="000000"/>
                <w:sz w:val="20"/>
                <w:szCs w:val="20"/>
                <w:lang w:eastAsia="en-ZW"/>
                <w:rPrChange w:id="2638" w:author="Urfels, Anton (IRRI)" w:date="2023-10-06T20:02:00Z">
                  <w:rPr>
                    <w:rFonts w:ascii="Gill Sans MT" w:eastAsia="Times New Roman" w:hAnsi="Gill Sans MT" w:cs="Calibri"/>
                    <w:color w:val="000000"/>
                    <w:sz w:val="20"/>
                    <w:szCs w:val="20"/>
                    <w:lang w:eastAsia="en-ZW"/>
                  </w:rPr>
                </w:rPrChange>
              </w:rPr>
            </w:pPr>
          </w:p>
        </w:tc>
        <w:tc>
          <w:tcPr>
            <w:tcW w:w="963" w:type="pct"/>
            <w:tcBorders>
              <w:top w:val="nil"/>
              <w:bottom w:val="single" w:sz="4" w:space="0" w:color="auto"/>
            </w:tcBorders>
            <w:noWrap/>
            <w:hideMark/>
          </w:tcPr>
          <w:p w14:paraId="740595CB" w14:textId="77777777" w:rsidR="008C3862" w:rsidRPr="00256197" w:rsidRDefault="008C3862" w:rsidP="008C3862">
            <w:pPr>
              <w:spacing w:line="240" w:lineRule="auto"/>
              <w:rPr>
                <w:rFonts w:eastAsia="Times New Roman" w:cs="Times New Roman"/>
                <w:color w:val="000000"/>
                <w:sz w:val="20"/>
                <w:szCs w:val="20"/>
                <w:lang w:eastAsia="en-ZW"/>
                <w:rPrChange w:id="2639"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640" w:author="Urfels, Anton (IRRI)" w:date="2023-10-06T20:02:00Z">
                  <w:rPr>
                    <w:rFonts w:ascii="Gill Sans MT" w:eastAsia="Times New Roman" w:hAnsi="Gill Sans MT" w:cs="Calibri"/>
                    <w:color w:val="000000"/>
                    <w:sz w:val="20"/>
                    <w:szCs w:val="20"/>
                    <w:lang w:eastAsia="en-ZW"/>
                  </w:rPr>
                </w:rPrChange>
              </w:rPr>
              <w:t>Max</w:t>
            </w:r>
          </w:p>
        </w:tc>
        <w:tc>
          <w:tcPr>
            <w:tcW w:w="555" w:type="pct"/>
            <w:tcBorders>
              <w:top w:val="nil"/>
              <w:bottom w:val="single" w:sz="4" w:space="0" w:color="auto"/>
            </w:tcBorders>
            <w:noWrap/>
            <w:vAlign w:val="bottom"/>
          </w:tcPr>
          <w:p w14:paraId="15507400" w14:textId="46E2770A" w:rsidR="008C3862" w:rsidRPr="00256197" w:rsidRDefault="008C3862" w:rsidP="008C3862">
            <w:pPr>
              <w:spacing w:line="240" w:lineRule="auto"/>
              <w:jc w:val="right"/>
              <w:rPr>
                <w:rFonts w:cs="Times New Roman"/>
                <w:color w:val="000000"/>
                <w:sz w:val="20"/>
                <w:szCs w:val="20"/>
                <w:rPrChange w:id="2641"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642" w:author="Urfels, Anton (IRRI)" w:date="2023-10-06T20:02:00Z">
                  <w:rPr>
                    <w:rFonts w:ascii="Calibri" w:hAnsi="Calibri" w:cs="Calibri"/>
                    <w:color w:val="000000"/>
                    <w:sz w:val="20"/>
                    <w:szCs w:val="20"/>
                  </w:rPr>
                </w:rPrChange>
              </w:rPr>
              <w:t>1.59</w:t>
            </w:r>
          </w:p>
        </w:tc>
        <w:tc>
          <w:tcPr>
            <w:tcW w:w="555" w:type="pct"/>
            <w:tcBorders>
              <w:top w:val="nil"/>
              <w:bottom w:val="single" w:sz="4" w:space="0" w:color="auto"/>
            </w:tcBorders>
            <w:noWrap/>
            <w:vAlign w:val="bottom"/>
          </w:tcPr>
          <w:p w14:paraId="4A7EE32A" w14:textId="78FD8B2D" w:rsidR="008C3862" w:rsidRPr="00256197" w:rsidRDefault="008C3862" w:rsidP="008C3862">
            <w:pPr>
              <w:spacing w:line="240" w:lineRule="auto"/>
              <w:jc w:val="right"/>
              <w:rPr>
                <w:rFonts w:cs="Times New Roman"/>
                <w:color w:val="000000"/>
                <w:sz w:val="20"/>
                <w:szCs w:val="20"/>
                <w:rPrChange w:id="2643"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644" w:author="Urfels, Anton (IRRI)" w:date="2023-10-06T20:02:00Z">
                  <w:rPr>
                    <w:rFonts w:ascii="Calibri" w:hAnsi="Calibri" w:cs="Calibri"/>
                    <w:color w:val="000000"/>
                    <w:sz w:val="20"/>
                    <w:szCs w:val="20"/>
                  </w:rPr>
                </w:rPrChange>
              </w:rPr>
              <w:t>1.99</w:t>
            </w:r>
          </w:p>
        </w:tc>
        <w:tc>
          <w:tcPr>
            <w:tcW w:w="555" w:type="pct"/>
            <w:tcBorders>
              <w:top w:val="nil"/>
              <w:bottom w:val="single" w:sz="4" w:space="0" w:color="auto"/>
            </w:tcBorders>
            <w:noWrap/>
            <w:vAlign w:val="bottom"/>
          </w:tcPr>
          <w:p w14:paraId="00DDA0D2" w14:textId="31D147AB" w:rsidR="008C3862" w:rsidRPr="00256197" w:rsidRDefault="008C3862" w:rsidP="008C3862">
            <w:pPr>
              <w:spacing w:line="240" w:lineRule="auto"/>
              <w:jc w:val="right"/>
              <w:rPr>
                <w:rFonts w:cs="Times New Roman"/>
                <w:color w:val="000000"/>
                <w:sz w:val="20"/>
                <w:szCs w:val="20"/>
                <w:rPrChange w:id="2645"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646" w:author="Urfels, Anton (IRRI)" w:date="2023-10-06T20:02:00Z">
                  <w:rPr>
                    <w:rFonts w:ascii="Calibri" w:hAnsi="Calibri" w:cs="Calibri"/>
                    <w:color w:val="000000"/>
                    <w:sz w:val="20"/>
                    <w:szCs w:val="20"/>
                  </w:rPr>
                </w:rPrChange>
              </w:rPr>
              <w:t>2.05</w:t>
            </w:r>
          </w:p>
        </w:tc>
        <w:tc>
          <w:tcPr>
            <w:tcW w:w="555" w:type="pct"/>
            <w:tcBorders>
              <w:top w:val="nil"/>
              <w:bottom w:val="single" w:sz="4" w:space="0" w:color="auto"/>
            </w:tcBorders>
            <w:noWrap/>
            <w:vAlign w:val="bottom"/>
          </w:tcPr>
          <w:p w14:paraId="516F549B" w14:textId="44B72A96" w:rsidR="008C3862" w:rsidRPr="00256197" w:rsidRDefault="008C3862" w:rsidP="008C3862">
            <w:pPr>
              <w:spacing w:line="240" w:lineRule="auto"/>
              <w:jc w:val="right"/>
              <w:rPr>
                <w:rFonts w:cs="Times New Roman"/>
                <w:color w:val="000000"/>
                <w:sz w:val="20"/>
                <w:szCs w:val="20"/>
                <w:rPrChange w:id="2647"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648" w:author="Urfels, Anton (IRRI)" w:date="2023-10-06T20:02:00Z">
                  <w:rPr>
                    <w:rFonts w:ascii="Calibri" w:hAnsi="Calibri" w:cs="Calibri"/>
                    <w:color w:val="000000"/>
                    <w:sz w:val="20"/>
                    <w:szCs w:val="20"/>
                  </w:rPr>
                </w:rPrChange>
              </w:rPr>
              <w:t>1.91</w:t>
            </w:r>
          </w:p>
        </w:tc>
        <w:tc>
          <w:tcPr>
            <w:tcW w:w="555" w:type="pct"/>
            <w:tcBorders>
              <w:top w:val="nil"/>
              <w:bottom w:val="single" w:sz="4" w:space="0" w:color="auto"/>
            </w:tcBorders>
            <w:noWrap/>
            <w:vAlign w:val="bottom"/>
          </w:tcPr>
          <w:p w14:paraId="370DA09E" w14:textId="41E99090" w:rsidR="008C3862" w:rsidRPr="00256197" w:rsidRDefault="008C3862" w:rsidP="008C3862">
            <w:pPr>
              <w:spacing w:line="240" w:lineRule="auto"/>
              <w:jc w:val="right"/>
              <w:rPr>
                <w:rFonts w:cs="Times New Roman"/>
                <w:color w:val="000000"/>
                <w:sz w:val="20"/>
                <w:szCs w:val="20"/>
                <w:rPrChange w:id="2649"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650" w:author="Urfels, Anton (IRRI)" w:date="2023-10-06T20:02:00Z">
                  <w:rPr>
                    <w:rFonts w:ascii="Calibri" w:hAnsi="Calibri" w:cs="Calibri"/>
                    <w:color w:val="000000"/>
                    <w:sz w:val="20"/>
                    <w:szCs w:val="20"/>
                  </w:rPr>
                </w:rPrChange>
              </w:rPr>
              <w:t>1.78</w:t>
            </w:r>
          </w:p>
        </w:tc>
        <w:tc>
          <w:tcPr>
            <w:tcW w:w="555" w:type="pct"/>
            <w:tcBorders>
              <w:top w:val="nil"/>
              <w:bottom w:val="single" w:sz="4" w:space="0" w:color="auto"/>
            </w:tcBorders>
            <w:noWrap/>
            <w:vAlign w:val="bottom"/>
          </w:tcPr>
          <w:p w14:paraId="20D79854" w14:textId="385BB682" w:rsidR="008C3862" w:rsidRPr="00256197" w:rsidRDefault="008C3862" w:rsidP="008C3862">
            <w:pPr>
              <w:spacing w:line="240" w:lineRule="auto"/>
              <w:jc w:val="right"/>
              <w:rPr>
                <w:rFonts w:cs="Times New Roman"/>
                <w:color w:val="000000"/>
                <w:sz w:val="20"/>
                <w:szCs w:val="20"/>
                <w:rPrChange w:id="2651"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652" w:author="Urfels, Anton (IRRI)" w:date="2023-10-06T20:02:00Z">
                  <w:rPr>
                    <w:rFonts w:ascii="Calibri" w:hAnsi="Calibri" w:cs="Calibri"/>
                    <w:color w:val="000000"/>
                    <w:sz w:val="20"/>
                    <w:szCs w:val="20"/>
                  </w:rPr>
                </w:rPrChange>
              </w:rPr>
              <w:t>1.61</w:t>
            </w:r>
          </w:p>
        </w:tc>
      </w:tr>
      <w:tr w:rsidR="008C3862" w:rsidRPr="00256197" w14:paraId="772399A1" w14:textId="77777777" w:rsidTr="00DB11CB">
        <w:trPr>
          <w:trHeight w:val="288"/>
          <w:jc w:val="center"/>
        </w:trPr>
        <w:tc>
          <w:tcPr>
            <w:tcW w:w="707" w:type="pct"/>
            <w:vMerge w:val="restart"/>
            <w:tcBorders>
              <w:top w:val="single" w:sz="4" w:space="0" w:color="auto"/>
            </w:tcBorders>
          </w:tcPr>
          <w:p w14:paraId="14659488" w14:textId="77777777" w:rsidR="008C3862" w:rsidRPr="00256197" w:rsidRDefault="008C3862" w:rsidP="008C3862">
            <w:pPr>
              <w:spacing w:line="240" w:lineRule="auto"/>
              <w:rPr>
                <w:rFonts w:eastAsia="Times New Roman" w:cs="Times New Roman"/>
                <w:color w:val="000000"/>
                <w:sz w:val="20"/>
                <w:szCs w:val="20"/>
                <w:lang w:eastAsia="en-ZW"/>
                <w:rPrChange w:id="2653"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654" w:author="Urfels, Anton (IRRI)" w:date="2023-10-06T20:02:00Z">
                  <w:rPr>
                    <w:rFonts w:ascii="Gill Sans MT" w:eastAsia="Times New Roman" w:hAnsi="Gill Sans MT" w:cs="Calibri"/>
                    <w:color w:val="000000"/>
                    <w:sz w:val="20"/>
                    <w:szCs w:val="20"/>
                    <w:lang w:eastAsia="en-ZW"/>
                  </w:rPr>
                </w:rPrChange>
              </w:rPr>
              <w:t>Lower bound</w:t>
            </w:r>
          </w:p>
        </w:tc>
        <w:tc>
          <w:tcPr>
            <w:tcW w:w="963" w:type="pct"/>
            <w:tcBorders>
              <w:top w:val="single" w:sz="4" w:space="0" w:color="auto"/>
            </w:tcBorders>
            <w:noWrap/>
            <w:hideMark/>
          </w:tcPr>
          <w:p w14:paraId="17FFCF72" w14:textId="77777777" w:rsidR="008C3862" w:rsidRPr="00256197" w:rsidRDefault="008C3862" w:rsidP="008C3862">
            <w:pPr>
              <w:spacing w:line="240" w:lineRule="auto"/>
              <w:rPr>
                <w:rFonts w:eastAsia="Times New Roman" w:cs="Times New Roman"/>
                <w:color w:val="000000"/>
                <w:sz w:val="20"/>
                <w:szCs w:val="20"/>
                <w:lang w:eastAsia="en-ZW"/>
                <w:rPrChange w:id="2655"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656" w:author="Urfels, Anton (IRRI)" w:date="2023-10-06T20:02:00Z">
                  <w:rPr>
                    <w:rFonts w:ascii="Gill Sans MT" w:eastAsia="Times New Roman" w:hAnsi="Gill Sans MT" w:cs="Calibri"/>
                    <w:color w:val="000000"/>
                    <w:sz w:val="20"/>
                    <w:szCs w:val="20"/>
                    <w:lang w:eastAsia="en-ZW"/>
                  </w:rPr>
                </w:rPrChange>
              </w:rPr>
              <w:t>Mean</w:t>
            </w:r>
          </w:p>
        </w:tc>
        <w:tc>
          <w:tcPr>
            <w:tcW w:w="555" w:type="pct"/>
            <w:tcBorders>
              <w:top w:val="single" w:sz="4" w:space="0" w:color="auto"/>
            </w:tcBorders>
            <w:noWrap/>
            <w:vAlign w:val="bottom"/>
          </w:tcPr>
          <w:p w14:paraId="4BC5F811" w14:textId="31757D08" w:rsidR="008C3862" w:rsidRPr="00256197" w:rsidRDefault="008C3862" w:rsidP="008C3862">
            <w:pPr>
              <w:spacing w:line="240" w:lineRule="auto"/>
              <w:jc w:val="right"/>
              <w:rPr>
                <w:rFonts w:cs="Times New Roman"/>
                <w:color w:val="000000"/>
                <w:sz w:val="20"/>
                <w:szCs w:val="20"/>
                <w:rPrChange w:id="2657"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658" w:author="Urfels, Anton (IRRI)" w:date="2023-10-06T20:02:00Z">
                  <w:rPr>
                    <w:rFonts w:ascii="Calibri" w:hAnsi="Calibri" w:cs="Calibri"/>
                    <w:color w:val="000000"/>
                    <w:sz w:val="20"/>
                    <w:szCs w:val="20"/>
                  </w:rPr>
                </w:rPrChange>
              </w:rPr>
              <w:t>-1.94</w:t>
            </w:r>
          </w:p>
        </w:tc>
        <w:tc>
          <w:tcPr>
            <w:tcW w:w="555" w:type="pct"/>
            <w:tcBorders>
              <w:top w:val="single" w:sz="4" w:space="0" w:color="auto"/>
            </w:tcBorders>
            <w:noWrap/>
            <w:vAlign w:val="bottom"/>
          </w:tcPr>
          <w:p w14:paraId="04CA9219" w14:textId="034A73A7" w:rsidR="008C3862" w:rsidRPr="00256197" w:rsidRDefault="008C3862" w:rsidP="008C3862">
            <w:pPr>
              <w:spacing w:line="240" w:lineRule="auto"/>
              <w:jc w:val="right"/>
              <w:rPr>
                <w:rFonts w:cs="Times New Roman"/>
                <w:color w:val="000000"/>
                <w:sz w:val="20"/>
                <w:szCs w:val="20"/>
                <w:rPrChange w:id="2659"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660" w:author="Urfels, Anton (IRRI)" w:date="2023-10-06T20:02:00Z">
                  <w:rPr>
                    <w:rFonts w:ascii="Calibri" w:hAnsi="Calibri" w:cs="Calibri"/>
                    <w:color w:val="000000"/>
                    <w:sz w:val="20"/>
                    <w:szCs w:val="20"/>
                  </w:rPr>
                </w:rPrChange>
              </w:rPr>
              <w:t>0.49</w:t>
            </w:r>
          </w:p>
        </w:tc>
        <w:tc>
          <w:tcPr>
            <w:tcW w:w="555" w:type="pct"/>
            <w:tcBorders>
              <w:top w:val="single" w:sz="4" w:space="0" w:color="auto"/>
            </w:tcBorders>
            <w:noWrap/>
            <w:vAlign w:val="bottom"/>
          </w:tcPr>
          <w:p w14:paraId="6A538E77" w14:textId="5A4375AE" w:rsidR="008C3862" w:rsidRPr="00256197" w:rsidRDefault="008C3862" w:rsidP="008C3862">
            <w:pPr>
              <w:spacing w:line="240" w:lineRule="auto"/>
              <w:jc w:val="right"/>
              <w:rPr>
                <w:rFonts w:cs="Times New Roman"/>
                <w:color w:val="000000"/>
                <w:sz w:val="20"/>
                <w:szCs w:val="20"/>
                <w:rPrChange w:id="2661"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662" w:author="Urfels, Anton (IRRI)" w:date="2023-10-06T20:02:00Z">
                  <w:rPr>
                    <w:rFonts w:ascii="Calibri" w:hAnsi="Calibri" w:cs="Calibri"/>
                    <w:color w:val="000000"/>
                    <w:sz w:val="20"/>
                    <w:szCs w:val="20"/>
                  </w:rPr>
                </w:rPrChange>
              </w:rPr>
              <w:t>-0.37</w:t>
            </w:r>
          </w:p>
        </w:tc>
        <w:tc>
          <w:tcPr>
            <w:tcW w:w="555" w:type="pct"/>
            <w:tcBorders>
              <w:top w:val="single" w:sz="4" w:space="0" w:color="auto"/>
            </w:tcBorders>
            <w:noWrap/>
            <w:vAlign w:val="bottom"/>
          </w:tcPr>
          <w:p w14:paraId="228D4CB7" w14:textId="69066DE6" w:rsidR="008C3862" w:rsidRPr="00256197" w:rsidRDefault="008C3862" w:rsidP="008C3862">
            <w:pPr>
              <w:spacing w:line="240" w:lineRule="auto"/>
              <w:jc w:val="right"/>
              <w:rPr>
                <w:rFonts w:cs="Times New Roman"/>
                <w:color w:val="000000"/>
                <w:sz w:val="20"/>
                <w:szCs w:val="20"/>
                <w:rPrChange w:id="2663"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664" w:author="Urfels, Anton (IRRI)" w:date="2023-10-06T20:02:00Z">
                  <w:rPr>
                    <w:rFonts w:ascii="Calibri" w:hAnsi="Calibri" w:cs="Calibri"/>
                    <w:color w:val="000000"/>
                    <w:sz w:val="20"/>
                    <w:szCs w:val="20"/>
                  </w:rPr>
                </w:rPrChange>
              </w:rPr>
              <w:t>-1.69</w:t>
            </w:r>
          </w:p>
        </w:tc>
        <w:tc>
          <w:tcPr>
            <w:tcW w:w="555" w:type="pct"/>
            <w:tcBorders>
              <w:top w:val="single" w:sz="4" w:space="0" w:color="auto"/>
            </w:tcBorders>
            <w:noWrap/>
            <w:vAlign w:val="bottom"/>
          </w:tcPr>
          <w:p w14:paraId="21C4C806" w14:textId="36B311A8" w:rsidR="008C3862" w:rsidRPr="00256197" w:rsidRDefault="008C3862" w:rsidP="008C3862">
            <w:pPr>
              <w:spacing w:line="240" w:lineRule="auto"/>
              <w:jc w:val="right"/>
              <w:rPr>
                <w:rFonts w:cs="Times New Roman"/>
                <w:color w:val="000000"/>
                <w:sz w:val="20"/>
                <w:szCs w:val="20"/>
                <w:rPrChange w:id="2665"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666" w:author="Urfels, Anton (IRRI)" w:date="2023-10-06T20:02:00Z">
                  <w:rPr>
                    <w:rFonts w:ascii="Calibri" w:hAnsi="Calibri" w:cs="Calibri"/>
                    <w:color w:val="000000"/>
                    <w:sz w:val="20"/>
                    <w:szCs w:val="20"/>
                  </w:rPr>
                </w:rPrChange>
              </w:rPr>
              <w:t>-0.37</w:t>
            </w:r>
          </w:p>
        </w:tc>
        <w:tc>
          <w:tcPr>
            <w:tcW w:w="555" w:type="pct"/>
            <w:tcBorders>
              <w:top w:val="single" w:sz="4" w:space="0" w:color="auto"/>
            </w:tcBorders>
            <w:noWrap/>
            <w:vAlign w:val="bottom"/>
          </w:tcPr>
          <w:p w14:paraId="153A42DB" w14:textId="0EB9329A" w:rsidR="008C3862" w:rsidRPr="00256197" w:rsidRDefault="008C3862" w:rsidP="008C3862">
            <w:pPr>
              <w:spacing w:line="240" w:lineRule="auto"/>
              <w:jc w:val="right"/>
              <w:rPr>
                <w:rFonts w:cs="Times New Roman"/>
                <w:color w:val="000000"/>
                <w:sz w:val="20"/>
                <w:szCs w:val="20"/>
                <w:rPrChange w:id="2667"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668" w:author="Urfels, Anton (IRRI)" w:date="2023-10-06T20:02:00Z">
                  <w:rPr>
                    <w:rFonts w:ascii="Calibri" w:hAnsi="Calibri" w:cs="Calibri"/>
                    <w:color w:val="000000"/>
                    <w:sz w:val="20"/>
                    <w:szCs w:val="20"/>
                  </w:rPr>
                </w:rPrChange>
              </w:rPr>
              <w:t>-1.62</w:t>
            </w:r>
          </w:p>
        </w:tc>
      </w:tr>
      <w:tr w:rsidR="008C3862" w:rsidRPr="00256197" w14:paraId="2FDFEDC4" w14:textId="77777777" w:rsidTr="00DB11CB">
        <w:trPr>
          <w:trHeight w:val="288"/>
          <w:jc w:val="center"/>
        </w:trPr>
        <w:tc>
          <w:tcPr>
            <w:tcW w:w="707" w:type="pct"/>
            <w:vMerge/>
          </w:tcPr>
          <w:p w14:paraId="2BC9C008" w14:textId="77777777" w:rsidR="008C3862" w:rsidRPr="00256197" w:rsidRDefault="008C3862" w:rsidP="008C3862">
            <w:pPr>
              <w:spacing w:line="240" w:lineRule="auto"/>
              <w:rPr>
                <w:rFonts w:eastAsia="Times New Roman" w:cs="Times New Roman"/>
                <w:color w:val="000000"/>
                <w:sz w:val="20"/>
                <w:szCs w:val="20"/>
                <w:lang w:eastAsia="en-ZW"/>
                <w:rPrChange w:id="2669"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75D8C733" w14:textId="77777777" w:rsidR="008C3862" w:rsidRPr="00256197" w:rsidRDefault="008C3862" w:rsidP="008C3862">
            <w:pPr>
              <w:spacing w:line="240" w:lineRule="auto"/>
              <w:rPr>
                <w:rFonts w:eastAsia="Times New Roman" w:cs="Times New Roman"/>
                <w:color w:val="000000"/>
                <w:sz w:val="20"/>
                <w:szCs w:val="20"/>
                <w:lang w:eastAsia="en-ZW"/>
                <w:rPrChange w:id="2670" w:author="Urfels, Anton (IRRI)" w:date="2023-10-06T20:02:00Z">
                  <w:rPr>
                    <w:rFonts w:ascii="Gill Sans MT" w:eastAsia="Times New Roman" w:hAnsi="Gill Sans MT" w:cs="Calibri"/>
                    <w:color w:val="000000"/>
                    <w:sz w:val="20"/>
                    <w:szCs w:val="20"/>
                    <w:lang w:eastAsia="en-ZW"/>
                  </w:rPr>
                </w:rPrChange>
              </w:rPr>
            </w:pPr>
            <w:proofErr w:type="spellStart"/>
            <w:r w:rsidRPr="00256197">
              <w:rPr>
                <w:rFonts w:eastAsia="Times New Roman" w:cs="Times New Roman"/>
                <w:color w:val="000000"/>
                <w:sz w:val="20"/>
                <w:szCs w:val="20"/>
                <w:lang w:eastAsia="en-ZW"/>
                <w:rPrChange w:id="2671" w:author="Urfels, Anton (IRRI)" w:date="2023-10-06T20:02:00Z">
                  <w:rPr>
                    <w:rFonts w:ascii="Gill Sans MT" w:eastAsia="Times New Roman" w:hAnsi="Gill Sans MT" w:cs="Calibri"/>
                    <w:color w:val="000000"/>
                    <w:sz w:val="20"/>
                    <w:szCs w:val="20"/>
                    <w:lang w:eastAsia="en-ZW"/>
                  </w:rPr>
                </w:rPrChange>
              </w:rPr>
              <w:t>Std.Dev</w:t>
            </w:r>
            <w:proofErr w:type="spellEnd"/>
          </w:p>
        </w:tc>
        <w:tc>
          <w:tcPr>
            <w:tcW w:w="555" w:type="pct"/>
            <w:noWrap/>
            <w:vAlign w:val="bottom"/>
          </w:tcPr>
          <w:p w14:paraId="185ED6A2" w14:textId="71D6E5E1" w:rsidR="008C3862" w:rsidRPr="00256197" w:rsidRDefault="008C3862" w:rsidP="008C3862">
            <w:pPr>
              <w:spacing w:line="240" w:lineRule="auto"/>
              <w:jc w:val="right"/>
              <w:rPr>
                <w:rFonts w:cs="Times New Roman"/>
                <w:color w:val="000000"/>
                <w:sz w:val="20"/>
                <w:szCs w:val="20"/>
                <w:rPrChange w:id="2672"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673" w:author="Urfels, Anton (IRRI)" w:date="2023-10-06T20:02:00Z">
                  <w:rPr>
                    <w:rFonts w:ascii="Calibri" w:hAnsi="Calibri" w:cs="Calibri"/>
                    <w:color w:val="000000"/>
                    <w:sz w:val="20"/>
                    <w:szCs w:val="20"/>
                  </w:rPr>
                </w:rPrChange>
              </w:rPr>
              <w:t>1.45</w:t>
            </w:r>
          </w:p>
        </w:tc>
        <w:tc>
          <w:tcPr>
            <w:tcW w:w="555" w:type="pct"/>
            <w:noWrap/>
            <w:vAlign w:val="bottom"/>
          </w:tcPr>
          <w:p w14:paraId="095CB5EF" w14:textId="5C3DE1D2" w:rsidR="008C3862" w:rsidRPr="00256197" w:rsidRDefault="008C3862" w:rsidP="008C3862">
            <w:pPr>
              <w:spacing w:line="240" w:lineRule="auto"/>
              <w:jc w:val="right"/>
              <w:rPr>
                <w:rFonts w:cs="Times New Roman"/>
                <w:color w:val="000000"/>
                <w:sz w:val="20"/>
                <w:szCs w:val="20"/>
                <w:rPrChange w:id="2674"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675" w:author="Urfels, Anton (IRRI)" w:date="2023-10-06T20:02:00Z">
                  <w:rPr>
                    <w:rFonts w:ascii="Calibri" w:hAnsi="Calibri" w:cs="Calibri"/>
                    <w:color w:val="000000"/>
                    <w:sz w:val="20"/>
                    <w:szCs w:val="20"/>
                  </w:rPr>
                </w:rPrChange>
              </w:rPr>
              <w:t>0.37</w:t>
            </w:r>
          </w:p>
        </w:tc>
        <w:tc>
          <w:tcPr>
            <w:tcW w:w="555" w:type="pct"/>
            <w:noWrap/>
            <w:vAlign w:val="bottom"/>
          </w:tcPr>
          <w:p w14:paraId="44BC4453" w14:textId="4D0D2382" w:rsidR="008C3862" w:rsidRPr="00256197" w:rsidRDefault="008C3862" w:rsidP="008C3862">
            <w:pPr>
              <w:spacing w:line="240" w:lineRule="auto"/>
              <w:jc w:val="right"/>
              <w:rPr>
                <w:rFonts w:cs="Times New Roman"/>
                <w:color w:val="000000"/>
                <w:sz w:val="20"/>
                <w:szCs w:val="20"/>
                <w:rPrChange w:id="2676"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677" w:author="Urfels, Anton (IRRI)" w:date="2023-10-06T20:02:00Z">
                  <w:rPr>
                    <w:rFonts w:ascii="Calibri" w:hAnsi="Calibri" w:cs="Calibri"/>
                    <w:color w:val="000000"/>
                    <w:sz w:val="20"/>
                    <w:szCs w:val="20"/>
                  </w:rPr>
                </w:rPrChange>
              </w:rPr>
              <w:t>0.83</w:t>
            </w:r>
          </w:p>
        </w:tc>
        <w:tc>
          <w:tcPr>
            <w:tcW w:w="555" w:type="pct"/>
            <w:noWrap/>
            <w:vAlign w:val="bottom"/>
          </w:tcPr>
          <w:p w14:paraId="05960E54" w14:textId="0C18137D" w:rsidR="008C3862" w:rsidRPr="00256197" w:rsidRDefault="008C3862" w:rsidP="008C3862">
            <w:pPr>
              <w:spacing w:line="240" w:lineRule="auto"/>
              <w:jc w:val="right"/>
              <w:rPr>
                <w:rFonts w:cs="Times New Roman"/>
                <w:color w:val="000000"/>
                <w:sz w:val="20"/>
                <w:szCs w:val="20"/>
                <w:rPrChange w:id="2678"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679" w:author="Urfels, Anton (IRRI)" w:date="2023-10-06T20:02:00Z">
                  <w:rPr>
                    <w:rFonts w:ascii="Calibri" w:hAnsi="Calibri" w:cs="Calibri"/>
                    <w:color w:val="000000"/>
                    <w:sz w:val="20"/>
                    <w:szCs w:val="20"/>
                  </w:rPr>
                </w:rPrChange>
              </w:rPr>
              <w:t>1.45</w:t>
            </w:r>
          </w:p>
        </w:tc>
        <w:tc>
          <w:tcPr>
            <w:tcW w:w="555" w:type="pct"/>
            <w:noWrap/>
            <w:vAlign w:val="bottom"/>
          </w:tcPr>
          <w:p w14:paraId="68B06EC0" w14:textId="12B04D0C" w:rsidR="008C3862" w:rsidRPr="00256197" w:rsidRDefault="008C3862" w:rsidP="008C3862">
            <w:pPr>
              <w:spacing w:line="240" w:lineRule="auto"/>
              <w:jc w:val="right"/>
              <w:rPr>
                <w:rFonts w:cs="Times New Roman"/>
                <w:color w:val="000000"/>
                <w:sz w:val="20"/>
                <w:szCs w:val="20"/>
                <w:rPrChange w:id="2680"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681" w:author="Urfels, Anton (IRRI)" w:date="2023-10-06T20:02:00Z">
                  <w:rPr>
                    <w:rFonts w:ascii="Calibri" w:hAnsi="Calibri" w:cs="Calibri"/>
                    <w:color w:val="000000"/>
                    <w:sz w:val="20"/>
                    <w:szCs w:val="20"/>
                  </w:rPr>
                </w:rPrChange>
              </w:rPr>
              <w:t>0.79</w:t>
            </w:r>
          </w:p>
        </w:tc>
        <w:tc>
          <w:tcPr>
            <w:tcW w:w="555" w:type="pct"/>
            <w:noWrap/>
            <w:vAlign w:val="bottom"/>
          </w:tcPr>
          <w:p w14:paraId="5395AB78" w14:textId="10888666" w:rsidR="008C3862" w:rsidRPr="00256197" w:rsidRDefault="008C3862" w:rsidP="008C3862">
            <w:pPr>
              <w:spacing w:line="240" w:lineRule="auto"/>
              <w:jc w:val="right"/>
              <w:rPr>
                <w:rFonts w:cs="Times New Roman"/>
                <w:color w:val="000000"/>
                <w:sz w:val="20"/>
                <w:szCs w:val="20"/>
                <w:rPrChange w:id="2682"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683" w:author="Urfels, Anton (IRRI)" w:date="2023-10-06T20:02:00Z">
                  <w:rPr>
                    <w:rFonts w:ascii="Calibri" w:hAnsi="Calibri" w:cs="Calibri"/>
                    <w:color w:val="000000"/>
                    <w:sz w:val="20"/>
                    <w:szCs w:val="20"/>
                  </w:rPr>
                </w:rPrChange>
              </w:rPr>
              <w:t>1.47</w:t>
            </w:r>
          </w:p>
        </w:tc>
      </w:tr>
      <w:tr w:rsidR="008C3862" w:rsidRPr="00256197" w14:paraId="639BC378" w14:textId="77777777" w:rsidTr="00DB11CB">
        <w:trPr>
          <w:trHeight w:val="288"/>
          <w:jc w:val="center"/>
        </w:trPr>
        <w:tc>
          <w:tcPr>
            <w:tcW w:w="707" w:type="pct"/>
            <w:vMerge/>
          </w:tcPr>
          <w:p w14:paraId="3CB14382" w14:textId="77777777" w:rsidR="008C3862" w:rsidRPr="00256197" w:rsidRDefault="008C3862" w:rsidP="008C3862">
            <w:pPr>
              <w:spacing w:line="240" w:lineRule="auto"/>
              <w:rPr>
                <w:rFonts w:eastAsia="Times New Roman" w:cs="Times New Roman"/>
                <w:color w:val="000000"/>
                <w:sz w:val="20"/>
                <w:szCs w:val="20"/>
                <w:lang w:eastAsia="en-ZW"/>
                <w:rPrChange w:id="2684"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77779AC1" w14:textId="77777777" w:rsidR="008C3862" w:rsidRPr="00256197" w:rsidRDefault="008C3862" w:rsidP="008C3862">
            <w:pPr>
              <w:spacing w:line="240" w:lineRule="auto"/>
              <w:rPr>
                <w:rFonts w:eastAsia="Times New Roman" w:cs="Times New Roman"/>
                <w:color w:val="000000"/>
                <w:sz w:val="20"/>
                <w:szCs w:val="20"/>
                <w:lang w:eastAsia="en-ZW"/>
                <w:rPrChange w:id="2685"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686" w:author="Urfels, Anton (IRRI)" w:date="2023-10-06T20:02:00Z">
                  <w:rPr>
                    <w:rFonts w:ascii="Gill Sans MT" w:eastAsia="Times New Roman" w:hAnsi="Gill Sans MT" w:cs="Calibri"/>
                    <w:color w:val="000000"/>
                    <w:sz w:val="20"/>
                    <w:szCs w:val="20"/>
                    <w:lang w:eastAsia="en-ZW"/>
                  </w:rPr>
                </w:rPrChange>
              </w:rPr>
              <w:t>Min</w:t>
            </w:r>
          </w:p>
        </w:tc>
        <w:tc>
          <w:tcPr>
            <w:tcW w:w="555" w:type="pct"/>
            <w:noWrap/>
            <w:vAlign w:val="bottom"/>
          </w:tcPr>
          <w:p w14:paraId="4278D7B9" w14:textId="6098C401" w:rsidR="008C3862" w:rsidRPr="00256197" w:rsidRDefault="008C3862" w:rsidP="008C3862">
            <w:pPr>
              <w:spacing w:line="240" w:lineRule="auto"/>
              <w:jc w:val="right"/>
              <w:rPr>
                <w:rFonts w:cs="Times New Roman"/>
                <w:color w:val="000000"/>
                <w:sz w:val="20"/>
                <w:szCs w:val="20"/>
                <w:rPrChange w:id="2687"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688" w:author="Urfels, Anton (IRRI)" w:date="2023-10-06T20:02:00Z">
                  <w:rPr>
                    <w:rFonts w:ascii="Calibri" w:hAnsi="Calibri" w:cs="Calibri"/>
                    <w:color w:val="000000"/>
                    <w:sz w:val="20"/>
                    <w:szCs w:val="20"/>
                  </w:rPr>
                </w:rPrChange>
              </w:rPr>
              <w:t>-7.00</w:t>
            </w:r>
          </w:p>
        </w:tc>
        <w:tc>
          <w:tcPr>
            <w:tcW w:w="555" w:type="pct"/>
            <w:noWrap/>
            <w:vAlign w:val="bottom"/>
          </w:tcPr>
          <w:p w14:paraId="30F8A68E" w14:textId="5FA4491B" w:rsidR="008C3862" w:rsidRPr="00256197" w:rsidRDefault="008C3862" w:rsidP="008C3862">
            <w:pPr>
              <w:spacing w:line="240" w:lineRule="auto"/>
              <w:jc w:val="right"/>
              <w:rPr>
                <w:rFonts w:cs="Times New Roman"/>
                <w:color w:val="000000"/>
                <w:sz w:val="20"/>
                <w:szCs w:val="20"/>
                <w:rPrChange w:id="2689"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690" w:author="Urfels, Anton (IRRI)" w:date="2023-10-06T20:02:00Z">
                  <w:rPr>
                    <w:rFonts w:ascii="Calibri" w:hAnsi="Calibri" w:cs="Calibri"/>
                    <w:color w:val="000000"/>
                    <w:sz w:val="20"/>
                    <w:szCs w:val="20"/>
                  </w:rPr>
                </w:rPrChange>
              </w:rPr>
              <w:t>-0.55</w:t>
            </w:r>
          </w:p>
        </w:tc>
        <w:tc>
          <w:tcPr>
            <w:tcW w:w="555" w:type="pct"/>
            <w:noWrap/>
            <w:vAlign w:val="bottom"/>
          </w:tcPr>
          <w:p w14:paraId="4E1A60F7" w14:textId="3C957C7B" w:rsidR="008C3862" w:rsidRPr="00256197" w:rsidRDefault="008C3862" w:rsidP="008C3862">
            <w:pPr>
              <w:spacing w:line="240" w:lineRule="auto"/>
              <w:jc w:val="right"/>
              <w:rPr>
                <w:rFonts w:cs="Times New Roman"/>
                <w:color w:val="000000"/>
                <w:sz w:val="20"/>
                <w:szCs w:val="20"/>
                <w:rPrChange w:id="2691"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692" w:author="Urfels, Anton (IRRI)" w:date="2023-10-06T20:02:00Z">
                  <w:rPr>
                    <w:rFonts w:ascii="Calibri" w:hAnsi="Calibri" w:cs="Calibri"/>
                    <w:color w:val="000000"/>
                    <w:sz w:val="20"/>
                    <w:szCs w:val="20"/>
                  </w:rPr>
                </w:rPrChange>
              </w:rPr>
              <w:t>-2.29</w:t>
            </w:r>
          </w:p>
        </w:tc>
        <w:tc>
          <w:tcPr>
            <w:tcW w:w="555" w:type="pct"/>
            <w:noWrap/>
            <w:vAlign w:val="bottom"/>
          </w:tcPr>
          <w:p w14:paraId="6506B33A" w14:textId="4DD55532" w:rsidR="008C3862" w:rsidRPr="00256197" w:rsidRDefault="008C3862" w:rsidP="008C3862">
            <w:pPr>
              <w:spacing w:line="240" w:lineRule="auto"/>
              <w:jc w:val="right"/>
              <w:rPr>
                <w:rFonts w:cs="Times New Roman"/>
                <w:color w:val="000000"/>
                <w:sz w:val="20"/>
                <w:szCs w:val="20"/>
                <w:rPrChange w:id="2693"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694" w:author="Urfels, Anton (IRRI)" w:date="2023-10-06T20:02:00Z">
                  <w:rPr>
                    <w:rFonts w:ascii="Calibri" w:hAnsi="Calibri" w:cs="Calibri"/>
                    <w:color w:val="000000"/>
                    <w:sz w:val="20"/>
                    <w:szCs w:val="20"/>
                  </w:rPr>
                </w:rPrChange>
              </w:rPr>
              <w:t>-6.67</w:t>
            </w:r>
          </w:p>
        </w:tc>
        <w:tc>
          <w:tcPr>
            <w:tcW w:w="555" w:type="pct"/>
            <w:noWrap/>
            <w:vAlign w:val="bottom"/>
          </w:tcPr>
          <w:p w14:paraId="4D16AD8F" w14:textId="0C324931" w:rsidR="008C3862" w:rsidRPr="00256197" w:rsidRDefault="008C3862" w:rsidP="008C3862">
            <w:pPr>
              <w:spacing w:line="240" w:lineRule="auto"/>
              <w:jc w:val="right"/>
              <w:rPr>
                <w:rFonts w:cs="Times New Roman"/>
                <w:color w:val="000000"/>
                <w:sz w:val="20"/>
                <w:szCs w:val="20"/>
                <w:rPrChange w:id="2695"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696" w:author="Urfels, Anton (IRRI)" w:date="2023-10-06T20:02:00Z">
                  <w:rPr>
                    <w:rFonts w:ascii="Calibri" w:hAnsi="Calibri" w:cs="Calibri"/>
                    <w:color w:val="000000"/>
                    <w:sz w:val="20"/>
                    <w:szCs w:val="20"/>
                  </w:rPr>
                </w:rPrChange>
              </w:rPr>
              <w:t>-2.29</w:t>
            </w:r>
          </w:p>
        </w:tc>
        <w:tc>
          <w:tcPr>
            <w:tcW w:w="555" w:type="pct"/>
            <w:noWrap/>
            <w:vAlign w:val="bottom"/>
          </w:tcPr>
          <w:p w14:paraId="7A0D1998" w14:textId="002E911B" w:rsidR="008C3862" w:rsidRPr="00256197" w:rsidRDefault="008C3862" w:rsidP="008C3862">
            <w:pPr>
              <w:spacing w:line="240" w:lineRule="auto"/>
              <w:jc w:val="right"/>
              <w:rPr>
                <w:rFonts w:cs="Times New Roman"/>
                <w:color w:val="000000"/>
                <w:sz w:val="20"/>
                <w:szCs w:val="20"/>
                <w:rPrChange w:id="2697"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698" w:author="Urfels, Anton (IRRI)" w:date="2023-10-06T20:02:00Z">
                  <w:rPr>
                    <w:rFonts w:ascii="Calibri" w:hAnsi="Calibri" w:cs="Calibri"/>
                    <w:color w:val="000000"/>
                    <w:sz w:val="20"/>
                    <w:szCs w:val="20"/>
                  </w:rPr>
                </w:rPrChange>
              </w:rPr>
              <w:t>-6.67</w:t>
            </w:r>
          </w:p>
        </w:tc>
      </w:tr>
      <w:tr w:rsidR="008C3862" w:rsidRPr="00256197" w14:paraId="40DA36F9" w14:textId="77777777" w:rsidTr="00DB11CB">
        <w:trPr>
          <w:trHeight w:val="288"/>
          <w:jc w:val="center"/>
        </w:trPr>
        <w:tc>
          <w:tcPr>
            <w:tcW w:w="707" w:type="pct"/>
            <w:vMerge/>
          </w:tcPr>
          <w:p w14:paraId="69A6B81F" w14:textId="77777777" w:rsidR="008C3862" w:rsidRPr="00256197" w:rsidRDefault="008C3862" w:rsidP="008C3862">
            <w:pPr>
              <w:spacing w:line="240" w:lineRule="auto"/>
              <w:rPr>
                <w:rFonts w:eastAsia="Times New Roman" w:cs="Times New Roman"/>
                <w:color w:val="000000"/>
                <w:sz w:val="20"/>
                <w:szCs w:val="20"/>
                <w:lang w:eastAsia="en-ZW"/>
                <w:rPrChange w:id="2699"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3BF25BD2" w14:textId="77777777" w:rsidR="008C3862" w:rsidRPr="00256197" w:rsidRDefault="008C3862" w:rsidP="008C3862">
            <w:pPr>
              <w:spacing w:line="240" w:lineRule="auto"/>
              <w:rPr>
                <w:rFonts w:eastAsia="Times New Roman" w:cs="Times New Roman"/>
                <w:color w:val="000000"/>
                <w:sz w:val="20"/>
                <w:szCs w:val="20"/>
                <w:lang w:eastAsia="en-ZW"/>
                <w:rPrChange w:id="2700"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701" w:author="Urfels, Anton (IRRI)" w:date="2023-10-06T20:02:00Z">
                  <w:rPr>
                    <w:rFonts w:ascii="Gill Sans MT" w:eastAsia="Times New Roman" w:hAnsi="Gill Sans MT" w:cs="Calibri"/>
                    <w:color w:val="000000"/>
                    <w:sz w:val="20"/>
                    <w:szCs w:val="20"/>
                    <w:lang w:eastAsia="en-ZW"/>
                  </w:rPr>
                </w:rPrChange>
              </w:rPr>
              <w:t>10</w:t>
            </w:r>
            <w:r w:rsidRPr="00FE6323">
              <w:rPr>
                <w:rFonts w:eastAsia="Times New Roman" w:cs="Times New Roman"/>
                <w:color w:val="000000"/>
                <w:sz w:val="20"/>
                <w:szCs w:val="20"/>
                <w:vertAlign w:val="superscript"/>
                <w:lang w:eastAsia="en-ZW"/>
                <w:rPrChange w:id="2702" w:author="MKONDIWA, Maxwell (CIMMYT-India)" w:date="2023-10-08T10:54:00Z">
                  <w:rPr>
                    <w:rFonts w:ascii="Gill Sans MT" w:eastAsia="Times New Roman" w:hAnsi="Gill Sans MT" w:cs="Calibri"/>
                    <w:color w:val="000000"/>
                    <w:sz w:val="20"/>
                    <w:szCs w:val="20"/>
                    <w:lang w:eastAsia="en-ZW"/>
                  </w:rPr>
                </w:rPrChange>
              </w:rPr>
              <w:t>th</w:t>
            </w:r>
            <w:r w:rsidRPr="00256197">
              <w:rPr>
                <w:rFonts w:eastAsia="Times New Roman" w:cs="Times New Roman"/>
                <w:color w:val="000000"/>
                <w:sz w:val="20"/>
                <w:szCs w:val="20"/>
                <w:lang w:eastAsia="en-ZW"/>
                <w:rPrChange w:id="2703" w:author="Urfels, Anton (IRRI)" w:date="2023-10-06T20:02:00Z">
                  <w:rPr>
                    <w:rFonts w:ascii="Gill Sans MT" w:eastAsia="Times New Roman" w:hAnsi="Gill Sans MT" w:cs="Calibri"/>
                    <w:color w:val="000000"/>
                    <w:sz w:val="20"/>
                    <w:szCs w:val="20"/>
                    <w:lang w:eastAsia="en-ZW"/>
                  </w:rPr>
                </w:rPrChange>
              </w:rPr>
              <w:t xml:space="preserve"> percentile</w:t>
            </w:r>
          </w:p>
        </w:tc>
        <w:tc>
          <w:tcPr>
            <w:tcW w:w="555" w:type="pct"/>
            <w:noWrap/>
            <w:vAlign w:val="bottom"/>
          </w:tcPr>
          <w:p w14:paraId="5BB969F8" w14:textId="1581640C" w:rsidR="008C3862" w:rsidRPr="00256197" w:rsidRDefault="008C3862" w:rsidP="008C3862">
            <w:pPr>
              <w:spacing w:line="240" w:lineRule="auto"/>
              <w:jc w:val="right"/>
              <w:rPr>
                <w:rFonts w:cs="Times New Roman"/>
                <w:color w:val="000000"/>
                <w:sz w:val="20"/>
                <w:szCs w:val="20"/>
                <w:rPrChange w:id="2704"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705" w:author="Urfels, Anton (IRRI)" w:date="2023-10-06T20:02:00Z">
                  <w:rPr>
                    <w:rFonts w:ascii="Calibri" w:hAnsi="Calibri" w:cs="Calibri"/>
                    <w:color w:val="000000"/>
                    <w:sz w:val="20"/>
                    <w:szCs w:val="20"/>
                  </w:rPr>
                </w:rPrChange>
              </w:rPr>
              <w:t>-3.88</w:t>
            </w:r>
          </w:p>
        </w:tc>
        <w:tc>
          <w:tcPr>
            <w:tcW w:w="555" w:type="pct"/>
            <w:noWrap/>
            <w:vAlign w:val="bottom"/>
          </w:tcPr>
          <w:p w14:paraId="73233166" w14:textId="1FE7CC6C" w:rsidR="008C3862" w:rsidRPr="00256197" w:rsidRDefault="008C3862" w:rsidP="008C3862">
            <w:pPr>
              <w:spacing w:line="240" w:lineRule="auto"/>
              <w:jc w:val="right"/>
              <w:rPr>
                <w:rFonts w:cs="Times New Roman"/>
                <w:color w:val="000000"/>
                <w:sz w:val="20"/>
                <w:szCs w:val="20"/>
                <w:rPrChange w:id="2706"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707" w:author="Urfels, Anton (IRRI)" w:date="2023-10-06T20:02:00Z">
                  <w:rPr>
                    <w:rFonts w:ascii="Calibri" w:hAnsi="Calibri" w:cs="Calibri"/>
                    <w:color w:val="000000"/>
                    <w:sz w:val="20"/>
                    <w:szCs w:val="20"/>
                  </w:rPr>
                </w:rPrChange>
              </w:rPr>
              <w:t>-0.02</w:t>
            </w:r>
          </w:p>
        </w:tc>
        <w:tc>
          <w:tcPr>
            <w:tcW w:w="555" w:type="pct"/>
            <w:noWrap/>
            <w:vAlign w:val="bottom"/>
          </w:tcPr>
          <w:p w14:paraId="282AFBE2" w14:textId="1A9A0596" w:rsidR="008C3862" w:rsidRPr="00256197" w:rsidRDefault="008C3862" w:rsidP="008C3862">
            <w:pPr>
              <w:spacing w:line="240" w:lineRule="auto"/>
              <w:jc w:val="right"/>
              <w:rPr>
                <w:rFonts w:cs="Times New Roman"/>
                <w:color w:val="000000"/>
                <w:sz w:val="20"/>
                <w:szCs w:val="20"/>
                <w:rPrChange w:id="2708"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709" w:author="Urfels, Anton (IRRI)" w:date="2023-10-06T20:02:00Z">
                  <w:rPr>
                    <w:rFonts w:ascii="Calibri" w:hAnsi="Calibri" w:cs="Calibri"/>
                    <w:color w:val="000000"/>
                    <w:sz w:val="20"/>
                    <w:szCs w:val="20"/>
                  </w:rPr>
                </w:rPrChange>
              </w:rPr>
              <w:t>-1.49</w:t>
            </w:r>
          </w:p>
        </w:tc>
        <w:tc>
          <w:tcPr>
            <w:tcW w:w="555" w:type="pct"/>
            <w:noWrap/>
            <w:vAlign w:val="bottom"/>
          </w:tcPr>
          <w:p w14:paraId="140DE140" w14:textId="21D519F2" w:rsidR="008C3862" w:rsidRPr="00256197" w:rsidRDefault="008C3862" w:rsidP="008C3862">
            <w:pPr>
              <w:spacing w:line="240" w:lineRule="auto"/>
              <w:jc w:val="right"/>
              <w:rPr>
                <w:rFonts w:cs="Times New Roman"/>
                <w:color w:val="000000"/>
                <w:sz w:val="20"/>
                <w:szCs w:val="20"/>
                <w:rPrChange w:id="2710"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711" w:author="Urfels, Anton (IRRI)" w:date="2023-10-06T20:02:00Z">
                  <w:rPr>
                    <w:rFonts w:ascii="Calibri" w:hAnsi="Calibri" w:cs="Calibri"/>
                    <w:color w:val="000000"/>
                    <w:sz w:val="20"/>
                    <w:szCs w:val="20"/>
                  </w:rPr>
                </w:rPrChange>
              </w:rPr>
              <w:t>-3.69</w:t>
            </w:r>
          </w:p>
        </w:tc>
        <w:tc>
          <w:tcPr>
            <w:tcW w:w="555" w:type="pct"/>
            <w:noWrap/>
            <w:vAlign w:val="bottom"/>
          </w:tcPr>
          <w:p w14:paraId="7387070C" w14:textId="07511336" w:rsidR="008C3862" w:rsidRPr="00256197" w:rsidRDefault="008C3862" w:rsidP="008C3862">
            <w:pPr>
              <w:spacing w:line="240" w:lineRule="auto"/>
              <w:jc w:val="right"/>
              <w:rPr>
                <w:rFonts w:cs="Times New Roman"/>
                <w:color w:val="000000"/>
                <w:sz w:val="20"/>
                <w:szCs w:val="20"/>
                <w:rPrChange w:id="2712"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713" w:author="Urfels, Anton (IRRI)" w:date="2023-10-06T20:02:00Z">
                  <w:rPr>
                    <w:rFonts w:ascii="Calibri" w:hAnsi="Calibri" w:cs="Calibri"/>
                    <w:color w:val="000000"/>
                    <w:sz w:val="20"/>
                    <w:szCs w:val="20"/>
                  </w:rPr>
                </w:rPrChange>
              </w:rPr>
              <w:t>-1.50</w:t>
            </w:r>
          </w:p>
        </w:tc>
        <w:tc>
          <w:tcPr>
            <w:tcW w:w="555" w:type="pct"/>
            <w:noWrap/>
            <w:vAlign w:val="bottom"/>
          </w:tcPr>
          <w:p w14:paraId="1E265D69" w14:textId="4C5ABE3B" w:rsidR="008C3862" w:rsidRPr="00256197" w:rsidRDefault="008C3862" w:rsidP="008C3862">
            <w:pPr>
              <w:spacing w:line="240" w:lineRule="auto"/>
              <w:jc w:val="right"/>
              <w:rPr>
                <w:rFonts w:cs="Times New Roman"/>
                <w:color w:val="000000"/>
                <w:sz w:val="20"/>
                <w:szCs w:val="20"/>
                <w:rPrChange w:id="2714"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715" w:author="Urfels, Anton (IRRI)" w:date="2023-10-06T20:02:00Z">
                  <w:rPr>
                    <w:rFonts w:ascii="Calibri" w:hAnsi="Calibri" w:cs="Calibri"/>
                    <w:color w:val="000000"/>
                    <w:sz w:val="20"/>
                    <w:szCs w:val="20"/>
                  </w:rPr>
                </w:rPrChange>
              </w:rPr>
              <w:t>-3.65</w:t>
            </w:r>
          </w:p>
        </w:tc>
      </w:tr>
      <w:tr w:rsidR="008C3862" w:rsidRPr="00256197" w14:paraId="291CA739" w14:textId="77777777" w:rsidTr="00DB11CB">
        <w:trPr>
          <w:trHeight w:val="288"/>
          <w:jc w:val="center"/>
        </w:trPr>
        <w:tc>
          <w:tcPr>
            <w:tcW w:w="707" w:type="pct"/>
            <w:vMerge/>
          </w:tcPr>
          <w:p w14:paraId="0E7BC048" w14:textId="77777777" w:rsidR="008C3862" w:rsidRPr="00256197" w:rsidRDefault="008C3862" w:rsidP="008C3862">
            <w:pPr>
              <w:spacing w:line="240" w:lineRule="auto"/>
              <w:rPr>
                <w:rFonts w:eastAsia="Times New Roman" w:cs="Times New Roman"/>
                <w:color w:val="000000"/>
                <w:sz w:val="20"/>
                <w:szCs w:val="20"/>
                <w:lang w:eastAsia="en-ZW"/>
                <w:rPrChange w:id="2716"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3C8C4B1F" w14:textId="77777777" w:rsidR="008C3862" w:rsidRPr="00256197" w:rsidRDefault="008C3862" w:rsidP="008C3862">
            <w:pPr>
              <w:spacing w:line="240" w:lineRule="auto"/>
              <w:rPr>
                <w:rFonts w:eastAsia="Times New Roman" w:cs="Times New Roman"/>
                <w:color w:val="000000"/>
                <w:sz w:val="20"/>
                <w:szCs w:val="20"/>
                <w:lang w:eastAsia="en-ZW"/>
                <w:rPrChange w:id="2717"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718" w:author="Urfels, Anton (IRRI)" w:date="2023-10-06T20:02:00Z">
                  <w:rPr>
                    <w:rFonts w:ascii="Gill Sans MT" w:eastAsia="Times New Roman" w:hAnsi="Gill Sans MT" w:cs="Calibri"/>
                    <w:color w:val="000000"/>
                    <w:sz w:val="20"/>
                    <w:szCs w:val="20"/>
                    <w:lang w:eastAsia="en-ZW"/>
                  </w:rPr>
                </w:rPrChange>
              </w:rPr>
              <w:t>25</w:t>
            </w:r>
            <w:r w:rsidRPr="00FE6323">
              <w:rPr>
                <w:rFonts w:eastAsia="Times New Roman" w:cs="Times New Roman"/>
                <w:color w:val="000000"/>
                <w:sz w:val="20"/>
                <w:szCs w:val="20"/>
                <w:vertAlign w:val="superscript"/>
                <w:lang w:eastAsia="en-ZW"/>
                <w:rPrChange w:id="2719" w:author="MKONDIWA, Maxwell (CIMMYT-India)" w:date="2023-10-08T10:54:00Z">
                  <w:rPr>
                    <w:rFonts w:ascii="Gill Sans MT" w:eastAsia="Times New Roman" w:hAnsi="Gill Sans MT" w:cs="Calibri"/>
                    <w:color w:val="000000"/>
                    <w:sz w:val="20"/>
                    <w:szCs w:val="20"/>
                    <w:lang w:eastAsia="en-ZW"/>
                  </w:rPr>
                </w:rPrChange>
              </w:rPr>
              <w:t>th</w:t>
            </w:r>
            <w:r w:rsidRPr="00256197">
              <w:rPr>
                <w:rFonts w:eastAsia="Times New Roman" w:cs="Times New Roman"/>
                <w:color w:val="000000"/>
                <w:sz w:val="20"/>
                <w:szCs w:val="20"/>
                <w:lang w:eastAsia="en-ZW"/>
                <w:rPrChange w:id="2720" w:author="Urfels, Anton (IRRI)" w:date="2023-10-06T20:02:00Z">
                  <w:rPr>
                    <w:rFonts w:ascii="Gill Sans MT" w:eastAsia="Times New Roman" w:hAnsi="Gill Sans MT" w:cs="Calibri"/>
                    <w:color w:val="000000"/>
                    <w:sz w:val="20"/>
                    <w:szCs w:val="20"/>
                    <w:lang w:eastAsia="en-ZW"/>
                  </w:rPr>
                </w:rPrChange>
              </w:rPr>
              <w:t xml:space="preserve"> percentile</w:t>
            </w:r>
          </w:p>
        </w:tc>
        <w:tc>
          <w:tcPr>
            <w:tcW w:w="555" w:type="pct"/>
            <w:noWrap/>
            <w:vAlign w:val="bottom"/>
          </w:tcPr>
          <w:p w14:paraId="6D2AAA3E" w14:textId="5040BF70" w:rsidR="008C3862" w:rsidRPr="00256197" w:rsidRDefault="008C3862" w:rsidP="008C3862">
            <w:pPr>
              <w:spacing w:line="240" w:lineRule="auto"/>
              <w:jc w:val="right"/>
              <w:rPr>
                <w:rFonts w:cs="Times New Roman"/>
                <w:color w:val="000000"/>
                <w:sz w:val="20"/>
                <w:szCs w:val="20"/>
                <w:rPrChange w:id="2721"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722" w:author="Urfels, Anton (IRRI)" w:date="2023-10-06T20:02:00Z">
                  <w:rPr>
                    <w:rFonts w:ascii="Calibri" w:hAnsi="Calibri" w:cs="Calibri"/>
                    <w:color w:val="000000"/>
                    <w:sz w:val="20"/>
                    <w:szCs w:val="20"/>
                  </w:rPr>
                </w:rPrChange>
              </w:rPr>
              <w:t>-3.15</w:t>
            </w:r>
          </w:p>
        </w:tc>
        <w:tc>
          <w:tcPr>
            <w:tcW w:w="555" w:type="pct"/>
            <w:noWrap/>
            <w:vAlign w:val="bottom"/>
          </w:tcPr>
          <w:p w14:paraId="18D1FF64" w14:textId="5EFD1C01" w:rsidR="008C3862" w:rsidRPr="00256197" w:rsidRDefault="008C3862" w:rsidP="008C3862">
            <w:pPr>
              <w:spacing w:line="240" w:lineRule="auto"/>
              <w:jc w:val="right"/>
              <w:rPr>
                <w:rFonts w:cs="Times New Roman"/>
                <w:color w:val="000000"/>
                <w:sz w:val="20"/>
                <w:szCs w:val="20"/>
                <w:rPrChange w:id="2723"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724" w:author="Urfels, Anton (IRRI)" w:date="2023-10-06T20:02:00Z">
                  <w:rPr>
                    <w:rFonts w:ascii="Calibri" w:hAnsi="Calibri" w:cs="Calibri"/>
                    <w:color w:val="000000"/>
                    <w:sz w:val="20"/>
                    <w:szCs w:val="20"/>
                  </w:rPr>
                </w:rPrChange>
              </w:rPr>
              <w:t>0.27</w:t>
            </w:r>
          </w:p>
        </w:tc>
        <w:tc>
          <w:tcPr>
            <w:tcW w:w="555" w:type="pct"/>
            <w:noWrap/>
            <w:vAlign w:val="bottom"/>
          </w:tcPr>
          <w:p w14:paraId="4B3F6456" w14:textId="2F2836EB" w:rsidR="008C3862" w:rsidRPr="00256197" w:rsidRDefault="008C3862" w:rsidP="008C3862">
            <w:pPr>
              <w:spacing w:line="240" w:lineRule="auto"/>
              <w:jc w:val="right"/>
              <w:rPr>
                <w:rFonts w:cs="Times New Roman"/>
                <w:color w:val="000000"/>
                <w:sz w:val="20"/>
                <w:szCs w:val="20"/>
                <w:rPrChange w:id="2725"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726" w:author="Urfels, Anton (IRRI)" w:date="2023-10-06T20:02:00Z">
                  <w:rPr>
                    <w:rFonts w:ascii="Calibri" w:hAnsi="Calibri" w:cs="Calibri"/>
                    <w:color w:val="000000"/>
                    <w:sz w:val="20"/>
                    <w:szCs w:val="20"/>
                  </w:rPr>
                </w:rPrChange>
              </w:rPr>
              <w:t>-0.90</w:t>
            </w:r>
          </w:p>
        </w:tc>
        <w:tc>
          <w:tcPr>
            <w:tcW w:w="555" w:type="pct"/>
            <w:noWrap/>
            <w:vAlign w:val="bottom"/>
          </w:tcPr>
          <w:p w14:paraId="59F91C3F" w14:textId="34CFA612" w:rsidR="008C3862" w:rsidRPr="00256197" w:rsidRDefault="008C3862" w:rsidP="008C3862">
            <w:pPr>
              <w:spacing w:line="240" w:lineRule="auto"/>
              <w:jc w:val="right"/>
              <w:rPr>
                <w:rFonts w:cs="Times New Roman"/>
                <w:color w:val="000000"/>
                <w:sz w:val="20"/>
                <w:szCs w:val="20"/>
                <w:rPrChange w:id="2727"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728" w:author="Urfels, Anton (IRRI)" w:date="2023-10-06T20:02:00Z">
                  <w:rPr>
                    <w:rFonts w:ascii="Calibri" w:hAnsi="Calibri" w:cs="Calibri"/>
                    <w:color w:val="000000"/>
                    <w:sz w:val="20"/>
                    <w:szCs w:val="20"/>
                  </w:rPr>
                </w:rPrChange>
              </w:rPr>
              <w:t>-2.97</w:t>
            </w:r>
          </w:p>
        </w:tc>
        <w:tc>
          <w:tcPr>
            <w:tcW w:w="555" w:type="pct"/>
            <w:noWrap/>
            <w:vAlign w:val="bottom"/>
          </w:tcPr>
          <w:p w14:paraId="44BD7108" w14:textId="1D22CC12" w:rsidR="008C3862" w:rsidRPr="00256197" w:rsidRDefault="008C3862" w:rsidP="008C3862">
            <w:pPr>
              <w:spacing w:line="240" w:lineRule="auto"/>
              <w:jc w:val="right"/>
              <w:rPr>
                <w:rFonts w:cs="Times New Roman"/>
                <w:color w:val="000000"/>
                <w:sz w:val="20"/>
                <w:szCs w:val="20"/>
                <w:rPrChange w:id="2729"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730" w:author="Urfels, Anton (IRRI)" w:date="2023-10-06T20:02:00Z">
                  <w:rPr>
                    <w:rFonts w:ascii="Calibri" w:hAnsi="Calibri" w:cs="Calibri"/>
                    <w:color w:val="000000"/>
                    <w:sz w:val="20"/>
                    <w:szCs w:val="20"/>
                  </w:rPr>
                </w:rPrChange>
              </w:rPr>
              <w:t>-1.01</w:t>
            </w:r>
          </w:p>
        </w:tc>
        <w:tc>
          <w:tcPr>
            <w:tcW w:w="555" w:type="pct"/>
            <w:noWrap/>
            <w:vAlign w:val="bottom"/>
          </w:tcPr>
          <w:p w14:paraId="32A61912" w14:textId="5AFB859C" w:rsidR="008C3862" w:rsidRPr="00256197" w:rsidRDefault="008C3862" w:rsidP="008C3862">
            <w:pPr>
              <w:spacing w:line="240" w:lineRule="auto"/>
              <w:jc w:val="right"/>
              <w:rPr>
                <w:rFonts w:cs="Times New Roman"/>
                <w:color w:val="000000"/>
                <w:sz w:val="20"/>
                <w:szCs w:val="20"/>
                <w:rPrChange w:id="2731"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732" w:author="Urfels, Anton (IRRI)" w:date="2023-10-06T20:02:00Z">
                  <w:rPr>
                    <w:rFonts w:ascii="Calibri" w:hAnsi="Calibri" w:cs="Calibri"/>
                    <w:color w:val="000000"/>
                    <w:sz w:val="20"/>
                    <w:szCs w:val="20"/>
                  </w:rPr>
                </w:rPrChange>
              </w:rPr>
              <w:t>-2.83</w:t>
            </w:r>
          </w:p>
        </w:tc>
      </w:tr>
      <w:tr w:rsidR="008C3862" w:rsidRPr="00256197" w14:paraId="3ECE061F" w14:textId="77777777" w:rsidTr="00DB11CB">
        <w:trPr>
          <w:trHeight w:val="288"/>
          <w:jc w:val="center"/>
        </w:trPr>
        <w:tc>
          <w:tcPr>
            <w:tcW w:w="707" w:type="pct"/>
            <w:vMerge/>
          </w:tcPr>
          <w:p w14:paraId="4B480DD3" w14:textId="77777777" w:rsidR="008C3862" w:rsidRPr="00256197" w:rsidRDefault="008C3862" w:rsidP="008C3862">
            <w:pPr>
              <w:spacing w:line="240" w:lineRule="auto"/>
              <w:rPr>
                <w:rFonts w:eastAsia="Times New Roman" w:cs="Times New Roman"/>
                <w:color w:val="000000"/>
                <w:sz w:val="20"/>
                <w:szCs w:val="20"/>
                <w:lang w:eastAsia="en-ZW"/>
                <w:rPrChange w:id="2733"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26472282" w14:textId="77777777" w:rsidR="008C3862" w:rsidRPr="00256197" w:rsidRDefault="008C3862" w:rsidP="008C3862">
            <w:pPr>
              <w:spacing w:line="240" w:lineRule="auto"/>
              <w:rPr>
                <w:rFonts w:eastAsia="Times New Roman" w:cs="Times New Roman"/>
                <w:color w:val="000000"/>
                <w:sz w:val="20"/>
                <w:szCs w:val="20"/>
                <w:lang w:eastAsia="en-ZW"/>
                <w:rPrChange w:id="2734"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735" w:author="Urfels, Anton (IRRI)" w:date="2023-10-06T20:02:00Z">
                  <w:rPr>
                    <w:rFonts w:ascii="Gill Sans MT" w:eastAsia="Times New Roman" w:hAnsi="Gill Sans MT" w:cs="Calibri"/>
                    <w:color w:val="000000"/>
                    <w:sz w:val="20"/>
                    <w:szCs w:val="20"/>
                    <w:lang w:eastAsia="en-ZW"/>
                  </w:rPr>
                </w:rPrChange>
              </w:rPr>
              <w:t>Median</w:t>
            </w:r>
          </w:p>
        </w:tc>
        <w:tc>
          <w:tcPr>
            <w:tcW w:w="555" w:type="pct"/>
            <w:noWrap/>
            <w:vAlign w:val="bottom"/>
          </w:tcPr>
          <w:p w14:paraId="12039A50" w14:textId="7E419EEA" w:rsidR="008C3862" w:rsidRPr="00256197" w:rsidRDefault="008C3862" w:rsidP="008C3862">
            <w:pPr>
              <w:spacing w:line="240" w:lineRule="auto"/>
              <w:jc w:val="right"/>
              <w:rPr>
                <w:rFonts w:cs="Times New Roman"/>
                <w:color w:val="000000"/>
                <w:sz w:val="20"/>
                <w:szCs w:val="20"/>
                <w:rPrChange w:id="2736"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737" w:author="Urfels, Anton (IRRI)" w:date="2023-10-06T20:02:00Z">
                  <w:rPr>
                    <w:rFonts w:ascii="Calibri" w:hAnsi="Calibri" w:cs="Calibri"/>
                    <w:color w:val="000000"/>
                    <w:sz w:val="20"/>
                    <w:szCs w:val="20"/>
                  </w:rPr>
                </w:rPrChange>
              </w:rPr>
              <w:t>-2.14</w:t>
            </w:r>
          </w:p>
        </w:tc>
        <w:tc>
          <w:tcPr>
            <w:tcW w:w="555" w:type="pct"/>
            <w:noWrap/>
            <w:vAlign w:val="bottom"/>
          </w:tcPr>
          <w:p w14:paraId="2F43B4AC" w14:textId="367A70C4" w:rsidR="008C3862" w:rsidRPr="00256197" w:rsidRDefault="008C3862" w:rsidP="008C3862">
            <w:pPr>
              <w:spacing w:line="240" w:lineRule="auto"/>
              <w:jc w:val="right"/>
              <w:rPr>
                <w:rFonts w:cs="Times New Roman"/>
                <w:color w:val="000000"/>
                <w:sz w:val="20"/>
                <w:szCs w:val="20"/>
                <w:rPrChange w:id="2738"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739" w:author="Urfels, Anton (IRRI)" w:date="2023-10-06T20:02:00Z">
                  <w:rPr>
                    <w:rFonts w:ascii="Calibri" w:hAnsi="Calibri" w:cs="Calibri"/>
                    <w:color w:val="000000"/>
                    <w:sz w:val="20"/>
                    <w:szCs w:val="20"/>
                  </w:rPr>
                </w:rPrChange>
              </w:rPr>
              <w:t>0.49</w:t>
            </w:r>
          </w:p>
        </w:tc>
        <w:tc>
          <w:tcPr>
            <w:tcW w:w="555" w:type="pct"/>
            <w:noWrap/>
            <w:vAlign w:val="bottom"/>
          </w:tcPr>
          <w:p w14:paraId="5376FA82" w14:textId="1244EF7D" w:rsidR="008C3862" w:rsidRPr="00256197" w:rsidRDefault="008C3862" w:rsidP="008C3862">
            <w:pPr>
              <w:spacing w:line="240" w:lineRule="auto"/>
              <w:jc w:val="right"/>
              <w:rPr>
                <w:rFonts w:cs="Times New Roman"/>
                <w:color w:val="000000"/>
                <w:sz w:val="20"/>
                <w:szCs w:val="20"/>
                <w:rPrChange w:id="2740"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741" w:author="Urfels, Anton (IRRI)" w:date="2023-10-06T20:02:00Z">
                  <w:rPr>
                    <w:rFonts w:ascii="Calibri" w:hAnsi="Calibri" w:cs="Calibri"/>
                    <w:color w:val="000000"/>
                    <w:sz w:val="20"/>
                    <w:szCs w:val="20"/>
                  </w:rPr>
                </w:rPrChange>
              </w:rPr>
              <w:t>-0.37</w:t>
            </w:r>
          </w:p>
        </w:tc>
        <w:tc>
          <w:tcPr>
            <w:tcW w:w="555" w:type="pct"/>
            <w:noWrap/>
            <w:vAlign w:val="bottom"/>
          </w:tcPr>
          <w:p w14:paraId="167526C5" w14:textId="79A4518B" w:rsidR="008C3862" w:rsidRPr="00256197" w:rsidRDefault="008C3862" w:rsidP="008C3862">
            <w:pPr>
              <w:spacing w:line="240" w:lineRule="auto"/>
              <w:jc w:val="right"/>
              <w:rPr>
                <w:rFonts w:cs="Times New Roman"/>
                <w:color w:val="000000"/>
                <w:sz w:val="20"/>
                <w:szCs w:val="20"/>
                <w:rPrChange w:id="2742"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743" w:author="Urfels, Anton (IRRI)" w:date="2023-10-06T20:02:00Z">
                  <w:rPr>
                    <w:rFonts w:ascii="Calibri" w:hAnsi="Calibri" w:cs="Calibri"/>
                    <w:color w:val="000000"/>
                    <w:sz w:val="20"/>
                    <w:szCs w:val="20"/>
                  </w:rPr>
                </w:rPrChange>
              </w:rPr>
              <w:t>-1.64</w:t>
            </w:r>
          </w:p>
        </w:tc>
        <w:tc>
          <w:tcPr>
            <w:tcW w:w="555" w:type="pct"/>
            <w:noWrap/>
            <w:vAlign w:val="bottom"/>
          </w:tcPr>
          <w:p w14:paraId="275D095E" w14:textId="2FD9381C" w:rsidR="008C3862" w:rsidRPr="00256197" w:rsidRDefault="008C3862" w:rsidP="008C3862">
            <w:pPr>
              <w:spacing w:line="240" w:lineRule="auto"/>
              <w:jc w:val="right"/>
              <w:rPr>
                <w:rFonts w:cs="Times New Roman"/>
                <w:color w:val="000000"/>
                <w:sz w:val="20"/>
                <w:szCs w:val="20"/>
                <w:rPrChange w:id="2744"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745" w:author="Urfels, Anton (IRRI)" w:date="2023-10-06T20:02:00Z">
                  <w:rPr>
                    <w:rFonts w:ascii="Calibri" w:hAnsi="Calibri" w:cs="Calibri"/>
                    <w:color w:val="000000"/>
                    <w:sz w:val="20"/>
                    <w:szCs w:val="20"/>
                  </w:rPr>
                </w:rPrChange>
              </w:rPr>
              <w:t>-0.21</w:t>
            </w:r>
          </w:p>
        </w:tc>
        <w:tc>
          <w:tcPr>
            <w:tcW w:w="555" w:type="pct"/>
            <w:noWrap/>
            <w:vAlign w:val="bottom"/>
          </w:tcPr>
          <w:p w14:paraId="373D1EA9" w14:textId="3B4A5254" w:rsidR="008C3862" w:rsidRPr="00256197" w:rsidRDefault="008C3862" w:rsidP="008C3862">
            <w:pPr>
              <w:spacing w:line="240" w:lineRule="auto"/>
              <w:jc w:val="right"/>
              <w:rPr>
                <w:rFonts w:cs="Times New Roman"/>
                <w:color w:val="000000"/>
                <w:sz w:val="20"/>
                <w:szCs w:val="20"/>
                <w:rPrChange w:id="2746"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747" w:author="Urfels, Anton (IRRI)" w:date="2023-10-06T20:02:00Z">
                  <w:rPr>
                    <w:rFonts w:ascii="Calibri" w:hAnsi="Calibri" w:cs="Calibri"/>
                    <w:color w:val="000000"/>
                    <w:sz w:val="20"/>
                    <w:szCs w:val="20"/>
                  </w:rPr>
                </w:rPrChange>
              </w:rPr>
              <w:t>-1.70</w:t>
            </w:r>
          </w:p>
        </w:tc>
      </w:tr>
      <w:tr w:rsidR="008C3862" w:rsidRPr="00256197" w14:paraId="2D543BEC" w14:textId="77777777" w:rsidTr="00DB11CB">
        <w:trPr>
          <w:trHeight w:val="288"/>
          <w:jc w:val="center"/>
        </w:trPr>
        <w:tc>
          <w:tcPr>
            <w:tcW w:w="707" w:type="pct"/>
            <w:vMerge/>
          </w:tcPr>
          <w:p w14:paraId="00CDAD1B" w14:textId="77777777" w:rsidR="008C3862" w:rsidRPr="00256197" w:rsidRDefault="008C3862" w:rsidP="008C3862">
            <w:pPr>
              <w:spacing w:line="240" w:lineRule="auto"/>
              <w:rPr>
                <w:rFonts w:eastAsia="Times New Roman" w:cs="Times New Roman"/>
                <w:color w:val="000000"/>
                <w:sz w:val="20"/>
                <w:szCs w:val="20"/>
                <w:lang w:eastAsia="en-ZW"/>
                <w:rPrChange w:id="2748"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6D76901D" w14:textId="77777777" w:rsidR="008C3862" w:rsidRPr="00256197" w:rsidRDefault="008C3862" w:rsidP="008C3862">
            <w:pPr>
              <w:spacing w:line="240" w:lineRule="auto"/>
              <w:rPr>
                <w:rFonts w:eastAsia="Times New Roman" w:cs="Times New Roman"/>
                <w:color w:val="000000"/>
                <w:sz w:val="20"/>
                <w:szCs w:val="20"/>
                <w:lang w:eastAsia="en-ZW"/>
                <w:rPrChange w:id="2749"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750" w:author="Urfels, Anton (IRRI)" w:date="2023-10-06T20:02:00Z">
                  <w:rPr>
                    <w:rFonts w:ascii="Gill Sans MT" w:eastAsia="Times New Roman" w:hAnsi="Gill Sans MT" w:cs="Calibri"/>
                    <w:color w:val="000000"/>
                    <w:sz w:val="20"/>
                    <w:szCs w:val="20"/>
                    <w:lang w:eastAsia="en-ZW"/>
                  </w:rPr>
                </w:rPrChange>
              </w:rPr>
              <w:t>75</w:t>
            </w:r>
            <w:r w:rsidRPr="00FE6323">
              <w:rPr>
                <w:rFonts w:eastAsia="Times New Roman" w:cs="Times New Roman"/>
                <w:color w:val="000000"/>
                <w:sz w:val="20"/>
                <w:szCs w:val="20"/>
                <w:vertAlign w:val="superscript"/>
                <w:lang w:eastAsia="en-ZW"/>
                <w:rPrChange w:id="2751" w:author="MKONDIWA, Maxwell (CIMMYT-India)" w:date="2023-10-08T10:54:00Z">
                  <w:rPr>
                    <w:rFonts w:ascii="Gill Sans MT" w:eastAsia="Times New Roman" w:hAnsi="Gill Sans MT" w:cs="Calibri"/>
                    <w:color w:val="000000"/>
                    <w:sz w:val="20"/>
                    <w:szCs w:val="20"/>
                    <w:lang w:eastAsia="en-ZW"/>
                  </w:rPr>
                </w:rPrChange>
              </w:rPr>
              <w:t>th</w:t>
            </w:r>
            <w:r w:rsidRPr="00256197">
              <w:rPr>
                <w:rFonts w:eastAsia="Times New Roman" w:cs="Times New Roman"/>
                <w:color w:val="000000"/>
                <w:sz w:val="20"/>
                <w:szCs w:val="20"/>
                <w:lang w:eastAsia="en-ZW"/>
                <w:rPrChange w:id="2752" w:author="Urfels, Anton (IRRI)" w:date="2023-10-06T20:02:00Z">
                  <w:rPr>
                    <w:rFonts w:ascii="Gill Sans MT" w:eastAsia="Times New Roman" w:hAnsi="Gill Sans MT" w:cs="Calibri"/>
                    <w:color w:val="000000"/>
                    <w:sz w:val="20"/>
                    <w:szCs w:val="20"/>
                    <w:lang w:eastAsia="en-ZW"/>
                  </w:rPr>
                </w:rPrChange>
              </w:rPr>
              <w:t xml:space="preserve"> percentile</w:t>
            </w:r>
          </w:p>
        </w:tc>
        <w:tc>
          <w:tcPr>
            <w:tcW w:w="555" w:type="pct"/>
            <w:noWrap/>
            <w:vAlign w:val="bottom"/>
          </w:tcPr>
          <w:p w14:paraId="7883A849" w14:textId="2D453749" w:rsidR="008C3862" w:rsidRPr="00256197" w:rsidRDefault="008C3862" w:rsidP="008C3862">
            <w:pPr>
              <w:spacing w:line="240" w:lineRule="auto"/>
              <w:jc w:val="right"/>
              <w:rPr>
                <w:rFonts w:cs="Times New Roman"/>
                <w:color w:val="000000"/>
                <w:sz w:val="20"/>
                <w:szCs w:val="20"/>
                <w:rPrChange w:id="2753"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754" w:author="Urfels, Anton (IRRI)" w:date="2023-10-06T20:02:00Z">
                  <w:rPr>
                    <w:rFonts w:ascii="Calibri" w:hAnsi="Calibri" w:cs="Calibri"/>
                    <w:color w:val="000000"/>
                    <w:sz w:val="20"/>
                    <w:szCs w:val="20"/>
                  </w:rPr>
                </w:rPrChange>
              </w:rPr>
              <w:t>-0.58</w:t>
            </w:r>
          </w:p>
        </w:tc>
        <w:tc>
          <w:tcPr>
            <w:tcW w:w="555" w:type="pct"/>
            <w:noWrap/>
            <w:vAlign w:val="bottom"/>
          </w:tcPr>
          <w:p w14:paraId="6DDBF8B8" w14:textId="5366AC08" w:rsidR="008C3862" w:rsidRPr="00256197" w:rsidRDefault="008C3862" w:rsidP="008C3862">
            <w:pPr>
              <w:spacing w:line="240" w:lineRule="auto"/>
              <w:jc w:val="right"/>
              <w:rPr>
                <w:rFonts w:cs="Times New Roman"/>
                <w:color w:val="000000"/>
                <w:sz w:val="20"/>
                <w:szCs w:val="20"/>
                <w:rPrChange w:id="2755"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756" w:author="Urfels, Anton (IRRI)" w:date="2023-10-06T20:02:00Z">
                  <w:rPr>
                    <w:rFonts w:ascii="Calibri" w:hAnsi="Calibri" w:cs="Calibri"/>
                    <w:color w:val="000000"/>
                    <w:sz w:val="20"/>
                    <w:szCs w:val="20"/>
                  </w:rPr>
                </w:rPrChange>
              </w:rPr>
              <w:t>0.70</w:t>
            </w:r>
          </w:p>
        </w:tc>
        <w:tc>
          <w:tcPr>
            <w:tcW w:w="555" w:type="pct"/>
            <w:noWrap/>
            <w:vAlign w:val="bottom"/>
          </w:tcPr>
          <w:p w14:paraId="2AE1A2F5" w14:textId="24E297CF" w:rsidR="008C3862" w:rsidRPr="00256197" w:rsidRDefault="008C3862" w:rsidP="008C3862">
            <w:pPr>
              <w:spacing w:line="240" w:lineRule="auto"/>
              <w:jc w:val="right"/>
              <w:rPr>
                <w:rFonts w:cs="Times New Roman"/>
                <w:color w:val="000000"/>
                <w:sz w:val="20"/>
                <w:szCs w:val="20"/>
                <w:rPrChange w:id="2757"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758" w:author="Urfels, Anton (IRRI)" w:date="2023-10-06T20:02:00Z">
                  <w:rPr>
                    <w:rFonts w:ascii="Calibri" w:hAnsi="Calibri" w:cs="Calibri"/>
                    <w:color w:val="000000"/>
                    <w:sz w:val="20"/>
                    <w:szCs w:val="20"/>
                  </w:rPr>
                </w:rPrChange>
              </w:rPr>
              <w:t>0.15</w:t>
            </w:r>
          </w:p>
        </w:tc>
        <w:tc>
          <w:tcPr>
            <w:tcW w:w="555" w:type="pct"/>
            <w:noWrap/>
            <w:vAlign w:val="bottom"/>
          </w:tcPr>
          <w:p w14:paraId="2D354B13" w14:textId="23E69F11" w:rsidR="008C3862" w:rsidRPr="00256197" w:rsidRDefault="008C3862" w:rsidP="008C3862">
            <w:pPr>
              <w:spacing w:line="240" w:lineRule="auto"/>
              <w:jc w:val="right"/>
              <w:rPr>
                <w:rFonts w:cs="Times New Roman"/>
                <w:color w:val="000000"/>
                <w:sz w:val="20"/>
                <w:szCs w:val="20"/>
                <w:rPrChange w:id="2759"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760" w:author="Urfels, Anton (IRRI)" w:date="2023-10-06T20:02:00Z">
                  <w:rPr>
                    <w:rFonts w:ascii="Calibri" w:hAnsi="Calibri" w:cs="Calibri"/>
                    <w:color w:val="000000"/>
                    <w:sz w:val="20"/>
                    <w:szCs w:val="20"/>
                  </w:rPr>
                </w:rPrChange>
              </w:rPr>
              <w:t>-0.52</w:t>
            </w:r>
          </w:p>
        </w:tc>
        <w:tc>
          <w:tcPr>
            <w:tcW w:w="555" w:type="pct"/>
            <w:noWrap/>
            <w:vAlign w:val="bottom"/>
          </w:tcPr>
          <w:p w14:paraId="708DE8F9" w14:textId="617111DC" w:rsidR="008C3862" w:rsidRPr="00256197" w:rsidRDefault="008C3862" w:rsidP="008C3862">
            <w:pPr>
              <w:spacing w:line="240" w:lineRule="auto"/>
              <w:jc w:val="right"/>
              <w:rPr>
                <w:rFonts w:cs="Times New Roman"/>
                <w:color w:val="000000"/>
                <w:sz w:val="20"/>
                <w:szCs w:val="20"/>
                <w:rPrChange w:id="2761"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762" w:author="Urfels, Anton (IRRI)" w:date="2023-10-06T20:02:00Z">
                  <w:rPr>
                    <w:rFonts w:ascii="Calibri" w:hAnsi="Calibri" w:cs="Calibri"/>
                    <w:color w:val="000000"/>
                    <w:sz w:val="20"/>
                    <w:szCs w:val="20"/>
                  </w:rPr>
                </w:rPrChange>
              </w:rPr>
              <w:t>0.28</w:t>
            </w:r>
          </w:p>
        </w:tc>
        <w:tc>
          <w:tcPr>
            <w:tcW w:w="555" w:type="pct"/>
            <w:noWrap/>
            <w:vAlign w:val="bottom"/>
          </w:tcPr>
          <w:p w14:paraId="0F2F86D4" w14:textId="49C71816" w:rsidR="008C3862" w:rsidRPr="00256197" w:rsidRDefault="008C3862" w:rsidP="008C3862">
            <w:pPr>
              <w:spacing w:line="240" w:lineRule="auto"/>
              <w:jc w:val="right"/>
              <w:rPr>
                <w:rFonts w:cs="Times New Roman"/>
                <w:color w:val="000000"/>
                <w:sz w:val="20"/>
                <w:szCs w:val="20"/>
                <w:rPrChange w:id="2763"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764" w:author="Urfels, Anton (IRRI)" w:date="2023-10-06T20:02:00Z">
                  <w:rPr>
                    <w:rFonts w:ascii="Calibri" w:hAnsi="Calibri" w:cs="Calibri"/>
                    <w:color w:val="000000"/>
                    <w:sz w:val="20"/>
                    <w:szCs w:val="20"/>
                  </w:rPr>
                </w:rPrChange>
              </w:rPr>
              <w:t>-0.17</w:t>
            </w:r>
          </w:p>
        </w:tc>
      </w:tr>
      <w:tr w:rsidR="008C3862" w:rsidRPr="00256197" w14:paraId="7B54E5FA" w14:textId="77777777" w:rsidTr="00DB11CB">
        <w:trPr>
          <w:trHeight w:val="288"/>
          <w:jc w:val="center"/>
        </w:trPr>
        <w:tc>
          <w:tcPr>
            <w:tcW w:w="707" w:type="pct"/>
            <w:vMerge/>
          </w:tcPr>
          <w:p w14:paraId="138B9C76" w14:textId="77777777" w:rsidR="008C3862" w:rsidRPr="00256197" w:rsidRDefault="008C3862" w:rsidP="008C3862">
            <w:pPr>
              <w:spacing w:line="240" w:lineRule="auto"/>
              <w:rPr>
                <w:rFonts w:eastAsia="Times New Roman" w:cs="Times New Roman"/>
                <w:color w:val="000000"/>
                <w:sz w:val="20"/>
                <w:szCs w:val="20"/>
                <w:lang w:eastAsia="en-ZW"/>
                <w:rPrChange w:id="2765" w:author="Urfels, Anton (IRRI)" w:date="2023-10-06T20:02:00Z">
                  <w:rPr>
                    <w:rFonts w:ascii="Gill Sans MT" w:eastAsia="Times New Roman" w:hAnsi="Gill Sans MT" w:cs="Calibri"/>
                    <w:color w:val="000000"/>
                    <w:sz w:val="20"/>
                    <w:szCs w:val="20"/>
                    <w:lang w:eastAsia="en-ZW"/>
                  </w:rPr>
                </w:rPrChange>
              </w:rPr>
            </w:pPr>
          </w:p>
        </w:tc>
        <w:tc>
          <w:tcPr>
            <w:tcW w:w="963" w:type="pct"/>
            <w:tcBorders>
              <w:bottom w:val="nil"/>
            </w:tcBorders>
            <w:noWrap/>
            <w:hideMark/>
          </w:tcPr>
          <w:p w14:paraId="6DFE1888" w14:textId="77777777" w:rsidR="008C3862" w:rsidRPr="00256197" w:rsidRDefault="008C3862" w:rsidP="008C3862">
            <w:pPr>
              <w:spacing w:line="240" w:lineRule="auto"/>
              <w:rPr>
                <w:rFonts w:eastAsia="Times New Roman" w:cs="Times New Roman"/>
                <w:color w:val="000000"/>
                <w:sz w:val="20"/>
                <w:szCs w:val="20"/>
                <w:lang w:eastAsia="en-ZW"/>
                <w:rPrChange w:id="2766"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767" w:author="Urfels, Anton (IRRI)" w:date="2023-10-06T20:02:00Z">
                  <w:rPr>
                    <w:rFonts w:ascii="Gill Sans MT" w:eastAsia="Times New Roman" w:hAnsi="Gill Sans MT" w:cs="Calibri"/>
                    <w:color w:val="000000"/>
                    <w:sz w:val="20"/>
                    <w:szCs w:val="20"/>
                    <w:lang w:eastAsia="en-ZW"/>
                  </w:rPr>
                </w:rPrChange>
              </w:rPr>
              <w:t>90</w:t>
            </w:r>
            <w:r w:rsidRPr="00FE6323">
              <w:rPr>
                <w:rFonts w:eastAsia="Times New Roman" w:cs="Times New Roman"/>
                <w:color w:val="000000"/>
                <w:sz w:val="20"/>
                <w:szCs w:val="20"/>
                <w:vertAlign w:val="superscript"/>
                <w:lang w:eastAsia="en-ZW"/>
                <w:rPrChange w:id="2768" w:author="MKONDIWA, Maxwell (CIMMYT-India)" w:date="2023-10-08T10:54:00Z">
                  <w:rPr>
                    <w:rFonts w:ascii="Gill Sans MT" w:eastAsia="Times New Roman" w:hAnsi="Gill Sans MT" w:cs="Calibri"/>
                    <w:color w:val="000000"/>
                    <w:sz w:val="20"/>
                    <w:szCs w:val="20"/>
                    <w:lang w:eastAsia="en-ZW"/>
                  </w:rPr>
                </w:rPrChange>
              </w:rPr>
              <w:t>th</w:t>
            </w:r>
            <w:r w:rsidRPr="00256197">
              <w:rPr>
                <w:rFonts w:eastAsia="Times New Roman" w:cs="Times New Roman"/>
                <w:color w:val="000000"/>
                <w:sz w:val="20"/>
                <w:szCs w:val="20"/>
                <w:lang w:eastAsia="en-ZW"/>
                <w:rPrChange w:id="2769" w:author="Urfels, Anton (IRRI)" w:date="2023-10-06T20:02:00Z">
                  <w:rPr>
                    <w:rFonts w:ascii="Gill Sans MT" w:eastAsia="Times New Roman" w:hAnsi="Gill Sans MT" w:cs="Calibri"/>
                    <w:color w:val="000000"/>
                    <w:sz w:val="20"/>
                    <w:szCs w:val="20"/>
                    <w:lang w:eastAsia="en-ZW"/>
                  </w:rPr>
                </w:rPrChange>
              </w:rPr>
              <w:t xml:space="preserve"> percentile</w:t>
            </w:r>
          </w:p>
        </w:tc>
        <w:tc>
          <w:tcPr>
            <w:tcW w:w="555" w:type="pct"/>
            <w:tcBorders>
              <w:bottom w:val="nil"/>
            </w:tcBorders>
            <w:noWrap/>
            <w:vAlign w:val="bottom"/>
          </w:tcPr>
          <w:p w14:paraId="4800060D" w14:textId="75F3E4CC" w:rsidR="008C3862" w:rsidRPr="00256197" w:rsidRDefault="008C3862" w:rsidP="008C3862">
            <w:pPr>
              <w:spacing w:line="240" w:lineRule="auto"/>
              <w:jc w:val="right"/>
              <w:rPr>
                <w:rFonts w:cs="Times New Roman"/>
                <w:color w:val="000000"/>
                <w:sz w:val="20"/>
                <w:szCs w:val="20"/>
                <w:rPrChange w:id="2770"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771" w:author="Urfels, Anton (IRRI)" w:date="2023-10-06T20:02:00Z">
                  <w:rPr>
                    <w:rFonts w:ascii="Calibri" w:hAnsi="Calibri" w:cs="Calibri"/>
                    <w:color w:val="000000"/>
                    <w:sz w:val="20"/>
                    <w:szCs w:val="20"/>
                  </w:rPr>
                </w:rPrChange>
              </w:rPr>
              <w:t>-0.04</w:t>
            </w:r>
          </w:p>
        </w:tc>
        <w:tc>
          <w:tcPr>
            <w:tcW w:w="555" w:type="pct"/>
            <w:tcBorders>
              <w:bottom w:val="nil"/>
            </w:tcBorders>
            <w:noWrap/>
            <w:vAlign w:val="bottom"/>
          </w:tcPr>
          <w:p w14:paraId="43F5093F" w14:textId="289D5A06" w:rsidR="008C3862" w:rsidRPr="00256197" w:rsidRDefault="008C3862" w:rsidP="008C3862">
            <w:pPr>
              <w:spacing w:line="240" w:lineRule="auto"/>
              <w:jc w:val="right"/>
              <w:rPr>
                <w:rFonts w:cs="Times New Roman"/>
                <w:color w:val="000000"/>
                <w:sz w:val="20"/>
                <w:szCs w:val="20"/>
                <w:rPrChange w:id="2772"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773" w:author="Urfels, Anton (IRRI)" w:date="2023-10-06T20:02:00Z">
                  <w:rPr>
                    <w:rFonts w:ascii="Calibri" w:hAnsi="Calibri" w:cs="Calibri"/>
                    <w:color w:val="000000"/>
                    <w:sz w:val="20"/>
                    <w:szCs w:val="20"/>
                  </w:rPr>
                </w:rPrChange>
              </w:rPr>
              <w:t>1.07</w:t>
            </w:r>
          </w:p>
        </w:tc>
        <w:tc>
          <w:tcPr>
            <w:tcW w:w="555" w:type="pct"/>
            <w:tcBorders>
              <w:bottom w:val="nil"/>
            </w:tcBorders>
            <w:noWrap/>
            <w:vAlign w:val="bottom"/>
          </w:tcPr>
          <w:p w14:paraId="2A709EA3" w14:textId="37937205" w:rsidR="008C3862" w:rsidRPr="00256197" w:rsidRDefault="008C3862" w:rsidP="008C3862">
            <w:pPr>
              <w:spacing w:line="240" w:lineRule="auto"/>
              <w:jc w:val="right"/>
              <w:rPr>
                <w:rFonts w:cs="Times New Roman"/>
                <w:color w:val="000000"/>
                <w:sz w:val="20"/>
                <w:szCs w:val="20"/>
                <w:rPrChange w:id="2774"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775" w:author="Urfels, Anton (IRRI)" w:date="2023-10-06T20:02:00Z">
                  <w:rPr>
                    <w:rFonts w:ascii="Calibri" w:hAnsi="Calibri" w:cs="Calibri"/>
                    <w:color w:val="000000"/>
                    <w:sz w:val="20"/>
                    <w:szCs w:val="20"/>
                  </w:rPr>
                </w:rPrChange>
              </w:rPr>
              <w:t>0.79</w:t>
            </w:r>
          </w:p>
        </w:tc>
        <w:tc>
          <w:tcPr>
            <w:tcW w:w="555" w:type="pct"/>
            <w:tcBorders>
              <w:bottom w:val="nil"/>
            </w:tcBorders>
            <w:noWrap/>
            <w:vAlign w:val="bottom"/>
          </w:tcPr>
          <w:p w14:paraId="3D82AA82" w14:textId="2E89FB7D" w:rsidR="008C3862" w:rsidRPr="00256197" w:rsidRDefault="008C3862" w:rsidP="008C3862">
            <w:pPr>
              <w:spacing w:line="240" w:lineRule="auto"/>
              <w:jc w:val="right"/>
              <w:rPr>
                <w:rFonts w:cs="Times New Roman"/>
                <w:color w:val="000000"/>
                <w:sz w:val="20"/>
                <w:szCs w:val="20"/>
                <w:rPrChange w:id="2776"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777" w:author="Urfels, Anton (IRRI)" w:date="2023-10-06T20:02:00Z">
                  <w:rPr>
                    <w:rFonts w:ascii="Calibri" w:hAnsi="Calibri" w:cs="Calibri"/>
                    <w:color w:val="000000"/>
                    <w:sz w:val="20"/>
                    <w:szCs w:val="20"/>
                  </w:rPr>
                </w:rPrChange>
              </w:rPr>
              <w:t>0.29</w:t>
            </w:r>
          </w:p>
        </w:tc>
        <w:tc>
          <w:tcPr>
            <w:tcW w:w="555" w:type="pct"/>
            <w:tcBorders>
              <w:bottom w:val="nil"/>
            </w:tcBorders>
            <w:noWrap/>
            <w:vAlign w:val="bottom"/>
          </w:tcPr>
          <w:p w14:paraId="58D40827" w14:textId="7E81C3CC" w:rsidR="008C3862" w:rsidRPr="00256197" w:rsidRDefault="008C3862" w:rsidP="008C3862">
            <w:pPr>
              <w:spacing w:line="240" w:lineRule="auto"/>
              <w:jc w:val="right"/>
              <w:rPr>
                <w:rFonts w:cs="Times New Roman"/>
                <w:color w:val="000000"/>
                <w:sz w:val="20"/>
                <w:szCs w:val="20"/>
                <w:rPrChange w:id="2778"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779" w:author="Urfels, Anton (IRRI)" w:date="2023-10-06T20:02:00Z">
                  <w:rPr>
                    <w:rFonts w:ascii="Calibri" w:hAnsi="Calibri" w:cs="Calibri"/>
                    <w:color w:val="000000"/>
                    <w:sz w:val="20"/>
                    <w:szCs w:val="20"/>
                  </w:rPr>
                </w:rPrChange>
              </w:rPr>
              <w:t>0.47</w:t>
            </w:r>
          </w:p>
        </w:tc>
        <w:tc>
          <w:tcPr>
            <w:tcW w:w="555" w:type="pct"/>
            <w:tcBorders>
              <w:bottom w:val="nil"/>
            </w:tcBorders>
            <w:noWrap/>
            <w:vAlign w:val="bottom"/>
          </w:tcPr>
          <w:p w14:paraId="5949B295" w14:textId="53415DB2" w:rsidR="008C3862" w:rsidRPr="00256197" w:rsidRDefault="008C3862" w:rsidP="008C3862">
            <w:pPr>
              <w:spacing w:line="240" w:lineRule="auto"/>
              <w:jc w:val="right"/>
              <w:rPr>
                <w:rFonts w:cs="Times New Roman"/>
                <w:color w:val="000000"/>
                <w:sz w:val="20"/>
                <w:szCs w:val="20"/>
                <w:rPrChange w:id="2780"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781" w:author="Urfels, Anton (IRRI)" w:date="2023-10-06T20:02:00Z">
                  <w:rPr>
                    <w:rFonts w:ascii="Calibri" w:hAnsi="Calibri" w:cs="Calibri"/>
                    <w:color w:val="000000"/>
                    <w:sz w:val="20"/>
                    <w:szCs w:val="20"/>
                  </w:rPr>
                </w:rPrChange>
              </w:rPr>
              <w:t>0.24</w:t>
            </w:r>
          </w:p>
        </w:tc>
      </w:tr>
      <w:tr w:rsidR="008C3862" w:rsidRPr="00256197" w14:paraId="12FB9F27" w14:textId="77777777" w:rsidTr="00DB11CB">
        <w:trPr>
          <w:trHeight w:val="288"/>
          <w:jc w:val="center"/>
        </w:trPr>
        <w:tc>
          <w:tcPr>
            <w:tcW w:w="707" w:type="pct"/>
            <w:vMerge/>
            <w:tcBorders>
              <w:bottom w:val="single" w:sz="4" w:space="0" w:color="auto"/>
            </w:tcBorders>
          </w:tcPr>
          <w:p w14:paraId="03079E96" w14:textId="77777777" w:rsidR="008C3862" w:rsidRPr="00256197" w:rsidRDefault="008C3862" w:rsidP="008C3862">
            <w:pPr>
              <w:spacing w:line="240" w:lineRule="auto"/>
              <w:rPr>
                <w:rFonts w:eastAsia="Times New Roman" w:cs="Times New Roman"/>
                <w:color w:val="000000"/>
                <w:sz w:val="20"/>
                <w:szCs w:val="20"/>
                <w:lang w:eastAsia="en-ZW"/>
                <w:rPrChange w:id="2782" w:author="Urfels, Anton (IRRI)" w:date="2023-10-06T20:02:00Z">
                  <w:rPr>
                    <w:rFonts w:ascii="Gill Sans MT" w:eastAsia="Times New Roman" w:hAnsi="Gill Sans MT" w:cs="Calibri"/>
                    <w:color w:val="000000"/>
                    <w:sz w:val="20"/>
                    <w:szCs w:val="20"/>
                    <w:lang w:eastAsia="en-ZW"/>
                  </w:rPr>
                </w:rPrChange>
              </w:rPr>
            </w:pPr>
          </w:p>
        </w:tc>
        <w:tc>
          <w:tcPr>
            <w:tcW w:w="963" w:type="pct"/>
            <w:tcBorders>
              <w:top w:val="nil"/>
              <w:bottom w:val="single" w:sz="4" w:space="0" w:color="auto"/>
            </w:tcBorders>
            <w:noWrap/>
            <w:hideMark/>
          </w:tcPr>
          <w:p w14:paraId="565B9038" w14:textId="77777777" w:rsidR="008C3862" w:rsidRPr="00256197" w:rsidRDefault="008C3862" w:rsidP="008C3862">
            <w:pPr>
              <w:spacing w:line="240" w:lineRule="auto"/>
              <w:rPr>
                <w:rFonts w:eastAsia="Times New Roman" w:cs="Times New Roman"/>
                <w:color w:val="000000"/>
                <w:sz w:val="20"/>
                <w:szCs w:val="20"/>
                <w:lang w:eastAsia="en-ZW"/>
                <w:rPrChange w:id="2783"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784" w:author="Urfels, Anton (IRRI)" w:date="2023-10-06T20:02:00Z">
                  <w:rPr>
                    <w:rFonts w:ascii="Gill Sans MT" w:eastAsia="Times New Roman" w:hAnsi="Gill Sans MT" w:cs="Calibri"/>
                    <w:color w:val="000000"/>
                    <w:sz w:val="20"/>
                    <w:szCs w:val="20"/>
                    <w:lang w:eastAsia="en-ZW"/>
                  </w:rPr>
                </w:rPrChange>
              </w:rPr>
              <w:t>Max</w:t>
            </w:r>
          </w:p>
        </w:tc>
        <w:tc>
          <w:tcPr>
            <w:tcW w:w="555" w:type="pct"/>
            <w:tcBorders>
              <w:top w:val="nil"/>
              <w:bottom w:val="single" w:sz="4" w:space="0" w:color="auto"/>
            </w:tcBorders>
            <w:noWrap/>
            <w:vAlign w:val="bottom"/>
          </w:tcPr>
          <w:p w14:paraId="11B8A93D" w14:textId="0DB467C9" w:rsidR="008C3862" w:rsidRPr="00256197" w:rsidRDefault="008C3862" w:rsidP="008C3862">
            <w:pPr>
              <w:spacing w:line="240" w:lineRule="auto"/>
              <w:jc w:val="right"/>
              <w:rPr>
                <w:rFonts w:cs="Times New Roman"/>
                <w:color w:val="000000"/>
                <w:sz w:val="20"/>
                <w:szCs w:val="20"/>
                <w:rPrChange w:id="2785"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786" w:author="Urfels, Anton (IRRI)" w:date="2023-10-06T20:02:00Z">
                  <w:rPr>
                    <w:rFonts w:ascii="Calibri" w:hAnsi="Calibri" w:cs="Calibri"/>
                    <w:color w:val="000000"/>
                    <w:sz w:val="20"/>
                    <w:szCs w:val="20"/>
                  </w:rPr>
                </w:rPrChange>
              </w:rPr>
              <w:t>1.34</w:t>
            </w:r>
          </w:p>
        </w:tc>
        <w:tc>
          <w:tcPr>
            <w:tcW w:w="555" w:type="pct"/>
            <w:tcBorders>
              <w:top w:val="nil"/>
              <w:bottom w:val="single" w:sz="4" w:space="0" w:color="auto"/>
            </w:tcBorders>
            <w:noWrap/>
            <w:vAlign w:val="bottom"/>
          </w:tcPr>
          <w:p w14:paraId="74413B0F" w14:textId="5CFE2FA2" w:rsidR="008C3862" w:rsidRPr="00256197" w:rsidRDefault="008C3862" w:rsidP="008C3862">
            <w:pPr>
              <w:spacing w:line="240" w:lineRule="auto"/>
              <w:jc w:val="right"/>
              <w:rPr>
                <w:rFonts w:cs="Times New Roman"/>
                <w:color w:val="000000"/>
                <w:sz w:val="20"/>
                <w:szCs w:val="20"/>
                <w:rPrChange w:id="2787"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788" w:author="Urfels, Anton (IRRI)" w:date="2023-10-06T20:02:00Z">
                  <w:rPr>
                    <w:rFonts w:ascii="Calibri" w:hAnsi="Calibri" w:cs="Calibri"/>
                    <w:color w:val="000000"/>
                    <w:sz w:val="20"/>
                    <w:szCs w:val="20"/>
                  </w:rPr>
                </w:rPrChange>
              </w:rPr>
              <w:t>1.34</w:t>
            </w:r>
          </w:p>
        </w:tc>
        <w:tc>
          <w:tcPr>
            <w:tcW w:w="555" w:type="pct"/>
            <w:tcBorders>
              <w:top w:val="nil"/>
              <w:bottom w:val="single" w:sz="4" w:space="0" w:color="auto"/>
            </w:tcBorders>
            <w:noWrap/>
            <w:vAlign w:val="bottom"/>
          </w:tcPr>
          <w:p w14:paraId="0583AD9B" w14:textId="1E763ABC" w:rsidR="008C3862" w:rsidRPr="00256197" w:rsidRDefault="008C3862" w:rsidP="008C3862">
            <w:pPr>
              <w:spacing w:line="240" w:lineRule="auto"/>
              <w:jc w:val="right"/>
              <w:rPr>
                <w:rFonts w:cs="Times New Roman"/>
                <w:color w:val="000000"/>
                <w:sz w:val="20"/>
                <w:szCs w:val="20"/>
                <w:rPrChange w:id="2789"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790" w:author="Urfels, Anton (IRRI)" w:date="2023-10-06T20:02:00Z">
                  <w:rPr>
                    <w:rFonts w:ascii="Calibri" w:hAnsi="Calibri" w:cs="Calibri"/>
                    <w:color w:val="000000"/>
                    <w:sz w:val="20"/>
                    <w:szCs w:val="20"/>
                  </w:rPr>
                </w:rPrChange>
              </w:rPr>
              <w:t>1.62</w:t>
            </w:r>
          </w:p>
        </w:tc>
        <w:tc>
          <w:tcPr>
            <w:tcW w:w="555" w:type="pct"/>
            <w:tcBorders>
              <w:top w:val="nil"/>
              <w:bottom w:val="single" w:sz="4" w:space="0" w:color="auto"/>
            </w:tcBorders>
            <w:noWrap/>
            <w:vAlign w:val="bottom"/>
          </w:tcPr>
          <w:p w14:paraId="27A7D03A" w14:textId="38B812D1" w:rsidR="008C3862" w:rsidRPr="00256197" w:rsidRDefault="008C3862" w:rsidP="008C3862">
            <w:pPr>
              <w:spacing w:line="240" w:lineRule="auto"/>
              <w:jc w:val="right"/>
              <w:rPr>
                <w:rFonts w:cs="Times New Roman"/>
                <w:color w:val="000000"/>
                <w:sz w:val="20"/>
                <w:szCs w:val="20"/>
                <w:rPrChange w:id="2791"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792" w:author="Urfels, Anton (IRRI)" w:date="2023-10-06T20:02:00Z">
                  <w:rPr>
                    <w:rFonts w:ascii="Calibri" w:hAnsi="Calibri" w:cs="Calibri"/>
                    <w:color w:val="000000"/>
                    <w:sz w:val="20"/>
                    <w:szCs w:val="20"/>
                  </w:rPr>
                </w:rPrChange>
              </w:rPr>
              <w:t>1.49</w:t>
            </w:r>
          </w:p>
        </w:tc>
        <w:tc>
          <w:tcPr>
            <w:tcW w:w="555" w:type="pct"/>
            <w:tcBorders>
              <w:top w:val="nil"/>
              <w:bottom w:val="single" w:sz="4" w:space="0" w:color="auto"/>
            </w:tcBorders>
            <w:noWrap/>
            <w:vAlign w:val="bottom"/>
          </w:tcPr>
          <w:p w14:paraId="6BEC0E65" w14:textId="08B6B193" w:rsidR="008C3862" w:rsidRPr="00256197" w:rsidRDefault="008C3862" w:rsidP="008C3862">
            <w:pPr>
              <w:spacing w:line="240" w:lineRule="auto"/>
              <w:jc w:val="right"/>
              <w:rPr>
                <w:rFonts w:cs="Times New Roman"/>
                <w:color w:val="000000"/>
                <w:sz w:val="20"/>
                <w:szCs w:val="20"/>
                <w:rPrChange w:id="2793"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794" w:author="Urfels, Anton (IRRI)" w:date="2023-10-06T20:02:00Z">
                  <w:rPr>
                    <w:rFonts w:ascii="Calibri" w:hAnsi="Calibri" w:cs="Calibri"/>
                    <w:color w:val="000000"/>
                    <w:sz w:val="20"/>
                    <w:szCs w:val="20"/>
                  </w:rPr>
                </w:rPrChange>
              </w:rPr>
              <w:t>1.35</w:t>
            </w:r>
          </w:p>
        </w:tc>
        <w:tc>
          <w:tcPr>
            <w:tcW w:w="555" w:type="pct"/>
            <w:tcBorders>
              <w:top w:val="nil"/>
              <w:bottom w:val="single" w:sz="4" w:space="0" w:color="auto"/>
            </w:tcBorders>
            <w:noWrap/>
            <w:vAlign w:val="bottom"/>
          </w:tcPr>
          <w:p w14:paraId="59F123EA" w14:textId="63C6F91E" w:rsidR="008C3862" w:rsidRPr="00256197" w:rsidRDefault="008C3862" w:rsidP="008C3862">
            <w:pPr>
              <w:spacing w:line="240" w:lineRule="auto"/>
              <w:jc w:val="right"/>
              <w:rPr>
                <w:rFonts w:cs="Times New Roman"/>
                <w:color w:val="000000"/>
                <w:sz w:val="20"/>
                <w:szCs w:val="20"/>
                <w:rPrChange w:id="2795"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796" w:author="Urfels, Anton (IRRI)" w:date="2023-10-06T20:02:00Z">
                  <w:rPr>
                    <w:rFonts w:ascii="Calibri" w:hAnsi="Calibri" w:cs="Calibri"/>
                    <w:color w:val="000000"/>
                    <w:sz w:val="20"/>
                    <w:szCs w:val="20"/>
                  </w:rPr>
                </w:rPrChange>
              </w:rPr>
              <w:t>1.23</w:t>
            </w:r>
          </w:p>
        </w:tc>
      </w:tr>
      <w:tr w:rsidR="008C3862" w:rsidRPr="00256197" w14:paraId="7ED812EC" w14:textId="77777777" w:rsidTr="00DB11CB">
        <w:trPr>
          <w:trHeight w:val="288"/>
          <w:jc w:val="center"/>
        </w:trPr>
        <w:tc>
          <w:tcPr>
            <w:tcW w:w="707" w:type="pct"/>
            <w:vMerge w:val="restart"/>
            <w:tcBorders>
              <w:top w:val="single" w:sz="4" w:space="0" w:color="auto"/>
            </w:tcBorders>
          </w:tcPr>
          <w:p w14:paraId="5A155829" w14:textId="77777777" w:rsidR="008C3862" w:rsidRPr="00256197" w:rsidRDefault="008C3862" w:rsidP="008C3862">
            <w:pPr>
              <w:spacing w:line="240" w:lineRule="auto"/>
              <w:rPr>
                <w:rFonts w:eastAsia="Times New Roman" w:cs="Times New Roman"/>
                <w:color w:val="000000"/>
                <w:sz w:val="20"/>
                <w:szCs w:val="20"/>
                <w:lang w:eastAsia="en-ZW"/>
                <w:rPrChange w:id="2797"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798" w:author="Urfels, Anton (IRRI)" w:date="2023-10-06T20:02:00Z">
                  <w:rPr>
                    <w:rFonts w:ascii="Gill Sans MT" w:eastAsia="Times New Roman" w:hAnsi="Gill Sans MT" w:cs="Calibri"/>
                    <w:color w:val="000000"/>
                    <w:sz w:val="20"/>
                    <w:szCs w:val="20"/>
                    <w:lang w:eastAsia="en-ZW"/>
                  </w:rPr>
                </w:rPrChange>
              </w:rPr>
              <w:t>WTP summary</w:t>
            </w:r>
          </w:p>
        </w:tc>
        <w:tc>
          <w:tcPr>
            <w:tcW w:w="963" w:type="pct"/>
            <w:tcBorders>
              <w:top w:val="single" w:sz="4" w:space="0" w:color="auto"/>
            </w:tcBorders>
            <w:noWrap/>
            <w:hideMark/>
          </w:tcPr>
          <w:p w14:paraId="7FE3F12F" w14:textId="77777777" w:rsidR="008C3862" w:rsidRPr="00256197" w:rsidRDefault="008C3862" w:rsidP="008C3862">
            <w:pPr>
              <w:spacing w:line="240" w:lineRule="auto"/>
              <w:rPr>
                <w:rFonts w:eastAsia="Times New Roman" w:cs="Times New Roman"/>
                <w:color w:val="000000"/>
                <w:sz w:val="20"/>
                <w:szCs w:val="20"/>
                <w:lang w:eastAsia="en-ZW"/>
                <w:rPrChange w:id="2799"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800" w:author="Urfels, Anton (IRRI)" w:date="2023-10-06T20:02:00Z">
                  <w:rPr>
                    <w:rFonts w:ascii="Gill Sans MT" w:eastAsia="Times New Roman" w:hAnsi="Gill Sans MT" w:cs="Calibri"/>
                    <w:color w:val="000000"/>
                    <w:sz w:val="20"/>
                    <w:szCs w:val="20"/>
                    <w:lang w:eastAsia="en-ZW"/>
                  </w:rPr>
                </w:rPrChange>
              </w:rPr>
              <w:t>Clearly better (share)</w:t>
            </w:r>
          </w:p>
        </w:tc>
        <w:tc>
          <w:tcPr>
            <w:tcW w:w="555" w:type="pct"/>
            <w:tcBorders>
              <w:top w:val="single" w:sz="4" w:space="0" w:color="auto"/>
            </w:tcBorders>
            <w:noWrap/>
            <w:vAlign w:val="bottom"/>
          </w:tcPr>
          <w:p w14:paraId="66A8A589" w14:textId="634FCDE3" w:rsidR="008C3862" w:rsidRPr="00256197" w:rsidRDefault="008C3862" w:rsidP="008C3862">
            <w:pPr>
              <w:spacing w:line="240" w:lineRule="auto"/>
              <w:jc w:val="right"/>
              <w:rPr>
                <w:rFonts w:cs="Times New Roman"/>
                <w:color w:val="000000"/>
                <w:sz w:val="20"/>
                <w:szCs w:val="20"/>
                <w:rPrChange w:id="2801"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802" w:author="Urfels, Anton (IRRI)" w:date="2023-10-06T20:02:00Z">
                  <w:rPr>
                    <w:rFonts w:ascii="Calibri" w:hAnsi="Calibri" w:cs="Calibri"/>
                    <w:color w:val="000000"/>
                    <w:sz w:val="20"/>
                    <w:szCs w:val="20"/>
                  </w:rPr>
                </w:rPrChange>
              </w:rPr>
              <w:t>0.04</w:t>
            </w:r>
          </w:p>
        </w:tc>
        <w:tc>
          <w:tcPr>
            <w:tcW w:w="555" w:type="pct"/>
            <w:tcBorders>
              <w:top w:val="single" w:sz="4" w:space="0" w:color="auto"/>
            </w:tcBorders>
            <w:noWrap/>
            <w:vAlign w:val="bottom"/>
          </w:tcPr>
          <w:p w14:paraId="6EE37692" w14:textId="079A5D14" w:rsidR="008C3862" w:rsidRPr="00256197" w:rsidRDefault="008C3862" w:rsidP="008C3862">
            <w:pPr>
              <w:spacing w:line="240" w:lineRule="auto"/>
              <w:jc w:val="right"/>
              <w:rPr>
                <w:rFonts w:cs="Times New Roman"/>
                <w:color w:val="000000"/>
                <w:sz w:val="20"/>
                <w:szCs w:val="20"/>
                <w:rPrChange w:id="2803"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804" w:author="Urfels, Anton (IRRI)" w:date="2023-10-06T20:02:00Z">
                  <w:rPr>
                    <w:rFonts w:ascii="Calibri" w:hAnsi="Calibri" w:cs="Calibri"/>
                    <w:color w:val="000000"/>
                    <w:sz w:val="20"/>
                    <w:szCs w:val="20"/>
                  </w:rPr>
                </w:rPrChange>
              </w:rPr>
              <w:t>0.86</w:t>
            </w:r>
          </w:p>
        </w:tc>
        <w:tc>
          <w:tcPr>
            <w:tcW w:w="555" w:type="pct"/>
            <w:tcBorders>
              <w:top w:val="single" w:sz="4" w:space="0" w:color="auto"/>
            </w:tcBorders>
            <w:noWrap/>
            <w:vAlign w:val="bottom"/>
          </w:tcPr>
          <w:p w14:paraId="2748BE45" w14:textId="47F1730D" w:rsidR="008C3862" w:rsidRPr="00256197" w:rsidRDefault="008C3862" w:rsidP="008C3862">
            <w:pPr>
              <w:spacing w:line="240" w:lineRule="auto"/>
              <w:jc w:val="right"/>
              <w:rPr>
                <w:rFonts w:cs="Times New Roman"/>
                <w:color w:val="000000"/>
                <w:sz w:val="20"/>
                <w:szCs w:val="20"/>
                <w:rPrChange w:id="2805"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806" w:author="Urfels, Anton (IRRI)" w:date="2023-10-06T20:02:00Z">
                  <w:rPr>
                    <w:rFonts w:ascii="Calibri" w:hAnsi="Calibri" w:cs="Calibri"/>
                    <w:color w:val="000000"/>
                    <w:sz w:val="20"/>
                    <w:szCs w:val="20"/>
                  </w:rPr>
                </w:rPrChange>
              </w:rPr>
              <w:t>0.28</w:t>
            </w:r>
          </w:p>
        </w:tc>
        <w:tc>
          <w:tcPr>
            <w:tcW w:w="555" w:type="pct"/>
            <w:tcBorders>
              <w:top w:val="single" w:sz="4" w:space="0" w:color="auto"/>
            </w:tcBorders>
            <w:noWrap/>
            <w:vAlign w:val="bottom"/>
          </w:tcPr>
          <w:p w14:paraId="2CB82107" w14:textId="14D788B3" w:rsidR="008C3862" w:rsidRPr="00256197" w:rsidRDefault="008C3862" w:rsidP="008C3862">
            <w:pPr>
              <w:spacing w:line="240" w:lineRule="auto"/>
              <w:jc w:val="right"/>
              <w:rPr>
                <w:rFonts w:cs="Times New Roman"/>
                <w:color w:val="000000"/>
                <w:sz w:val="20"/>
                <w:szCs w:val="20"/>
                <w:rPrChange w:id="2807"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808" w:author="Urfels, Anton (IRRI)" w:date="2023-10-06T20:02:00Z">
                  <w:rPr>
                    <w:rFonts w:ascii="Calibri" w:hAnsi="Calibri" w:cs="Calibri"/>
                    <w:color w:val="000000"/>
                    <w:sz w:val="20"/>
                    <w:szCs w:val="20"/>
                  </w:rPr>
                </w:rPrChange>
              </w:rPr>
              <w:t>0.15</w:t>
            </w:r>
          </w:p>
        </w:tc>
        <w:tc>
          <w:tcPr>
            <w:tcW w:w="555" w:type="pct"/>
            <w:tcBorders>
              <w:top w:val="single" w:sz="4" w:space="0" w:color="auto"/>
            </w:tcBorders>
            <w:noWrap/>
            <w:vAlign w:val="bottom"/>
          </w:tcPr>
          <w:p w14:paraId="2ED7D9B8" w14:textId="2BA3FFBD" w:rsidR="008C3862" w:rsidRPr="00256197" w:rsidRDefault="008C3862" w:rsidP="008C3862">
            <w:pPr>
              <w:spacing w:line="240" w:lineRule="auto"/>
              <w:jc w:val="right"/>
              <w:rPr>
                <w:rFonts w:cs="Times New Roman"/>
                <w:color w:val="000000"/>
                <w:sz w:val="20"/>
                <w:szCs w:val="20"/>
                <w:rPrChange w:id="2809"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810" w:author="Urfels, Anton (IRRI)" w:date="2023-10-06T20:02:00Z">
                  <w:rPr>
                    <w:rFonts w:ascii="Calibri" w:hAnsi="Calibri" w:cs="Calibri"/>
                    <w:color w:val="000000"/>
                    <w:sz w:val="20"/>
                    <w:szCs w:val="20"/>
                  </w:rPr>
                </w:rPrChange>
              </w:rPr>
              <w:t>0.40</w:t>
            </w:r>
          </w:p>
        </w:tc>
        <w:tc>
          <w:tcPr>
            <w:tcW w:w="555" w:type="pct"/>
            <w:tcBorders>
              <w:top w:val="single" w:sz="4" w:space="0" w:color="auto"/>
            </w:tcBorders>
            <w:noWrap/>
            <w:vAlign w:val="bottom"/>
          </w:tcPr>
          <w:p w14:paraId="29C828F5" w14:textId="4D96BECA" w:rsidR="008C3862" w:rsidRPr="00256197" w:rsidRDefault="008C3862" w:rsidP="008C3862">
            <w:pPr>
              <w:spacing w:line="240" w:lineRule="auto"/>
              <w:jc w:val="right"/>
              <w:rPr>
                <w:rFonts w:cs="Times New Roman"/>
                <w:color w:val="000000"/>
                <w:sz w:val="20"/>
                <w:szCs w:val="20"/>
                <w:rPrChange w:id="2811"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812" w:author="Urfels, Anton (IRRI)" w:date="2023-10-06T20:02:00Z">
                  <w:rPr>
                    <w:rFonts w:ascii="Calibri" w:hAnsi="Calibri" w:cs="Calibri"/>
                    <w:color w:val="000000"/>
                    <w:sz w:val="20"/>
                    <w:szCs w:val="20"/>
                  </w:rPr>
                </w:rPrChange>
              </w:rPr>
              <w:t>0.20</w:t>
            </w:r>
          </w:p>
        </w:tc>
      </w:tr>
      <w:tr w:rsidR="008C3862" w:rsidRPr="00256197" w14:paraId="71E64982" w14:textId="77777777" w:rsidTr="00DB11CB">
        <w:trPr>
          <w:trHeight w:val="288"/>
          <w:jc w:val="center"/>
        </w:trPr>
        <w:tc>
          <w:tcPr>
            <w:tcW w:w="707" w:type="pct"/>
            <w:vMerge/>
          </w:tcPr>
          <w:p w14:paraId="425AD25C" w14:textId="77777777" w:rsidR="008C3862" w:rsidRPr="00256197" w:rsidRDefault="008C3862" w:rsidP="008C3862">
            <w:pPr>
              <w:spacing w:line="240" w:lineRule="auto"/>
              <w:rPr>
                <w:rFonts w:eastAsia="Times New Roman" w:cs="Times New Roman"/>
                <w:color w:val="000000"/>
                <w:sz w:val="20"/>
                <w:szCs w:val="20"/>
                <w:lang w:eastAsia="en-ZW"/>
                <w:rPrChange w:id="2813"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3144D92E" w14:textId="07104D7F" w:rsidR="008C3862" w:rsidRPr="00256197" w:rsidRDefault="008C3862" w:rsidP="008C3862">
            <w:pPr>
              <w:spacing w:line="240" w:lineRule="auto"/>
              <w:rPr>
                <w:rFonts w:eastAsia="Times New Roman" w:cs="Times New Roman"/>
                <w:color w:val="000000"/>
                <w:sz w:val="20"/>
                <w:szCs w:val="20"/>
                <w:lang w:eastAsia="en-ZW"/>
                <w:rPrChange w:id="2814"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815" w:author="Urfels, Anton (IRRI)" w:date="2023-10-06T20:02:00Z">
                  <w:rPr>
                    <w:rFonts w:ascii="Gill Sans MT" w:eastAsia="Times New Roman" w:hAnsi="Gill Sans MT" w:cs="Calibri"/>
                    <w:color w:val="000000"/>
                    <w:sz w:val="20"/>
                    <w:szCs w:val="20"/>
                    <w:lang w:eastAsia="en-ZW"/>
                  </w:rPr>
                </w:rPrChange>
              </w:rPr>
              <w:t>Not clear</w:t>
            </w:r>
            <w:r w:rsidR="00631007" w:rsidRPr="00256197">
              <w:rPr>
                <w:rFonts w:eastAsia="Times New Roman" w:cs="Times New Roman"/>
                <w:color w:val="000000"/>
                <w:sz w:val="20"/>
                <w:szCs w:val="20"/>
                <w:lang w:eastAsia="en-ZW"/>
                <w:rPrChange w:id="2816" w:author="Urfels, Anton (IRRI)" w:date="2023-10-06T20:02:00Z">
                  <w:rPr>
                    <w:rFonts w:ascii="Gill Sans MT" w:eastAsia="Times New Roman" w:hAnsi="Gill Sans MT" w:cs="Calibri"/>
                    <w:color w:val="000000"/>
                    <w:sz w:val="20"/>
                    <w:szCs w:val="20"/>
                    <w:lang w:eastAsia="en-ZW"/>
                  </w:rPr>
                </w:rPrChange>
              </w:rPr>
              <w:t xml:space="preserve"> (share)</w:t>
            </w:r>
          </w:p>
        </w:tc>
        <w:tc>
          <w:tcPr>
            <w:tcW w:w="555" w:type="pct"/>
            <w:noWrap/>
            <w:vAlign w:val="bottom"/>
          </w:tcPr>
          <w:p w14:paraId="394C97AC" w14:textId="2B223003" w:rsidR="008C3862" w:rsidRPr="00256197" w:rsidRDefault="008C3862" w:rsidP="008C3862">
            <w:pPr>
              <w:spacing w:line="240" w:lineRule="auto"/>
              <w:jc w:val="right"/>
              <w:rPr>
                <w:rFonts w:cs="Times New Roman"/>
                <w:color w:val="000000"/>
                <w:sz w:val="20"/>
                <w:szCs w:val="20"/>
                <w:rPrChange w:id="2817"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818" w:author="Urfels, Anton (IRRI)" w:date="2023-10-06T20:02:00Z">
                  <w:rPr>
                    <w:rFonts w:ascii="Calibri" w:hAnsi="Calibri" w:cs="Calibri"/>
                    <w:color w:val="000000"/>
                    <w:sz w:val="20"/>
                    <w:szCs w:val="20"/>
                  </w:rPr>
                </w:rPrChange>
              </w:rPr>
              <w:t>0.20</w:t>
            </w:r>
          </w:p>
        </w:tc>
        <w:tc>
          <w:tcPr>
            <w:tcW w:w="555" w:type="pct"/>
            <w:noWrap/>
            <w:vAlign w:val="bottom"/>
          </w:tcPr>
          <w:p w14:paraId="4A6372C8" w14:textId="5998BAC1" w:rsidR="008C3862" w:rsidRPr="00256197" w:rsidRDefault="008C3862" w:rsidP="008C3862">
            <w:pPr>
              <w:spacing w:line="240" w:lineRule="auto"/>
              <w:jc w:val="right"/>
              <w:rPr>
                <w:rFonts w:cs="Times New Roman"/>
                <w:color w:val="000000"/>
                <w:sz w:val="20"/>
                <w:szCs w:val="20"/>
                <w:rPrChange w:id="2819"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820" w:author="Urfels, Anton (IRRI)" w:date="2023-10-06T20:02:00Z">
                  <w:rPr>
                    <w:rFonts w:ascii="Calibri" w:hAnsi="Calibri" w:cs="Calibri"/>
                    <w:color w:val="000000"/>
                    <w:sz w:val="20"/>
                    <w:szCs w:val="20"/>
                  </w:rPr>
                </w:rPrChange>
              </w:rPr>
              <w:t>0.12</w:t>
            </w:r>
          </w:p>
        </w:tc>
        <w:tc>
          <w:tcPr>
            <w:tcW w:w="555" w:type="pct"/>
            <w:noWrap/>
            <w:vAlign w:val="bottom"/>
          </w:tcPr>
          <w:p w14:paraId="64373F91" w14:textId="53416BE2" w:rsidR="008C3862" w:rsidRPr="00256197" w:rsidRDefault="008C3862" w:rsidP="008C3862">
            <w:pPr>
              <w:spacing w:line="240" w:lineRule="auto"/>
              <w:jc w:val="right"/>
              <w:rPr>
                <w:rFonts w:cs="Times New Roman"/>
                <w:color w:val="000000"/>
                <w:sz w:val="20"/>
                <w:szCs w:val="20"/>
                <w:rPrChange w:id="2821"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822" w:author="Urfels, Anton (IRRI)" w:date="2023-10-06T20:02:00Z">
                  <w:rPr>
                    <w:rFonts w:ascii="Calibri" w:hAnsi="Calibri" w:cs="Calibri"/>
                    <w:color w:val="000000"/>
                    <w:sz w:val="20"/>
                    <w:szCs w:val="20"/>
                  </w:rPr>
                </w:rPrChange>
              </w:rPr>
              <w:t>0.35</w:t>
            </w:r>
          </w:p>
        </w:tc>
        <w:tc>
          <w:tcPr>
            <w:tcW w:w="555" w:type="pct"/>
            <w:noWrap/>
            <w:vAlign w:val="bottom"/>
          </w:tcPr>
          <w:p w14:paraId="368E8082" w14:textId="0FD49AEA" w:rsidR="008C3862" w:rsidRPr="00256197" w:rsidRDefault="008C3862" w:rsidP="008C3862">
            <w:pPr>
              <w:spacing w:line="240" w:lineRule="auto"/>
              <w:jc w:val="right"/>
              <w:rPr>
                <w:rFonts w:cs="Times New Roman"/>
                <w:color w:val="000000"/>
                <w:sz w:val="20"/>
                <w:szCs w:val="20"/>
                <w:rPrChange w:id="2823"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824" w:author="Urfels, Anton (IRRI)" w:date="2023-10-06T20:02:00Z">
                  <w:rPr>
                    <w:rFonts w:ascii="Calibri" w:hAnsi="Calibri" w:cs="Calibri"/>
                    <w:color w:val="000000"/>
                    <w:sz w:val="20"/>
                    <w:szCs w:val="20"/>
                  </w:rPr>
                </w:rPrChange>
              </w:rPr>
              <w:t>0.09</w:t>
            </w:r>
          </w:p>
        </w:tc>
        <w:tc>
          <w:tcPr>
            <w:tcW w:w="555" w:type="pct"/>
            <w:noWrap/>
            <w:vAlign w:val="bottom"/>
          </w:tcPr>
          <w:p w14:paraId="13E4C51C" w14:textId="6A47C65E" w:rsidR="008C3862" w:rsidRPr="00256197" w:rsidRDefault="008C3862" w:rsidP="008C3862">
            <w:pPr>
              <w:spacing w:line="240" w:lineRule="auto"/>
              <w:jc w:val="right"/>
              <w:rPr>
                <w:rFonts w:cs="Times New Roman"/>
                <w:color w:val="000000"/>
                <w:sz w:val="20"/>
                <w:szCs w:val="20"/>
                <w:rPrChange w:id="2825"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826" w:author="Urfels, Anton (IRRI)" w:date="2023-10-06T20:02:00Z">
                  <w:rPr>
                    <w:rFonts w:ascii="Calibri" w:hAnsi="Calibri" w:cs="Calibri"/>
                    <w:color w:val="000000"/>
                    <w:sz w:val="20"/>
                    <w:szCs w:val="20"/>
                  </w:rPr>
                </w:rPrChange>
              </w:rPr>
              <w:t>0.19</w:t>
            </w:r>
          </w:p>
        </w:tc>
        <w:tc>
          <w:tcPr>
            <w:tcW w:w="555" w:type="pct"/>
            <w:noWrap/>
            <w:vAlign w:val="bottom"/>
          </w:tcPr>
          <w:p w14:paraId="4A6A7A65" w14:textId="5E91E94D" w:rsidR="008C3862" w:rsidRPr="00256197" w:rsidRDefault="008C3862" w:rsidP="008C3862">
            <w:pPr>
              <w:spacing w:line="240" w:lineRule="auto"/>
              <w:jc w:val="right"/>
              <w:rPr>
                <w:rFonts w:cs="Times New Roman"/>
                <w:color w:val="000000"/>
                <w:sz w:val="20"/>
                <w:szCs w:val="20"/>
                <w:rPrChange w:id="2827"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828" w:author="Urfels, Anton (IRRI)" w:date="2023-10-06T20:02:00Z">
                  <w:rPr>
                    <w:rFonts w:ascii="Calibri" w:hAnsi="Calibri" w:cs="Calibri"/>
                    <w:color w:val="000000"/>
                    <w:sz w:val="20"/>
                    <w:szCs w:val="20"/>
                  </w:rPr>
                </w:rPrChange>
              </w:rPr>
              <w:t>0.14</w:t>
            </w:r>
          </w:p>
        </w:tc>
      </w:tr>
      <w:tr w:rsidR="008C3862" w:rsidRPr="00256197" w14:paraId="0094963B" w14:textId="77777777" w:rsidTr="00DB11CB">
        <w:trPr>
          <w:trHeight w:val="288"/>
          <w:jc w:val="center"/>
        </w:trPr>
        <w:tc>
          <w:tcPr>
            <w:tcW w:w="707" w:type="pct"/>
            <w:vMerge/>
          </w:tcPr>
          <w:p w14:paraId="2A9EF1BF" w14:textId="77777777" w:rsidR="008C3862" w:rsidRPr="00256197" w:rsidRDefault="008C3862" w:rsidP="008C3862">
            <w:pPr>
              <w:spacing w:line="240" w:lineRule="auto"/>
              <w:rPr>
                <w:rFonts w:eastAsia="Times New Roman" w:cs="Times New Roman"/>
                <w:color w:val="000000"/>
                <w:sz w:val="20"/>
                <w:szCs w:val="20"/>
                <w:lang w:eastAsia="en-ZW"/>
                <w:rPrChange w:id="2829"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2EACE70F" w14:textId="77777777" w:rsidR="008C3862" w:rsidRPr="00256197" w:rsidRDefault="008C3862" w:rsidP="008C3862">
            <w:pPr>
              <w:spacing w:line="240" w:lineRule="auto"/>
              <w:rPr>
                <w:rFonts w:eastAsia="Times New Roman" w:cs="Times New Roman"/>
                <w:color w:val="000000"/>
                <w:sz w:val="20"/>
                <w:szCs w:val="20"/>
                <w:lang w:eastAsia="en-ZW"/>
                <w:rPrChange w:id="2830"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831" w:author="Urfels, Anton (IRRI)" w:date="2023-10-06T20:02:00Z">
                  <w:rPr>
                    <w:rFonts w:ascii="Gill Sans MT" w:eastAsia="Times New Roman" w:hAnsi="Gill Sans MT" w:cs="Calibri"/>
                    <w:color w:val="000000"/>
                    <w:sz w:val="20"/>
                    <w:szCs w:val="20"/>
                    <w:lang w:eastAsia="en-ZW"/>
                  </w:rPr>
                </w:rPrChange>
              </w:rPr>
              <w:t>Clearly worse (share)</w:t>
            </w:r>
          </w:p>
        </w:tc>
        <w:tc>
          <w:tcPr>
            <w:tcW w:w="555" w:type="pct"/>
            <w:noWrap/>
            <w:vAlign w:val="bottom"/>
          </w:tcPr>
          <w:p w14:paraId="3A28E68B" w14:textId="1EB0110E" w:rsidR="008C3862" w:rsidRPr="00256197" w:rsidRDefault="008C3862" w:rsidP="008C3862">
            <w:pPr>
              <w:spacing w:line="240" w:lineRule="auto"/>
              <w:jc w:val="right"/>
              <w:rPr>
                <w:rFonts w:cs="Times New Roman"/>
                <w:color w:val="000000"/>
                <w:sz w:val="20"/>
                <w:szCs w:val="20"/>
                <w:rPrChange w:id="2832"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833" w:author="Urfels, Anton (IRRI)" w:date="2023-10-06T20:02:00Z">
                  <w:rPr>
                    <w:rFonts w:ascii="Calibri" w:hAnsi="Calibri" w:cs="Calibri"/>
                    <w:color w:val="000000"/>
                    <w:sz w:val="20"/>
                    <w:szCs w:val="20"/>
                  </w:rPr>
                </w:rPrChange>
              </w:rPr>
              <w:t>0.75</w:t>
            </w:r>
          </w:p>
        </w:tc>
        <w:tc>
          <w:tcPr>
            <w:tcW w:w="555" w:type="pct"/>
            <w:noWrap/>
            <w:vAlign w:val="bottom"/>
          </w:tcPr>
          <w:p w14:paraId="4E212FE5" w14:textId="638B1702" w:rsidR="008C3862" w:rsidRPr="00256197" w:rsidRDefault="008C3862" w:rsidP="008C3862">
            <w:pPr>
              <w:spacing w:line="240" w:lineRule="auto"/>
              <w:jc w:val="right"/>
              <w:rPr>
                <w:rFonts w:cs="Times New Roman"/>
                <w:color w:val="000000"/>
                <w:sz w:val="20"/>
                <w:szCs w:val="20"/>
                <w:rPrChange w:id="2834"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835" w:author="Urfels, Anton (IRRI)" w:date="2023-10-06T20:02:00Z">
                  <w:rPr>
                    <w:rFonts w:ascii="Calibri" w:hAnsi="Calibri" w:cs="Calibri"/>
                    <w:color w:val="000000"/>
                    <w:sz w:val="20"/>
                    <w:szCs w:val="20"/>
                  </w:rPr>
                </w:rPrChange>
              </w:rPr>
              <w:t>0.01</w:t>
            </w:r>
          </w:p>
        </w:tc>
        <w:tc>
          <w:tcPr>
            <w:tcW w:w="555" w:type="pct"/>
            <w:noWrap/>
            <w:vAlign w:val="bottom"/>
          </w:tcPr>
          <w:p w14:paraId="6A375661" w14:textId="69FE8828" w:rsidR="008C3862" w:rsidRPr="00256197" w:rsidRDefault="008C3862" w:rsidP="008C3862">
            <w:pPr>
              <w:spacing w:line="240" w:lineRule="auto"/>
              <w:jc w:val="right"/>
              <w:rPr>
                <w:rFonts w:cs="Times New Roman"/>
                <w:color w:val="000000"/>
                <w:sz w:val="20"/>
                <w:szCs w:val="20"/>
                <w:rPrChange w:id="2836"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837" w:author="Urfels, Anton (IRRI)" w:date="2023-10-06T20:02:00Z">
                  <w:rPr>
                    <w:rFonts w:ascii="Calibri" w:hAnsi="Calibri" w:cs="Calibri"/>
                    <w:color w:val="000000"/>
                    <w:sz w:val="20"/>
                    <w:szCs w:val="20"/>
                  </w:rPr>
                </w:rPrChange>
              </w:rPr>
              <w:t>0.37</w:t>
            </w:r>
          </w:p>
        </w:tc>
        <w:tc>
          <w:tcPr>
            <w:tcW w:w="555" w:type="pct"/>
            <w:noWrap/>
            <w:vAlign w:val="bottom"/>
          </w:tcPr>
          <w:p w14:paraId="67F9C08C" w14:textId="64BA5DF7" w:rsidR="008C3862" w:rsidRPr="00256197" w:rsidRDefault="008C3862" w:rsidP="008C3862">
            <w:pPr>
              <w:spacing w:line="240" w:lineRule="auto"/>
              <w:jc w:val="right"/>
              <w:rPr>
                <w:rFonts w:cs="Times New Roman"/>
                <w:color w:val="000000"/>
                <w:sz w:val="20"/>
                <w:szCs w:val="20"/>
                <w:rPrChange w:id="2838"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839" w:author="Urfels, Anton (IRRI)" w:date="2023-10-06T20:02:00Z">
                  <w:rPr>
                    <w:rFonts w:ascii="Calibri" w:hAnsi="Calibri" w:cs="Calibri"/>
                    <w:color w:val="000000"/>
                    <w:sz w:val="20"/>
                    <w:szCs w:val="20"/>
                  </w:rPr>
                </w:rPrChange>
              </w:rPr>
              <w:t>0.76</w:t>
            </w:r>
          </w:p>
        </w:tc>
        <w:tc>
          <w:tcPr>
            <w:tcW w:w="555" w:type="pct"/>
            <w:noWrap/>
            <w:vAlign w:val="bottom"/>
          </w:tcPr>
          <w:p w14:paraId="735C979E" w14:textId="5CB3BB19" w:rsidR="008C3862" w:rsidRPr="00256197" w:rsidRDefault="008C3862" w:rsidP="008C3862">
            <w:pPr>
              <w:spacing w:line="240" w:lineRule="auto"/>
              <w:jc w:val="right"/>
              <w:rPr>
                <w:rFonts w:cs="Times New Roman"/>
                <w:color w:val="000000"/>
                <w:sz w:val="20"/>
                <w:szCs w:val="20"/>
                <w:rPrChange w:id="2840"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841" w:author="Urfels, Anton (IRRI)" w:date="2023-10-06T20:02:00Z">
                  <w:rPr>
                    <w:rFonts w:ascii="Calibri" w:hAnsi="Calibri" w:cs="Calibri"/>
                    <w:color w:val="000000"/>
                    <w:sz w:val="20"/>
                    <w:szCs w:val="20"/>
                  </w:rPr>
                </w:rPrChange>
              </w:rPr>
              <w:t>0.41</w:t>
            </w:r>
          </w:p>
        </w:tc>
        <w:tc>
          <w:tcPr>
            <w:tcW w:w="555" w:type="pct"/>
            <w:noWrap/>
            <w:vAlign w:val="bottom"/>
          </w:tcPr>
          <w:p w14:paraId="423183A8" w14:textId="761D9D46" w:rsidR="008C3862" w:rsidRPr="00256197" w:rsidRDefault="008C3862" w:rsidP="008C3862">
            <w:pPr>
              <w:spacing w:line="240" w:lineRule="auto"/>
              <w:jc w:val="right"/>
              <w:rPr>
                <w:rFonts w:cs="Times New Roman"/>
                <w:color w:val="000000"/>
                <w:sz w:val="20"/>
                <w:szCs w:val="20"/>
                <w:rPrChange w:id="2842"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843" w:author="Urfels, Anton (IRRI)" w:date="2023-10-06T20:02:00Z">
                  <w:rPr>
                    <w:rFonts w:ascii="Calibri" w:hAnsi="Calibri" w:cs="Calibri"/>
                    <w:color w:val="000000"/>
                    <w:sz w:val="20"/>
                    <w:szCs w:val="20"/>
                  </w:rPr>
                </w:rPrChange>
              </w:rPr>
              <w:t>0.66</w:t>
            </w:r>
          </w:p>
        </w:tc>
      </w:tr>
      <w:tr w:rsidR="008C3862" w:rsidRPr="00256197" w14:paraId="511431DA" w14:textId="77777777" w:rsidTr="00DB11CB">
        <w:trPr>
          <w:trHeight w:val="288"/>
          <w:jc w:val="center"/>
        </w:trPr>
        <w:tc>
          <w:tcPr>
            <w:tcW w:w="707" w:type="pct"/>
            <w:vMerge/>
          </w:tcPr>
          <w:p w14:paraId="5F5412E0" w14:textId="77777777" w:rsidR="008C3862" w:rsidRPr="00256197" w:rsidRDefault="008C3862" w:rsidP="008C3862">
            <w:pPr>
              <w:spacing w:line="240" w:lineRule="auto"/>
              <w:rPr>
                <w:rFonts w:eastAsia="Times New Roman" w:cs="Times New Roman"/>
                <w:color w:val="000000"/>
                <w:sz w:val="20"/>
                <w:szCs w:val="20"/>
                <w:lang w:eastAsia="en-ZW"/>
                <w:rPrChange w:id="2844"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3764F31E" w14:textId="77777777" w:rsidR="008C3862" w:rsidRPr="00256197" w:rsidRDefault="008C3862" w:rsidP="008C3862">
            <w:pPr>
              <w:spacing w:line="240" w:lineRule="auto"/>
              <w:rPr>
                <w:rFonts w:eastAsia="Times New Roman" w:cs="Times New Roman"/>
                <w:color w:val="000000"/>
                <w:sz w:val="20"/>
                <w:szCs w:val="20"/>
                <w:lang w:eastAsia="en-ZW"/>
                <w:rPrChange w:id="2845"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2846" w:author="Urfels, Anton (IRRI)" w:date="2023-10-06T20:02:00Z">
                  <w:rPr>
                    <w:rFonts w:ascii="Gill Sans MT" w:eastAsia="Times New Roman" w:hAnsi="Gill Sans MT" w:cs="Calibri"/>
                    <w:color w:val="000000"/>
                    <w:sz w:val="20"/>
                    <w:szCs w:val="20"/>
                    <w:lang w:eastAsia="en-ZW"/>
                  </w:rPr>
                </w:rPrChange>
              </w:rPr>
              <w:t>Number of cells</w:t>
            </w:r>
          </w:p>
        </w:tc>
        <w:tc>
          <w:tcPr>
            <w:tcW w:w="555" w:type="pct"/>
            <w:noWrap/>
            <w:vAlign w:val="bottom"/>
          </w:tcPr>
          <w:p w14:paraId="36CF9FBD" w14:textId="6927758C" w:rsidR="008C3862" w:rsidRPr="00256197" w:rsidRDefault="008C3862" w:rsidP="008C3862">
            <w:pPr>
              <w:spacing w:line="240" w:lineRule="auto"/>
              <w:jc w:val="right"/>
              <w:rPr>
                <w:rFonts w:cs="Times New Roman"/>
                <w:color w:val="000000"/>
                <w:sz w:val="20"/>
                <w:szCs w:val="20"/>
                <w:rPrChange w:id="2847"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848" w:author="Urfels, Anton (IRRI)" w:date="2023-10-06T20:02:00Z">
                  <w:rPr>
                    <w:rFonts w:ascii="Calibri" w:hAnsi="Calibri" w:cs="Calibri"/>
                    <w:color w:val="000000"/>
                    <w:sz w:val="20"/>
                    <w:szCs w:val="20"/>
                  </w:rPr>
                </w:rPrChange>
              </w:rPr>
              <w:t>17421.00</w:t>
            </w:r>
          </w:p>
        </w:tc>
        <w:tc>
          <w:tcPr>
            <w:tcW w:w="555" w:type="pct"/>
            <w:noWrap/>
            <w:vAlign w:val="bottom"/>
          </w:tcPr>
          <w:p w14:paraId="562FE755" w14:textId="29D56416" w:rsidR="008C3862" w:rsidRPr="00256197" w:rsidRDefault="008C3862" w:rsidP="008C3862">
            <w:pPr>
              <w:spacing w:line="240" w:lineRule="auto"/>
              <w:jc w:val="right"/>
              <w:rPr>
                <w:rFonts w:cs="Times New Roman"/>
                <w:color w:val="000000"/>
                <w:sz w:val="20"/>
                <w:szCs w:val="20"/>
                <w:rPrChange w:id="2849"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850" w:author="Urfels, Anton (IRRI)" w:date="2023-10-06T20:02:00Z">
                  <w:rPr>
                    <w:rFonts w:ascii="Calibri" w:hAnsi="Calibri" w:cs="Calibri"/>
                    <w:color w:val="000000"/>
                    <w:sz w:val="20"/>
                    <w:szCs w:val="20"/>
                  </w:rPr>
                </w:rPrChange>
              </w:rPr>
              <w:t>17421.00</w:t>
            </w:r>
          </w:p>
        </w:tc>
        <w:tc>
          <w:tcPr>
            <w:tcW w:w="555" w:type="pct"/>
            <w:noWrap/>
            <w:vAlign w:val="bottom"/>
          </w:tcPr>
          <w:p w14:paraId="06CA8146" w14:textId="7A6D6CDE" w:rsidR="008C3862" w:rsidRPr="00256197" w:rsidRDefault="008C3862" w:rsidP="008C3862">
            <w:pPr>
              <w:spacing w:line="240" w:lineRule="auto"/>
              <w:jc w:val="right"/>
              <w:rPr>
                <w:rFonts w:cs="Times New Roman"/>
                <w:color w:val="000000"/>
                <w:sz w:val="20"/>
                <w:szCs w:val="20"/>
                <w:rPrChange w:id="2851"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852" w:author="Urfels, Anton (IRRI)" w:date="2023-10-06T20:02:00Z">
                  <w:rPr>
                    <w:rFonts w:ascii="Calibri" w:hAnsi="Calibri" w:cs="Calibri"/>
                    <w:color w:val="000000"/>
                    <w:sz w:val="20"/>
                    <w:szCs w:val="20"/>
                  </w:rPr>
                </w:rPrChange>
              </w:rPr>
              <w:t>17421.00</w:t>
            </w:r>
          </w:p>
        </w:tc>
        <w:tc>
          <w:tcPr>
            <w:tcW w:w="555" w:type="pct"/>
            <w:noWrap/>
            <w:vAlign w:val="bottom"/>
          </w:tcPr>
          <w:p w14:paraId="21CE024B" w14:textId="52F6686C" w:rsidR="008C3862" w:rsidRPr="00256197" w:rsidRDefault="008C3862" w:rsidP="008C3862">
            <w:pPr>
              <w:spacing w:line="240" w:lineRule="auto"/>
              <w:jc w:val="right"/>
              <w:rPr>
                <w:rFonts w:cs="Times New Roman"/>
                <w:color w:val="000000"/>
                <w:sz w:val="20"/>
                <w:szCs w:val="20"/>
                <w:rPrChange w:id="2853"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854" w:author="Urfels, Anton (IRRI)" w:date="2023-10-06T20:02:00Z">
                  <w:rPr>
                    <w:rFonts w:ascii="Calibri" w:hAnsi="Calibri" w:cs="Calibri"/>
                    <w:color w:val="000000"/>
                    <w:sz w:val="20"/>
                    <w:szCs w:val="20"/>
                  </w:rPr>
                </w:rPrChange>
              </w:rPr>
              <w:t>17421.00</w:t>
            </w:r>
          </w:p>
        </w:tc>
        <w:tc>
          <w:tcPr>
            <w:tcW w:w="555" w:type="pct"/>
            <w:noWrap/>
            <w:vAlign w:val="bottom"/>
          </w:tcPr>
          <w:p w14:paraId="773AC2FF" w14:textId="5210E71A" w:rsidR="008C3862" w:rsidRPr="00256197" w:rsidRDefault="008C3862" w:rsidP="008C3862">
            <w:pPr>
              <w:spacing w:line="240" w:lineRule="auto"/>
              <w:jc w:val="right"/>
              <w:rPr>
                <w:rFonts w:cs="Times New Roman"/>
                <w:color w:val="000000"/>
                <w:sz w:val="20"/>
                <w:szCs w:val="20"/>
                <w:rPrChange w:id="2855"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856" w:author="Urfels, Anton (IRRI)" w:date="2023-10-06T20:02:00Z">
                  <w:rPr>
                    <w:rFonts w:ascii="Calibri" w:hAnsi="Calibri" w:cs="Calibri"/>
                    <w:color w:val="000000"/>
                    <w:sz w:val="20"/>
                    <w:szCs w:val="20"/>
                  </w:rPr>
                </w:rPrChange>
              </w:rPr>
              <w:t>17421.00</w:t>
            </w:r>
          </w:p>
        </w:tc>
        <w:tc>
          <w:tcPr>
            <w:tcW w:w="555" w:type="pct"/>
            <w:noWrap/>
            <w:vAlign w:val="bottom"/>
          </w:tcPr>
          <w:p w14:paraId="2457A2FB" w14:textId="6D7EB18D" w:rsidR="008C3862" w:rsidRPr="00256197" w:rsidRDefault="008C3862" w:rsidP="008C3862">
            <w:pPr>
              <w:spacing w:line="240" w:lineRule="auto"/>
              <w:jc w:val="right"/>
              <w:rPr>
                <w:rFonts w:cs="Times New Roman"/>
                <w:color w:val="000000"/>
                <w:sz w:val="20"/>
                <w:szCs w:val="20"/>
                <w:rPrChange w:id="2857"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2858" w:author="Urfels, Anton (IRRI)" w:date="2023-10-06T20:02:00Z">
                  <w:rPr>
                    <w:rFonts w:ascii="Calibri" w:hAnsi="Calibri" w:cs="Calibri"/>
                    <w:color w:val="000000"/>
                    <w:sz w:val="20"/>
                    <w:szCs w:val="20"/>
                  </w:rPr>
                </w:rPrChange>
              </w:rPr>
              <w:t>17421.00</w:t>
            </w:r>
          </w:p>
        </w:tc>
      </w:tr>
    </w:tbl>
    <w:p w14:paraId="64B9E6F3" w14:textId="77777777" w:rsidR="00FD1472" w:rsidRPr="00256197" w:rsidRDefault="00FD1472" w:rsidP="00E07BB5">
      <w:pPr>
        <w:jc w:val="both"/>
        <w:rPr>
          <w:rFonts w:cs="Times New Roman"/>
        </w:rPr>
      </w:pPr>
    </w:p>
    <w:p w14:paraId="680F382E" w14:textId="15B99A55" w:rsidR="00EA7E7B" w:rsidRPr="00256197" w:rsidRDefault="00D82546" w:rsidP="00C60093">
      <w:pPr>
        <w:rPr>
          <w:rFonts w:cs="Times New Roman"/>
          <w:rPrChange w:id="2859" w:author="Urfels, Anton (IRRI)" w:date="2023-10-06T20:02:00Z">
            <w:rPr>
              <w:rFonts w:ascii="Gill Sans MT" w:hAnsi="Gill Sans MT"/>
            </w:rPr>
          </w:rPrChange>
        </w:rPr>
      </w:pPr>
      <w:ins w:id="2860" w:author="Urfels, Anton (IRRI)" w:date="2023-10-07T15:31:00Z">
        <w:r>
          <w:rPr>
            <w:rFonts w:cs="Times New Roman"/>
          </w:rPr>
          <w:t>However, there is a clear spatial structure to these results.</w:t>
        </w:r>
      </w:ins>
      <w:ins w:id="2861" w:author="Urfels, Anton (IRRI)" w:date="2023-10-07T15:33:00Z">
        <w:r>
          <w:rPr>
            <w:rFonts w:cs="Times New Roman"/>
          </w:rPr>
          <w:t xml:space="preserve"> </w:t>
        </w:r>
      </w:ins>
      <w:r w:rsidR="00FD0DD5" w:rsidRPr="00256197">
        <w:rPr>
          <w:rFonts w:cs="Times New Roman"/>
          <w:rPrChange w:id="2862" w:author="Urfels, Anton (IRRI)" w:date="2023-10-06T20:02:00Z">
            <w:rPr>
              <w:rFonts w:ascii="Gill Sans MT" w:hAnsi="Gill Sans MT"/>
            </w:rPr>
          </w:rPrChange>
        </w:rPr>
        <w:t xml:space="preserve">Figure </w:t>
      </w:r>
      <w:r w:rsidR="00C60093" w:rsidRPr="00256197">
        <w:rPr>
          <w:rFonts w:cs="Times New Roman"/>
          <w:rPrChange w:id="2863" w:author="Urfels, Anton (IRRI)" w:date="2023-10-06T20:02:00Z">
            <w:rPr>
              <w:rFonts w:ascii="Gill Sans MT" w:hAnsi="Gill Sans MT"/>
            </w:rPr>
          </w:rPrChange>
        </w:rPr>
        <w:t>3</w:t>
      </w:r>
      <w:r w:rsidR="00FD0DD5" w:rsidRPr="00256197">
        <w:rPr>
          <w:rFonts w:cs="Times New Roman"/>
          <w:rPrChange w:id="2864" w:author="Urfels, Anton (IRRI)" w:date="2023-10-06T20:02:00Z">
            <w:rPr>
              <w:rFonts w:ascii="Gill Sans MT" w:hAnsi="Gill Sans MT"/>
            </w:rPr>
          </w:rPrChange>
        </w:rPr>
        <w:t xml:space="preserve"> shows the spatial distribution of willingness to pay classifications </w:t>
      </w:r>
      <w:r w:rsidR="00EE27BD" w:rsidRPr="00256197">
        <w:rPr>
          <w:rFonts w:cs="Times New Roman"/>
          <w:rPrChange w:id="2865" w:author="Urfels, Anton (IRRI)" w:date="2023-10-06T20:02:00Z">
            <w:rPr>
              <w:rFonts w:ascii="Gill Sans MT" w:hAnsi="Gill Sans MT"/>
            </w:rPr>
          </w:rPrChange>
        </w:rPr>
        <w:t xml:space="preserve">categorizing strategies on </w:t>
      </w:r>
      <w:r w:rsidR="002942E5" w:rsidRPr="00256197">
        <w:rPr>
          <w:rFonts w:cs="Times New Roman"/>
          <w:rPrChange w:id="2866" w:author="Urfels, Anton (IRRI)" w:date="2023-10-06T20:02:00Z">
            <w:rPr>
              <w:rFonts w:ascii="Gill Sans MT" w:hAnsi="Gill Sans MT"/>
            </w:rPr>
          </w:rPrChange>
        </w:rPr>
        <w:t xml:space="preserve">wheat yield </w:t>
      </w:r>
      <w:r w:rsidR="00EE27BD" w:rsidRPr="00256197">
        <w:rPr>
          <w:rFonts w:cs="Times New Roman"/>
          <w:rPrChange w:id="2867" w:author="Urfels, Anton (IRRI)" w:date="2023-10-06T20:02:00Z">
            <w:rPr>
              <w:rFonts w:ascii="Gill Sans MT" w:hAnsi="Gill Sans MT"/>
            </w:rPr>
          </w:rPrChange>
        </w:rPr>
        <w:t>whether they are worse, better or worse</w:t>
      </w:r>
      <w:r w:rsidR="00C1368C" w:rsidRPr="00256197">
        <w:rPr>
          <w:rFonts w:cs="Times New Roman"/>
          <w:rPrChange w:id="2868" w:author="Urfels, Anton (IRRI)" w:date="2023-10-06T20:02:00Z">
            <w:rPr>
              <w:rFonts w:ascii="Gill Sans MT" w:hAnsi="Gill Sans MT"/>
            </w:rPr>
          </w:rPrChange>
        </w:rPr>
        <w:t>,</w:t>
      </w:r>
      <w:r w:rsidR="00EE27BD" w:rsidRPr="00256197">
        <w:rPr>
          <w:rFonts w:cs="Times New Roman"/>
          <w:rPrChange w:id="2869" w:author="Urfels, Anton (IRRI)" w:date="2023-10-06T20:02:00Z">
            <w:rPr>
              <w:rFonts w:ascii="Gill Sans MT" w:hAnsi="Gill Sans MT"/>
            </w:rPr>
          </w:rPrChange>
        </w:rPr>
        <w:t xml:space="preserve"> and better than the fixed long rice planting strategy. </w:t>
      </w:r>
      <w:r w:rsidR="00EC6781" w:rsidRPr="00256197">
        <w:rPr>
          <w:rFonts w:cs="Times New Roman"/>
          <w:rPrChange w:id="2870" w:author="Urfels, Anton (IRRI)" w:date="2023-10-06T20:02:00Z">
            <w:rPr>
              <w:rFonts w:ascii="Gill Sans MT" w:hAnsi="Gill Sans MT"/>
            </w:rPr>
          </w:rPrChange>
        </w:rPr>
        <w:t xml:space="preserve">Fixed planting of a medium duration </w:t>
      </w:r>
      <w:r w:rsidR="00EC6781" w:rsidRPr="00256197">
        <w:rPr>
          <w:rFonts w:cs="Times New Roman"/>
          <w:rPrChange w:id="2871" w:author="Urfels, Anton (IRRI)" w:date="2023-10-06T20:02:00Z">
            <w:rPr>
              <w:rFonts w:ascii="Gill Sans MT" w:hAnsi="Gill Sans MT"/>
            </w:rPr>
          </w:rPrChange>
        </w:rPr>
        <w:lastRenderedPageBreak/>
        <w:t xml:space="preserve">rice variety seems to be the best strategy to ensure higher wheat yields across </w:t>
      </w:r>
      <w:del w:id="2872" w:author="MKONDIWA, Maxwell (CIMMYT-India)" w:date="2023-10-07T14:32:00Z">
        <w:r w:rsidR="00EC6781" w:rsidRPr="00256197" w:rsidDel="003B1CCE">
          <w:rPr>
            <w:rFonts w:cs="Times New Roman"/>
            <w:rPrChange w:id="2873" w:author="Urfels, Anton (IRRI)" w:date="2023-10-06T20:02:00Z">
              <w:rPr>
                <w:rFonts w:ascii="Gill Sans MT" w:hAnsi="Gill Sans MT"/>
              </w:rPr>
            </w:rPrChange>
          </w:rPr>
          <w:delText xml:space="preserve">all locations </w:delText>
        </w:r>
      </w:del>
      <w:r w:rsidR="007F4DE7" w:rsidRPr="00256197">
        <w:rPr>
          <w:rFonts w:cs="Times New Roman"/>
          <w:rPrChange w:id="2874" w:author="Urfels, Anton (IRRI)" w:date="2023-10-06T20:02:00Z">
            <w:rPr>
              <w:rFonts w:ascii="Gill Sans MT" w:hAnsi="Gill Sans MT"/>
            </w:rPr>
          </w:rPrChange>
        </w:rPr>
        <w:t>most locations in</w:t>
      </w:r>
      <w:ins w:id="2875" w:author="Urfels, Anton (IRRI)" w:date="2023-10-12T17:33:00Z">
        <w:r w:rsidR="007B019E">
          <w:rPr>
            <w:rFonts w:cs="Times New Roman"/>
          </w:rPr>
          <w:t xml:space="preserve"> the</w:t>
        </w:r>
      </w:ins>
      <w:r w:rsidR="007F4DE7" w:rsidRPr="00256197">
        <w:rPr>
          <w:rFonts w:cs="Times New Roman"/>
          <w:rPrChange w:id="2876" w:author="Urfels, Anton (IRRI)" w:date="2023-10-06T20:02:00Z">
            <w:rPr>
              <w:rFonts w:ascii="Gill Sans MT" w:hAnsi="Gill Sans MT"/>
            </w:rPr>
          </w:rPrChange>
        </w:rPr>
        <w:t xml:space="preserve"> IGP except </w:t>
      </w:r>
      <w:ins w:id="2877" w:author="Urfels, Anton (IRRI)" w:date="2023-10-12T17:33:00Z">
        <w:r w:rsidR="007B019E">
          <w:rPr>
            <w:rFonts w:cs="Times New Roman"/>
          </w:rPr>
          <w:t xml:space="preserve">in </w:t>
        </w:r>
      </w:ins>
      <w:r w:rsidR="007F4DE7" w:rsidRPr="00256197">
        <w:rPr>
          <w:rFonts w:cs="Times New Roman"/>
          <w:rPrChange w:id="2878" w:author="Urfels, Anton (IRRI)" w:date="2023-10-06T20:02:00Z">
            <w:rPr>
              <w:rFonts w:ascii="Gill Sans MT" w:hAnsi="Gill Sans MT"/>
            </w:rPr>
          </w:rPrChange>
        </w:rPr>
        <w:t xml:space="preserve">the </w:t>
      </w:r>
      <w:proofErr w:type="spellStart"/>
      <w:r w:rsidR="007F4DE7" w:rsidRPr="00256197">
        <w:rPr>
          <w:rFonts w:cs="Times New Roman"/>
          <w:rPrChange w:id="2879" w:author="Urfels, Anton (IRRI)" w:date="2023-10-06T20:02:00Z">
            <w:rPr>
              <w:rFonts w:ascii="Gill Sans MT" w:hAnsi="Gill Sans MT"/>
            </w:rPr>
          </w:rPrChange>
        </w:rPr>
        <w:t>northwestern</w:t>
      </w:r>
      <w:proofErr w:type="spellEnd"/>
      <w:r w:rsidR="007F4DE7" w:rsidRPr="00256197">
        <w:rPr>
          <w:rFonts w:cs="Times New Roman"/>
          <w:rPrChange w:id="2880" w:author="Urfels, Anton (IRRI)" w:date="2023-10-06T20:02:00Z">
            <w:rPr>
              <w:rFonts w:ascii="Gill Sans MT" w:hAnsi="Gill Sans MT"/>
            </w:rPr>
          </w:rPrChange>
        </w:rPr>
        <w:t xml:space="preserve"> </w:t>
      </w:r>
      <w:ins w:id="2881" w:author="Urfels, Anton (IRRI)" w:date="2023-10-12T17:33:00Z">
        <w:r w:rsidR="007B019E">
          <w:rPr>
            <w:rFonts w:cs="Times New Roman"/>
          </w:rPr>
          <w:t>IGP</w:t>
        </w:r>
      </w:ins>
      <w:del w:id="2882" w:author="Urfels, Anton (IRRI)" w:date="2023-10-12T17:33:00Z">
        <w:r w:rsidR="007F4DE7" w:rsidRPr="00256197" w:rsidDel="007B019E">
          <w:rPr>
            <w:rFonts w:cs="Times New Roman"/>
            <w:rPrChange w:id="2883" w:author="Urfels, Anton (IRRI)" w:date="2023-10-06T20:02:00Z">
              <w:rPr>
                <w:rFonts w:ascii="Gill Sans MT" w:hAnsi="Gill Sans MT"/>
              </w:rPr>
            </w:rPrChange>
          </w:rPr>
          <w:delText>side</w:delText>
        </w:r>
      </w:del>
      <w:r w:rsidR="007F4DE7" w:rsidRPr="00256197">
        <w:rPr>
          <w:rFonts w:cs="Times New Roman"/>
          <w:rPrChange w:id="2884" w:author="Urfels, Anton (IRRI)" w:date="2023-10-06T20:02:00Z">
            <w:rPr>
              <w:rFonts w:ascii="Gill Sans MT" w:hAnsi="Gill Sans MT"/>
            </w:rPr>
          </w:rPrChange>
        </w:rPr>
        <w:t xml:space="preserve"> where</w:t>
      </w:r>
      <w:r w:rsidR="00C44BE4" w:rsidRPr="00256197">
        <w:rPr>
          <w:rFonts w:cs="Times New Roman"/>
          <w:rPrChange w:id="2885" w:author="Urfels, Anton (IRRI)" w:date="2023-10-06T20:02:00Z">
            <w:rPr>
              <w:rFonts w:ascii="Gill Sans MT" w:hAnsi="Gill Sans MT"/>
            </w:rPr>
          </w:rPrChange>
        </w:rPr>
        <w:t xml:space="preserve"> one would be indifferent (12%)</w:t>
      </w:r>
      <w:r w:rsidR="00EC6781" w:rsidRPr="00256197">
        <w:rPr>
          <w:rFonts w:cs="Times New Roman"/>
          <w:rPrChange w:id="2886" w:author="Urfels, Anton (IRRI)" w:date="2023-10-06T20:02:00Z">
            <w:rPr>
              <w:rFonts w:ascii="Gill Sans MT" w:hAnsi="Gill Sans MT"/>
            </w:rPr>
          </w:rPrChange>
        </w:rPr>
        <w:t xml:space="preserve">. </w:t>
      </w:r>
      <w:ins w:id="2887" w:author="Urfels, Anton (IRRI)" w:date="2023-10-07T15:33:00Z">
        <w:r>
          <w:rPr>
            <w:rFonts w:cs="Times New Roman"/>
          </w:rPr>
          <w:t xml:space="preserve">Besides, the Eastern IGP also performs well with planting long duration varieties at the monsoon onset, which is much earlier in the Eastern IGP than in the Western IGP. </w:t>
        </w:r>
      </w:ins>
    </w:p>
    <w:p w14:paraId="0983A439" w14:textId="6BF26217" w:rsidR="000F5A64" w:rsidRPr="00256197" w:rsidRDefault="008A20D8" w:rsidP="003F509D">
      <w:pPr>
        <w:rPr>
          <w:rFonts w:cs="Times New Roman"/>
          <w:rPrChange w:id="2888" w:author="Urfels, Anton (IRRI)" w:date="2023-10-06T20:02:00Z">
            <w:rPr>
              <w:rFonts w:ascii="Gill Sans MT" w:hAnsi="Gill Sans MT"/>
            </w:rPr>
          </w:rPrChange>
        </w:rPr>
      </w:pPr>
      <w:r w:rsidRPr="00256197">
        <w:rPr>
          <w:rFonts w:cs="Times New Roman"/>
          <w:noProof/>
          <w:rPrChange w:id="2889" w:author="Urfels, Anton (IRRI)" w:date="2023-10-06T20:02:00Z">
            <w:rPr>
              <w:rFonts w:ascii="Gill Sans MT" w:hAnsi="Gill Sans MT"/>
              <w:noProof/>
            </w:rPr>
          </w:rPrChange>
        </w:rPr>
        <w:drawing>
          <wp:inline distT="0" distB="0" distL="0" distR="0" wp14:anchorId="0E9E3040" wp14:editId="15E8659B">
            <wp:extent cx="5507665" cy="6816823"/>
            <wp:effectExtent l="0" t="0" r="0" b="3175"/>
            <wp:docPr id="1307038698" name="Picture 1307038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14443" cy="6825213"/>
                    </a:xfrm>
                    <a:prstGeom prst="rect">
                      <a:avLst/>
                    </a:prstGeom>
                    <a:noFill/>
                  </pic:spPr>
                </pic:pic>
              </a:graphicData>
            </a:graphic>
          </wp:inline>
        </w:drawing>
      </w:r>
    </w:p>
    <w:p w14:paraId="3E5D4650" w14:textId="77777777" w:rsidR="009B5072" w:rsidRPr="00256197" w:rsidRDefault="009B5072" w:rsidP="009B5072">
      <w:pPr>
        <w:rPr>
          <w:rFonts w:cs="Times New Roman"/>
          <w:rPrChange w:id="2890" w:author="Urfels, Anton (IRRI)" w:date="2023-10-06T20:02:00Z">
            <w:rPr>
              <w:rFonts w:ascii="Gill Sans MT" w:hAnsi="Gill Sans MT"/>
            </w:rPr>
          </w:rPrChange>
        </w:rPr>
      </w:pPr>
      <w:r w:rsidRPr="00256197">
        <w:rPr>
          <w:rFonts w:cs="Times New Roman"/>
          <w:rPrChange w:id="2891" w:author="Urfels, Anton (IRRI)" w:date="2023-10-06T20:02:00Z">
            <w:rPr>
              <w:rFonts w:ascii="Gill Sans MT" w:hAnsi="Gill Sans MT"/>
            </w:rPr>
          </w:rPrChange>
        </w:rPr>
        <w:t>Figure 3: Willingness to pay (wheat yield t/ha) for the strategy against a fixed long duration variety reference strategy using second order stochastic dominance.</w:t>
      </w:r>
      <w:del w:id="2892" w:author="Urfels, Anton (IRRI)" w:date="2023-10-07T15:34:00Z">
        <w:r w:rsidRPr="00256197" w:rsidDel="00D82546">
          <w:rPr>
            <w:rFonts w:cs="Times New Roman"/>
            <w:rPrChange w:id="2893" w:author="Urfels, Anton (IRRI)" w:date="2023-10-06T20:02:00Z">
              <w:rPr>
                <w:rFonts w:ascii="Gill Sans MT" w:hAnsi="Gill Sans MT"/>
              </w:rPr>
            </w:rPrChange>
          </w:rPr>
          <w:delText xml:space="preserve"> </w:delText>
        </w:r>
      </w:del>
    </w:p>
    <w:p w14:paraId="17F3CB7B" w14:textId="77777777" w:rsidR="005635F1" w:rsidRPr="00256197" w:rsidRDefault="005635F1">
      <w:pPr>
        <w:spacing w:line="259" w:lineRule="auto"/>
        <w:rPr>
          <w:rFonts w:eastAsiaTheme="majorEastAsia" w:cs="Times New Roman"/>
          <w:b/>
          <w:szCs w:val="26"/>
        </w:rPr>
      </w:pPr>
      <w:del w:id="2894" w:author="Urfels, Anton (IRRI)" w:date="2023-10-07T15:34:00Z">
        <w:r w:rsidRPr="00256197" w:rsidDel="00D82546">
          <w:rPr>
            <w:rFonts w:cs="Times New Roman"/>
          </w:rPr>
          <w:br w:type="page"/>
        </w:r>
      </w:del>
    </w:p>
    <w:p w14:paraId="53C384A5" w14:textId="5010E104" w:rsidR="00CA6B83" w:rsidRDefault="0024547E" w:rsidP="00AD0E38">
      <w:pPr>
        <w:pStyle w:val="Heading2"/>
        <w:rPr>
          <w:ins w:id="2895" w:author="Urfels, Anton (IRRI)" w:date="2023-10-07T15:34:00Z"/>
        </w:rPr>
      </w:pPr>
      <w:r w:rsidRPr="00256197">
        <w:lastRenderedPageBreak/>
        <w:t>3.</w:t>
      </w:r>
      <w:r w:rsidR="001B0E02" w:rsidRPr="00256197">
        <w:t>2</w:t>
      </w:r>
      <w:r w:rsidRPr="00256197">
        <w:t xml:space="preserve">. </w:t>
      </w:r>
      <w:r w:rsidR="00CA6B83" w:rsidRPr="00256197">
        <w:t>System-wide</w:t>
      </w:r>
      <w:r w:rsidR="005919C9" w:rsidRPr="00256197">
        <w:t xml:space="preserve"> </w:t>
      </w:r>
      <w:r w:rsidR="00AB3F58" w:rsidRPr="00256197">
        <w:t xml:space="preserve">economic benefits </w:t>
      </w:r>
      <w:r w:rsidR="005919C9" w:rsidRPr="00256197">
        <w:t xml:space="preserve">for </w:t>
      </w:r>
      <w:r w:rsidR="00523BC2" w:rsidRPr="00256197">
        <w:t xml:space="preserve">a </w:t>
      </w:r>
      <w:r w:rsidR="005919C9" w:rsidRPr="00256197">
        <w:t>risk averse farmer</w:t>
      </w:r>
    </w:p>
    <w:p w14:paraId="4A7CF66B" w14:textId="5B707660" w:rsidR="00D82546" w:rsidRPr="00D82546" w:rsidRDefault="00D82546">
      <w:pPr>
        <w:pPrChange w:id="2896" w:author="Urfels, Anton (IRRI)" w:date="2023-10-07T15:34:00Z">
          <w:pPr>
            <w:pStyle w:val="Heading2"/>
          </w:pPr>
        </w:pPrChange>
      </w:pPr>
      <w:ins w:id="2897" w:author="Urfels, Anton (IRRI)" w:date="2023-10-07T15:34:00Z">
        <w:r>
          <w:t>The above yield-based risk assessment likely matter most to subsistence farmers. Most farmers in the IGP, however, sell some parts of their produce</w:t>
        </w:r>
      </w:ins>
      <w:ins w:id="2898" w:author="Urfels, Anton (IRRI)" w:date="2023-10-12T22:47:00Z">
        <w:r w:rsidR="009F5123">
          <w:t xml:space="preserve"> </w:t>
        </w:r>
      </w:ins>
      <w:r w:rsidR="009F5123">
        <w:fldChar w:fldCharType="begin"/>
      </w:r>
      <w:r w:rsidR="009F5123">
        <w:instrText xml:space="preserve"> ADDIN EN.CITE &lt;EndNote&gt;&lt;Cite&gt;&lt;Author&gt;Urfels&lt;/Author&gt;&lt;Year&gt;2023&lt;/Year&gt;&lt;RecNum&gt;25&lt;/RecNum&gt;&lt;DisplayText&gt;(Urfels et al., 2023)&lt;/DisplayText&gt;&lt;record&gt;&lt;rec-number&gt;25&lt;/rec-number&gt;&lt;foreign-keys&gt;&lt;key app="EN" db-id="x2spr2203vv0rxezzvzxvftcr0vvxept9tas" timestamp="1697122054"&gt;25&lt;/key&gt;&lt;/foreign-keys&gt;&lt;ref-type name="Journal Article"&gt;17&lt;/ref-type&gt;&lt;contributors&gt;&lt;authors&gt;&lt;author&gt;Urfels, Anton&lt;/author&gt;&lt;author&gt;Mausch, Kai&lt;/author&gt;&lt;author&gt;Harris, Dave&lt;/author&gt;&lt;author&gt;McDonald, Andrew J.&lt;/author&gt;&lt;author&gt;Kishore, Avinash&lt;/author&gt;&lt;author&gt;Balwinder, Singh&lt;/author&gt;&lt;author&gt;van Halsema, Gerardo&lt;/author&gt;&lt;author&gt;Struik, Paul C.&lt;/author&gt;&lt;author&gt;Craufurd, Peter&lt;/author&gt;&lt;author&gt;Foster, Timothy&lt;/author&gt;&lt;author&gt;Singh, Vartika&lt;/author&gt;&lt;author&gt;Krupnik, Timothy J.&lt;/author&gt;&lt;/authors&gt;&lt;/contributors&gt;&lt;titles&gt;&lt;title&gt;Farm size limits agriculture&amp;apos;s poverty reduction potential in Eastern India even with irrigation-led intensification&lt;/title&gt;&lt;secondary-title&gt;Agricultural Systems&lt;/secondary-title&gt;&lt;/titles&gt;&lt;periodical&gt;&lt;full-title&gt;Agricultural Systems&lt;/full-title&gt;&lt;/periodical&gt;&lt;pages&gt;103618&lt;/pages&gt;&lt;volume&gt;207&lt;/volume&gt;&lt;keywords&gt;&lt;keyword&gt;South Asia&lt;/keyword&gt;&lt;keyword&gt;Intensification Benefit Index&lt;/keyword&gt;&lt;keyword&gt;Groundwater&lt;/keyword&gt;&lt;keyword&gt;Sustainable agriculture&lt;/keyword&gt;&lt;keyword&gt;Rural transformation&lt;/keyword&gt;&lt;keyword&gt;Indo-Gangetic Plains&lt;/keyword&gt;&lt;keyword&gt;Rice-wheat system&lt;/keyword&gt;&lt;/keywords&gt;&lt;dates&gt;&lt;year&gt;2023&lt;/year&gt;&lt;pub-dates&gt;&lt;date&gt;2023/04/01/&lt;/date&gt;&lt;/pub-dates&gt;&lt;/dates&gt;&lt;isbn&gt;0308-521X&lt;/isbn&gt;&lt;urls&gt;&lt;related-urls&gt;&lt;url&gt;https://www.sciencedirect.com/science/article/pii/S0308521X23000239&lt;/url&gt;&lt;/related-urls&gt;&lt;/urls&gt;&lt;electronic-resource-num&gt;https://doi.org/10.1016/j.agsy.2023.103618&lt;/electronic-resource-num&gt;&lt;/record&gt;&lt;/Cite&gt;&lt;/EndNote&gt;</w:instrText>
      </w:r>
      <w:r w:rsidR="009F5123">
        <w:fldChar w:fldCharType="separate"/>
      </w:r>
      <w:r w:rsidR="009F5123">
        <w:rPr>
          <w:noProof/>
        </w:rPr>
        <w:t>(Urfels et al., 2023)</w:t>
      </w:r>
      <w:r w:rsidR="009F5123">
        <w:fldChar w:fldCharType="end"/>
      </w:r>
      <w:ins w:id="2899" w:author="Urfels, Anton (IRRI)" w:date="2023-10-07T15:34:00Z">
        <w:r>
          <w:t>. Fully evaluating the system level risks thus requires an econom</w:t>
        </w:r>
      </w:ins>
      <w:ins w:id="2900" w:author="MKONDIWA, Maxwell (CIMMYT-India)" w:date="2023-10-07T14:33:00Z">
        <w:r w:rsidR="00D8304F">
          <w:t>ic</w:t>
        </w:r>
      </w:ins>
      <w:ins w:id="2901" w:author="Urfels, Anton (IRRI)" w:date="2023-10-07T15:34:00Z">
        <w:del w:id="2902" w:author="MKONDIWA, Maxwell (CIMMYT-India)" w:date="2023-10-07T14:33:00Z">
          <w:r w:rsidDel="00D8304F">
            <w:delText>y</w:delText>
          </w:r>
        </w:del>
        <w:r>
          <w:t xml:space="preserve"> evaluation across both crop</w:t>
        </w:r>
      </w:ins>
      <w:ins w:id="2903" w:author="Urfels, Anton (IRRI)" w:date="2023-10-07T15:35:00Z">
        <w:r>
          <w:t xml:space="preserve">s. We first provide an overview of the revenue and associated risks, followed by </w:t>
        </w:r>
      </w:ins>
      <w:ins w:id="2904" w:author="Urfels, Anton (IRRI)" w:date="2023-10-07T15:36:00Z">
        <w:r>
          <w:t xml:space="preserve">a more </w:t>
        </w:r>
        <w:del w:id="2905" w:author="MKONDIWA, Maxwell (CIMMYT-India)" w:date="2023-10-07T14:34:00Z">
          <w:r w:rsidDel="00784312">
            <w:delText>profit oriented</w:delText>
          </w:r>
        </w:del>
      </w:ins>
      <w:ins w:id="2906" w:author="MKONDIWA, Maxwell (CIMMYT-India)" w:date="2023-10-07T14:34:00Z">
        <w:r w:rsidR="00784312">
          <w:t>profit-oriented</w:t>
        </w:r>
      </w:ins>
      <w:ins w:id="2907" w:author="Urfels, Anton (IRRI)" w:date="2023-10-07T15:36:00Z">
        <w:r>
          <w:t xml:space="preserve"> analysis that </w:t>
        </w:r>
      </w:ins>
      <w:ins w:id="2908" w:author="Urfels, Anton (IRRI)" w:date="2023-10-07T15:35:00Z">
        <w:r>
          <w:t>includ</w:t>
        </w:r>
      </w:ins>
      <w:ins w:id="2909" w:author="Urfels, Anton (IRRI)" w:date="2023-10-07T15:36:00Z">
        <w:r>
          <w:t>es</w:t>
        </w:r>
      </w:ins>
      <w:ins w:id="2910" w:author="Urfels, Anton (IRRI)" w:date="2023-10-07T15:35:00Z">
        <w:r>
          <w:t xml:space="preserve"> partial costs incurred for irrigation</w:t>
        </w:r>
      </w:ins>
      <w:ins w:id="2911" w:author="Urfels, Anton (IRRI)" w:date="2023-10-07T15:36:00Z">
        <w:r>
          <w:t xml:space="preserve"> as this is the only cost variable that varies across our scenarios.</w:t>
        </w:r>
      </w:ins>
    </w:p>
    <w:p w14:paraId="501D4D9A" w14:textId="240DD505" w:rsidR="009639B7" w:rsidRPr="00256197" w:rsidRDefault="009639B7" w:rsidP="00774B4E">
      <w:pPr>
        <w:pStyle w:val="Heading3"/>
      </w:pPr>
      <w:r w:rsidRPr="00256197">
        <w:t>3.</w:t>
      </w:r>
      <w:r w:rsidR="001B0E02" w:rsidRPr="00256197">
        <w:t>2</w:t>
      </w:r>
      <w:r w:rsidRPr="00256197">
        <w:t xml:space="preserve">.1. </w:t>
      </w:r>
      <w:r w:rsidR="00F10479" w:rsidRPr="00256197">
        <w:t>System r</w:t>
      </w:r>
      <w:r w:rsidRPr="00256197">
        <w:t>evenues</w:t>
      </w:r>
    </w:p>
    <w:p w14:paraId="30F69249" w14:textId="0A378EED" w:rsidR="00B3217B" w:rsidRPr="00256197" w:rsidRDefault="007A54AA" w:rsidP="002B6E4A">
      <w:pPr>
        <w:jc w:val="both"/>
        <w:rPr>
          <w:rFonts w:cs="Times New Roman"/>
          <w:rPrChange w:id="2912" w:author="Urfels, Anton (IRRI)" w:date="2023-10-06T20:02:00Z">
            <w:rPr>
              <w:rFonts w:ascii="Gill Sans MT" w:hAnsi="Gill Sans MT"/>
            </w:rPr>
          </w:rPrChange>
        </w:rPr>
      </w:pPr>
      <w:del w:id="2913" w:author="Urfels, Anton (IRRI)" w:date="2023-10-07T15:36:00Z">
        <w:r w:rsidRPr="00256197" w:rsidDel="00D82546">
          <w:rPr>
            <w:rFonts w:cs="Times New Roman"/>
            <w:rPrChange w:id="2914" w:author="Urfels, Anton (IRRI)" w:date="2023-10-06T20:02:00Z">
              <w:rPr>
                <w:rFonts w:ascii="Gill Sans MT" w:hAnsi="Gill Sans MT"/>
              </w:rPr>
            </w:rPrChange>
          </w:rPr>
          <w:delText>The approach involves</w:delText>
        </w:r>
        <w:r w:rsidR="00667E8D" w:rsidRPr="00256197" w:rsidDel="00D82546">
          <w:rPr>
            <w:rFonts w:cs="Times New Roman"/>
            <w:rPrChange w:id="2915" w:author="Urfels, Anton (IRRI)" w:date="2023-10-06T20:02:00Z">
              <w:rPr>
                <w:rFonts w:ascii="Gill Sans MT" w:hAnsi="Gill Sans MT"/>
              </w:rPr>
            </w:rPrChange>
          </w:rPr>
          <w:delText xml:space="preserve"> us</w:delText>
        </w:r>
        <w:r w:rsidRPr="00256197" w:rsidDel="00D82546">
          <w:rPr>
            <w:rFonts w:cs="Times New Roman"/>
            <w:rPrChange w:id="2916" w:author="Urfels, Anton (IRRI)" w:date="2023-10-06T20:02:00Z">
              <w:rPr>
                <w:rFonts w:ascii="Gill Sans MT" w:hAnsi="Gill Sans MT"/>
              </w:rPr>
            </w:rPrChange>
          </w:rPr>
          <w:delText>ing</w:delText>
        </w:r>
      </w:del>
      <w:del w:id="2917" w:author="Urfels, Anton (IRRI)" w:date="2023-10-08T00:41:00Z">
        <w:r w:rsidRPr="00256197" w:rsidDel="008E362E">
          <w:rPr>
            <w:rFonts w:cs="Times New Roman"/>
            <w:rPrChange w:id="2918" w:author="Urfels, Anton (IRRI)" w:date="2023-10-06T20:02:00Z">
              <w:rPr>
                <w:rFonts w:ascii="Gill Sans MT" w:hAnsi="Gill Sans MT"/>
              </w:rPr>
            </w:rPrChange>
          </w:rPr>
          <w:delText xml:space="preserve"> </w:delText>
        </w:r>
      </w:del>
      <w:del w:id="2919" w:author="Urfels, Anton (IRRI)" w:date="2023-10-07T15:15:00Z">
        <w:r w:rsidR="00877A92" w:rsidRPr="00256197" w:rsidDel="007070FF">
          <w:rPr>
            <w:rFonts w:cs="Times New Roman"/>
            <w:rPrChange w:id="2920" w:author="Urfels, Anton (IRRI)" w:date="2023-10-06T20:02:00Z">
              <w:rPr>
                <w:rFonts w:ascii="Gill Sans MT" w:hAnsi="Gill Sans MT"/>
              </w:rPr>
            </w:rPrChange>
          </w:rPr>
          <w:delText>pixel</w:delText>
        </w:r>
      </w:del>
      <w:del w:id="2921" w:author="Urfels, Anton (IRRI)" w:date="2023-10-08T00:41:00Z">
        <w:r w:rsidR="00877A92" w:rsidRPr="00256197" w:rsidDel="008E362E">
          <w:rPr>
            <w:rFonts w:cs="Times New Roman"/>
            <w:rPrChange w:id="2922" w:author="Urfels, Anton (IRRI)" w:date="2023-10-06T20:02:00Z">
              <w:rPr>
                <w:rFonts w:ascii="Gill Sans MT" w:hAnsi="Gill Sans MT"/>
              </w:rPr>
            </w:rPrChange>
          </w:rPr>
          <w:delText xml:space="preserve"> level</w:delText>
        </w:r>
        <w:r w:rsidR="00EE7F26" w:rsidRPr="00256197" w:rsidDel="008E362E">
          <w:rPr>
            <w:rFonts w:cs="Times New Roman"/>
            <w:rPrChange w:id="2923" w:author="Urfels, Anton (IRRI)" w:date="2023-10-06T20:02:00Z">
              <w:rPr>
                <w:rFonts w:ascii="Gill Sans MT" w:hAnsi="Gill Sans MT"/>
              </w:rPr>
            </w:rPrChange>
          </w:rPr>
          <w:delText xml:space="preserve"> prices of rice and wheat</w:delText>
        </w:r>
        <w:r w:rsidR="00877A92" w:rsidRPr="00256197" w:rsidDel="008E362E">
          <w:rPr>
            <w:rFonts w:cs="Times New Roman"/>
            <w:rPrChange w:id="2924" w:author="Urfels, Anton (IRRI)" w:date="2023-10-06T20:02:00Z">
              <w:rPr>
                <w:rFonts w:ascii="Gill Sans MT" w:hAnsi="Gill Sans MT"/>
              </w:rPr>
            </w:rPrChange>
          </w:rPr>
          <w:delText xml:space="preserve"> </w:delText>
        </w:r>
        <w:r w:rsidR="00EE7F26" w:rsidRPr="00256197" w:rsidDel="008E362E">
          <w:rPr>
            <w:rFonts w:cs="Times New Roman"/>
            <w:rPrChange w:id="2925" w:author="Urfels, Anton (IRRI)" w:date="2023-10-06T20:02:00Z">
              <w:rPr>
                <w:rFonts w:ascii="Gill Sans MT" w:hAnsi="Gill Sans MT"/>
              </w:rPr>
            </w:rPrChange>
          </w:rPr>
          <w:delText xml:space="preserve">to compute the </w:delText>
        </w:r>
        <w:r w:rsidR="00877A92" w:rsidRPr="00256197" w:rsidDel="008E362E">
          <w:rPr>
            <w:rFonts w:cs="Times New Roman"/>
            <w:rPrChange w:id="2926" w:author="Urfels, Anton (IRRI)" w:date="2023-10-06T20:02:00Z">
              <w:rPr>
                <w:rFonts w:ascii="Gill Sans MT" w:hAnsi="Gill Sans MT"/>
              </w:rPr>
            </w:rPrChange>
          </w:rPr>
          <w:delText>revenues</w:delText>
        </w:r>
        <w:r w:rsidR="00EE7F26" w:rsidRPr="00256197" w:rsidDel="008E362E">
          <w:rPr>
            <w:rFonts w:cs="Times New Roman"/>
            <w:rPrChange w:id="2927" w:author="Urfels, Anton (IRRI)" w:date="2023-10-06T20:02:00Z">
              <w:rPr>
                <w:rFonts w:ascii="Gill Sans MT" w:hAnsi="Gill Sans MT"/>
              </w:rPr>
            </w:rPrChange>
          </w:rPr>
          <w:delText xml:space="preserve"> </w:delText>
        </w:r>
        <w:r w:rsidR="00645DF0" w:rsidRPr="00256197" w:rsidDel="008E362E">
          <w:rPr>
            <w:rFonts w:cs="Times New Roman"/>
            <w:rPrChange w:id="2928" w:author="Urfels, Anton (IRRI)" w:date="2023-10-06T20:02:00Z">
              <w:rPr>
                <w:rFonts w:ascii="Gill Sans MT" w:hAnsi="Gill Sans MT"/>
              </w:rPr>
            </w:rPrChange>
          </w:rPr>
          <w:delText xml:space="preserve">of following each of the scenarios. </w:delText>
        </w:r>
        <w:r w:rsidR="00781527" w:rsidRPr="00256197" w:rsidDel="008E362E">
          <w:rPr>
            <w:rFonts w:cs="Times New Roman"/>
            <w:rPrChange w:id="2929" w:author="Urfels, Anton (IRRI)" w:date="2023-10-06T20:02:00Z">
              <w:rPr>
                <w:rFonts w:ascii="Gill Sans MT" w:hAnsi="Gill Sans MT"/>
              </w:rPr>
            </w:rPrChange>
          </w:rPr>
          <w:delText xml:space="preserve">The </w:delText>
        </w:r>
      </w:del>
      <w:del w:id="2930" w:author="Urfels, Anton (IRRI)" w:date="2023-10-07T15:14:00Z">
        <w:r w:rsidR="00781527" w:rsidRPr="00256197" w:rsidDel="007070FF">
          <w:rPr>
            <w:rFonts w:cs="Times New Roman"/>
            <w:rPrChange w:id="2931" w:author="Urfels, Anton (IRRI)" w:date="2023-10-06T20:02:00Z">
              <w:rPr>
                <w:rFonts w:ascii="Gill Sans MT" w:hAnsi="Gill Sans MT"/>
              </w:rPr>
            </w:rPrChange>
          </w:rPr>
          <w:delText>pixel</w:delText>
        </w:r>
      </w:del>
      <w:del w:id="2932" w:author="Urfels, Anton (IRRI)" w:date="2023-10-08T00:41:00Z">
        <w:r w:rsidR="00781527" w:rsidRPr="00256197" w:rsidDel="008E362E">
          <w:rPr>
            <w:rFonts w:cs="Times New Roman"/>
            <w:rPrChange w:id="2933" w:author="Urfels, Anton (IRRI)" w:date="2023-10-06T20:02:00Z">
              <w:rPr>
                <w:rFonts w:ascii="Gill Sans MT" w:hAnsi="Gill Sans MT"/>
              </w:rPr>
            </w:rPrChange>
          </w:rPr>
          <w:delText xml:space="preserve"> level prices are obtained by </w:delText>
        </w:r>
        <w:r w:rsidR="00834CC8" w:rsidRPr="00256197" w:rsidDel="008E362E">
          <w:rPr>
            <w:rFonts w:cs="Times New Roman"/>
            <w:rPrChange w:id="2934" w:author="Urfels, Anton (IRRI)" w:date="2023-10-06T20:02:00Z">
              <w:rPr>
                <w:rFonts w:ascii="Gill Sans MT" w:hAnsi="Gill Sans MT"/>
              </w:rPr>
            </w:rPrChange>
          </w:rPr>
          <w:delText xml:space="preserve">interpolating prices from the Landscape </w:delText>
        </w:r>
      </w:del>
      <w:del w:id="2935" w:author="Urfels, Anton (IRRI)" w:date="2023-10-07T15:37:00Z">
        <w:r w:rsidR="00834CC8" w:rsidRPr="00256197" w:rsidDel="00D82546">
          <w:rPr>
            <w:rFonts w:cs="Times New Roman"/>
            <w:rPrChange w:id="2936" w:author="Urfels, Anton (IRRI)" w:date="2023-10-06T20:02:00Z">
              <w:rPr>
                <w:rFonts w:ascii="Gill Sans MT" w:hAnsi="Gill Sans MT"/>
              </w:rPr>
            </w:rPrChange>
          </w:rPr>
          <w:delText>Diagnostic Survey</w:delText>
        </w:r>
      </w:del>
      <w:del w:id="2937" w:author="Urfels, Anton (IRRI)" w:date="2023-10-08T00:41:00Z">
        <w:r w:rsidR="00834CC8" w:rsidRPr="00256197" w:rsidDel="008E362E">
          <w:rPr>
            <w:rFonts w:cs="Times New Roman"/>
            <w:rPrChange w:id="2938" w:author="Urfels, Anton (IRRI)" w:date="2023-10-06T20:02:00Z">
              <w:rPr>
                <w:rFonts w:ascii="Gill Sans MT" w:hAnsi="Gill Sans MT"/>
              </w:rPr>
            </w:rPrChange>
          </w:rPr>
          <w:delText xml:space="preserve"> (</w:delText>
        </w:r>
      </w:del>
      <w:del w:id="2939" w:author="Urfels, Anton (IRRI)" w:date="2023-10-07T15:37:00Z">
        <w:r w:rsidR="00834CC8" w:rsidRPr="00256197" w:rsidDel="00D82546">
          <w:rPr>
            <w:rFonts w:cs="Times New Roman"/>
            <w:rPrChange w:id="2940" w:author="Urfels, Anton (IRRI)" w:date="2023-10-06T20:02:00Z">
              <w:rPr>
                <w:rFonts w:ascii="Gill Sans MT" w:hAnsi="Gill Sans MT"/>
              </w:rPr>
            </w:rPrChange>
          </w:rPr>
          <w:delText>LDS</w:delText>
        </w:r>
      </w:del>
      <w:del w:id="2941" w:author="Urfels, Anton (IRRI)" w:date="2023-10-08T00:41:00Z">
        <w:r w:rsidR="00834CC8" w:rsidRPr="00256197" w:rsidDel="008E362E">
          <w:rPr>
            <w:rFonts w:cs="Times New Roman"/>
            <w:rPrChange w:id="2942" w:author="Urfels, Anton (IRRI)" w:date="2023-10-06T20:02:00Z">
              <w:rPr>
                <w:rFonts w:ascii="Gill Sans MT" w:hAnsi="Gill Sans MT"/>
              </w:rPr>
            </w:rPrChange>
          </w:rPr>
          <w:delText xml:space="preserve">) for 2017/18 </w:delText>
        </w:r>
        <w:r w:rsidR="00A607C1" w:rsidRPr="00256197" w:rsidDel="008E362E">
          <w:rPr>
            <w:rFonts w:cs="Times New Roman"/>
            <w:rPrChange w:id="2943" w:author="Urfels, Anton (IRRI)" w:date="2023-10-06T20:02:00Z">
              <w:rPr>
                <w:rFonts w:ascii="Gill Sans MT" w:hAnsi="Gill Sans MT"/>
              </w:rPr>
            </w:rPrChange>
          </w:rPr>
          <w:delText xml:space="preserve">season. </w:delText>
        </w:r>
        <w:r w:rsidR="00645DF0" w:rsidRPr="00256197" w:rsidDel="008E362E">
          <w:rPr>
            <w:rFonts w:cs="Times New Roman"/>
            <w:rPrChange w:id="2944" w:author="Urfels, Anton (IRRI)" w:date="2023-10-06T20:02:00Z">
              <w:rPr>
                <w:rFonts w:ascii="Gill Sans MT" w:hAnsi="Gill Sans MT"/>
              </w:rPr>
            </w:rPrChange>
          </w:rPr>
          <w:delText xml:space="preserve">We then use these economic indicators in the stochastic comparisons. </w:delText>
        </w:r>
      </w:del>
      <w:r w:rsidR="00897421" w:rsidRPr="00256197">
        <w:rPr>
          <w:rFonts w:cs="Times New Roman"/>
          <w:rPrChange w:id="2945" w:author="Urfels, Anton (IRRI)" w:date="2023-10-06T20:02:00Z">
            <w:rPr>
              <w:rFonts w:ascii="Gill Sans MT" w:hAnsi="Gill Sans MT"/>
            </w:rPr>
          </w:rPrChange>
        </w:rPr>
        <w:t xml:space="preserve">Table </w:t>
      </w:r>
      <w:r w:rsidR="00CF209B" w:rsidRPr="00256197">
        <w:rPr>
          <w:rFonts w:cs="Times New Roman"/>
          <w:rPrChange w:id="2946" w:author="Urfels, Anton (IRRI)" w:date="2023-10-06T20:02:00Z">
            <w:rPr>
              <w:rFonts w:ascii="Gill Sans MT" w:hAnsi="Gill Sans MT"/>
            </w:rPr>
          </w:rPrChange>
        </w:rPr>
        <w:t>5</w:t>
      </w:r>
      <w:r w:rsidR="00897421" w:rsidRPr="00256197">
        <w:rPr>
          <w:rFonts w:cs="Times New Roman"/>
          <w:rPrChange w:id="2947" w:author="Urfels, Anton (IRRI)" w:date="2023-10-06T20:02:00Z">
            <w:rPr>
              <w:rFonts w:ascii="Gill Sans MT" w:hAnsi="Gill Sans MT"/>
            </w:rPr>
          </w:rPrChange>
        </w:rPr>
        <w:t xml:space="preserve"> shows the descriptive statistics for the willingness to pay bounds. Starting with the percentage of </w:t>
      </w:r>
      <w:del w:id="2948" w:author="Urfels, Anton (IRRI)" w:date="2023-10-07T15:14:00Z">
        <w:r w:rsidR="00897421" w:rsidRPr="00256197" w:rsidDel="007070FF">
          <w:rPr>
            <w:rFonts w:cs="Times New Roman"/>
            <w:rPrChange w:id="2949" w:author="Urfels, Anton (IRRI)" w:date="2023-10-06T20:02:00Z">
              <w:rPr>
                <w:rFonts w:ascii="Gill Sans MT" w:hAnsi="Gill Sans MT"/>
              </w:rPr>
            </w:rPrChange>
          </w:rPr>
          <w:delText>pixel</w:delText>
        </w:r>
      </w:del>
      <w:ins w:id="2950" w:author="Urfels, Anton (IRRI)" w:date="2023-10-07T15:14:00Z">
        <w:r w:rsidR="007070FF">
          <w:rPr>
            <w:rFonts w:cs="Times New Roman"/>
          </w:rPr>
          <w:t>grid cells</w:t>
        </w:r>
      </w:ins>
      <w:del w:id="2951" w:author="Urfels, Anton (IRRI)" w:date="2023-10-07T15:15:00Z">
        <w:r w:rsidR="00897421" w:rsidRPr="00256197" w:rsidDel="007070FF">
          <w:rPr>
            <w:rFonts w:cs="Times New Roman"/>
            <w:rPrChange w:id="2952" w:author="Urfels, Anton (IRRI)" w:date="2023-10-06T20:02:00Z">
              <w:rPr>
                <w:rFonts w:ascii="Gill Sans MT" w:hAnsi="Gill Sans MT"/>
              </w:rPr>
            </w:rPrChange>
          </w:rPr>
          <w:delText>s</w:delText>
        </w:r>
      </w:del>
      <w:r w:rsidR="00897421" w:rsidRPr="00256197">
        <w:rPr>
          <w:rFonts w:cs="Times New Roman"/>
          <w:rPrChange w:id="2953" w:author="Urfels, Anton (IRRI)" w:date="2023-10-06T20:02:00Z">
            <w:rPr>
              <w:rFonts w:ascii="Gill Sans MT" w:hAnsi="Gill Sans MT"/>
            </w:rPr>
          </w:rPrChange>
        </w:rPr>
        <w:t xml:space="preserve"> that would benefit from each of the scenarios as compared to the baseline, </w:t>
      </w:r>
      <w:r w:rsidR="00E02E87" w:rsidRPr="00256197">
        <w:rPr>
          <w:rFonts w:cs="Times New Roman"/>
          <w:rPrChange w:id="2954" w:author="Urfels, Anton (IRRI)" w:date="2023-10-06T20:02:00Z">
            <w:rPr>
              <w:rFonts w:ascii="Gill Sans MT" w:hAnsi="Gill Sans MT"/>
            </w:rPr>
          </w:rPrChange>
        </w:rPr>
        <w:t xml:space="preserve">the </w:t>
      </w:r>
      <w:ins w:id="2955" w:author="MKONDIWA, Maxwell (CIMMYT-India)" w:date="2023-10-07T14:35:00Z">
        <w:r w:rsidR="00FF1542">
          <w:rPr>
            <w:rFonts w:cs="Times New Roman"/>
          </w:rPr>
          <w:t>WTP summary</w:t>
        </w:r>
      </w:ins>
      <w:del w:id="2956" w:author="MKONDIWA, Maxwell (CIMMYT-India)" w:date="2023-10-07T14:35:00Z">
        <w:r w:rsidR="00E02E87" w:rsidRPr="00256197" w:rsidDel="00FF1542">
          <w:rPr>
            <w:rFonts w:cs="Times New Roman"/>
            <w:rPrChange w:id="2957" w:author="Urfels, Anton (IRRI)" w:date="2023-10-06T20:02:00Z">
              <w:rPr>
                <w:rFonts w:ascii="Gill Sans MT" w:hAnsi="Gill Sans MT"/>
              </w:rPr>
            </w:rPrChange>
          </w:rPr>
          <w:delText>statistics</w:delText>
        </w:r>
      </w:del>
      <w:r w:rsidR="00E02E87" w:rsidRPr="00256197">
        <w:rPr>
          <w:rFonts w:cs="Times New Roman"/>
          <w:rPrChange w:id="2958" w:author="Urfels, Anton (IRRI)" w:date="2023-10-06T20:02:00Z">
            <w:rPr>
              <w:rFonts w:ascii="Gill Sans MT" w:hAnsi="Gill Sans MT"/>
            </w:rPr>
          </w:rPrChange>
        </w:rPr>
        <w:t xml:space="preserve"> rows show that</w:t>
      </w:r>
      <w:r w:rsidR="00322B9B" w:rsidRPr="00256197">
        <w:rPr>
          <w:rFonts w:cs="Times New Roman"/>
          <w:rPrChange w:id="2959" w:author="Urfels, Anton (IRRI)" w:date="2023-10-06T20:02:00Z">
            <w:rPr>
              <w:rFonts w:ascii="Gill Sans MT" w:hAnsi="Gill Sans MT"/>
            </w:rPr>
          </w:rPrChange>
        </w:rPr>
        <w:t xml:space="preserve"> </w:t>
      </w:r>
      <w:ins w:id="2960" w:author="Urfels, Anton (IRRI)" w:date="2023-10-07T15:37:00Z">
        <w:r w:rsidR="006144B9">
          <w:rPr>
            <w:rFonts w:cs="Times New Roman"/>
          </w:rPr>
          <w:t xml:space="preserve">farmers’ practices is the worst performing </w:t>
        </w:r>
      </w:ins>
      <w:r w:rsidR="00322B9B" w:rsidRPr="00256197">
        <w:rPr>
          <w:rFonts w:cs="Times New Roman"/>
          <w:rPrChange w:id="2961" w:author="Urfels, Anton (IRRI)" w:date="2023-10-06T20:02:00Z">
            <w:rPr>
              <w:rFonts w:ascii="Gill Sans MT" w:hAnsi="Gill Sans MT"/>
            </w:rPr>
          </w:rPrChange>
        </w:rPr>
        <w:t>stra</w:t>
      </w:r>
      <w:ins w:id="2962" w:author="Urfels, Anton (IRRI)" w:date="2023-10-07T15:38:00Z">
        <w:r w:rsidR="006144B9">
          <w:rPr>
            <w:rFonts w:cs="Times New Roman"/>
          </w:rPr>
          <w:t>tegy</w:t>
        </w:r>
      </w:ins>
      <w:del w:id="2963" w:author="Urfels, Anton (IRRI)" w:date="2023-10-07T15:38:00Z">
        <w:r w:rsidR="00322B9B" w:rsidRPr="00256197" w:rsidDel="006144B9">
          <w:rPr>
            <w:rFonts w:cs="Times New Roman"/>
            <w:rPrChange w:id="2964" w:author="Urfels, Anton (IRRI)" w:date="2023-10-06T20:02:00Z">
              <w:rPr>
                <w:rFonts w:ascii="Gill Sans MT" w:hAnsi="Gill Sans MT"/>
              </w:rPr>
            </w:rPrChange>
          </w:rPr>
          <w:delText>t</w:delText>
        </w:r>
      </w:del>
      <w:del w:id="2965" w:author="Urfels, Anton (IRRI)" w:date="2023-10-07T15:37:00Z">
        <w:r w:rsidR="00322B9B" w:rsidRPr="00256197" w:rsidDel="006144B9">
          <w:rPr>
            <w:rFonts w:cs="Times New Roman"/>
            <w:rPrChange w:id="2966" w:author="Urfels, Anton (IRRI)" w:date="2023-10-06T20:02:00Z">
              <w:rPr>
                <w:rFonts w:ascii="Gill Sans MT" w:hAnsi="Gill Sans MT"/>
              </w:rPr>
            </w:rPrChange>
          </w:rPr>
          <w:delText>egies</w:delText>
        </w:r>
      </w:del>
      <w:r w:rsidR="00322B9B" w:rsidRPr="00256197">
        <w:rPr>
          <w:rFonts w:cs="Times New Roman"/>
          <w:rPrChange w:id="2967" w:author="Urfels, Anton (IRRI)" w:date="2023-10-06T20:02:00Z">
            <w:rPr>
              <w:rFonts w:ascii="Gill Sans MT" w:hAnsi="Gill Sans MT"/>
            </w:rPr>
          </w:rPrChange>
        </w:rPr>
        <w:t xml:space="preserve"> </w:t>
      </w:r>
      <w:del w:id="2968" w:author="Urfels, Anton (IRRI)" w:date="2023-10-07T15:38:00Z">
        <w:r w:rsidR="00322B9B" w:rsidRPr="00256197" w:rsidDel="006144B9">
          <w:rPr>
            <w:rFonts w:cs="Times New Roman"/>
            <w:rPrChange w:id="2969" w:author="Urfels, Anton (IRRI)" w:date="2023-10-06T20:02:00Z">
              <w:rPr>
                <w:rFonts w:ascii="Gill Sans MT" w:hAnsi="Gill Sans MT"/>
              </w:rPr>
            </w:rPrChange>
          </w:rPr>
          <w:delText>are worse for farmers across most of the</w:delText>
        </w:r>
      </w:del>
      <w:ins w:id="2970" w:author="Urfels, Anton (IRRI)" w:date="2023-10-07T15:38:00Z">
        <w:r w:rsidR="006144B9">
          <w:rPr>
            <w:rFonts w:cs="Times New Roman"/>
          </w:rPr>
          <w:t xml:space="preserve"> </w:t>
        </w:r>
        <w:del w:id="2971" w:author="MKONDIWA, Maxwell (CIMMYT-India)" w:date="2023-10-07T14:35:00Z">
          <w:r w:rsidR="006144B9" w:rsidDel="00052EA9">
            <w:rPr>
              <w:rFonts w:cs="Times New Roman"/>
            </w:rPr>
            <w:delText>acrsoos</w:delText>
          </w:r>
        </w:del>
      </w:ins>
      <w:ins w:id="2972" w:author="MKONDIWA, Maxwell (CIMMYT-India)" w:date="2023-10-07T14:35:00Z">
        <w:r w:rsidR="00052EA9">
          <w:rPr>
            <w:rFonts w:cs="Times New Roman"/>
          </w:rPr>
          <w:t>across</w:t>
        </w:r>
      </w:ins>
      <w:ins w:id="2973" w:author="Urfels, Anton (IRRI)" w:date="2023-10-07T15:38:00Z">
        <w:r w:rsidR="006144B9">
          <w:rPr>
            <w:rFonts w:cs="Times New Roman"/>
          </w:rPr>
          <w:t xml:space="preserve"> the IGP </w:t>
        </w:r>
      </w:ins>
      <w:r w:rsidR="00322B9B" w:rsidRPr="00256197">
        <w:rPr>
          <w:rFonts w:cs="Times New Roman"/>
          <w:rPrChange w:id="2974" w:author="Urfels, Anton (IRRI)" w:date="2023-10-06T20:02:00Z">
            <w:rPr>
              <w:rFonts w:ascii="Gill Sans MT" w:hAnsi="Gill Sans MT"/>
            </w:rPr>
          </w:rPrChange>
        </w:rPr>
        <w:t xml:space="preserve"> </w:t>
      </w:r>
      <w:del w:id="2975" w:author="Urfels, Anton (IRRI)" w:date="2023-10-07T15:15:00Z">
        <w:r w:rsidR="00322B9B" w:rsidRPr="00256197" w:rsidDel="007070FF">
          <w:rPr>
            <w:rFonts w:cs="Times New Roman"/>
            <w:rPrChange w:id="2976" w:author="Urfels, Anton (IRRI)" w:date="2023-10-06T20:02:00Z">
              <w:rPr>
                <w:rFonts w:ascii="Gill Sans MT" w:hAnsi="Gill Sans MT"/>
              </w:rPr>
            </w:rPrChange>
          </w:rPr>
          <w:delText>pixels</w:delText>
        </w:r>
      </w:del>
      <w:del w:id="2977" w:author="Urfels, Anton (IRRI)" w:date="2023-10-07T15:38:00Z">
        <w:r w:rsidR="00322B9B" w:rsidRPr="00256197" w:rsidDel="006144B9">
          <w:rPr>
            <w:rFonts w:cs="Times New Roman"/>
            <w:rPrChange w:id="2978" w:author="Urfels, Anton (IRRI)" w:date="2023-10-06T20:02:00Z">
              <w:rPr>
                <w:rFonts w:ascii="Gill Sans MT" w:hAnsi="Gill Sans MT"/>
              </w:rPr>
            </w:rPrChange>
          </w:rPr>
          <w:delText xml:space="preserve"> are</w:delText>
        </w:r>
        <w:r w:rsidR="00E02E87" w:rsidRPr="00256197" w:rsidDel="006144B9">
          <w:rPr>
            <w:rFonts w:cs="Times New Roman"/>
            <w:rPrChange w:id="2979" w:author="Urfels, Anton (IRRI)" w:date="2023-10-06T20:02:00Z">
              <w:rPr>
                <w:rFonts w:ascii="Gill Sans MT" w:hAnsi="Gill Sans MT"/>
              </w:rPr>
            </w:rPrChange>
          </w:rPr>
          <w:delText xml:space="preserve"> farmer practice</w:delText>
        </w:r>
      </w:del>
      <w:del w:id="2980" w:author="Urfels, Anton (IRRI)" w:date="2023-10-08T00:41:00Z">
        <w:r w:rsidR="005F397F" w:rsidRPr="00256197" w:rsidDel="008E362E">
          <w:rPr>
            <w:rFonts w:cs="Times New Roman"/>
            <w:rPrChange w:id="2981" w:author="Urfels, Anton (IRRI)" w:date="2023-10-06T20:02:00Z">
              <w:rPr>
                <w:rFonts w:ascii="Gill Sans MT" w:hAnsi="Gill Sans MT"/>
              </w:rPr>
            </w:rPrChange>
          </w:rPr>
          <w:delText xml:space="preserve"> </w:delText>
        </w:r>
      </w:del>
      <w:r w:rsidR="005F397F" w:rsidRPr="00256197">
        <w:rPr>
          <w:rFonts w:cs="Times New Roman"/>
          <w:rPrChange w:id="2982" w:author="Urfels, Anton (IRRI)" w:date="2023-10-06T20:02:00Z">
            <w:rPr>
              <w:rFonts w:ascii="Gill Sans MT" w:hAnsi="Gill Sans MT"/>
            </w:rPr>
          </w:rPrChange>
        </w:rPr>
        <w:t>(column 3)</w:t>
      </w:r>
      <w:r w:rsidR="003B12F8" w:rsidRPr="00256197">
        <w:rPr>
          <w:rFonts w:cs="Times New Roman"/>
          <w:rPrChange w:id="2983" w:author="Urfels, Anton (IRRI)" w:date="2023-10-06T20:02:00Z">
            <w:rPr>
              <w:rFonts w:ascii="Gill Sans MT" w:hAnsi="Gill Sans MT"/>
            </w:rPr>
          </w:rPrChange>
        </w:rPr>
        <w:t xml:space="preserve"> with 78% losing</w:t>
      </w:r>
      <w:r w:rsidR="00E02E87" w:rsidRPr="00256197">
        <w:rPr>
          <w:rFonts w:cs="Times New Roman"/>
          <w:rPrChange w:id="2984" w:author="Urfels, Anton (IRRI)" w:date="2023-10-06T20:02:00Z">
            <w:rPr>
              <w:rFonts w:ascii="Gill Sans MT" w:hAnsi="Gill Sans MT"/>
            </w:rPr>
          </w:rPrChange>
        </w:rPr>
        <w:t xml:space="preserve"> </w:t>
      </w:r>
      <w:ins w:id="2985" w:author="Urfels, Anton (IRRI)" w:date="2023-10-07T15:38:00Z">
        <w:r w:rsidR="006144B9">
          <w:rPr>
            <w:rFonts w:cs="Times New Roman"/>
          </w:rPr>
          <w:t xml:space="preserve">compared to the state recommended planting dates. This is followed by planting medium duration varieties at the monsoon </w:t>
        </w:r>
      </w:ins>
      <w:del w:id="2986" w:author="Urfels, Anton (IRRI)" w:date="2023-10-07T15:38:00Z">
        <w:r w:rsidR="00E02E87" w:rsidRPr="00256197" w:rsidDel="006144B9">
          <w:rPr>
            <w:rFonts w:cs="Times New Roman"/>
            <w:rPrChange w:id="2987" w:author="Urfels, Anton (IRRI)" w:date="2023-10-06T20:02:00Z">
              <w:rPr>
                <w:rFonts w:ascii="Gill Sans MT" w:hAnsi="Gill Sans MT"/>
              </w:rPr>
            </w:rPrChange>
          </w:rPr>
          <w:delText xml:space="preserve">and </w:delText>
        </w:r>
      </w:del>
      <w:r w:rsidR="005F397F" w:rsidRPr="00256197">
        <w:rPr>
          <w:rFonts w:cs="Times New Roman"/>
          <w:rPrChange w:id="2988" w:author="Urfels, Anton (IRRI)" w:date="2023-10-06T20:02:00Z">
            <w:rPr>
              <w:rFonts w:ascii="Gill Sans MT" w:hAnsi="Gill Sans MT"/>
            </w:rPr>
          </w:rPrChange>
        </w:rPr>
        <w:t xml:space="preserve">onset </w:t>
      </w:r>
      <w:del w:id="2989" w:author="Urfels, Anton (IRRI)" w:date="2023-10-07T15:39:00Z">
        <w:r w:rsidR="005F397F" w:rsidRPr="00256197" w:rsidDel="006144B9">
          <w:rPr>
            <w:rFonts w:cs="Times New Roman"/>
            <w:rPrChange w:id="2990" w:author="Urfels, Anton (IRRI)" w:date="2023-10-06T20:02:00Z">
              <w:rPr>
                <w:rFonts w:ascii="Gill Sans MT" w:hAnsi="Gill Sans MT"/>
              </w:rPr>
            </w:rPrChange>
          </w:rPr>
          <w:delText xml:space="preserve">medium </w:delText>
        </w:r>
      </w:del>
      <w:r w:rsidR="005F397F" w:rsidRPr="00256197">
        <w:rPr>
          <w:rFonts w:cs="Times New Roman"/>
          <w:rPrChange w:id="2991" w:author="Urfels, Anton (IRRI)" w:date="2023-10-06T20:02:00Z">
            <w:rPr>
              <w:rFonts w:ascii="Gill Sans MT" w:hAnsi="Gill Sans MT"/>
            </w:rPr>
          </w:rPrChange>
        </w:rPr>
        <w:t xml:space="preserve">with constrained irrigation </w:t>
      </w:r>
      <w:r w:rsidR="009C2A02" w:rsidRPr="00256197">
        <w:rPr>
          <w:rFonts w:cs="Times New Roman"/>
          <w:rPrChange w:id="2992" w:author="Urfels, Anton (IRRI)" w:date="2023-10-06T20:02:00Z">
            <w:rPr>
              <w:rFonts w:ascii="Gill Sans MT" w:hAnsi="Gill Sans MT"/>
            </w:rPr>
          </w:rPrChange>
        </w:rPr>
        <w:t>(column 8</w:t>
      </w:r>
      <w:ins w:id="2993" w:author="Urfels, Anton (IRRI)" w:date="2023-10-07T15:39:00Z">
        <w:r w:rsidR="006144B9">
          <w:rPr>
            <w:rFonts w:cs="Times New Roman"/>
          </w:rPr>
          <w:t>) that results in</w:t>
        </w:r>
      </w:ins>
      <w:del w:id="2994" w:author="Urfels, Anton (IRRI)" w:date="2023-10-07T15:39:00Z">
        <w:r w:rsidR="009C2A02" w:rsidRPr="00256197" w:rsidDel="006144B9">
          <w:rPr>
            <w:rFonts w:cs="Times New Roman"/>
            <w:rPrChange w:id="2995" w:author="Urfels, Anton (IRRI)" w:date="2023-10-06T20:02:00Z">
              <w:rPr>
                <w:rFonts w:ascii="Gill Sans MT" w:hAnsi="Gill Sans MT"/>
              </w:rPr>
            </w:rPrChange>
          </w:rPr>
          <w:delText>)</w:delText>
        </w:r>
        <w:r w:rsidR="003B12F8" w:rsidRPr="00256197" w:rsidDel="006144B9">
          <w:rPr>
            <w:rFonts w:cs="Times New Roman"/>
            <w:rPrChange w:id="2996" w:author="Urfels, Anton (IRRI)" w:date="2023-10-06T20:02:00Z">
              <w:rPr>
                <w:rFonts w:ascii="Gill Sans MT" w:hAnsi="Gill Sans MT"/>
              </w:rPr>
            </w:rPrChange>
          </w:rPr>
          <w:delText xml:space="preserve"> with</w:delText>
        </w:r>
      </w:del>
      <w:r w:rsidR="003B12F8" w:rsidRPr="00256197">
        <w:rPr>
          <w:rFonts w:cs="Times New Roman"/>
          <w:rPrChange w:id="2997" w:author="Urfels, Anton (IRRI)" w:date="2023-10-06T20:02:00Z">
            <w:rPr>
              <w:rFonts w:ascii="Gill Sans MT" w:hAnsi="Gill Sans MT"/>
            </w:rPr>
          </w:rPrChange>
        </w:rPr>
        <w:t xml:space="preserve"> </w:t>
      </w:r>
      <w:ins w:id="2998" w:author="MKONDIWA, Maxwell (CIMMYT-India)" w:date="2023-10-07T14:36:00Z">
        <w:r w:rsidR="001F6C5D">
          <w:rPr>
            <w:rFonts w:cs="Times New Roman"/>
          </w:rPr>
          <w:t>52</w:t>
        </w:r>
      </w:ins>
      <w:del w:id="2999" w:author="MKONDIWA, Maxwell (CIMMYT-India)" w:date="2023-10-07T14:36:00Z">
        <w:r w:rsidR="003B12F8" w:rsidRPr="00256197" w:rsidDel="001F6C5D">
          <w:rPr>
            <w:rFonts w:cs="Times New Roman"/>
            <w:rPrChange w:id="3000" w:author="Urfels, Anton (IRRI)" w:date="2023-10-06T20:02:00Z">
              <w:rPr>
                <w:rFonts w:ascii="Gill Sans MT" w:hAnsi="Gill Sans MT"/>
              </w:rPr>
            </w:rPrChange>
          </w:rPr>
          <w:delText>49</w:delText>
        </w:r>
      </w:del>
      <w:r w:rsidR="003B12F8" w:rsidRPr="00256197">
        <w:rPr>
          <w:rFonts w:cs="Times New Roman"/>
          <w:rPrChange w:id="3001" w:author="Urfels, Anton (IRRI)" w:date="2023-10-06T20:02:00Z">
            <w:rPr>
              <w:rFonts w:ascii="Gill Sans MT" w:hAnsi="Gill Sans MT"/>
            </w:rPr>
          </w:rPrChange>
        </w:rPr>
        <w:t>%</w:t>
      </w:r>
      <w:ins w:id="3002" w:author="Urfels, Anton (IRRI)" w:date="2023-10-07T15:39:00Z">
        <w:r w:rsidR="006144B9">
          <w:rPr>
            <w:rFonts w:cs="Times New Roman"/>
          </w:rPr>
          <w:t xml:space="preserve"> </w:t>
        </w:r>
      </w:ins>
      <w:del w:id="3003" w:author="Urfels, Anton (IRRI)" w:date="2023-10-07T15:39:00Z">
        <w:r w:rsidR="003B12F8" w:rsidRPr="00256197" w:rsidDel="006144B9">
          <w:rPr>
            <w:rFonts w:cs="Times New Roman"/>
            <w:rPrChange w:id="3004" w:author="Urfels, Anton (IRRI)" w:date="2023-10-06T20:02:00Z">
              <w:rPr>
                <w:rFonts w:ascii="Gill Sans MT" w:hAnsi="Gill Sans MT"/>
              </w:rPr>
            </w:rPrChange>
          </w:rPr>
          <w:delText xml:space="preserve"> </w:delText>
        </w:r>
      </w:del>
      <w:ins w:id="3005" w:author="Urfels, Anton (IRRI)" w:date="2023-10-07T15:39:00Z">
        <w:r w:rsidR="006144B9">
          <w:rPr>
            <w:rFonts w:cs="Times New Roman"/>
          </w:rPr>
          <w:t>of cells clearly worse off than the baseline</w:t>
        </w:r>
      </w:ins>
      <w:del w:id="3006" w:author="Urfels, Anton (IRRI)" w:date="2023-10-07T15:39:00Z">
        <w:r w:rsidR="003B12F8" w:rsidRPr="00256197" w:rsidDel="006144B9">
          <w:rPr>
            <w:rFonts w:cs="Times New Roman"/>
            <w:rPrChange w:id="3007" w:author="Urfels, Anton (IRRI)" w:date="2023-10-06T20:02:00Z">
              <w:rPr>
                <w:rFonts w:ascii="Gill Sans MT" w:hAnsi="Gill Sans MT"/>
              </w:rPr>
            </w:rPrChange>
          </w:rPr>
          <w:delText>losing</w:delText>
        </w:r>
      </w:del>
      <w:r w:rsidR="003B12F8" w:rsidRPr="00256197">
        <w:rPr>
          <w:rFonts w:cs="Times New Roman"/>
          <w:rPrChange w:id="3008" w:author="Urfels, Anton (IRRI)" w:date="2023-10-06T20:02:00Z">
            <w:rPr>
              <w:rFonts w:ascii="Gill Sans MT" w:hAnsi="Gill Sans MT"/>
            </w:rPr>
          </w:rPrChange>
        </w:rPr>
        <w:t>.</w:t>
      </w:r>
      <w:del w:id="3009" w:author="Urfels, Anton (IRRI)" w:date="2023-10-07T15:41:00Z">
        <w:r w:rsidR="003B12F8" w:rsidRPr="00256197" w:rsidDel="006144B9">
          <w:rPr>
            <w:rFonts w:cs="Times New Roman"/>
            <w:rPrChange w:id="3010" w:author="Urfels, Anton (IRRI)" w:date="2023-10-06T20:02:00Z">
              <w:rPr>
                <w:rFonts w:ascii="Gill Sans MT" w:hAnsi="Gill Sans MT"/>
              </w:rPr>
            </w:rPrChange>
          </w:rPr>
          <w:delText xml:space="preserve"> </w:delText>
        </w:r>
      </w:del>
    </w:p>
    <w:p w14:paraId="0F7C41C1" w14:textId="60F30771" w:rsidR="00741AB0" w:rsidRPr="00256197" w:rsidRDefault="00227D5B" w:rsidP="00CF209B">
      <w:pPr>
        <w:rPr>
          <w:rFonts w:cs="Times New Roman"/>
          <w:rPrChange w:id="3011" w:author="Urfels, Anton (IRRI)" w:date="2023-10-06T20:02:00Z">
            <w:rPr>
              <w:rFonts w:ascii="Gill Sans MT" w:hAnsi="Gill Sans MT"/>
            </w:rPr>
          </w:rPrChange>
        </w:rPr>
      </w:pPr>
      <w:r w:rsidRPr="00256197">
        <w:rPr>
          <w:rFonts w:cs="Times New Roman"/>
          <w:rPrChange w:id="3012" w:author="Urfels, Anton (IRRI)" w:date="2023-10-06T20:02:00Z">
            <w:rPr>
              <w:rFonts w:ascii="Gill Sans MT" w:hAnsi="Gill Sans MT"/>
            </w:rPr>
          </w:rPrChange>
        </w:rPr>
        <w:t>Table</w:t>
      </w:r>
      <w:r w:rsidR="00861E3C" w:rsidRPr="00256197">
        <w:rPr>
          <w:rFonts w:cs="Times New Roman"/>
          <w:rPrChange w:id="3013" w:author="Urfels, Anton (IRRI)" w:date="2023-10-06T20:02:00Z">
            <w:rPr>
              <w:rFonts w:ascii="Gill Sans MT" w:hAnsi="Gill Sans MT"/>
            </w:rPr>
          </w:rPrChange>
        </w:rPr>
        <w:t xml:space="preserve"> </w:t>
      </w:r>
      <w:r w:rsidR="00CF209B" w:rsidRPr="00256197">
        <w:rPr>
          <w:rFonts w:cs="Times New Roman"/>
          <w:rPrChange w:id="3014" w:author="Urfels, Anton (IRRI)" w:date="2023-10-06T20:02:00Z">
            <w:rPr>
              <w:rFonts w:ascii="Gill Sans MT" w:hAnsi="Gill Sans MT"/>
            </w:rPr>
          </w:rPrChange>
        </w:rPr>
        <w:t>5</w:t>
      </w:r>
      <w:r w:rsidRPr="00256197">
        <w:rPr>
          <w:rFonts w:cs="Times New Roman"/>
          <w:rPrChange w:id="3015" w:author="Urfels, Anton (IRRI)" w:date="2023-10-06T20:02:00Z">
            <w:rPr>
              <w:rFonts w:ascii="Gill Sans MT" w:hAnsi="Gill Sans MT"/>
            </w:rPr>
          </w:rPrChange>
        </w:rPr>
        <w:t xml:space="preserve">: </w:t>
      </w:r>
      <w:r w:rsidR="00D472F3" w:rsidRPr="00256197">
        <w:rPr>
          <w:rFonts w:cs="Times New Roman"/>
          <w:rPrChange w:id="3016" w:author="Urfels, Anton (IRRI)" w:date="2023-10-06T20:02:00Z">
            <w:rPr>
              <w:rFonts w:ascii="Gill Sans MT" w:hAnsi="Gill Sans MT"/>
            </w:rPr>
          </w:rPrChange>
        </w:rPr>
        <w:t>Gross r</w:t>
      </w:r>
      <w:r w:rsidRPr="00256197">
        <w:rPr>
          <w:rFonts w:cs="Times New Roman"/>
          <w:rPrChange w:id="3017" w:author="Urfels, Anton (IRRI)" w:date="2023-10-06T20:02:00Z">
            <w:rPr>
              <w:rFonts w:ascii="Gill Sans MT" w:hAnsi="Gill Sans MT"/>
            </w:rPr>
          </w:rPrChange>
        </w:rPr>
        <w:t xml:space="preserve">evenue </w:t>
      </w:r>
      <w:r w:rsidR="003A2ECA" w:rsidRPr="00256197">
        <w:rPr>
          <w:rFonts w:cs="Times New Roman"/>
          <w:rPrChange w:id="3018" w:author="Urfels, Anton (IRRI)" w:date="2023-10-06T20:02:00Z">
            <w:rPr>
              <w:rFonts w:ascii="Gill Sans MT" w:hAnsi="Gill Sans MT"/>
            </w:rPr>
          </w:rPrChange>
        </w:rPr>
        <w:t>WTP (</w:t>
      </w:r>
      <w:r w:rsidR="00AB783A" w:rsidRPr="00256197">
        <w:rPr>
          <w:rFonts w:cs="Times New Roman"/>
          <w:rPrChange w:id="3019" w:author="Urfels, Anton (IRRI)" w:date="2023-10-06T20:02:00Z">
            <w:rPr>
              <w:rFonts w:ascii="Gill Sans MT" w:hAnsi="Gill Sans MT"/>
            </w:rPr>
          </w:rPrChange>
        </w:rPr>
        <w:t>thousand</w:t>
      </w:r>
      <w:r w:rsidR="00867E3D" w:rsidRPr="00256197">
        <w:rPr>
          <w:rFonts w:cs="Times New Roman"/>
          <w:rPrChange w:id="3020" w:author="Urfels, Anton (IRRI)" w:date="2023-10-06T20:02:00Z">
            <w:rPr>
              <w:rFonts w:ascii="Gill Sans MT" w:hAnsi="Gill Sans MT"/>
            </w:rPr>
          </w:rPrChange>
        </w:rPr>
        <w:t xml:space="preserve"> ru</w:t>
      </w:r>
      <w:del w:id="3021" w:author="Urfels, Anton (IRRI)" w:date="2023-10-07T15:15:00Z">
        <w:r w:rsidR="00867E3D" w:rsidRPr="00256197" w:rsidDel="007070FF">
          <w:rPr>
            <w:rFonts w:cs="Times New Roman"/>
            <w:rPrChange w:id="3022" w:author="Urfels, Anton (IRRI)" w:date="2023-10-06T20:02:00Z">
              <w:rPr>
                <w:rFonts w:ascii="Gill Sans MT" w:hAnsi="Gill Sans MT"/>
              </w:rPr>
            </w:rPrChange>
          </w:rPr>
          <w:delText>p</w:delText>
        </w:r>
      </w:del>
      <w:r w:rsidR="00867E3D" w:rsidRPr="00256197">
        <w:rPr>
          <w:rFonts w:cs="Times New Roman"/>
          <w:rPrChange w:id="3023" w:author="Urfels, Anton (IRRI)" w:date="2023-10-06T20:02:00Z">
            <w:rPr>
              <w:rFonts w:ascii="Gill Sans MT" w:hAnsi="Gill Sans MT"/>
            </w:rPr>
          </w:rPrChange>
        </w:rPr>
        <w:t>p</w:t>
      </w:r>
      <w:ins w:id="3024" w:author="Urfels, Anton (IRRI)" w:date="2023-10-07T15:15:00Z">
        <w:r w:rsidR="007070FF">
          <w:rPr>
            <w:rFonts w:cs="Times New Roman"/>
          </w:rPr>
          <w:t>e</w:t>
        </w:r>
      </w:ins>
      <w:r w:rsidR="00867E3D" w:rsidRPr="00256197">
        <w:rPr>
          <w:rFonts w:cs="Times New Roman"/>
          <w:rPrChange w:id="3025" w:author="Urfels, Anton (IRRI)" w:date="2023-10-06T20:02:00Z">
            <w:rPr>
              <w:rFonts w:ascii="Gill Sans MT" w:hAnsi="Gill Sans MT"/>
            </w:rPr>
          </w:rPrChange>
        </w:rPr>
        <w:t>es</w:t>
      </w:r>
      <w:r w:rsidR="003A2ECA" w:rsidRPr="00256197">
        <w:rPr>
          <w:rFonts w:cs="Times New Roman"/>
          <w:rPrChange w:id="3026" w:author="Urfels, Anton (IRRI)" w:date="2023-10-06T20:02:00Z">
            <w:rPr>
              <w:rFonts w:ascii="Gill Sans MT" w:hAnsi="Gill Sans MT"/>
            </w:rPr>
          </w:rPrChange>
        </w:rPr>
        <w:t>/ha)</w:t>
      </w:r>
      <w:r w:rsidR="00D472F3" w:rsidRPr="00256197">
        <w:rPr>
          <w:rFonts w:cs="Times New Roman"/>
          <w:rPrChange w:id="3027" w:author="Urfels, Anton (IRRI)" w:date="2023-10-06T20:02:00Z">
            <w:rPr>
              <w:rFonts w:ascii="Gill Sans MT" w:hAnsi="Gill Sans MT"/>
            </w:rPr>
          </w:rPrChange>
        </w:rPr>
        <w:t xml:space="preserve"> bounds with fixed long as baseline</w:t>
      </w:r>
    </w:p>
    <w:tbl>
      <w:tblPr>
        <w:tblStyle w:val="PlainTable2"/>
        <w:tblW w:w="5000" w:type="pct"/>
        <w:jc w:val="center"/>
        <w:tblLayout w:type="fixed"/>
        <w:tblLook w:val="0620" w:firstRow="1" w:lastRow="0" w:firstColumn="0" w:lastColumn="0" w:noHBand="1" w:noVBand="1"/>
      </w:tblPr>
      <w:tblGrid>
        <w:gridCol w:w="1276"/>
        <w:gridCol w:w="1738"/>
        <w:gridCol w:w="1002"/>
        <w:gridCol w:w="1002"/>
        <w:gridCol w:w="1002"/>
        <w:gridCol w:w="1002"/>
        <w:gridCol w:w="1002"/>
        <w:gridCol w:w="1002"/>
      </w:tblGrid>
      <w:tr w:rsidR="00EF630C" w:rsidRPr="00256197" w14:paraId="7F5B1DBF" w14:textId="77777777" w:rsidTr="004E1BD0">
        <w:trPr>
          <w:cnfStyle w:val="100000000000" w:firstRow="1" w:lastRow="0" w:firstColumn="0" w:lastColumn="0" w:oddVBand="0" w:evenVBand="0" w:oddHBand="0" w:evenHBand="0" w:firstRowFirstColumn="0" w:firstRowLastColumn="0" w:lastRowFirstColumn="0" w:lastRowLastColumn="0"/>
          <w:trHeight w:val="288"/>
          <w:jc w:val="center"/>
        </w:trPr>
        <w:tc>
          <w:tcPr>
            <w:tcW w:w="707" w:type="pct"/>
          </w:tcPr>
          <w:p w14:paraId="1BC21968" w14:textId="77777777" w:rsidR="00EF630C" w:rsidRPr="00256197" w:rsidRDefault="00EF630C" w:rsidP="00DB11CB">
            <w:pPr>
              <w:spacing w:line="240" w:lineRule="auto"/>
              <w:rPr>
                <w:rFonts w:eastAsia="Times New Roman" w:cs="Times New Roman"/>
                <w:color w:val="000000"/>
                <w:sz w:val="20"/>
                <w:szCs w:val="20"/>
                <w:lang w:eastAsia="en-ZW"/>
                <w:rPrChange w:id="3028"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029" w:author="Urfels, Anton (IRRI)" w:date="2023-10-06T20:02:00Z">
                  <w:rPr>
                    <w:rFonts w:ascii="Gill Sans MT" w:eastAsia="Times New Roman" w:hAnsi="Gill Sans MT" w:cs="Calibri"/>
                    <w:color w:val="000000"/>
                    <w:sz w:val="20"/>
                    <w:szCs w:val="20"/>
                    <w:lang w:eastAsia="en-ZW"/>
                  </w:rPr>
                </w:rPrChange>
              </w:rPr>
              <w:t>Bound</w:t>
            </w:r>
          </w:p>
        </w:tc>
        <w:tc>
          <w:tcPr>
            <w:tcW w:w="963" w:type="pct"/>
            <w:noWrap/>
            <w:hideMark/>
          </w:tcPr>
          <w:p w14:paraId="00557796" w14:textId="77777777" w:rsidR="00EF630C" w:rsidRPr="00256197" w:rsidRDefault="00EF630C" w:rsidP="00DB11CB">
            <w:pPr>
              <w:spacing w:line="240" w:lineRule="auto"/>
              <w:rPr>
                <w:rFonts w:eastAsia="Times New Roman" w:cs="Times New Roman"/>
                <w:color w:val="000000"/>
                <w:sz w:val="20"/>
                <w:szCs w:val="20"/>
                <w:lang w:eastAsia="en-ZW"/>
                <w:rPrChange w:id="3030"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031" w:author="Urfels, Anton (IRRI)" w:date="2023-10-06T20:02:00Z">
                  <w:rPr>
                    <w:rFonts w:ascii="Gill Sans MT" w:eastAsia="Times New Roman" w:hAnsi="Gill Sans MT" w:cs="Calibri"/>
                    <w:color w:val="000000"/>
                    <w:sz w:val="20"/>
                    <w:szCs w:val="20"/>
                    <w:lang w:eastAsia="en-ZW"/>
                  </w:rPr>
                </w:rPrChange>
              </w:rPr>
              <w:t>Statistics</w:t>
            </w:r>
          </w:p>
        </w:tc>
        <w:tc>
          <w:tcPr>
            <w:tcW w:w="555" w:type="pct"/>
            <w:noWrap/>
            <w:hideMark/>
          </w:tcPr>
          <w:p w14:paraId="69D96FEF" w14:textId="77777777" w:rsidR="00EF630C" w:rsidRPr="00256197" w:rsidRDefault="00EF630C" w:rsidP="00DB11CB">
            <w:pPr>
              <w:spacing w:line="240" w:lineRule="auto"/>
              <w:jc w:val="right"/>
              <w:rPr>
                <w:rFonts w:eastAsia="Times New Roman" w:cs="Times New Roman"/>
                <w:color w:val="000000"/>
                <w:sz w:val="20"/>
                <w:szCs w:val="20"/>
                <w:lang w:eastAsia="en-ZW"/>
                <w:rPrChange w:id="3032"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033" w:author="Urfels, Anton (IRRI)" w:date="2023-10-06T20:02:00Z">
                  <w:rPr>
                    <w:rFonts w:ascii="Gill Sans MT" w:eastAsia="Times New Roman" w:hAnsi="Gill Sans MT" w:cs="Calibri"/>
                    <w:color w:val="000000"/>
                    <w:sz w:val="20"/>
                    <w:szCs w:val="20"/>
                    <w:lang w:eastAsia="en-ZW"/>
                  </w:rPr>
                </w:rPrChange>
              </w:rPr>
              <w:t>S0-S1</w:t>
            </w:r>
          </w:p>
        </w:tc>
        <w:tc>
          <w:tcPr>
            <w:tcW w:w="555" w:type="pct"/>
            <w:noWrap/>
            <w:hideMark/>
          </w:tcPr>
          <w:p w14:paraId="55A817BD" w14:textId="77777777" w:rsidR="00EF630C" w:rsidRPr="00256197" w:rsidRDefault="00EF630C" w:rsidP="00DB11CB">
            <w:pPr>
              <w:spacing w:line="240" w:lineRule="auto"/>
              <w:jc w:val="right"/>
              <w:rPr>
                <w:rFonts w:eastAsia="Times New Roman" w:cs="Times New Roman"/>
                <w:color w:val="000000"/>
                <w:sz w:val="20"/>
                <w:szCs w:val="20"/>
                <w:lang w:eastAsia="en-ZW"/>
                <w:rPrChange w:id="3034"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035" w:author="Urfels, Anton (IRRI)" w:date="2023-10-06T20:02:00Z">
                  <w:rPr>
                    <w:rFonts w:ascii="Gill Sans MT" w:eastAsia="Times New Roman" w:hAnsi="Gill Sans MT" w:cs="Calibri"/>
                    <w:color w:val="000000"/>
                    <w:sz w:val="20"/>
                    <w:szCs w:val="20"/>
                    <w:lang w:eastAsia="en-ZW"/>
                  </w:rPr>
                </w:rPrChange>
              </w:rPr>
              <w:t>S2-S1</w:t>
            </w:r>
          </w:p>
        </w:tc>
        <w:tc>
          <w:tcPr>
            <w:tcW w:w="555" w:type="pct"/>
            <w:noWrap/>
            <w:hideMark/>
          </w:tcPr>
          <w:p w14:paraId="2CA395D0" w14:textId="77777777" w:rsidR="00EF630C" w:rsidRPr="00256197" w:rsidRDefault="00EF630C" w:rsidP="00DB11CB">
            <w:pPr>
              <w:spacing w:line="240" w:lineRule="auto"/>
              <w:jc w:val="right"/>
              <w:rPr>
                <w:rFonts w:eastAsia="Times New Roman" w:cs="Times New Roman"/>
                <w:color w:val="000000"/>
                <w:sz w:val="20"/>
                <w:szCs w:val="20"/>
                <w:lang w:eastAsia="en-ZW"/>
                <w:rPrChange w:id="3036"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037" w:author="Urfels, Anton (IRRI)" w:date="2023-10-06T20:02:00Z">
                  <w:rPr>
                    <w:rFonts w:ascii="Gill Sans MT" w:eastAsia="Times New Roman" w:hAnsi="Gill Sans MT" w:cs="Calibri"/>
                    <w:color w:val="000000"/>
                    <w:sz w:val="20"/>
                    <w:szCs w:val="20"/>
                    <w:lang w:eastAsia="en-ZW"/>
                  </w:rPr>
                </w:rPrChange>
              </w:rPr>
              <w:t>S3-S1</w:t>
            </w:r>
          </w:p>
        </w:tc>
        <w:tc>
          <w:tcPr>
            <w:tcW w:w="555" w:type="pct"/>
            <w:noWrap/>
            <w:hideMark/>
          </w:tcPr>
          <w:p w14:paraId="1AB71279" w14:textId="77777777" w:rsidR="00EF630C" w:rsidRPr="00256197" w:rsidRDefault="00EF630C" w:rsidP="00DB11CB">
            <w:pPr>
              <w:spacing w:line="240" w:lineRule="auto"/>
              <w:jc w:val="right"/>
              <w:rPr>
                <w:rFonts w:eastAsia="Times New Roman" w:cs="Times New Roman"/>
                <w:color w:val="000000"/>
                <w:sz w:val="20"/>
                <w:szCs w:val="20"/>
                <w:lang w:eastAsia="en-ZW"/>
                <w:rPrChange w:id="3038"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039" w:author="Urfels, Anton (IRRI)" w:date="2023-10-06T20:02:00Z">
                  <w:rPr>
                    <w:rFonts w:ascii="Gill Sans MT" w:eastAsia="Times New Roman" w:hAnsi="Gill Sans MT" w:cs="Calibri"/>
                    <w:color w:val="000000"/>
                    <w:sz w:val="20"/>
                    <w:szCs w:val="20"/>
                    <w:lang w:eastAsia="en-ZW"/>
                  </w:rPr>
                </w:rPrChange>
              </w:rPr>
              <w:t>S4-S1</w:t>
            </w:r>
          </w:p>
        </w:tc>
        <w:tc>
          <w:tcPr>
            <w:tcW w:w="555" w:type="pct"/>
            <w:noWrap/>
            <w:hideMark/>
          </w:tcPr>
          <w:p w14:paraId="7C4C717D" w14:textId="77777777" w:rsidR="00EF630C" w:rsidRPr="00256197" w:rsidRDefault="00EF630C" w:rsidP="00DB11CB">
            <w:pPr>
              <w:spacing w:line="240" w:lineRule="auto"/>
              <w:jc w:val="right"/>
              <w:rPr>
                <w:rFonts w:eastAsia="Times New Roman" w:cs="Times New Roman"/>
                <w:color w:val="000000"/>
                <w:sz w:val="20"/>
                <w:szCs w:val="20"/>
                <w:lang w:eastAsia="en-ZW"/>
                <w:rPrChange w:id="3040"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041" w:author="Urfels, Anton (IRRI)" w:date="2023-10-06T20:02:00Z">
                  <w:rPr>
                    <w:rFonts w:ascii="Gill Sans MT" w:eastAsia="Times New Roman" w:hAnsi="Gill Sans MT" w:cs="Calibri"/>
                    <w:color w:val="000000"/>
                    <w:sz w:val="20"/>
                    <w:szCs w:val="20"/>
                    <w:lang w:eastAsia="en-ZW"/>
                  </w:rPr>
                </w:rPrChange>
              </w:rPr>
              <w:t>S5-S1</w:t>
            </w:r>
          </w:p>
        </w:tc>
        <w:tc>
          <w:tcPr>
            <w:tcW w:w="555" w:type="pct"/>
            <w:noWrap/>
            <w:hideMark/>
          </w:tcPr>
          <w:p w14:paraId="1BAAB7D5" w14:textId="77777777" w:rsidR="00EF630C" w:rsidRPr="00256197" w:rsidRDefault="00EF630C" w:rsidP="00DB11CB">
            <w:pPr>
              <w:spacing w:line="240" w:lineRule="auto"/>
              <w:jc w:val="right"/>
              <w:rPr>
                <w:rFonts w:eastAsia="Times New Roman" w:cs="Times New Roman"/>
                <w:color w:val="000000"/>
                <w:sz w:val="20"/>
                <w:szCs w:val="20"/>
                <w:lang w:eastAsia="en-ZW"/>
                <w:rPrChange w:id="3042"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043" w:author="Urfels, Anton (IRRI)" w:date="2023-10-06T20:02:00Z">
                  <w:rPr>
                    <w:rFonts w:ascii="Gill Sans MT" w:eastAsia="Times New Roman" w:hAnsi="Gill Sans MT" w:cs="Calibri"/>
                    <w:color w:val="000000"/>
                    <w:sz w:val="20"/>
                    <w:szCs w:val="20"/>
                    <w:lang w:eastAsia="en-ZW"/>
                  </w:rPr>
                </w:rPrChange>
              </w:rPr>
              <w:t>S6-S1</w:t>
            </w:r>
          </w:p>
        </w:tc>
      </w:tr>
      <w:tr w:rsidR="006B37EE" w:rsidRPr="00256197" w14:paraId="1761DF2E" w14:textId="77777777" w:rsidTr="004E1BD0">
        <w:trPr>
          <w:trHeight w:val="288"/>
          <w:jc w:val="center"/>
        </w:trPr>
        <w:tc>
          <w:tcPr>
            <w:tcW w:w="707" w:type="pct"/>
            <w:vMerge w:val="restart"/>
          </w:tcPr>
          <w:p w14:paraId="65913181" w14:textId="77777777" w:rsidR="006B37EE" w:rsidRPr="00256197" w:rsidRDefault="006B37EE" w:rsidP="006B37EE">
            <w:pPr>
              <w:spacing w:line="240" w:lineRule="auto"/>
              <w:rPr>
                <w:rFonts w:eastAsia="Times New Roman" w:cs="Times New Roman"/>
                <w:color w:val="000000"/>
                <w:sz w:val="20"/>
                <w:szCs w:val="20"/>
                <w:lang w:eastAsia="en-ZW"/>
                <w:rPrChange w:id="3044"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045" w:author="Urfels, Anton (IRRI)" w:date="2023-10-06T20:02:00Z">
                  <w:rPr>
                    <w:rFonts w:ascii="Gill Sans MT" w:eastAsia="Times New Roman" w:hAnsi="Gill Sans MT" w:cs="Calibri"/>
                    <w:color w:val="000000"/>
                    <w:sz w:val="20"/>
                    <w:szCs w:val="20"/>
                    <w:lang w:eastAsia="en-ZW"/>
                  </w:rPr>
                </w:rPrChange>
              </w:rPr>
              <w:t>Upper bound</w:t>
            </w:r>
          </w:p>
        </w:tc>
        <w:tc>
          <w:tcPr>
            <w:tcW w:w="963" w:type="pct"/>
            <w:noWrap/>
            <w:hideMark/>
          </w:tcPr>
          <w:p w14:paraId="0E250B4A" w14:textId="77777777" w:rsidR="006B37EE" w:rsidRPr="00256197" w:rsidRDefault="006B37EE" w:rsidP="006B37EE">
            <w:pPr>
              <w:spacing w:line="240" w:lineRule="auto"/>
              <w:rPr>
                <w:rFonts w:eastAsia="Times New Roman" w:cs="Times New Roman"/>
                <w:color w:val="000000"/>
                <w:sz w:val="20"/>
                <w:szCs w:val="20"/>
                <w:lang w:eastAsia="en-ZW"/>
                <w:rPrChange w:id="3046"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047" w:author="Urfels, Anton (IRRI)" w:date="2023-10-06T20:02:00Z">
                  <w:rPr>
                    <w:rFonts w:ascii="Gill Sans MT" w:eastAsia="Times New Roman" w:hAnsi="Gill Sans MT" w:cs="Calibri"/>
                    <w:color w:val="000000"/>
                    <w:sz w:val="20"/>
                    <w:szCs w:val="20"/>
                    <w:lang w:eastAsia="en-ZW"/>
                  </w:rPr>
                </w:rPrChange>
              </w:rPr>
              <w:t>Mean</w:t>
            </w:r>
          </w:p>
        </w:tc>
        <w:tc>
          <w:tcPr>
            <w:tcW w:w="555" w:type="pct"/>
            <w:noWrap/>
            <w:vAlign w:val="bottom"/>
          </w:tcPr>
          <w:p w14:paraId="3E2EDF2A" w14:textId="6FC90521" w:rsidR="006B37EE" w:rsidRPr="00256197" w:rsidRDefault="006B37EE" w:rsidP="006B37EE">
            <w:pPr>
              <w:spacing w:line="240" w:lineRule="auto"/>
              <w:jc w:val="right"/>
              <w:rPr>
                <w:rFonts w:cs="Times New Roman"/>
                <w:color w:val="000000"/>
                <w:sz w:val="20"/>
                <w:szCs w:val="20"/>
                <w:rPrChange w:id="3048"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049" w:author="Urfels, Anton (IRRI)" w:date="2023-10-06T20:02:00Z">
                  <w:rPr>
                    <w:rFonts w:ascii="Gill Sans MT" w:hAnsi="Gill Sans MT" w:cs="Calibri"/>
                    <w:color w:val="000000"/>
                    <w:sz w:val="20"/>
                    <w:szCs w:val="20"/>
                  </w:rPr>
                </w:rPrChange>
              </w:rPr>
              <w:t>-23.99</w:t>
            </w:r>
          </w:p>
        </w:tc>
        <w:tc>
          <w:tcPr>
            <w:tcW w:w="555" w:type="pct"/>
            <w:noWrap/>
            <w:vAlign w:val="bottom"/>
          </w:tcPr>
          <w:p w14:paraId="27341A76" w14:textId="0DD6B735" w:rsidR="006B37EE" w:rsidRPr="00256197" w:rsidRDefault="006B37EE" w:rsidP="006B37EE">
            <w:pPr>
              <w:spacing w:line="240" w:lineRule="auto"/>
              <w:jc w:val="right"/>
              <w:rPr>
                <w:rFonts w:cs="Times New Roman"/>
                <w:color w:val="000000"/>
                <w:sz w:val="20"/>
                <w:szCs w:val="20"/>
                <w:rPrChange w:id="3050"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051" w:author="Urfels, Anton (IRRI)" w:date="2023-10-06T20:02:00Z">
                  <w:rPr>
                    <w:rFonts w:ascii="Gill Sans MT" w:hAnsi="Gill Sans MT" w:cs="Calibri"/>
                    <w:color w:val="000000"/>
                    <w:sz w:val="20"/>
                    <w:szCs w:val="20"/>
                  </w:rPr>
                </w:rPrChange>
              </w:rPr>
              <w:t>34.99</w:t>
            </w:r>
          </w:p>
        </w:tc>
        <w:tc>
          <w:tcPr>
            <w:tcW w:w="555" w:type="pct"/>
            <w:noWrap/>
            <w:vAlign w:val="bottom"/>
          </w:tcPr>
          <w:p w14:paraId="14E7F04B" w14:textId="013F153E" w:rsidR="006B37EE" w:rsidRPr="00256197" w:rsidRDefault="006B37EE" w:rsidP="006B37EE">
            <w:pPr>
              <w:spacing w:line="240" w:lineRule="auto"/>
              <w:jc w:val="right"/>
              <w:rPr>
                <w:rFonts w:cs="Times New Roman"/>
                <w:color w:val="000000"/>
                <w:sz w:val="20"/>
                <w:szCs w:val="20"/>
                <w:rPrChange w:id="3052"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053" w:author="Urfels, Anton (IRRI)" w:date="2023-10-06T20:02:00Z">
                  <w:rPr>
                    <w:rFonts w:ascii="Gill Sans MT" w:hAnsi="Gill Sans MT" w:cs="Calibri"/>
                    <w:color w:val="000000"/>
                    <w:sz w:val="20"/>
                    <w:szCs w:val="20"/>
                  </w:rPr>
                </w:rPrChange>
              </w:rPr>
              <w:t>8.37</w:t>
            </w:r>
          </w:p>
        </w:tc>
        <w:tc>
          <w:tcPr>
            <w:tcW w:w="555" w:type="pct"/>
            <w:noWrap/>
            <w:vAlign w:val="bottom"/>
          </w:tcPr>
          <w:p w14:paraId="20FA3567" w14:textId="6C1EACB5" w:rsidR="006B37EE" w:rsidRPr="00256197" w:rsidRDefault="006B37EE" w:rsidP="006B37EE">
            <w:pPr>
              <w:spacing w:line="240" w:lineRule="auto"/>
              <w:jc w:val="right"/>
              <w:rPr>
                <w:rFonts w:cs="Times New Roman"/>
                <w:color w:val="000000"/>
                <w:sz w:val="20"/>
                <w:szCs w:val="20"/>
                <w:rPrChange w:id="3054"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055" w:author="Urfels, Anton (IRRI)" w:date="2023-10-06T20:02:00Z">
                  <w:rPr>
                    <w:rFonts w:ascii="Gill Sans MT" w:hAnsi="Gill Sans MT" w:cs="Calibri"/>
                    <w:color w:val="000000"/>
                    <w:sz w:val="20"/>
                    <w:szCs w:val="20"/>
                  </w:rPr>
                </w:rPrChange>
              </w:rPr>
              <w:t>-14.67</w:t>
            </w:r>
          </w:p>
        </w:tc>
        <w:tc>
          <w:tcPr>
            <w:tcW w:w="555" w:type="pct"/>
            <w:noWrap/>
            <w:vAlign w:val="bottom"/>
          </w:tcPr>
          <w:p w14:paraId="39DF8730" w14:textId="6FD49D01" w:rsidR="006B37EE" w:rsidRPr="00256197" w:rsidRDefault="006B37EE" w:rsidP="006B37EE">
            <w:pPr>
              <w:spacing w:line="240" w:lineRule="auto"/>
              <w:jc w:val="right"/>
              <w:rPr>
                <w:rFonts w:cs="Times New Roman"/>
                <w:color w:val="000000"/>
                <w:sz w:val="20"/>
                <w:szCs w:val="20"/>
                <w:rPrChange w:id="3056"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057" w:author="Urfels, Anton (IRRI)" w:date="2023-10-06T20:02:00Z">
                  <w:rPr>
                    <w:rFonts w:ascii="Gill Sans MT" w:hAnsi="Gill Sans MT" w:cs="Calibri"/>
                    <w:color w:val="000000"/>
                    <w:sz w:val="20"/>
                    <w:szCs w:val="20"/>
                  </w:rPr>
                </w:rPrChange>
              </w:rPr>
              <w:t>14.30</w:t>
            </w:r>
          </w:p>
        </w:tc>
        <w:tc>
          <w:tcPr>
            <w:tcW w:w="555" w:type="pct"/>
            <w:noWrap/>
            <w:vAlign w:val="bottom"/>
          </w:tcPr>
          <w:p w14:paraId="4F51FCF3" w14:textId="4A98217B" w:rsidR="006B37EE" w:rsidRPr="00256197" w:rsidRDefault="006B37EE" w:rsidP="006B37EE">
            <w:pPr>
              <w:spacing w:line="240" w:lineRule="auto"/>
              <w:jc w:val="right"/>
              <w:rPr>
                <w:rFonts w:cs="Times New Roman"/>
                <w:color w:val="000000"/>
                <w:sz w:val="20"/>
                <w:szCs w:val="20"/>
                <w:rPrChange w:id="3058"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059" w:author="Urfels, Anton (IRRI)" w:date="2023-10-06T20:02:00Z">
                  <w:rPr>
                    <w:rFonts w:ascii="Gill Sans MT" w:hAnsi="Gill Sans MT" w:cs="Calibri"/>
                    <w:color w:val="000000"/>
                    <w:sz w:val="20"/>
                    <w:szCs w:val="20"/>
                  </w:rPr>
                </w:rPrChange>
              </w:rPr>
              <w:t>1.49</w:t>
            </w:r>
          </w:p>
        </w:tc>
      </w:tr>
      <w:tr w:rsidR="006B37EE" w:rsidRPr="00256197" w14:paraId="09D04EE3" w14:textId="77777777" w:rsidTr="004E1BD0">
        <w:trPr>
          <w:trHeight w:val="288"/>
          <w:jc w:val="center"/>
        </w:trPr>
        <w:tc>
          <w:tcPr>
            <w:tcW w:w="707" w:type="pct"/>
            <w:vMerge/>
          </w:tcPr>
          <w:p w14:paraId="20BBA694" w14:textId="77777777" w:rsidR="006B37EE" w:rsidRPr="00256197" w:rsidRDefault="006B37EE" w:rsidP="006B37EE">
            <w:pPr>
              <w:spacing w:line="240" w:lineRule="auto"/>
              <w:rPr>
                <w:rFonts w:eastAsia="Times New Roman" w:cs="Times New Roman"/>
                <w:color w:val="000000"/>
                <w:sz w:val="20"/>
                <w:szCs w:val="20"/>
                <w:lang w:eastAsia="en-ZW"/>
                <w:rPrChange w:id="3060"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59F23E73" w14:textId="4402C0E3" w:rsidR="006B37EE" w:rsidRPr="00256197" w:rsidRDefault="006B37EE" w:rsidP="006B37EE">
            <w:pPr>
              <w:spacing w:line="240" w:lineRule="auto"/>
              <w:rPr>
                <w:rFonts w:eastAsia="Times New Roman" w:cs="Times New Roman"/>
                <w:color w:val="000000"/>
                <w:sz w:val="20"/>
                <w:szCs w:val="20"/>
                <w:lang w:eastAsia="en-ZW"/>
                <w:rPrChange w:id="3061" w:author="Urfels, Anton (IRRI)" w:date="2023-10-06T20:02:00Z">
                  <w:rPr>
                    <w:rFonts w:ascii="Gill Sans MT" w:eastAsia="Times New Roman" w:hAnsi="Gill Sans MT" w:cs="Calibri"/>
                    <w:color w:val="000000"/>
                    <w:sz w:val="20"/>
                    <w:szCs w:val="20"/>
                    <w:lang w:eastAsia="en-ZW"/>
                  </w:rPr>
                </w:rPrChange>
              </w:rPr>
            </w:pPr>
            <w:proofErr w:type="spellStart"/>
            <w:r w:rsidRPr="00256197">
              <w:rPr>
                <w:rFonts w:eastAsia="Times New Roman" w:cs="Times New Roman"/>
                <w:color w:val="000000"/>
                <w:sz w:val="20"/>
                <w:szCs w:val="20"/>
                <w:lang w:eastAsia="en-ZW"/>
                <w:rPrChange w:id="3062" w:author="Urfels, Anton (IRRI)" w:date="2023-10-06T20:02:00Z">
                  <w:rPr>
                    <w:rFonts w:ascii="Gill Sans MT" w:eastAsia="Times New Roman" w:hAnsi="Gill Sans MT" w:cs="Calibri"/>
                    <w:color w:val="000000"/>
                    <w:sz w:val="20"/>
                    <w:szCs w:val="20"/>
                    <w:lang w:eastAsia="en-ZW"/>
                  </w:rPr>
                </w:rPrChange>
              </w:rPr>
              <w:t>St</w:t>
            </w:r>
            <w:r w:rsidR="004E1BD0" w:rsidRPr="00256197">
              <w:rPr>
                <w:rFonts w:eastAsia="Times New Roman" w:cs="Times New Roman"/>
                <w:color w:val="000000"/>
                <w:sz w:val="20"/>
                <w:szCs w:val="20"/>
                <w:lang w:eastAsia="en-ZW"/>
                <w:rPrChange w:id="3063" w:author="Urfels, Anton (IRRI)" w:date="2023-10-06T20:02:00Z">
                  <w:rPr>
                    <w:rFonts w:ascii="Gill Sans MT" w:eastAsia="Times New Roman" w:hAnsi="Gill Sans MT" w:cs="Calibri"/>
                    <w:color w:val="000000"/>
                    <w:sz w:val="20"/>
                    <w:szCs w:val="20"/>
                    <w:lang w:eastAsia="en-ZW"/>
                  </w:rPr>
                </w:rPrChange>
              </w:rPr>
              <w:t>d.Dev</w:t>
            </w:r>
            <w:proofErr w:type="spellEnd"/>
          </w:p>
        </w:tc>
        <w:tc>
          <w:tcPr>
            <w:tcW w:w="555" w:type="pct"/>
            <w:noWrap/>
            <w:vAlign w:val="bottom"/>
          </w:tcPr>
          <w:p w14:paraId="3D52B4F1" w14:textId="494937BC" w:rsidR="006B37EE" w:rsidRPr="00256197" w:rsidRDefault="006B37EE" w:rsidP="006B37EE">
            <w:pPr>
              <w:spacing w:line="240" w:lineRule="auto"/>
              <w:jc w:val="right"/>
              <w:rPr>
                <w:rFonts w:cs="Times New Roman"/>
                <w:color w:val="000000"/>
                <w:sz w:val="20"/>
                <w:szCs w:val="20"/>
                <w:rPrChange w:id="3064"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065" w:author="Urfels, Anton (IRRI)" w:date="2023-10-06T20:02:00Z">
                  <w:rPr>
                    <w:rFonts w:ascii="Gill Sans MT" w:hAnsi="Gill Sans MT" w:cs="Calibri"/>
                    <w:color w:val="000000"/>
                    <w:sz w:val="20"/>
                    <w:szCs w:val="20"/>
                  </w:rPr>
                </w:rPrChange>
              </w:rPr>
              <w:t>25.96</w:t>
            </w:r>
          </w:p>
        </w:tc>
        <w:tc>
          <w:tcPr>
            <w:tcW w:w="555" w:type="pct"/>
            <w:noWrap/>
            <w:vAlign w:val="bottom"/>
          </w:tcPr>
          <w:p w14:paraId="28F4625C" w14:textId="18EC0F26" w:rsidR="006B37EE" w:rsidRPr="00256197" w:rsidRDefault="006B37EE" w:rsidP="006B37EE">
            <w:pPr>
              <w:spacing w:line="240" w:lineRule="auto"/>
              <w:jc w:val="right"/>
              <w:rPr>
                <w:rFonts w:cs="Times New Roman"/>
                <w:color w:val="000000"/>
                <w:sz w:val="20"/>
                <w:szCs w:val="20"/>
                <w:rPrChange w:id="3066"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067" w:author="Urfels, Anton (IRRI)" w:date="2023-10-06T20:02:00Z">
                  <w:rPr>
                    <w:rFonts w:ascii="Gill Sans MT" w:hAnsi="Gill Sans MT" w:cs="Calibri"/>
                    <w:color w:val="000000"/>
                    <w:sz w:val="20"/>
                    <w:szCs w:val="20"/>
                  </w:rPr>
                </w:rPrChange>
              </w:rPr>
              <w:t>28.30</w:t>
            </w:r>
          </w:p>
        </w:tc>
        <w:tc>
          <w:tcPr>
            <w:tcW w:w="555" w:type="pct"/>
            <w:noWrap/>
            <w:vAlign w:val="bottom"/>
          </w:tcPr>
          <w:p w14:paraId="426E30F9" w14:textId="330DF534" w:rsidR="006B37EE" w:rsidRPr="00256197" w:rsidRDefault="006B37EE" w:rsidP="006B37EE">
            <w:pPr>
              <w:spacing w:line="240" w:lineRule="auto"/>
              <w:jc w:val="right"/>
              <w:rPr>
                <w:rFonts w:cs="Times New Roman"/>
                <w:color w:val="000000"/>
                <w:sz w:val="20"/>
                <w:szCs w:val="20"/>
                <w:rPrChange w:id="3068"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069" w:author="Urfels, Anton (IRRI)" w:date="2023-10-06T20:02:00Z">
                  <w:rPr>
                    <w:rFonts w:ascii="Gill Sans MT" w:hAnsi="Gill Sans MT" w:cs="Calibri"/>
                    <w:color w:val="000000"/>
                    <w:sz w:val="20"/>
                    <w:szCs w:val="20"/>
                  </w:rPr>
                </w:rPrChange>
              </w:rPr>
              <w:t>41.11</w:t>
            </w:r>
          </w:p>
        </w:tc>
        <w:tc>
          <w:tcPr>
            <w:tcW w:w="555" w:type="pct"/>
            <w:noWrap/>
            <w:vAlign w:val="bottom"/>
          </w:tcPr>
          <w:p w14:paraId="18599A39" w14:textId="3984A1E9" w:rsidR="006B37EE" w:rsidRPr="00256197" w:rsidRDefault="006B37EE" w:rsidP="006B37EE">
            <w:pPr>
              <w:spacing w:line="240" w:lineRule="auto"/>
              <w:jc w:val="right"/>
              <w:rPr>
                <w:rFonts w:cs="Times New Roman"/>
                <w:color w:val="000000"/>
                <w:sz w:val="20"/>
                <w:szCs w:val="20"/>
                <w:rPrChange w:id="3070"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071" w:author="Urfels, Anton (IRRI)" w:date="2023-10-06T20:02:00Z">
                  <w:rPr>
                    <w:rFonts w:ascii="Gill Sans MT" w:hAnsi="Gill Sans MT" w:cs="Calibri"/>
                    <w:color w:val="000000"/>
                    <w:sz w:val="20"/>
                    <w:szCs w:val="20"/>
                  </w:rPr>
                </w:rPrChange>
              </w:rPr>
              <w:t>47.53</w:t>
            </w:r>
          </w:p>
        </w:tc>
        <w:tc>
          <w:tcPr>
            <w:tcW w:w="555" w:type="pct"/>
            <w:noWrap/>
            <w:vAlign w:val="bottom"/>
          </w:tcPr>
          <w:p w14:paraId="407E4769" w14:textId="30442F34" w:rsidR="006B37EE" w:rsidRPr="00256197" w:rsidRDefault="006B37EE" w:rsidP="006B37EE">
            <w:pPr>
              <w:spacing w:line="240" w:lineRule="auto"/>
              <w:jc w:val="right"/>
              <w:rPr>
                <w:rFonts w:cs="Times New Roman"/>
                <w:color w:val="000000"/>
                <w:sz w:val="20"/>
                <w:szCs w:val="20"/>
                <w:rPrChange w:id="3072"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073" w:author="Urfels, Anton (IRRI)" w:date="2023-10-06T20:02:00Z">
                  <w:rPr>
                    <w:rFonts w:ascii="Gill Sans MT" w:hAnsi="Gill Sans MT" w:cs="Calibri"/>
                    <w:color w:val="000000"/>
                    <w:sz w:val="20"/>
                    <w:szCs w:val="20"/>
                  </w:rPr>
                </w:rPrChange>
              </w:rPr>
              <w:t>29.59</w:t>
            </w:r>
          </w:p>
        </w:tc>
        <w:tc>
          <w:tcPr>
            <w:tcW w:w="555" w:type="pct"/>
            <w:noWrap/>
            <w:vAlign w:val="bottom"/>
          </w:tcPr>
          <w:p w14:paraId="478664A8" w14:textId="42D3A346" w:rsidR="006B37EE" w:rsidRPr="00256197" w:rsidRDefault="006B37EE" w:rsidP="006B37EE">
            <w:pPr>
              <w:spacing w:line="240" w:lineRule="auto"/>
              <w:jc w:val="right"/>
              <w:rPr>
                <w:rFonts w:cs="Times New Roman"/>
                <w:color w:val="000000"/>
                <w:sz w:val="20"/>
                <w:szCs w:val="20"/>
                <w:rPrChange w:id="3074"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075" w:author="Urfels, Anton (IRRI)" w:date="2023-10-06T20:02:00Z">
                  <w:rPr>
                    <w:rFonts w:ascii="Gill Sans MT" w:hAnsi="Gill Sans MT" w:cs="Calibri"/>
                    <w:color w:val="000000"/>
                    <w:sz w:val="20"/>
                    <w:szCs w:val="20"/>
                  </w:rPr>
                </w:rPrChange>
              </w:rPr>
              <w:t>31.35</w:t>
            </w:r>
          </w:p>
        </w:tc>
      </w:tr>
      <w:tr w:rsidR="006B37EE" w:rsidRPr="00256197" w14:paraId="7B444F7E" w14:textId="77777777" w:rsidTr="004E1BD0">
        <w:trPr>
          <w:trHeight w:val="288"/>
          <w:jc w:val="center"/>
        </w:trPr>
        <w:tc>
          <w:tcPr>
            <w:tcW w:w="707" w:type="pct"/>
            <w:vMerge/>
          </w:tcPr>
          <w:p w14:paraId="176F0361" w14:textId="77777777" w:rsidR="006B37EE" w:rsidRPr="00256197" w:rsidRDefault="006B37EE" w:rsidP="006B37EE">
            <w:pPr>
              <w:spacing w:line="240" w:lineRule="auto"/>
              <w:rPr>
                <w:rFonts w:eastAsia="Times New Roman" w:cs="Times New Roman"/>
                <w:color w:val="000000"/>
                <w:sz w:val="20"/>
                <w:szCs w:val="20"/>
                <w:lang w:eastAsia="en-ZW"/>
                <w:rPrChange w:id="3076"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18E15A76" w14:textId="77777777" w:rsidR="006B37EE" w:rsidRPr="00256197" w:rsidRDefault="006B37EE" w:rsidP="006B37EE">
            <w:pPr>
              <w:spacing w:line="240" w:lineRule="auto"/>
              <w:rPr>
                <w:rFonts w:eastAsia="Times New Roman" w:cs="Times New Roman"/>
                <w:color w:val="000000"/>
                <w:sz w:val="20"/>
                <w:szCs w:val="20"/>
                <w:lang w:eastAsia="en-ZW"/>
                <w:rPrChange w:id="3077"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078" w:author="Urfels, Anton (IRRI)" w:date="2023-10-06T20:02:00Z">
                  <w:rPr>
                    <w:rFonts w:ascii="Gill Sans MT" w:eastAsia="Times New Roman" w:hAnsi="Gill Sans MT" w:cs="Calibri"/>
                    <w:color w:val="000000"/>
                    <w:sz w:val="20"/>
                    <w:szCs w:val="20"/>
                    <w:lang w:eastAsia="en-ZW"/>
                  </w:rPr>
                </w:rPrChange>
              </w:rPr>
              <w:t>Min</w:t>
            </w:r>
          </w:p>
        </w:tc>
        <w:tc>
          <w:tcPr>
            <w:tcW w:w="555" w:type="pct"/>
            <w:noWrap/>
            <w:vAlign w:val="bottom"/>
          </w:tcPr>
          <w:p w14:paraId="18581984" w14:textId="4C2B95E9" w:rsidR="006B37EE" w:rsidRPr="00256197" w:rsidRDefault="006B37EE" w:rsidP="006B37EE">
            <w:pPr>
              <w:spacing w:line="240" w:lineRule="auto"/>
              <w:jc w:val="right"/>
              <w:rPr>
                <w:rFonts w:cs="Times New Roman"/>
                <w:color w:val="000000"/>
                <w:sz w:val="20"/>
                <w:szCs w:val="20"/>
                <w:rPrChange w:id="3079"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080" w:author="Urfels, Anton (IRRI)" w:date="2023-10-06T20:02:00Z">
                  <w:rPr>
                    <w:rFonts w:ascii="Gill Sans MT" w:hAnsi="Gill Sans MT" w:cs="Calibri"/>
                    <w:color w:val="000000"/>
                    <w:sz w:val="20"/>
                    <w:szCs w:val="20"/>
                  </w:rPr>
                </w:rPrChange>
              </w:rPr>
              <w:t>-144.09</w:t>
            </w:r>
          </w:p>
        </w:tc>
        <w:tc>
          <w:tcPr>
            <w:tcW w:w="555" w:type="pct"/>
            <w:noWrap/>
            <w:vAlign w:val="bottom"/>
          </w:tcPr>
          <w:p w14:paraId="06D79CB9" w14:textId="3F22F18C" w:rsidR="006B37EE" w:rsidRPr="00256197" w:rsidRDefault="006B37EE" w:rsidP="006B37EE">
            <w:pPr>
              <w:spacing w:line="240" w:lineRule="auto"/>
              <w:jc w:val="right"/>
              <w:rPr>
                <w:rFonts w:cs="Times New Roman"/>
                <w:color w:val="000000"/>
                <w:sz w:val="20"/>
                <w:szCs w:val="20"/>
                <w:rPrChange w:id="3081"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082" w:author="Urfels, Anton (IRRI)" w:date="2023-10-06T20:02:00Z">
                  <w:rPr>
                    <w:rFonts w:ascii="Gill Sans MT" w:hAnsi="Gill Sans MT" w:cs="Calibri"/>
                    <w:color w:val="000000"/>
                    <w:sz w:val="20"/>
                    <w:szCs w:val="20"/>
                  </w:rPr>
                </w:rPrChange>
              </w:rPr>
              <w:t>-28.54</w:t>
            </w:r>
          </w:p>
        </w:tc>
        <w:tc>
          <w:tcPr>
            <w:tcW w:w="555" w:type="pct"/>
            <w:noWrap/>
            <w:vAlign w:val="bottom"/>
          </w:tcPr>
          <w:p w14:paraId="18A4086D" w14:textId="3A9962E6" w:rsidR="006B37EE" w:rsidRPr="00256197" w:rsidRDefault="006B37EE" w:rsidP="006B37EE">
            <w:pPr>
              <w:spacing w:line="240" w:lineRule="auto"/>
              <w:jc w:val="right"/>
              <w:rPr>
                <w:rFonts w:cs="Times New Roman"/>
                <w:color w:val="000000"/>
                <w:sz w:val="20"/>
                <w:szCs w:val="20"/>
                <w:rPrChange w:id="3083"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084" w:author="Urfels, Anton (IRRI)" w:date="2023-10-06T20:02:00Z">
                  <w:rPr>
                    <w:rFonts w:ascii="Gill Sans MT" w:hAnsi="Gill Sans MT" w:cs="Calibri"/>
                    <w:color w:val="000000"/>
                    <w:sz w:val="20"/>
                    <w:szCs w:val="20"/>
                  </w:rPr>
                </w:rPrChange>
              </w:rPr>
              <w:t>-84.72</w:t>
            </w:r>
          </w:p>
        </w:tc>
        <w:tc>
          <w:tcPr>
            <w:tcW w:w="555" w:type="pct"/>
            <w:noWrap/>
            <w:vAlign w:val="bottom"/>
          </w:tcPr>
          <w:p w14:paraId="67E3FF4F" w14:textId="2973DFA2" w:rsidR="006B37EE" w:rsidRPr="00256197" w:rsidRDefault="006B37EE" w:rsidP="006B37EE">
            <w:pPr>
              <w:spacing w:line="240" w:lineRule="auto"/>
              <w:jc w:val="right"/>
              <w:rPr>
                <w:rFonts w:cs="Times New Roman"/>
                <w:color w:val="000000"/>
                <w:sz w:val="20"/>
                <w:szCs w:val="20"/>
                <w:rPrChange w:id="3085"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086" w:author="Urfels, Anton (IRRI)" w:date="2023-10-06T20:02:00Z">
                  <w:rPr>
                    <w:rFonts w:ascii="Gill Sans MT" w:hAnsi="Gill Sans MT" w:cs="Calibri"/>
                    <w:color w:val="000000"/>
                    <w:sz w:val="20"/>
                    <w:szCs w:val="20"/>
                  </w:rPr>
                </w:rPrChange>
              </w:rPr>
              <w:t>-125.24</w:t>
            </w:r>
          </w:p>
        </w:tc>
        <w:tc>
          <w:tcPr>
            <w:tcW w:w="555" w:type="pct"/>
            <w:noWrap/>
            <w:vAlign w:val="bottom"/>
          </w:tcPr>
          <w:p w14:paraId="30C65F01" w14:textId="5D5707AA" w:rsidR="006B37EE" w:rsidRPr="00256197" w:rsidRDefault="006B37EE" w:rsidP="006B37EE">
            <w:pPr>
              <w:spacing w:line="240" w:lineRule="auto"/>
              <w:jc w:val="right"/>
              <w:rPr>
                <w:rFonts w:cs="Times New Roman"/>
                <w:color w:val="000000"/>
                <w:sz w:val="20"/>
                <w:szCs w:val="20"/>
                <w:rPrChange w:id="3087"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088" w:author="Urfels, Anton (IRRI)" w:date="2023-10-06T20:02:00Z">
                  <w:rPr>
                    <w:rFonts w:ascii="Gill Sans MT" w:hAnsi="Gill Sans MT" w:cs="Calibri"/>
                    <w:color w:val="000000"/>
                    <w:sz w:val="20"/>
                    <w:szCs w:val="20"/>
                  </w:rPr>
                </w:rPrChange>
              </w:rPr>
              <w:t>-64.90</w:t>
            </w:r>
          </w:p>
        </w:tc>
        <w:tc>
          <w:tcPr>
            <w:tcW w:w="555" w:type="pct"/>
            <w:noWrap/>
            <w:vAlign w:val="bottom"/>
          </w:tcPr>
          <w:p w14:paraId="45377305" w14:textId="6ECDFF57" w:rsidR="006B37EE" w:rsidRPr="00256197" w:rsidRDefault="006B37EE" w:rsidP="006B37EE">
            <w:pPr>
              <w:spacing w:line="240" w:lineRule="auto"/>
              <w:jc w:val="right"/>
              <w:rPr>
                <w:rFonts w:cs="Times New Roman"/>
                <w:color w:val="000000"/>
                <w:sz w:val="20"/>
                <w:szCs w:val="20"/>
                <w:rPrChange w:id="3089"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090" w:author="Urfels, Anton (IRRI)" w:date="2023-10-06T20:02:00Z">
                  <w:rPr>
                    <w:rFonts w:ascii="Gill Sans MT" w:hAnsi="Gill Sans MT" w:cs="Calibri"/>
                    <w:color w:val="000000"/>
                    <w:sz w:val="20"/>
                    <w:szCs w:val="20"/>
                  </w:rPr>
                </w:rPrChange>
              </w:rPr>
              <w:t>-89.49</w:t>
            </w:r>
          </w:p>
        </w:tc>
      </w:tr>
      <w:tr w:rsidR="006B37EE" w:rsidRPr="00256197" w14:paraId="4327AB3E" w14:textId="77777777" w:rsidTr="004E1BD0">
        <w:trPr>
          <w:trHeight w:val="288"/>
          <w:jc w:val="center"/>
        </w:trPr>
        <w:tc>
          <w:tcPr>
            <w:tcW w:w="707" w:type="pct"/>
            <w:vMerge/>
          </w:tcPr>
          <w:p w14:paraId="06AA9C53" w14:textId="77777777" w:rsidR="006B37EE" w:rsidRPr="00256197" w:rsidRDefault="006B37EE" w:rsidP="006B37EE">
            <w:pPr>
              <w:spacing w:line="240" w:lineRule="auto"/>
              <w:rPr>
                <w:rFonts w:eastAsia="Times New Roman" w:cs="Times New Roman"/>
                <w:color w:val="000000"/>
                <w:sz w:val="20"/>
                <w:szCs w:val="20"/>
                <w:lang w:eastAsia="en-ZW"/>
                <w:rPrChange w:id="3091"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5A3BBFE4" w14:textId="77777777" w:rsidR="006B37EE" w:rsidRPr="00256197" w:rsidRDefault="006B37EE" w:rsidP="006B37EE">
            <w:pPr>
              <w:spacing w:line="240" w:lineRule="auto"/>
              <w:rPr>
                <w:rFonts w:eastAsia="Times New Roman" w:cs="Times New Roman"/>
                <w:color w:val="000000"/>
                <w:sz w:val="20"/>
                <w:szCs w:val="20"/>
                <w:lang w:eastAsia="en-ZW"/>
                <w:rPrChange w:id="3092"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093" w:author="Urfels, Anton (IRRI)" w:date="2023-10-06T20:02:00Z">
                  <w:rPr>
                    <w:rFonts w:ascii="Gill Sans MT" w:eastAsia="Times New Roman" w:hAnsi="Gill Sans MT" w:cs="Calibri"/>
                    <w:color w:val="000000"/>
                    <w:sz w:val="20"/>
                    <w:szCs w:val="20"/>
                    <w:lang w:eastAsia="en-ZW"/>
                  </w:rPr>
                </w:rPrChange>
              </w:rPr>
              <w:t>10</w:t>
            </w:r>
            <w:r w:rsidRPr="00FE6323">
              <w:rPr>
                <w:rFonts w:eastAsia="Times New Roman" w:cs="Times New Roman"/>
                <w:color w:val="000000"/>
                <w:sz w:val="20"/>
                <w:szCs w:val="20"/>
                <w:vertAlign w:val="superscript"/>
                <w:lang w:eastAsia="en-ZW"/>
                <w:rPrChange w:id="3094" w:author="MKONDIWA, Maxwell (CIMMYT-India)" w:date="2023-10-08T10:54:00Z">
                  <w:rPr>
                    <w:rFonts w:ascii="Gill Sans MT" w:eastAsia="Times New Roman" w:hAnsi="Gill Sans MT" w:cs="Calibri"/>
                    <w:color w:val="000000"/>
                    <w:sz w:val="20"/>
                    <w:szCs w:val="20"/>
                    <w:lang w:eastAsia="en-ZW"/>
                  </w:rPr>
                </w:rPrChange>
              </w:rPr>
              <w:t>th</w:t>
            </w:r>
            <w:r w:rsidRPr="00256197">
              <w:rPr>
                <w:rFonts w:eastAsia="Times New Roman" w:cs="Times New Roman"/>
                <w:color w:val="000000"/>
                <w:sz w:val="20"/>
                <w:szCs w:val="20"/>
                <w:lang w:eastAsia="en-ZW"/>
                <w:rPrChange w:id="3095" w:author="Urfels, Anton (IRRI)" w:date="2023-10-06T20:02:00Z">
                  <w:rPr>
                    <w:rFonts w:ascii="Gill Sans MT" w:eastAsia="Times New Roman" w:hAnsi="Gill Sans MT" w:cs="Calibri"/>
                    <w:color w:val="000000"/>
                    <w:sz w:val="20"/>
                    <w:szCs w:val="20"/>
                    <w:lang w:eastAsia="en-ZW"/>
                  </w:rPr>
                </w:rPrChange>
              </w:rPr>
              <w:t xml:space="preserve"> percentile</w:t>
            </w:r>
          </w:p>
        </w:tc>
        <w:tc>
          <w:tcPr>
            <w:tcW w:w="555" w:type="pct"/>
            <w:noWrap/>
            <w:vAlign w:val="bottom"/>
          </w:tcPr>
          <w:p w14:paraId="413D8052" w14:textId="6FC98CBC" w:rsidR="006B37EE" w:rsidRPr="00256197" w:rsidRDefault="006B37EE" w:rsidP="006B37EE">
            <w:pPr>
              <w:spacing w:line="240" w:lineRule="auto"/>
              <w:jc w:val="right"/>
              <w:rPr>
                <w:rFonts w:cs="Times New Roman"/>
                <w:color w:val="000000"/>
                <w:sz w:val="20"/>
                <w:szCs w:val="20"/>
                <w:rPrChange w:id="3096"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097" w:author="Urfels, Anton (IRRI)" w:date="2023-10-06T20:02:00Z">
                  <w:rPr>
                    <w:rFonts w:ascii="Gill Sans MT" w:hAnsi="Gill Sans MT" w:cs="Calibri"/>
                    <w:color w:val="000000"/>
                    <w:sz w:val="20"/>
                    <w:szCs w:val="20"/>
                  </w:rPr>
                </w:rPrChange>
              </w:rPr>
              <w:t>-56.03</w:t>
            </w:r>
          </w:p>
        </w:tc>
        <w:tc>
          <w:tcPr>
            <w:tcW w:w="555" w:type="pct"/>
            <w:noWrap/>
            <w:vAlign w:val="bottom"/>
          </w:tcPr>
          <w:p w14:paraId="6F70923E" w14:textId="22290A4D" w:rsidR="006B37EE" w:rsidRPr="00256197" w:rsidRDefault="006B37EE" w:rsidP="006B37EE">
            <w:pPr>
              <w:spacing w:line="240" w:lineRule="auto"/>
              <w:jc w:val="right"/>
              <w:rPr>
                <w:rFonts w:cs="Times New Roman"/>
                <w:color w:val="000000"/>
                <w:sz w:val="20"/>
                <w:szCs w:val="20"/>
                <w:rPrChange w:id="3098"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099" w:author="Urfels, Anton (IRRI)" w:date="2023-10-06T20:02:00Z">
                  <w:rPr>
                    <w:rFonts w:ascii="Gill Sans MT" w:hAnsi="Gill Sans MT" w:cs="Calibri"/>
                    <w:color w:val="000000"/>
                    <w:sz w:val="20"/>
                    <w:szCs w:val="20"/>
                  </w:rPr>
                </w:rPrChange>
              </w:rPr>
              <w:t>-15.52</w:t>
            </w:r>
          </w:p>
        </w:tc>
        <w:tc>
          <w:tcPr>
            <w:tcW w:w="555" w:type="pct"/>
            <w:noWrap/>
            <w:vAlign w:val="bottom"/>
          </w:tcPr>
          <w:p w14:paraId="4CA7472A" w14:textId="1B7CE525" w:rsidR="006B37EE" w:rsidRPr="00256197" w:rsidRDefault="006B37EE" w:rsidP="006B37EE">
            <w:pPr>
              <w:spacing w:line="240" w:lineRule="auto"/>
              <w:jc w:val="right"/>
              <w:rPr>
                <w:rFonts w:cs="Times New Roman"/>
                <w:color w:val="000000"/>
                <w:sz w:val="20"/>
                <w:szCs w:val="20"/>
                <w:rPrChange w:id="3100"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101" w:author="Urfels, Anton (IRRI)" w:date="2023-10-06T20:02:00Z">
                  <w:rPr>
                    <w:rFonts w:ascii="Gill Sans MT" w:hAnsi="Gill Sans MT" w:cs="Calibri"/>
                    <w:color w:val="000000"/>
                    <w:sz w:val="20"/>
                    <w:szCs w:val="20"/>
                  </w:rPr>
                </w:rPrChange>
              </w:rPr>
              <w:t>-45.24</w:t>
            </w:r>
          </w:p>
        </w:tc>
        <w:tc>
          <w:tcPr>
            <w:tcW w:w="555" w:type="pct"/>
            <w:noWrap/>
            <w:vAlign w:val="bottom"/>
          </w:tcPr>
          <w:p w14:paraId="4861ECCD" w14:textId="216F869F" w:rsidR="006B37EE" w:rsidRPr="00256197" w:rsidRDefault="006B37EE" w:rsidP="006B37EE">
            <w:pPr>
              <w:spacing w:line="240" w:lineRule="auto"/>
              <w:jc w:val="right"/>
              <w:rPr>
                <w:rFonts w:cs="Times New Roman"/>
                <w:color w:val="000000"/>
                <w:sz w:val="20"/>
                <w:szCs w:val="20"/>
                <w:rPrChange w:id="3102"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103" w:author="Urfels, Anton (IRRI)" w:date="2023-10-06T20:02:00Z">
                  <w:rPr>
                    <w:rFonts w:ascii="Gill Sans MT" w:hAnsi="Gill Sans MT" w:cs="Calibri"/>
                    <w:color w:val="000000"/>
                    <w:sz w:val="20"/>
                    <w:szCs w:val="20"/>
                  </w:rPr>
                </w:rPrChange>
              </w:rPr>
              <w:t>-74.99</w:t>
            </w:r>
          </w:p>
        </w:tc>
        <w:tc>
          <w:tcPr>
            <w:tcW w:w="555" w:type="pct"/>
            <w:noWrap/>
            <w:vAlign w:val="bottom"/>
          </w:tcPr>
          <w:p w14:paraId="6FC64671" w14:textId="4E8C54DB" w:rsidR="006B37EE" w:rsidRPr="00256197" w:rsidRDefault="006B37EE" w:rsidP="006B37EE">
            <w:pPr>
              <w:spacing w:line="240" w:lineRule="auto"/>
              <w:jc w:val="right"/>
              <w:rPr>
                <w:rFonts w:cs="Times New Roman"/>
                <w:color w:val="000000"/>
                <w:sz w:val="20"/>
                <w:szCs w:val="20"/>
                <w:rPrChange w:id="3104"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105" w:author="Urfels, Anton (IRRI)" w:date="2023-10-06T20:02:00Z">
                  <w:rPr>
                    <w:rFonts w:ascii="Gill Sans MT" w:hAnsi="Gill Sans MT" w:cs="Calibri"/>
                    <w:color w:val="000000"/>
                    <w:sz w:val="20"/>
                    <w:szCs w:val="20"/>
                  </w:rPr>
                </w:rPrChange>
              </w:rPr>
              <w:t>-26.87</w:t>
            </w:r>
          </w:p>
        </w:tc>
        <w:tc>
          <w:tcPr>
            <w:tcW w:w="555" w:type="pct"/>
            <w:noWrap/>
            <w:vAlign w:val="bottom"/>
          </w:tcPr>
          <w:p w14:paraId="24895251" w14:textId="78A04041" w:rsidR="006B37EE" w:rsidRPr="00256197" w:rsidRDefault="006B37EE" w:rsidP="006B37EE">
            <w:pPr>
              <w:spacing w:line="240" w:lineRule="auto"/>
              <w:jc w:val="right"/>
              <w:rPr>
                <w:rFonts w:cs="Times New Roman"/>
                <w:color w:val="000000"/>
                <w:sz w:val="20"/>
                <w:szCs w:val="20"/>
                <w:rPrChange w:id="3106"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107" w:author="Urfels, Anton (IRRI)" w:date="2023-10-06T20:02:00Z">
                  <w:rPr>
                    <w:rFonts w:ascii="Gill Sans MT" w:hAnsi="Gill Sans MT" w:cs="Calibri"/>
                    <w:color w:val="000000"/>
                    <w:sz w:val="20"/>
                    <w:szCs w:val="20"/>
                  </w:rPr>
                </w:rPrChange>
              </w:rPr>
              <w:t>-37.83</w:t>
            </w:r>
          </w:p>
        </w:tc>
      </w:tr>
      <w:tr w:rsidR="006B37EE" w:rsidRPr="00256197" w14:paraId="5AB006E4" w14:textId="77777777" w:rsidTr="004E1BD0">
        <w:trPr>
          <w:trHeight w:val="288"/>
          <w:jc w:val="center"/>
        </w:trPr>
        <w:tc>
          <w:tcPr>
            <w:tcW w:w="707" w:type="pct"/>
            <w:vMerge/>
          </w:tcPr>
          <w:p w14:paraId="63E13DBE" w14:textId="77777777" w:rsidR="006B37EE" w:rsidRPr="00256197" w:rsidRDefault="006B37EE" w:rsidP="006B37EE">
            <w:pPr>
              <w:spacing w:line="240" w:lineRule="auto"/>
              <w:rPr>
                <w:rFonts w:eastAsia="Times New Roman" w:cs="Times New Roman"/>
                <w:color w:val="000000"/>
                <w:sz w:val="20"/>
                <w:szCs w:val="20"/>
                <w:lang w:eastAsia="en-ZW"/>
                <w:rPrChange w:id="3108"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530A8228" w14:textId="77777777" w:rsidR="006B37EE" w:rsidRPr="00256197" w:rsidRDefault="006B37EE" w:rsidP="006B37EE">
            <w:pPr>
              <w:spacing w:line="240" w:lineRule="auto"/>
              <w:rPr>
                <w:rFonts w:eastAsia="Times New Roman" w:cs="Times New Roman"/>
                <w:color w:val="000000"/>
                <w:sz w:val="20"/>
                <w:szCs w:val="20"/>
                <w:lang w:eastAsia="en-ZW"/>
                <w:rPrChange w:id="3109"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110" w:author="Urfels, Anton (IRRI)" w:date="2023-10-06T20:02:00Z">
                  <w:rPr>
                    <w:rFonts w:ascii="Gill Sans MT" w:eastAsia="Times New Roman" w:hAnsi="Gill Sans MT" w:cs="Calibri"/>
                    <w:color w:val="000000"/>
                    <w:sz w:val="20"/>
                    <w:szCs w:val="20"/>
                    <w:lang w:eastAsia="en-ZW"/>
                  </w:rPr>
                </w:rPrChange>
              </w:rPr>
              <w:t>25</w:t>
            </w:r>
            <w:r w:rsidRPr="00FE6323">
              <w:rPr>
                <w:rFonts w:eastAsia="Times New Roman" w:cs="Times New Roman"/>
                <w:color w:val="000000"/>
                <w:sz w:val="20"/>
                <w:szCs w:val="20"/>
                <w:vertAlign w:val="superscript"/>
                <w:lang w:eastAsia="en-ZW"/>
                <w:rPrChange w:id="3111" w:author="MKONDIWA, Maxwell (CIMMYT-India)" w:date="2023-10-08T10:54:00Z">
                  <w:rPr>
                    <w:rFonts w:ascii="Gill Sans MT" w:eastAsia="Times New Roman" w:hAnsi="Gill Sans MT" w:cs="Calibri"/>
                    <w:color w:val="000000"/>
                    <w:sz w:val="20"/>
                    <w:szCs w:val="20"/>
                    <w:lang w:eastAsia="en-ZW"/>
                  </w:rPr>
                </w:rPrChange>
              </w:rPr>
              <w:t>th</w:t>
            </w:r>
            <w:r w:rsidRPr="00256197">
              <w:rPr>
                <w:rFonts w:eastAsia="Times New Roman" w:cs="Times New Roman"/>
                <w:color w:val="000000"/>
                <w:sz w:val="20"/>
                <w:szCs w:val="20"/>
                <w:lang w:eastAsia="en-ZW"/>
                <w:rPrChange w:id="3112" w:author="Urfels, Anton (IRRI)" w:date="2023-10-06T20:02:00Z">
                  <w:rPr>
                    <w:rFonts w:ascii="Gill Sans MT" w:eastAsia="Times New Roman" w:hAnsi="Gill Sans MT" w:cs="Calibri"/>
                    <w:color w:val="000000"/>
                    <w:sz w:val="20"/>
                    <w:szCs w:val="20"/>
                    <w:lang w:eastAsia="en-ZW"/>
                  </w:rPr>
                </w:rPrChange>
              </w:rPr>
              <w:t xml:space="preserve"> percentile</w:t>
            </w:r>
          </w:p>
        </w:tc>
        <w:tc>
          <w:tcPr>
            <w:tcW w:w="555" w:type="pct"/>
            <w:noWrap/>
            <w:vAlign w:val="bottom"/>
          </w:tcPr>
          <w:p w14:paraId="55301418" w14:textId="36CDF0A1" w:rsidR="006B37EE" w:rsidRPr="00256197" w:rsidRDefault="006B37EE" w:rsidP="006B37EE">
            <w:pPr>
              <w:spacing w:line="240" w:lineRule="auto"/>
              <w:jc w:val="right"/>
              <w:rPr>
                <w:rFonts w:cs="Times New Roman"/>
                <w:color w:val="000000"/>
                <w:sz w:val="20"/>
                <w:szCs w:val="20"/>
                <w:rPrChange w:id="3113"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114" w:author="Urfels, Anton (IRRI)" w:date="2023-10-06T20:02:00Z">
                  <w:rPr>
                    <w:rFonts w:ascii="Gill Sans MT" w:hAnsi="Gill Sans MT" w:cs="Calibri"/>
                    <w:color w:val="000000"/>
                    <w:sz w:val="20"/>
                    <w:szCs w:val="20"/>
                  </w:rPr>
                </w:rPrChange>
              </w:rPr>
              <w:t>-39.27</w:t>
            </w:r>
          </w:p>
        </w:tc>
        <w:tc>
          <w:tcPr>
            <w:tcW w:w="555" w:type="pct"/>
            <w:noWrap/>
            <w:vAlign w:val="bottom"/>
          </w:tcPr>
          <w:p w14:paraId="307FB536" w14:textId="15952370" w:rsidR="006B37EE" w:rsidRPr="00256197" w:rsidRDefault="006B37EE" w:rsidP="006B37EE">
            <w:pPr>
              <w:spacing w:line="240" w:lineRule="auto"/>
              <w:jc w:val="right"/>
              <w:rPr>
                <w:rFonts w:cs="Times New Roman"/>
                <w:color w:val="000000"/>
                <w:sz w:val="20"/>
                <w:szCs w:val="20"/>
                <w:rPrChange w:id="3115"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116" w:author="Urfels, Anton (IRRI)" w:date="2023-10-06T20:02:00Z">
                  <w:rPr>
                    <w:rFonts w:ascii="Gill Sans MT" w:hAnsi="Gill Sans MT" w:cs="Calibri"/>
                    <w:color w:val="000000"/>
                    <w:sz w:val="20"/>
                    <w:szCs w:val="20"/>
                  </w:rPr>
                </w:rPrChange>
              </w:rPr>
              <w:t>22.03</w:t>
            </w:r>
          </w:p>
        </w:tc>
        <w:tc>
          <w:tcPr>
            <w:tcW w:w="555" w:type="pct"/>
            <w:noWrap/>
            <w:vAlign w:val="bottom"/>
          </w:tcPr>
          <w:p w14:paraId="2E579FF3" w14:textId="157D3617" w:rsidR="006B37EE" w:rsidRPr="00256197" w:rsidRDefault="006B37EE" w:rsidP="006B37EE">
            <w:pPr>
              <w:spacing w:line="240" w:lineRule="auto"/>
              <w:jc w:val="right"/>
              <w:rPr>
                <w:rFonts w:cs="Times New Roman"/>
                <w:color w:val="000000"/>
                <w:sz w:val="20"/>
                <w:szCs w:val="20"/>
                <w:rPrChange w:id="3117"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118" w:author="Urfels, Anton (IRRI)" w:date="2023-10-06T20:02:00Z">
                  <w:rPr>
                    <w:rFonts w:ascii="Gill Sans MT" w:hAnsi="Gill Sans MT" w:cs="Calibri"/>
                    <w:color w:val="000000"/>
                    <w:sz w:val="20"/>
                    <w:szCs w:val="20"/>
                  </w:rPr>
                </w:rPrChange>
              </w:rPr>
              <w:t>-19.37</w:t>
            </w:r>
          </w:p>
        </w:tc>
        <w:tc>
          <w:tcPr>
            <w:tcW w:w="555" w:type="pct"/>
            <w:noWrap/>
            <w:vAlign w:val="bottom"/>
          </w:tcPr>
          <w:p w14:paraId="72A0041E" w14:textId="7F90BEE2" w:rsidR="006B37EE" w:rsidRPr="00256197" w:rsidRDefault="006B37EE" w:rsidP="006B37EE">
            <w:pPr>
              <w:spacing w:line="240" w:lineRule="auto"/>
              <w:jc w:val="right"/>
              <w:rPr>
                <w:rFonts w:cs="Times New Roman"/>
                <w:color w:val="000000"/>
                <w:sz w:val="20"/>
                <w:szCs w:val="20"/>
                <w:rPrChange w:id="3119"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120" w:author="Urfels, Anton (IRRI)" w:date="2023-10-06T20:02:00Z">
                  <w:rPr>
                    <w:rFonts w:ascii="Gill Sans MT" w:hAnsi="Gill Sans MT" w:cs="Calibri"/>
                    <w:color w:val="000000"/>
                    <w:sz w:val="20"/>
                    <w:szCs w:val="20"/>
                  </w:rPr>
                </w:rPrChange>
              </w:rPr>
              <w:t>-51.28</w:t>
            </w:r>
          </w:p>
        </w:tc>
        <w:tc>
          <w:tcPr>
            <w:tcW w:w="555" w:type="pct"/>
            <w:noWrap/>
            <w:vAlign w:val="bottom"/>
          </w:tcPr>
          <w:p w14:paraId="7FCAE0BD" w14:textId="6EF7DC95" w:rsidR="006B37EE" w:rsidRPr="00256197" w:rsidRDefault="006B37EE" w:rsidP="006B37EE">
            <w:pPr>
              <w:spacing w:line="240" w:lineRule="auto"/>
              <w:jc w:val="right"/>
              <w:rPr>
                <w:rFonts w:cs="Times New Roman"/>
                <w:color w:val="000000"/>
                <w:sz w:val="20"/>
                <w:szCs w:val="20"/>
                <w:rPrChange w:id="3121"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122" w:author="Urfels, Anton (IRRI)" w:date="2023-10-06T20:02:00Z">
                  <w:rPr>
                    <w:rFonts w:ascii="Gill Sans MT" w:hAnsi="Gill Sans MT" w:cs="Calibri"/>
                    <w:color w:val="000000"/>
                    <w:sz w:val="20"/>
                    <w:szCs w:val="20"/>
                  </w:rPr>
                </w:rPrChange>
              </w:rPr>
              <w:t>-4.45</w:t>
            </w:r>
          </w:p>
        </w:tc>
        <w:tc>
          <w:tcPr>
            <w:tcW w:w="555" w:type="pct"/>
            <w:noWrap/>
            <w:vAlign w:val="bottom"/>
          </w:tcPr>
          <w:p w14:paraId="251CBDF4" w14:textId="35D64354" w:rsidR="006B37EE" w:rsidRPr="00256197" w:rsidRDefault="006B37EE" w:rsidP="006B37EE">
            <w:pPr>
              <w:spacing w:line="240" w:lineRule="auto"/>
              <w:jc w:val="right"/>
              <w:rPr>
                <w:rFonts w:cs="Times New Roman"/>
                <w:color w:val="000000"/>
                <w:sz w:val="20"/>
                <w:szCs w:val="20"/>
                <w:rPrChange w:id="3123"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124" w:author="Urfels, Anton (IRRI)" w:date="2023-10-06T20:02:00Z">
                  <w:rPr>
                    <w:rFonts w:ascii="Gill Sans MT" w:hAnsi="Gill Sans MT" w:cs="Calibri"/>
                    <w:color w:val="000000"/>
                    <w:sz w:val="20"/>
                    <w:szCs w:val="20"/>
                  </w:rPr>
                </w:rPrChange>
              </w:rPr>
              <w:t>-19.90</w:t>
            </w:r>
          </w:p>
        </w:tc>
      </w:tr>
      <w:tr w:rsidR="006B37EE" w:rsidRPr="00256197" w14:paraId="4EF3AFDD" w14:textId="77777777" w:rsidTr="004E1BD0">
        <w:trPr>
          <w:trHeight w:val="288"/>
          <w:jc w:val="center"/>
        </w:trPr>
        <w:tc>
          <w:tcPr>
            <w:tcW w:w="707" w:type="pct"/>
            <w:vMerge/>
          </w:tcPr>
          <w:p w14:paraId="2E053D15" w14:textId="77777777" w:rsidR="006B37EE" w:rsidRPr="00256197" w:rsidRDefault="006B37EE" w:rsidP="006B37EE">
            <w:pPr>
              <w:spacing w:line="240" w:lineRule="auto"/>
              <w:rPr>
                <w:rFonts w:eastAsia="Times New Roman" w:cs="Times New Roman"/>
                <w:color w:val="000000"/>
                <w:sz w:val="20"/>
                <w:szCs w:val="20"/>
                <w:lang w:eastAsia="en-ZW"/>
                <w:rPrChange w:id="3125"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1A0529D2" w14:textId="77777777" w:rsidR="006B37EE" w:rsidRPr="00256197" w:rsidRDefault="006B37EE" w:rsidP="006B37EE">
            <w:pPr>
              <w:spacing w:line="240" w:lineRule="auto"/>
              <w:rPr>
                <w:rFonts w:eastAsia="Times New Roman" w:cs="Times New Roman"/>
                <w:color w:val="000000"/>
                <w:sz w:val="20"/>
                <w:szCs w:val="20"/>
                <w:lang w:eastAsia="en-ZW"/>
                <w:rPrChange w:id="3126"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127" w:author="Urfels, Anton (IRRI)" w:date="2023-10-06T20:02:00Z">
                  <w:rPr>
                    <w:rFonts w:ascii="Gill Sans MT" w:eastAsia="Times New Roman" w:hAnsi="Gill Sans MT" w:cs="Calibri"/>
                    <w:color w:val="000000"/>
                    <w:sz w:val="20"/>
                    <w:szCs w:val="20"/>
                    <w:lang w:eastAsia="en-ZW"/>
                  </w:rPr>
                </w:rPrChange>
              </w:rPr>
              <w:t>Median</w:t>
            </w:r>
          </w:p>
        </w:tc>
        <w:tc>
          <w:tcPr>
            <w:tcW w:w="555" w:type="pct"/>
            <w:noWrap/>
            <w:vAlign w:val="bottom"/>
          </w:tcPr>
          <w:p w14:paraId="532212F0" w14:textId="77E1C973" w:rsidR="006B37EE" w:rsidRPr="00256197" w:rsidRDefault="006B37EE" w:rsidP="006B37EE">
            <w:pPr>
              <w:spacing w:line="240" w:lineRule="auto"/>
              <w:jc w:val="right"/>
              <w:rPr>
                <w:rFonts w:cs="Times New Roman"/>
                <w:color w:val="000000"/>
                <w:sz w:val="20"/>
                <w:szCs w:val="20"/>
                <w:rPrChange w:id="3128"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129" w:author="Urfels, Anton (IRRI)" w:date="2023-10-06T20:02:00Z">
                  <w:rPr>
                    <w:rFonts w:ascii="Gill Sans MT" w:hAnsi="Gill Sans MT" w:cs="Calibri"/>
                    <w:color w:val="000000"/>
                    <w:sz w:val="20"/>
                    <w:szCs w:val="20"/>
                  </w:rPr>
                </w:rPrChange>
              </w:rPr>
              <w:t>-24.18</w:t>
            </w:r>
          </w:p>
        </w:tc>
        <w:tc>
          <w:tcPr>
            <w:tcW w:w="555" w:type="pct"/>
            <w:noWrap/>
            <w:vAlign w:val="bottom"/>
          </w:tcPr>
          <w:p w14:paraId="5D3D5D20" w14:textId="2BFA3C1C" w:rsidR="006B37EE" w:rsidRPr="00256197" w:rsidRDefault="006B37EE" w:rsidP="006B37EE">
            <w:pPr>
              <w:spacing w:line="240" w:lineRule="auto"/>
              <w:jc w:val="right"/>
              <w:rPr>
                <w:rFonts w:cs="Times New Roman"/>
                <w:color w:val="000000"/>
                <w:sz w:val="20"/>
                <w:szCs w:val="20"/>
                <w:rPrChange w:id="3130"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131" w:author="Urfels, Anton (IRRI)" w:date="2023-10-06T20:02:00Z">
                  <w:rPr>
                    <w:rFonts w:ascii="Gill Sans MT" w:hAnsi="Gill Sans MT" w:cs="Calibri"/>
                    <w:color w:val="000000"/>
                    <w:sz w:val="20"/>
                    <w:szCs w:val="20"/>
                  </w:rPr>
                </w:rPrChange>
              </w:rPr>
              <w:t>41.04</w:t>
            </w:r>
          </w:p>
        </w:tc>
        <w:tc>
          <w:tcPr>
            <w:tcW w:w="555" w:type="pct"/>
            <w:noWrap/>
            <w:vAlign w:val="bottom"/>
          </w:tcPr>
          <w:p w14:paraId="162A6999" w14:textId="39E0D76A" w:rsidR="006B37EE" w:rsidRPr="00256197" w:rsidRDefault="006B37EE" w:rsidP="006B37EE">
            <w:pPr>
              <w:spacing w:line="240" w:lineRule="auto"/>
              <w:jc w:val="right"/>
              <w:rPr>
                <w:rFonts w:cs="Times New Roman"/>
                <w:color w:val="000000"/>
                <w:sz w:val="20"/>
                <w:szCs w:val="20"/>
                <w:rPrChange w:id="3132"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133" w:author="Urfels, Anton (IRRI)" w:date="2023-10-06T20:02:00Z">
                  <w:rPr>
                    <w:rFonts w:ascii="Gill Sans MT" w:hAnsi="Gill Sans MT" w:cs="Calibri"/>
                    <w:color w:val="000000"/>
                    <w:sz w:val="20"/>
                    <w:szCs w:val="20"/>
                  </w:rPr>
                </w:rPrChange>
              </w:rPr>
              <w:t>1.34</w:t>
            </w:r>
          </w:p>
        </w:tc>
        <w:tc>
          <w:tcPr>
            <w:tcW w:w="555" w:type="pct"/>
            <w:noWrap/>
            <w:vAlign w:val="bottom"/>
          </w:tcPr>
          <w:p w14:paraId="7421C54E" w14:textId="01B4BDCD" w:rsidR="006B37EE" w:rsidRPr="00256197" w:rsidRDefault="006B37EE" w:rsidP="006B37EE">
            <w:pPr>
              <w:spacing w:line="240" w:lineRule="auto"/>
              <w:jc w:val="right"/>
              <w:rPr>
                <w:rFonts w:cs="Times New Roman"/>
                <w:color w:val="000000"/>
                <w:sz w:val="20"/>
                <w:szCs w:val="20"/>
                <w:rPrChange w:id="3134"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135" w:author="Urfels, Anton (IRRI)" w:date="2023-10-06T20:02:00Z">
                  <w:rPr>
                    <w:rFonts w:ascii="Gill Sans MT" w:hAnsi="Gill Sans MT" w:cs="Calibri"/>
                    <w:color w:val="000000"/>
                    <w:sz w:val="20"/>
                    <w:szCs w:val="20"/>
                  </w:rPr>
                </w:rPrChange>
              </w:rPr>
              <w:t>-18.60</w:t>
            </w:r>
          </w:p>
        </w:tc>
        <w:tc>
          <w:tcPr>
            <w:tcW w:w="555" w:type="pct"/>
            <w:noWrap/>
            <w:vAlign w:val="bottom"/>
          </w:tcPr>
          <w:p w14:paraId="4E9B406A" w14:textId="0DE20F1B" w:rsidR="006B37EE" w:rsidRPr="00256197" w:rsidRDefault="006B37EE" w:rsidP="006B37EE">
            <w:pPr>
              <w:spacing w:line="240" w:lineRule="auto"/>
              <w:jc w:val="right"/>
              <w:rPr>
                <w:rFonts w:cs="Times New Roman"/>
                <w:color w:val="000000"/>
                <w:sz w:val="20"/>
                <w:szCs w:val="20"/>
                <w:rPrChange w:id="3136"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137" w:author="Urfels, Anton (IRRI)" w:date="2023-10-06T20:02:00Z">
                  <w:rPr>
                    <w:rFonts w:ascii="Gill Sans MT" w:hAnsi="Gill Sans MT" w:cs="Calibri"/>
                    <w:color w:val="000000"/>
                    <w:sz w:val="20"/>
                    <w:szCs w:val="20"/>
                  </w:rPr>
                </w:rPrChange>
              </w:rPr>
              <w:t>15.28</w:t>
            </w:r>
          </w:p>
        </w:tc>
        <w:tc>
          <w:tcPr>
            <w:tcW w:w="555" w:type="pct"/>
            <w:noWrap/>
            <w:vAlign w:val="bottom"/>
          </w:tcPr>
          <w:p w14:paraId="3502FEBF" w14:textId="346A4A0A" w:rsidR="006B37EE" w:rsidRPr="00256197" w:rsidRDefault="006B37EE" w:rsidP="006B37EE">
            <w:pPr>
              <w:spacing w:line="240" w:lineRule="auto"/>
              <w:jc w:val="right"/>
              <w:rPr>
                <w:rFonts w:cs="Times New Roman"/>
                <w:color w:val="000000"/>
                <w:sz w:val="20"/>
                <w:szCs w:val="20"/>
                <w:rPrChange w:id="3138"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139" w:author="Urfels, Anton (IRRI)" w:date="2023-10-06T20:02:00Z">
                  <w:rPr>
                    <w:rFonts w:ascii="Gill Sans MT" w:hAnsi="Gill Sans MT" w:cs="Calibri"/>
                    <w:color w:val="000000"/>
                    <w:sz w:val="20"/>
                    <w:szCs w:val="20"/>
                  </w:rPr>
                </w:rPrChange>
              </w:rPr>
              <w:t>-1.92</w:t>
            </w:r>
          </w:p>
        </w:tc>
      </w:tr>
      <w:tr w:rsidR="006B37EE" w:rsidRPr="00256197" w14:paraId="57ECF525" w14:textId="77777777" w:rsidTr="004E1BD0">
        <w:trPr>
          <w:trHeight w:val="288"/>
          <w:jc w:val="center"/>
        </w:trPr>
        <w:tc>
          <w:tcPr>
            <w:tcW w:w="707" w:type="pct"/>
            <w:vMerge/>
          </w:tcPr>
          <w:p w14:paraId="75AEA040" w14:textId="77777777" w:rsidR="006B37EE" w:rsidRPr="00256197" w:rsidRDefault="006B37EE" w:rsidP="006B37EE">
            <w:pPr>
              <w:spacing w:line="240" w:lineRule="auto"/>
              <w:rPr>
                <w:rFonts w:eastAsia="Times New Roman" w:cs="Times New Roman"/>
                <w:color w:val="000000"/>
                <w:sz w:val="20"/>
                <w:szCs w:val="20"/>
                <w:lang w:eastAsia="en-ZW"/>
                <w:rPrChange w:id="3140"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4746B7D4" w14:textId="77777777" w:rsidR="006B37EE" w:rsidRPr="00256197" w:rsidRDefault="006B37EE" w:rsidP="006B37EE">
            <w:pPr>
              <w:spacing w:line="240" w:lineRule="auto"/>
              <w:rPr>
                <w:rFonts w:eastAsia="Times New Roman" w:cs="Times New Roman"/>
                <w:color w:val="000000"/>
                <w:sz w:val="20"/>
                <w:szCs w:val="20"/>
                <w:lang w:eastAsia="en-ZW"/>
                <w:rPrChange w:id="3141"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142" w:author="Urfels, Anton (IRRI)" w:date="2023-10-06T20:02:00Z">
                  <w:rPr>
                    <w:rFonts w:ascii="Gill Sans MT" w:eastAsia="Times New Roman" w:hAnsi="Gill Sans MT" w:cs="Calibri"/>
                    <w:color w:val="000000"/>
                    <w:sz w:val="20"/>
                    <w:szCs w:val="20"/>
                    <w:lang w:eastAsia="en-ZW"/>
                  </w:rPr>
                </w:rPrChange>
              </w:rPr>
              <w:t>75</w:t>
            </w:r>
            <w:r w:rsidRPr="00FE6323">
              <w:rPr>
                <w:rFonts w:eastAsia="Times New Roman" w:cs="Times New Roman"/>
                <w:color w:val="000000"/>
                <w:sz w:val="20"/>
                <w:szCs w:val="20"/>
                <w:vertAlign w:val="superscript"/>
                <w:lang w:eastAsia="en-ZW"/>
                <w:rPrChange w:id="3143" w:author="MKONDIWA, Maxwell (CIMMYT-India)" w:date="2023-10-08T10:54:00Z">
                  <w:rPr>
                    <w:rFonts w:ascii="Gill Sans MT" w:eastAsia="Times New Roman" w:hAnsi="Gill Sans MT" w:cs="Calibri"/>
                    <w:color w:val="000000"/>
                    <w:sz w:val="20"/>
                    <w:szCs w:val="20"/>
                    <w:lang w:eastAsia="en-ZW"/>
                  </w:rPr>
                </w:rPrChange>
              </w:rPr>
              <w:t>th</w:t>
            </w:r>
            <w:r w:rsidRPr="00256197">
              <w:rPr>
                <w:rFonts w:eastAsia="Times New Roman" w:cs="Times New Roman"/>
                <w:color w:val="000000"/>
                <w:sz w:val="20"/>
                <w:szCs w:val="20"/>
                <w:lang w:eastAsia="en-ZW"/>
                <w:rPrChange w:id="3144" w:author="Urfels, Anton (IRRI)" w:date="2023-10-06T20:02:00Z">
                  <w:rPr>
                    <w:rFonts w:ascii="Gill Sans MT" w:eastAsia="Times New Roman" w:hAnsi="Gill Sans MT" w:cs="Calibri"/>
                    <w:color w:val="000000"/>
                    <w:sz w:val="20"/>
                    <w:szCs w:val="20"/>
                    <w:lang w:eastAsia="en-ZW"/>
                  </w:rPr>
                </w:rPrChange>
              </w:rPr>
              <w:t xml:space="preserve"> percentile</w:t>
            </w:r>
          </w:p>
        </w:tc>
        <w:tc>
          <w:tcPr>
            <w:tcW w:w="555" w:type="pct"/>
            <w:noWrap/>
            <w:vAlign w:val="bottom"/>
          </w:tcPr>
          <w:p w14:paraId="7F070E2A" w14:textId="6CA73A32" w:rsidR="006B37EE" w:rsidRPr="00256197" w:rsidRDefault="006B37EE" w:rsidP="006B37EE">
            <w:pPr>
              <w:spacing w:line="240" w:lineRule="auto"/>
              <w:jc w:val="right"/>
              <w:rPr>
                <w:rFonts w:cs="Times New Roman"/>
                <w:color w:val="000000"/>
                <w:sz w:val="20"/>
                <w:szCs w:val="20"/>
                <w:rPrChange w:id="3145"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146" w:author="Urfels, Anton (IRRI)" w:date="2023-10-06T20:02:00Z">
                  <w:rPr>
                    <w:rFonts w:ascii="Gill Sans MT" w:hAnsi="Gill Sans MT" w:cs="Calibri"/>
                    <w:color w:val="000000"/>
                    <w:sz w:val="20"/>
                    <w:szCs w:val="20"/>
                  </w:rPr>
                </w:rPrChange>
              </w:rPr>
              <w:t>-12.33</w:t>
            </w:r>
          </w:p>
        </w:tc>
        <w:tc>
          <w:tcPr>
            <w:tcW w:w="555" w:type="pct"/>
            <w:noWrap/>
            <w:vAlign w:val="bottom"/>
          </w:tcPr>
          <w:p w14:paraId="4CB74C68" w14:textId="667084D3" w:rsidR="006B37EE" w:rsidRPr="00256197" w:rsidRDefault="006B37EE" w:rsidP="006B37EE">
            <w:pPr>
              <w:spacing w:line="240" w:lineRule="auto"/>
              <w:jc w:val="right"/>
              <w:rPr>
                <w:rFonts w:cs="Times New Roman"/>
                <w:color w:val="000000"/>
                <w:sz w:val="20"/>
                <w:szCs w:val="20"/>
                <w:rPrChange w:id="3147"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148" w:author="Urfels, Anton (IRRI)" w:date="2023-10-06T20:02:00Z">
                  <w:rPr>
                    <w:rFonts w:ascii="Gill Sans MT" w:hAnsi="Gill Sans MT" w:cs="Calibri"/>
                    <w:color w:val="000000"/>
                    <w:sz w:val="20"/>
                    <w:szCs w:val="20"/>
                  </w:rPr>
                </w:rPrChange>
              </w:rPr>
              <w:t>56.10</w:t>
            </w:r>
          </w:p>
        </w:tc>
        <w:tc>
          <w:tcPr>
            <w:tcW w:w="555" w:type="pct"/>
            <w:noWrap/>
            <w:vAlign w:val="bottom"/>
          </w:tcPr>
          <w:p w14:paraId="2EFB0208" w14:textId="05A48BD1" w:rsidR="006B37EE" w:rsidRPr="00256197" w:rsidRDefault="006B37EE" w:rsidP="006B37EE">
            <w:pPr>
              <w:spacing w:line="240" w:lineRule="auto"/>
              <w:jc w:val="right"/>
              <w:rPr>
                <w:rFonts w:cs="Times New Roman"/>
                <w:color w:val="000000"/>
                <w:sz w:val="20"/>
                <w:szCs w:val="20"/>
                <w:rPrChange w:id="3149"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150" w:author="Urfels, Anton (IRRI)" w:date="2023-10-06T20:02:00Z">
                  <w:rPr>
                    <w:rFonts w:ascii="Gill Sans MT" w:hAnsi="Gill Sans MT" w:cs="Calibri"/>
                    <w:color w:val="000000"/>
                    <w:sz w:val="20"/>
                    <w:szCs w:val="20"/>
                  </w:rPr>
                </w:rPrChange>
              </w:rPr>
              <w:t>39.14</w:t>
            </w:r>
          </w:p>
        </w:tc>
        <w:tc>
          <w:tcPr>
            <w:tcW w:w="555" w:type="pct"/>
            <w:noWrap/>
            <w:vAlign w:val="bottom"/>
          </w:tcPr>
          <w:p w14:paraId="6E89B4FC" w14:textId="14947964" w:rsidR="006B37EE" w:rsidRPr="00256197" w:rsidRDefault="006B37EE" w:rsidP="006B37EE">
            <w:pPr>
              <w:spacing w:line="240" w:lineRule="auto"/>
              <w:jc w:val="right"/>
              <w:rPr>
                <w:rFonts w:cs="Times New Roman"/>
                <w:color w:val="000000"/>
                <w:sz w:val="20"/>
                <w:szCs w:val="20"/>
                <w:rPrChange w:id="3151"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152" w:author="Urfels, Anton (IRRI)" w:date="2023-10-06T20:02:00Z">
                  <w:rPr>
                    <w:rFonts w:ascii="Gill Sans MT" w:hAnsi="Gill Sans MT" w:cs="Calibri"/>
                    <w:color w:val="000000"/>
                    <w:sz w:val="20"/>
                    <w:szCs w:val="20"/>
                  </w:rPr>
                </w:rPrChange>
              </w:rPr>
              <w:t>20.11</w:t>
            </w:r>
          </w:p>
        </w:tc>
        <w:tc>
          <w:tcPr>
            <w:tcW w:w="555" w:type="pct"/>
            <w:noWrap/>
            <w:vAlign w:val="bottom"/>
          </w:tcPr>
          <w:p w14:paraId="33F11DB6" w14:textId="1F01A81A" w:rsidR="006B37EE" w:rsidRPr="00256197" w:rsidRDefault="006B37EE" w:rsidP="006B37EE">
            <w:pPr>
              <w:spacing w:line="240" w:lineRule="auto"/>
              <w:jc w:val="right"/>
              <w:rPr>
                <w:rFonts w:cs="Times New Roman"/>
                <w:color w:val="000000"/>
                <w:sz w:val="20"/>
                <w:szCs w:val="20"/>
                <w:rPrChange w:id="3153"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154" w:author="Urfels, Anton (IRRI)" w:date="2023-10-06T20:02:00Z">
                  <w:rPr>
                    <w:rFonts w:ascii="Gill Sans MT" w:hAnsi="Gill Sans MT" w:cs="Calibri"/>
                    <w:color w:val="000000"/>
                    <w:sz w:val="20"/>
                    <w:szCs w:val="20"/>
                  </w:rPr>
                </w:rPrChange>
              </w:rPr>
              <w:t>36.06</w:t>
            </w:r>
          </w:p>
        </w:tc>
        <w:tc>
          <w:tcPr>
            <w:tcW w:w="555" w:type="pct"/>
            <w:noWrap/>
            <w:vAlign w:val="bottom"/>
          </w:tcPr>
          <w:p w14:paraId="440D93D4" w14:textId="1D9ABED2" w:rsidR="006B37EE" w:rsidRPr="00256197" w:rsidRDefault="006B37EE" w:rsidP="006B37EE">
            <w:pPr>
              <w:spacing w:line="240" w:lineRule="auto"/>
              <w:jc w:val="right"/>
              <w:rPr>
                <w:rFonts w:cs="Times New Roman"/>
                <w:color w:val="000000"/>
                <w:sz w:val="20"/>
                <w:szCs w:val="20"/>
                <w:rPrChange w:id="3155"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156" w:author="Urfels, Anton (IRRI)" w:date="2023-10-06T20:02:00Z">
                  <w:rPr>
                    <w:rFonts w:ascii="Gill Sans MT" w:hAnsi="Gill Sans MT" w:cs="Calibri"/>
                    <w:color w:val="000000"/>
                    <w:sz w:val="20"/>
                    <w:szCs w:val="20"/>
                  </w:rPr>
                </w:rPrChange>
              </w:rPr>
              <w:t>25.19</w:t>
            </w:r>
          </w:p>
        </w:tc>
      </w:tr>
      <w:tr w:rsidR="006B37EE" w:rsidRPr="00256197" w14:paraId="528D34DE" w14:textId="77777777" w:rsidTr="004E1BD0">
        <w:trPr>
          <w:trHeight w:val="288"/>
          <w:jc w:val="center"/>
        </w:trPr>
        <w:tc>
          <w:tcPr>
            <w:tcW w:w="707" w:type="pct"/>
            <w:vMerge/>
          </w:tcPr>
          <w:p w14:paraId="38857112" w14:textId="77777777" w:rsidR="006B37EE" w:rsidRPr="00256197" w:rsidRDefault="006B37EE" w:rsidP="006B37EE">
            <w:pPr>
              <w:spacing w:line="240" w:lineRule="auto"/>
              <w:rPr>
                <w:rFonts w:eastAsia="Times New Roman" w:cs="Times New Roman"/>
                <w:color w:val="000000"/>
                <w:sz w:val="20"/>
                <w:szCs w:val="20"/>
                <w:lang w:eastAsia="en-ZW"/>
                <w:rPrChange w:id="3157" w:author="Urfels, Anton (IRRI)" w:date="2023-10-06T20:02:00Z">
                  <w:rPr>
                    <w:rFonts w:ascii="Gill Sans MT" w:eastAsia="Times New Roman" w:hAnsi="Gill Sans MT" w:cs="Calibri"/>
                    <w:color w:val="000000"/>
                    <w:sz w:val="20"/>
                    <w:szCs w:val="20"/>
                    <w:lang w:eastAsia="en-ZW"/>
                  </w:rPr>
                </w:rPrChange>
              </w:rPr>
            </w:pPr>
          </w:p>
        </w:tc>
        <w:tc>
          <w:tcPr>
            <w:tcW w:w="963" w:type="pct"/>
            <w:tcBorders>
              <w:bottom w:val="nil"/>
            </w:tcBorders>
            <w:noWrap/>
            <w:hideMark/>
          </w:tcPr>
          <w:p w14:paraId="724F9734" w14:textId="77777777" w:rsidR="006B37EE" w:rsidRPr="00256197" w:rsidRDefault="006B37EE" w:rsidP="006B37EE">
            <w:pPr>
              <w:spacing w:line="240" w:lineRule="auto"/>
              <w:rPr>
                <w:rFonts w:eastAsia="Times New Roman" w:cs="Times New Roman"/>
                <w:color w:val="000000"/>
                <w:sz w:val="20"/>
                <w:szCs w:val="20"/>
                <w:lang w:eastAsia="en-ZW"/>
                <w:rPrChange w:id="3158"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159" w:author="Urfels, Anton (IRRI)" w:date="2023-10-06T20:02:00Z">
                  <w:rPr>
                    <w:rFonts w:ascii="Gill Sans MT" w:eastAsia="Times New Roman" w:hAnsi="Gill Sans MT" w:cs="Calibri"/>
                    <w:color w:val="000000"/>
                    <w:sz w:val="20"/>
                    <w:szCs w:val="20"/>
                    <w:lang w:eastAsia="en-ZW"/>
                  </w:rPr>
                </w:rPrChange>
              </w:rPr>
              <w:t>90</w:t>
            </w:r>
            <w:r w:rsidRPr="00FE6323">
              <w:rPr>
                <w:rFonts w:eastAsia="Times New Roman" w:cs="Times New Roman"/>
                <w:color w:val="000000"/>
                <w:sz w:val="20"/>
                <w:szCs w:val="20"/>
                <w:vertAlign w:val="superscript"/>
                <w:lang w:eastAsia="en-ZW"/>
                <w:rPrChange w:id="3160" w:author="MKONDIWA, Maxwell (CIMMYT-India)" w:date="2023-10-08T10:54:00Z">
                  <w:rPr>
                    <w:rFonts w:ascii="Gill Sans MT" w:eastAsia="Times New Roman" w:hAnsi="Gill Sans MT" w:cs="Calibri"/>
                    <w:color w:val="000000"/>
                    <w:sz w:val="20"/>
                    <w:szCs w:val="20"/>
                    <w:lang w:eastAsia="en-ZW"/>
                  </w:rPr>
                </w:rPrChange>
              </w:rPr>
              <w:t>th</w:t>
            </w:r>
            <w:r w:rsidRPr="00256197">
              <w:rPr>
                <w:rFonts w:eastAsia="Times New Roman" w:cs="Times New Roman"/>
                <w:color w:val="000000"/>
                <w:sz w:val="20"/>
                <w:szCs w:val="20"/>
                <w:lang w:eastAsia="en-ZW"/>
                <w:rPrChange w:id="3161" w:author="Urfels, Anton (IRRI)" w:date="2023-10-06T20:02:00Z">
                  <w:rPr>
                    <w:rFonts w:ascii="Gill Sans MT" w:eastAsia="Times New Roman" w:hAnsi="Gill Sans MT" w:cs="Calibri"/>
                    <w:color w:val="000000"/>
                    <w:sz w:val="20"/>
                    <w:szCs w:val="20"/>
                    <w:lang w:eastAsia="en-ZW"/>
                  </w:rPr>
                </w:rPrChange>
              </w:rPr>
              <w:t xml:space="preserve"> percentile</w:t>
            </w:r>
          </w:p>
        </w:tc>
        <w:tc>
          <w:tcPr>
            <w:tcW w:w="555" w:type="pct"/>
            <w:tcBorders>
              <w:bottom w:val="nil"/>
            </w:tcBorders>
            <w:noWrap/>
            <w:vAlign w:val="bottom"/>
          </w:tcPr>
          <w:p w14:paraId="726893A8" w14:textId="54973BCE" w:rsidR="006B37EE" w:rsidRPr="00256197" w:rsidRDefault="006B37EE" w:rsidP="006B37EE">
            <w:pPr>
              <w:spacing w:line="240" w:lineRule="auto"/>
              <w:jc w:val="right"/>
              <w:rPr>
                <w:rFonts w:cs="Times New Roman"/>
                <w:color w:val="000000"/>
                <w:sz w:val="20"/>
                <w:szCs w:val="20"/>
                <w:rPrChange w:id="3162"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163" w:author="Urfels, Anton (IRRI)" w:date="2023-10-06T20:02:00Z">
                  <w:rPr>
                    <w:rFonts w:ascii="Gill Sans MT" w:hAnsi="Gill Sans MT" w:cs="Calibri"/>
                    <w:color w:val="000000"/>
                    <w:sz w:val="20"/>
                    <w:szCs w:val="20"/>
                  </w:rPr>
                </w:rPrChange>
              </w:rPr>
              <w:t>1.85</w:t>
            </w:r>
          </w:p>
        </w:tc>
        <w:tc>
          <w:tcPr>
            <w:tcW w:w="555" w:type="pct"/>
            <w:tcBorders>
              <w:bottom w:val="nil"/>
            </w:tcBorders>
            <w:noWrap/>
            <w:vAlign w:val="bottom"/>
          </w:tcPr>
          <w:p w14:paraId="30F59848" w14:textId="48DE2C8C" w:rsidR="006B37EE" w:rsidRPr="00256197" w:rsidRDefault="006B37EE" w:rsidP="006B37EE">
            <w:pPr>
              <w:spacing w:line="240" w:lineRule="auto"/>
              <w:jc w:val="right"/>
              <w:rPr>
                <w:rFonts w:cs="Times New Roman"/>
                <w:color w:val="000000"/>
                <w:sz w:val="20"/>
                <w:szCs w:val="20"/>
                <w:rPrChange w:id="3164"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165" w:author="Urfels, Anton (IRRI)" w:date="2023-10-06T20:02:00Z">
                  <w:rPr>
                    <w:rFonts w:ascii="Gill Sans MT" w:hAnsi="Gill Sans MT" w:cs="Calibri"/>
                    <w:color w:val="000000"/>
                    <w:sz w:val="20"/>
                    <w:szCs w:val="20"/>
                  </w:rPr>
                </w:rPrChange>
              </w:rPr>
              <w:t>66.82</w:t>
            </w:r>
          </w:p>
        </w:tc>
        <w:tc>
          <w:tcPr>
            <w:tcW w:w="555" w:type="pct"/>
            <w:tcBorders>
              <w:bottom w:val="nil"/>
            </w:tcBorders>
            <w:noWrap/>
            <w:vAlign w:val="bottom"/>
          </w:tcPr>
          <w:p w14:paraId="58DFCC8F" w14:textId="0E5FC11E" w:rsidR="006B37EE" w:rsidRPr="00256197" w:rsidRDefault="006B37EE" w:rsidP="006B37EE">
            <w:pPr>
              <w:spacing w:line="240" w:lineRule="auto"/>
              <w:jc w:val="right"/>
              <w:rPr>
                <w:rFonts w:cs="Times New Roman"/>
                <w:color w:val="000000"/>
                <w:sz w:val="20"/>
                <w:szCs w:val="20"/>
                <w:rPrChange w:id="3166"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167" w:author="Urfels, Anton (IRRI)" w:date="2023-10-06T20:02:00Z">
                  <w:rPr>
                    <w:rFonts w:ascii="Gill Sans MT" w:hAnsi="Gill Sans MT" w:cs="Calibri"/>
                    <w:color w:val="000000"/>
                    <w:sz w:val="20"/>
                    <w:szCs w:val="20"/>
                  </w:rPr>
                </w:rPrChange>
              </w:rPr>
              <w:t>69.81</w:t>
            </w:r>
          </w:p>
        </w:tc>
        <w:tc>
          <w:tcPr>
            <w:tcW w:w="555" w:type="pct"/>
            <w:tcBorders>
              <w:bottom w:val="nil"/>
            </w:tcBorders>
            <w:noWrap/>
            <w:vAlign w:val="bottom"/>
          </w:tcPr>
          <w:p w14:paraId="1CB771F4" w14:textId="0A804F9A" w:rsidR="006B37EE" w:rsidRPr="00256197" w:rsidRDefault="006B37EE" w:rsidP="006B37EE">
            <w:pPr>
              <w:spacing w:line="240" w:lineRule="auto"/>
              <w:jc w:val="right"/>
              <w:rPr>
                <w:rFonts w:cs="Times New Roman"/>
                <w:color w:val="000000"/>
                <w:sz w:val="20"/>
                <w:szCs w:val="20"/>
                <w:rPrChange w:id="3168"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169" w:author="Urfels, Anton (IRRI)" w:date="2023-10-06T20:02:00Z">
                  <w:rPr>
                    <w:rFonts w:ascii="Gill Sans MT" w:hAnsi="Gill Sans MT" w:cs="Calibri"/>
                    <w:color w:val="000000"/>
                    <w:sz w:val="20"/>
                    <w:szCs w:val="20"/>
                  </w:rPr>
                </w:rPrChange>
              </w:rPr>
              <w:t>56.16</w:t>
            </w:r>
          </w:p>
        </w:tc>
        <w:tc>
          <w:tcPr>
            <w:tcW w:w="555" w:type="pct"/>
            <w:tcBorders>
              <w:bottom w:val="nil"/>
            </w:tcBorders>
            <w:noWrap/>
            <w:vAlign w:val="bottom"/>
          </w:tcPr>
          <w:p w14:paraId="449B559D" w14:textId="777A8728" w:rsidR="006B37EE" w:rsidRPr="00256197" w:rsidRDefault="006B37EE" w:rsidP="006B37EE">
            <w:pPr>
              <w:spacing w:line="240" w:lineRule="auto"/>
              <w:jc w:val="right"/>
              <w:rPr>
                <w:rFonts w:cs="Times New Roman"/>
                <w:color w:val="000000"/>
                <w:sz w:val="20"/>
                <w:szCs w:val="20"/>
                <w:rPrChange w:id="3170"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171" w:author="Urfels, Anton (IRRI)" w:date="2023-10-06T20:02:00Z">
                  <w:rPr>
                    <w:rFonts w:ascii="Gill Sans MT" w:hAnsi="Gill Sans MT" w:cs="Calibri"/>
                    <w:color w:val="000000"/>
                    <w:sz w:val="20"/>
                    <w:szCs w:val="20"/>
                  </w:rPr>
                </w:rPrChange>
              </w:rPr>
              <w:t>53.93</w:t>
            </w:r>
          </w:p>
        </w:tc>
        <w:tc>
          <w:tcPr>
            <w:tcW w:w="555" w:type="pct"/>
            <w:tcBorders>
              <w:bottom w:val="nil"/>
            </w:tcBorders>
            <w:noWrap/>
            <w:vAlign w:val="bottom"/>
          </w:tcPr>
          <w:p w14:paraId="163035D0" w14:textId="329FFCEC" w:rsidR="006B37EE" w:rsidRPr="00256197" w:rsidRDefault="006B37EE" w:rsidP="006B37EE">
            <w:pPr>
              <w:spacing w:line="240" w:lineRule="auto"/>
              <w:jc w:val="right"/>
              <w:rPr>
                <w:rFonts w:cs="Times New Roman"/>
                <w:color w:val="000000"/>
                <w:sz w:val="20"/>
                <w:szCs w:val="20"/>
                <w:rPrChange w:id="3172"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173" w:author="Urfels, Anton (IRRI)" w:date="2023-10-06T20:02:00Z">
                  <w:rPr>
                    <w:rFonts w:ascii="Gill Sans MT" w:hAnsi="Gill Sans MT" w:cs="Calibri"/>
                    <w:color w:val="000000"/>
                    <w:sz w:val="20"/>
                    <w:szCs w:val="20"/>
                  </w:rPr>
                </w:rPrChange>
              </w:rPr>
              <w:t>45.26</w:t>
            </w:r>
          </w:p>
        </w:tc>
      </w:tr>
      <w:tr w:rsidR="006B37EE" w:rsidRPr="00256197" w14:paraId="5AAAF5B9" w14:textId="77777777" w:rsidTr="004E1BD0">
        <w:trPr>
          <w:trHeight w:val="288"/>
          <w:jc w:val="center"/>
        </w:trPr>
        <w:tc>
          <w:tcPr>
            <w:tcW w:w="707" w:type="pct"/>
            <w:vMerge/>
            <w:tcBorders>
              <w:bottom w:val="single" w:sz="4" w:space="0" w:color="auto"/>
            </w:tcBorders>
          </w:tcPr>
          <w:p w14:paraId="0E320D5B" w14:textId="77777777" w:rsidR="006B37EE" w:rsidRPr="00256197" w:rsidRDefault="006B37EE" w:rsidP="006B37EE">
            <w:pPr>
              <w:spacing w:line="240" w:lineRule="auto"/>
              <w:rPr>
                <w:rFonts w:eastAsia="Times New Roman" w:cs="Times New Roman"/>
                <w:color w:val="000000"/>
                <w:sz w:val="20"/>
                <w:szCs w:val="20"/>
                <w:lang w:eastAsia="en-ZW"/>
                <w:rPrChange w:id="3174" w:author="Urfels, Anton (IRRI)" w:date="2023-10-06T20:02:00Z">
                  <w:rPr>
                    <w:rFonts w:ascii="Gill Sans MT" w:eastAsia="Times New Roman" w:hAnsi="Gill Sans MT" w:cs="Calibri"/>
                    <w:color w:val="000000"/>
                    <w:sz w:val="20"/>
                    <w:szCs w:val="20"/>
                    <w:lang w:eastAsia="en-ZW"/>
                  </w:rPr>
                </w:rPrChange>
              </w:rPr>
            </w:pPr>
          </w:p>
        </w:tc>
        <w:tc>
          <w:tcPr>
            <w:tcW w:w="963" w:type="pct"/>
            <w:tcBorders>
              <w:top w:val="nil"/>
              <w:bottom w:val="single" w:sz="4" w:space="0" w:color="auto"/>
            </w:tcBorders>
            <w:noWrap/>
            <w:hideMark/>
          </w:tcPr>
          <w:p w14:paraId="31371455" w14:textId="77777777" w:rsidR="006B37EE" w:rsidRPr="00256197" w:rsidRDefault="006B37EE" w:rsidP="006B37EE">
            <w:pPr>
              <w:spacing w:line="240" w:lineRule="auto"/>
              <w:rPr>
                <w:rFonts w:eastAsia="Times New Roman" w:cs="Times New Roman"/>
                <w:color w:val="000000"/>
                <w:sz w:val="20"/>
                <w:szCs w:val="20"/>
                <w:lang w:eastAsia="en-ZW"/>
                <w:rPrChange w:id="3175"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176" w:author="Urfels, Anton (IRRI)" w:date="2023-10-06T20:02:00Z">
                  <w:rPr>
                    <w:rFonts w:ascii="Gill Sans MT" w:eastAsia="Times New Roman" w:hAnsi="Gill Sans MT" w:cs="Calibri"/>
                    <w:color w:val="000000"/>
                    <w:sz w:val="20"/>
                    <w:szCs w:val="20"/>
                    <w:lang w:eastAsia="en-ZW"/>
                  </w:rPr>
                </w:rPrChange>
              </w:rPr>
              <w:t>Max</w:t>
            </w:r>
          </w:p>
        </w:tc>
        <w:tc>
          <w:tcPr>
            <w:tcW w:w="555" w:type="pct"/>
            <w:tcBorders>
              <w:top w:val="nil"/>
              <w:bottom w:val="single" w:sz="4" w:space="0" w:color="auto"/>
            </w:tcBorders>
            <w:noWrap/>
            <w:vAlign w:val="bottom"/>
          </w:tcPr>
          <w:p w14:paraId="2913C42B" w14:textId="3EB6B915" w:rsidR="006B37EE" w:rsidRPr="00256197" w:rsidRDefault="006B37EE" w:rsidP="006B37EE">
            <w:pPr>
              <w:spacing w:line="240" w:lineRule="auto"/>
              <w:jc w:val="right"/>
              <w:rPr>
                <w:rFonts w:cs="Times New Roman"/>
                <w:color w:val="000000"/>
                <w:sz w:val="20"/>
                <w:szCs w:val="20"/>
                <w:rPrChange w:id="3177"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178" w:author="Urfels, Anton (IRRI)" w:date="2023-10-06T20:02:00Z">
                  <w:rPr>
                    <w:rFonts w:ascii="Gill Sans MT" w:hAnsi="Gill Sans MT" w:cs="Calibri"/>
                    <w:color w:val="000000"/>
                    <w:sz w:val="20"/>
                    <w:szCs w:val="20"/>
                  </w:rPr>
                </w:rPrChange>
              </w:rPr>
              <w:t>87.55</w:t>
            </w:r>
          </w:p>
        </w:tc>
        <w:tc>
          <w:tcPr>
            <w:tcW w:w="555" w:type="pct"/>
            <w:tcBorders>
              <w:top w:val="nil"/>
              <w:bottom w:val="single" w:sz="4" w:space="0" w:color="auto"/>
            </w:tcBorders>
            <w:noWrap/>
            <w:vAlign w:val="bottom"/>
          </w:tcPr>
          <w:p w14:paraId="76595D71" w14:textId="02E7422F" w:rsidR="006B37EE" w:rsidRPr="00256197" w:rsidRDefault="006B37EE" w:rsidP="006B37EE">
            <w:pPr>
              <w:spacing w:line="240" w:lineRule="auto"/>
              <w:jc w:val="right"/>
              <w:rPr>
                <w:rFonts w:cs="Times New Roman"/>
                <w:color w:val="000000"/>
                <w:sz w:val="20"/>
                <w:szCs w:val="20"/>
                <w:rPrChange w:id="3179"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180" w:author="Urfels, Anton (IRRI)" w:date="2023-10-06T20:02:00Z">
                  <w:rPr>
                    <w:rFonts w:ascii="Gill Sans MT" w:hAnsi="Gill Sans MT" w:cs="Calibri"/>
                    <w:color w:val="000000"/>
                    <w:sz w:val="20"/>
                    <w:szCs w:val="20"/>
                  </w:rPr>
                </w:rPrChange>
              </w:rPr>
              <w:t>91.16</w:t>
            </w:r>
          </w:p>
        </w:tc>
        <w:tc>
          <w:tcPr>
            <w:tcW w:w="555" w:type="pct"/>
            <w:tcBorders>
              <w:top w:val="nil"/>
              <w:bottom w:val="single" w:sz="4" w:space="0" w:color="auto"/>
            </w:tcBorders>
            <w:noWrap/>
            <w:vAlign w:val="bottom"/>
          </w:tcPr>
          <w:p w14:paraId="5D629E40" w14:textId="7CE2B998" w:rsidR="006B37EE" w:rsidRPr="00256197" w:rsidRDefault="006B37EE" w:rsidP="006B37EE">
            <w:pPr>
              <w:spacing w:line="240" w:lineRule="auto"/>
              <w:jc w:val="right"/>
              <w:rPr>
                <w:rFonts w:cs="Times New Roman"/>
                <w:color w:val="000000"/>
                <w:sz w:val="20"/>
                <w:szCs w:val="20"/>
                <w:rPrChange w:id="3181"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182" w:author="Urfels, Anton (IRRI)" w:date="2023-10-06T20:02:00Z">
                  <w:rPr>
                    <w:rFonts w:ascii="Gill Sans MT" w:hAnsi="Gill Sans MT" w:cs="Calibri"/>
                    <w:color w:val="000000"/>
                    <w:sz w:val="20"/>
                    <w:szCs w:val="20"/>
                  </w:rPr>
                </w:rPrChange>
              </w:rPr>
              <w:t>96.57</w:t>
            </w:r>
          </w:p>
        </w:tc>
        <w:tc>
          <w:tcPr>
            <w:tcW w:w="555" w:type="pct"/>
            <w:tcBorders>
              <w:top w:val="nil"/>
              <w:bottom w:val="single" w:sz="4" w:space="0" w:color="auto"/>
            </w:tcBorders>
            <w:noWrap/>
            <w:vAlign w:val="bottom"/>
          </w:tcPr>
          <w:p w14:paraId="2B5DF42A" w14:textId="20F70917" w:rsidR="006B37EE" w:rsidRPr="00256197" w:rsidRDefault="006B37EE" w:rsidP="006B37EE">
            <w:pPr>
              <w:spacing w:line="240" w:lineRule="auto"/>
              <w:jc w:val="right"/>
              <w:rPr>
                <w:rFonts w:cs="Times New Roman"/>
                <w:color w:val="000000"/>
                <w:sz w:val="20"/>
                <w:szCs w:val="20"/>
                <w:rPrChange w:id="3183"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184" w:author="Urfels, Anton (IRRI)" w:date="2023-10-06T20:02:00Z">
                  <w:rPr>
                    <w:rFonts w:ascii="Gill Sans MT" w:hAnsi="Gill Sans MT" w:cs="Calibri"/>
                    <w:color w:val="000000"/>
                    <w:sz w:val="20"/>
                    <w:szCs w:val="20"/>
                  </w:rPr>
                </w:rPrChange>
              </w:rPr>
              <w:t>86.07</w:t>
            </w:r>
          </w:p>
        </w:tc>
        <w:tc>
          <w:tcPr>
            <w:tcW w:w="555" w:type="pct"/>
            <w:tcBorders>
              <w:top w:val="nil"/>
              <w:bottom w:val="single" w:sz="4" w:space="0" w:color="auto"/>
            </w:tcBorders>
            <w:noWrap/>
            <w:vAlign w:val="bottom"/>
          </w:tcPr>
          <w:p w14:paraId="4E6CACD9" w14:textId="40246E21" w:rsidR="006B37EE" w:rsidRPr="00256197" w:rsidRDefault="006B37EE" w:rsidP="006B37EE">
            <w:pPr>
              <w:spacing w:line="240" w:lineRule="auto"/>
              <w:jc w:val="right"/>
              <w:rPr>
                <w:rFonts w:cs="Times New Roman"/>
                <w:color w:val="000000"/>
                <w:sz w:val="20"/>
                <w:szCs w:val="20"/>
                <w:rPrChange w:id="3185"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186" w:author="Urfels, Anton (IRRI)" w:date="2023-10-06T20:02:00Z">
                  <w:rPr>
                    <w:rFonts w:ascii="Gill Sans MT" w:hAnsi="Gill Sans MT" w:cs="Calibri"/>
                    <w:color w:val="000000"/>
                    <w:sz w:val="20"/>
                    <w:szCs w:val="20"/>
                  </w:rPr>
                </w:rPrChange>
              </w:rPr>
              <w:t>132.20</w:t>
            </w:r>
          </w:p>
        </w:tc>
        <w:tc>
          <w:tcPr>
            <w:tcW w:w="555" w:type="pct"/>
            <w:tcBorders>
              <w:top w:val="nil"/>
              <w:bottom w:val="single" w:sz="4" w:space="0" w:color="auto"/>
            </w:tcBorders>
            <w:noWrap/>
            <w:vAlign w:val="bottom"/>
          </w:tcPr>
          <w:p w14:paraId="3A2FE683" w14:textId="50A1B95C" w:rsidR="006B37EE" w:rsidRPr="00256197" w:rsidRDefault="006B37EE" w:rsidP="006B37EE">
            <w:pPr>
              <w:spacing w:line="240" w:lineRule="auto"/>
              <w:jc w:val="right"/>
              <w:rPr>
                <w:rFonts w:cs="Times New Roman"/>
                <w:color w:val="000000"/>
                <w:sz w:val="20"/>
                <w:szCs w:val="20"/>
                <w:rPrChange w:id="3187"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188" w:author="Urfels, Anton (IRRI)" w:date="2023-10-06T20:02:00Z">
                  <w:rPr>
                    <w:rFonts w:ascii="Gill Sans MT" w:hAnsi="Gill Sans MT" w:cs="Calibri"/>
                    <w:color w:val="000000"/>
                    <w:sz w:val="20"/>
                    <w:szCs w:val="20"/>
                  </w:rPr>
                </w:rPrChange>
              </w:rPr>
              <w:t>108.48</w:t>
            </w:r>
          </w:p>
        </w:tc>
      </w:tr>
      <w:tr w:rsidR="006B37EE" w:rsidRPr="00256197" w14:paraId="18CFAEAA" w14:textId="77777777" w:rsidTr="004E1BD0">
        <w:trPr>
          <w:trHeight w:val="288"/>
          <w:jc w:val="center"/>
        </w:trPr>
        <w:tc>
          <w:tcPr>
            <w:tcW w:w="707" w:type="pct"/>
            <w:vMerge w:val="restart"/>
            <w:tcBorders>
              <w:top w:val="single" w:sz="4" w:space="0" w:color="auto"/>
            </w:tcBorders>
          </w:tcPr>
          <w:p w14:paraId="6BA194A5" w14:textId="77777777" w:rsidR="006B37EE" w:rsidRPr="00256197" w:rsidRDefault="006B37EE" w:rsidP="006B37EE">
            <w:pPr>
              <w:spacing w:line="240" w:lineRule="auto"/>
              <w:rPr>
                <w:rFonts w:eastAsia="Times New Roman" w:cs="Times New Roman"/>
                <w:color w:val="000000"/>
                <w:sz w:val="20"/>
                <w:szCs w:val="20"/>
                <w:lang w:eastAsia="en-ZW"/>
                <w:rPrChange w:id="3189"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190" w:author="Urfels, Anton (IRRI)" w:date="2023-10-06T20:02:00Z">
                  <w:rPr>
                    <w:rFonts w:ascii="Gill Sans MT" w:eastAsia="Times New Roman" w:hAnsi="Gill Sans MT" w:cs="Calibri"/>
                    <w:color w:val="000000"/>
                    <w:sz w:val="20"/>
                    <w:szCs w:val="20"/>
                    <w:lang w:eastAsia="en-ZW"/>
                  </w:rPr>
                </w:rPrChange>
              </w:rPr>
              <w:t>Lower bound</w:t>
            </w:r>
          </w:p>
        </w:tc>
        <w:tc>
          <w:tcPr>
            <w:tcW w:w="963" w:type="pct"/>
            <w:tcBorders>
              <w:top w:val="single" w:sz="4" w:space="0" w:color="auto"/>
            </w:tcBorders>
            <w:noWrap/>
            <w:hideMark/>
          </w:tcPr>
          <w:p w14:paraId="30D060FF" w14:textId="77777777" w:rsidR="006B37EE" w:rsidRPr="00256197" w:rsidRDefault="006B37EE" w:rsidP="006B37EE">
            <w:pPr>
              <w:spacing w:line="240" w:lineRule="auto"/>
              <w:rPr>
                <w:rFonts w:eastAsia="Times New Roman" w:cs="Times New Roman"/>
                <w:color w:val="000000"/>
                <w:sz w:val="20"/>
                <w:szCs w:val="20"/>
                <w:lang w:eastAsia="en-ZW"/>
                <w:rPrChange w:id="3191"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192" w:author="Urfels, Anton (IRRI)" w:date="2023-10-06T20:02:00Z">
                  <w:rPr>
                    <w:rFonts w:ascii="Gill Sans MT" w:eastAsia="Times New Roman" w:hAnsi="Gill Sans MT" w:cs="Calibri"/>
                    <w:color w:val="000000"/>
                    <w:sz w:val="20"/>
                    <w:szCs w:val="20"/>
                    <w:lang w:eastAsia="en-ZW"/>
                  </w:rPr>
                </w:rPrChange>
              </w:rPr>
              <w:t>Mean</w:t>
            </w:r>
          </w:p>
        </w:tc>
        <w:tc>
          <w:tcPr>
            <w:tcW w:w="555" w:type="pct"/>
            <w:tcBorders>
              <w:top w:val="single" w:sz="4" w:space="0" w:color="auto"/>
            </w:tcBorders>
            <w:noWrap/>
            <w:vAlign w:val="bottom"/>
          </w:tcPr>
          <w:p w14:paraId="4525F592" w14:textId="6750E24D" w:rsidR="006B37EE" w:rsidRPr="00256197" w:rsidRDefault="006B37EE" w:rsidP="006B37EE">
            <w:pPr>
              <w:spacing w:line="240" w:lineRule="auto"/>
              <w:jc w:val="right"/>
              <w:rPr>
                <w:rFonts w:cs="Times New Roman"/>
                <w:color w:val="000000"/>
                <w:sz w:val="20"/>
                <w:szCs w:val="20"/>
                <w:rPrChange w:id="3193"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194" w:author="Urfels, Anton (IRRI)" w:date="2023-10-06T20:02:00Z">
                  <w:rPr>
                    <w:rFonts w:ascii="Gill Sans MT" w:hAnsi="Gill Sans MT" w:cs="Calibri"/>
                    <w:color w:val="000000"/>
                    <w:sz w:val="20"/>
                    <w:szCs w:val="20"/>
                  </w:rPr>
                </w:rPrChange>
              </w:rPr>
              <w:t>-73.43</w:t>
            </w:r>
          </w:p>
        </w:tc>
        <w:tc>
          <w:tcPr>
            <w:tcW w:w="555" w:type="pct"/>
            <w:tcBorders>
              <w:top w:val="single" w:sz="4" w:space="0" w:color="auto"/>
            </w:tcBorders>
            <w:noWrap/>
            <w:vAlign w:val="bottom"/>
          </w:tcPr>
          <w:p w14:paraId="5C4AC132" w14:textId="250682AF" w:rsidR="006B37EE" w:rsidRPr="00256197" w:rsidRDefault="006B37EE" w:rsidP="006B37EE">
            <w:pPr>
              <w:spacing w:line="240" w:lineRule="auto"/>
              <w:jc w:val="right"/>
              <w:rPr>
                <w:rFonts w:cs="Times New Roman"/>
                <w:color w:val="000000"/>
                <w:sz w:val="20"/>
                <w:szCs w:val="20"/>
                <w:rPrChange w:id="3195"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196" w:author="Urfels, Anton (IRRI)" w:date="2023-10-06T20:02:00Z">
                  <w:rPr>
                    <w:rFonts w:ascii="Gill Sans MT" w:hAnsi="Gill Sans MT" w:cs="Calibri"/>
                    <w:color w:val="000000"/>
                    <w:sz w:val="20"/>
                    <w:szCs w:val="20"/>
                  </w:rPr>
                </w:rPrChange>
              </w:rPr>
              <w:t>-1.39</w:t>
            </w:r>
          </w:p>
        </w:tc>
        <w:tc>
          <w:tcPr>
            <w:tcW w:w="555" w:type="pct"/>
            <w:tcBorders>
              <w:top w:val="single" w:sz="4" w:space="0" w:color="auto"/>
            </w:tcBorders>
            <w:noWrap/>
            <w:vAlign w:val="bottom"/>
          </w:tcPr>
          <w:p w14:paraId="3AE28F3B" w14:textId="05D03DD5" w:rsidR="006B37EE" w:rsidRPr="00256197" w:rsidRDefault="006B37EE" w:rsidP="006B37EE">
            <w:pPr>
              <w:spacing w:line="240" w:lineRule="auto"/>
              <w:jc w:val="right"/>
              <w:rPr>
                <w:rFonts w:cs="Times New Roman"/>
                <w:color w:val="000000"/>
                <w:sz w:val="20"/>
                <w:szCs w:val="20"/>
                <w:rPrChange w:id="3197"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198" w:author="Urfels, Anton (IRRI)" w:date="2023-10-06T20:02:00Z">
                  <w:rPr>
                    <w:rFonts w:ascii="Gill Sans MT" w:hAnsi="Gill Sans MT" w:cs="Calibri"/>
                    <w:color w:val="000000"/>
                    <w:sz w:val="20"/>
                    <w:szCs w:val="20"/>
                  </w:rPr>
                </w:rPrChange>
              </w:rPr>
              <w:t>-18.36</w:t>
            </w:r>
          </w:p>
        </w:tc>
        <w:tc>
          <w:tcPr>
            <w:tcW w:w="555" w:type="pct"/>
            <w:tcBorders>
              <w:top w:val="single" w:sz="4" w:space="0" w:color="auto"/>
            </w:tcBorders>
            <w:noWrap/>
            <w:vAlign w:val="bottom"/>
          </w:tcPr>
          <w:p w14:paraId="209D8BC6" w14:textId="20E0C815" w:rsidR="006B37EE" w:rsidRPr="00256197" w:rsidRDefault="006B37EE" w:rsidP="006B37EE">
            <w:pPr>
              <w:spacing w:line="240" w:lineRule="auto"/>
              <w:jc w:val="right"/>
              <w:rPr>
                <w:rFonts w:cs="Times New Roman"/>
                <w:color w:val="000000"/>
                <w:sz w:val="20"/>
                <w:szCs w:val="20"/>
                <w:rPrChange w:id="3199"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200" w:author="Urfels, Anton (IRRI)" w:date="2023-10-06T20:02:00Z">
                  <w:rPr>
                    <w:rFonts w:ascii="Gill Sans MT" w:hAnsi="Gill Sans MT" w:cs="Calibri"/>
                    <w:color w:val="000000"/>
                    <w:sz w:val="20"/>
                    <w:szCs w:val="20"/>
                  </w:rPr>
                </w:rPrChange>
              </w:rPr>
              <w:t>-43.68</w:t>
            </w:r>
          </w:p>
        </w:tc>
        <w:tc>
          <w:tcPr>
            <w:tcW w:w="555" w:type="pct"/>
            <w:tcBorders>
              <w:top w:val="single" w:sz="4" w:space="0" w:color="auto"/>
            </w:tcBorders>
            <w:noWrap/>
            <w:vAlign w:val="bottom"/>
          </w:tcPr>
          <w:p w14:paraId="5707ED64" w14:textId="6A688DD7" w:rsidR="006B37EE" w:rsidRPr="00256197" w:rsidRDefault="006B37EE" w:rsidP="006B37EE">
            <w:pPr>
              <w:spacing w:line="240" w:lineRule="auto"/>
              <w:jc w:val="right"/>
              <w:rPr>
                <w:rFonts w:cs="Times New Roman"/>
                <w:color w:val="000000"/>
                <w:sz w:val="20"/>
                <w:szCs w:val="20"/>
                <w:rPrChange w:id="3201"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202" w:author="Urfels, Anton (IRRI)" w:date="2023-10-06T20:02:00Z">
                  <w:rPr>
                    <w:rFonts w:ascii="Gill Sans MT" w:hAnsi="Gill Sans MT" w:cs="Calibri"/>
                    <w:color w:val="000000"/>
                    <w:sz w:val="20"/>
                    <w:szCs w:val="20"/>
                  </w:rPr>
                </w:rPrChange>
              </w:rPr>
              <w:t>-16.67</w:t>
            </w:r>
          </w:p>
        </w:tc>
        <w:tc>
          <w:tcPr>
            <w:tcW w:w="555" w:type="pct"/>
            <w:tcBorders>
              <w:top w:val="single" w:sz="4" w:space="0" w:color="auto"/>
            </w:tcBorders>
            <w:noWrap/>
            <w:vAlign w:val="bottom"/>
          </w:tcPr>
          <w:p w14:paraId="662AF396" w14:textId="4816647F" w:rsidR="006B37EE" w:rsidRPr="00256197" w:rsidRDefault="006B37EE" w:rsidP="006B37EE">
            <w:pPr>
              <w:spacing w:line="240" w:lineRule="auto"/>
              <w:jc w:val="right"/>
              <w:rPr>
                <w:rFonts w:cs="Times New Roman"/>
                <w:color w:val="000000"/>
                <w:sz w:val="20"/>
                <w:szCs w:val="20"/>
                <w:rPrChange w:id="3203"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204" w:author="Urfels, Anton (IRRI)" w:date="2023-10-06T20:02:00Z">
                  <w:rPr>
                    <w:rFonts w:ascii="Gill Sans MT" w:hAnsi="Gill Sans MT" w:cs="Calibri"/>
                    <w:color w:val="000000"/>
                    <w:sz w:val="20"/>
                    <w:szCs w:val="20"/>
                  </w:rPr>
                </w:rPrChange>
              </w:rPr>
              <w:t>-28.19</w:t>
            </w:r>
          </w:p>
        </w:tc>
      </w:tr>
      <w:tr w:rsidR="006B37EE" w:rsidRPr="00256197" w14:paraId="47B777FD" w14:textId="77777777" w:rsidTr="004E1BD0">
        <w:trPr>
          <w:trHeight w:val="288"/>
          <w:jc w:val="center"/>
        </w:trPr>
        <w:tc>
          <w:tcPr>
            <w:tcW w:w="707" w:type="pct"/>
            <w:vMerge/>
          </w:tcPr>
          <w:p w14:paraId="726C7C2F" w14:textId="77777777" w:rsidR="006B37EE" w:rsidRPr="00256197" w:rsidRDefault="006B37EE" w:rsidP="006B37EE">
            <w:pPr>
              <w:spacing w:line="240" w:lineRule="auto"/>
              <w:rPr>
                <w:rFonts w:eastAsia="Times New Roman" w:cs="Times New Roman"/>
                <w:color w:val="000000"/>
                <w:sz w:val="20"/>
                <w:szCs w:val="20"/>
                <w:lang w:eastAsia="en-ZW"/>
                <w:rPrChange w:id="3205"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46E4FB67" w14:textId="6A8AEDE5" w:rsidR="006B37EE" w:rsidRPr="00256197" w:rsidRDefault="006B37EE" w:rsidP="006B37EE">
            <w:pPr>
              <w:spacing w:line="240" w:lineRule="auto"/>
              <w:rPr>
                <w:rFonts w:eastAsia="Times New Roman" w:cs="Times New Roman"/>
                <w:color w:val="000000"/>
                <w:sz w:val="20"/>
                <w:szCs w:val="20"/>
                <w:lang w:eastAsia="en-ZW"/>
                <w:rPrChange w:id="3206" w:author="Urfels, Anton (IRRI)" w:date="2023-10-06T20:02:00Z">
                  <w:rPr>
                    <w:rFonts w:ascii="Gill Sans MT" w:eastAsia="Times New Roman" w:hAnsi="Gill Sans MT" w:cs="Calibri"/>
                    <w:color w:val="000000"/>
                    <w:sz w:val="20"/>
                    <w:szCs w:val="20"/>
                    <w:lang w:eastAsia="en-ZW"/>
                  </w:rPr>
                </w:rPrChange>
              </w:rPr>
            </w:pPr>
            <w:proofErr w:type="spellStart"/>
            <w:r w:rsidRPr="00256197">
              <w:rPr>
                <w:rFonts w:eastAsia="Times New Roman" w:cs="Times New Roman"/>
                <w:color w:val="000000"/>
                <w:sz w:val="20"/>
                <w:szCs w:val="20"/>
                <w:lang w:eastAsia="en-ZW"/>
                <w:rPrChange w:id="3207" w:author="Urfels, Anton (IRRI)" w:date="2023-10-06T20:02:00Z">
                  <w:rPr>
                    <w:rFonts w:ascii="Gill Sans MT" w:eastAsia="Times New Roman" w:hAnsi="Gill Sans MT" w:cs="Calibri"/>
                    <w:color w:val="000000"/>
                    <w:sz w:val="20"/>
                    <w:szCs w:val="20"/>
                    <w:lang w:eastAsia="en-ZW"/>
                  </w:rPr>
                </w:rPrChange>
              </w:rPr>
              <w:t>S</w:t>
            </w:r>
            <w:r w:rsidR="004E1BD0" w:rsidRPr="00256197">
              <w:rPr>
                <w:rFonts w:eastAsia="Times New Roman" w:cs="Times New Roman"/>
                <w:color w:val="000000"/>
                <w:sz w:val="20"/>
                <w:szCs w:val="20"/>
                <w:lang w:eastAsia="en-ZW"/>
                <w:rPrChange w:id="3208" w:author="Urfels, Anton (IRRI)" w:date="2023-10-06T20:02:00Z">
                  <w:rPr>
                    <w:rFonts w:ascii="Gill Sans MT" w:eastAsia="Times New Roman" w:hAnsi="Gill Sans MT" w:cs="Calibri"/>
                    <w:color w:val="000000"/>
                    <w:sz w:val="20"/>
                    <w:szCs w:val="20"/>
                    <w:lang w:eastAsia="en-ZW"/>
                  </w:rPr>
                </w:rPrChange>
              </w:rPr>
              <w:t>td.Dev</w:t>
            </w:r>
            <w:proofErr w:type="spellEnd"/>
          </w:p>
        </w:tc>
        <w:tc>
          <w:tcPr>
            <w:tcW w:w="555" w:type="pct"/>
            <w:noWrap/>
            <w:vAlign w:val="bottom"/>
          </w:tcPr>
          <w:p w14:paraId="598D80A6" w14:textId="1E1A2B7D" w:rsidR="006B37EE" w:rsidRPr="00256197" w:rsidRDefault="006B37EE" w:rsidP="006B37EE">
            <w:pPr>
              <w:spacing w:line="240" w:lineRule="auto"/>
              <w:jc w:val="right"/>
              <w:rPr>
                <w:rFonts w:cs="Times New Roman"/>
                <w:color w:val="000000"/>
                <w:sz w:val="20"/>
                <w:szCs w:val="20"/>
                <w:rPrChange w:id="3209"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210" w:author="Urfels, Anton (IRRI)" w:date="2023-10-06T20:02:00Z">
                  <w:rPr>
                    <w:rFonts w:ascii="Gill Sans MT" w:hAnsi="Gill Sans MT" w:cs="Calibri"/>
                    <w:color w:val="000000"/>
                    <w:sz w:val="20"/>
                    <w:szCs w:val="20"/>
                  </w:rPr>
                </w:rPrChange>
              </w:rPr>
              <w:t>36.34</w:t>
            </w:r>
          </w:p>
        </w:tc>
        <w:tc>
          <w:tcPr>
            <w:tcW w:w="555" w:type="pct"/>
            <w:noWrap/>
            <w:vAlign w:val="bottom"/>
          </w:tcPr>
          <w:p w14:paraId="248D3F2A" w14:textId="6D031B98" w:rsidR="006B37EE" w:rsidRPr="00256197" w:rsidRDefault="006B37EE" w:rsidP="006B37EE">
            <w:pPr>
              <w:spacing w:line="240" w:lineRule="auto"/>
              <w:jc w:val="right"/>
              <w:rPr>
                <w:rFonts w:cs="Times New Roman"/>
                <w:color w:val="000000"/>
                <w:sz w:val="20"/>
                <w:szCs w:val="20"/>
                <w:rPrChange w:id="3211"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212" w:author="Urfels, Anton (IRRI)" w:date="2023-10-06T20:02:00Z">
                  <w:rPr>
                    <w:rFonts w:ascii="Gill Sans MT" w:hAnsi="Gill Sans MT" w:cs="Calibri"/>
                    <w:color w:val="000000"/>
                    <w:sz w:val="20"/>
                    <w:szCs w:val="20"/>
                  </w:rPr>
                </w:rPrChange>
              </w:rPr>
              <w:t>25.91</w:t>
            </w:r>
          </w:p>
        </w:tc>
        <w:tc>
          <w:tcPr>
            <w:tcW w:w="555" w:type="pct"/>
            <w:noWrap/>
            <w:vAlign w:val="bottom"/>
          </w:tcPr>
          <w:p w14:paraId="59BD0672" w14:textId="2B469779" w:rsidR="006B37EE" w:rsidRPr="00256197" w:rsidRDefault="006B37EE" w:rsidP="006B37EE">
            <w:pPr>
              <w:spacing w:line="240" w:lineRule="auto"/>
              <w:jc w:val="right"/>
              <w:rPr>
                <w:rFonts w:cs="Times New Roman"/>
                <w:color w:val="000000"/>
                <w:sz w:val="20"/>
                <w:szCs w:val="20"/>
                <w:rPrChange w:id="3213"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214" w:author="Urfels, Anton (IRRI)" w:date="2023-10-06T20:02:00Z">
                  <w:rPr>
                    <w:rFonts w:ascii="Gill Sans MT" w:hAnsi="Gill Sans MT" w:cs="Calibri"/>
                    <w:color w:val="000000"/>
                    <w:sz w:val="20"/>
                    <w:szCs w:val="20"/>
                  </w:rPr>
                </w:rPrChange>
              </w:rPr>
              <w:t>43.02</w:t>
            </w:r>
          </w:p>
        </w:tc>
        <w:tc>
          <w:tcPr>
            <w:tcW w:w="555" w:type="pct"/>
            <w:noWrap/>
            <w:vAlign w:val="bottom"/>
          </w:tcPr>
          <w:p w14:paraId="43AD3B99" w14:textId="4E2DBD2C" w:rsidR="006B37EE" w:rsidRPr="00256197" w:rsidRDefault="006B37EE" w:rsidP="006B37EE">
            <w:pPr>
              <w:spacing w:line="240" w:lineRule="auto"/>
              <w:jc w:val="right"/>
              <w:rPr>
                <w:rFonts w:cs="Times New Roman"/>
                <w:color w:val="000000"/>
                <w:sz w:val="20"/>
                <w:szCs w:val="20"/>
                <w:rPrChange w:id="3215"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216" w:author="Urfels, Anton (IRRI)" w:date="2023-10-06T20:02:00Z">
                  <w:rPr>
                    <w:rFonts w:ascii="Gill Sans MT" w:hAnsi="Gill Sans MT" w:cs="Calibri"/>
                    <w:color w:val="000000"/>
                    <w:sz w:val="20"/>
                    <w:szCs w:val="20"/>
                  </w:rPr>
                </w:rPrChange>
              </w:rPr>
              <w:t>49.08</w:t>
            </w:r>
          </w:p>
        </w:tc>
        <w:tc>
          <w:tcPr>
            <w:tcW w:w="555" w:type="pct"/>
            <w:noWrap/>
            <w:vAlign w:val="bottom"/>
          </w:tcPr>
          <w:p w14:paraId="67D443E8" w14:textId="4BBF0E03" w:rsidR="006B37EE" w:rsidRPr="00256197" w:rsidRDefault="006B37EE" w:rsidP="006B37EE">
            <w:pPr>
              <w:spacing w:line="240" w:lineRule="auto"/>
              <w:jc w:val="right"/>
              <w:rPr>
                <w:rFonts w:cs="Times New Roman"/>
                <w:color w:val="000000"/>
                <w:sz w:val="20"/>
                <w:szCs w:val="20"/>
                <w:rPrChange w:id="3217"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218" w:author="Urfels, Anton (IRRI)" w:date="2023-10-06T20:02:00Z">
                  <w:rPr>
                    <w:rFonts w:ascii="Gill Sans MT" w:hAnsi="Gill Sans MT" w:cs="Calibri"/>
                    <w:color w:val="000000"/>
                    <w:sz w:val="20"/>
                    <w:szCs w:val="20"/>
                  </w:rPr>
                </w:rPrChange>
              </w:rPr>
              <w:t>28.35</w:t>
            </w:r>
          </w:p>
        </w:tc>
        <w:tc>
          <w:tcPr>
            <w:tcW w:w="555" w:type="pct"/>
            <w:noWrap/>
            <w:vAlign w:val="bottom"/>
          </w:tcPr>
          <w:p w14:paraId="553E07A0" w14:textId="7B895870" w:rsidR="006B37EE" w:rsidRPr="00256197" w:rsidRDefault="006B37EE" w:rsidP="006B37EE">
            <w:pPr>
              <w:spacing w:line="240" w:lineRule="auto"/>
              <w:jc w:val="right"/>
              <w:rPr>
                <w:rFonts w:cs="Times New Roman"/>
                <w:color w:val="000000"/>
                <w:sz w:val="20"/>
                <w:szCs w:val="20"/>
                <w:rPrChange w:id="3219"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220" w:author="Urfels, Anton (IRRI)" w:date="2023-10-06T20:02:00Z">
                  <w:rPr>
                    <w:rFonts w:ascii="Gill Sans MT" w:hAnsi="Gill Sans MT" w:cs="Calibri"/>
                    <w:color w:val="000000"/>
                    <w:sz w:val="20"/>
                    <w:szCs w:val="20"/>
                  </w:rPr>
                </w:rPrChange>
              </w:rPr>
              <w:t>30.59</w:t>
            </w:r>
          </w:p>
        </w:tc>
      </w:tr>
      <w:tr w:rsidR="006B37EE" w:rsidRPr="00256197" w14:paraId="28AC2212" w14:textId="77777777" w:rsidTr="004E1BD0">
        <w:trPr>
          <w:trHeight w:val="288"/>
          <w:jc w:val="center"/>
        </w:trPr>
        <w:tc>
          <w:tcPr>
            <w:tcW w:w="707" w:type="pct"/>
            <w:vMerge/>
          </w:tcPr>
          <w:p w14:paraId="64831035" w14:textId="77777777" w:rsidR="006B37EE" w:rsidRPr="00256197" w:rsidRDefault="006B37EE" w:rsidP="006B37EE">
            <w:pPr>
              <w:spacing w:line="240" w:lineRule="auto"/>
              <w:rPr>
                <w:rFonts w:eastAsia="Times New Roman" w:cs="Times New Roman"/>
                <w:color w:val="000000"/>
                <w:sz w:val="20"/>
                <w:szCs w:val="20"/>
                <w:lang w:eastAsia="en-ZW"/>
                <w:rPrChange w:id="3221"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13119F4B" w14:textId="77777777" w:rsidR="006B37EE" w:rsidRPr="00256197" w:rsidRDefault="006B37EE" w:rsidP="006B37EE">
            <w:pPr>
              <w:spacing w:line="240" w:lineRule="auto"/>
              <w:rPr>
                <w:rFonts w:eastAsia="Times New Roman" w:cs="Times New Roman"/>
                <w:color w:val="000000"/>
                <w:sz w:val="20"/>
                <w:szCs w:val="20"/>
                <w:lang w:eastAsia="en-ZW"/>
                <w:rPrChange w:id="3222"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223" w:author="Urfels, Anton (IRRI)" w:date="2023-10-06T20:02:00Z">
                  <w:rPr>
                    <w:rFonts w:ascii="Gill Sans MT" w:eastAsia="Times New Roman" w:hAnsi="Gill Sans MT" w:cs="Calibri"/>
                    <w:color w:val="000000"/>
                    <w:sz w:val="20"/>
                    <w:szCs w:val="20"/>
                    <w:lang w:eastAsia="en-ZW"/>
                  </w:rPr>
                </w:rPrChange>
              </w:rPr>
              <w:t>Min</w:t>
            </w:r>
          </w:p>
        </w:tc>
        <w:tc>
          <w:tcPr>
            <w:tcW w:w="555" w:type="pct"/>
            <w:noWrap/>
            <w:vAlign w:val="bottom"/>
          </w:tcPr>
          <w:p w14:paraId="2618B226" w14:textId="5F12A83D" w:rsidR="006B37EE" w:rsidRPr="00256197" w:rsidRDefault="006B37EE" w:rsidP="006B37EE">
            <w:pPr>
              <w:spacing w:line="240" w:lineRule="auto"/>
              <w:jc w:val="right"/>
              <w:rPr>
                <w:rFonts w:cs="Times New Roman"/>
                <w:color w:val="000000"/>
                <w:sz w:val="20"/>
                <w:szCs w:val="20"/>
                <w:rPrChange w:id="3224"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225" w:author="Urfels, Anton (IRRI)" w:date="2023-10-06T20:02:00Z">
                  <w:rPr>
                    <w:rFonts w:ascii="Gill Sans MT" w:hAnsi="Gill Sans MT" w:cs="Calibri"/>
                    <w:color w:val="000000"/>
                    <w:sz w:val="20"/>
                    <w:szCs w:val="20"/>
                  </w:rPr>
                </w:rPrChange>
              </w:rPr>
              <w:t>-177.76</w:t>
            </w:r>
          </w:p>
        </w:tc>
        <w:tc>
          <w:tcPr>
            <w:tcW w:w="555" w:type="pct"/>
            <w:noWrap/>
            <w:vAlign w:val="bottom"/>
          </w:tcPr>
          <w:p w14:paraId="1C773499" w14:textId="69CD0732" w:rsidR="006B37EE" w:rsidRPr="00256197" w:rsidRDefault="006B37EE" w:rsidP="006B37EE">
            <w:pPr>
              <w:spacing w:line="240" w:lineRule="auto"/>
              <w:jc w:val="right"/>
              <w:rPr>
                <w:rFonts w:cs="Times New Roman"/>
                <w:color w:val="000000"/>
                <w:sz w:val="20"/>
                <w:szCs w:val="20"/>
                <w:rPrChange w:id="3226"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227" w:author="Urfels, Anton (IRRI)" w:date="2023-10-06T20:02:00Z">
                  <w:rPr>
                    <w:rFonts w:ascii="Gill Sans MT" w:hAnsi="Gill Sans MT" w:cs="Calibri"/>
                    <w:color w:val="000000"/>
                    <w:sz w:val="20"/>
                    <w:szCs w:val="20"/>
                  </w:rPr>
                </w:rPrChange>
              </w:rPr>
              <w:t>-59.94</w:t>
            </w:r>
          </w:p>
        </w:tc>
        <w:tc>
          <w:tcPr>
            <w:tcW w:w="555" w:type="pct"/>
            <w:noWrap/>
            <w:vAlign w:val="bottom"/>
          </w:tcPr>
          <w:p w14:paraId="24298E6D" w14:textId="7999FD99" w:rsidR="006B37EE" w:rsidRPr="00256197" w:rsidRDefault="006B37EE" w:rsidP="006B37EE">
            <w:pPr>
              <w:spacing w:line="240" w:lineRule="auto"/>
              <w:jc w:val="right"/>
              <w:rPr>
                <w:rFonts w:cs="Times New Roman"/>
                <w:color w:val="000000"/>
                <w:sz w:val="20"/>
                <w:szCs w:val="20"/>
                <w:rPrChange w:id="3228"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229" w:author="Urfels, Anton (IRRI)" w:date="2023-10-06T20:02:00Z">
                  <w:rPr>
                    <w:rFonts w:ascii="Gill Sans MT" w:hAnsi="Gill Sans MT" w:cs="Calibri"/>
                    <w:color w:val="000000"/>
                    <w:sz w:val="20"/>
                    <w:szCs w:val="20"/>
                  </w:rPr>
                </w:rPrChange>
              </w:rPr>
              <w:t>-123.07</w:t>
            </w:r>
          </w:p>
        </w:tc>
        <w:tc>
          <w:tcPr>
            <w:tcW w:w="555" w:type="pct"/>
            <w:noWrap/>
            <w:vAlign w:val="bottom"/>
          </w:tcPr>
          <w:p w14:paraId="6949B1F4" w14:textId="23A2E120" w:rsidR="006B37EE" w:rsidRPr="00256197" w:rsidRDefault="006B37EE" w:rsidP="006B37EE">
            <w:pPr>
              <w:spacing w:line="240" w:lineRule="auto"/>
              <w:jc w:val="right"/>
              <w:rPr>
                <w:rFonts w:cs="Times New Roman"/>
                <w:color w:val="000000"/>
                <w:sz w:val="20"/>
                <w:szCs w:val="20"/>
                <w:rPrChange w:id="3230"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231" w:author="Urfels, Anton (IRRI)" w:date="2023-10-06T20:02:00Z">
                  <w:rPr>
                    <w:rFonts w:ascii="Gill Sans MT" w:hAnsi="Gill Sans MT" w:cs="Calibri"/>
                    <w:color w:val="000000"/>
                    <w:sz w:val="20"/>
                    <w:szCs w:val="20"/>
                  </w:rPr>
                </w:rPrChange>
              </w:rPr>
              <w:t>-139.93</w:t>
            </w:r>
          </w:p>
        </w:tc>
        <w:tc>
          <w:tcPr>
            <w:tcW w:w="555" w:type="pct"/>
            <w:noWrap/>
            <w:vAlign w:val="bottom"/>
          </w:tcPr>
          <w:p w14:paraId="4B3CCCFC" w14:textId="3AA35CEC" w:rsidR="006B37EE" w:rsidRPr="00256197" w:rsidRDefault="006B37EE" w:rsidP="006B37EE">
            <w:pPr>
              <w:spacing w:line="240" w:lineRule="auto"/>
              <w:jc w:val="right"/>
              <w:rPr>
                <w:rFonts w:cs="Times New Roman"/>
                <w:color w:val="000000"/>
                <w:sz w:val="20"/>
                <w:szCs w:val="20"/>
                <w:rPrChange w:id="3232"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233" w:author="Urfels, Anton (IRRI)" w:date="2023-10-06T20:02:00Z">
                  <w:rPr>
                    <w:rFonts w:ascii="Gill Sans MT" w:hAnsi="Gill Sans MT" w:cs="Calibri"/>
                    <w:color w:val="000000"/>
                    <w:sz w:val="20"/>
                    <w:szCs w:val="20"/>
                  </w:rPr>
                </w:rPrChange>
              </w:rPr>
              <w:t>-119.55</w:t>
            </w:r>
          </w:p>
        </w:tc>
        <w:tc>
          <w:tcPr>
            <w:tcW w:w="555" w:type="pct"/>
            <w:noWrap/>
            <w:vAlign w:val="bottom"/>
          </w:tcPr>
          <w:p w14:paraId="7690B63C" w14:textId="28308A79" w:rsidR="006B37EE" w:rsidRPr="00256197" w:rsidRDefault="006B37EE" w:rsidP="006B37EE">
            <w:pPr>
              <w:spacing w:line="240" w:lineRule="auto"/>
              <w:jc w:val="right"/>
              <w:rPr>
                <w:rFonts w:cs="Times New Roman"/>
                <w:color w:val="000000"/>
                <w:sz w:val="20"/>
                <w:szCs w:val="20"/>
                <w:rPrChange w:id="3234"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235" w:author="Urfels, Anton (IRRI)" w:date="2023-10-06T20:02:00Z">
                  <w:rPr>
                    <w:rFonts w:ascii="Gill Sans MT" w:hAnsi="Gill Sans MT" w:cs="Calibri"/>
                    <w:color w:val="000000"/>
                    <w:sz w:val="20"/>
                    <w:szCs w:val="20"/>
                  </w:rPr>
                </w:rPrChange>
              </w:rPr>
              <w:t>-151.45</w:t>
            </w:r>
          </w:p>
        </w:tc>
      </w:tr>
      <w:tr w:rsidR="006B37EE" w:rsidRPr="00256197" w14:paraId="3D80135D" w14:textId="77777777" w:rsidTr="004E1BD0">
        <w:trPr>
          <w:trHeight w:val="288"/>
          <w:jc w:val="center"/>
        </w:trPr>
        <w:tc>
          <w:tcPr>
            <w:tcW w:w="707" w:type="pct"/>
            <w:vMerge/>
          </w:tcPr>
          <w:p w14:paraId="6EA3D332" w14:textId="77777777" w:rsidR="006B37EE" w:rsidRPr="00256197" w:rsidRDefault="006B37EE" w:rsidP="006B37EE">
            <w:pPr>
              <w:spacing w:line="240" w:lineRule="auto"/>
              <w:rPr>
                <w:rFonts w:eastAsia="Times New Roman" w:cs="Times New Roman"/>
                <w:color w:val="000000"/>
                <w:sz w:val="20"/>
                <w:szCs w:val="20"/>
                <w:lang w:eastAsia="en-ZW"/>
                <w:rPrChange w:id="3236"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1DEA0A05" w14:textId="77777777" w:rsidR="006B37EE" w:rsidRPr="00256197" w:rsidRDefault="006B37EE" w:rsidP="006B37EE">
            <w:pPr>
              <w:spacing w:line="240" w:lineRule="auto"/>
              <w:rPr>
                <w:rFonts w:eastAsia="Times New Roman" w:cs="Times New Roman"/>
                <w:color w:val="000000"/>
                <w:sz w:val="20"/>
                <w:szCs w:val="20"/>
                <w:lang w:eastAsia="en-ZW"/>
                <w:rPrChange w:id="3237"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238" w:author="Urfels, Anton (IRRI)" w:date="2023-10-06T20:02:00Z">
                  <w:rPr>
                    <w:rFonts w:ascii="Gill Sans MT" w:eastAsia="Times New Roman" w:hAnsi="Gill Sans MT" w:cs="Calibri"/>
                    <w:color w:val="000000"/>
                    <w:sz w:val="20"/>
                    <w:szCs w:val="20"/>
                    <w:lang w:eastAsia="en-ZW"/>
                  </w:rPr>
                </w:rPrChange>
              </w:rPr>
              <w:t>10</w:t>
            </w:r>
            <w:r w:rsidRPr="00FE6323">
              <w:rPr>
                <w:rFonts w:eastAsia="Times New Roman" w:cs="Times New Roman"/>
                <w:color w:val="000000"/>
                <w:sz w:val="20"/>
                <w:szCs w:val="20"/>
                <w:vertAlign w:val="superscript"/>
                <w:lang w:eastAsia="en-ZW"/>
                <w:rPrChange w:id="3239" w:author="MKONDIWA, Maxwell (CIMMYT-India)" w:date="2023-10-08T10:54:00Z">
                  <w:rPr>
                    <w:rFonts w:ascii="Gill Sans MT" w:eastAsia="Times New Roman" w:hAnsi="Gill Sans MT" w:cs="Calibri"/>
                    <w:color w:val="000000"/>
                    <w:sz w:val="20"/>
                    <w:szCs w:val="20"/>
                    <w:lang w:eastAsia="en-ZW"/>
                  </w:rPr>
                </w:rPrChange>
              </w:rPr>
              <w:t>th</w:t>
            </w:r>
            <w:r w:rsidRPr="00256197">
              <w:rPr>
                <w:rFonts w:eastAsia="Times New Roman" w:cs="Times New Roman"/>
                <w:color w:val="000000"/>
                <w:sz w:val="20"/>
                <w:szCs w:val="20"/>
                <w:lang w:eastAsia="en-ZW"/>
                <w:rPrChange w:id="3240" w:author="Urfels, Anton (IRRI)" w:date="2023-10-06T20:02:00Z">
                  <w:rPr>
                    <w:rFonts w:ascii="Gill Sans MT" w:eastAsia="Times New Roman" w:hAnsi="Gill Sans MT" w:cs="Calibri"/>
                    <w:color w:val="000000"/>
                    <w:sz w:val="20"/>
                    <w:szCs w:val="20"/>
                    <w:lang w:eastAsia="en-ZW"/>
                  </w:rPr>
                </w:rPrChange>
              </w:rPr>
              <w:t xml:space="preserve"> percentile</w:t>
            </w:r>
          </w:p>
        </w:tc>
        <w:tc>
          <w:tcPr>
            <w:tcW w:w="555" w:type="pct"/>
            <w:noWrap/>
            <w:vAlign w:val="bottom"/>
          </w:tcPr>
          <w:p w14:paraId="368F282D" w14:textId="693D1B65" w:rsidR="006B37EE" w:rsidRPr="00256197" w:rsidRDefault="006B37EE" w:rsidP="006B37EE">
            <w:pPr>
              <w:spacing w:line="240" w:lineRule="auto"/>
              <w:jc w:val="right"/>
              <w:rPr>
                <w:rFonts w:cs="Times New Roman"/>
                <w:color w:val="000000"/>
                <w:sz w:val="20"/>
                <w:szCs w:val="20"/>
                <w:rPrChange w:id="3241"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242" w:author="Urfels, Anton (IRRI)" w:date="2023-10-06T20:02:00Z">
                  <w:rPr>
                    <w:rFonts w:ascii="Gill Sans MT" w:hAnsi="Gill Sans MT" w:cs="Calibri"/>
                    <w:color w:val="000000"/>
                    <w:sz w:val="20"/>
                    <w:szCs w:val="20"/>
                  </w:rPr>
                </w:rPrChange>
              </w:rPr>
              <w:t>-113.83</w:t>
            </w:r>
          </w:p>
        </w:tc>
        <w:tc>
          <w:tcPr>
            <w:tcW w:w="555" w:type="pct"/>
            <w:noWrap/>
            <w:vAlign w:val="bottom"/>
          </w:tcPr>
          <w:p w14:paraId="2D050F54" w14:textId="6850F0EB" w:rsidR="006B37EE" w:rsidRPr="00256197" w:rsidRDefault="006B37EE" w:rsidP="006B37EE">
            <w:pPr>
              <w:spacing w:line="240" w:lineRule="auto"/>
              <w:jc w:val="right"/>
              <w:rPr>
                <w:rFonts w:cs="Times New Roman"/>
                <w:color w:val="000000"/>
                <w:sz w:val="20"/>
                <w:szCs w:val="20"/>
                <w:rPrChange w:id="3243"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244" w:author="Urfels, Anton (IRRI)" w:date="2023-10-06T20:02:00Z">
                  <w:rPr>
                    <w:rFonts w:ascii="Gill Sans MT" w:hAnsi="Gill Sans MT" w:cs="Calibri"/>
                    <w:color w:val="000000"/>
                    <w:sz w:val="20"/>
                    <w:szCs w:val="20"/>
                  </w:rPr>
                </w:rPrChange>
              </w:rPr>
              <w:t>-28.09</w:t>
            </w:r>
          </w:p>
        </w:tc>
        <w:tc>
          <w:tcPr>
            <w:tcW w:w="555" w:type="pct"/>
            <w:noWrap/>
            <w:vAlign w:val="bottom"/>
          </w:tcPr>
          <w:p w14:paraId="3629E035" w14:textId="0437518C" w:rsidR="006B37EE" w:rsidRPr="00256197" w:rsidRDefault="006B37EE" w:rsidP="006B37EE">
            <w:pPr>
              <w:spacing w:line="240" w:lineRule="auto"/>
              <w:jc w:val="right"/>
              <w:rPr>
                <w:rFonts w:cs="Times New Roman"/>
                <w:color w:val="000000"/>
                <w:sz w:val="20"/>
                <w:szCs w:val="20"/>
                <w:rPrChange w:id="3245"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246" w:author="Urfels, Anton (IRRI)" w:date="2023-10-06T20:02:00Z">
                  <w:rPr>
                    <w:rFonts w:ascii="Gill Sans MT" w:hAnsi="Gill Sans MT" w:cs="Calibri"/>
                    <w:color w:val="000000"/>
                    <w:sz w:val="20"/>
                    <w:szCs w:val="20"/>
                  </w:rPr>
                </w:rPrChange>
              </w:rPr>
              <w:t>-77.92</w:t>
            </w:r>
          </w:p>
        </w:tc>
        <w:tc>
          <w:tcPr>
            <w:tcW w:w="555" w:type="pct"/>
            <w:noWrap/>
            <w:vAlign w:val="bottom"/>
          </w:tcPr>
          <w:p w14:paraId="7F8B3129" w14:textId="59402A18" w:rsidR="006B37EE" w:rsidRPr="00256197" w:rsidRDefault="006B37EE" w:rsidP="006B37EE">
            <w:pPr>
              <w:spacing w:line="240" w:lineRule="auto"/>
              <w:jc w:val="right"/>
              <w:rPr>
                <w:rFonts w:cs="Times New Roman"/>
                <w:color w:val="000000"/>
                <w:sz w:val="20"/>
                <w:szCs w:val="20"/>
                <w:rPrChange w:id="3247"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248" w:author="Urfels, Anton (IRRI)" w:date="2023-10-06T20:02:00Z">
                  <w:rPr>
                    <w:rFonts w:ascii="Gill Sans MT" w:hAnsi="Gill Sans MT" w:cs="Calibri"/>
                    <w:color w:val="000000"/>
                    <w:sz w:val="20"/>
                    <w:szCs w:val="20"/>
                  </w:rPr>
                </w:rPrChange>
              </w:rPr>
              <w:t>-109.68</w:t>
            </w:r>
          </w:p>
        </w:tc>
        <w:tc>
          <w:tcPr>
            <w:tcW w:w="555" w:type="pct"/>
            <w:noWrap/>
            <w:vAlign w:val="bottom"/>
          </w:tcPr>
          <w:p w14:paraId="19E9DEEB" w14:textId="0D9BCA71" w:rsidR="006B37EE" w:rsidRPr="00256197" w:rsidRDefault="006B37EE" w:rsidP="006B37EE">
            <w:pPr>
              <w:spacing w:line="240" w:lineRule="auto"/>
              <w:jc w:val="right"/>
              <w:rPr>
                <w:rFonts w:cs="Times New Roman"/>
                <w:color w:val="000000"/>
                <w:sz w:val="20"/>
                <w:szCs w:val="20"/>
                <w:rPrChange w:id="3249"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250" w:author="Urfels, Anton (IRRI)" w:date="2023-10-06T20:02:00Z">
                  <w:rPr>
                    <w:rFonts w:ascii="Gill Sans MT" w:hAnsi="Gill Sans MT" w:cs="Calibri"/>
                    <w:color w:val="000000"/>
                    <w:sz w:val="20"/>
                    <w:szCs w:val="20"/>
                  </w:rPr>
                </w:rPrChange>
              </w:rPr>
              <w:t>-46.58</w:t>
            </w:r>
          </w:p>
        </w:tc>
        <w:tc>
          <w:tcPr>
            <w:tcW w:w="555" w:type="pct"/>
            <w:noWrap/>
            <w:vAlign w:val="bottom"/>
          </w:tcPr>
          <w:p w14:paraId="3C199BF0" w14:textId="2CB1FDDC" w:rsidR="006B37EE" w:rsidRPr="00256197" w:rsidRDefault="006B37EE" w:rsidP="006B37EE">
            <w:pPr>
              <w:spacing w:line="240" w:lineRule="auto"/>
              <w:jc w:val="right"/>
              <w:rPr>
                <w:rFonts w:cs="Times New Roman"/>
                <w:color w:val="000000"/>
                <w:sz w:val="20"/>
                <w:szCs w:val="20"/>
                <w:rPrChange w:id="3251"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252" w:author="Urfels, Anton (IRRI)" w:date="2023-10-06T20:02:00Z">
                  <w:rPr>
                    <w:rFonts w:ascii="Gill Sans MT" w:hAnsi="Gill Sans MT" w:cs="Calibri"/>
                    <w:color w:val="000000"/>
                    <w:sz w:val="20"/>
                    <w:szCs w:val="20"/>
                  </w:rPr>
                </w:rPrChange>
              </w:rPr>
              <w:t>-65.46</w:t>
            </w:r>
          </w:p>
        </w:tc>
      </w:tr>
      <w:tr w:rsidR="006B37EE" w:rsidRPr="00256197" w14:paraId="598B66A8" w14:textId="77777777" w:rsidTr="004E1BD0">
        <w:trPr>
          <w:trHeight w:val="288"/>
          <w:jc w:val="center"/>
        </w:trPr>
        <w:tc>
          <w:tcPr>
            <w:tcW w:w="707" w:type="pct"/>
            <w:vMerge/>
          </w:tcPr>
          <w:p w14:paraId="7573B411" w14:textId="77777777" w:rsidR="006B37EE" w:rsidRPr="00256197" w:rsidRDefault="006B37EE" w:rsidP="006B37EE">
            <w:pPr>
              <w:spacing w:line="240" w:lineRule="auto"/>
              <w:rPr>
                <w:rFonts w:eastAsia="Times New Roman" w:cs="Times New Roman"/>
                <w:color w:val="000000"/>
                <w:sz w:val="20"/>
                <w:szCs w:val="20"/>
                <w:lang w:eastAsia="en-ZW"/>
                <w:rPrChange w:id="3253"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72CFF5D8" w14:textId="77777777" w:rsidR="006B37EE" w:rsidRPr="00256197" w:rsidRDefault="006B37EE" w:rsidP="006B37EE">
            <w:pPr>
              <w:spacing w:line="240" w:lineRule="auto"/>
              <w:rPr>
                <w:rFonts w:eastAsia="Times New Roman" w:cs="Times New Roman"/>
                <w:color w:val="000000"/>
                <w:sz w:val="20"/>
                <w:szCs w:val="20"/>
                <w:lang w:eastAsia="en-ZW"/>
                <w:rPrChange w:id="3254"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255" w:author="Urfels, Anton (IRRI)" w:date="2023-10-06T20:02:00Z">
                  <w:rPr>
                    <w:rFonts w:ascii="Gill Sans MT" w:eastAsia="Times New Roman" w:hAnsi="Gill Sans MT" w:cs="Calibri"/>
                    <w:color w:val="000000"/>
                    <w:sz w:val="20"/>
                    <w:szCs w:val="20"/>
                    <w:lang w:eastAsia="en-ZW"/>
                  </w:rPr>
                </w:rPrChange>
              </w:rPr>
              <w:t>25</w:t>
            </w:r>
            <w:r w:rsidRPr="00FE6323">
              <w:rPr>
                <w:rFonts w:eastAsia="Times New Roman" w:cs="Times New Roman"/>
                <w:color w:val="000000"/>
                <w:sz w:val="20"/>
                <w:szCs w:val="20"/>
                <w:vertAlign w:val="superscript"/>
                <w:lang w:eastAsia="en-ZW"/>
                <w:rPrChange w:id="3256" w:author="MKONDIWA, Maxwell (CIMMYT-India)" w:date="2023-10-08T10:54:00Z">
                  <w:rPr>
                    <w:rFonts w:ascii="Gill Sans MT" w:eastAsia="Times New Roman" w:hAnsi="Gill Sans MT" w:cs="Calibri"/>
                    <w:color w:val="000000"/>
                    <w:sz w:val="20"/>
                    <w:szCs w:val="20"/>
                    <w:lang w:eastAsia="en-ZW"/>
                  </w:rPr>
                </w:rPrChange>
              </w:rPr>
              <w:t>th</w:t>
            </w:r>
            <w:r w:rsidRPr="00256197">
              <w:rPr>
                <w:rFonts w:eastAsia="Times New Roman" w:cs="Times New Roman"/>
                <w:color w:val="000000"/>
                <w:sz w:val="20"/>
                <w:szCs w:val="20"/>
                <w:lang w:eastAsia="en-ZW"/>
                <w:rPrChange w:id="3257" w:author="Urfels, Anton (IRRI)" w:date="2023-10-06T20:02:00Z">
                  <w:rPr>
                    <w:rFonts w:ascii="Gill Sans MT" w:eastAsia="Times New Roman" w:hAnsi="Gill Sans MT" w:cs="Calibri"/>
                    <w:color w:val="000000"/>
                    <w:sz w:val="20"/>
                    <w:szCs w:val="20"/>
                    <w:lang w:eastAsia="en-ZW"/>
                  </w:rPr>
                </w:rPrChange>
              </w:rPr>
              <w:t xml:space="preserve"> percentile</w:t>
            </w:r>
          </w:p>
        </w:tc>
        <w:tc>
          <w:tcPr>
            <w:tcW w:w="555" w:type="pct"/>
            <w:noWrap/>
            <w:vAlign w:val="bottom"/>
          </w:tcPr>
          <w:p w14:paraId="2F176178" w14:textId="4364AC3A" w:rsidR="006B37EE" w:rsidRPr="00256197" w:rsidRDefault="006B37EE" w:rsidP="006B37EE">
            <w:pPr>
              <w:spacing w:line="240" w:lineRule="auto"/>
              <w:jc w:val="right"/>
              <w:rPr>
                <w:rFonts w:cs="Times New Roman"/>
                <w:color w:val="000000"/>
                <w:sz w:val="20"/>
                <w:szCs w:val="20"/>
                <w:rPrChange w:id="3258"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259" w:author="Urfels, Anton (IRRI)" w:date="2023-10-06T20:02:00Z">
                  <w:rPr>
                    <w:rFonts w:ascii="Gill Sans MT" w:hAnsi="Gill Sans MT" w:cs="Calibri"/>
                    <w:color w:val="000000"/>
                    <w:sz w:val="20"/>
                    <w:szCs w:val="20"/>
                  </w:rPr>
                </w:rPrChange>
              </w:rPr>
              <w:t>-94.35</w:t>
            </w:r>
          </w:p>
        </w:tc>
        <w:tc>
          <w:tcPr>
            <w:tcW w:w="555" w:type="pct"/>
            <w:noWrap/>
            <w:vAlign w:val="bottom"/>
          </w:tcPr>
          <w:p w14:paraId="2F031821" w14:textId="082FF59B" w:rsidR="006B37EE" w:rsidRPr="00256197" w:rsidRDefault="006B37EE" w:rsidP="006B37EE">
            <w:pPr>
              <w:spacing w:line="240" w:lineRule="auto"/>
              <w:jc w:val="right"/>
              <w:rPr>
                <w:rFonts w:cs="Times New Roman"/>
                <w:color w:val="000000"/>
                <w:sz w:val="20"/>
                <w:szCs w:val="20"/>
                <w:rPrChange w:id="3260"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261" w:author="Urfels, Anton (IRRI)" w:date="2023-10-06T20:02:00Z">
                  <w:rPr>
                    <w:rFonts w:ascii="Gill Sans MT" w:hAnsi="Gill Sans MT" w:cs="Calibri"/>
                    <w:color w:val="000000"/>
                    <w:sz w:val="20"/>
                    <w:szCs w:val="20"/>
                  </w:rPr>
                </w:rPrChange>
              </w:rPr>
              <w:t>-20.99</w:t>
            </w:r>
          </w:p>
        </w:tc>
        <w:tc>
          <w:tcPr>
            <w:tcW w:w="555" w:type="pct"/>
            <w:noWrap/>
            <w:vAlign w:val="bottom"/>
          </w:tcPr>
          <w:p w14:paraId="24C1742B" w14:textId="32EDE831" w:rsidR="006B37EE" w:rsidRPr="00256197" w:rsidRDefault="006B37EE" w:rsidP="006B37EE">
            <w:pPr>
              <w:spacing w:line="240" w:lineRule="auto"/>
              <w:jc w:val="right"/>
              <w:rPr>
                <w:rFonts w:cs="Times New Roman"/>
                <w:color w:val="000000"/>
                <w:sz w:val="20"/>
                <w:szCs w:val="20"/>
                <w:rPrChange w:id="3262"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263" w:author="Urfels, Anton (IRRI)" w:date="2023-10-06T20:02:00Z">
                  <w:rPr>
                    <w:rFonts w:ascii="Gill Sans MT" w:hAnsi="Gill Sans MT" w:cs="Calibri"/>
                    <w:color w:val="000000"/>
                    <w:sz w:val="20"/>
                    <w:szCs w:val="20"/>
                  </w:rPr>
                </w:rPrChange>
              </w:rPr>
              <w:t>-53.41</w:t>
            </w:r>
          </w:p>
        </w:tc>
        <w:tc>
          <w:tcPr>
            <w:tcW w:w="555" w:type="pct"/>
            <w:noWrap/>
            <w:vAlign w:val="bottom"/>
          </w:tcPr>
          <w:p w14:paraId="2C9268B8" w14:textId="6BF17212" w:rsidR="006B37EE" w:rsidRPr="00256197" w:rsidRDefault="006B37EE" w:rsidP="006B37EE">
            <w:pPr>
              <w:spacing w:line="240" w:lineRule="auto"/>
              <w:jc w:val="right"/>
              <w:rPr>
                <w:rFonts w:cs="Times New Roman"/>
                <w:color w:val="000000"/>
                <w:sz w:val="20"/>
                <w:szCs w:val="20"/>
                <w:rPrChange w:id="3264"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265" w:author="Urfels, Anton (IRRI)" w:date="2023-10-06T20:02:00Z">
                  <w:rPr>
                    <w:rFonts w:ascii="Gill Sans MT" w:hAnsi="Gill Sans MT" w:cs="Calibri"/>
                    <w:color w:val="000000"/>
                    <w:sz w:val="20"/>
                    <w:szCs w:val="20"/>
                  </w:rPr>
                </w:rPrChange>
              </w:rPr>
              <w:t>-86.66</w:t>
            </w:r>
          </w:p>
        </w:tc>
        <w:tc>
          <w:tcPr>
            <w:tcW w:w="555" w:type="pct"/>
            <w:noWrap/>
            <w:vAlign w:val="bottom"/>
          </w:tcPr>
          <w:p w14:paraId="07C81F2F" w14:textId="28B20750" w:rsidR="006B37EE" w:rsidRPr="00256197" w:rsidRDefault="006B37EE" w:rsidP="006B37EE">
            <w:pPr>
              <w:spacing w:line="240" w:lineRule="auto"/>
              <w:jc w:val="right"/>
              <w:rPr>
                <w:rFonts w:cs="Times New Roman"/>
                <w:color w:val="000000"/>
                <w:sz w:val="20"/>
                <w:szCs w:val="20"/>
                <w:rPrChange w:id="3266"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267" w:author="Urfels, Anton (IRRI)" w:date="2023-10-06T20:02:00Z">
                  <w:rPr>
                    <w:rFonts w:ascii="Gill Sans MT" w:hAnsi="Gill Sans MT" w:cs="Calibri"/>
                    <w:color w:val="000000"/>
                    <w:sz w:val="20"/>
                    <w:szCs w:val="20"/>
                  </w:rPr>
                </w:rPrChange>
              </w:rPr>
              <w:t>-30.70</w:t>
            </w:r>
          </w:p>
        </w:tc>
        <w:tc>
          <w:tcPr>
            <w:tcW w:w="555" w:type="pct"/>
            <w:noWrap/>
            <w:vAlign w:val="bottom"/>
          </w:tcPr>
          <w:p w14:paraId="2360F45D" w14:textId="50CF5BC2" w:rsidR="006B37EE" w:rsidRPr="00256197" w:rsidRDefault="006B37EE" w:rsidP="006B37EE">
            <w:pPr>
              <w:spacing w:line="240" w:lineRule="auto"/>
              <w:jc w:val="right"/>
              <w:rPr>
                <w:rFonts w:cs="Times New Roman"/>
                <w:color w:val="000000"/>
                <w:sz w:val="20"/>
                <w:szCs w:val="20"/>
                <w:rPrChange w:id="3268"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269" w:author="Urfels, Anton (IRRI)" w:date="2023-10-06T20:02:00Z">
                  <w:rPr>
                    <w:rFonts w:ascii="Gill Sans MT" w:hAnsi="Gill Sans MT" w:cs="Calibri"/>
                    <w:color w:val="000000"/>
                    <w:sz w:val="20"/>
                    <w:szCs w:val="20"/>
                  </w:rPr>
                </w:rPrChange>
              </w:rPr>
              <w:t>-43.60</w:t>
            </w:r>
          </w:p>
        </w:tc>
      </w:tr>
      <w:tr w:rsidR="006B37EE" w:rsidRPr="00256197" w14:paraId="7495E0CA" w14:textId="77777777" w:rsidTr="004E1BD0">
        <w:trPr>
          <w:trHeight w:val="288"/>
          <w:jc w:val="center"/>
        </w:trPr>
        <w:tc>
          <w:tcPr>
            <w:tcW w:w="707" w:type="pct"/>
            <w:vMerge/>
          </w:tcPr>
          <w:p w14:paraId="53EE10D3" w14:textId="77777777" w:rsidR="006B37EE" w:rsidRPr="00256197" w:rsidRDefault="006B37EE" w:rsidP="006B37EE">
            <w:pPr>
              <w:spacing w:line="240" w:lineRule="auto"/>
              <w:rPr>
                <w:rFonts w:eastAsia="Times New Roman" w:cs="Times New Roman"/>
                <w:color w:val="000000"/>
                <w:sz w:val="20"/>
                <w:szCs w:val="20"/>
                <w:lang w:eastAsia="en-ZW"/>
                <w:rPrChange w:id="3270"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6F0847AA" w14:textId="77777777" w:rsidR="006B37EE" w:rsidRPr="00256197" w:rsidRDefault="006B37EE" w:rsidP="006B37EE">
            <w:pPr>
              <w:spacing w:line="240" w:lineRule="auto"/>
              <w:rPr>
                <w:rFonts w:eastAsia="Times New Roman" w:cs="Times New Roman"/>
                <w:color w:val="000000"/>
                <w:sz w:val="20"/>
                <w:szCs w:val="20"/>
                <w:lang w:eastAsia="en-ZW"/>
                <w:rPrChange w:id="3271"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272" w:author="Urfels, Anton (IRRI)" w:date="2023-10-06T20:02:00Z">
                  <w:rPr>
                    <w:rFonts w:ascii="Gill Sans MT" w:eastAsia="Times New Roman" w:hAnsi="Gill Sans MT" w:cs="Calibri"/>
                    <w:color w:val="000000"/>
                    <w:sz w:val="20"/>
                    <w:szCs w:val="20"/>
                    <w:lang w:eastAsia="en-ZW"/>
                  </w:rPr>
                </w:rPrChange>
              </w:rPr>
              <w:t>Median</w:t>
            </w:r>
          </w:p>
        </w:tc>
        <w:tc>
          <w:tcPr>
            <w:tcW w:w="555" w:type="pct"/>
            <w:noWrap/>
            <w:vAlign w:val="bottom"/>
          </w:tcPr>
          <w:p w14:paraId="2BB23CDF" w14:textId="3DFFF732" w:rsidR="006B37EE" w:rsidRPr="00256197" w:rsidRDefault="006B37EE" w:rsidP="006B37EE">
            <w:pPr>
              <w:spacing w:line="240" w:lineRule="auto"/>
              <w:jc w:val="right"/>
              <w:rPr>
                <w:rFonts w:cs="Times New Roman"/>
                <w:color w:val="000000"/>
                <w:sz w:val="20"/>
                <w:szCs w:val="20"/>
                <w:rPrChange w:id="3273"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274" w:author="Urfels, Anton (IRRI)" w:date="2023-10-06T20:02:00Z">
                  <w:rPr>
                    <w:rFonts w:ascii="Gill Sans MT" w:hAnsi="Gill Sans MT" w:cs="Calibri"/>
                    <w:color w:val="000000"/>
                    <w:sz w:val="20"/>
                    <w:szCs w:val="20"/>
                  </w:rPr>
                </w:rPrChange>
              </w:rPr>
              <w:t>-72.95</w:t>
            </w:r>
          </w:p>
        </w:tc>
        <w:tc>
          <w:tcPr>
            <w:tcW w:w="555" w:type="pct"/>
            <w:noWrap/>
            <w:vAlign w:val="bottom"/>
          </w:tcPr>
          <w:p w14:paraId="6FD5F114" w14:textId="1FBB0B36" w:rsidR="006B37EE" w:rsidRPr="00256197" w:rsidRDefault="006B37EE" w:rsidP="006B37EE">
            <w:pPr>
              <w:spacing w:line="240" w:lineRule="auto"/>
              <w:jc w:val="right"/>
              <w:rPr>
                <w:rFonts w:cs="Times New Roman"/>
                <w:color w:val="000000"/>
                <w:sz w:val="20"/>
                <w:szCs w:val="20"/>
                <w:rPrChange w:id="3275"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276" w:author="Urfels, Anton (IRRI)" w:date="2023-10-06T20:02:00Z">
                  <w:rPr>
                    <w:rFonts w:ascii="Gill Sans MT" w:hAnsi="Gill Sans MT" w:cs="Calibri"/>
                    <w:color w:val="000000"/>
                    <w:sz w:val="20"/>
                    <w:szCs w:val="20"/>
                  </w:rPr>
                </w:rPrChange>
              </w:rPr>
              <w:t>-6.29</w:t>
            </w:r>
          </w:p>
        </w:tc>
        <w:tc>
          <w:tcPr>
            <w:tcW w:w="555" w:type="pct"/>
            <w:noWrap/>
            <w:vAlign w:val="bottom"/>
          </w:tcPr>
          <w:p w14:paraId="7D8E83B3" w14:textId="65A9EC7C" w:rsidR="006B37EE" w:rsidRPr="00256197" w:rsidRDefault="006B37EE" w:rsidP="006B37EE">
            <w:pPr>
              <w:spacing w:line="240" w:lineRule="auto"/>
              <w:jc w:val="right"/>
              <w:rPr>
                <w:rFonts w:cs="Times New Roman"/>
                <w:color w:val="000000"/>
                <w:sz w:val="20"/>
                <w:szCs w:val="20"/>
                <w:rPrChange w:id="3277"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278" w:author="Urfels, Anton (IRRI)" w:date="2023-10-06T20:02:00Z">
                  <w:rPr>
                    <w:rFonts w:ascii="Gill Sans MT" w:hAnsi="Gill Sans MT" w:cs="Calibri"/>
                    <w:color w:val="000000"/>
                    <w:sz w:val="20"/>
                    <w:szCs w:val="20"/>
                  </w:rPr>
                </w:rPrChange>
              </w:rPr>
              <w:t>-13.44</w:t>
            </w:r>
          </w:p>
        </w:tc>
        <w:tc>
          <w:tcPr>
            <w:tcW w:w="555" w:type="pct"/>
            <w:noWrap/>
            <w:vAlign w:val="bottom"/>
          </w:tcPr>
          <w:p w14:paraId="5F5F588C" w14:textId="42E23108" w:rsidR="006B37EE" w:rsidRPr="00256197" w:rsidRDefault="006B37EE" w:rsidP="006B37EE">
            <w:pPr>
              <w:spacing w:line="240" w:lineRule="auto"/>
              <w:jc w:val="right"/>
              <w:rPr>
                <w:rFonts w:cs="Times New Roman"/>
                <w:color w:val="000000"/>
                <w:sz w:val="20"/>
                <w:szCs w:val="20"/>
                <w:rPrChange w:id="3279"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280" w:author="Urfels, Anton (IRRI)" w:date="2023-10-06T20:02:00Z">
                  <w:rPr>
                    <w:rFonts w:ascii="Gill Sans MT" w:hAnsi="Gill Sans MT" w:cs="Calibri"/>
                    <w:color w:val="000000"/>
                    <w:sz w:val="20"/>
                    <w:szCs w:val="20"/>
                  </w:rPr>
                </w:rPrChange>
              </w:rPr>
              <w:t>-42.45</w:t>
            </w:r>
          </w:p>
        </w:tc>
        <w:tc>
          <w:tcPr>
            <w:tcW w:w="555" w:type="pct"/>
            <w:noWrap/>
            <w:vAlign w:val="bottom"/>
          </w:tcPr>
          <w:p w14:paraId="67D4C9B3" w14:textId="7A7FCD87" w:rsidR="006B37EE" w:rsidRPr="00256197" w:rsidRDefault="006B37EE" w:rsidP="006B37EE">
            <w:pPr>
              <w:spacing w:line="240" w:lineRule="auto"/>
              <w:jc w:val="right"/>
              <w:rPr>
                <w:rFonts w:cs="Times New Roman"/>
                <w:color w:val="000000"/>
                <w:sz w:val="20"/>
                <w:szCs w:val="20"/>
                <w:rPrChange w:id="3281"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282" w:author="Urfels, Anton (IRRI)" w:date="2023-10-06T20:02:00Z">
                  <w:rPr>
                    <w:rFonts w:ascii="Gill Sans MT" w:hAnsi="Gill Sans MT" w:cs="Calibri"/>
                    <w:color w:val="000000"/>
                    <w:sz w:val="20"/>
                    <w:szCs w:val="20"/>
                  </w:rPr>
                </w:rPrChange>
              </w:rPr>
              <w:t>-19.58</w:t>
            </w:r>
          </w:p>
        </w:tc>
        <w:tc>
          <w:tcPr>
            <w:tcW w:w="555" w:type="pct"/>
            <w:noWrap/>
            <w:vAlign w:val="bottom"/>
          </w:tcPr>
          <w:p w14:paraId="694AC5DF" w14:textId="13FCBB24" w:rsidR="006B37EE" w:rsidRPr="00256197" w:rsidRDefault="006B37EE" w:rsidP="006B37EE">
            <w:pPr>
              <w:spacing w:line="240" w:lineRule="auto"/>
              <w:jc w:val="right"/>
              <w:rPr>
                <w:rFonts w:cs="Times New Roman"/>
                <w:color w:val="000000"/>
                <w:sz w:val="20"/>
                <w:szCs w:val="20"/>
                <w:rPrChange w:id="3283"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284" w:author="Urfels, Anton (IRRI)" w:date="2023-10-06T20:02:00Z">
                  <w:rPr>
                    <w:rFonts w:ascii="Gill Sans MT" w:hAnsi="Gill Sans MT" w:cs="Calibri"/>
                    <w:color w:val="000000"/>
                    <w:sz w:val="20"/>
                    <w:szCs w:val="20"/>
                  </w:rPr>
                </w:rPrChange>
              </w:rPr>
              <w:t>-29.30</w:t>
            </w:r>
          </w:p>
        </w:tc>
      </w:tr>
      <w:tr w:rsidR="006B37EE" w:rsidRPr="00256197" w14:paraId="2379CD88" w14:textId="77777777" w:rsidTr="004E1BD0">
        <w:trPr>
          <w:trHeight w:val="288"/>
          <w:jc w:val="center"/>
        </w:trPr>
        <w:tc>
          <w:tcPr>
            <w:tcW w:w="707" w:type="pct"/>
            <w:vMerge/>
          </w:tcPr>
          <w:p w14:paraId="34DD8AFD" w14:textId="77777777" w:rsidR="006B37EE" w:rsidRPr="00256197" w:rsidRDefault="006B37EE" w:rsidP="006B37EE">
            <w:pPr>
              <w:spacing w:line="240" w:lineRule="auto"/>
              <w:rPr>
                <w:rFonts w:eastAsia="Times New Roman" w:cs="Times New Roman"/>
                <w:color w:val="000000"/>
                <w:sz w:val="20"/>
                <w:szCs w:val="20"/>
                <w:lang w:eastAsia="en-ZW"/>
                <w:rPrChange w:id="3285"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3229CB13" w14:textId="77777777" w:rsidR="006B37EE" w:rsidRPr="00256197" w:rsidRDefault="006B37EE" w:rsidP="006B37EE">
            <w:pPr>
              <w:spacing w:line="240" w:lineRule="auto"/>
              <w:rPr>
                <w:rFonts w:eastAsia="Times New Roman" w:cs="Times New Roman"/>
                <w:color w:val="000000"/>
                <w:sz w:val="20"/>
                <w:szCs w:val="20"/>
                <w:lang w:eastAsia="en-ZW"/>
                <w:rPrChange w:id="3286"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287" w:author="Urfels, Anton (IRRI)" w:date="2023-10-06T20:02:00Z">
                  <w:rPr>
                    <w:rFonts w:ascii="Gill Sans MT" w:eastAsia="Times New Roman" w:hAnsi="Gill Sans MT" w:cs="Calibri"/>
                    <w:color w:val="000000"/>
                    <w:sz w:val="20"/>
                    <w:szCs w:val="20"/>
                    <w:lang w:eastAsia="en-ZW"/>
                  </w:rPr>
                </w:rPrChange>
              </w:rPr>
              <w:t>75</w:t>
            </w:r>
            <w:r w:rsidRPr="00FE6323">
              <w:rPr>
                <w:rFonts w:eastAsia="Times New Roman" w:cs="Times New Roman"/>
                <w:color w:val="000000"/>
                <w:sz w:val="20"/>
                <w:szCs w:val="20"/>
                <w:vertAlign w:val="superscript"/>
                <w:lang w:eastAsia="en-ZW"/>
                <w:rPrChange w:id="3288" w:author="MKONDIWA, Maxwell (CIMMYT-India)" w:date="2023-10-08T10:54:00Z">
                  <w:rPr>
                    <w:rFonts w:ascii="Gill Sans MT" w:eastAsia="Times New Roman" w:hAnsi="Gill Sans MT" w:cs="Calibri"/>
                    <w:color w:val="000000"/>
                    <w:sz w:val="20"/>
                    <w:szCs w:val="20"/>
                    <w:lang w:eastAsia="en-ZW"/>
                  </w:rPr>
                </w:rPrChange>
              </w:rPr>
              <w:t>th</w:t>
            </w:r>
            <w:r w:rsidRPr="00256197">
              <w:rPr>
                <w:rFonts w:eastAsia="Times New Roman" w:cs="Times New Roman"/>
                <w:color w:val="000000"/>
                <w:sz w:val="20"/>
                <w:szCs w:val="20"/>
                <w:lang w:eastAsia="en-ZW"/>
                <w:rPrChange w:id="3289" w:author="Urfels, Anton (IRRI)" w:date="2023-10-06T20:02:00Z">
                  <w:rPr>
                    <w:rFonts w:ascii="Gill Sans MT" w:eastAsia="Times New Roman" w:hAnsi="Gill Sans MT" w:cs="Calibri"/>
                    <w:color w:val="000000"/>
                    <w:sz w:val="20"/>
                    <w:szCs w:val="20"/>
                    <w:lang w:eastAsia="en-ZW"/>
                  </w:rPr>
                </w:rPrChange>
              </w:rPr>
              <w:t xml:space="preserve"> percentile</w:t>
            </w:r>
          </w:p>
        </w:tc>
        <w:tc>
          <w:tcPr>
            <w:tcW w:w="555" w:type="pct"/>
            <w:noWrap/>
            <w:vAlign w:val="bottom"/>
          </w:tcPr>
          <w:p w14:paraId="08607677" w14:textId="61A41ABC" w:rsidR="006B37EE" w:rsidRPr="00256197" w:rsidRDefault="006B37EE" w:rsidP="006B37EE">
            <w:pPr>
              <w:spacing w:line="240" w:lineRule="auto"/>
              <w:jc w:val="right"/>
              <w:rPr>
                <w:rFonts w:cs="Times New Roman"/>
                <w:color w:val="000000"/>
                <w:sz w:val="20"/>
                <w:szCs w:val="20"/>
                <w:rPrChange w:id="3290"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291" w:author="Urfels, Anton (IRRI)" w:date="2023-10-06T20:02:00Z">
                  <w:rPr>
                    <w:rFonts w:ascii="Gill Sans MT" w:hAnsi="Gill Sans MT" w:cs="Calibri"/>
                    <w:color w:val="000000"/>
                    <w:sz w:val="20"/>
                    <w:szCs w:val="20"/>
                  </w:rPr>
                </w:rPrChange>
              </w:rPr>
              <w:t>-56.20</w:t>
            </w:r>
          </w:p>
        </w:tc>
        <w:tc>
          <w:tcPr>
            <w:tcW w:w="555" w:type="pct"/>
            <w:noWrap/>
            <w:vAlign w:val="bottom"/>
          </w:tcPr>
          <w:p w14:paraId="77AD6F8B" w14:textId="6FA28326" w:rsidR="006B37EE" w:rsidRPr="00256197" w:rsidRDefault="006B37EE" w:rsidP="006B37EE">
            <w:pPr>
              <w:spacing w:line="240" w:lineRule="auto"/>
              <w:jc w:val="right"/>
              <w:rPr>
                <w:rFonts w:cs="Times New Roman"/>
                <w:color w:val="000000"/>
                <w:sz w:val="20"/>
                <w:szCs w:val="20"/>
                <w:rPrChange w:id="3292"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293" w:author="Urfels, Anton (IRRI)" w:date="2023-10-06T20:02:00Z">
                  <w:rPr>
                    <w:rFonts w:ascii="Gill Sans MT" w:hAnsi="Gill Sans MT" w:cs="Calibri"/>
                    <w:color w:val="000000"/>
                    <w:sz w:val="20"/>
                    <w:szCs w:val="20"/>
                  </w:rPr>
                </w:rPrChange>
              </w:rPr>
              <w:t>16.31</w:t>
            </w:r>
          </w:p>
        </w:tc>
        <w:tc>
          <w:tcPr>
            <w:tcW w:w="555" w:type="pct"/>
            <w:noWrap/>
            <w:vAlign w:val="bottom"/>
          </w:tcPr>
          <w:p w14:paraId="539D302A" w14:textId="488E3560" w:rsidR="006B37EE" w:rsidRPr="00256197" w:rsidRDefault="006B37EE" w:rsidP="006B37EE">
            <w:pPr>
              <w:spacing w:line="240" w:lineRule="auto"/>
              <w:jc w:val="right"/>
              <w:rPr>
                <w:rFonts w:cs="Times New Roman"/>
                <w:color w:val="000000"/>
                <w:sz w:val="20"/>
                <w:szCs w:val="20"/>
                <w:rPrChange w:id="3294"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295" w:author="Urfels, Anton (IRRI)" w:date="2023-10-06T20:02:00Z">
                  <w:rPr>
                    <w:rFonts w:ascii="Gill Sans MT" w:hAnsi="Gill Sans MT" w:cs="Calibri"/>
                    <w:color w:val="000000"/>
                    <w:sz w:val="20"/>
                    <w:szCs w:val="20"/>
                  </w:rPr>
                </w:rPrChange>
              </w:rPr>
              <w:t>10.49</w:t>
            </w:r>
          </w:p>
        </w:tc>
        <w:tc>
          <w:tcPr>
            <w:tcW w:w="555" w:type="pct"/>
            <w:noWrap/>
            <w:vAlign w:val="bottom"/>
          </w:tcPr>
          <w:p w14:paraId="504DA116" w14:textId="12A2855C" w:rsidR="006B37EE" w:rsidRPr="00256197" w:rsidRDefault="006B37EE" w:rsidP="006B37EE">
            <w:pPr>
              <w:spacing w:line="240" w:lineRule="auto"/>
              <w:jc w:val="right"/>
              <w:rPr>
                <w:rFonts w:cs="Times New Roman"/>
                <w:color w:val="000000"/>
                <w:sz w:val="20"/>
                <w:szCs w:val="20"/>
                <w:rPrChange w:id="3296"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297" w:author="Urfels, Anton (IRRI)" w:date="2023-10-06T20:02:00Z">
                  <w:rPr>
                    <w:rFonts w:ascii="Gill Sans MT" w:hAnsi="Gill Sans MT" w:cs="Calibri"/>
                    <w:color w:val="000000"/>
                    <w:sz w:val="20"/>
                    <w:szCs w:val="20"/>
                  </w:rPr>
                </w:rPrChange>
              </w:rPr>
              <w:t>-3.30</w:t>
            </w:r>
          </w:p>
        </w:tc>
        <w:tc>
          <w:tcPr>
            <w:tcW w:w="555" w:type="pct"/>
            <w:noWrap/>
            <w:vAlign w:val="bottom"/>
          </w:tcPr>
          <w:p w14:paraId="4D299D10" w14:textId="7FE2D9F5" w:rsidR="006B37EE" w:rsidRPr="00256197" w:rsidRDefault="006B37EE" w:rsidP="006B37EE">
            <w:pPr>
              <w:spacing w:line="240" w:lineRule="auto"/>
              <w:jc w:val="right"/>
              <w:rPr>
                <w:rFonts w:cs="Times New Roman"/>
                <w:color w:val="000000"/>
                <w:sz w:val="20"/>
                <w:szCs w:val="20"/>
                <w:rPrChange w:id="3298"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299" w:author="Urfels, Anton (IRRI)" w:date="2023-10-06T20:02:00Z">
                  <w:rPr>
                    <w:rFonts w:ascii="Gill Sans MT" w:hAnsi="Gill Sans MT" w:cs="Calibri"/>
                    <w:color w:val="000000"/>
                    <w:sz w:val="20"/>
                    <w:szCs w:val="20"/>
                  </w:rPr>
                </w:rPrChange>
              </w:rPr>
              <w:t>-1.85</w:t>
            </w:r>
          </w:p>
        </w:tc>
        <w:tc>
          <w:tcPr>
            <w:tcW w:w="555" w:type="pct"/>
            <w:noWrap/>
            <w:vAlign w:val="bottom"/>
          </w:tcPr>
          <w:p w14:paraId="507B4102" w14:textId="3CD08D68" w:rsidR="006B37EE" w:rsidRPr="00256197" w:rsidRDefault="006B37EE" w:rsidP="006B37EE">
            <w:pPr>
              <w:spacing w:line="240" w:lineRule="auto"/>
              <w:jc w:val="right"/>
              <w:rPr>
                <w:rFonts w:cs="Times New Roman"/>
                <w:color w:val="000000"/>
                <w:sz w:val="20"/>
                <w:szCs w:val="20"/>
                <w:rPrChange w:id="3300"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301" w:author="Urfels, Anton (IRRI)" w:date="2023-10-06T20:02:00Z">
                  <w:rPr>
                    <w:rFonts w:ascii="Gill Sans MT" w:hAnsi="Gill Sans MT" w:cs="Calibri"/>
                    <w:color w:val="000000"/>
                    <w:sz w:val="20"/>
                    <w:szCs w:val="20"/>
                  </w:rPr>
                </w:rPrChange>
              </w:rPr>
              <w:t>-11.96</w:t>
            </w:r>
          </w:p>
        </w:tc>
      </w:tr>
      <w:tr w:rsidR="006B37EE" w:rsidRPr="00256197" w14:paraId="2769F97D" w14:textId="77777777" w:rsidTr="004E1BD0">
        <w:trPr>
          <w:trHeight w:val="288"/>
          <w:jc w:val="center"/>
        </w:trPr>
        <w:tc>
          <w:tcPr>
            <w:tcW w:w="707" w:type="pct"/>
            <w:vMerge/>
          </w:tcPr>
          <w:p w14:paraId="12CEB226" w14:textId="77777777" w:rsidR="006B37EE" w:rsidRPr="00256197" w:rsidRDefault="006B37EE" w:rsidP="006B37EE">
            <w:pPr>
              <w:spacing w:line="240" w:lineRule="auto"/>
              <w:rPr>
                <w:rFonts w:eastAsia="Times New Roman" w:cs="Times New Roman"/>
                <w:color w:val="000000"/>
                <w:sz w:val="20"/>
                <w:szCs w:val="20"/>
                <w:lang w:eastAsia="en-ZW"/>
                <w:rPrChange w:id="3302" w:author="Urfels, Anton (IRRI)" w:date="2023-10-06T20:02:00Z">
                  <w:rPr>
                    <w:rFonts w:ascii="Gill Sans MT" w:eastAsia="Times New Roman" w:hAnsi="Gill Sans MT" w:cs="Calibri"/>
                    <w:color w:val="000000"/>
                    <w:sz w:val="20"/>
                    <w:szCs w:val="20"/>
                    <w:lang w:eastAsia="en-ZW"/>
                  </w:rPr>
                </w:rPrChange>
              </w:rPr>
            </w:pPr>
          </w:p>
        </w:tc>
        <w:tc>
          <w:tcPr>
            <w:tcW w:w="963" w:type="pct"/>
            <w:tcBorders>
              <w:bottom w:val="nil"/>
            </w:tcBorders>
            <w:noWrap/>
            <w:hideMark/>
          </w:tcPr>
          <w:p w14:paraId="1E952A2F" w14:textId="77777777" w:rsidR="006B37EE" w:rsidRPr="00256197" w:rsidRDefault="006B37EE" w:rsidP="006B37EE">
            <w:pPr>
              <w:spacing w:line="240" w:lineRule="auto"/>
              <w:rPr>
                <w:rFonts w:eastAsia="Times New Roman" w:cs="Times New Roman"/>
                <w:color w:val="000000"/>
                <w:sz w:val="20"/>
                <w:szCs w:val="20"/>
                <w:lang w:eastAsia="en-ZW"/>
                <w:rPrChange w:id="3303"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304" w:author="Urfels, Anton (IRRI)" w:date="2023-10-06T20:02:00Z">
                  <w:rPr>
                    <w:rFonts w:ascii="Gill Sans MT" w:eastAsia="Times New Roman" w:hAnsi="Gill Sans MT" w:cs="Calibri"/>
                    <w:color w:val="000000"/>
                    <w:sz w:val="20"/>
                    <w:szCs w:val="20"/>
                    <w:lang w:eastAsia="en-ZW"/>
                  </w:rPr>
                </w:rPrChange>
              </w:rPr>
              <w:t>90</w:t>
            </w:r>
            <w:r w:rsidRPr="00FE6323">
              <w:rPr>
                <w:rFonts w:eastAsia="Times New Roman" w:cs="Times New Roman"/>
                <w:color w:val="000000"/>
                <w:sz w:val="20"/>
                <w:szCs w:val="20"/>
                <w:vertAlign w:val="superscript"/>
                <w:lang w:eastAsia="en-ZW"/>
                <w:rPrChange w:id="3305" w:author="MKONDIWA, Maxwell (CIMMYT-India)" w:date="2023-10-08T10:54:00Z">
                  <w:rPr>
                    <w:rFonts w:ascii="Gill Sans MT" w:eastAsia="Times New Roman" w:hAnsi="Gill Sans MT" w:cs="Calibri"/>
                    <w:color w:val="000000"/>
                    <w:sz w:val="20"/>
                    <w:szCs w:val="20"/>
                    <w:lang w:eastAsia="en-ZW"/>
                  </w:rPr>
                </w:rPrChange>
              </w:rPr>
              <w:t>th</w:t>
            </w:r>
            <w:r w:rsidRPr="00256197">
              <w:rPr>
                <w:rFonts w:eastAsia="Times New Roman" w:cs="Times New Roman"/>
                <w:color w:val="000000"/>
                <w:sz w:val="20"/>
                <w:szCs w:val="20"/>
                <w:lang w:eastAsia="en-ZW"/>
                <w:rPrChange w:id="3306" w:author="Urfels, Anton (IRRI)" w:date="2023-10-06T20:02:00Z">
                  <w:rPr>
                    <w:rFonts w:ascii="Gill Sans MT" w:eastAsia="Times New Roman" w:hAnsi="Gill Sans MT" w:cs="Calibri"/>
                    <w:color w:val="000000"/>
                    <w:sz w:val="20"/>
                    <w:szCs w:val="20"/>
                    <w:lang w:eastAsia="en-ZW"/>
                  </w:rPr>
                </w:rPrChange>
              </w:rPr>
              <w:t xml:space="preserve"> percentile</w:t>
            </w:r>
          </w:p>
        </w:tc>
        <w:tc>
          <w:tcPr>
            <w:tcW w:w="555" w:type="pct"/>
            <w:tcBorders>
              <w:bottom w:val="nil"/>
            </w:tcBorders>
            <w:noWrap/>
            <w:vAlign w:val="bottom"/>
          </w:tcPr>
          <w:p w14:paraId="5B800066" w14:textId="27CD9CEF" w:rsidR="006B37EE" w:rsidRPr="00256197" w:rsidRDefault="006B37EE" w:rsidP="006B37EE">
            <w:pPr>
              <w:spacing w:line="240" w:lineRule="auto"/>
              <w:jc w:val="right"/>
              <w:rPr>
                <w:rFonts w:cs="Times New Roman"/>
                <w:color w:val="000000"/>
                <w:sz w:val="20"/>
                <w:szCs w:val="20"/>
                <w:rPrChange w:id="3307"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308" w:author="Urfels, Anton (IRRI)" w:date="2023-10-06T20:02:00Z">
                  <w:rPr>
                    <w:rFonts w:ascii="Gill Sans MT" w:hAnsi="Gill Sans MT" w:cs="Calibri"/>
                    <w:color w:val="000000"/>
                    <w:sz w:val="20"/>
                    <w:szCs w:val="20"/>
                  </w:rPr>
                </w:rPrChange>
              </w:rPr>
              <w:t>-29.14</w:t>
            </w:r>
          </w:p>
        </w:tc>
        <w:tc>
          <w:tcPr>
            <w:tcW w:w="555" w:type="pct"/>
            <w:tcBorders>
              <w:bottom w:val="nil"/>
            </w:tcBorders>
            <w:noWrap/>
            <w:vAlign w:val="bottom"/>
          </w:tcPr>
          <w:p w14:paraId="589C3327" w14:textId="160A419C" w:rsidR="006B37EE" w:rsidRPr="00256197" w:rsidRDefault="006B37EE" w:rsidP="006B37EE">
            <w:pPr>
              <w:spacing w:line="240" w:lineRule="auto"/>
              <w:jc w:val="right"/>
              <w:rPr>
                <w:rFonts w:cs="Times New Roman"/>
                <w:color w:val="000000"/>
                <w:sz w:val="20"/>
                <w:szCs w:val="20"/>
                <w:rPrChange w:id="3309"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310" w:author="Urfels, Anton (IRRI)" w:date="2023-10-06T20:02:00Z">
                  <w:rPr>
                    <w:rFonts w:ascii="Gill Sans MT" w:hAnsi="Gill Sans MT" w:cs="Calibri"/>
                    <w:color w:val="000000"/>
                    <w:sz w:val="20"/>
                    <w:szCs w:val="20"/>
                  </w:rPr>
                </w:rPrChange>
              </w:rPr>
              <w:t>36.79</w:t>
            </w:r>
          </w:p>
        </w:tc>
        <w:tc>
          <w:tcPr>
            <w:tcW w:w="555" w:type="pct"/>
            <w:tcBorders>
              <w:bottom w:val="nil"/>
            </w:tcBorders>
            <w:noWrap/>
            <w:vAlign w:val="bottom"/>
          </w:tcPr>
          <w:p w14:paraId="7B6340CC" w14:textId="2283CDC6" w:rsidR="006B37EE" w:rsidRPr="00256197" w:rsidRDefault="006B37EE" w:rsidP="006B37EE">
            <w:pPr>
              <w:spacing w:line="240" w:lineRule="auto"/>
              <w:jc w:val="right"/>
              <w:rPr>
                <w:rFonts w:cs="Times New Roman"/>
                <w:color w:val="000000"/>
                <w:sz w:val="20"/>
                <w:szCs w:val="20"/>
                <w:rPrChange w:id="3311"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312" w:author="Urfels, Anton (IRRI)" w:date="2023-10-06T20:02:00Z">
                  <w:rPr>
                    <w:rFonts w:ascii="Gill Sans MT" w:hAnsi="Gill Sans MT" w:cs="Calibri"/>
                    <w:color w:val="000000"/>
                    <w:sz w:val="20"/>
                    <w:szCs w:val="20"/>
                  </w:rPr>
                </w:rPrChange>
              </w:rPr>
              <w:t>37.99</w:t>
            </w:r>
          </w:p>
        </w:tc>
        <w:tc>
          <w:tcPr>
            <w:tcW w:w="555" w:type="pct"/>
            <w:tcBorders>
              <w:bottom w:val="nil"/>
            </w:tcBorders>
            <w:noWrap/>
            <w:vAlign w:val="bottom"/>
          </w:tcPr>
          <w:p w14:paraId="29B9C5F3" w14:textId="3579DF13" w:rsidR="006B37EE" w:rsidRPr="00256197" w:rsidRDefault="006B37EE" w:rsidP="006B37EE">
            <w:pPr>
              <w:spacing w:line="240" w:lineRule="auto"/>
              <w:jc w:val="right"/>
              <w:rPr>
                <w:rFonts w:cs="Times New Roman"/>
                <w:color w:val="000000"/>
                <w:sz w:val="20"/>
                <w:szCs w:val="20"/>
                <w:rPrChange w:id="3313"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314" w:author="Urfels, Anton (IRRI)" w:date="2023-10-06T20:02:00Z">
                  <w:rPr>
                    <w:rFonts w:ascii="Gill Sans MT" w:hAnsi="Gill Sans MT" w:cs="Calibri"/>
                    <w:color w:val="000000"/>
                    <w:sz w:val="20"/>
                    <w:szCs w:val="20"/>
                  </w:rPr>
                </w:rPrChange>
              </w:rPr>
              <w:t>22.05</w:t>
            </w:r>
          </w:p>
        </w:tc>
        <w:tc>
          <w:tcPr>
            <w:tcW w:w="555" w:type="pct"/>
            <w:tcBorders>
              <w:bottom w:val="nil"/>
            </w:tcBorders>
            <w:noWrap/>
            <w:vAlign w:val="bottom"/>
          </w:tcPr>
          <w:p w14:paraId="56EBCE39" w14:textId="1F6FB3F2" w:rsidR="006B37EE" w:rsidRPr="00256197" w:rsidRDefault="006B37EE" w:rsidP="006B37EE">
            <w:pPr>
              <w:spacing w:line="240" w:lineRule="auto"/>
              <w:jc w:val="right"/>
              <w:rPr>
                <w:rFonts w:cs="Times New Roman"/>
                <w:color w:val="000000"/>
                <w:sz w:val="20"/>
                <w:szCs w:val="20"/>
                <w:rPrChange w:id="3315"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316" w:author="Urfels, Anton (IRRI)" w:date="2023-10-06T20:02:00Z">
                  <w:rPr>
                    <w:rFonts w:ascii="Gill Sans MT" w:hAnsi="Gill Sans MT" w:cs="Calibri"/>
                    <w:color w:val="000000"/>
                    <w:sz w:val="20"/>
                    <w:szCs w:val="20"/>
                  </w:rPr>
                </w:rPrChange>
              </w:rPr>
              <w:t>20.96</w:t>
            </w:r>
          </w:p>
        </w:tc>
        <w:tc>
          <w:tcPr>
            <w:tcW w:w="555" w:type="pct"/>
            <w:tcBorders>
              <w:bottom w:val="nil"/>
            </w:tcBorders>
            <w:noWrap/>
            <w:vAlign w:val="bottom"/>
          </w:tcPr>
          <w:p w14:paraId="2F533D78" w14:textId="1B570ECD" w:rsidR="006B37EE" w:rsidRPr="00256197" w:rsidRDefault="006B37EE" w:rsidP="006B37EE">
            <w:pPr>
              <w:spacing w:line="240" w:lineRule="auto"/>
              <w:jc w:val="right"/>
              <w:rPr>
                <w:rFonts w:cs="Times New Roman"/>
                <w:color w:val="000000"/>
                <w:sz w:val="20"/>
                <w:szCs w:val="20"/>
                <w:rPrChange w:id="3317"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318" w:author="Urfels, Anton (IRRI)" w:date="2023-10-06T20:02:00Z">
                  <w:rPr>
                    <w:rFonts w:ascii="Gill Sans MT" w:hAnsi="Gill Sans MT" w:cs="Calibri"/>
                    <w:color w:val="000000"/>
                    <w:sz w:val="20"/>
                    <w:szCs w:val="20"/>
                  </w:rPr>
                </w:rPrChange>
              </w:rPr>
              <w:t>11.44</w:t>
            </w:r>
          </w:p>
        </w:tc>
      </w:tr>
      <w:tr w:rsidR="006B37EE" w:rsidRPr="00256197" w14:paraId="1CEC98DF" w14:textId="77777777" w:rsidTr="004E1BD0">
        <w:trPr>
          <w:trHeight w:val="288"/>
          <w:jc w:val="center"/>
        </w:trPr>
        <w:tc>
          <w:tcPr>
            <w:tcW w:w="707" w:type="pct"/>
            <w:vMerge/>
            <w:tcBorders>
              <w:bottom w:val="single" w:sz="4" w:space="0" w:color="auto"/>
            </w:tcBorders>
          </w:tcPr>
          <w:p w14:paraId="27950289" w14:textId="77777777" w:rsidR="006B37EE" w:rsidRPr="00256197" w:rsidRDefault="006B37EE" w:rsidP="006B37EE">
            <w:pPr>
              <w:spacing w:line="240" w:lineRule="auto"/>
              <w:rPr>
                <w:rFonts w:eastAsia="Times New Roman" w:cs="Times New Roman"/>
                <w:color w:val="000000"/>
                <w:sz w:val="20"/>
                <w:szCs w:val="20"/>
                <w:lang w:eastAsia="en-ZW"/>
                <w:rPrChange w:id="3319" w:author="Urfels, Anton (IRRI)" w:date="2023-10-06T20:02:00Z">
                  <w:rPr>
                    <w:rFonts w:ascii="Gill Sans MT" w:eastAsia="Times New Roman" w:hAnsi="Gill Sans MT" w:cs="Calibri"/>
                    <w:color w:val="000000"/>
                    <w:sz w:val="20"/>
                    <w:szCs w:val="20"/>
                    <w:lang w:eastAsia="en-ZW"/>
                  </w:rPr>
                </w:rPrChange>
              </w:rPr>
            </w:pPr>
          </w:p>
        </w:tc>
        <w:tc>
          <w:tcPr>
            <w:tcW w:w="963" w:type="pct"/>
            <w:tcBorders>
              <w:top w:val="nil"/>
              <w:bottom w:val="single" w:sz="4" w:space="0" w:color="auto"/>
            </w:tcBorders>
            <w:noWrap/>
            <w:hideMark/>
          </w:tcPr>
          <w:p w14:paraId="1A8EF83F" w14:textId="77777777" w:rsidR="006B37EE" w:rsidRPr="00256197" w:rsidRDefault="006B37EE" w:rsidP="006B37EE">
            <w:pPr>
              <w:spacing w:line="240" w:lineRule="auto"/>
              <w:rPr>
                <w:rFonts w:eastAsia="Times New Roman" w:cs="Times New Roman"/>
                <w:color w:val="000000"/>
                <w:sz w:val="20"/>
                <w:szCs w:val="20"/>
                <w:lang w:eastAsia="en-ZW"/>
                <w:rPrChange w:id="3320"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321" w:author="Urfels, Anton (IRRI)" w:date="2023-10-06T20:02:00Z">
                  <w:rPr>
                    <w:rFonts w:ascii="Gill Sans MT" w:eastAsia="Times New Roman" w:hAnsi="Gill Sans MT" w:cs="Calibri"/>
                    <w:color w:val="000000"/>
                    <w:sz w:val="20"/>
                    <w:szCs w:val="20"/>
                    <w:lang w:eastAsia="en-ZW"/>
                  </w:rPr>
                </w:rPrChange>
              </w:rPr>
              <w:t>Max</w:t>
            </w:r>
          </w:p>
        </w:tc>
        <w:tc>
          <w:tcPr>
            <w:tcW w:w="555" w:type="pct"/>
            <w:tcBorders>
              <w:top w:val="nil"/>
              <w:bottom w:val="single" w:sz="4" w:space="0" w:color="auto"/>
            </w:tcBorders>
            <w:noWrap/>
            <w:vAlign w:val="bottom"/>
          </w:tcPr>
          <w:p w14:paraId="79D63E62" w14:textId="75DF97AD" w:rsidR="006B37EE" w:rsidRPr="00256197" w:rsidRDefault="006B37EE" w:rsidP="006B37EE">
            <w:pPr>
              <w:spacing w:line="240" w:lineRule="auto"/>
              <w:jc w:val="right"/>
              <w:rPr>
                <w:rFonts w:cs="Times New Roman"/>
                <w:color w:val="000000"/>
                <w:sz w:val="20"/>
                <w:szCs w:val="20"/>
                <w:rPrChange w:id="3322"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323" w:author="Urfels, Anton (IRRI)" w:date="2023-10-06T20:02:00Z">
                  <w:rPr>
                    <w:rFonts w:ascii="Gill Sans MT" w:hAnsi="Gill Sans MT" w:cs="Calibri"/>
                    <w:color w:val="000000"/>
                    <w:sz w:val="20"/>
                    <w:szCs w:val="20"/>
                  </w:rPr>
                </w:rPrChange>
              </w:rPr>
              <w:t>83.40</w:t>
            </w:r>
          </w:p>
        </w:tc>
        <w:tc>
          <w:tcPr>
            <w:tcW w:w="555" w:type="pct"/>
            <w:tcBorders>
              <w:top w:val="nil"/>
              <w:bottom w:val="single" w:sz="4" w:space="0" w:color="auto"/>
            </w:tcBorders>
            <w:noWrap/>
            <w:vAlign w:val="bottom"/>
          </w:tcPr>
          <w:p w14:paraId="2B2429F8" w14:textId="1DCAB372" w:rsidR="006B37EE" w:rsidRPr="00256197" w:rsidRDefault="006B37EE" w:rsidP="006B37EE">
            <w:pPr>
              <w:spacing w:line="240" w:lineRule="auto"/>
              <w:jc w:val="right"/>
              <w:rPr>
                <w:rFonts w:cs="Times New Roman"/>
                <w:color w:val="000000"/>
                <w:sz w:val="20"/>
                <w:szCs w:val="20"/>
                <w:rPrChange w:id="3324"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325" w:author="Urfels, Anton (IRRI)" w:date="2023-10-06T20:02:00Z">
                  <w:rPr>
                    <w:rFonts w:ascii="Gill Sans MT" w:hAnsi="Gill Sans MT" w:cs="Calibri"/>
                    <w:color w:val="000000"/>
                    <w:sz w:val="20"/>
                    <w:szCs w:val="20"/>
                  </w:rPr>
                </w:rPrChange>
              </w:rPr>
              <w:t>69.35</w:t>
            </w:r>
          </w:p>
        </w:tc>
        <w:tc>
          <w:tcPr>
            <w:tcW w:w="555" w:type="pct"/>
            <w:tcBorders>
              <w:top w:val="nil"/>
              <w:bottom w:val="single" w:sz="4" w:space="0" w:color="auto"/>
            </w:tcBorders>
            <w:noWrap/>
            <w:vAlign w:val="bottom"/>
          </w:tcPr>
          <w:p w14:paraId="256AC605" w14:textId="0452EFF7" w:rsidR="006B37EE" w:rsidRPr="00256197" w:rsidRDefault="006B37EE" w:rsidP="006B37EE">
            <w:pPr>
              <w:spacing w:line="240" w:lineRule="auto"/>
              <w:jc w:val="right"/>
              <w:rPr>
                <w:rFonts w:cs="Times New Roman"/>
                <w:color w:val="000000"/>
                <w:sz w:val="20"/>
                <w:szCs w:val="20"/>
                <w:rPrChange w:id="3326"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327" w:author="Urfels, Anton (IRRI)" w:date="2023-10-06T20:02:00Z">
                  <w:rPr>
                    <w:rFonts w:ascii="Gill Sans MT" w:hAnsi="Gill Sans MT" w:cs="Calibri"/>
                    <w:color w:val="000000"/>
                    <w:sz w:val="20"/>
                    <w:szCs w:val="20"/>
                  </w:rPr>
                </w:rPrChange>
              </w:rPr>
              <w:t>87.03</w:t>
            </w:r>
          </w:p>
        </w:tc>
        <w:tc>
          <w:tcPr>
            <w:tcW w:w="555" w:type="pct"/>
            <w:tcBorders>
              <w:top w:val="nil"/>
              <w:bottom w:val="single" w:sz="4" w:space="0" w:color="auto"/>
            </w:tcBorders>
            <w:noWrap/>
            <w:vAlign w:val="bottom"/>
          </w:tcPr>
          <w:p w14:paraId="0C3B66C4" w14:textId="7CCC7825" w:rsidR="006B37EE" w:rsidRPr="00256197" w:rsidRDefault="006B37EE" w:rsidP="006B37EE">
            <w:pPr>
              <w:spacing w:line="240" w:lineRule="auto"/>
              <w:jc w:val="right"/>
              <w:rPr>
                <w:rFonts w:cs="Times New Roman"/>
                <w:color w:val="000000"/>
                <w:sz w:val="20"/>
                <w:szCs w:val="20"/>
                <w:rPrChange w:id="3328"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329" w:author="Urfels, Anton (IRRI)" w:date="2023-10-06T20:02:00Z">
                  <w:rPr>
                    <w:rFonts w:ascii="Gill Sans MT" w:hAnsi="Gill Sans MT" w:cs="Calibri"/>
                    <w:color w:val="000000"/>
                    <w:sz w:val="20"/>
                    <w:szCs w:val="20"/>
                  </w:rPr>
                </w:rPrChange>
              </w:rPr>
              <w:t>76.56</w:t>
            </w:r>
          </w:p>
        </w:tc>
        <w:tc>
          <w:tcPr>
            <w:tcW w:w="555" w:type="pct"/>
            <w:tcBorders>
              <w:top w:val="nil"/>
              <w:bottom w:val="single" w:sz="4" w:space="0" w:color="auto"/>
            </w:tcBorders>
            <w:noWrap/>
            <w:vAlign w:val="bottom"/>
          </w:tcPr>
          <w:p w14:paraId="5DE2227A" w14:textId="4B2A2418" w:rsidR="006B37EE" w:rsidRPr="00256197" w:rsidRDefault="006B37EE" w:rsidP="006B37EE">
            <w:pPr>
              <w:spacing w:line="240" w:lineRule="auto"/>
              <w:jc w:val="right"/>
              <w:rPr>
                <w:rFonts w:cs="Times New Roman"/>
                <w:color w:val="000000"/>
                <w:sz w:val="20"/>
                <w:szCs w:val="20"/>
                <w:rPrChange w:id="3330"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331" w:author="Urfels, Anton (IRRI)" w:date="2023-10-06T20:02:00Z">
                  <w:rPr>
                    <w:rFonts w:ascii="Gill Sans MT" w:hAnsi="Gill Sans MT" w:cs="Calibri"/>
                    <w:color w:val="000000"/>
                    <w:sz w:val="20"/>
                    <w:szCs w:val="20"/>
                  </w:rPr>
                </w:rPrChange>
              </w:rPr>
              <w:t>113.90</w:t>
            </w:r>
          </w:p>
        </w:tc>
        <w:tc>
          <w:tcPr>
            <w:tcW w:w="555" w:type="pct"/>
            <w:tcBorders>
              <w:top w:val="nil"/>
              <w:bottom w:val="single" w:sz="4" w:space="0" w:color="auto"/>
            </w:tcBorders>
            <w:noWrap/>
            <w:vAlign w:val="bottom"/>
          </w:tcPr>
          <w:p w14:paraId="475181C7" w14:textId="2AB781EA" w:rsidR="006B37EE" w:rsidRPr="00256197" w:rsidRDefault="006B37EE" w:rsidP="006B37EE">
            <w:pPr>
              <w:spacing w:line="240" w:lineRule="auto"/>
              <w:jc w:val="right"/>
              <w:rPr>
                <w:rFonts w:cs="Times New Roman"/>
                <w:color w:val="000000"/>
                <w:sz w:val="20"/>
                <w:szCs w:val="20"/>
                <w:rPrChange w:id="3332"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333" w:author="Urfels, Anton (IRRI)" w:date="2023-10-06T20:02:00Z">
                  <w:rPr>
                    <w:rFonts w:ascii="Gill Sans MT" w:hAnsi="Gill Sans MT" w:cs="Calibri"/>
                    <w:color w:val="000000"/>
                    <w:sz w:val="20"/>
                    <w:szCs w:val="20"/>
                  </w:rPr>
                </w:rPrChange>
              </w:rPr>
              <w:t>83.34</w:t>
            </w:r>
          </w:p>
        </w:tc>
      </w:tr>
      <w:tr w:rsidR="006B37EE" w:rsidRPr="00256197" w14:paraId="7952F5DA" w14:textId="77777777" w:rsidTr="004E1BD0">
        <w:trPr>
          <w:trHeight w:val="288"/>
          <w:jc w:val="center"/>
        </w:trPr>
        <w:tc>
          <w:tcPr>
            <w:tcW w:w="707" w:type="pct"/>
            <w:vMerge w:val="restart"/>
            <w:tcBorders>
              <w:top w:val="single" w:sz="4" w:space="0" w:color="auto"/>
            </w:tcBorders>
          </w:tcPr>
          <w:p w14:paraId="3BB153DE" w14:textId="77777777" w:rsidR="006B37EE" w:rsidRPr="00256197" w:rsidRDefault="006B37EE" w:rsidP="006B37EE">
            <w:pPr>
              <w:spacing w:line="240" w:lineRule="auto"/>
              <w:rPr>
                <w:rFonts w:eastAsia="Times New Roman" w:cs="Times New Roman"/>
                <w:color w:val="000000"/>
                <w:sz w:val="20"/>
                <w:szCs w:val="20"/>
                <w:lang w:eastAsia="en-ZW"/>
                <w:rPrChange w:id="3334"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335" w:author="Urfels, Anton (IRRI)" w:date="2023-10-06T20:02:00Z">
                  <w:rPr>
                    <w:rFonts w:ascii="Gill Sans MT" w:eastAsia="Times New Roman" w:hAnsi="Gill Sans MT" w:cs="Calibri"/>
                    <w:color w:val="000000"/>
                    <w:sz w:val="20"/>
                    <w:szCs w:val="20"/>
                    <w:lang w:eastAsia="en-ZW"/>
                  </w:rPr>
                </w:rPrChange>
              </w:rPr>
              <w:t>WTP summary</w:t>
            </w:r>
          </w:p>
        </w:tc>
        <w:tc>
          <w:tcPr>
            <w:tcW w:w="963" w:type="pct"/>
            <w:tcBorders>
              <w:top w:val="single" w:sz="4" w:space="0" w:color="auto"/>
            </w:tcBorders>
            <w:noWrap/>
            <w:hideMark/>
          </w:tcPr>
          <w:p w14:paraId="1CEB2F9C" w14:textId="77777777" w:rsidR="006B37EE" w:rsidRPr="00256197" w:rsidRDefault="006B37EE" w:rsidP="006B37EE">
            <w:pPr>
              <w:spacing w:line="240" w:lineRule="auto"/>
              <w:rPr>
                <w:rFonts w:eastAsia="Times New Roman" w:cs="Times New Roman"/>
                <w:color w:val="000000"/>
                <w:sz w:val="20"/>
                <w:szCs w:val="20"/>
                <w:lang w:eastAsia="en-ZW"/>
                <w:rPrChange w:id="3336"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337" w:author="Urfels, Anton (IRRI)" w:date="2023-10-06T20:02:00Z">
                  <w:rPr>
                    <w:rFonts w:ascii="Gill Sans MT" w:eastAsia="Times New Roman" w:hAnsi="Gill Sans MT" w:cs="Calibri"/>
                    <w:color w:val="000000"/>
                    <w:sz w:val="20"/>
                    <w:szCs w:val="20"/>
                    <w:lang w:eastAsia="en-ZW"/>
                  </w:rPr>
                </w:rPrChange>
              </w:rPr>
              <w:t>Clearly better (share)</w:t>
            </w:r>
          </w:p>
        </w:tc>
        <w:tc>
          <w:tcPr>
            <w:tcW w:w="555" w:type="pct"/>
            <w:tcBorders>
              <w:top w:val="single" w:sz="4" w:space="0" w:color="auto"/>
            </w:tcBorders>
            <w:noWrap/>
            <w:vAlign w:val="bottom"/>
          </w:tcPr>
          <w:p w14:paraId="058E43D9" w14:textId="5CFFB5A3" w:rsidR="006B37EE" w:rsidRPr="00256197" w:rsidRDefault="006B37EE" w:rsidP="006B37EE">
            <w:pPr>
              <w:spacing w:line="240" w:lineRule="auto"/>
              <w:jc w:val="right"/>
              <w:rPr>
                <w:rFonts w:cs="Times New Roman"/>
                <w:color w:val="000000"/>
                <w:sz w:val="20"/>
                <w:szCs w:val="20"/>
                <w:rPrChange w:id="3338"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339" w:author="Urfels, Anton (IRRI)" w:date="2023-10-06T20:02:00Z">
                  <w:rPr>
                    <w:rFonts w:ascii="Gill Sans MT" w:hAnsi="Gill Sans MT" w:cs="Calibri"/>
                    <w:color w:val="000000"/>
                    <w:sz w:val="20"/>
                    <w:szCs w:val="20"/>
                  </w:rPr>
                </w:rPrChange>
              </w:rPr>
              <w:t>0.02</w:t>
            </w:r>
          </w:p>
        </w:tc>
        <w:tc>
          <w:tcPr>
            <w:tcW w:w="555" w:type="pct"/>
            <w:tcBorders>
              <w:top w:val="single" w:sz="4" w:space="0" w:color="auto"/>
            </w:tcBorders>
            <w:noWrap/>
            <w:vAlign w:val="bottom"/>
          </w:tcPr>
          <w:p w14:paraId="3DCD9CF2" w14:textId="58E820EE" w:rsidR="006B37EE" w:rsidRPr="00256197" w:rsidRDefault="006B37EE" w:rsidP="006B37EE">
            <w:pPr>
              <w:spacing w:line="240" w:lineRule="auto"/>
              <w:jc w:val="right"/>
              <w:rPr>
                <w:rFonts w:cs="Times New Roman"/>
                <w:color w:val="000000"/>
                <w:sz w:val="20"/>
                <w:szCs w:val="20"/>
                <w:rPrChange w:id="3340"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341" w:author="Urfels, Anton (IRRI)" w:date="2023-10-06T20:02:00Z">
                  <w:rPr>
                    <w:rFonts w:ascii="Gill Sans MT" w:hAnsi="Gill Sans MT" w:cs="Calibri"/>
                    <w:color w:val="000000"/>
                    <w:sz w:val="20"/>
                    <w:szCs w:val="20"/>
                  </w:rPr>
                </w:rPrChange>
              </w:rPr>
              <w:t>0.42</w:t>
            </w:r>
          </w:p>
        </w:tc>
        <w:tc>
          <w:tcPr>
            <w:tcW w:w="555" w:type="pct"/>
            <w:tcBorders>
              <w:top w:val="single" w:sz="4" w:space="0" w:color="auto"/>
            </w:tcBorders>
            <w:noWrap/>
            <w:vAlign w:val="bottom"/>
          </w:tcPr>
          <w:p w14:paraId="140AC3D6" w14:textId="5C4427D2" w:rsidR="006B37EE" w:rsidRPr="00256197" w:rsidRDefault="006B37EE" w:rsidP="006B37EE">
            <w:pPr>
              <w:spacing w:line="240" w:lineRule="auto"/>
              <w:jc w:val="right"/>
              <w:rPr>
                <w:rFonts w:cs="Times New Roman"/>
                <w:color w:val="000000"/>
                <w:sz w:val="20"/>
                <w:szCs w:val="20"/>
                <w:rPrChange w:id="3342"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343" w:author="Urfels, Anton (IRRI)" w:date="2023-10-06T20:02:00Z">
                  <w:rPr>
                    <w:rFonts w:ascii="Gill Sans MT" w:hAnsi="Gill Sans MT" w:cs="Calibri"/>
                    <w:color w:val="000000"/>
                    <w:sz w:val="20"/>
                    <w:szCs w:val="20"/>
                  </w:rPr>
                </w:rPrChange>
              </w:rPr>
              <w:t>0.36</w:t>
            </w:r>
          </w:p>
        </w:tc>
        <w:tc>
          <w:tcPr>
            <w:tcW w:w="555" w:type="pct"/>
            <w:tcBorders>
              <w:top w:val="single" w:sz="4" w:space="0" w:color="auto"/>
            </w:tcBorders>
            <w:noWrap/>
            <w:vAlign w:val="bottom"/>
          </w:tcPr>
          <w:p w14:paraId="7C07AD00" w14:textId="3DB88991" w:rsidR="006B37EE" w:rsidRPr="00256197" w:rsidRDefault="006B37EE" w:rsidP="006B37EE">
            <w:pPr>
              <w:spacing w:line="240" w:lineRule="auto"/>
              <w:jc w:val="right"/>
              <w:rPr>
                <w:rFonts w:cs="Times New Roman"/>
                <w:color w:val="000000"/>
                <w:sz w:val="20"/>
                <w:szCs w:val="20"/>
                <w:rPrChange w:id="3344"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345" w:author="Urfels, Anton (IRRI)" w:date="2023-10-06T20:02:00Z">
                  <w:rPr>
                    <w:rFonts w:ascii="Gill Sans MT" w:hAnsi="Gill Sans MT" w:cs="Calibri"/>
                    <w:color w:val="000000"/>
                    <w:sz w:val="20"/>
                    <w:szCs w:val="20"/>
                  </w:rPr>
                </w:rPrChange>
              </w:rPr>
              <w:t>0.23</w:t>
            </w:r>
          </w:p>
        </w:tc>
        <w:tc>
          <w:tcPr>
            <w:tcW w:w="555" w:type="pct"/>
            <w:tcBorders>
              <w:top w:val="single" w:sz="4" w:space="0" w:color="auto"/>
            </w:tcBorders>
            <w:noWrap/>
            <w:vAlign w:val="bottom"/>
          </w:tcPr>
          <w:p w14:paraId="4D84C50C" w14:textId="6B825731" w:rsidR="006B37EE" w:rsidRPr="00256197" w:rsidRDefault="006B37EE" w:rsidP="006B37EE">
            <w:pPr>
              <w:spacing w:line="240" w:lineRule="auto"/>
              <w:jc w:val="right"/>
              <w:rPr>
                <w:rFonts w:cs="Times New Roman"/>
                <w:color w:val="000000"/>
                <w:sz w:val="20"/>
                <w:szCs w:val="20"/>
                <w:rPrChange w:id="3346"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347" w:author="Urfels, Anton (IRRI)" w:date="2023-10-06T20:02:00Z">
                  <w:rPr>
                    <w:rFonts w:ascii="Gill Sans MT" w:hAnsi="Gill Sans MT" w:cs="Calibri"/>
                    <w:color w:val="000000"/>
                    <w:sz w:val="20"/>
                    <w:szCs w:val="20"/>
                  </w:rPr>
                </w:rPrChange>
              </w:rPr>
              <w:t>0.23</w:t>
            </w:r>
          </w:p>
        </w:tc>
        <w:tc>
          <w:tcPr>
            <w:tcW w:w="555" w:type="pct"/>
            <w:tcBorders>
              <w:top w:val="single" w:sz="4" w:space="0" w:color="auto"/>
            </w:tcBorders>
            <w:noWrap/>
            <w:vAlign w:val="bottom"/>
          </w:tcPr>
          <w:p w14:paraId="7988347F" w14:textId="0257D2A3" w:rsidR="006B37EE" w:rsidRPr="00256197" w:rsidRDefault="006B37EE" w:rsidP="006B37EE">
            <w:pPr>
              <w:spacing w:line="240" w:lineRule="auto"/>
              <w:jc w:val="right"/>
              <w:rPr>
                <w:rFonts w:cs="Times New Roman"/>
                <w:color w:val="000000"/>
                <w:sz w:val="20"/>
                <w:szCs w:val="20"/>
                <w:rPrChange w:id="3348"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349" w:author="Urfels, Anton (IRRI)" w:date="2023-10-06T20:02:00Z">
                  <w:rPr>
                    <w:rFonts w:ascii="Gill Sans MT" w:hAnsi="Gill Sans MT" w:cs="Calibri"/>
                    <w:color w:val="000000"/>
                    <w:sz w:val="20"/>
                    <w:szCs w:val="20"/>
                  </w:rPr>
                </w:rPrChange>
              </w:rPr>
              <w:t>0.16</w:t>
            </w:r>
          </w:p>
        </w:tc>
      </w:tr>
      <w:tr w:rsidR="006B37EE" w:rsidRPr="00256197" w14:paraId="30D50C36" w14:textId="77777777" w:rsidTr="004E1BD0">
        <w:trPr>
          <w:trHeight w:val="288"/>
          <w:jc w:val="center"/>
        </w:trPr>
        <w:tc>
          <w:tcPr>
            <w:tcW w:w="707" w:type="pct"/>
            <w:vMerge/>
          </w:tcPr>
          <w:p w14:paraId="7EAEA700" w14:textId="77777777" w:rsidR="006B37EE" w:rsidRPr="00256197" w:rsidRDefault="006B37EE" w:rsidP="006B37EE">
            <w:pPr>
              <w:spacing w:line="240" w:lineRule="auto"/>
              <w:rPr>
                <w:rFonts w:eastAsia="Times New Roman" w:cs="Times New Roman"/>
                <w:color w:val="000000"/>
                <w:sz w:val="20"/>
                <w:szCs w:val="20"/>
                <w:lang w:eastAsia="en-ZW"/>
                <w:rPrChange w:id="3350"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0D49A01E" w14:textId="7AFED77F" w:rsidR="006B37EE" w:rsidRPr="00256197" w:rsidRDefault="006B37EE" w:rsidP="006B37EE">
            <w:pPr>
              <w:spacing w:line="240" w:lineRule="auto"/>
              <w:rPr>
                <w:rFonts w:eastAsia="Times New Roman" w:cs="Times New Roman"/>
                <w:color w:val="000000"/>
                <w:sz w:val="20"/>
                <w:szCs w:val="20"/>
                <w:lang w:eastAsia="en-ZW"/>
                <w:rPrChange w:id="3351"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352" w:author="Urfels, Anton (IRRI)" w:date="2023-10-06T20:02:00Z">
                  <w:rPr>
                    <w:rFonts w:ascii="Gill Sans MT" w:eastAsia="Times New Roman" w:hAnsi="Gill Sans MT" w:cs="Calibri"/>
                    <w:color w:val="000000"/>
                    <w:sz w:val="20"/>
                    <w:szCs w:val="20"/>
                    <w:lang w:eastAsia="en-ZW"/>
                  </w:rPr>
                </w:rPrChange>
              </w:rPr>
              <w:t>Not clear</w:t>
            </w:r>
            <w:r w:rsidR="00446153" w:rsidRPr="00256197">
              <w:rPr>
                <w:rFonts w:eastAsia="Times New Roman" w:cs="Times New Roman"/>
                <w:color w:val="000000"/>
                <w:sz w:val="20"/>
                <w:szCs w:val="20"/>
                <w:lang w:eastAsia="en-ZW"/>
                <w:rPrChange w:id="3353" w:author="Urfels, Anton (IRRI)" w:date="2023-10-06T20:02:00Z">
                  <w:rPr>
                    <w:rFonts w:ascii="Gill Sans MT" w:eastAsia="Times New Roman" w:hAnsi="Gill Sans MT" w:cs="Calibri"/>
                    <w:color w:val="000000"/>
                    <w:sz w:val="20"/>
                    <w:szCs w:val="20"/>
                    <w:lang w:eastAsia="en-ZW"/>
                  </w:rPr>
                </w:rPrChange>
              </w:rPr>
              <w:t xml:space="preserve"> (share)</w:t>
            </w:r>
          </w:p>
        </w:tc>
        <w:tc>
          <w:tcPr>
            <w:tcW w:w="555" w:type="pct"/>
            <w:noWrap/>
            <w:vAlign w:val="bottom"/>
          </w:tcPr>
          <w:p w14:paraId="5C904EC7" w14:textId="7E3876FA" w:rsidR="006B37EE" w:rsidRPr="00256197" w:rsidRDefault="006B37EE" w:rsidP="006B37EE">
            <w:pPr>
              <w:spacing w:line="240" w:lineRule="auto"/>
              <w:jc w:val="right"/>
              <w:rPr>
                <w:rFonts w:cs="Times New Roman"/>
                <w:color w:val="000000"/>
                <w:sz w:val="20"/>
                <w:szCs w:val="20"/>
                <w:rPrChange w:id="3354"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355" w:author="Urfels, Anton (IRRI)" w:date="2023-10-06T20:02:00Z">
                  <w:rPr>
                    <w:rFonts w:ascii="Gill Sans MT" w:hAnsi="Gill Sans MT" w:cs="Calibri"/>
                    <w:color w:val="000000"/>
                    <w:sz w:val="20"/>
                    <w:szCs w:val="20"/>
                  </w:rPr>
                </w:rPrChange>
              </w:rPr>
              <w:t>0.09</w:t>
            </w:r>
          </w:p>
        </w:tc>
        <w:tc>
          <w:tcPr>
            <w:tcW w:w="555" w:type="pct"/>
            <w:noWrap/>
            <w:vAlign w:val="bottom"/>
          </w:tcPr>
          <w:p w14:paraId="272B04C2" w14:textId="573944C4" w:rsidR="006B37EE" w:rsidRPr="00256197" w:rsidRDefault="006B37EE" w:rsidP="006B37EE">
            <w:pPr>
              <w:spacing w:line="240" w:lineRule="auto"/>
              <w:jc w:val="right"/>
              <w:rPr>
                <w:rFonts w:cs="Times New Roman"/>
                <w:color w:val="000000"/>
                <w:sz w:val="20"/>
                <w:szCs w:val="20"/>
                <w:rPrChange w:id="3356"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357" w:author="Urfels, Anton (IRRI)" w:date="2023-10-06T20:02:00Z">
                  <w:rPr>
                    <w:rFonts w:ascii="Gill Sans MT" w:hAnsi="Gill Sans MT" w:cs="Calibri"/>
                    <w:color w:val="000000"/>
                    <w:sz w:val="20"/>
                    <w:szCs w:val="20"/>
                  </w:rPr>
                </w:rPrChange>
              </w:rPr>
              <w:t>0.42</w:t>
            </w:r>
          </w:p>
        </w:tc>
        <w:tc>
          <w:tcPr>
            <w:tcW w:w="555" w:type="pct"/>
            <w:noWrap/>
            <w:vAlign w:val="bottom"/>
          </w:tcPr>
          <w:p w14:paraId="38623F7F" w14:textId="4B0FEBFE" w:rsidR="006B37EE" w:rsidRPr="00256197" w:rsidRDefault="006B37EE" w:rsidP="006B37EE">
            <w:pPr>
              <w:spacing w:line="240" w:lineRule="auto"/>
              <w:jc w:val="right"/>
              <w:rPr>
                <w:rFonts w:cs="Times New Roman"/>
                <w:color w:val="000000"/>
                <w:sz w:val="20"/>
                <w:szCs w:val="20"/>
                <w:rPrChange w:id="3358"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359" w:author="Urfels, Anton (IRRI)" w:date="2023-10-06T20:02:00Z">
                  <w:rPr>
                    <w:rFonts w:ascii="Gill Sans MT" w:hAnsi="Gill Sans MT" w:cs="Calibri"/>
                    <w:color w:val="000000"/>
                    <w:sz w:val="20"/>
                    <w:szCs w:val="20"/>
                  </w:rPr>
                </w:rPrChange>
              </w:rPr>
              <w:t>0.16</w:t>
            </w:r>
          </w:p>
        </w:tc>
        <w:tc>
          <w:tcPr>
            <w:tcW w:w="555" w:type="pct"/>
            <w:noWrap/>
            <w:vAlign w:val="bottom"/>
          </w:tcPr>
          <w:p w14:paraId="2C2ACDBE" w14:textId="3CDD527B" w:rsidR="006B37EE" w:rsidRPr="00256197" w:rsidRDefault="006B37EE" w:rsidP="006B37EE">
            <w:pPr>
              <w:spacing w:line="240" w:lineRule="auto"/>
              <w:jc w:val="right"/>
              <w:rPr>
                <w:rFonts w:cs="Times New Roman"/>
                <w:color w:val="000000"/>
                <w:sz w:val="20"/>
                <w:szCs w:val="20"/>
                <w:rPrChange w:id="3360"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361" w:author="Urfels, Anton (IRRI)" w:date="2023-10-06T20:02:00Z">
                  <w:rPr>
                    <w:rFonts w:ascii="Gill Sans MT" w:hAnsi="Gill Sans MT" w:cs="Calibri"/>
                    <w:color w:val="000000"/>
                    <w:sz w:val="20"/>
                    <w:szCs w:val="20"/>
                  </w:rPr>
                </w:rPrChange>
              </w:rPr>
              <w:t>0.14</w:t>
            </w:r>
          </w:p>
        </w:tc>
        <w:tc>
          <w:tcPr>
            <w:tcW w:w="555" w:type="pct"/>
            <w:noWrap/>
            <w:vAlign w:val="bottom"/>
          </w:tcPr>
          <w:p w14:paraId="0123CD5D" w14:textId="11B1FF0B" w:rsidR="006B37EE" w:rsidRPr="00256197" w:rsidRDefault="006B37EE" w:rsidP="006B37EE">
            <w:pPr>
              <w:spacing w:line="240" w:lineRule="auto"/>
              <w:jc w:val="right"/>
              <w:rPr>
                <w:rFonts w:cs="Times New Roman"/>
                <w:color w:val="000000"/>
                <w:sz w:val="20"/>
                <w:szCs w:val="20"/>
                <w:rPrChange w:id="3362"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363" w:author="Urfels, Anton (IRRI)" w:date="2023-10-06T20:02:00Z">
                  <w:rPr>
                    <w:rFonts w:ascii="Gill Sans MT" w:hAnsi="Gill Sans MT" w:cs="Calibri"/>
                    <w:color w:val="000000"/>
                    <w:sz w:val="20"/>
                    <w:szCs w:val="20"/>
                  </w:rPr>
                </w:rPrChange>
              </w:rPr>
              <w:t>0.44</w:t>
            </w:r>
          </w:p>
        </w:tc>
        <w:tc>
          <w:tcPr>
            <w:tcW w:w="555" w:type="pct"/>
            <w:noWrap/>
            <w:vAlign w:val="bottom"/>
          </w:tcPr>
          <w:p w14:paraId="558A2C5F" w14:textId="749211F9" w:rsidR="006B37EE" w:rsidRPr="00256197" w:rsidRDefault="006B37EE" w:rsidP="006B37EE">
            <w:pPr>
              <w:spacing w:line="240" w:lineRule="auto"/>
              <w:jc w:val="right"/>
              <w:rPr>
                <w:rFonts w:cs="Times New Roman"/>
                <w:color w:val="000000"/>
                <w:sz w:val="20"/>
                <w:szCs w:val="20"/>
                <w:rPrChange w:id="3364"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365" w:author="Urfels, Anton (IRRI)" w:date="2023-10-06T20:02:00Z">
                  <w:rPr>
                    <w:rFonts w:ascii="Gill Sans MT" w:hAnsi="Gill Sans MT" w:cs="Calibri"/>
                    <w:color w:val="000000"/>
                    <w:sz w:val="20"/>
                    <w:szCs w:val="20"/>
                  </w:rPr>
                </w:rPrChange>
              </w:rPr>
              <w:t>0.32</w:t>
            </w:r>
          </w:p>
        </w:tc>
      </w:tr>
      <w:tr w:rsidR="006B37EE" w:rsidRPr="00256197" w14:paraId="441791A5" w14:textId="77777777" w:rsidTr="004E1BD0">
        <w:trPr>
          <w:trHeight w:val="288"/>
          <w:jc w:val="center"/>
        </w:trPr>
        <w:tc>
          <w:tcPr>
            <w:tcW w:w="707" w:type="pct"/>
            <w:vMerge/>
          </w:tcPr>
          <w:p w14:paraId="78422E6F" w14:textId="77777777" w:rsidR="006B37EE" w:rsidRPr="00256197" w:rsidRDefault="006B37EE" w:rsidP="006B37EE">
            <w:pPr>
              <w:spacing w:line="240" w:lineRule="auto"/>
              <w:rPr>
                <w:rFonts w:eastAsia="Times New Roman" w:cs="Times New Roman"/>
                <w:color w:val="000000"/>
                <w:sz w:val="20"/>
                <w:szCs w:val="20"/>
                <w:lang w:eastAsia="en-ZW"/>
                <w:rPrChange w:id="3366"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1DFC48B8" w14:textId="77777777" w:rsidR="006B37EE" w:rsidRPr="00256197" w:rsidRDefault="006B37EE" w:rsidP="006B37EE">
            <w:pPr>
              <w:spacing w:line="240" w:lineRule="auto"/>
              <w:rPr>
                <w:rFonts w:eastAsia="Times New Roman" w:cs="Times New Roman"/>
                <w:color w:val="000000"/>
                <w:sz w:val="20"/>
                <w:szCs w:val="20"/>
                <w:lang w:eastAsia="en-ZW"/>
                <w:rPrChange w:id="3367"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368" w:author="Urfels, Anton (IRRI)" w:date="2023-10-06T20:02:00Z">
                  <w:rPr>
                    <w:rFonts w:ascii="Gill Sans MT" w:eastAsia="Times New Roman" w:hAnsi="Gill Sans MT" w:cs="Calibri"/>
                    <w:color w:val="000000"/>
                    <w:sz w:val="20"/>
                    <w:szCs w:val="20"/>
                    <w:lang w:eastAsia="en-ZW"/>
                  </w:rPr>
                </w:rPrChange>
              </w:rPr>
              <w:t>Clearly worse (share)</w:t>
            </w:r>
          </w:p>
        </w:tc>
        <w:tc>
          <w:tcPr>
            <w:tcW w:w="555" w:type="pct"/>
            <w:noWrap/>
            <w:vAlign w:val="bottom"/>
          </w:tcPr>
          <w:p w14:paraId="727E8000" w14:textId="22C87A84" w:rsidR="006B37EE" w:rsidRPr="00256197" w:rsidRDefault="006B37EE" w:rsidP="006B37EE">
            <w:pPr>
              <w:spacing w:line="240" w:lineRule="auto"/>
              <w:jc w:val="right"/>
              <w:rPr>
                <w:rFonts w:cs="Times New Roman"/>
                <w:color w:val="000000"/>
                <w:sz w:val="20"/>
                <w:szCs w:val="20"/>
                <w:rPrChange w:id="3369"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370" w:author="Urfels, Anton (IRRI)" w:date="2023-10-06T20:02:00Z">
                  <w:rPr>
                    <w:rFonts w:ascii="Gill Sans MT" w:hAnsi="Gill Sans MT" w:cs="Calibri"/>
                    <w:color w:val="000000"/>
                    <w:sz w:val="20"/>
                    <w:szCs w:val="20"/>
                  </w:rPr>
                </w:rPrChange>
              </w:rPr>
              <w:t>0.89</w:t>
            </w:r>
          </w:p>
        </w:tc>
        <w:tc>
          <w:tcPr>
            <w:tcW w:w="555" w:type="pct"/>
            <w:noWrap/>
            <w:vAlign w:val="bottom"/>
          </w:tcPr>
          <w:p w14:paraId="7A0172F0" w14:textId="0010D394" w:rsidR="006B37EE" w:rsidRPr="00256197" w:rsidRDefault="006B37EE" w:rsidP="006B37EE">
            <w:pPr>
              <w:spacing w:line="240" w:lineRule="auto"/>
              <w:jc w:val="right"/>
              <w:rPr>
                <w:rFonts w:cs="Times New Roman"/>
                <w:color w:val="000000"/>
                <w:sz w:val="20"/>
                <w:szCs w:val="20"/>
                <w:rPrChange w:id="3371"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372" w:author="Urfels, Anton (IRRI)" w:date="2023-10-06T20:02:00Z">
                  <w:rPr>
                    <w:rFonts w:ascii="Gill Sans MT" w:hAnsi="Gill Sans MT" w:cs="Calibri"/>
                    <w:color w:val="000000"/>
                    <w:sz w:val="20"/>
                    <w:szCs w:val="20"/>
                  </w:rPr>
                </w:rPrChange>
              </w:rPr>
              <w:t>0.16</w:t>
            </w:r>
          </w:p>
        </w:tc>
        <w:tc>
          <w:tcPr>
            <w:tcW w:w="555" w:type="pct"/>
            <w:noWrap/>
            <w:vAlign w:val="bottom"/>
          </w:tcPr>
          <w:p w14:paraId="24A3539B" w14:textId="20917C08" w:rsidR="006B37EE" w:rsidRPr="00256197" w:rsidRDefault="006B37EE" w:rsidP="006B37EE">
            <w:pPr>
              <w:spacing w:line="240" w:lineRule="auto"/>
              <w:jc w:val="right"/>
              <w:rPr>
                <w:rFonts w:cs="Times New Roman"/>
                <w:color w:val="000000"/>
                <w:sz w:val="20"/>
                <w:szCs w:val="20"/>
                <w:rPrChange w:id="3373"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374" w:author="Urfels, Anton (IRRI)" w:date="2023-10-06T20:02:00Z">
                  <w:rPr>
                    <w:rFonts w:ascii="Gill Sans MT" w:hAnsi="Gill Sans MT" w:cs="Calibri"/>
                    <w:color w:val="000000"/>
                    <w:sz w:val="20"/>
                    <w:szCs w:val="20"/>
                  </w:rPr>
                </w:rPrChange>
              </w:rPr>
              <w:t>0.48</w:t>
            </w:r>
          </w:p>
        </w:tc>
        <w:tc>
          <w:tcPr>
            <w:tcW w:w="555" w:type="pct"/>
            <w:noWrap/>
            <w:vAlign w:val="bottom"/>
          </w:tcPr>
          <w:p w14:paraId="28CB22DF" w14:textId="084FF948" w:rsidR="006B37EE" w:rsidRPr="00256197" w:rsidRDefault="006B37EE" w:rsidP="006B37EE">
            <w:pPr>
              <w:spacing w:line="240" w:lineRule="auto"/>
              <w:jc w:val="right"/>
              <w:rPr>
                <w:rFonts w:cs="Times New Roman"/>
                <w:color w:val="000000"/>
                <w:sz w:val="20"/>
                <w:szCs w:val="20"/>
                <w:rPrChange w:id="3375"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376" w:author="Urfels, Anton (IRRI)" w:date="2023-10-06T20:02:00Z">
                  <w:rPr>
                    <w:rFonts w:ascii="Gill Sans MT" w:hAnsi="Gill Sans MT" w:cs="Calibri"/>
                    <w:color w:val="000000"/>
                    <w:sz w:val="20"/>
                    <w:szCs w:val="20"/>
                  </w:rPr>
                </w:rPrChange>
              </w:rPr>
              <w:t>0.63</w:t>
            </w:r>
          </w:p>
        </w:tc>
        <w:tc>
          <w:tcPr>
            <w:tcW w:w="555" w:type="pct"/>
            <w:noWrap/>
            <w:vAlign w:val="bottom"/>
          </w:tcPr>
          <w:p w14:paraId="14059C62" w14:textId="7F1AED02" w:rsidR="006B37EE" w:rsidRPr="00256197" w:rsidRDefault="006B37EE" w:rsidP="006B37EE">
            <w:pPr>
              <w:spacing w:line="240" w:lineRule="auto"/>
              <w:jc w:val="right"/>
              <w:rPr>
                <w:rFonts w:cs="Times New Roman"/>
                <w:color w:val="000000"/>
                <w:sz w:val="20"/>
                <w:szCs w:val="20"/>
                <w:rPrChange w:id="3377"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378" w:author="Urfels, Anton (IRRI)" w:date="2023-10-06T20:02:00Z">
                  <w:rPr>
                    <w:rFonts w:ascii="Gill Sans MT" w:hAnsi="Gill Sans MT" w:cs="Calibri"/>
                    <w:color w:val="000000"/>
                    <w:sz w:val="20"/>
                    <w:szCs w:val="20"/>
                  </w:rPr>
                </w:rPrChange>
              </w:rPr>
              <w:t>0.32</w:t>
            </w:r>
          </w:p>
        </w:tc>
        <w:tc>
          <w:tcPr>
            <w:tcW w:w="555" w:type="pct"/>
            <w:noWrap/>
            <w:vAlign w:val="bottom"/>
          </w:tcPr>
          <w:p w14:paraId="364D0723" w14:textId="47036C39" w:rsidR="006B37EE" w:rsidRPr="00256197" w:rsidRDefault="006B37EE" w:rsidP="006B37EE">
            <w:pPr>
              <w:spacing w:line="240" w:lineRule="auto"/>
              <w:jc w:val="right"/>
              <w:rPr>
                <w:rFonts w:cs="Times New Roman"/>
                <w:color w:val="000000"/>
                <w:sz w:val="20"/>
                <w:szCs w:val="20"/>
                <w:rPrChange w:id="3379"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380" w:author="Urfels, Anton (IRRI)" w:date="2023-10-06T20:02:00Z">
                  <w:rPr>
                    <w:rFonts w:ascii="Gill Sans MT" w:hAnsi="Gill Sans MT" w:cs="Calibri"/>
                    <w:color w:val="000000"/>
                    <w:sz w:val="20"/>
                    <w:szCs w:val="20"/>
                  </w:rPr>
                </w:rPrChange>
              </w:rPr>
              <w:t>0.52</w:t>
            </w:r>
          </w:p>
        </w:tc>
      </w:tr>
      <w:tr w:rsidR="006B37EE" w:rsidRPr="00256197" w14:paraId="4C2B9B63" w14:textId="77777777" w:rsidTr="004E1BD0">
        <w:trPr>
          <w:trHeight w:val="288"/>
          <w:jc w:val="center"/>
        </w:trPr>
        <w:tc>
          <w:tcPr>
            <w:tcW w:w="707" w:type="pct"/>
            <w:vMerge/>
          </w:tcPr>
          <w:p w14:paraId="573B4F2A" w14:textId="77777777" w:rsidR="006B37EE" w:rsidRPr="00256197" w:rsidRDefault="006B37EE" w:rsidP="006B37EE">
            <w:pPr>
              <w:spacing w:line="240" w:lineRule="auto"/>
              <w:rPr>
                <w:rFonts w:eastAsia="Times New Roman" w:cs="Times New Roman"/>
                <w:color w:val="000000"/>
                <w:sz w:val="20"/>
                <w:szCs w:val="20"/>
                <w:lang w:eastAsia="en-ZW"/>
                <w:rPrChange w:id="3381"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1958F180" w14:textId="77777777" w:rsidR="006B37EE" w:rsidRPr="00256197" w:rsidRDefault="006B37EE" w:rsidP="006B37EE">
            <w:pPr>
              <w:spacing w:line="240" w:lineRule="auto"/>
              <w:rPr>
                <w:rFonts w:eastAsia="Times New Roman" w:cs="Times New Roman"/>
                <w:color w:val="000000"/>
                <w:sz w:val="20"/>
                <w:szCs w:val="20"/>
                <w:lang w:eastAsia="en-ZW"/>
                <w:rPrChange w:id="3382"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383" w:author="Urfels, Anton (IRRI)" w:date="2023-10-06T20:02:00Z">
                  <w:rPr>
                    <w:rFonts w:ascii="Gill Sans MT" w:eastAsia="Times New Roman" w:hAnsi="Gill Sans MT" w:cs="Calibri"/>
                    <w:color w:val="000000"/>
                    <w:sz w:val="20"/>
                    <w:szCs w:val="20"/>
                    <w:lang w:eastAsia="en-ZW"/>
                  </w:rPr>
                </w:rPrChange>
              </w:rPr>
              <w:t>Number of cells</w:t>
            </w:r>
          </w:p>
        </w:tc>
        <w:tc>
          <w:tcPr>
            <w:tcW w:w="555" w:type="pct"/>
            <w:noWrap/>
            <w:vAlign w:val="bottom"/>
          </w:tcPr>
          <w:p w14:paraId="04357CEB" w14:textId="695BA258" w:rsidR="006B37EE" w:rsidRPr="00256197" w:rsidRDefault="006B37EE" w:rsidP="006B37EE">
            <w:pPr>
              <w:spacing w:line="240" w:lineRule="auto"/>
              <w:jc w:val="right"/>
              <w:rPr>
                <w:rFonts w:cs="Times New Roman"/>
                <w:color w:val="000000"/>
                <w:sz w:val="20"/>
                <w:szCs w:val="20"/>
                <w:rPrChange w:id="3384"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385" w:author="Urfels, Anton (IRRI)" w:date="2023-10-06T20:02:00Z">
                  <w:rPr>
                    <w:rFonts w:ascii="Gill Sans MT" w:hAnsi="Gill Sans MT" w:cs="Calibri"/>
                    <w:color w:val="000000"/>
                    <w:sz w:val="20"/>
                    <w:szCs w:val="20"/>
                  </w:rPr>
                </w:rPrChange>
              </w:rPr>
              <w:t>17456.00</w:t>
            </w:r>
          </w:p>
        </w:tc>
        <w:tc>
          <w:tcPr>
            <w:tcW w:w="555" w:type="pct"/>
            <w:noWrap/>
            <w:vAlign w:val="bottom"/>
          </w:tcPr>
          <w:p w14:paraId="1305E671" w14:textId="7B6FE96D" w:rsidR="006B37EE" w:rsidRPr="00256197" w:rsidRDefault="006B37EE" w:rsidP="006B37EE">
            <w:pPr>
              <w:spacing w:line="240" w:lineRule="auto"/>
              <w:jc w:val="right"/>
              <w:rPr>
                <w:rFonts w:cs="Times New Roman"/>
                <w:color w:val="000000"/>
                <w:sz w:val="20"/>
                <w:szCs w:val="20"/>
                <w:rPrChange w:id="3386"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387" w:author="Urfels, Anton (IRRI)" w:date="2023-10-06T20:02:00Z">
                  <w:rPr>
                    <w:rFonts w:ascii="Gill Sans MT" w:hAnsi="Gill Sans MT" w:cs="Calibri"/>
                    <w:color w:val="000000"/>
                    <w:sz w:val="20"/>
                    <w:szCs w:val="20"/>
                  </w:rPr>
                </w:rPrChange>
              </w:rPr>
              <w:t>17456.00</w:t>
            </w:r>
          </w:p>
        </w:tc>
        <w:tc>
          <w:tcPr>
            <w:tcW w:w="555" w:type="pct"/>
            <w:noWrap/>
            <w:vAlign w:val="bottom"/>
          </w:tcPr>
          <w:p w14:paraId="646630D3" w14:textId="0F5AE42D" w:rsidR="006B37EE" w:rsidRPr="00256197" w:rsidRDefault="006B37EE" w:rsidP="006B37EE">
            <w:pPr>
              <w:spacing w:line="240" w:lineRule="auto"/>
              <w:jc w:val="right"/>
              <w:rPr>
                <w:rFonts w:cs="Times New Roman"/>
                <w:color w:val="000000"/>
                <w:sz w:val="20"/>
                <w:szCs w:val="20"/>
                <w:rPrChange w:id="3388"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389" w:author="Urfels, Anton (IRRI)" w:date="2023-10-06T20:02:00Z">
                  <w:rPr>
                    <w:rFonts w:ascii="Gill Sans MT" w:hAnsi="Gill Sans MT" w:cs="Calibri"/>
                    <w:color w:val="000000"/>
                    <w:sz w:val="20"/>
                    <w:szCs w:val="20"/>
                  </w:rPr>
                </w:rPrChange>
              </w:rPr>
              <w:t>17456.00</w:t>
            </w:r>
          </w:p>
        </w:tc>
        <w:tc>
          <w:tcPr>
            <w:tcW w:w="555" w:type="pct"/>
            <w:noWrap/>
            <w:vAlign w:val="bottom"/>
          </w:tcPr>
          <w:p w14:paraId="3F6BFC33" w14:textId="2CF04347" w:rsidR="006B37EE" w:rsidRPr="00256197" w:rsidRDefault="006B37EE" w:rsidP="006B37EE">
            <w:pPr>
              <w:spacing w:line="240" w:lineRule="auto"/>
              <w:jc w:val="right"/>
              <w:rPr>
                <w:rFonts w:cs="Times New Roman"/>
                <w:color w:val="000000"/>
                <w:sz w:val="20"/>
                <w:szCs w:val="20"/>
                <w:rPrChange w:id="3390"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391" w:author="Urfels, Anton (IRRI)" w:date="2023-10-06T20:02:00Z">
                  <w:rPr>
                    <w:rFonts w:ascii="Gill Sans MT" w:hAnsi="Gill Sans MT" w:cs="Calibri"/>
                    <w:color w:val="000000"/>
                    <w:sz w:val="20"/>
                    <w:szCs w:val="20"/>
                  </w:rPr>
                </w:rPrChange>
              </w:rPr>
              <w:t>17456.00</w:t>
            </w:r>
          </w:p>
        </w:tc>
        <w:tc>
          <w:tcPr>
            <w:tcW w:w="555" w:type="pct"/>
            <w:noWrap/>
            <w:vAlign w:val="bottom"/>
          </w:tcPr>
          <w:p w14:paraId="2CB6F96F" w14:textId="1851C5B9" w:rsidR="006B37EE" w:rsidRPr="00256197" w:rsidRDefault="006B37EE" w:rsidP="006B37EE">
            <w:pPr>
              <w:spacing w:line="240" w:lineRule="auto"/>
              <w:jc w:val="right"/>
              <w:rPr>
                <w:rFonts w:cs="Times New Roman"/>
                <w:color w:val="000000"/>
                <w:sz w:val="20"/>
                <w:szCs w:val="20"/>
                <w:rPrChange w:id="3392"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393" w:author="Urfels, Anton (IRRI)" w:date="2023-10-06T20:02:00Z">
                  <w:rPr>
                    <w:rFonts w:ascii="Gill Sans MT" w:hAnsi="Gill Sans MT" w:cs="Calibri"/>
                    <w:color w:val="000000"/>
                    <w:sz w:val="20"/>
                    <w:szCs w:val="20"/>
                  </w:rPr>
                </w:rPrChange>
              </w:rPr>
              <w:t>17456.00</w:t>
            </w:r>
          </w:p>
        </w:tc>
        <w:tc>
          <w:tcPr>
            <w:tcW w:w="555" w:type="pct"/>
            <w:noWrap/>
            <w:vAlign w:val="bottom"/>
          </w:tcPr>
          <w:p w14:paraId="028BE70D" w14:textId="141B1643" w:rsidR="006B37EE" w:rsidRPr="00256197" w:rsidRDefault="006B37EE" w:rsidP="006B37EE">
            <w:pPr>
              <w:spacing w:line="240" w:lineRule="auto"/>
              <w:jc w:val="right"/>
              <w:rPr>
                <w:rFonts w:cs="Times New Roman"/>
                <w:color w:val="000000"/>
                <w:sz w:val="20"/>
                <w:szCs w:val="20"/>
                <w:rPrChange w:id="3394" w:author="Urfels, Anton (IRRI)" w:date="2023-10-06T20:02:00Z">
                  <w:rPr>
                    <w:rFonts w:ascii="Gill Sans MT" w:hAnsi="Gill Sans MT" w:cs="Calibri"/>
                    <w:color w:val="000000"/>
                    <w:sz w:val="20"/>
                    <w:szCs w:val="20"/>
                  </w:rPr>
                </w:rPrChange>
              </w:rPr>
            </w:pPr>
            <w:r w:rsidRPr="00256197">
              <w:rPr>
                <w:rFonts w:cs="Times New Roman"/>
                <w:color w:val="000000"/>
                <w:sz w:val="20"/>
                <w:szCs w:val="20"/>
                <w:rPrChange w:id="3395" w:author="Urfels, Anton (IRRI)" w:date="2023-10-06T20:02:00Z">
                  <w:rPr>
                    <w:rFonts w:ascii="Gill Sans MT" w:hAnsi="Gill Sans MT" w:cs="Calibri"/>
                    <w:color w:val="000000"/>
                    <w:sz w:val="20"/>
                    <w:szCs w:val="20"/>
                  </w:rPr>
                </w:rPrChange>
              </w:rPr>
              <w:t>17456.00</w:t>
            </w:r>
          </w:p>
        </w:tc>
      </w:tr>
    </w:tbl>
    <w:p w14:paraId="4951D94D" w14:textId="77777777" w:rsidR="00EF630C" w:rsidRDefault="00EF630C" w:rsidP="00741AB0">
      <w:pPr>
        <w:spacing w:line="259" w:lineRule="auto"/>
        <w:rPr>
          <w:ins w:id="3396" w:author="Urfels, Anton (IRRI)" w:date="2023-10-07T15:41:00Z"/>
          <w:rFonts w:cs="Times New Roman"/>
        </w:rPr>
      </w:pPr>
    </w:p>
    <w:p w14:paraId="77BE691B" w14:textId="0E93E205" w:rsidR="006144B9" w:rsidRPr="00256197" w:rsidRDefault="006144B9">
      <w:pPr>
        <w:rPr>
          <w:rFonts w:cs="Times New Roman"/>
        </w:rPr>
        <w:pPrChange w:id="3397" w:author="Urfels, Anton (IRRI)" w:date="2023-10-07T15:41:00Z">
          <w:pPr>
            <w:spacing w:line="259" w:lineRule="auto"/>
          </w:pPr>
        </w:pPrChange>
      </w:pPr>
      <w:ins w:id="3398" w:author="Urfels, Anton (IRRI)" w:date="2023-10-07T15:41:00Z">
        <w:r>
          <w:rPr>
            <w:rFonts w:cs="Times New Roman"/>
          </w:rPr>
          <w:t>These results show that there is no one size fits all strategy and we further investigate the spatial structure to better understand the performance of different rice planting strategies across the IGP.</w:t>
        </w:r>
        <w:r w:rsidRPr="00450E8D">
          <w:rPr>
            <w:rFonts w:cs="Times New Roman"/>
          </w:rPr>
          <w:t xml:space="preserve"> </w:t>
        </w:r>
        <w:r w:rsidRPr="00450E8D">
          <w:rPr>
            <w:rFonts w:cs="Times New Roman"/>
          </w:rPr>
          <w:lastRenderedPageBreak/>
          <w:t xml:space="preserve">Spatially, there are pockets for which a risk averse farmer would not switch to the recommended fixed date with long duration variety strategy especially in the central </w:t>
        </w:r>
        <w:r>
          <w:rPr>
            <w:rFonts w:cs="Times New Roman"/>
          </w:rPr>
          <w:t>grid cells</w:t>
        </w:r>
        <w:r w:rsidRPr="00450E8D">
          <w:rPr>
            <w:rFonts w:cs="Times New Roman"/>
          </w:rPr>
          <w:t xml:space="preserve"> of Bihar. </w:t>
        </w:r>
      </w:ins>
      <w:ins w:id="3399" w:author="Urfels, Anton (IRRI)" w:date="2023-10-07T15:42:00Z">
        <w:r>
          <w:rPr>
            <w:rFonts w:cs="Times New Roman"/>
          </w:rPr>
          <w:t xml:space="preserve">Again, the spatial structure of the results shows where, due to interannual </w:t>
        </w:r>
      </w:ins>
      <w:ins w:id="3400" w:author="Urfels, Anton (IRRI)" w:date="2023-10-07T15:43:00Z">
        <w:r>
          <w:rPr>
            <w:rFonts w:cs="Times New Roman"/>
          </w:rPr>
          <w:t xml:space="preserve">weather risks, farmers may fare best to choose one specific strategy and where they might be similarly well off with more than strategy. </w:t>
        </w:r>
      </w:ins>
    </w:p>
    <w:p w14:paraId="597A6494" w14:textId="1A2D198B" w:rsidR="007941AB" w:rsidRPr="00256197" w:rsidDel="006144B9" w:rsidRDefault="007018E7" w:rsidP="009232CA">
      <w:pPr>
        <w:rPr>
          <w:del w:id="3401" w:author="Urfels, Anton (IRRI)" w:date="2023-10-07T15:40:00Z"/>
          <w:rFonts w:cs="Times New Roman"/>
          <w:rPrChange w:id="3402" w:author="Urfels, Anton (IRRI)" w:date="2023-10-06T20:02:00Z">
            <w:rPr>
              <w:del w:id="3403" w:author="Urfels, Anton (IRRI)" w:date="2023-10-07T15:40:00Z"/>
              <w:rFonts w:ascii="Gill Sans MT" w:hAnsi="Gill Sans MT"/>
            </w:rPr>
          </w:rPrChange>
        </w:rPr>
      </w:pPr>
      <w:del w:id="3404" w:author="Urfels, Anton (IRRI)" w:date="2023-10-07T15:40:00Z">
        <w:r w:rsidRPr="00256197" w:rsidDel="006144B9">
          <w:rPr>
            <w:rFonts w:cs="Times New Roman"/>
            <w:rPrChange w:id="3405" w:author="Urfels, Anton (IRRI)" w:date="2023-10-06T20:02:00Z">
              <w:rPr>
                <w:rFonts w:ascii="Gill Sans MT" w:hAnsi="Gill Sans MT"/>
              </w:rPr>
            </w:rPrChange>
          </w:rPr>
          <w:delText xml:space="preserve">Spatially, </w:delText>
        </w:r>
        <w:r w:rsidR="005B14B4" w:rsidRPr="00256197" w:rsidDel="006144B9">
          <w:rPr>
            <w:rFonts w:cs="Times New Roman"/>
            <w:rPrChange w:id="3406" w:author="Urfels, Anton (IRRI)" w:date="2023-10-06T20:02:00Z">
              <w:rPr>
                <w:rFonts w:ascii="Gill Sans MT" w:hAnsi="Gill Sans MT"/>
              </w:rPr>
            </w:rPrChange>
          </w:rPr>
          <w:delText xml:space="preserve">there </w:delText>
        </w:r>
        <w:r w:rsidR="005E30FC" w:rsidRPr="00256197" w:rsidDel="006144B9">
          <w:rPr>
            <w:rFonts w:cs="Times New Roman"/>
            <w:rPrChange w:id="3407" w:author="Urfels, Anton (IRRI)" w:date="2023-10-06T20:02:00Z">
              <w:rPr>
                <w:rFonts w:ascii="Gill Sans MT" w:hAnsi="Gill Sans MT"/>
              </w:rPr>
            </w:rPrChange>
          </w:rPr>
          <w:delText xml:space="preserve">are </w:delText>
        </w:r>
        <w:r w:rsidR="005B14B4" w:rsidRPr="00256197" w:rsidDel="006144B9">
          <w:rPr>
            <w:rFonts w:cs="Times New Roman"/>
            <w:rPrChange w:id="3408" w:author="Urfels, Anton (IRRI)" w:date="2023-10-06T20:02:00Z">
              <w:rPr>
                <w:rFonts w:ascii="Gill Sans MT" w:hAnsi="Gill Sans MT"/>
              </w:rPr>
            </w:rPrChange>
          </w:rPr>
          <w:delText xml:space="preserve">pockets for which a risk averse farmer would not switch to the recommended fixed </w:delText>
        </w:r>
        <w:r w:rsidR="004C7021" w:rsidRPr="00256197" w:rsidDel="006144B9">
          <w:rPr>
            <w:rFonts w:cs="Times New Roman"/>
            <w:rPrChange w:id="3409" w:author="Urfels, Anton (IRRI)" w:date="2023-10-06T20:02:00Z">
              <w:rPr>
                <w:rFonts w:ascii="Gill Sans MT" w:hAnsi="Gill Sans MT"/>
              </w:rPr>
            </w:rPrChange>
          </w:rPr>
          <w:delText>date with long duration variety strategy</w:delText>
        </w:r>
        <w:r w:rsidR="002F305E" w:rsidRPr="00256197" w:rsidDel="006144B9">
          <w:rPr>
            <w:rFonts w:cs="Times New Roman"/>
            <w:rPrChange w:id="3410" w:author="Urfels, Anton (IRRI)" w:date="2023-10-06T20:02:00Z">
              <w:rPr>
                <w:rFonts w:ascii="Gill Sans MT" w:hAnsi="Gill Sans MT"/>
              </w:rPr>
            </w:rPrChange>
          </w:rPr>
          <w:delText xml:space="preserve"> especially in the central </w:delText>
        </w:r>
      </w:del>
      <w:del w:id="3411" w:author="Urfels, Anton (IRRI)" w:date="2023-10-07T15:15:00Z">
        <w:r w:rsidR="002F305E" w:rsidRPr="00256197" w:rsidDel="007070FF">
          <w:rPr>
            <w:rFonts w:cs="Times New Roman"/>
            <w:rPrChange w:id="3412" w:author="Urfels, Anton (IRRI)" w:date="2023-10-06T20:02:00Z">
              <w:rPr>
                <w:rFonts w:ascii="Gill Sans MT" w:hAnsi="Gill Sans MT"/>
              </w:rPr>
            </w:rPrChange>
          </w:rPr>
          <w:delText>pixels</w:delText>
        </w:r>
      </w:del>
      <w:del w:id="3413" w:author="Urfels, Anton (IRRI)" w:date="2023-10-07T15:40:00Z">
        <w:r w:rsidR="002F305E" w:rsidRPr="00256197" w:rsidDel="006144B9">
          <w:rPr>
            <w:rFonts w:cs="Times New Roman"/>
            <w:rPrChange w:id="3414" w:author="Urfels, Anton (IRRI)" w:date="2023-10-06T20:02:00Z">
              <w:rPr>
                <w:rFonts w:ascii="Gill Sans MT" w:hAnsi="Gill Sans MT"/>
              </w:rPr>
            </w:rPrChange>
          </w:rPr>
          <w:delText xml:space="preserve"> of Bihar. </w:delText>
        </w:r>
      </w:del>
    </w:p>
    <w:p w14:paraId="1748F96A" w14:textId="207DFE3C" w:rsidR="00CA12BC" w:rsidRPr="00256197" w:rsidRDefault="00CA12BC" w:rsidP="00CA12BC">
      <w:pPr>
        <w:jc w:val="center"/>
        <w:rPr>
          <w:rFonts w:cs="Times New Roman"/>
          <w:rPrChange w:id="3415" w:author="Urfels, Anton (IRRI)" w:date="2023-10-06T20:02:00Z">
            <w:rPr>
              <w:rFonts w:ascii="Gill Sans MT" w:hAnsi="Gill Sans MT"/>
            </w:rPr>
          </w:rPrChange>
        </w:rPr>
      </w:pPr>
      <w:r w:rsidRPr="00256197">
        <w:rPr>
          <w:rFonts w:cs="Times New Roman"/>
          <w:noProof/>
          <w:rPrChange w:id="3416" w:author="Urfels, Anton (IRRI)" w:date="2023-10-06T20:02:00Z">
            <w:rPr>
              <w:rFonts w:ascii="Gill Sans MT" w:hAnsi="Gill Sans MT"/>
              <w:noProof/>
            </w:rPr>
          </w:rPrChange>
        </w:rPr>
        <w:drawing>
          <wp:inline distT="0" distB="0" distL="0" distR="0" wp14:anchorId="111E807F" wp14:editId="643F939A">
            <wp:extent cx="5129201" cy="7083846"/>
            <wp:effectExtent l="0" t="0" r="0" b="3175"/>
            <wp:docPr id="483252207" name="Picture 483252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41347" cy="7100620"/>
                    </a:xfrm>
                    <a:prstGeom prst="rect">
                      <a:avLst/>
                    </a:prstGeom>
                    <a:noFill/>
                  </pic:spPr>
                </pic:pic>
              </a:graphicData>
            </a:graphic>
          </wp:inline>
        </w:drawing>
      </w:r>
    </w:p>
    <w:p w14:paraId="1F2EBE6C" w14:textId="212325A3" w:rsidR="00882600" w:rsidRPr="00256197" w:rsidRDefault="00882600" w:rsidP="009232CA">
      <w:pPr>
        <w:rPr>
          <w:rFonts w:cs="Times New Roman"/>
          <w:rPrChange w:id="3417" w:author="Urfels, Anton (IRRI)" w:date="2023-10-06T20:02:00Z">
            <w:rPr>
              <w:rFonts w:ascii="Gill Sans MT" w:hAnsi="Gill Sans MT"/>
            </w:rPr>
          </w:rPrChange>
        </w:rPr>
      </w:pPr>
      <w:r w:rsidRPr="00256197">
        <w:rPr>
          <w:rFonts w:cs="Times New Roman"/>
          <w:rPrChange w:id="3418" w:author="Urfels, Anton (IRRI)" w:date="2023-10-06T20:02:00Z">
            <w:rPr>
              <w:rFonts w:ascii="Gill Sans MT" w:hAnsi="Gill Sans MT"/>
            </w:rPr>
          </w:rPrChange>
        </w:rPr>
        <w:t>Figure</w:t>
      </w:r>
      <w:r w:rsidR="00705E7B" w:rsidRPr="00256197">
        <w:rPr>
          <w:rFonts w:cs="Times New Roman"/>
          <w:rPrChange w:id="3419" w:author="Urfels, Anton (IRRI)" w:date="2023-10-06T20:02:00Z">
            <w:rPr>
              <w:rFonts w:ascii="Gill Sans MT" w:hAnsi="Gill Sans MT"/>
            </w:rPr>
          </w:rPrChange>
        </w:rPr>
        <w:t xml:space="preserve"> </w:t>
      </w:r>
      <w:r w:rsidR="005607A2" w:rsidRPr="00256197">
        <w:rPr>
          <w:rFonts w:cs="Times New Roman"/>
          <w:rPrChange w:id="3420" w:author="Urfels, Anton (IRRI)" w:date="2023-10-06T20:02:00Z">
            <w:rPr>
              <w:rFonts w:ascii="Gill Sans MT" w:hAnsi="Gill Sans MT"/>
            </w:rPr>
          </w:rPrChange>
        </w:rPr>
        <w:t>4</w:t>
      </w:r>
      <w:r w:rsidRPr="00256197">
        <w:rPr>
          <w:rFonts w:cs="Times New Roman"/>
          <w:rPrChange w:id="3421" w:author="Urfels, Anton (IRRI)" w:date="2023-10-06T20:02:00Z">
            <w:rPr>
              <w:rFonts w:ascii="Gill Sans MT" w:hAnsi="Gill Sans MT"/>
            </w:rPr>
          </w:rPrChange>
        </w:rPr>
        <w:t>:</w:t>
      </w:r>
      <w:r w:rsidR="005A7D61" w:rsidRPr="00256197">
        <w:rPr>
          <w:rFonts w:cs="Times New Roman"/>
          <w:rPrChange w:id="3422" w:author="Urfels, Anton (IRRI)" w:date="2023-10-06T20:02:00Z">
            <w:rPr>
              <w:rFonts w:ascii="Gill Sans MT" w:hAnsi="Gill Sans MT"/>
            </w:rPr>
          </w:rPrChange>
        </w:rPr>
        <w:t xml:space="preserve"> </w:t>
      </w:r>
      <w:r w:rsidR="003A2ECA" w:rsidRPr="00256197">
        <w:rPr>
          <w:rFonts w:cs="Times New Roman"/>
          <w:rPrChange w:id="3423" w:author="Urfels, Anton (IRRI)" w:date="2023-10-06T20:02:00Z">
            <w:rPr>
              <w:rFonts w:ascii="Gill Sans MT" w:hAnsi="Gill Sans MT"/>
            </w:rPr>
          </w:rPrChange>
        </w:rPr>
        <w:t>Spatial distribution of revenue WTP</w:t>
      </w:r>
      <w:r w:rsidR="000D6C61" w:rsidRPr="00256197">
        <w:rPr>
          <w:rFonts w:cs="Times New Roman"/>
          <w:rPrChange w:id="3424" w:author="Urfels, Anton (IRRI)" w:date="2023-10-06T20:02:00Z">
            <w:rPr>
              <w:rFonts w:ascii="Gill Sans MT" w:hAnsi="Gill Sans MT"/>
            </w:rPr>
          </w:rPrChange>
        </w:rPr>
        <w:t xml:space="preserve"> (where to target </w:t>
      </w:r>
      <w:r w:rsidR="00861E3C" w:rsidRPr="00256197">
        <w:rPr>
          <w:rFonts w:cs="Times New Roman"/>
          <w:rPrChange w:id="3425" w:author="Urfels, Anton (IRRI)" w:date="2023-10-06T20:02:00Z">
            <w:rPr>
              <w:rFonts w:ascii="Gill Sans MT" w:hAnsi="Gill Sans MT"/>
            </w:rPr>
          </w:rPrChange>
        </w:rPr>
        <w:t>the scenarios)</w:t>
      </w:r>
    </w:p>
    <w:p w14:paraId="6DE9F6A2" w14:textId="77777777" w:rsidR="006E10CE" w:rsidRPr="00256197" w:rsidRDefault="006E10CE" w:rsidP="009232CA">
      <w:pPr>
        <w:rPr>
          <w:rFonts w:cs="Times New Roman"/>
          <w:rPrChange w:id="3426" w:author="Urfels, Anton (IRRI)" w:date="2023-10-06T20:02:00Z">
            <w:rPr>
              <w:rFonts w:ascii="Gill Sans MT" w:hAnsi="Gill Sans MT"/>
            </w:rPr>
          </w:rPrChange>
        </w:rPr>
      </w:pPr>
    </w:p>
    <w:p w14:paraId="5ABDC6CB" w14:textId="77777777" w:rsidR="004517DC" w:rsidRPr="00256197" w:rsidDel="008E3704" w:rsidRDefault="004517DC">
      <w:pPr>
        <w:pStyle w:val="Heading3"/>
        <w:rPr>
          <w:del w:id="3427" w:author="Urfels, Anton (IRRI)" w:date="2023-10-08T10:50:00Z"/>
        </w:rPr>
        <w:pPrChange w:id="3428" w:author="MKONDIWA, Maxwell (CIMMYT-India)" w:date="2023-10-08T18:45:00Z">
          <w:pPr>
            <w:spacing w:line="259" w:lineRule="auto"/>
          </w:pPr>
        </w:pPrChange>
      </w:pPr>
      <w:r w:rsidRPr="00256197">
        <w:br w:type="page"/>
      </w:r>
    </w:p>
    <w:p w14:paraId="10DFD07D" w14:textId="368BF91B" w:rsidR="009639B7" w:rsidRPr="00256197" w:rsidRDefault="009639B7">
      <w:pPr>
        <w:pStyle w:val="Heading3"/>
      </w:pPr>
      <w:r w:rsidRPr="00256197">
        <w:t>3.</w:t>
      </w:r>
      <w:r w:rsidR="001B0E02" w:rsidRPr="00256197">
        <w:t>2</w:t>
      </w:r>
      <w:r w:rsidRPr="00256197">
        <w:t xml:space="preserve">.2. </w:t>
      </w:r>
      <w:r w:rsidR="00F73968" w:rsidRPr="00256197">
        <w:t>System p</w:t>
      </w:r>
      <w:r w:rsidRPr="00256197">
        <w:t>artial profits</w:t>
      </w:r>
    </w:p>
    <w:p w14:paraId="7E12D394" w14:textId="0D256B45" w:rsidR="00E41900" w:rsidRPr="00256197" w:rsidRDefault="006144B9" w:rsidP="0027468D">
      <w:pPr>
        <w:jc w:val="both"/>
        <w:rPr>
          <w:rFonts w:cs="Times New Roman"/>
        </w:rPr>
      </w:pPr>
      <w:ins w:id="3429" w:author="Urfels, Anton (IRRI)" w:date="2023-10-07T15:44:00Z">
        <w:r>
          <w:rPr>
            <w:rFonts w:cs="Times New Roman"/>
          </w:rPr>
          <w:t xml:space="preserve">When considering partial profits as incurred by </w:t>
        </w:r>
      </w:ins>
      <w:ins w:id="3430" w:author="Urfels, Anton (IRRI)" w:date="2023-10-07T15:45:00Z">
        <w:r>
          <w:rPr>
            <w:rFonts w:cs="Times New Roman"/>
          </w:rPr>
          <w:t xml:space="preserve">the varying irrigation costs, the results again show that there is no one size fits all solution for the IGP with no single rice planting strategy outperforming others. </w:t>
        </w:r>
      </w:ins>
      <w:r w:rsidR="00E41900" w:rsidRPr="00256197">
        <w:rPr>
          <w:rFonts w:cs="Times New Roman"/>
        </w:rPr>
        <w:t xml:space="preserve">Table 6 shows </w:t>
      </w:r>
      <w:r w:rsidR="00F34A78" w:rsidRPr="00256197">
        <w:rPr>
          <w:rFonts w:cs="Times New Roman"/>
        </w:rPr>
        <w:t xml:space="preserve">descriptive statistics for willingness to pay for </w:t>
      </w:r>
      <w:r w:rsidR="00E41900" w:rsidRPr="00256197">
        <w:rPr>
          <w:rFonts w:cs="Times New Roman"/>
        </w:rPr>
        <w:t xml:space="preserve">partial profits (revenue-irrigation costs) </w:t>
      </w:r>
      <w:r w:rsidR="00BD7396" w:rsidRPr="00256197">
        <w:rPr>
          <w:rFonts w:cs="Times New Roman"/>
        </w:rPr>
        <w:t xml:space="preserve">for each of the planting date strategies as compared to fixed date-long duration rice variety strategy. </w:t>
      </w:r>
      <w:r w:rsidR="00F96162" w:rsidRPr="00256197">
        <w:rPr>
          <w:rFonts w:cs="Times New Roman"/>
        </w:rPr>
        <w:t xml:space="preserve">As with productivity and revenue comparisons, farmer practice is </w:t>
      </w:r>
      <w:r w:rsidR="006F3619" w:rsidRPr="00256197">
        <w:rPr>
          <w:rFonts w:cs="Times New Roman"/>
        </w:rPr>
        <w:t xml:space="preserve">a worse strategy for about 85% of the </w:t>
      </w:r>
      <w:del w:id="3431" w:author="Urfels, Anton (IRRI)" w:date="2023-10-07T15:15:00Z">
        <w:r w:rsidR="006F3619" w:rsidRPr="00256197" w:rsidDel="007070FF">
          <w:rPr>
            <w:rFonts w:cs="Times New Roman"/>
          </w:rPr>
          <w:delText>pixel</w:delText>
        </w:r>
      </w:del>
      <w:ins w:id="3432" w:author="Urfels, Anton (IRRI)" w:date="2023-10-07T15:15:00Z">
        <w:r w:rsidR="007070FF">
          <w:rPr>
            <w:rFonts w:cs="Times New Roman"/>
          </w:rPr>
          <w:t>grid cells</w:t>
        </w:r>
      </w:ins>
      <w:del w:id="3433" w:author="Urfels, Anton (IRRI)" w:date="2023-10-07T15:15:00Z">
        <w:r w:rsidR="006F3619" w:rsidRPr="00256197" w:rsidDel="007070FF">
          <w:rPr>
            <w:rFonts w:cs="Times New Roman"/>
          </w:rPr>
          <w:delText>s</w:delText>
        </w:r>
      </w:del>
      <w:r w:rsidR="006F3619" w:rsidRPr="00256197">
        <w:rPr>
          <w:rFonts w:cs="Times New Roman"/>
        </w:rPr>
        <w:t xml:space="preserve"> in IGP</w:t>
      </w:r>
      <w:r w:rsidR="007D67A5" w:rsidRPr="00256197">
        <w:rPr>
          <w:rFonts w:cs="Times New Roman"/>
        </w:rPr>
        <w:t xml:space="preserve">. </w:t>
      </w:r>
      <w:r w:rsidR="000904C6" w:rsidRPr="00256197">
        <w:rPr>
          <w:rFonts w:cs="Times New Roman"/>
        </w:rPr>
        <w:t xml:space="preserve">None of the strategies dominate </w:t>
      </w:r>
      <w:r w:rsidR="004804C9" w:rsidRPr="00256197">
        <w:rPr>
          <w:rFonts w:cs="Times New Roman"/>
        </w:rPr>
        <w:t>across the entire IGP</w:t>
      </w:r>
      <w:ins w:id="3434" w:author="MKONDIWA, Maxwell (CIMMYT-India)" w:date="2023-10-08T17:28:00Z">
        <w:r w:rsidR="00F65FC3">
          <w:rPr>
            <w:rFonts w:cs="Times New Roman"/>
          </w:rPr>
          <w:t xml:space="preserve"> as can be seen in figure </w:t>
        </w:r>
        <w:r w:rsidR="00406EE5">
          <w:rPr>
            <w:rFonts w:cs="Times New Roman"/>
          </w:rPr>
          <w:t>5</w:t>
        </w:r>
      </w:ins>
      <w:r w:rsidR="004804C9" w:rsidRPr="00256197">
        <w:rPr>
          <w:rFonts w:cs="Times New Roman"/>
        </w:rPr>
        <w:t xml:space="preserve">. </w:t>
      </w:r>
    </w:p>
    <w:p w14:paraId="58B3CAC3" w14:textId="616C99E4" w:rsidR="006E10CE" w:rsidRPr="00256197" w:rsidRDefault="006E10CE" w:rsidP="009639B7">
      <w:pPr>
        <w:rPr>
          <w:rFonts w:cs="Times New Roman"/>
        </w:rPr>
      </w:pPr>
      <w:r w:rsidRPr="00256197">
        <w:rPr>
          <w:rFonts w:cs="Times New Roman"/>
        </w:rPr>
        <w:t>Table</w:t>
      </w:r>
      <w:r w:rsidR="008D33A5" w:rsidRPr="00256197">
        <w:rPr>
          <w:rFonts w:cs="Times New Roman"/>
        </w:rPr>
        <w:t xml:space="preserve"> 6</w:t>
      </w:r>
      <w:r w:rsidRPr="00256197">
        <w:rPr>
          <w:rFonts w:cs="Times New Roman"/>
        </w:rPr>
        <w:t>: Partial profits WTP</w:t>
      </w:r>
      <w:r w:rsidR="00CF209B" w:rsidRPr="00256197">
        <w:rPr>
          <w:rFonts w:cs="Times New Roman"/>
        </w:rPr>
        <w:t xml:space="preserve"> (</w:t>
      </w:r>
      <w:r w:rsidR="00AB783A" w:rsidRPr="00256197">
        <w:rPr>
          <w:rFonts w:cs="Times New Roman"/>
        </w:rPr>
        <w:t>thousand r</w:t>
      </w:r>
      <w:r w:rsidR="00CF209B" w:rsidRPr="00256197">
        <w:rPr>
          <w:rFonts w:cs="Times New Roman"/>
        </w:rPr>
        <w:t xml:space="preserve">upees/ha) descriptive statistics </w:t>
      </w:r>
    </w:p>
    <w:tbl>
      <w:tblPr>
        <w:tblStyle w:val="PlainTable2"/>
        <w:tblW w:w="5000" w:type="pct"/>
        <w:jc w:val="center"/>
        <w:tblLayout w:type="fixed"/>
        <w:tblLook w:val="0620" w:firstRow="1" w:lastRow="0" w:firstColumn="0" w:lastColumn="0" w:noHBand="1" w:noVBand="1"/>
      </w:tblPr>
      <w:tblGrid>
        <w:gridCol w:w="1276"/>
        <w:gridCol w:w="1738"/>
        <w:gridCol w:w="1002"/>
        <w:gridCol w:w="1002"/>
        <w:gridCol w:w="1002"/>
        <w:gridCol w:w="1002"/>
        <w:gridCol w:w="1002"/>
        <w:gridCol w:w="1002"/>
      </w:tblGrid>
      <w:tr w:rsidR="006E10CE" w:rsidRPr="00256197" w14:paraId="5FD22E90" w14:textId="77777777" w:rsidTr="00DB11CB">
        <w:trPr>
          <w:cnfStyle w:val="100000000000" w:firstRow="1" w:lastRow="0" w:firstColumn="0" w:lastColumn="0" w:oddVBand="0" w:evenVBand="0" w:oddHBand="0" w:evenHBand="0" w:firstRowFirstColumn="0" w:firstRowLastColumn="0" w:lastRowFirstColumn="0" w:lastRowLastColumn="0"/>
          <w:trHeight w:val="288"/>
          <w:jc w:val="center"/>
        </w:trPr>
        <w:tc>
          <w:tcPr>
            <w:tcW w:w="707" w:type="pct"/>
          </w:tcPr>
          <w:p w14:paraId="3A5A5AC0" w14:textId="77777777" w:rsidR="006E10CE" w:rsidRPr="00256197" w:rsidRDefault="006E10CE" w:rsidP="00DB11CB">
            <w:pPr>
              <w:spacing w:line="240" w:lineRule="auto"/>
              <w:rPr>
                <w:rFonts w:eastAsia="Times New Roman" w:cs="Times New Roman"/>
                <w:color w:val="000000"/>
                <w:sz w:val="20"/>
                <w:szCs w:val="20"/>
                <w:lang w:eastAsia="en-ZW"/>
                <w:rPrChange w:id="3435"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436" w:author="Urfels, Anton (IRRI)" w:date="2023-10-06T20:02:00Z">
                  <w:rPr>
                    <w:rFonts w:ascii="Gill Sans MT" w:eastAsia="Times New Roman" w:hAnsi="Gill Sans MT" w:cs="Calibri"/>
                    <w:color w:val="000000"/>
                    <w:sz w:val="20"/>
                    <w:szCs w:val="20"/>
                    <w:lang w:eastAsia="en-ZW"/>
                  </w:rPr>
                </w:rPrChange>
              </w:rPr>
              <w:t>Bound</w:t>
            </w:r>
          </w:p>
        </w:tc>
        <w:tc>
          <w:tcPr>
            <w:tcW w:w="963" w:type="pct"/>
            <w:noWrap/>
            <w:hideMark/>
          </w:tcPr>
          <w:p w14:paraId="375857A9" w14:textId="77777777" w:rsidR="006E10CE" w:rsidRPr="00256197" w:rsidRDefault="006E10CE" w:rsidP="00DB11CB">
            <w:pPr>
              <w:spacing w:line="240" w:lineRule="auto"/>
              <w:rPr>
                <w:rFonts w:eastAsia="Times New Roman" w:cs="Times New Roman"/>
                <w:color w:val="000000"/>
                <w:sz w:val="20"/>
                <w:szCs w:val="20"/>
                <w:lang w:eastAsia="en-ZW"/>
                <w:rPrChange w:id="3437"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438" w:author="Urfels, Anton (IRRI)" w:date="2023-10-06T20:02:00Z">
                  <w:rPr>
                    <w:rFonts w:ascii="Gill Sans MT" w:eastAsia="Times New Roman" w:hAnsi="Gill Sans MT" w:cs="Calibri"/>
                    <w:color w:val="000000"/>
                    <w:sz w:val="20"/>
                    <w:szCs w:val="20"/>
                    <w:lang w:eastAsia="en-ZW"/>
                  </w:rPr>
                </w:rPrChange>
              </w:rPr>
              <w:t>Statistics</w:t>
            </w:r>
          </w:p>
        </w:tc>
        <w:tc>
          <w:tcPr>
            <w:tcW w:w="555" w:type="pct"/>
            <w:noWrap/>
            <w:hideMark/>
          </w:tcPr>
          <w:p w14:paraId="5327B50D" w14:textId="77777777" w:rsidR="006E10CE" w:rsidRPr="00256197" w:rsidRDefault="006E10CE" w:rsidP="00DB11CB">
            <w:pPr>
              <w:spacing w:line="240" w:lineRule="auto"/>
              <w:jc w:val="right"/>
              <w:rPr>
                <w:rFonts w:eastAsia="Times New Roman" w:cs="Times New Roman"/>
                <w:color w:val="000000"/>
                <w:sz w:val="20"/>
                <w:szCs w:val="20"/>
                <w:lang w:eastAsia="en-ZW"/>
                <w:rPrChange w:id="3439"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440" w:author="Urfels, Anton (IRRI)" w:date="2023-10-06T20:02:00Z">
                  <w:rPr>
                    <w:rFonts w:ascii="Gill Sans MT" w:eastAsia="Times New Roman" w:hAnsi="Gill Sans MT" w:cs="Calibri"/>
                    <w:color w:val="000000"/>
                    <w:sz w:val="20"/>
                    <w:szCs w:val="20"/>
                    <w:lang w:eastAsia="en-ZW"/>
                  </w:rPr>
                </w:rPrChange>
              </w:rPr>
              <w:t>S0-S1</w:t>
            </w:r>
          </w:p>
        </w:tc>
        <w:tc>
          <w:tcPr>
            <w:tcW w:w="555" w:type="pct"/>
            <w:noWrap/>
            <w:hideMark/>
          </w:tcPr>
          <w:p w14:paraId="35599894" w14:textId="77777777" w:rsidR="006E10CE" w:rsidRPr="00256197" w:rsidRDefault="006E10CE" w:rsidP="00DB11CB">
            <w:pPr>
              <w:spacing w:line="240" w:lineRule="auto"/>
              <w:jc w:val="right"/>
              <w:rPr>
                <w:rFonts w:eastAsia="Times New Roman" w:cs="Times New Roman"/>
                <w:color w:val="000000"/>
                <w:sz w:val="20"/>
                <w:szCs w:val="20"/>
                <w:lang w:eastAsia="en-ZW"/>
                <w:rPrChange w:id="3441"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442" w:author="Urfels, Anton (IRRI)" w:date="2023-10-06T20:02:00Z">
                  <w:rPr>
                    <w:rFonts w:ascii="Gill Sans MT" w:eastAsia="Times New Roman" w:hAnsi="Gill Sans MT" w:cs="Calibri"/>
                    <w:color w:val="000000"/>
                    <w:sz w:val="20"/>
                    <w:szCs w:val="20"/>
                    <w:lang w:eastAsia="en-ZW"/>
                  </w:rPr>
                </w:rPrChange>
              </w:rPr>
              <w:t>S2-S1</w:t>
            </w:r>
          </w:p>
        </w:tc>
        <w:tc>
          <w:tcPr>
            <w:tcW w:w="555" w:type="pct"/>
            <w:noWrap/>
            <w:hideMark/>
          </w:tcPr>
          <w:p w14:paraId="493F2BF9" w14:textId="77777777" w:rsidR="006E10CE" w:rsidRPr="00256197" w:rsidRDefault="006E10CE" w:rsidP="00DB11CB">
            <w:pPr>
              <w:spacing w:line="240" w:lineRule="auto"/>
              <w:jc w:val="right"/>
              <w:rPr>
                <w:rFonts w:eastAsia="Times New Roman" w:cs="Times New Roman"/>
                <w:color w:val="000000"/>
                <w:sz w:val="20"/>
                <w:szCs w:val="20"/>
                <w:lang w:eastAsia="en-ZW"/>
                <w:rPrChange w:id="3443"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444" w:author="Urfels, Anton (IRRI)" w:date="2023-10-06T20:02:00Z">
                  <w:rPr>
                    <w:rFonts w:ascii="Gill Sans MT" w:eastAsia="Times New Roman" w:hAnsi="Gill Sans MT" w:cs="Calibri"/>
                    <w:color w:val="000000"/>
                    <w:sz w:val="20"/>
                    <w:szCs w:val="20"/>
                    <w:lang w:eastAsia="en-ZW"/>
                  </w:rPr>
                </w:rPrChange>
              </w:rPr>
              <w:t>S3-S1</w:t>
            </w:r>
          </w:p>
        </w:tc>
        <w:tc>
          <w:tcPr>
            <w:tcW w:w="555" w:type="pct"/>
            <w:noWrap/>
            <w:hideMark/>
          </w:tcPr>
          <w:p w14:paraId="1786D0DE" w14:textId="77777777" w:rsidR="006E10CE" w:rsidRPr="00256197" w:rsidRDefault="006E10CE" w:rsidP="00DB11CB">
            <w:pPr>
              <w:spacing w:line="240" w:lineRule="auto"/>
              <w:jc w:val="right"/>
              <w:rPr>
                <w:rFonts w:eastAsia="Times New Roman" w:cs="Times New Roman"/>
                <w:color w:val="000000"/>
                <w:sz w:val="20"/>
                <w:szCs w:val="20"/>
                <w:lang w:eastAsia="en-ZW"/>
                <w:rPrChange w:id="3445"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446" w:author="Urfels, Anton (IRRI)" w:date="2023-10-06T20:02:00Z">
                  <w:rPr>
                    <w:rFonts w:ascii="Gill Sans MT" w:eastAsia="Times New Roman" w:hAnsi="Gill Sans MT" w:cs="Calibri"/>
                    <w:color w:val="000000"/>
                    <w:sz w:val="20"/>
                    <w:szCs w:val="20"/>
                    <w:lang w:eastAsia="en-ZW"/>
                  </w:rPr>
                </w:rPrChange>
              </w:rPr>
              <w:t>S4-S1</w:t>
            </w:r>
          </w:p>
        </w:tc>
        <w:tc>
          <w:tcPr>
            <w:tcW w:w="555" w:type="pct"/>
            <w:noWrap/>
            <w:hideMark/>
          </w:tcPr>
          <w:p w14:paraId="2A078D39" w14:textId="77777777" w:rsidR="006E10CE" w:rsidRPr="00256197" w:rsidRDefault="006E10CE" w:rsidP="00DB11CB">
            <w:pPr>
              <w:spacing w:line="240" w:lineRule="auto"/>
              <w:jc w:val="right"/>
              <w:rPr>
                <w:rFonts w:eastAsia="Times New Roman" w:cs="Times New Roman"/>
                <w:color w:val="000000"/>
                <w:sz w:val="20"/>
                <w:szCs w:val="20"/>
                <w:lang w:eastAsia="en-ZW"/>
                <w:rPrChange w:id="3447"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448" w:author="Urfels, Anton (IRRI)" w:date="2023-10-06T20:02:00Z">
                  <w:rPr>
                    <w:rFonts w:ascii="Gill Sans MT" w:eastAsia="Times New Roman" w:hAnsi="Gill Sans MT" w:cs="Calibri"/>
                    <w:color w:val="000000"/>
                    <w:sz w:val="20"/>
                    <w:szCs w:val="20"/>
                    <w:lang w:eastAsia="en-ZW"/>
                  </w:rPr>
                </w:rPrChange>
              </w:rPr>
              <w:t>S5-S1</w:t>
            </w:r>
          </w:p>
        </w:tc>
        <w:tc>
          <w:tcPr>
            <w:tcW w:w="555" w:type="pct"/>
            <w:noWrap/>
            <w:hideMark/>
          </w:tcPr>
          <w:p w14:paraId="7EC17C80" w14:textId="77777777" w:rsidR="006E10CE" w:rsidRPr="00256197" w:rsidRDefault="006E10CE" w:rsidP="00DB11CB">
            <w:pPr>
              <w:spacing w:line="240" w:lineRule="auto"/>
              <w:jc w:val="right"/>
              <w:rPr>
                <w:rFonts w:eastAsia="Times New Roman" w:cs="Times New Roman"/>
                <w:color w:val="000000"/>
                <w:sz w:val="20"/>
                <w:szCs w:val="20"/>
                <w:lang w:eastAsia="en-ZW"/>
                <w:rPrChange w:id="3449"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450" w:author="Urfels, Anton (IRRI)" w:date="2023-10-06T20:02:00Z">
                  <w:rPr>
                    <w:rFonts w:ascii="Gill Sans MT" w:eastAsia="Times New Roman" w:hAnsi="Gill Sans MT" w:cs="Calibri"/>
                    <w:color w:val="000000"/>
                    <w:sz w:val="20"/>
                    <w:szCs w:val="20"/>
                    <w:lang w:eastAsia="en-ZW"/>
                  </w:rPr>
                </w:rPrChange>
              </w:rPr>
              <w:t>S6-S1</w:t>
            </w:r>
          </w:p>
        </w:tc>
      </w:tr>
      <w:tr w:rsidR="00743470" w:rsidRPr="00256197" w14:paraId="52A15F59" w14:textId="77777777" w:rsidTr="00DB11CB">
        <w:trPr>
          <w:trHeight w:val="288"/>
          <w:jc w:val="center"/>
        </w:trPr>
        <w:tc>
          <w:tcPr>
            <w:tcW w:w="707" w:type="pct"/>
            <w:vMerge w:val="restart"/>
          </w:tcPr>
          <w:p w14:paraId="1D513217" w14:textId="77777777" w:rsidR="00743470" w:rsidRPr="00256197" w:rsidRDefault="00743470" w:rsidP="00743470">
            <w:pPr>
              <w:spacing w:line="240" w:lineRule="auto"/>
              <w:rPr>
                <w:rFonts w:eastAsia="Times New Roman" w:cs="Times New Roman"/>
                <w:color w:val="000000"/>
                <w:sz w:val="20"/>
                <w:szCs w:val="20"/>
                <w:lang w:eastAsia="en-ZW"/>
                <w:rPrChange w:id="3451"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452" w:author="Urfels, Anton (IRRI)" w:date="2023-10-06T20:02:00Z">
                  <w:rPr>
                    <w:rFonts w:ascii="Gill Sans MT" w:eastAsia="Times New Roman" w:hAnsi="Gill Sans MT" w:cs="Calibri"/>
                    <w:color w:val="000000"/>
                    <w:sz w:val="20"/>
                    <w:szCs w:val="20"/>
                    <w:lang w:eastAsia="en-ZW"/>
                  </w:rPr>
                </w:rPrChange>
              </w:rPr>
              <w:t>Upper bound</w:t>
            </w:r>
          </w:p>
        </w:tc>
        <w:tc>
          <w:tcPr>
            <w:tcW w:w="963" w:type="pct"/>
            <w:noWrap/>
            <w:hideMark/>
          </w:tcPr>
          <w:p w14:paraId="4EFB65C9" w14:textId="77777777" w:rsidR="00743470" w:rsidRPr="00256197" w:rsidRDefault="00743470" w:rsidP="00743470">
            <w:pPr>
              <w:spacing w:line="240" w:lineRule="auto"/>
              <w:rPr>
                <w:rFonts w:eastAsia="Times New Roman" w:cs="Times New Roman"/>
                <w:color w:val="000000"/>
                <w:sz w:val="20"/>
                <w:szCs w:val="20"/>
                <w:lang w:eastAsia="en-ZW"/>
                <w:rPrChange w:id="3453"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454" w:author="Urfels, Anton (IRRI)" w:date="2023-10-06T20:02:00Z">
                  <w:rPr>
                    <w:rFonts w:ascii="Gill Sans MT" w:eastAsia="Times New Roman" w:hAnsi="Gill Sans MT" w:cs="Calibri"/>
                    <w:color w:val="000000"/>
                    <w:sz w:val="20"/>
                    <w:szCs w:val="20"/>
                    <w:lang w:eastAsia="en-ZW"/>
                  </w:rPr>
                </w:rPrChange>
              </w:rPr>
              <w:t>Mean</w:t>
            </w:r>
          </w:p>
        </w:tc>
        <w:tc>
          <w:tcPr>
            <w:tcW w:w="555" w:type="pct"/>
            <w:noWrap/>
            <w:vAlign w:val="bottom"/>
          </w:tcPr>
          <w:p w14:paraId="1D7CAA29" w14:textId="2BD4AAB0" w:rsidR="00743470" w:rsidRPr="00256197" w:rsidRDefault="00743470" w:rsidP="00743470">
            <w:pPr>
              <w:spacing w:line="240" w:lineRule="auto"/>
              <w:jc w:val="right"/>
              <w:rPr>
                <w:rFonts w:cs="Times New Roman"/>
                <w:color w:val="000000"/>
                <w:sz w:val="20"/>
                <w:szCs w:val="20"/>
                <w:rPrChange w:id="3455"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456" w:author="Urfels, Anton (IRRI)" w:date="2023-10-06T20:02:00Z">
                  <w:rPr>
                    <w:rFonts w:ascii="Gill Sans MT" w:eastAsia="Times New Roman" w:hAnsi="Gill Sans MT" w:cs="Calibri"/>
                    <w:color w:val="000000"/>
                    <w:sz w:val="20"/>
                    <w:szCs w:val="20"/>
                    <w:lang w:eastAsia="en-ZW"/>
                  </w:rPr>
                </w:rPrChange>
              </w:rPr>
              <w:t>-15.31</w:t>
            </w:r>
          </w:p>
        </w:tc>
        <w:tc>
          <w:tcPr>
            <w:tcW w:w="555" w:type="pct"/>
            <w:noWrap/>
            <w:vAlign w:val="bottom"/>
          </w:tcPr>
          <w:p w14:paraId="5298AE13" w14:textId="07EC660D" w:rsidR="00743470" w:rsidRPr="00256197" w:rsidRDefault="00743470" w:rsidP="00743470">
            <w:pPr>
              <w:spacing w:line="240" w:lineRule="auto"/>
              <w:jc w:val="right"/>
              <w:rPr>
                <w:rFonts w:cs="Times New Roman"/>
                <w:color w:val="000000"/>
                <w:sz w:val="20"/>
                <w:szCs w:val="20"/>
                <w:rPrChange w:id="3457"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458" w:author="Urfels, Anton (IRRI)" w:date="2023-10-06T20:02:00Z">
                  <w:rPr>
                    <w:rFonts w:ascii="Gill Sans MT" w:eastAsia="Times New Roman" w:hAnsi="Gill Sans MT" w:cs="Calibri"/>
                    <w:color w:val="000000"/>
                    <w:sz w:val="20"/>
                    <w:szCs w:val="20"/>
                    <w:lang w:eastAsia="en-ZW"/>
                  </w:rPr>
                </w:rPrChange>
              </w:rPr>
              <w:t>40.40</w:t>
            </w:r>
          </w:p>
        </w:tc>
        <w:tc>
          <w:tcPr>
            <w:tcW w:w="555" w:type="pct"/>
            <w:noWrap/>
            <w:vAlign w:val="bottom"/>
          </w:tcPr>
          <w:p w14:paraId="465AFE2C" w14:textId="785EDE64" w:rsidR="00743470" w:rsidRPr="00256197" w:rsidRDefault="00743470" w:rsidP="00743470">
            <w:pPr>
              <w:spacing w:line="240" w:lineRule="auto"/>
              <w:jc w:val="right"/>
              <w:rPr>
                <w:rFonts w:cs="Times New Roman"/>
                <w:color w:val="000000"/>
                <w:sz w:val="20"/>
                <w:szCs w:val="20"/>
                <w:rPrChange w:id="3459"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460" w:author="Urfels, Anton (IRRI)" w:date="2023-10-06T20:02:00Z">
                  <w:rPr>
                    <w:rFonts w:ascii="Gill Sans MT" w:eastAsia="Times New Roman" w:hAnsi="Gill Sans MT" w:cs="Calibri"/>
                    <w:color w:val="000000"/>
                    <w:sz w:val="20"/>
                    <w:szCs w:val="20"/>
                    <w:lang w:eastAsia="en-ZW"/>
                  </w:rPr>
                </w:rPrChange>
              </w:rPr>
              <w:t>12.30</w:t>
            </w:r>
          </w:p>
        </w:tc>
        <w:tc>
          <w:tcPr>
            <w:tcW w:w="555" w:type="pct"/>
            <w:noWrap/>
            <w:vAlign w:val="bottom"/>
          </w:tcPr>
          <w:p w14:paraId="2BD5ADB6" w14:textId="4977F431" w:rsidR="00743470" w:rsidRPr="00256197" w:rsidRDefault="00743470" w:rsidP="00743470">
            <w:pPr>
              <w:spacing w:line="240" w:lineRule="auto"/>
              <w:jc w:val="right"/>
              <w:rPr>
                <w:rFonts w:cs="Times New Roman"/>
                <w:color w:val="000000"/>
                <w:sz w:val="20"/>
                <w:szCs w:val="20"/>
                <w:rPrChange w:id="3461"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462" w:author="Urfels, Anton (IRRI)" w:date="2023-10-06T20:02:00Z">
                  <w:rPr>
                    <w:rFonts w:ascii="Gill Sans MT" w:eastAsia="Times New Roman" w:hAnsi="Gill Sans MT" w:cs="Calibri"/>
                    <w:color w:val="000000"/>
                    <w:sz w:val="20"/>
                    <w:szCs w:val="20"/>
                    <w:lang w:eastAsia="en-ZW"/>
                  </w:rPr>
                </w:rPrChange>
              </w:rPr>
              <w:t>7.84</w:t>
            </w:r>
          </w:p>
        </w:tc>
        <w:tc>
          <w:tcPr>
            <w:tcW w:w="555" w:type="pct"/>
            <w:noWrap/>
            <w:vAlign w:val="bottom"/>
          </w:tcPr>
          <w:p w14:paraId="3F75DCC9" w14:textId="3A7B6D1B" w:rsidR="00743470" w:rsidRPr="00256197" w:rsidRDefault="00743470" w:rsidP="00743470">
            <w:pPr>
              <w:spacing w:line="240" w:lineRule="auto"/>
              <w:jc w:val="right"/>
              <w:rPr>
                <w:rFonts w:cs="Times New Roman"/>
                <w:color w:val="000000"/>
                <w:sz w:val="20"/>
                <w:szCs w:val="20"/>
                <w:rPrChange w:id="3463"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464" w:author="Urfels, Anton (IRRI)" w:date="2023-10-06T20:02:00Z">
                  <w:rPr>
                    <w:rFonts w:ascii="Gill Sans MT" w:eastAsia="Times New Roman" w:hAnsi="Gill Sans MT" w:cs="Calibri"/>
                    <w:color w:val="000000"/>
                    <w:sz w:val="20"/>
                    <w:szCs w:val="20"/>
                    <w:lang w:eastAsia="en-ZW"/>
                  </w:rPr>
                </w:rPrChange>
              </w:rPr>
              <w:t>23.80</w:t>
            </w:r>
          </w:p>
        </w:tc>
        <w:tc>
          <w:tcPr>
            <w:tcW w:w="555" w:type="pct"/>
            <w:noWrap/>
            <w:vAlign w:val="bottom"/>
          </w:tcPr>
          <w:p w14:paraId="27A3D14E" w14:textId="4DD3ED0E" w:rsidR="00743470" w:rsidRPr="00256197" w:rsidRDefault="00743470" w:rsidP="00743470">
            <w:pPr>
              <w:spacing w:line="240" w:lineRule="auto"/>
              <w:jc w:val="right"/>
              <w:rPr>
                <w:rFonts w:cs="Times New Roman"/>
                <w:color w:val="000000"/>
                <w:sz w:val="20"/>
                <w:szCs w:val="20"/>
                <w:rPrChange w:id="3465"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466" w:author="Urfels, Anton (IRRI)" w:date="2023-10-06T20:02:00Z">
                  <w:rPr>
                    <w:rFonts w:ascii="Gill Sans MT" w:eastAsia="Times New Roman" w:hAnsi="Gill Sans MT" w:cs="Calibri"/>
                    <w:color w:val="000000"/>
                    <w:sz w:val="20"/>
                    <w:szCs w:val="20"/>
                    <w:lang w:eastAsia="en-ZW"/>
                  </w:rPr>
                </w:rPrChange>
              </w:rPr>
              <w:t>25.40</w:t>
            </w:r>
          </w:p>
        </w:tc>
      </w:tr>
      <w:tr w:rsidR="00743470" w:rsidRPr="00256197" w14:paraId="4EA5A85C" w14:textId="77777777" w:rsidTr="00DB11CB">
        <w:trPr>
          <w:trHeight w:val="288"/>
          <w:jc w:val="center"/>
        </w:trPr>
        <w:tc>
          <w:tcPr>
            <w:tcW w:w="707" w:type="pct"/>
            <w:vMerge/>
          </w:tcPr>
          <w:p w14:paraId="13D3B426" w14:textId="77777777" w:rsidR="00743470" w:rsidRPr="00256197" w:rsidRDefault="00743470" w:rsidP="00743470">
            <w:pPr>
              <w:spacing w:line="240" w:lineRule="auto"/>
              <w:rPr>
                <w:rFonts w:eastAsia="Times New Roman" w:cs="Times New Roman"/>
                <w:color w:val="000000"/>
                <w:sz w:val="20"/>
                <w:szCs w:val="20"/>
                <w:lang w:eastAsia="en-ZW"/>
                <w:rPrChange w:id="3467"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3BB2CEFA" w14:textId="77777777" w:rsidR="00743470" w:rsidRPr="00256197" w:rsidRDefault="00743470" w:rsidP="00743470">
            <w:pPr>
              <w:spacing w:line="240" w:lineRule="auto"/>
              <w:rPr>
                <w:rFonts w:eastAsia="Times New Roman" w:cs="Times New Roman"/>
                <w:color w:val="000000"/>
                <w:sz w:val="20"/>
                <w:szCs w:val="20"/>
                <w:lang w:eastAsia="en-ZW"/>
                <w:rPrChange w:id="3468" w:author="Urfels, Anton (IRRI)" w:date="2023-10-06T20:02:00Z">
                  <w:rPr>
                    <w:rFonts w:ascii="Gill Sans MT" w:eastAsia="Times New Roman" w:hAnsi="Gill Sans MT" w:cs="Calibri"/>
                    <w:color w:val="000000"/>
                    <w:sz w:val="20"/>
                    <w:szCs w:val="20"/>
                    <w:lang w:eastAsia="en-ZW"/>
                  </w:rPr>
                </w:rPrChange>
              </w:rPr>
            </w:pPr>
            <w:proofErr w:type="spellStart"/>
            <w:r w:rsidRPr="00256197">
              <w:rPr>
                <w:rFonts w:eastAsia="Times New Roman" w:cs="Times New Roman"/>
                <w:color w:val="000000"/>
                <w:sz w:val="20"/>
                <w:szCs w:val="20"/>
                <w:lang w:eastAsia="en-ZW"/>
                <w:rPrChange w:id="3469" w:author="Urfels, Anton (IRRI)" w:date="2023-10-06T20:02:00Z">
                  <w:rPr>
                    <w:rFonts w:ascii="Gill Sans MT" w:eastAsia="Times New Roman" w:hAnsi="Gill Sans MT" w:cs="Calibri"/>
                    <w:color w:val="000000"/>
                    <w:sz w:val="20"/>
                    <w:szCs w:val="20"/>
                    <w:lang w:eastAsia="en-ZW"/>
                  </w:rPr>
                </w:rPrChange>
              </w:rPr>
              <w:t>Std.Dev</w:t>
            </w:r>
            <w:proofErr w:type="spellEnd"/>
          </w:p>
        </w:tc>
        <w:tc>
          <w:tcPr>
            <w:tcW w:w="555" w:type="pct"/>
            <w:noWrap/>
            <w:vAlign w:val="bottom"/>
          </w:tcPr>
          <w:p w14:paraId="55BB1700" w14:textId="0EC553CB" w:rsidR="00743470" w:rsidRPr="00256197" w:rsidRDefault="00743470" w:rsidP="00743470">
            <w:pPr>
              <w:spacing w:line="240" w:lineRule="auto"/>
              <w:jc w:val="right"/>
              <w:rPr>
                <w:rFonts w:cs="Times New Roman"/>
                <w:color w:val="000000"/>
                <w:sz w:val="20"/>
                <w:szCs w:val="20"/>
                <w:rPrChange w:id="3470"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471" w:author="Urfels, Anton (IRRI)" w:date="2023-10-06T20:02:00Z">
                  <w:rPr>
                    <w:rFonts w:ascii="Gill Sans MT" w:eastAsia="Times New Roman" w:hAnsi="Gill Sans MT" w:cs="Calibri"/>
                    <w:color w:val="000000"/>
                    <w:sz w:val="20"/>
                    <w:szCs w:val="20"/>
                    <w:lang w:eastAsia="en-ZW"/>
                  </w:rPr>
                </w:rPrChange>
              </w:rPr>
              <w:t>22.82</w:t>
            </w:r>
          </w:p>
        </w:tc>
        <w:tc>
          <w:tcPr>
            <w:tcW w:w="555" w:type="pct"/>
            <w:noWrap/>
            <w:vAlign w:val="bottom"/>
          </w:tcPr>
          <w:p w14:paraId="056E2E19" w14:textId="17FB82F0" w:rsidR="00743470" w:rsidRPr="00256197" w:rsidRDefault="00743470" w:rsidP="00743470">
            <w:pPr>
              <w:spacing w:line="240" w:lineRule="auto"/>
              <w:jc w:val="right"/>
              <w:rPr>
                <w:rFonts w:cs="Times New Roman"/>
                <w:color w:val="000000"/>
                <w:sz w:val="20"/>
                <w:szCs w:val="20"/>
                <w:rPrChange w:id="3472"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473" w:author="Urfels, Anton (IRRI)" w:date="2023-10-06T20:02:00Z">
                  <w:rPr>
                    <w:rFonts w:ascii="Gill Sans MT" w:eastAsia="Times New Roman" w:hAnsi="Gill Sans MT" w:cs="Calibri"/>
                    <w:color w:val="000000"/>
                    <w:sz w:val="20"/>
                    <w:szCs w:val="20"/>
                    <w:lang w:eastAsia="en-ZW"/>
                  </w:rPr>
                </w:rPrChange>
              </w:rPr>
              <w:t>28.98</w:t>
            </w:r>
          </w:p>
        </w:tc>
        <w:tc>
          <w:tcPr>
            <w:tcW w:w="555" w:type="pct"/>
            <w:noWrap/>
            <w:vAlign w:val="bottom"/>
          </w:tcPr>
          <w:p w14:paraId="6EEB396A" w14:textId="37CDB08F" w:rsidR="00743470" w:rsidRPr="00256197" w:rsidRDefault="00743470" w:rsidP="00743470">
            <w:pPr>
              <w:spacing w:line="240" w:lineRule="auto"/>
              <w:jc w:val="right"/>
              <w:rPr>
                <w:rFonts w:cs="Times New Roman"/>
                <w:color w:val="000000"/>
                <w:sz w:val="20"/>
                <w:szCs w:val="20"/>
                <w:rPrChange w:id="3474"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475" w:author="Urfels, Anton (IRRI)" w:date="2023-10-06T20:02:00Z">
                  <w:rPr>
                    <w:rFonts w:ascii="Gill Sans MT" w:eastAsia="Times New Roman" w:hAnsi="Gill Sans MT" w:cs="Calibri"/>
                    <w:color w:val="000000"/>
                    <w:sz w:val="20"/>
                    <w:szCs w:val="20"/>
                    <w:lang w:eastAsia="en-ZW"/>
                  </w:rPr>
                </w:rPrChange>
              </w:rPr>
              <w:t>42.88</w:t>
            </w:r>
          </w:p>
        </w:tc>
        <w:tc>
          <w:tcPr>
            <w:tcW w:w="555" w:type="pct"/>
            <w:noWrap/>
            <w:vAlign w:val="bottom"/>
          </w:tcPr>
          <w:p w14:paraId="51068A86" w14:textId="067E8A3E" w:rsidR="00743470" w:rsidRPr="00256197" w:rsidRDefault="00743470" w:rsidP="00743470">
            <w:pPr>
              <w:spacing w:line="240" w:lineRule="auto"/>
              <w:jc w:val="right"/>
              <w:rPr>
                <w:rFonts w:cs="Times New Roman"/>
                <w:color w:val="000000"/>
                <w:sz w:val="20"/>
                <w:szCs w:val="20"/>
                <w:rPrChange w:id="3476"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477" w:author="Urfels, Anton (IRRI)" w:date="2023-10-06T20:02:00Z">
                  <w:rPr>
                    <w:rFonts w:ascii="Gill Sans MT" w:eastAsia="Times New Roman" w:hAnsi="Gill Sans MT" w:cs="Calibri"/>
                    <w:color w:val="000000"/>
                    <w:sz w:val="20"/>
                    <w:szCs w:val="20"/>
                    <w:lang w:eastAsia="en-ZW"/>
                  </w:rPr>
                </w:rPrChange>
              </w:rPr>
              <w:t>46.27</w:t>
            </w:r>
          </w:p>
        </w:tc>
        <w:tc>
          <w:tcPr>
            <w:tcW w:w="555" w:type="pct"/>
            <w:noWrap/>
            <w:vAlign w:val="bottom"/>
          </w:tcPr>
          <w:p w14:paraId="02FD09A1" w14:textId="316A8CA1" w:rsidR="00743470" w:rsidRPr="00256197" w:rsidRDefault="00743470" w:rsidP="00743470">
            <w:pPr>
              <w:spacing w:line="240" w:lineRule="auto"/>
              <w:jc w:val="right"/>
              <w:rPr>
                <w:rFonts w:cs="Times New Roman"/>
                <w:color w:val="000000"/>
                <w:sz w:val="20"/>
                <w:szCs w:val="20"/>
                <w:rPrChange w:id="3478"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479" w:author="Urfels, Anton (IRRI)" w:date="2023-10-06T20:02:00Z">
                  <w:rPr>
                    <w:rFonts w:ascii="Gill Sans MT" w:eastAsia="Times New Roman" w:hAnsi="Gill Sans MT" w:cs="Calibri"/>
                    <w:color w:val="000000"/>
                    <w:sz w:val="20"/>
                    <w:szCs w:val="20"/>
                    <w:lang w:eastAsia="en-ZW"/>
                  </w:rPr>
                </w:rPrChange>
              </w:rPr>
              <w:t>31.34</w:t>
            </w:r>
          </w:p>
        </w:tc>
        <w:tc>
          <w:tcPr>
            <w:tcW w:w="555" w:type="pct"/>
            <w:noWrap/>
            <w:vAlign w:val="bottom"/>
          </w:tcPr>
          <w:p w14:paraId="40671BE3" w14:textId="5D801382" w:rsidR="00743470" w:rsidRPr="00256197" w:rsidRDefault="00743470" w:rsidP="00743470">
            <w:pPr>
              <w:spacing w:line="240" w:lineRule="auto"/>
              <w:jc w:val="right"/>
              <w:rPr>
                <w:rFonts w:cs="Times New Roman"/>
                <w:color w:val="000000"/>
                <w:sz w:val="20"/>
                <w:szCs w:val="20"/>
                <w:rPrChange w:id="3480"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481" w:author="Urfels, Anton (IRRI)" w:date="2023-10-06T20:02:00Z">
                  <w:rPr>
                    <w:rFonts w:ascii="Gill Sans MT" w:eastAsia="Times New Roman" w:hAnsi="Gill Sans MT" w:cs="Calibri"/>
                    <w:color w:val="000000"/>
                    <w:sz w:val="20"/>
                    <w:szCs w:val="20"/>
                    <w:lang w:eastAsia="en-ZW"/>
                  </w:rPr>
                </w:rPrChange>
              </w:rPr>
              <w:t>34.62</w:t>
            </w:r>
          </w:p>
        </w:tc>
      </w:tr>
      <w:tr w:rsidR="00743470" w:rsidRPr="00256197" w14:paraId="37812052" w14:textId="77777777" w:rsidTr="00DB11CB">
        <w:trPr>
          <w:trHeight w:val="288"/>
          <w:jc w:val="center"/>
        </w:trPr>
        <w:tc>
          <w:tcPr>
            <w:tcW w:w="707" w:type="pct"/>
            <w:vMerge/>
          </w:tcPr>
          <w:p w14:paraId="4438BA8C" w14:textId="77777777" w:rsidR="00743470" w:rsidRPr="00256197" w:rsidRDefault="00743470" w:rsidP="00743470">
            <w:pPr>
              <w:spacing w:line="240" w:lineRule="auto"/>
              <w:rPr>
                <w:rFonts w:eastAsia="Times New Roman" w:cs="Times New Roman"/>
                <w:color w:val="000000"/>
                <w:sz w:val="20"/>
                <w:szCs w:val="20"/>
                <w:lang w:eastAsia="en-ZW"/>
                <w:rPrChange w:id="3482"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4F5960A1" w14:textId="77777777" w:rsidR="00743470" w:rsidRPr="00256197" w:rsidRDefault="00743470" w:rsidP="00743470">
            <w:pPr>
              <w:spacing w:line="240" w:lineRule="auto"/>
              <w:rPr>
                <w:rFonts w:eastAsia="Times New Roman" w:cs="Times New Roman"/>
                <w:color w:val="000000"/>
                <w:sz w:val="20"/>
                <w:szCs w:val="20"/>
                <w:lang w:eastAsia="en-ZW"/>
                <w:rPrChange w:id="3483"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484" w:author="Urfels, Anton (IRRI)" w:date="2023-10-06T20:02:00Z">
                  <w:rPr>
                    <w:rFonts w:ascii="Gill Sans MT" w:eastAsia="Times New Roman" w:hAnsi="Gill Sans MT" w:cs="Calibri"/>
                    <w:color w:val="000000"/>
                    <w:sz w:val="20"/>
                    <w:szCs w:val="20"/>
                    <w:lang w:eastAsia="en-ZW"/>
                  </w:rPr>
                </w:rPrChange>
              </w:rPr>
              <w:t>Min</w:t>
            </w:r>
          </w:p>
        </w:tc>
        <w:tc>
          <w:tcPr>
            <w:tcW w:w="555" w:type="pct"/>
            <w:noWrap/>
            <w:vAlign w:val="bottom"/>
          </w:tcPr>
          <w:p w14:paraId="32DCDD2D" w14:textId="674FC65B" w:rsidR="00743470" w:rsidRPr="00256197" w:rsidRDefault="00743470" w:rsidP="00743470">
            <w:pPr>
              <w:spacing w:line="240" w:lineRule="auto"/>
              <w:jc w:val="right"/>
              <w:rPr>
                <w:rFonts w:cs="Times New Roman"/>
                <w:color w:val="000000"/>
                <w:sz w:val="20"/>
                <w:szCs w:val="20"/>
                <w:rPrChange w:id="3485"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486" w:author="Urfels, Anton (IRRI)" w:date="2023-10-06T20:02:00Z">
                  <w:rPr>
                    <w:rFonts w:ascii="Gill Sans MT" w:eastAsia="Times New Roman" w:hAnsi="Gill Sans MT" w:cs="Calibri"/>
                    <w:color w:val="000000"/>
                    <w:sz w:val="20"/>
                    <w:szCs w:val="20"/>
                    <w:lang w:eastAsia="en-ZW"/>
                  </w:rPr>
                </w:rPrChange>
              </w:rPr>
              <w:t>-97.77</w:t>
            </w:r>
          </w:p>
        </w:tc>
        <w:tc>
          <w:tcPr>
            <w:tcW w:w="555" w:type="pct"/>
            <w:noWrap/>
            <w:vAlign w:val="bottom"/>
          </w:tcPr>
          <w:p w14:paraId="5E1DD546" w14:textId="1F882569" w:rsidR="00743470" w:rsidRPr="00256197" w:rsidRDefault="00743470" w:rsidP="00743470">
            <w:pPr>
              <w:spacing w:line="240" w:lineRule="auto"/>
              <w:jc w:val="right"/>
              <w:rPr>
                <w:rFonts w:cs="Times New Roman"/>
                <w:color w:val="000000"/>
                <w:sz w:val="20"/>
                <w:szCs w:val="20"/>
                <w:rPrChange w:id="3487"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488" w:author="Urfels, Anton (IRRI)" w:date="2023-10-06T20:02:00Z">
                  <w:rPr>
                    <w:rFonts w:ascii="Gill Sans MT" w:eastAsia="Times New Roman" w:hAnsi="Gill Sans MT" w:cs="Calibri"/>
                    <w:color w:val="000000"/>
                    <w:sz w:val="20"/>
                    <w:szCs w:val="20"/>
                    <w:lang w:eastAsia="en-ZW"/>
                  </w:rPr>
                </w:rPrChange>
              </w:rPr>
              <w:t>-25.01</w:t>
            </w:r>
          </w:p>
        </w:tc>
        <w:tc>
          <w:tcPr>
            <w:tcW w:w="555" w:type="pct"/>
            <w:noWrap/>
            <w:vAlign w:val="bottom"/>
          </w:tcPr>
          <w:p w14:paraId="398BB4AC" w14:textId="0E0EFB17" w:rsidR="00743470" w:rsidRPr="00256197" w:rsidRDefault="00743470" w:rsidP="00743470">
            <w:pPr>
              <w:spacing w:line="240" w:lineRule="auto"/>
              <w:jc w:val="right"/>
              <w:rPr>
                <w:rFonts w:cs="Times New Roman"/>
                <w:color w:val="000000"/>
                <w:sz w:val="20"/>
                <w:szCs w:val="20"/>
                <w:rPrChange w:id="3489"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490" w:author="Urfels, Anton (IRRI)" w:date="2023-10-06T20:02:00Z">
                  <w:rPr>
                    <w:rFonts w:ascii="Gill Sans MT" w:eastAsia="Times New Roman" w:hAnsi="Gill Sans MT" w:cs="Calibri"/>
                    <w:color w:val="000000"/>
                    <w:sz w:val="20"/>
                    <w:szCs w:val="20"/>
                    <w:lang w:eastAsia="en-ZW"/>
                  </w:rPr>
                </w:rPrChange>
              </w:rPr>
              <w:t>-80.65</w:t>
            </w:r>
          </w:p>
        </w:tc>
        <w:tc>
          <w:tcPr>
            <w:tcW w:w="555" w:type="pct"/>
            <w:noWrap/>
            <w:vAlign w:val="bottom"/>
          </w:tcPr>
          <w:p w14:paraId="3F9F06F2" w14:textId="35DEE6EE" w:rsidR="00743470" w:rsidRPr="00256197" w:rsidRDefault="00743470" w:rsidP="00743470">
            <w:pPr>
              <w:spacing w:line="240" w:lineRule="auto"/>
              <w:jc w:val="right"/>
              <w:rPr>
                <w:rFonts w:cs="Times New Roman"/>
                <w:color w:val="000000"/>
                <w:sz w:val="20"/>
                <w:szCs w:val="20"/>
                <w:rPrChange w:id="3491"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492" w:author="Urfels, Anton (IRRI)" w:date="2023-10-06T20:02:00Z">
                  <w:rPr>
                    <w:rFonts w:ascii="Gill Sans MT" w:eastAsia="Times New Roman" w:hAnsi="Gill Sans MT" w:cs="Calibri"/>
                    <w:color w:val="000000"/>
                    <w:sz w:val="20"/>
                    <w:szCs w:val="20"/>
                    <w:lang w:eastAsia="en-ZW"/>
                  </w:rPr>
                </w:rPrChange>
              </w:rPr>
              <w:t>-95.69</w:t>
            </w:r>
          </w:p>
        </w:tc>
        <w:tc>
          <w:tcPr>
            <w:tcW w:w="555" w:type="pct"/>
            <w:noWrap/>
            <w:vAlign w:val="bottom"/>
          </w:tcPr>
          <w:p w14:paraId="52DA514C" w14:textId="210A94B9" w:rsidR="00743470" w:rsidRPr="00256197" w:rsidRDefault="00743470" w:rsidP="00743470">
            <w:pPr>
              <w:spacing w:line="240" w:lineRule="auto"/>
              <w:jc w:val="right"/>
              <w:rPr>
                <w:rFonts w:cs="Times New Roman"/>
                <w:color w:val="000000"/>
                <w:sz w:val="20"/>
                <w:szCs w:val="20"/>
                <w:rPrChange w:id="3493"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494" w:author="Urfels, Anton (IRRI)" w:date="2023-10-06T20:02:00Z">
                  <w:rPr>
                    <w:rFonts w:ascii="Gill Sans MT" w:eastAsia="Times New Roman" w:hAnsi="Gill Sans MT" w:cs="Calibri"/>
                    <w:color w:val="000000"/>
                    <w:sz w:val="20"/>
                    <w:szCs w:val="20"/>
                    <w:lang w:eastAsia="en-ZW"/>
                  </w:rPr>
                </w:rPrChange>
              </w:rPr>
              <w:t>-62.89</w:t>
            </w:r>
          </w:p>
        </w:tc>
        <w:tc>
          <w:tcPr>
            <w:tcW w:w="555" w:type="pct"/>
            <w:noWrap/>
            <w:vAlign w:val="bottom"/>
          </w:tcPr>
          <w:p w14:paraId="1C6DB338" w14:textId="25F4B54D" w:rsidR="00743470" w:rsidRPr="00256197" w:rsidRDefault="00743470" w:rsidP="00743470">
            <w:pPr>
              <w:spacing w:line="240" w:lineRule="auto"/>
              <w:jc w:val="right"/>
              <w:rPr>
                <w:rFonts w:cs="Times New Roman"/>
                <w:color w:val="000000"/>
                <w:sz w:val="20"/>
                <w:szCs w:val="20"/>
                <w:rPrChange w:id="3495"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496" w:author="Urfels, Anton (IRRI)" w:date="2023-10-06T20:02:00Z">
                  <w:rPr>
                    <w:rFonts w:ascii="Gill Sans MT" w:eastAsia="Times New Roman" w:hAnsi="Gill Sans MT" w:cs="Calibri"/>
                    <w:color w:val="000000"/>
                    <w:sz w:val="20"/>
                    <w:szCs w:val="20"/>
                    <w:lang w:eastAsia="en-ZW"/>
                  </w:rPr>
                </w:rPrChange>
              </w:rPr>
              <w:t>-82.90</w:t>
            </w:r>
          </w:p>
        </w:tc>
      </w:tr>
      <w:tr w:rsidR="00743470" w:rsidRPr="00256197" w14:paraId="23ED578C" w14:textId="77777777" w:rsidTr="00DB11CB">
        <w:trPr>
          <w:trHeight w:val="288"/>
          <w:jc w:val="center"/>
        </w:trPr>
        <w:tc>
          <w:tcPr>
            <w:tcW w:w="707" w:type="pct"/>
            <w:vMerge/>
          </w:tcPr>
          <w:p w14:paraId="6FC1AD5F" w14:textId="77777777" w:rsidR="00743470" w:rsidRPr="00256197" w:rsidRDefault="00743470" w:rsidP="00743470">
            <w:pPr>
              <w:spacing w:line="240" w:lineRule="auto"/>
              <w:rPr>
                <w:rFonts w:eastAsia="Times New Roman" w:cs="Times New Roman"/>
                <w:color w:val="000000"/>
                <w:sz w:val="20"/>
                <w:szCs w:val="20"/>
                <w:lang w:eastAsia="en-ZW"/>
                <w:rPrChange w:id="3497"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74250F91" w14:textId="77777777" w:rsidR="00743470" w:rsidRPr="00256197" w:rsidRDefault="00743470" w:rsidP="00743470">
            <w:pPr>
              <w:spacing w:line="240" w:lineRule="auto"/>
              <w:rPr>
                <w:rFonts w:eastAsia="Times New Roman" w:cs="Times New Roman"/>
                <w:color w:val="000000"/>
                <w:sz w:val="20"/>
                <w:szCs w:val="20"/>
                <w:lang w:eastAsia="en-ZW"/>
                <w:rPrChange w:id="3498"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499" w:author="Urfels, Anton (IRRI)" w:date="2023-10-06T20:02:00Z">
                  <w:rPr>
                    <w:rFonts w:ascii="Gill Sans MT" w:eastAsia="Times New Roman" w:hAnsi="Gill Sans MT" w:cs="Calibri"/>
                    <w:color w:val="000000"/>
                    <w:sz w:val="20"/>
                    <w:szCs w:val="20"/>
                    <w:lang w:eastAsia="en-ZW"/>
                  </w:rPr>
                </w:rPrChange>
              </w:rPr>
              <w:t>10</w:t>
            </w:r>
            <w:r w:rsidRPr="00FE6323">
              <w:rPr>
                <w:rFonts w:eastAsia="Times New Roman" w:cs="Times New Roman"/>
                <w:color w:val="000000"/>
                <w:sz w:val="20"/>
                <w:szCs w:val="20"/>
                <w:vertAlign w:val="superscript"/>
                <w:lang w:eastAsia="en-ZW"/>
                <w:rPrChange w:id="3500" w:author="MKONDIWA, Maxwell (CIMMYT-India)" w:date="2023-10-08T10:54:00Z">
                  <w:rPr>
                    <w:rFonts w:ascii="Gill Sans MT" w:eastAsia="Times New Roman" w:hAnsi="Gill Sans MT" w:cs="Calibri"/>
                    <w:color w:val="000000"/>
                    <w:sz w:val="20"/>
                    <w:szCs w:val="20"/>
                    <w:lang w:eastAsia="en-ZW"/>
                  </w:rPr>
                </w:rPrChange>
              </w:rPr>
              <w:t>th</w:t>
            </w:r>
            <w:r w:rsidRPr="00256197">
              <w:rPr>
                <w:rFonts w:eastAsia="Times New Roman" w:cs="Times New Roman"/>
                <w:color w:val="000000"/>
                <w:sz w:val="20"/>
                <w:szCs w:val="20"/>
                <w:lang w:eastAsia="en-ZW"/>
                <w:rPrChange w:id="3501" w:author="Urfels, Anton (IRRI)" w:date="2023-10-06T20:02:00Z">
                  <w:rPr>
                    <w:rFonts w:ascii="Gill Sans MT" w:eastAsia="Times New Roman" w:hAnsi="Gill Sans MT" w:cs="Calibri"/>
                    <w:color w:val="000000"/>
                    <w:sz w:val="20"/>
                    <w:szCs w:val="20"/>
                    <w:lang w:eastAsia="en-ZW"/>
                  </w:rPr>
                </w:rPrChange>
              </w:rPr>
              <w:t xml:space="preserve"> percentile</w:t>
            </w:r>
          </w:p>
        </w:tc>
        <w:tc>
          <w:tcPr>
            <w:tcW w:w="555" w:type="pct"/>
            <w:noWrap/>
            <w:vAlign w:val="bottom"/>
          </w:tcPr>
          <w:p w14:paraId="4CD329D5" w14:textId="0E025059" w:rsidR="00743470" w:rsidRPr="00256197" w:rsidRDefault="00743470" w:rsidP="00743470">
            <w:pPr>
              <w:spacing w:line="240" w:lineRule="auto"/>
              <w:jc w:val="right"/>
              <w:rPr>
                <w:rFonts w:cs="Times New Roman"/>
                <w:color w:val="000000"/>
                <w:sz w:val="20"/>
                <w:szCs w:val="20"/>
                <w:rPrChange w:id="3502"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503" w:author="Urfels, Anton (IRRI)" w:date="2023-10-06T20:02:00Z">
                  <w:rPr>
                    <w:rFonts w:ascii="Gill Sans MT" w:eastAsia="Times New Roman" w:hAnsi="Gill Sans MT" w:cs="Calibri"/>
                    <w:color w:val="000000"/>
                    <w:sz w:val="20"/>
                    <w:szCs w:val="20"/>
                    <w:lang w:eastAsia="en-ZW"/>
                  </w:rPr>
                </w:rPrChange>
              </w:rPr>
              <w:t>-36.40</w:t>
            </w:r>
          </w:p>
        </w:tc>
        <w:tc>
          <w:tcPr>
            <w:tcW w:w="555" w:type="pct"/>
            <w:noWrap/>
            <w:vAlign w:val="bottom"/>
          </w:tcPr>
          <w:p w14:paraId="5BF8A978" w14:textId="383390B7" w:rsidR="00743470" w:rsidRPr="00256197" w:rsidRDefault="00743470" w:rsidP="00743470">
            <w:pPr>
              <w:spacing w:line="240" w:lineRule="auto"/>
              <w:jc w:val="right"/>
              <w:rPr>
                <w:rFonts w:cs="Times New Roman"/>
                <w:color w:val="000000"/>
                <w:sz w:val="20"/>
                <w:szCs w:val="20"/>
                <w:rPrChange w:id="3504"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505" w:author="Urfels, Anton (IRRI)" w:date="2023-10-06T20:02:00Z">
                  <w:rPr>
                    <w:rFonts w:ascii="Gill Sans MT" w:eastAsia="Times New Roman" w:hAnsi="Gill Sans MT" w:cs="Calibri"/>
                    <w:color w:val="000000"/>
                    <w:sz w:val="20"/>
                    <w:szCs w:val="20"/>
                    <w:lang w:eastAsia="en-ZW"/>
                  </w:rPr>
                </w:rPrChange>
              </w:rPr>
              <w:t>-10.73</w:t>
            </w:r>
          </w:p>
        </w:tc>
        <w:tc>
          <w:tcPr>
            <w:tcW w:w="555" w:type="pct"/>
            <w:noWrap/>
            <w:vAlign w:val="bottom"/>
          </w:tcPr>
          <w:p w14:paraId="6D8A394E" w14:textId="11A33F3A" w:rsidR="00743470" w:rsidRPr="00256197" w:rsidRDefault="00743470" w:rsidP="00743470">
            <w:pPr>
              <w:spacing w:line="240" w:lineRule="auto"/>
              <w:jc w:val="right"/>
              <w:rPr>
                <w:rFonts w:cs="Times New Roman"/>
                <w:color w:val="000000"/>
                <w:sz w:val="20"/>
                <w:szCs w:val="20"/>
                <w:rPrChange w:id="3506"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507" w:author="Urfels, Anton (IRRI)" w:date="2023-10-06T20:02:00Z">
                  <w:rPr>
                    <w:rFonts w:ascii="Gill Sans MT" w:eastAsia="Times New Roman" w:hAnsi="Gill Sans MT" w:cs="Calibri"/>
                    <w:color w:val="000000"/>
                    <w:sz w:val="20"/>
                    <w:szCs w:val="20"/>
                    <w:lang w:eastAsia="en-ZW"/>
                  </w:rPr>
                </w:rPrChange>
              </w:rPr>
              <w:t>-42.52</w:t>
            </w:r>
          </w:p>
        </w:tc>
        <w:tc>
          <w:tcPr>
            <w:tcW w:w="555" w:type="pct"/>
            <w:noWrap/>
            <w:vAlign w:val="bottom"/>
          </w:tcPr>
          <w:p w14:paraId="6AC567EF" w14:textId="0079C000" w:rsidR="00743470" w:rsidRPr="00256197" w:rsidRDefault="00743470" w:rsidP="00743470">
            <w:pPr>
              <w:spacing w:line="240" w:lineRule="auto"/>
              <w:jc w:val="right"/>
              <w:rPr>
                <w:rFonts w:cs="Times New Roman"/>
                <w:color w:val="000000"/>
                <w:sz w:val="20"/>
                <w:szCs w:val="20"/>
                <w:rPrChange w:id="3508"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509" w:author="Urfels, Anton (IRRI)" w:date="2023-10-06T20:02:00Z">
                  <w:rPr>
                    <w:rFonts w:ascii="Gill Sans MT" w:eastAsia="Times New Roman" w:hAnsi="Gill Sans MT" w:cs="Calibri"/>
                    <w:color w:val="000000"/>
                    <w:sz w:val="20"/>
                    <w:szCs w:val="20"/>
                    <w:lang w:eastAsia="en-ZW"/>
                  </w:rPr>
                </w:rPrChange>
              </w:rPr>
              <w:t>-49.44</w:t>
            </w:r>
          </w:p>
        </w:tc>
        <w:tc>
          <w:tcPr>
            <w:tcW w:w="555" w:type="pct"/>
            <w:noWrap/>
            <w:vAlign w:val="bottom"/>
          </w:tcPr>
          <w:p w14:paraId="32312CBE" w14:textId="506A063D" w:rsidR="00743470" w:rsidRPr="00256197" w:rsidRDefault="00743470" w:rsidP="00743470">
            <w:pPr>
              <w:spacing w:line="240" w:lineRule="auto"/>
              <w:jc w:val="right"/>
              <w:rPr>
                <w:rFonts w:cs="Times New Roman"/>
                <w:color w:val="000000"/>
                <w:sz w:val="20"/>
                <w:szCs w:val="20"/>
                <w:rPrChange w:id="3510"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511" w:author="Urfels, Anton (IRRI)" w:date="2023-10-06T20:02:00Z">
                  <w:rPr>
                    <w:rFonts w:ascii="Gill Sans MT" w:eastAsia="Times New Roman" w:hAnsi="Gill Sans MT" w:cs="Calibri"/>
                    <w:color w:val="000000"/>
                    <w:sz w:val="20"/>
                    <w:szCs w:val="20"/>
                    <w:lang w:eastAsia="en-ZW"/>
                  </w:rPr>
                </w:rPrChange>
              </w:rPr>
              <w:t>-21.58</w:t>
            </w:r>
          </w:p>
        </w:tc>
        <w:tc>
          <w:tcPr>
            <w:tcW w:w="555" w:type="pct"/>
            <w:noWrap/>
            <w:vAlign w:val="bottom"/>
          </w:tcPr>
          <w:p w14:paraId="238E44AD" w14:textId="1AB55ECD" w:rsidR="00743470" w:rsidRPr="00256197" w:rsidRDefault="00743470" w:rsidP="00743470">
            <w:pPr>
              <w:spacing w:line="240" w:lineRule="auto"/>
              <w:jc w:val="right"/>
              <w:rPr>
                <w:rFonts w:cs="Times New Roman"/>
                <w:color w:val="000000"/>
                <w:sz w:val="20"/>
                <w:szCs w:val="20"/>
                <w:rPrChange w:id="3512"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513" w:author="Urfels, Anton (IRRI)" w:date="2023-10-06T20:02:00Z">
                  <w:rPr>
                    <w:rFonts w:ascii="Gill Sans MT" w:eastAsia="Times New Roman" w:hAnsi="Gill Sans MT" w:cs="Calibri"/>
                    <w:color w:val="000000"/>
                    <w:sz w:val="20"/>
                    <w:szCs w:val="20"/>
                    <w:lang w:eastAsia="en-ZW"/>
                  </w:rPr>
                </w:rPrChange>
              </w:rPr>
              <w:t>-17.54</w:t>
            </w:r>
          </w:p>
        </w:tc>
      </w:tr>
      <w:tr w:rsidR="00743470" w:rsidRPr="00256197" w14:paraId="01CE21A6" w14:textId="77777777" w:rsidTr="00DB11CB">
        <w:trPr>
          <w:trHeight w:val="288"/>
          <w:jc w:val="center"/>
        </w:trPr>
        <w:tc>
          <w:tcPr>
            <w:tcW w:w="707" w:type="pct"/>
            <w:vMerge/>
          </w:tcPr>
          <w:p w14:paraId="63446043" w14:textId="77777777" w:rsidR="00743470" w:rsidRPr="00256197" w:rsidRDefault="00743470" w:rsidP="00743470">
            <w:pPr>
              <w:spacing w:line="240" w:lineRule="auto"/>
              <w:rPr>
                <w:rFonts w:eastAsia="Times New Roman" w:cs="Times New Roman"/>
                <w:color w:val="000000"/>
                <w:sz w:val="20"/>
                <w:szCs w:val="20"/>
                <w:lang w:eastAsia="en-ZW"/>
                <w:rPrChange w:id="3514"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512DD257" w14:textId="77777777" w:rsidR="00743470" w:rsidRPr="00256197" w:rsidRDefault="00743470" w:rsidP="00743470">
            <w:pPr>
              <w:spacing w:line="240" w:lineRule="auto"/>
              <w:rPr>
                <w:rFonts w:eastAsia="Times New Roman" w:cs="Times New Roman"/>
                <w:color w:val="000000"/>
                <w:sz w:val="20"/>
                <w:szCs w:val="20"/>
                <w:lang w:eastAsia="en-ZW"/>
                <w:rPrChange w:id="3515"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516" w:author="Urfels, Anton (IRRI)" w:date="2023-10-06T20:02:00Z">
                  <w:rPr>
                    <w:rFonts w:ascii="Gill Sans MT" w:eastAsia="Times New Roman" w:hAnsi="Gill Sans MT" w:cs="Calibri"/>
                    <w:color w:val="000000"/>
                    <w:sz w:val="20"/>
                    <w:szCs w:val="20"/>
                    <w:lang w:eastAsia="en-ZW"/>
                  </w:rPr>
                </w:rPrChange>
              </w:rPr>
              <w:t>25</w:t>
            </w:r>
            <w:r w:rsidRPr="00FE6323">
              <w:rPr>
                <w:rFonts w:eastAsia="Times New Roman" w:cs="Times New Roman"/>
                <w:color w:val="000000"/>
                <w:sz w:val="20"/>
                <w:szCs w:val="20"/>
                <w:vertAlign w:val="superscript"/>
                <w:lang w:eastAsia="en-ZW"/>
                <w:rPrChange w:id="3517" w:author="MKONDIWA, Maxwell (CIMMYT-India)" w:date="2023-10-08T10:54:00Z">
                  <w:rPr>
                    <w:rFonts w:ascii="Gill Sans MT" w:eastAsia="Times New Roman" w:hAnsi="Gill Sans MT" w:cs="Calibri"/>
                    <w:color w:val="000000"/>
                    <w:sz w:val="20"/>
                    <w:szCs w:val="20"/>
                    <w:lang w:eastAsia="en-ZW"/>
                  </w:rPr>
                </w:rPrChange>
              </w:rPr>
              <w:t>th</w:t>
            </w:r>
            <w:r w:rsidRPr="00256197">
              <w:rPr>
                <w:rFonts w:eastAsia="Times New Roman" w:cs="Times New Roman"/>
                <w:color w:val="000000"/>
                <w:sz w:val="20"/>
                <w:szCs w:val="20"/>
                <w:lang w:eastAsia="en-ZW"/>
                <w:rPrChange w:id="3518" w:author="Urfels, Anton (IRRI)" w:date="2023-10-06T20:02:00Z">
                  <w:rPr>
                    <w:rFonts w:ascii="Gill Sans MT" w:eastAsia="Times New Roman" w:hAnsi="Gill Sans MT" w:cs="Calibri"/>
                    <w:color w:val="000000"/>
                    <w:sz w:val="20"/>
                    <w:szCs w:val="20"/>
                    <w:lang w:eastAsia="en-ZW"/>
                  </w:rPr>
                </w:rPrChange>
              </w:rPr>
              <w:t xml:space="preserve"> percentile</w:t>
            </w:r>
          </w:p>
        </w:tc>
        <w:tc>
          <w:tcPr>
            <w:tcW w:w="555" w:type="pct"/>
            <w:noWrap/>
            <w:vAlign w:val="bottom"/>
          </w:tcPr>
          <w:p w14:paraId="65EB31F0" w14:textId="704C1EEA" w:rsidR="00743470" w:rsidRPr="00256197" w:rsidRDefault="00743470" w:rsidP="00743470">
            <w:pPr>
              <w:spacing w:line="240" w:lineRule="auto"/>
              <w:jc w:val="right"/>
              <w:rPr>
                <w:rFonts w:cs="Times New Roman"/>
                <w:color w:val="000000"/>
                <w:sz w:val="20"/>
                <w:szCs w:val="20"/>
                <w:rPrChange w:id="3519"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520" w:author="Urfels, Anton (IRRI)" w:date="2023-10-06T20:02:00Z">
                  <w:rPr>
                    <w:rFonts w:ascii="Gill Sans MT" w:eastAsia="Times New Roman" w:hAnsi="Gill Sans MT" w:cs="Calibri"/>
                    <w:color w:val="000000"/>
                    <w:sz w:val="20"/>
                    <w:szCs w:val="20"/>
                    <w:lang w:eastAsia="en-ZW"/>
                  </w:rPr>
                </w:rPrChange>
              </w:rPr>
              <w:t>-26.88</w:t>
            </w:r>
          </w:p>
        </w:tc>
        <w:tc>
          <w:tcPr>
            <w:tcW w:w="555" w:type="pct"/>
            <w:noWrap/>
            <w:vAlign w:val="bottom"/>
          </w:tcPr>
          <w:p w14:paraId="0AE7B854" w14:textId="5E6ABF65" w:rsidR="00743470" w:rsidRPr="00256197" w:rsidRDefault="00743470" w:rsidP="00743470">
            <w:pPr>
              <w:spacing w:line="240" w:lineRule="auto"/>
              <w:jc w:val="right"/>
              <w:rPr>
                <w:rFonts w:cs="Times New Roman"/>
                <w:color w:val="000000"/>
                <w:sz w:val="20"/>
                <w:szCs w:val="20"/>
                <w:rPrChange w:id="3521"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522" w:author="Urfels, Anton (IRRI)" w:date="2023-10-06T20:02:00Z">
                  <w:rPr>
                    <w:rFonts w:ascii="Gill Sans MT" w:eastAsia="Times New Roman" w:hAnsi="Gill Sans MT" w:cs="Calibri"/>
                    <w:color w:val="000000"/>
                    <w:sz w:val="20"/>
                    <w:szCs w:val="20"/>
                    <w:lang w:eastAsia="en-ZW"/>
                  </w:rPr>
                </w:rPrChange>
              </w:rPr>
              <w:t>24.88</w:t>
            </w:r>
          </w:p>
        </w:tc>
        <w:tc>
          <w:tcPr>
            <w:tcW w:w="555" w:type="pct"/>
            <w:noWrap/>
            <w:vAlign w:val="bottom"/>
          </w:tcPr>
          <w:p w14:paraId="769736D2" w14:textId="0E754B59" w:rsidR="00743470" w:rsidRPr="00256197" w:rsidRDefault="00743470" w:rsidP="00743470">
            <w:pPr>
              <w:spacing w:line="240" w:lineRule="auto"/>
              <w:jc w:val="right"/>
              <w:rPr>
                <w:rFonts w:cs="Times New Roman"/>
                <w:color w:val="000000"/>
                <w:sz w:val="20"/>
                <w:szCs w:val="20"/>
                <w:rPrChange w:id="3523"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524" w:author="Urfels, Anton (IRRI)" w:date="2023-10-06T20:02:00Z">
                  <w:rPr>
                    <w:rFonts w:ascii="Gill Sans MT" w:eastAsia="Times New Roman" w:hAnsi="Gill Sans MT" w:cs="Calibri"/>
                    <w:color w:val="000000"/>
                    <w:sz w:val="20"/>
                    <w:szCs w:val="20"/>
                    <w:lang w:eastAsia="en-ZW"/>
                  </w:rPr>
                </w:rPrChange>
              </w:rPr>
              <w:t>-16.26</w:t>
            </w:r>
          </w:p>
        </w:tc>
        <w:tc>
          <w:tcPr>
            <w:tcW w:w="555" w:type="pct"/>
            <w:noWrap/>
            <w:vAlign w:val="bottom"/>
          </w:tcPr>
          <w:p w14:paraId="221EFAFF" w14:textId="38D85A16" w:rsidR="00743470" w:rsidRPr="00256197" w:rsidRDefault="00743470" w:rsidP="00743470">
            <w:pPr>
              <w:spacing w:line="240" w:lineRule="auto"/>
              <w:jc w:val="right"/>
              <w:rPr>
                <w:rFonts w:cs="Times New Roman"/>
                <w:color w:val="000000"/>
                <w:sz w:val="20"/>
                <w:szCs w:val="20"/>
                <w:rPrChange w:id="3525"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526" w:author="Urfels, Anton (IRRI)" w:date="2023-10-06T20:02:00Z">
                  <w:rPr>
                    <w:rFonts w:ascii="Gill Sans MT" w:eastAsia="Times New Roman" w:hAnsi="Gill Sans MT" w:cs="Calibri"/>
                    <w:color w:val="000000"/>
                    <w:sz w:val="20"/>
                    <w:szCs w:val="20"/>
                    <w:lang w:eastAsia="en-ZW"/>
                  </w:rPr>
                </w:rPrChange>
              </w:rPr>
              <w:t>-27.25</w:t>
            </w:r>
          </w:p>
        </w:tc>
        <w:tc>
          <w:tcPr>
            <w:tcW w:w="555" w:type="pct"/>
            <w:noWrap/>
            <w:vAlign w:val="bottom"/>
          </w:tcPr>
          <w:p w14:paraId="198FC0E9" w14:textId="57ECF725" w:rsidR="00743470" w:rsidRPr="00256197" w:rsidRDefault="00743470" w:rsidP="00743470">
            <w:pPr>
              <w:spacing w:line="240" w:lineRule="auto"/>
              <w:jc w:val="right"/>
              <w:rPr>
                <w:rFonts w:cs="Times New Roman"/>
                <w:color w:val="000000"/>
                <w:sz w:val="20"/>
                <w:szCs w:val="20"/>
                <w:rPrChange w:id="3527"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528" w:author="Urfels, Anton (IRRI)" w:date="2023-10-06T20:02:00Z">
                  <w:rPr>
                    <w:rFonts w:ascii="Gill Sans MT" w:eastAsia="Times New Roman" w:hAnsi="Gill Sans MT" w:cs="Calibri"/>
                    <w:color w:val="000000"/>
                    <w:sz w:val="20"/>
                    <w:szCs w:val="20"/>
                    <w:lang w:eastAsia="en-ZW"/>
                  </w:rPr>
                </w:rPrChange>
              </w:rPr>
              <w:t>7.19</w:t>
            </w:r>
          </w:p>
        </w:tc>
        <w:tc>
          <w:tcPr>
            <w:tcW w:w="555" w:type="pct"/>
            <w:noWrap/>
            <w:vAlign w:val="bottom"/>
          </w:tcPr>
          <w:p w14:paraId="3AE86DEE" w14:textId="71890C2D" w:rsidR="00743470" w:rsidRPr="00256197" w:rsidRDefault="00743470" w:rsidP="00743470">
            <w:pPr>
              <w:spacing w:line="240" w:lineRule="auto"/>
              <w:jc w:val="right"/>
              <w:rPr>
                <w:rFonts w:cs="Times New Roman"/>
                <w:color w:val="000000"/>
                <w:sz w:val="20"/>
                <w:szCs w:val="20"/>
                <w:rPrChange w:id="3529"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530" w:author="Urfels, Anton (IRRI)" w:date="2023-10-06T20:02:00Z">
                  <w:rPr>
                    <w:rFonts w:ascii="Gill Sans MT" w:eastAsia="Times New Roman" w:hAnsi="Gill Sans MT" w:cs="Calibri"/>
                    <w:color w:val="000000"/>
                    <w:sz w:val="20"/>
                    <w:szCs w:val="20"/>
                    <w:lang w:eastAsia="en-ZW"/>
                  </w:rPr>
                </w:rPrChange>
              </w:rPr>
              <w:t>-1.91</w:t>
            </w:r>
          </w:p>
        </w:tc>
      </w:tr>
      <w:tr w:rsidR="00743470" w:rsidRPr="00256197" w14:paraId="0BE61E45" w14:textId="77777777" w:rsidTr="00DB11CB">
        <w:trPr>
          <w:trHeight w:val="288"/>
          <w:jc w:val="center"/>
        </w:trPr>
        <w:tc>
          <w:tcPr>
            <w:tcW w:w="707" w:type="pct"/>
            <w:vMerge/>
          </w:tcPr>
          <w:p w14:paraId="5BED9D24" w14:textId="77777777" w:rsidR="00743470" w:rsidRPr="00256197" w:rsidRDefault="00743470" w:rsidP="00743470">
            <w:pPr>
              <w:spacing w:line="240" w:lineRule="auto"/>
              <w:rPr>
                <w:rFonts w:eastAsia="Times New Roman" w:cs="Times New Roman"/>
                <w:color w:val="000000"/>
                <w:sz w:val="20"/>
                <w:szCs w:val="20"/>
                <w:lang w:eastAsia="en-ZW"/>
                <w:rPrChange w:id="3531"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45B264FE" w14:textId="77777777" w:rsidR="00743470" w:rsidRPr="00256197" w:rsidRDefault="00743470" w:rsidP="00743470">
            <w:pPr>
              <w:spacing w:line="240" w:lineRule="auto"/>
              <w:rPr>
                <w:rFonts w:eastAsia="Times New Roman" w:cs="Times New Roman"/>
                <w:color w:val="000000"/>
                <w:sz w:val="20"/>
                <w:szCs w:val="20"/>
                <w:lang w:eastAsia="en-ZW"/>
                <w:rPrChange w:id="3532"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533" w:author="Urfels, Anton (IRRI)" w:date="2023-10-06T20:02:00Z">
                  <w:rPr>
                    <w:rFonts w:ascii="Gill Sans MT" w:eastAsia="Times New Roman" w:hAnsi="Gill Sans MT" w:cs="Calibri"/>
                    <w:color w:val="000000"/>
                    <w:sz w:val="20"/>
                    <w:szCs w:val="20"/>
                    <w:lang w:eastAsia="en-ZW"/>
                  </w:rPr>
                </w:rPrChange>
              </w:rPr>
              <w:t>Median</w:t>
            </w:r>
          </w:p>
        </w:tc>
        <w:tc>
          <w:tcPr>
            <w:tcW w:w="555" w:type="pct"/>
            <w:noWrap/>
            <w:vAlign w:val="bottom"/>
          </w:tcPr>
          <w:p w14:paraId="67D938DE" w14:textId="25EA05B1" w:rsidR="00743470" w:rsidRPr="00256197" w:rsidRDefault="00743470" w:rsidP="00743470">
            <w:pPr>
              <w:spacing w:line="240" w:lineRule="auto"/>
              <w:jc w:val="right"/>
              <w:rPr>
                <w:rFonts w:cs="Times New Roman"/>
                <w:color w:val="000000"/>
                <w:sz w:val="20"/>
                <w:szCs w:val="20"/>
                <w:rPrChange w:id="3534"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535" w:author="Urfels, Anton (IRRI)" w:date="2023-10-06T20:02:00Z">
                  <w:rPr>
                    <w:rFonts w:ascii="Gill Sans MT" w:eastAsia="Times New Roman" w:hAnsi="Gill Sans MT" w:cs="Calibri"/>
                    <w:color w:val="000000"/>
                    <w:sz w:val="20"/>
                    <w:szCs w:val="20"/>
                    <w:lang w:eastAsia="en-ZW"/>
                  </w:rPr>
                </w:rPrChange>
              </w:rPr>
              <w:t>-18.74</w:t>
            </w:r>
          </w:p>
        </w:tc>
        <w:tc>
          <w:tcPr>
            <w:tcW w:w="555" w:type="pct"/>
            <w:noWrap/>
            <w:vAlign w:val="bottom"/>
          </w:tcPr>
          <w:p w14:paraId="13677943" w14:textId="156B2B20" w:rsidR="00743470" w:rsidRPr="00256197" w:rsidRDefault="00743470" w:rsidP="00743470">
            <w:pPr>
              <w:spacing w:line="240" w:lineRule="auto"/>
              <w:jc w:val="right"/>
              <w:rPr>
                <w:rFonts w:cs="Times New Roman"/>
                <w:color w:val="000000"/>
                <w:sz w:val="20"/>
                <w:szCs w:val="20"/>
                <w:rPrChange w:id="3536"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537" w:author="Urfels, Anton (IRRI)" w:date="2023-10-06T20:02:00Z">
                  <w:rPr>
                    <w:rFonts w:ascii="Gill Sans MT" w:eastAsia="Times New Roman" w:hAnsi="Gill Sans MT" w:cs="Calibri"/>
                    <w:color w:val="000000"/>
                    <w:sz w:val="20"/>
                    <w:szCs w:val="20"/>
                    <w:lang w:eastAsia="en-ZW"/>
                  </w:rPr>
                </w:rPrChange>
              </w:rPr>
              <w:t>47.15</w:t>
            </w:r>
          </w:p>
        </w:tc>
        <w:tc>
          <w:tcPr>
            <w:tcW w:w="555" w:type="pct"/>
            <w:noWrap/>
            <w:vAlign w:val="bottom"/>
          </w:tcPr>
          <w:p w14:paraId="03A3C64D" w14:textId="0ECD75C0" w:rsidR="00743470" w:rsidRPr="00256197" w:rsidRDefault="00743470" w:rsidP="00743470">
            <w:pPr>
              <w:spacing w:line="240" w:lineRule="auto"/>
              <w:jc w:val="right"/>
              <w:rPr>
                <w:rFonts w:cs="Times New Roman"/>
                <w:color w:val="000000"/>
                <w:sz w:val="20"/>
                <w:szCs w:val="20"/>
                <w:rPrChange w:id="3538"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539" w:author="Urfels, Anton (IRRI)" w:date="2023-10-06T20:02:00Z">
                  <w:rPr>
                    <w:rFonts w:ascii="Gill Sans MT" w:eastAsia="Times New Roman" w:hAnsi="Gill Sans MT" w:cs="Calibri"/>
                    <w:color w:val="000000"/>
                    <w:sz w:val="20"/>
                    <w:szCs w:val="20"/>
                    <w:lang w:eastAsia="en-ZW"/>
                  </w:rPr>
                </w:rPrChange>
              </w:rPr>
              <w:t>2.00</w:t>
            </w:r>
          </w:p>
        </w:tc>
        <w:tc>
          <w:tcPr>
            <w:tcW w:w="555" w:type="pct"/>
            <w:noWrap/>
            <w:vAlign w:val="bottom"/>
          </w:tcPr>
          <w:p w14:paraId="3CFB2BF9" w14:textId="3A07FDAB" w:rsidR="00743470" w:rsidRPr="00256197" w:rsidRDefault="00743470" w:rsidP="00743470">
            <w:pPr>
              <w:spacing w:line="240" w:lineRule="auto"/>
              <w:jc w:val="right"/>
              <w:rPr>
                <w:rFonts w:cs="Times New Roman"/>
                <w:color w:val="000000"/>
                <w:sz w:val="20"/>
                <w:szCs w:val="20"/>
                <w:rPrChange w:id="3540"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541" w:author="Urfels, Anton (IRRI)" w:date="2023-10-06T20:02:00Z">
                  <w:rPr>
                    <w:rFonts w:ascii="Gill Sans MT" w:eastAsia="Times New Roman" w:hAnsi="Gill Sans MT" w:cs="Calibri"/>
                    <w:color w:val="000000"/>
                    <w:sz w:val="20"/>
                    <w:szCs w:val="20"/>
                    <w:lang w:eastAsia="en-ZW"/>
                  </w:rPr>
                </w:rPrChange>
              </w:rPr>
              <w:t>1.43</w:t>
            </w:r>
          </w:p>
        </w:tc>
        <w:tc>
          <w:tcPr>
            <w:tcW w:w="555" w:type="pct"/>
            <w:noWrap/>
            <w:vAlign w:val="bottom"/>
          </w:tcPr>
          <w:p w14:paraId="0AD2CB8C" w14:textId="63C0B09C" w:rsidR="00743470" w:rsidRPr="00256197" w:rsidRDefault="00743470" w:rsidP="00743470">
            <w:pPr>
              <w:spacing w:line="240" w:lineRule="auto"/>
              <w:jc w:val="right"/>
              <w:rPr>
                <w:rFonts w:cs="Times New Roman"/>
                <w:color w:val="000000"/>
                <w:sz w:val="20"/>
                <w:szCs w:val="20"/>
                <w:rPrChange w:id="3542"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543" w:author="Urfels, Anton (IRRI)" w:date="2023-10-06T20:02:00Z">
                  <w:rPr>
                    <w:rFonts w:ascii="Gill Sans MT" w:eastAsia="Times New Roman" w:hAnsi="Gill Sans MT" w:cs="Calibri"/>
                    <w:color w:val="000000"/>
                    <w:sz w:val="20"/>
                    <w:szCs w:val="20"/>
                    <w:lang w:eastAsia="en-ZW"/>
                  </w:rPr>
                </w:rPrChange>
              </w:rPr>
              <w:t>24.04</w:t>
            </w:r>
          </w:p>
        </w:tc>
        <w:tc>
          <w:tcPr>
            <w:tcW w:w="555" w:type="pct"/>
            <w:noWrap/>
            <w:vAlign w:val="bottom"/>
          </w:tcPr>
          <w:p w14:paraId="53D77667" w14:textId="41107C5C" w:rsidR="00743470" w:rsidRPr="00256197" w:rsidRDefault="00743470" w:rsidP="00743470">
            <w:pPr>
              <w:spacing w:line="240" w:lineRule="auto"/>
              <w:jc w:val="right"/>
              <w:rPr>
                <w:rFonts w:cs="Times New Roman"/>
                <w:color w:val="000000"/>
                <w:sz w:val="20"/>
                <w:szCs w:val="20"/>
                <w:rPrChange w:id="3544"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545" w:author="Urfels, Anton (IRRI)" w:date="2023-10-06T20:02:00Z">
                  <w:rPr>
                    <w:rFonts w:ascii="Gill Sans MT" w:eastAsia="Times New Roman" w:hAnsi="Gill Sans MT" w:cs="Calibri"/>
                    <w:color w:val="000000"/>
                    <w:sz w:val="20"/>
                    <w:szCs w:val="20"/>
                    <w:lang w:eastAsia="en-ZW"/>
                  </w:rPr>
                </w:rPrChange>
              </w:rPr>
              <w:t>23.22</w:t>
            </w:r>
          </w:p>
        </w:tc>
      </w:tr>
      <w:tr w:rsidR="00743470" w:rsidRPr="00256197" w14:paraId="291CD6DB" w14:textId="77777777" w:rsidTr="00DB11CB">
        <w:trPr>
          <w:trHeight w:val="288"/>
          <w:jc w:val="center"/>
        </w:trPr>
        <w:tc>
          <w:tcPr>
            <w:tcW w:w="707" w:type="pct"/>
            <w:vMerge/>
          </w:tcPr>
          <w:p w14:paraId="1623F02C" w14:textId="77777777" w:rsidR="00743470" w:rsidRPr="00256197" w:rsidRDefault="00743470" w:rsidP="00743470">
            <w:pPr>
              <w:spacing w:line="240" w:lineRule="auto"/>
              <w:rPr>
                <w:rFonts w:eastAsia="Times New Roman" w:cs="Times New Roman"/>
                <w:color w:val="000000"/>
                <w:sz w:val="20"/>
                <w:szCs w:val="20"/>
                <w:lang w:eastAsia="en-ZW"/>
                <w:rPrChange w:id="3546"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7BC176D0" w14:textId="77777777" w:rsidR="00743470" w:rsidRPr="00256197" w:rsidRDefault="00743470" w:rsidP="00743470">
            <w:pPr>
              <w:spacing w:line="240" w:lineRule="auto"/>
              <w:rPr>
                <w:rFonts w:eastAsia="Times New Roman" w:cs="Times New Roman"/>
                <w:color w:val="000000"/>
                <w:sz w:val="20"/>
                <w:szCs w:val="20"/>
                <w:lang w:eastAsia="en-ZW"/>
                <w:rPrChange w:id="3547"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548" w:author="Urfels, Anton (IRRI)" w:date="2023-10-06T20:02:00Z">
                  <w:rPr>
                    <w:rFonts w:ascii="Gill Sans MT" w:eastAsia="Times New Roman" w:hAnsi="Gill Sans MT" w:cs="Calibri"/>
                    <w:color w:val="000000"/>
                    <w:sz w:val="20"/>
                    <w:szCs w:val="20"/>
                    <w:lang w:eastAsia="en-ZW"/>
                  </w:rPr>
                </w:rPrChange>
              </w:rPr>
              <w:t>75</w:t>
            </w:r>
            <w:r w:rsidRPr="00FE6323">
              <w:rPr>
                <w:rFonts w:eastAsia="Times New Roman" w:cs="Times New Roman"/>
                <w:color w:val="000000"/>
                <w:sz w:val="20"/>
                <w:szCs w:val="20"/>
                <w:vertAlign w:val="superscript"/>
                <w:lang w:eastAsia="en-ZW"/>
                <w:rPrChange w:id="3549" w:author="MKONDIWA, Maxwell (CIMMYT-India)" w:date="2023-10-08T10:54:00Z">
                  <w:rPr>
                    <w:rFonts w:ascii="Gill Sans MT" w:eastAsia="Times New Roman" w:hAnsi="Gill Sans MT" w:cs="Calibri"/>
                    <w:color w:val="000000"/>
                    <w:sz w:val="20"/>
                    <w:szCs w:val="20"/>
                    <w:lang w:eastAsia="en-ZW"/>
                  </w:rPr>
                </w:rPrChange>
              </w:rPr>
              <w:t>th</w:t>
            </w:r>
            <w:r w:rsidRPr="00256197">
              <w:rPr>
                <w:rFonts w:eastAsia="Times New Roman" w:cs="Times New Roman"/>
                <w:color w:val="000000"/>
                <w:sz w:val="20"/>
                <w:szCs w:val="20"/>
                <w:lang w:eastAsia="en-ZW"/>
                <w:rPrChange w:id="3550" w:author="Urfels, Anton (IRRI)" w:date="2023-10-06T20:02:00Z">
                  <w:rPr>
                    <w:rFonts w:ascii="Gill Sans MT" w:eastAsia="Times New Roman" w:hAnsi="Gill Sans MT" w:cs="Calibri"/>
                    <w:color w:val="000000"/>
                    <w:sz w:val="20"/>
                    <w:szCs w:val="20"/>
                    <w:lang w:eastAsia="en-ZW"/>
                  </w:rPr>
                </w:rPrChange>
              </w:rPr>
              <w:t xml:space="preserve"> percentile</w:t>
            </w:r>
          </w:p>
        </w:tc>
        <w:tc>
          <w:tcPr>
            <w:tcW w:w="555" w:type="pct"/>
            <w:noWrap/>
            <w:vAlign w:val="bottom"/>
          </w:tcPr>
          <w:p w14:paraId="47F7F78F" w14:textId="2BE1011E" w:rsidR="00743470" w:rsidRPr="00256197" w:rsidRDefault="00743470" w:rsidP="00743470">
            <w:pPr>
              <w:spacing w:line="240" w:lineRule="auto"/>
              <w:jc w:val="right"/>
              <w:rPr>
                <w:rFonts w:cs="Times New Roman"/>
                <w:color w:val="000000"/>
                <w:sz w:val="20"/>
                <w:szCs w:val="20"/>
                <w:rPrChange w:id="3551"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552" w:author="Urfels, Anton (IRRI)" w:date="2023-10-06T20:02:00Z">
                  <w:rPr>
                    <w:rFonts w:ascii="Gill Sans MT" w:eastAsia="Times New Roman" w:hAnsi="Gill Sans MT" w:cs="Calibri"/>
                    <w:color w:val="000000"/>
                    <w:sz w:val="20"/>
                    <w:szCs w:val="20"/>
                    <w:lang w:eastAsia="en-ZW"/>
                  </w:rPr>
                </w:rPrChange>
              </w:rPr>
              <w:t>-8.09</w:t>
            </w:r>
          </w:p>
        </w:tc>
        <w:tc>
          <w:tcPr>
            <w:tcW w:w="555" w:type="pct"/>
            <w:noWrap/>
            <w:vAlign w:val="bottom"/>
          </w:tcPr>
          <w:p w14:paraId="0EE0F54E" w14:textId="54152385" w:rsidR="00743470" w:rsidRPr="00256197" w:rsidRDefault="00743470" w:rsidP="00743470">
            <w:pPr>
              <w:spacing w:line="240" w:lineRule="auto"/>
              <w:jc w:val="right"/>
              <w:rPr>
                <w:rFonts w:cs="Times New Roman"/>
                <w:color w:val="000000"/>
                <w:sz w:val="20"/>
                <w:szCs w:val="20"/>
                <w:rPrChange w:id="3553"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554" w:author="Urfels, Anton (IRRI)" w:date="2023-10-06T20:02:00Z">
                  <w:rPr>
                    <w:rFonts w:ascii="Gill Sans MT" w:eastAsia="Times New Roman" w:hAnsi="Gill Sans MT" w:cs="Calibri"/>
                    <w:color w:val="000000"/>
                    <w:sz w:val="20"/>
                    <w:szCs w:val="20"/>
                    <w:lang w:eastAsia="en-ZW"/>
                  </w:rPr>
                </w:rPrChange>
              </w:rPr>
              <w:t>62.14</w:t>
            </w:r>
          </w:p>
        </w:tc>
        <w:tc>
          <w:tcPr>
            <w:tcW w:w="555" w:type="pct"/>
            <w:noWrap/>
            <w:vAlign w:val="bottom"/>
          </w:tcPr>
          <w:p w14:paraId="672F6855" w14:textId="12E3D322" w:rsidR="00743470" w:rsidRPr="00256197" w:rsidRDefault="00743470" w:rsidP="00743470">
            <w:pPr>
              <w:spacing w:line="240" w:lineRule="auto"/>
              <w:jc w:val="right"/>
              <w:rPr>
                <w:rFonts w:cs="Times New Roman"/>
                <w:color w:val="000000"/>
                <w:sz w:val="20"/>
                <w:szCs w:val="20"/>
                <w:rPrChange w:id="3555"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556" w:author="Urfels, Anton (IRRI)" w:date="2023-10-06T20:02:00Z">
                  <w:rPr>
                    <w:rFonts w:ascii="Gill Sans MT" w:eastAsia="Times New Roman" w:hAnsi="Gill Sans MT" w:cs="Calibri"/>
                    <w:color w:val="000000"/>
                    <w:sz w:val="20"/>
                    <w:szCs w:val="20"/>
                    <w:lang w:eastAsia="en-ZW"/>
                  </w:rPr>
                </w:rPrChange>
              </w:rPr>
              <w:t>48.44</w:t>
            </w:r>
          </w:p>
        </w:tc>
        <w:tc>
          <w:tcPr>
            <w:tcW w:w="555" w:type="pct"/>
            <w:noWrap/>
            <w:vAlign w:val="bottom"/>
          </w:tcPr>
          <w:p w14:paraId="20C26B29" w14:textId="0B6CA9AC" w:rsidR="00743470" w:rsidRPr="00256197" w:rsidRDefault="00743470" w:rsidP="00743470">
            <w:pPr>
              <w:spacing w:line="240" w:lineRule="auto"/>
              <w:jc w:val="right"/>
              <w:rPr>
                <w:rFonts w:cs="Times New Roman"/>
                <w:color w:val="000000"/>
                <w:sz w:val="20"/>
                <w:szCs w:val="20"/>
                <w:rPrChange w:id="3557"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558" w:author="Urfels, Anton (IRRI)" w:date="2023-10-06T20:02:00Z">
                  <w:rPr>
                    <w:rFonts w:ascii="Gill Sans MT" w:eastAsia="Times New Roman" w:hAnsi="Gill Sans MT" w:cs="Calibri"/>
                    <w:color w:val="000000"/>
                    <w:sz w:val="20"/>
                    <w:szCs w:val="20"/>
                    <w:lang w:eastAsia="en-ZW"/>
                  </w:rPr>
                </w:rPrChange>
              </w:rPr>
              <w:t>41.74</w:t>
            </w:r>
          </w:p>
        </w:tc>
        <w:tc>
          <w:tcPr>
            <w:tcW w:w="555" w:type="pct"/>
            <w:noWrap/>
            <w:vAlign w:val="bottom"/>
          </w:tcPr>
          <w:p w14:paraId="5D95B50C" w14:textId="7573DDD5" w:rsidR="00743470" w:rsidRPr="00256197" w:rsidRDefault="00743470" w:rsidP="00743470">
            <w:pPr>
              <w:spacing w:line="240" w:lineRule="auto"/>
              <w:jc w:val="right"/>
              <w:rPr>
                <w:rFonts w:cs="Times New Roman"/>
                <w:color w:val="000000"/>
                <w:sz w:val="20"/>
                <w:szCs w:val="20"/>
                <w:rPrChange w:id="3559"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560" w:author="Urfels, Anton (IRRI)" w:date="2023-10-06T20:02:00Z">
                  <w:rPr>
                    <w:rFonts w:ascii="Gill Sans MT" w:eastAsia="Times New Roman" w:hAnsi="Gill Sans MT" w:cs="Calibri"/>
                    <w:color w:val="000000"/>
                    <w:sz w:val="20"/>
                    <w:szCs w:val="20"/>
                    <w:lang w:eastAsia="en-ZW"/>
                  </w:rPr>
                </w:rPrChange>
              </w:rPr>
              <w:t>48.21</w:t>
            </w:r>
          </w:p>
        </w:tc>
        <w:tc>
          <w:tcPr>
            <w:tcW w:w="555" w:type="pct"/>
            <w:noWrap/>
            <w:vAlign w:val="bottom"/>
          </w:tcPr>
          <w:p w14:paraId="534F6D31" w14:textId="466778B1" w:rsidR="00743470" w:rsidRPr="00256197" w:rsidRDefault="00743470" w:rsidP="00743470">
            <w:pPr>
              <w:spacing w:line="240" w:lineRule="auto"/>
              <w:jc w:val="right"/>
              <w:rPr>
                <w:rFonts w:cs="Times New Roman"/>
                <w:color w:val="000000"/>
                <w:sz w:val="20"/>
                <w:szCs w:val="20"/>
                <w:rPrChange w:id="3561"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562" w:author="Urfels, Anton (IRRI)" w:date="2023-10-06T20:02:00Z">
                  <w:rPr>
                    <w:rFonts w:ascii="Gill Sans MT" w:eastAsia="Times New Roman" w:hAnsi="Gill Sans MT" w:cs="Calibri"/>
                    <w:color w:val="000000"/>
                    <w:sz w:val="20"/>
                    <w:szCs w:val="20"/>
                    <w:lang w:eastAsia="en-ZW"/>
                  </w:rPr>
                </w:rPrChange>
              </w:rPr>
              <w:t>52.55</w:t>
            </w:r>
          </w:p>
        </w:tc>
      </w:tr>
      <w:tr w:rsidR="00743470" w:rsidRPr="00256197" w14:paraId="3184F286" w14:textId="77777777" w:rsidTr="00DB11CB">
        <w:trPr>
          <w:trHeight w:val="288"/>
          <w:jc w:val="center"/>
        </w:trPr>
        <w:tc>
          <w:tcPr>
            <w:tcW w:w="707" w:type="pct"/>
            <w:vMerge/>
          </w:tcPr>
          <w:p w14:paraId="526B522B" w14:textId="77777777" w:rsidR="00743470" w:rsidRPr="00256197" w:rsidRDefault="00743470" w:rsidP="00743470">
            <w:pPr>
              <w:spacing w:line="240" w:lineRule="auto"/>
              <w:rPr>
                <w:rFonts w:eastAsia="Times New Roman" w:cs="Times New Roman"/>
                <w:color w:val="000000"/>
                <w:sz w:val="20"/>
                <w:szCs w:val="20"/>
                <w:lang w:eastAsia="en-ZW"/>
                <w:rPrChange w:id="3563" w:author="Urfels, Anton (IRRI)" w:date="2023-10-06T20:02:00Z">
                  <w:rPr>
                    <w:rFonts w:ascii="Gill Sans MT" w:eastAsia="Times New Roman" w:hAnsi="Gill Sans MT" w:cs="Calibri"/>
                    <w:color w:val="000000"/>
                    <w:sz w:val="20"/>
                    <w:szCs w:val="20"/>
                    <w:lang w:eastAsia="en-ZW"/>
                  </w:rPr>
                </w:rPrChange>
              </w:rPr>
            </w:pPr>
          </w:p>
        </w:tc>
        <w:tc>
          <w:tcPr>
            <w:tcW w:w="963" w:type="pct"/>
            <w:tcBorders>
              <w:bottom w:val="nil"/>
            </w:tcBorders>
            <w:noWrap/>
            <w:hideMark/>
          </w:tcPr>
          <w:p w14:paraId="7A3C27D0" w14:textId="77777777" w:rsidR="00743470" w:rsidRPr="00256197" w:rsidRDefault="00743470" w:rsidP="00743470">
            <w:pPr>
              <w:spacing w:line="240" w:lineRule="auto"/>
              <w:rPr>
                <w:rFonts w:eastAsia="Times New Roman" w:cs="Times New Roman"/>
                <w:color w:val="000000"/>
                <w:sz w:val="20"/>
                <w:szCs w:val="20"/>
                <w:lang w:eastAsia="en-ZW"/>
                <w:rPrChange w:id="3564"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565" w:author="Urfels, Anton (IRRI)" w:date="2023-10-06T20:02:00Z">
                  <w:rPr>
                    <w:rFonts w:ascii="Gill Sans MT" w:eastAsia="Times New Roman" w:hAnsi="Gill Sans MT" w:cs="Calibri"/>
                    <w:color w:val="000000"/>
                    <w:sz w:val="20"/>
                    <w:szCs w:val="20"/>
                    <w:lang w:eastAsia="en-ZW"/>
                  </w:rPr>
                </w:rPrChange>
              </w:rPr>
              <w:t>90</w:t>
            </w:r>
            <w:r w:rsidRPr="00FE6323">
              <w:rPr>
                <w:rFonts w:eastAsia="Times New Roman" w:cs="Times New Roman"/>
                <w:color w:val="000000"/>
                <w:sz w:val="20"/>
                <w:szCs w:val="20"/>
                <w:vertAlign w:val="superscript"/>
                <w:lang w:eastAsia="en-ZW"/>
                <w:rPrChange w:id="3566" w:author="MKONDIWA, Maxwell (CIMMYT-India)" w:date="2023-10-08T10:54:00Z">
                  <w:rPr>
                    <w:rFonts w:ascii="Gill Sans MT" w:eastAsia="Times New Roman" w:hAnsi="Gill Sans MT" w:cs="Calibri"/>
                    <w:color w:val="000000"/>
                    <w:sz w:val="20"/>
                    <w:szCs w:val="20"/>
                    <w:lang w:eastAsia="en-ZW"/>
                  </w:rPr>
                </w:rPrChange>
              </w:rPr>
              <w:t>th</w:t>
            </w:r>
            <w:r w:rsidRPr="00256197">
              <w:rPr>
                <w:rFonts w:eastAsia="Times New Roman" w:cs="Times New Roman"/>
                <w:color w:val="000000"/>
                <w:sz w:val="20"/>
                <w:szCs w:val="20"/>
                <w:lang w:eastAsia="en-ZW"/>
                <w:rPrChange w:id="3567" w:author="Urfels, Anton (IRRI)" w:date="2023-10-06T20:02:00Z">
                  <w:rPr>
                    <w:rFonts w:ascii="Gill Sans MT" w:eastAsia="Times New Roman" w:hAnsi="Gill Sans MT" w:cs="Calibri"/>
                    <w:color w:val="000000"/>
                    <w:sz w:val="20"/>
                    <w:szCs w:val="20"/>
                    <w:lang w:eastAsia="en-ZW"/>
                  </w:rPr>
                </w:rPrChange>
              </w:rPr>
              <w:t xml:space="preserve"> percentile</w:t>
            </w:r>
          </w:p>
        </w:tc>
        <w:tc>
          <w:tcPr>
            <w:tcW w:w="555" w:type="pct"/>
            <w:tcBorders>
              <w:bottom w:val="nil"/>
            </w:tcBorders>
            <w:noWrap/>
            <w:vAlign w:val="bottom"/>
          </w:tcPr>
          <w:p w14:paraId="70D061DA" w14:textId="03CB8AE0" w:rsidR="00743470" w:rsidRPr="00256197" w:rsidRDefault="00743470" w:rsidP="00743470">
            <w:pPr>
              <w:spacing w:line="240" w:lineRule="auto"/>
              <w:jc w:val="right"/>
              <w:rPr>
                <w:rFonts w:cs="Times New Roman"/>
                <w:color w:val="000000"/>
                <w:sz w:val="20"/>
                <w:szCs w:val="20"/>
                <w:rPrChange w:id="3568"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569" w:author="Urfels, Anton (IRRI)" w:date="2023-10-06T20:02:00Z">
                  <w:rPr>
                    <w:rFonts w:ascii="Gill Sans MT" w:eastAsia="Times New Roman" w:hAnsi="Gill Sans MT" w:cs="Calibri"/>
                    <w:color w:val="000000"/>
                    <w:sz w:val="20"/>
                    <w:szCs w:val="20"/>
                    <w:lang w:eastAsia="en-ZW"/>
                  </w:rPr>
                </w:rPrChange>
              </w:rPr>
              <w:t>6.10</w:t>
            </w:r>
          </w:p>
        </w:tc>
        <w:tc>
          <w:tcPr>
            <w:tcW w:w="555" w:type="pct"/>
            <w:tcBorders>
              <w:bottom w:val="nil"/>
            </w:tcBorders>
            <w:noWrap/>
            <w:vAlign w:val="bottom"/>
          </w:tcPr>
          <w:p w14:paraId="0546DBD0" w14:textId="0D6C9A64" w:rsidR="00743470" w:rsidRPr="00256197" w:rsidRDefault="00743470" w:rsidP="00743470">
            <w:pPr>
              <w:spacing w:line="240" w:lineRule="auto"/>
              <w:jc w:val="right"/>
              <w:rPr>
                <w:rFonts w:cs="Times New Roman"/>
                <w:color w:val="000000"/>
                <w:sz w:val="20"/>
                <w:szCs w:val="20"/>
                <w:rPrChange w:id="3570"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571" w:author="Urfels, Anton (IRRI)" w:date="2023-10-06T20:02:00Z">
                  <w:rPr>
                    <w:rFonts w:ascii="Gill Sans MT" w:eastAsia="Times New Roman" w:hAnsi="Gill Sans MT" w:cs="Calibri"/>
                    <w:color w:val="000000"/>
                    <w:sz w:val="20"/>
                    <w:szCs w:val="20"/>
                    <w:lang w:eastAsia="en-ZW"/>
                  </w:rPr>
                </w:rPrChange>
              </w:rPr>
              <w:t>72.21</w:t>
            </w:r>
          </w:p>
        </w:tc>
        <w:tc>
          <w:tcPr>
            <w:tcW w:w="555" w:type="pct"/>
            <w:tcBorders>
              <w:bottom w:val="nil"/>
            </w:tcBorders>
            <w:noWrap/>
            <w:vAlign w:val="bottom"/>
          </w:tcPr>
          <w:p w14:paraId="0A6B7888" w14:textId="2D78F587" w:rsidR="00743470" w:rsidRPr="00256197" w:rsidRDefault="00743470" w:rsidP="00743470">
            <w:pPr>
              <w:spacing w:line="240" w:lineRule="auto"/>
              <w:jc w:val="right"/>
              <w:rPr>
                <w:rFonts w:cs="Times New Roman"/>
                <w:color w:val="000000"/>
                <w:sz w:val="20"/>
                <w:szCs w:val="20"/>
                <w:rPrChange w:id="3572"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573" w:author="Urfels, Anton (IRRI)" w:date="2023-10-06T20:02:00Z">
                  <w:rPr>
                    <w:rFonts w:ascii="Gill Sans MT" w:eastAsia="Times New Roman" w:hAnsi="Gill Sans MT" w:cs="Calibri"/>
                    <w:color w:val="000000"/>
                    <w:sz w:val="20"/>
                    <w:szCs w:val="20"/>
                    <w:lang w:eastAsia="en-ZW"/>
                  </w:rPr>
                </w:rPrChange>
              </w:rPr>
              <w:t>77.33</w:t>
            </w:r>
          </w:p>
        </w:tc>
        <w:tc>
          <w:tcPr>
            <w:tcW w:w="555" w:type="pct"/>
            <w:tcBorders>
              <w:bottom w:val="nil"/>
            </w:tcBorders>
            <w:noWrap/>
            <w:vAlign w:val="bottom"/>
          </w:tcPr>
          <w:p w14:paraId="57FBB533" w14:textId="28FEE80E" w:rsidR="00743470" w:rsidRPr="00256197" w:rsidRDefault="00743470" w:rsidP="00743470">
            <w:pPr>
              <w:spacing w:line="240" w:lineRule="auto"/>
              <w:jc w:val="right"/>
              <w:rPr>
                <w:rFonts w:cs="Times New Roman"/>
                <w:color w:val="000000"/>
                <w:sz w:val="20"/>
                <w:szCs w:val="20"/>
                <w:rPrChange w:id="3574"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575" w:author="Urfels, Anton (IRRI)" w:date="2023-10-06T20:02:00Z">
                  <w:rPr>
                    <w:rFonts w:ascii="Gill Sans MT" w:eastAsia="Times New Roman" w:hAnsi="Gill Sans MT" w:cs="Calibri"/>
                    <w:color w:val="000000"/>
                    <w:sz w:val="20"/>
                    <w:szCs w:val="20"/>
                    <w:lang w:eastAsia="en-ZW"/>
                  </w:rPr>
                </w:rPrChange>
              </w:rPr>
              <w:t>79.22</w:t>
            </w:r>
          </w:p>
        </w:tc>
        <w:tc>
          <w:tcPr>
            <w:tcW w:w="555" w:type="pct"/>
            <w:tcBorders>
              <w:bottom w:val="nil"/>
            </w:tcBorders>
            <w:noWrap/>
            <w:vAlign w:val="bottom"/>
          </w:tcPr>
          <w:p w14:paraId="6E633D6A" w14:textId="1D13D485" w:rsidR="00743470" w:rsidRPr="00256197" w:rsidRDefault="00743470" w:rsidP="00743470">
            <w:pPr>
              <w:spacing w:line="240" w:lineRule="auto"/>
              <w:jc w:val="right"/>
              <w:rPr>
                <w:rFonts w:cs="Times New Roman"/>
                <w:color w:val="000000"/>
                <w:sz w:val="20"/>
                <w:szCs w:val="20"/>
                <w:rPrChange w:id="3576"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577" w:author="Urfels, Anton (IRRI)" w:date="2023-10-06T20:02:00Z">
                  <w:rPr>
                    <w:rFonts w:ascii="Gill Sans MT" w:eastAsia="Times New Roman" w:hAnsi="Gill Sans MT" w:cs="Calibri"/>
                    <w:color w:val="000000"/>
                    <w:sz w:val="20"/>
                    <w:szCs w:val="20"/>
                    <w:lang w:eastAsia="en-ZW"/>
                  </w:rPr>
                </w:rPrChange>
              </w:rPr>
              <w:t>63.93</w:t>
            </w:r>
          </w:p>
        </w:tc>
        <w:tc>
          <w:tcPr>
            <w:tcW w:w="555" w:type="pct"/>
            <w:tcBorders>
              <w:bottom w:val="nil"/>
            </w:tcBorders>
            <w:noWrap/>
            <w:vAlign w:val="bottom"/>
          </w:tcPr>
          <w:p w14:paraId="70380E2E" w14:textId="72E72412" w:rsidR="00743470" w:rsidRPr="00256197" w:rsidRDefault="00743470" w:rsidP="00743470">
            <w:pPr>
              <w:spacing w:line="240" w:lineRule="auto"/>
              <w:jc w:val="right"/>
              <w:rPr>
                <w:rFonts w:cs="Times New Roman"/>
                <w:color w:val="000000"/>
                <w:sz w:val="20"/>
                <w:szCs w:val="20"/>
                <w:rPrChange w:id="3578"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579" w:author="Urfels, Anton (IRRI)" w:date="2023-10-06T20:02:00Z">
                  <w:rPr>
                    <w:rFonts w:ascii="Gill Sans MT" w:eastAsia="Times New Roman" w:hAnsi="Gill Sans MT" w:cs="Calibri"/>
                    <w:color w:val="000000"/>
                    <w:sz w:val="20"/>
                    <w:szCs w:val="20"/>
                    <w:lang w:eastAsia="en-ZW"/>
                  </w:rPr>
                </w:rPrChange>
              </w:rPr>
              <w:t>74.15</w:t>
            </w:r>
          </w:p>
        </w:tc>
      </w:tr>
      <w:tr w:rsidR="00743470" w:rsidRPr="00256197" w14:paraId="1D1CA40B" w14:textId="77777777" w:rsidTr="00DB11CB">
        <w:trPr>
          <w:trHeight w:val="288"/>
          <w:jc w:val="center"/>
        </w:trPr>
        <w:tc>
          <w:tcPr>
            <w:tcW w:w="707" w:type="pct"/>
            <w:vMerge/>
            <w:tcBorders>
              <w:bottom w:val="single" w:sz="4" w:space="0" w:color="auto"/>
            </w:tcBorders>
          </w:tcPr>
          <w:p w14:paraId="5458C33D" w14:textId="77777777" w:rsidR="00743470" w:rsidRPr="00256197" w:rsidRDefault="00743470" w:rsidP="00743470">
            <w:pPr>
              <w:spacing w:line="240" w:lineRule="auto"/>
              <w:rPr>
                <w:rFonts w:eastAsia="Times New Roman" w:cs="Times New Roman"/>
                <w:color w:val="000000"/>
                <w:sz w:val="20"/>
                <w:szCs w:val="20"/>
                <w:lang w:eastAsia="en-ZW"/>
                <w:rPrChange w:id="3580" w:author="Urfels, Anton (IRRI)" w:date="2023-10-06T20:02:00Z">
                  <w:rPr>
                    <w:rFonts w:ascii="Gill Sans MT" w:eastAsia="Times New Roman" w:hAnsi="Gill Sans MT" w:cs="Calibri"/>
                    <w:color w:val="000000"/>
                    <w:sz w:val="20"/>
                    <w:szCs w:val="20"/>
                    <w:lang w:eastAsia="en-ZW"/>
                  </w:rPr>
                </w:rPrChange>
              </w:rPr>
            </w:pPr>
          </w:p>
        </w:tc>
        <w:tc>
          <w:tcPr>
            <w:tcW w:w="963" w:type="pct"/>
            <w:tcBorders>
              <w:top w:val="nil"/>
              <w:bottom w:val="single" w:sz="4" w:space="0" w:color="auto"/>
            </w:tcBorders>
            <w:noWrap/>
            <w:hideMark/>
          </w:tcPr>
          <w:p w14:paraId="6C46DCB7" w14:textId="77777777" w:rsidR="00743470" w:rsidRPr="00256197" w:rsidRDefault="00743470" w:rsidP="00743470">
            <w:pPr>
              <w:spacing w:line="240" w:lineRule="auto"/>
              <w:rPr>
                <w:rFonts w:eastAsia="Times New Roman" w:cs="Times New Roman"/>
                <w:color w:val="000000"/>
                <w:sz w:val="20"/>
                <w:szCs w:val="20"/>
                <w:lang w:eastAsia="en-ZW"/>
                <w:rPrChange w:id="3581"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582" w:author="Urfels, Anton (IRRI)" w:date="2023-10-06T20:02:00Z">
                  <w:rPr>
                    <w:rFonts w:ascii="Gill Sans MT" w:eastAsia="Times New Roman" w:hAnsi="Gill Sans MT" w:cs="Calibri"/>
                    <w:color w:val="000000"/>
                    <w:sz w:val="20"/>
                    <w:szCs w:val="20"/>
                    <w:lang w:eastAsia="en-ZW"/>
                  </w:rPr>
                </w:rPrChange>
              </w:rPr>
              <w:t>Max</w:t>
            </w:r>
          </w:p>
        </w:tc>
        <w:tc>
          <w:tcPr>
            <w:tcW w:w="555" w:type="pct"/>
            <w:tcBorders>
              <w:top w:val="nil"/>
              <w:bottom w:val="single" w:sz="4" w:space="0" w:color="auto"/>
            </w:tcBorders>
            <w:noWrap/>
            <w:vAlign w:val="bottom"/>
          </w:tcPr>
          <w:p w14:paraId="758E4559" w14:textId="79DD20DC" w:rsidR="00743470" w:rsidRPr="00256197" w:rsidRDefault="00743470" w:rsidP="00743470">
            <w:pPr>
              <w:spacing w:line="240" w:lineRule="auto"/>
              <w:jc w:val="right"/>
              <w:rPr>
                <w:rFonts w:cs="Times New Roman"/>
                <w:color w:val="000000"/>
                <w:sz w:val="20"/>
                <w:szCs w:val="20"/>
                <w:rPrChange w:id="3583"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584" w:author="Urfels, Anton (IRRI)" w:date="2023-10-06T20:02:00Z">
                  <w:rPr>
                    <w:rFonts w:ascii="Gill Sans MT" w:eastAsia="Times New Roman" w:hAnsi="Gill Sans MT" w:cs="Calibri"/>
                    <w:color w:val="000000"/>
                    <w:sz w:val="20"/>
                    <w:szCs w:val="20"/>
                    <w:lang w:eastAsia="en-ZW"/>
                  </w:rPr>
                </w:rPrChange>
              </w:rPr>
              <w:t>99.85</w:t>
            </w:r>
          </w:p>
        </w:tc>
        <w:tc>
          <w:tcPr>
            <w:tcW w:w="555" w:type="pct"/>
            <w:tcBorders>
              <w:top w:val="nil"/>
              <w:bottom w:val="single" w:sz="4" w:space="0" w:color="auto"/>
            </w:tcBorders>
            <w:noWrap/>
            <w:vAlign w:val="bottom"/>
          </w:tcPr>
          <w:p w14:paraId="6E0764AF" w14:textId="19C7D859" w:rsidR="00743470" w:rsidRPr="00256197" w:rsidRDefault="00743470" w:rsidP="00743470">
            <w:pPr>
              <w:spacing w:line="240" w:lineRule="auto"/>
              <w:jc w:val="right"/>
              <w:rPr>
                <w:rFonts w:cs="Times New Roman"/>
                <w:color w:val="000000"/>
                <w:sz w:val="20"/>
                <w:szCs w:val="20"/>
                <w:rPrChange w:id="3585"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586" w:author="Urfels, Anton (IRRI)" w:date="2023-10-06T20:02:00Z">
                  <w:rPr>
                    <w:rFonts w:ascii="Gill Sans MT" w:eastAsia="Times New Roman" w:hAnsi="Gill Sans MT" w:cs="Calibri"/>
                    <w:color w:val="000000"/>
                    <w:sz w:val="20"/>
                    <w:szCs w:val="20"/>
                    <w:lang w:eastAsia="en-ZW"/>
                  </w:rPr>
                </w:rPrChange>
              </w:rPr>
              <w:t>96.57</w:t>
            </w:r>
          </w:p>
        </w:tc>
        <w:tc>
          <w:tcPr>
            <w:tcW w:w="555" w:type="pct"/>
            <w:tcBorders>
              <w:top w:val="nil"/>
              <w:bottom w:val="single" w:sz="4" w:space="0" w:color="auto"/>
            </w:tcBorders>
            <w:noWrap/>
            <w:vAlign w:val="bottom"/>
          </w:tcPr>
          <w:p w14:paraId="2CAE896F" w14:textId="41EA4D47" w:rsidR="00743470" w:rsidRPr="00256197" w:rsidRDefault="00743470" w:rsidP="00743470">
            <w:pPr>
              <w:spacing w:line="240" w:lineRule="auto"/>
              <w:jc w:val="right"/>
              <w:rPr>
                <w:rFonts w:cs="Times New Roman"/>
                <w:color w:val="000000"/>
                <w:sz w:val="20"/>
                <w:szCs w:val="20"/>
                <w:rPrChange w:id="3587"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588" w:author="Urfels, Anton (IRRI)" w:date="2023-10-06T20:02:00Z">
                  <w:rPr>
                    <w:rFonts w:ascii="Gill Sans MT" w:eastAsia="Times New Roman" w:hAnsi="Gill Sans MT" w:cs="Calibri"/>
                    <w:color w:val="000000"/>
                    <w:sz w:val="20"/>
                    <w:szCs w:val="20"/>
                    <w:lang w:eastAsia="en-ZW"/>
                  </w:rPr>
                </w:rPrChange>
              </w:rPr>
              <w:t>103.13</w:t>
            </w:r>
          </w:p>
        </w:tc>
        <w:tc>
          <w:tcPr>
            <w:tcW w:w="555" w:type="pct"/>
            <w:tcBorders>
              <w:top w:val="nil"/>
              <w:bottom w:val="single" w:sz="4" w:space="0" w:color="auto"/>
            </w:tcBorders>
            <w:noWrap/>
            <w:vAlign w:val="bottom"/>
          </w:tcPr>
          <w:p w14:paraId="3EDB248B" w14:textId="1B3976FD" w:rsidR="00743470" w:rsidRPr="00256197" w:rsidRDefault="00743470" w:rsidP="00743470">
            <w:pPr>
              <w:spacing w:line="240" w:lineRule="auto"/>
              <w:jc w:val="right"/>
              <w:rPr>
                <w:rFonts w:cs="Times New Roman"/>
                <w:color w:val="000000"/>
                <w:sz w:val="20"/>
                <w:szCs w:val="20"/>
                <w:rPrChange w:id="3589"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590" w:author="Urfels, Anton (IRRI)" w:date="2023-10-06T20:02:00Z">
                  <w:rPr>
                    <w:rFonts w:ascii="Gill Sans MT" w:eastAsia="Times New Roman" w:hAnsi="Gill Sans MT" w:cs="Calibri"/>
                    <w:color w:val="000000"/>
                    <w:sz w:val="20"/>
                    <w:szCs w:val="20"/>
                    <w:lang w:eastAsia="en-ZW"/>
                  </w:rPr>
                </w:rPrChange>
              </w:rPr>
              <w:t>112.42</w:t>
            </w:r>
          </w:p>
        </w:tc>
        <w:tc>
          <w:tcPr>
            <w:tcW w:w="555" w:type="pct"/>
            <w:tcBorders>
              <w:top w:val="nil"/>
              <w:bottom w:val="single" w:sz="4" w:space="0" w:color="auto"/>
            </w:tcBorders>
            <w:noWrap/>
            <w:vAlign w:val="bottom"/>
          </w:tcPr>
          <w:p w14:paraId="7815AB54" w14:textId="55C079DE" w:rsidR="00743470" w:rsidRPr="00256197" w:rsidRDefault="00743470" w:rsidP="00743470">
            <w:pPr>
              <w:spacing w:line="240" w:lineRule="auto"/>
              <w:jc w:val="right"/>
              <w:rPr>
                <w:rFonts w:cs="Times New Roman"/>
                <w:color w:val="000000"/>
                <w:sz w:val="20"/>
                <w:szCs w:val="20"/>
                <w:rPrChange w:id="3591"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592" w:author="Urfels, Anton (IRRI)" w:date="2023-10-06T20:02:00Z">
                  <w:rPr>
                    <w:rFonts w:ascii="Gill Sans MT" w:eastAsia="Times New Roman" w:hAnsi="Gill Sans MT" w:cs="Calibri"/>
                    <w:color w:val="000000"/>
                    <w:sz w:val="20"/>
                    <w:szCs w:val="20"/>
                    <w:lang w:eastAsia="en-ZW"/>
                  </w:rPr>
                </w:rPrChange>
              </w:rPr>
              <w:t>137.49</w:t>
            </w:r>
          </w:p>
        </w:tc>
        <w:tc>
          <w:tcPr>
            <w:tcW w:w="555" w:type="pct"/>
            <w:tcBorders>
              <w:top w:val="nil"/>
              <w:bottom w:val="single" w:sz="4" w:space="0" w:color="auto"/>
            </w:tcBorders>
            <w:noWrap/>
            <w:vAlign w:val="bottom"/>
          </w:tcPr>
          <w:p w14:paraId="725AB69D" w14:textId="0BA82778" w:rsidR="00743470" w:rsidRPr="00256197" w:rsidRDefault="00743470" w:rsidP="00743470">
            <w:pPr>
              <w:spacing w:line="240" w:lineRule="auto"/>
              <w:jc w:val="right"/>
              <w:rPr>
                <w:rFonts w:cs="Times New Roman"/>
                <w:color w:val="000000"/>
                <w:sz w:val="20"/>
                <w:szCs w:val="20"/>
                <w:rPrChange w:id="3593"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594" w:author="Urfels, Anton (IRRI)" w:date="2023-10-06T20:02:00Z">
                  <w:rPr>
                    <w:rFonts w:ascii="Gill Sans MT" w:eastAsia="Times New Roman" w:hAnsi="Gill Sans MT" w:cs="Calibri"/>
                    <w:color w:val="000000"/>
                    <w:sz w:val="20"/>
                    <w:szCs w:val="20"/>
                    <w:lang w:eastAsia="en-ZW"/>
                  </w:rPr>
                </w:rPrChange>
              </w:rPr>
              <w:t>129.42</w:t>
            </w:r>
          </w:p>
        </w:tc>
      </w:tr>
      <w:tr w:rsidR="00743470" w:rsidRPr="00256197" w14:paraId="4D6D381D" w14:textId="77777777" w:rsidTr="00DB11CB">
        <w:trPr>
          <w:trHeight w:val="288"/>
          <w:jc w:val="center"/>
        </w:trPr>
        <w:tc>
          <w:tcPr>
            <w:tcW w:w="707" w:type="pct"/>
            <w:vMerge w:val="restart"/>
            <w:tcBorders>
              <w:top w:val="single" w:sz="4" w:space="0" w:color="auto"/>
            </w:tcBorders>
          </w:tcPr>
          <w:p w14:paraId="6ECDE8F9" w14:textId="77777777" w:rsidR="00743470" w:rsidRPr="00256197" w:rsidRDefault="00743470" w:rsidP="00743470">
            <w:pPr>
              <w:spacing w:line="240" w:lineRule="auto"/>
              <w:rPr>
                <w:rFonts w:eastAsia="Times New Roman" w:cs="Times New Roman"/>
                <w:color w:val="000000"/>
                <w:sz w:val="20"/>
                <w:szCs w:val="20"/>
                <w:lang w:eastAsia="en-ZW"/>
                <w:rPrChange w:id="3595"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596" w:author="Urfels, Anton (IRRI)" w:date="2023-10-06T20:02:00Z">
                  <w:rPr>
                    <w:rFonts w:ascii="Gill Sans MT" w:eastAsia="Times New Roman" w:hAnsi="Gill Sans MT" w:cs="Calibri"/>
                    <w:color w:val="000000"/>
                    <w:sz w:val="20"/>
                    <w:szCs w:val="20"/>
                    <w:lang w:eastAsia="en-ZW"/>
                  </w:rPr>
                </w:rPrChange>
              </w:rPr>
              <w:t>Lower bound</w:t>
            </w:r>
          </w:p>
        </w:tc>
        <w:tc>
          <w:tcPr>
            <w:tcW w:w="963" w:type="pct"/>
            <w:tcBorders>
              <w:top w:val="single" w:sz="4" w:space="0" w:color="auto"/>
            </w:tcBorders>
            <w:noWrap/>
            <w:hideMark/>
          </w:tcPr>
          <w:p w14:paraId="6C6F9463" w14:textId="77777777" w:rsidR="00743470" w:rsidRPr="00256197" w:rsidRDefault="00743470" w:rsidP="00743470">
            <w:pPr>
              <w:spacing w:line="240" w:lineRule="auto"/>
              <w:rPr>
                <w:rFonts w:eastAsia="Times New Roman" w:cs="Times New Roman"/>
                <w:color w:val="000000"/>
                <w:sz w:val="20"/>
                <w:szCs w:val="20"/>
                <w:lang w:eastAsia="en-ZW"/>
                <w:rPrChange w:id="3597"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598" w:author="Urfels, Anton (IRRI)" w:date="2023-10-06T20:02:00Z">
                  <w:rPr>
                    <w:rFonts w:ascii="Gill Sans MT" w:eastAsia="Times New Roman" w:hAnsi="Gill Sans MT" w:cs="Calibri"/>
                    <w:color w:val="000000"/>
                    <w:sz w:val="20"/>
                    <w:szCs w:val="20"/>
                    <w:lang w:eastAsia="en-ZW"/>
                  </w:rPr>
                </w:rPrChange>
              </w:rPr>
              <w:t>Mean</w:t>
            </w:r>
          </w:p>
        </w:tc>
        <w:tc>
          <w:tcPr>
            <w:tcW w:w="555" w:type="pct"/>
            <w:tcBorders>
              <w:top w:val="single" w:sz="4" w:space="0" w:color="auto"/>
            </w:tcBorders>
            <w:noWrap/>
            <w:vAlign w:val="bottom"/>
          </w:tcPr>
          <w:p w14:paraId="0F9C8497" w14:textId="67965AFE" w:rsidR="00743470" w:rsidRPr="00256197" w:rsidRDefault="00743470" w:rsidP="00743470">
            <w:pPr>
              <w:spacing w:line="240" w:lineRule="auto"/>
              <w:jc w:val="right"/>
              <w:rPr>
                <w:rFonts w:cs="Times New Roman"/>
                <w:color w:val="000000"/>
                <w:sz w:val="20"/>
                <w:szCs w:val="20"/>
                <w:rPrChange w:id="3599"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600" w:author="Urfels, Anton (IRRI)" w:date="2023-10-06T20:02:00Z">
                  <w:rPr>
                    <w:rFonts w:ascii="Gill Sans MT" w:eastAsia="Times New Roman" w:hAnsi="Gill Sans MT" w:cs="Calibri"/>
                    <w:color w:val="000000"/>
                    <w:sz w:val="20"/>
                    <w:szCs w:val="20"/>
                    <w:lang w:eastAsia="en-ZW"/>
                  </w:rPr>
                </w:rPrChange>
              </w:rPr>
              <w:t>-50.40</w:t>
            </w:r>
          </w:p>
        </w:tc>
        <w:tc>
          <w:tcPr>
            <w:tcW w:w="555" w:type="pct"/>
            <w:tcBorders>
              <w:top w:val="single" w:sz="4" w:space="0" w:color="auto"/>
            </w:tcBorders>
            <w:noWrap/>
            <w:vAlign w:val="bottom"/>
          </w:tcPr>
          <w:p w14:paraId="02975A9E" w14:textId="0C53F674" w:rsidR="00743470" w:rsidRPr="00256197" w:rsidRDefault="00743470" w:rsidP="00743470">
            <w:pPr>
              <w:spacing w:line="240" w:lineRule="auto"/>
              <w:jc w:val="right"/>
              <w:rPr>
                <w:rFonts w:cs="Times New Roman"/>
                <w:color w:val="000000"/>
                <w:sz w:val="20"/>
                <w:szCs w:val="20"/>
                <w:rPrChange w:id="3601"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602" w:author="Urfels, Anton (IRRI)" w:date="2023-10-06T20:02:00Z">
                  <w:rPr>
                    <w:rFonts w:ascii="Gill Sans MT" w:eastAsia="Times New Roman" w:hAnsi="Gill Sans MT" w:cs="Calibri"/>
                    <w:color w:val="000000"/>
                    <w:sz w:val="20"/>
                    <w:szCs w:val="20"/>
                    <w:lang w:eastAsia="en-ZW"/>
                  </w:rPr>
                </w:rPrChange>
              </w:rPr>
              <w:t>3.51</w:t>
            </w:r>
          </w:p>
        </w:tc>
        <w:tc>
          <w:tcPr>
            <w:tcW w:w="555" w:type="pct"/>
            <w:tcBorders>
              <w:top w:val="single" w:sz="4" w:space="0" w:color="auto"/>
            </w:tcBorders>
            <w:noWrap/>
            <w:vAlign w:val="bottom"/>
          </w:tcPr>
          <w:p w14:paraId="037C1700" w14:textId="20E56422" w:rsidR="00743470" w:rsidRPr="00256197" w:rsidRDefault="00743470" w:rsidP="00743470">
            <w:pPr>
              <w:spacing w:line="240" w:lineRule="auto"/>
              <w:jc w:val="right"/>
              <w:rPr>
                <w:rFonts w:cs="Times New Roman"/>
                <w:color w:val="000000"/>
                <w:sz w:val="20"/>
                <w:szCs w:val="20"/>
                <w:rPrChange w:id="3603"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604" w:author="Urfels, Anton (IRRI)" w:date="2023-10-06T20:02:00Z">
                  <w:rPr>
                    <w:rFonts w:ascii="Gill Sans MT" w:eastAsia="Times New Roman" w:hAnsi="Gill Sans MT" w:cs="Calibri"/>
                    <w:color w:val="000000"/>
                    <w:sz w:val="20"/>
                    <w:szCs w:val="20"/>
                    <w:lang w:eastAsia="en-ZW"/>
                  </w:rPr>
                </w:rPrChange>
              </w:rPr>
              <w:t>-16.12</w:t>
            </w:r>
          </w:p>
        </w:tc>
        <w:tc>
          <w:tcPr>
            <w:tcW w:w="555" w:type="pct"/>
            <w:tcBorders>
              <w:top w:val="single" w:sz="4" w:space="0" w:color="auto"/>
            </w:tcBorders>
            <w:noWrap/>
            <w:vAlign w:val="bottom"/>
          </w:tcPr>
          <w:p w14:paraId="4A8B05F0" w14:textId="61DFA0BA" w:rsidR="00743470" w:rsidRPr="00256197" w:rsidRDefault="00743470" w:rsidP="00743470">
            <w:pPr>
              <w:spacing w:line="240" w:lineRule="auto"/>
              <w:jc w:val="right"/>
              <w:rPr>
                <w:rFonts w:cs="Times New Roman"/>
                <w:color w:val="000000"/>
                <w:sz w:val="20"/>
                <w:szCs w:val="20"/>
                <w:rPrChange w:id="3605"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606" w:author="Urfels, Anton (IRRI)" w:date="2023-10-06T20:02:00Z">
                  <w:rPr>
                    <w:rFonts w:ascii="Gill Sans MT" w:eastAsia="Times New Roman" w:hAnsi="Gill Sans MT" w:cs="Calibri"/>
                    <w:color w:val="000000"/>
                    <w:sz w:val="20"/>
                    <w:szCs w:val="20"/>
                    <w:lang w:eastAsia="en-ZW"/>
                  </w:rPr>
                </w:rPrChange>
              </w:rPr>
              <w:t>-24.19</w:t>
            </w:r>
          </w:p>
        </w:tc>
        <w:tc>
          <w:tcPr>
            <w:tcW w:w="555" w:type="pct"/>
            <w:tcBorders>
              <w:top w:val="single" w:sz="4" w:space="0" w:color="auto"/>
            </w:tcBorders>
            <w:noWrap/>
            <w:vAlign w:val="bottom"/>
          </w:tcPr>
          <w:p w14:paraId="526F95BA" w14:textId="578AF1E0" w:rsidR="00743470" w:rsidRPr="00256197" w:rsidRDefault="00743470" w:rsidP="00743470">
            <w:pPr>
              <w:spacing w:line="240" w:lineRule="auto"/>
              <w:jc w:val="right"/>
              <w:rPr>
                <w:rFonts w:cs="Times New Roman"/>
                <w:color w:val="000000"/>
                <w:sz w:val="20"/>
                <w:szCs w:val="20"/>
                <w:rPrChange w:id="3607"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608" w:author="Urfels, Anton (IRRI)" w:date="2023-10-06T20:02:00Z">
                  <w:rPr>
                    <w:rFonts w:ascii="Gill Sans MT" w:eastAsia="Times New Roman" w:hAnsi="Gill Sans MT" w:cs="Calibri"/>
                    <w:color w:val="000000"/>
                    <w:sz w:val="20"/>
                    <w:szCs w:val="20"/>
                    <w:lang w:eastAsia="en-ZW"/>
                  </w:rPr>
                </w:rPrChange>
              </w:rPr>
              <w:t>-8.78</w:t>
            </w:r>
          </w:p>
        </w:tc>
        <w:tc>
          <w:tcPr>
            <w:tcW w:w="555" w:type="pct"/>
            <w:tcBorders>
              <w:top w:val="single" w:sz="4" w:space="0" w:color="auto"/>
            </w:tcBorders>
            <w:noWrap/>
            <w:vAlign w:val="bottom"/>
          </w:tcPr>
          <w:p w14:paraId="1DCFF16A" w14:textId="7D5C8D36" w:rsidR="00743470" w:rsidRPr="00256197" w:rsidRDefault="00743470" w:rsidP="00743470">
            <w:pPr>
              <w:spacing w:line="240" w:lineRule="auto"/>
              <w:jc w:val="right"/>
              <w:rPr>
                <w:rFonts w:cs="Times New Roman"/>
                <w:color w:val="000000"/>
                <w:sz w:val="20"/>
                <w:szCs w:val="20"/>
                <w:rPrChange w:id="3609"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610" w:author="Urfels, Anton (IRRI)" w:date="2023-10-06T20:02:00Z">
                  <w:rPr>
                    <w:rFonts w:ascii="Gill Sans MT" w:eastAsia="Times New Roman" w:hAnsi="Gill Sans MT" w:cs="Calibri"/>
                    <w:color w:val="000000"/>
                    <w:sz w:val="20"/>
                    <w:szCs w:val="20"/>
                    <w:lang w:eastAsia="en-ZW"/>
                  </w:rPr>
                </w:rPrChange>
              </w:rPr>
              <w:t>-5.70</w:t>
            </w:r>
          </w:p>
        </w:tc>
      </w:tr>
      <w:tr w:rsidR="00743470" w:rsidRPr="00256197" w14:paraId="1E38E7E4" w14:textId="77777777" w:rsidTr="00DB11CB">
        <w:trPr>
          <w:trHeight w:val="288"/>
          <w:jc w:val="center"/>
        </w:trPr>
        <w:tc>
          <w:tcPr>
            <w:tcW w:w="707" w:type="pct"/>
            <w:vMerge/>
          </w:tcPr>
          <w:p w14:paraId="720E8ABF" w14:textId="77777777" w:rsidR="00743470" w:rsidRPr="00256197" w:rsidRDefault="00743470" w:rsidP="00743470">
            <w:pPr>
              <w:spacing w:line="240" w:lineRule="auto"/>
              <w:rPr>
                <w:rFonts w:eastAsia="Times New Roman" w:cs="Times New Roman"/>
                <w:color w:val="000000"/>
                <w:sz w:val="20"/>
                <w:szCs w:val="20"/>
                <w:lang w:eastAsia="en-ZW"/>
                <w:rPrChange w:id="3611"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32EDB5E7" w14:textId="77777777" w:rsidR="00743470" w:rsidRPr="00256197" w:rsidRDefault="00743470" w:rsidP="00743470">
            <w:pPr>
              <w:spacing w:line="240" w:lineRule="auto"/>
              <w:rPr>
                <w:rFonts w:eastAsia="Times New Roman" w:cs="Times New Roman"/>
                <w:color w:val="000000"/>
                <w:sz w:val="20"/>
                <w:szCs w:val="20"/>
                <w:lang w:eastAsia="en-ZW"/>
                <w:rPrChange w:id="3612" w:author="Urfels, Anton (IRRI)" w:date="2023-10-06T20:02:00Z">
                  <w:rPr>
                    <w:rFonts w:ascii="Gill Sans MT" w:eastAsia="Times New Roman" w:hAnsi="Gill Sans MT" w:cs="Calibri"/>
                    <w:color w:val="000000"/>
                    <w:sz w:val="20"/>
                    <w:szCs w:val="20"/>
                    <w:lang w:eastAsia="en-ZW"/>
                  </w:rPr>
                </w:rPrChange>
              </w:rPr>
            </w:pPr>
            <w:proofErr w:type="spellStart"/>
            <w:r w:rsidRPr="00256197">
              <w:rPr>
                <w:rFonts w:eastAsia="Times New Roman" w:cs="Times New Roman"/>
                <w:color w:val="000000"/>
                <w:sz w:val="20"/>
                <w:szCs w:val="20"/>
                <w:lang w:eastAsia="en-ZW"/>
                <w:rPrChange w:id="3613" w:author="Urfels, Anton (IRRI)" w:date="2023-10-06T20:02:00Z">
                  <w:rPr>
                    <w:rFonts w:ascii="Gill Sans MT" w:eastAsia="Times New Roman" w:hAnsi="Gill Sans MT" w:cs="Calibri"/>
                    <w:color w:val="000000"/>
                    <w:sz w:val="20"/>
                    <w:szCs w:val="20"/>
                    <w:lang w:eastAsia="en-ZW"/>
                  </w:rPr>
                </w:rPrChange>
              </w:rPr>
              <w:t>Std.Dev</w:t>
            </w:r>
            <w:proofErr w:type="spellEnd"/>
          </w:p>
        </w:tc>
        <w:tc>
          <w:tcPr>
            <w:tcW w:w="555" w:type="pct"/>
            <w:noWrap/>
            <w:vAlign w:val="bottom"/>
          </w:tcPr>
          <w:p w14:paraId="646823C6" w14:textId="05C1941C" w:rsidR="00743470" w:rsidRPr="00256197" w:rsidRDefault="00743470" w:rsidP="00743470">
            <w:pPr>
              <w:spacing w:line="240" w:lineRule="auto"/>
              <w:jc w:val="right"/>
              <w:rPr>
                <w:rFonts w:cs="Times New Roman"/>
                <w:color w:val="000000"/>
                <w:sz w:val="20"/>
                <w:szCs w:val="20"/>
                <w:rPrChange w:id="3614"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615" w:author="Urfels, Anton (IRRI)" w:date="2023-10-06T20:02:00Z">
                  <w:rPr>
                    <w:rFonts w:ascii="Gill Sans MT" w:eastAsia="Times New Roman" w:hAnsi="Gill Sans MT" w:cs="Calibri"/>
                    <w:color w:val="000000"/>
                    <w:sz w:val="20"/>
                    <w:szCs w:val="20"/>
                    <w:lang w:eastAsia="en-ZW"/>
                  </w:rPr>
                </w:rPrChange>
              </w:rPr>
              <w:t>26.63</w:t>
            </w:r>
          </w:p>
        </w:tc>
        <w:tc>
          <w:tcPr>
            <w:tcW w:w="555" w:type="pct"/>
            <w:noWrap/>
            <w:vAlign w:val="bottom"/>
          </w:tcPr>
          <w:p w14:paraId="0A31605D" w14:textId="4D34BABA" w:rsidR="00743470" w:rsidRPr="00256197" w:rsidRDefault="00743470" w:rsidP="00743470">
            <w:pPr>
              <w:spacing w:line="240" w:lineRule="auto"/>
              <w:jc w:val="right"/>
              <w:rPr>
                <w:rFonts w:cs="Times New Roman"/>
                <w:color w:val="000000"/>
                <w:sz w:val="20"/>
                <w:szCs w:val="20"/>
                <w:rPrChange w:id="3616"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617" w:author="Urfels, Anton (IRRI)" w:date="2023-10-06T20:02:00Z">
                  <w:rPr>
                    <w:rFonts w:ascii="Gill Sans MT" w:eastAsia="Times New Roman" w:hAnsi="Gill Sans MT" w:cs="Calibri"/>
                    <w:color w:val="000000"/>
                    <w:sz w:val="20"/>
                    <w:szCs w:val="20"/>
                    <w:lang w:eastAsia="en-ZW"/>
                  </w:rPr>
                </w:rPrChange>
              </w:rPr>
              <w:t>25.83</w:t>
            </w:r>
          </w:p>
        </w:tc>
        <w:tc>
          <w:tcPr>
            <w:tcW w:w="555" w:type="pct"/>
            <w:noWrap/>
            <w:vAlign w:val="bottom"/>
          </w:tcPr>
          <w:p w14:paraId="234A85CF" w14:textId="56B105D5" w:rsidR="00743470" w:rsidRPr="00256197" w:rsidRDefault="00743470" w:rsidP="00743470">
            <w:pPr>
              <w:spacing w:line="240" w:lineRule="auto"/>
              <w:jc w:val="right"/>
              <w:rPr>
                <w:rFonts w:cs="Times New Roman"/>
                <w:color w:val="000000"/>
                <w:sz w:val="20"/>
                <w:szCs w:val="20"/>
                <w:rPrChange w:id="3618"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619" w:author="Urfels, Anton (IRRI)" w:date="2023-10-06T20:02:00Z">
                  <w:rPr>
                    <w:rFonts w:ascii="Gill Sans MT" w:eastAsia="Times New Roman" w:hAnsi="Gill Sans MT" w:cs="Calibri"/>
                    <w:color w:val="000000"/>
                    <w:sz w:val="20"/>
                    <w:szCs w:val="20"/>
                    <w:lang w:eastAsia="en-ZW"/>
                  </w:rPr>
                </w:rPrChange>
              </w:rPr>
              <w:t>44.08</w:t>
            </w:r>
          </w:p>
        </w:tc>
        <w:tc>
          <w:tcPr>
            <w:tcW w:w="555" w:type="pct"/>
            <w:noWrap/>
            <w:vAlign w:val="bottom"/>
          </w:tcPr>
          <w:p w14:paraId="7CFC2E9C" w14:textId="1D58A79A" w:rsidR="00743470" w:rsidRPr="00256197" w:rsidRDefault="00743470" w:rsidP="00743470">
            <w:pPr>
              <w:spacing w:line="240" w:lineRule="auto"/>
              <w:jc w:val="right"/>
              <w:rPr>
                <w:rFonts w:cs="Times New Roman"/>
                <w:color w:val="000000"/>
                <w:sz w:val="20"/>
                <w:szCs w:val="20"/>
                <w:rPrChange w:id="3620"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621" w:author="Urfels, Anton (IRRI)" w:date="2023-10-06T20:02:00Z">
                  <w:rPr>
                    <w:rFonts w:ascii="Gill Sans MT" w:eastAsia="Times New Roman" w:hAnsi="Gill Sans MT" w:cs="Calibri"/>
                    <w:color w:val="000000"/>
                    <w:sz w:val="20"/>
                    <w:szCs w:val="20"/>
                    <w:lang w:eastAsia="en-ZW"/>
                  </w:rPr>
                </w:rPrChange>
              </w:rPr>
              <w:t>47.57</w:t>
            </w:r>
          </w:p>
        </w:tc>
        <w:tc>
          <w:tcPr>
            <w:tcW w:w="555" w:type="pct"/>
            <w:noWrap/>
            <w:vAlign w:val="bottom"/>
          </w:tcPr>
          <w:p w14:paraId="719523C2" w14:textId="616EFE28" w:rsidR="00743470" w:rsidRPr="00256197" w:rsidRDefault="00743470" w:rsidP="00743470">
            <w:pPr>
              <w:spacing w:line="240" w:lineRule="auto"/>
              <w:jc w:val="right"/>
              <w:rPr>
                <w:rFonts w:cs="Times New Roman"/>
                <w:color w:val="000000"/>
                <w:sz w:val="20"/>
                <w:szCs w:val="20"/>
                <w:rPrChange w:id="3622"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623" w:author="Urfels, Anton (IRRI)" w:date="2023-10-06T20:02:00Z">
                  <w:rPr>
                    <w:rFonts w:ascii="Gill Sans MT" w:eastAsia="Times New Roman" w:hAnsi="Gill Sans MT" w:cs="Calibri"/>
                    <w:color w:val="000000"/>
                    <w:sz w:val="20"/>
                    <w:szCs w:val="20"/>
                    <w:lang w:eastAsia="en-ZW"/>
                  </w:rPr>
                </w:rPrChange>
              </w:rPr>
              <w:t>28.33</w:t>
            </w:r>
          </w:p>
        </w:tc>
        <w:tc>
          <w:tcPr>
            <w:tcW w:w="555" w:type="pct"/>
            <w:noWrap/>
            <w:vAlign w:val="bottom"/>
          </w:tcPr>
          <w:p w14:paraId="0189CAE2" w14:textId="35663DDE" w:rsidR="00743470" w:rsidRPr="00256197" w:rsidRDefault="00743470" w:rsidP="00743470">
            <w:pPr>
              <w:spacing w:line="240" w:lineRule="auto"/>
              <w:jc w:val="right"/>
              <w:rPr>
                <w:rFonts w:cs="Times New Roman"/>
                <w:color w:val="000000"/>
                <w:sz w:val="20"/>
                <w:szCs w:val="20"/>
                <w:rPrChange w:id="3624"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625" w:author="Urfels, Anton (IRRI)" w:date="2023-10-06T20:02:00Z">
                  <w:rPr>
                    <w:rFonts w:ascii="Gill Sans MT" w:eastAsia="Times New Roman" w:hAnsi="Gill Sans MT" w:cs="Calibri"/>
                    <w:color w:val="000000"/>
                    <w:sz w:val="20"/>
                    <w:szCs w:val="20"/>
                    <w:lang w:eastAsia="en-ZW"/>
                  </w:rPr>
                </w:rPrChange>
              </w:rPr>
              <w:t>32.81</w:t>
            </w:r>
          </w:p>
        </w:tc>
      </w:tr>
      <w:tr w:rsidR="00743470" w:rsidRPr="00256197" w14:paraId="01389160" w14:textId="77777777" w:rsidTr="00DB11CB">
        <w:trPr>
          <w:trHeight w:val="288"/>
          <w:jc w:val="center"/>
        </w:trPr>
        <w:tc>
          <w:tcPr>
            <w:tcW w:w="707" w:type="pct"/>
            <w:vMerge/>
          </w:tcPr>
          <w:p w14:paraId="0824DA9E" w14:textId="77777777" w:rsidR="00743470" w:rsidRPr="00256197" w:rsidRDefault="00743470" w:rsidP="00743470">
            <w:pPr>
              <w:spacing w:line="240" w:lineRule="auto"/>
              <w:rPr>
                <w:rFonts w:eastAsia="Times New Roman" w:cs="Times New Roman"/>
                <w:color w:val="000000"/>
                <w:sz w:val="20"/>
                <w:szCs w:val="20"/>
                <w:lang w:eastAsia="en-ZW"/>
                <w:rPrChange w:id="3626"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08E394A4" w14:textId="77777777" w:rsidR="00743470" w:rsidRPr="00256197" w:rsidRDefault="00743470" w:rsidP="00743470">
            <w:pPr>
              <w:spacing w:line="240" w:lineRule="auto"/>
              <w:rPr>
                <w:rFonts w:eastAsia="Times New Roman" w:cs="Times New Roman"/>
                <w:color w:val="000000"/>
                <w:sz w:val="20"/>
                <w:szCs w:val="20"/>
                <w:lang w:eastAsia="en-ZW"/>
                <w:rPrChange w:id="3627"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628" w:author="Urfels, Anton (IRRI)" w:date="2023-10-06T20:02:00Z">
                  <w:rPr>
                    <w:rFonts w:ascii="Gill Sans MT" w:eastAsia="Times New Roman" w:hAnsi="Gill Sans MT" w:cs="Calibri"/>
                    <w:color w:val="000000"/>
                    <w:sz w:val="20"/>
                    <w:szCs w:val="20"/>
                    <w:lang w:eastAsia="en-ZW"/>
                  </w:rPr>
                </w:rPrChange>
              </w:rPr>
              <w:t>Min</w:t>
            </w:r>
          </w:p>
        </w:tc>
        <w:tc>
          <w:tcPr>
            <w:tcW w:w="555" w:type="pct"/>
            <w:noWrap/>
            <w:vAlign w:val="bottom"/>
          </w:tcPr>
          <w:p w14:paraId="1DC9FA03" w14:textId="3DEB605C" w:rsidR="00743470" w:rsidRPr="00256197" w:rsidRDefault="00743470" w:rsidP="00743470">
            <w:pPr>
              <w:spacing w:line="240" w:lineRule="auto"/>
              <w:jc w:val="right"/>
              <w:rPr>
                <w:rFonts w:cs="Times New Roman"/>
                <w:color w:val="000000"/>
                <w:sz w:val="20"/>
                <w:szCs w:val="20"/>
                <w:rPrChange w:id="3629"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630" w:author="Urfels, Anton (IRRI)" w:date="2023-10-06T20:02:00Z">
                  <w:rPr>
                    <w:rFonts w:ascii="Gill Sans MT" w:eastAsia="Times New Roman" w:hAnsi="Gill Sans MT" w:cs="Calibri"/>
                    <w:color w:val="000000"/>
                    <w:sz w:val="20"/>
                    <w:szCs w:val="20"/>
                    <w:lang w:eastAsia="en-ZW"/>
                  </w:rPr>
                </w:rPrChange>
              </w:rPr>
              <w:t>-126.29</w:t>
            </w:r>
          </w:p>
        </w:tc>
        <w:tc>
          <w:tcPr>
            <w:tcW w:w="555" w:type="pct"/>
            <w:noWrap/>
            <w:vAlign w:val="bottom"/>
          </w:tcPr>
          <w:p w14:paraId="6888F72D" w14:textId="6ADB3C10" w:rsidR="00743470" w:rsidRPr="00256197" w:rsidRDefault="00743470" w:rsidP="00743470">
            <w:pPr>
              <w:spacing w:line="240" w:lineRule="auto"/>
              <w:jc w:val="right"/>
              <w:rPr>
                <w:rFonts w:cs="Times New Roman"/>
                <w:color w:val="000000"/>
                <w:sz w:val="20"/>
                <w:szCs w:val="20"/>
                <w:rPrChange w:id="3631"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632" w:author="Urfels, Anton (IRRI)" w:date="2023-10-06T20:02:00Z">
                  <w:rPr>
                    <w:rFonts w:ascii="Gill Sans MT" w:eastAsia="Times New Roman" w:hAnsi="Gill Sans MT" w:cs="Calibri"/>
                    <w:color w:val="000000"/>
                    <w:sz w:val="20"/>
                    <w:szCs w:val="20"/>
                    <w:lang w:eastAsia="en-ZW"/>
                  </w:rPr>
                </w:rPrChange>
              </w:rPr>
              <w:t>-54.20</w:t>
            </w:r>
          </w:p>
        </w:tc>
        <w:tc>
          <w:tcPr>
            <w:tcW w:w="555" w:type="pct"/>
            <w:noWrap/>
            <w:vAlign w:val="bottom"/>
          </w:tcPr>
          <w:p w14:paraId="697F76BD" w14:textId="3B6335CA" w:rsidR="00743470" w:rsidRPr="00256197" w:rsidRDefault="00743470" w:rsidP="00743470">
            <w:pPr>
              <w:spacing w:line="240" w:lineRule="auto"/>
              <w:jc w:val="right"/>
              <w:rPr>
                <w:rFonts w:cs="Times New Roman"/>
                <w:color w:val="000000"/>
                <w:sz w:val="20"/>
                <w:szCs w:val="20"/>
                <w:rPrChange w:id="3633"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634" w:author="Urfels, Anton (IRRI)" w:date="2023-10-06T20:02:00Z">
                  <w:rPr>
                    <w:rFonts w:ascii="Gill Sans MT" w:eastAsia="Times New Roman" w:hAnsi="Gill Sans MT" w:cs="Calibri"/>
                    <w:color w:val="000000"/>
                    <w:sz w:val="20"/>
                    <w:szCs w:val="20"/>
                    <w:lang w:eastAsia="en-ZW"/>
                  </w:rPr>
                </w:rPrChange>
              </w:rPr>
              <w:t>-115.70</w:t>
            </w:r>
          </w:p>
        </w:tc>
        <w:tc>
          <w:tcPr>
            <w:tcW w:w="555" w:type="pct"/>
            <w:noWrap/>
            <w:vAlign w:val="bottom"/>
          </w:tcPr>
          <w:p w14:paraId="59FB1CB5" w14:textId="4BC3AC58" w:rsidR="00743470" w:rsidRPr="00256197" w:rsidRDefault="00743470" w:rsidP="00743470">
            <w:pPr>
              <w:spacing w:line="240" w:lineRule="auto"/>
              <w:jc w:val="right"/>
              <w:rPr>
                <w:rFonts w:cs="Times New Roman"/>
                <w:color w:val="000000"/>
                <w:sz w:val="20"/>
                <w:szCs w:val="20"/>
                <w:rPrChange w:id="3635"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636" w:author="Urfels, Anton (IRRI)" w:date="2023-10-06T20:02:00Z">
                  <w:rPr>
                    <w:rFonts w:ascii="Gill Sans MT" w:eastAsia="Times New Roman" w:hAnsi="Gill Sans MT" w:cs="Calibri"/>
                    <w:color w:val="000000"/>
                    <w:sz w:val="20"/>
                    <w:szCs w:val="20"/>
                    <w:lang w:eastAsia="en-ZW"/>
                  </w:rPr>
                </w:rPrChange>
              </w:rPr>
              <w:t>-112.73</w:t>
            </w:r>
          </w:p>
        </w:tc>
        <w:tc>
          <w:tcPr>
            <w:tcW w:w="555" w:type="pct"/>
            <w:noWrap/>
            <w:vAlign w:val="bottom"/>
          </w:tcPr>
          <w:p w14:paraId="118922C0" w14:textId="15AC7DDC" w:rsidR="00743470" w:rsidRPr="00256197" w:rsidRDefault="00743470" w:rsidP="00743470">
            <w:pPr>
              <w:spacing w:line="240" w:lineRule="auto"/>
              <w:jc w:val="right"/>
              <w:rPr>
                <w:rFonts w:cs="Times New Roman"/>
                <w:color w:val="000000"/>
                <w:sz w:val="20"/>
                <w:szCs w:val="20"/>
                <w:rPrChange w:id="3637"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638" w:author="Urfels, Anton (IRRI)" w:date="2023-10-06T20:02:00Z">
                  <w:rPr>
                    <w:rFonts w:ascii="Gill Sans MT" w:eastAsia="Times New Roman" w:hAnsi="Gill Sans MT" w:cs="Calibri"/>
                    <w:color w:val="000000"/>
                    <w:sz w:val="20"/>
                    <w:szCs w:val="20"/>
                    <w:lang w:eastAsia="en-ZW"/>
                  </w:rPr>
                </w:rPrChange>
              </w:rPr>
              <w:t>-103.66</w:t>
            </w:r>
          </w:p>
        </w:tc>
        <w:tc>
          <w:tcPr>
            <w:tcW w:w="555" w:type="pct"/>
            <w:noWrap/>
            <w:vAlign w:val="bottom"/>
          </w:tcPr>
          <w:p w14:paraId="5506CECE" w14:textId="633C4E2C" w:rsidR="00743470" w:rsidRPr="00256197" w:rsidRDefault="00743470" w:rsidP="00743470">
            <w:pPr>
              <w:spacing w:line="240" w:lineRule="auto"/>
              <w:jc w:val="right"/>
              <w:rPr>
                <w:rFonts w:cs="Times New Roman"/>
                <w:color w:val="000000"/>
                <w:sz w:val="20"/>
                <w:szCs w:val="20"/>
                <w:rPrChange w:id="3639"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640" w:author="Urfels, Anton (IRRI)" w:date="2023-10-06T20:02:00Z">
                  <w:rPr>
                    <w:rFonts w:ascii="Gill Sans MT" w:eastAsia="Times New Roman" w:hAnsi="Gill Sans MT" w:cs="Calibri"/>
                    <w:color w:val="000000"/>
                    <w:sz w:val="20"/>
                    <w:szCs w:val="20"/>
                    <w:lang w:eastAsia="en-ZW"/>
                  </w:rPr>
                </w:rPrChange>
              </w:rPr>
              <w:t>-118.82</w:t>
            </w:r>
          </w:p>
        </w:tc>
      </w:tr>
      <w:tr w:rsidR="00743470" w:rsidRPr="00256197" w14:paraId="141AD035" w14:textId="77777777" w:rsidTr="00DB11CB">
        <w:trPr>
          <w:trHeight w:val="288"/>
          <w:jc w:val="center"/>
        </w:trPr>
        <w:tc>
          <w:tcPr>
            <w:tcW w:w="707" w:type="pct"/>
            <w:vMerge/>
          </w:tcPr>
          <w:p w14:paraId="722DCFDC" w14:textId="77777777" w:rsidR="00743470" w:rsidRPr="00256197" w:rsidRDefault="00743470" w:rsidP="00743470">
            <w:pPr>
              <w:spacing w:line="240" w:lineRule="auto"/>
              <w:rPr>
                <w:rFonts w:eastAsia="Times New Roman" w:cs="Times New Roman"/>
                <w:color w:val="000000"/>
                <w:sz w:val="20"/>
                <w:szCs w:val="20"/>
                <w:lang w:eastAsia="en-ZW"/>
                <w:rPrChange w:id="3641"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628C2FC5" w14:textId="77777777" w:rsidR="00743470" w:rsidRPr="00256197" w:rsidRDefault="00743470" w:rsidP="00743470">
            <w:pPr>
              <w:spacing w:line="240" w:lineRule="auto"/>
              <w:rPr>
                <w:rFonts w:eastAsia="Times New Roman" w:cs="Times New Roman"/>
                <w:color w:val="000000"/>
                <w:sz w:val="20"/>
                <w:szCs w:val="20"/>
                <w:lang w:eastAsia="en-ZW"/>
                <w:rPrChange w:id="3642"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643" w:author="Urfels, Anton (IRRI)" w:date="2023-10-06T20:02:00Z">
                  <w:rPr>
                    <w:rFonts w:ascii="Gill Sans MT" w:eastAsia="Times New Roman" w:hAnsi="Gill Sans MT" w:cs="Calibri"/>
                    <w:color w:val="000000"/>
                    <w:sz w:val="20"/>
                    <w:szCs w:val="20"/>
                    <w:lang w:eastAsia="en-ZW"/>
                  </w:rPr>
                </w:rPrChange>
              </w:rPr>
              <w:t>10</w:t>
            </w:r>
            <w:r w:rsidRPr="00FE6323">
              <w:rPr>
                <w:rFonts w:eastAsia="Times New Roman" w:cs="Times New Roman"/>
                <w:color w:val="000000"/>
                <w:sz w:val="20"/>
                <w:szCs w:val="20"/>
                <w:vertAlign w:val="superscript"/>
                <w:lang w:eastAsia="en-ZW"/>
                <w:rPrChange w:id="3644" w:author="MKONDIWA, Maxwell (CIMMYT-India)" w:date="2023-10-08T10:54:00Z">
                  <w:rPr>
                    <w:rFonts w:ascii="Gill Sans MT" w:eastAsia="Times New Roman" w:hAnsi="Gill Sans MT" w:cs="Calibri"/>
                    <w:color w:val="000000"/>
                    <w:sz w:val="20"/>
                    <w:szCs w:val="20"/>
                    <w:lang w:eastAsia="en-ZW"/>
                  </w:rPr>
                </w:rPrChange>
              </w:rPr>
              <w:t>th</w:t>
            </w:r>
            <w:r w:rsidRPr="00256197">
              <w:rPr>
                <w:rFonts w:eastAsia="Times New Roman" w:cs="Times New Roman"/>
                <w:color w:val="000000"/>
                <w:sz w:val="20"/>
                <w:szCs w:val="20"/>
                <w:lang w:eastAsia="en-ZW"/>
                <w:rPrChange w:id="3645" w:author="Urfels, Anton (IRRI)" w:date="2023-10-06T20:02:00Z">
                  <w:rPr>
                    <w:rFonts w:ascii="Gill Sans MT" w:eastAsia="Times New Roman" w:hAnsi="Gill Sans MT" w:cs="Calibri"/>
                    <w:color w:val="000000"/>
                    <w:sz w:val="20"/>
                    <w:szCs w:val="20"/>
                    <w:lang w:eastAsia="en-ZW"/>
                  </w:rPr>
                </w:rPrChange>
              </w:rPr>
              <w:t xml:space="preserve"> percentile</w:t>
            </w:r>
          </w:p>
        </w:tc>
        <w:tc>
          <w:tcPr>
            <w:tcW w:w="555" w:type="pct"/>
            <w:noWrap/>
            <w:vAlign w:val="bottom"/>
          </w:tcPr>
          <w:p w14:paraId="37117FE5" w14:textId="77506B8B" w:rsidR="00743470" w:rsidRPr="00256197" w:rsidRDefault="00743470" w:rsidP="00743470">
            <w:pPr>
              <w:spacing w:line="240" w:lineRule="auto"/>
              <w:jc w:val="right"/>
              <w:rPr>
                <w:rFonts w:cs="Times New Roman"/>
                <w:color w:val="000000"/>
                <w:sz w:val="20"/>
                <w:szCs w:val="20"/>
                <w:rPrChange w:id="3646"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647" w:author="Urfels, Anton (IRRI)" w:date="2023-10-06T20:02:00Z">
                  <w:rPr>
                    <w:rFonts w:ascii="Gill Sans MT" w:eastAsia="Times New Roman" w:hAnsi="Gill Sans MT" w:cs="Calibri"/>
                    <w:color w:val="000000"/>
                    <w:sz w:val="20"/>
                    <w:szCs w:val="20"/>
                    <w:lang w:eastAsia="en-ZW"/>
                  </w:rPr>
                </w:rPrChange>
              </w:rPr>
              <w:t>-79.57</w:t>
            </w:r>
          </w:p>
        </w:tc>
        <w:tc>
          <w:tcPr>
            <w:tcW w:w="555" w:type="pct"/>
            <w:noWrap/>
            <w:vAlign w:val="bottom"/>
          </w:tcPr>
          <w:p w14:paraId="35643A2D" w14:textId="5D603388" w:rsidR="00743470" w:rsidRPr="00256197" w:rsidRDefault="00743470" w:rsidP="00743470">
            <w:pPr>
              <w:spacing w:line="240" w:lineRule="auto"/>
              <w:jc w:val="right"/>
              <w:rPr>
                <w:rFonts w:cs="Times New Roman"/>
                <w:color w:val="000000"/>
                <w:sz w:val="20"/>
                <w:szCs w:val="20"/>
                <w:rPrChange w:id="3648"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649" w:author="Urfels, Anton (IRRI)" w:date="2023-10-06T20:02:00Z">
                  <w:rPr>
                    <w:rFonts w:ascii="Gill Sans MT" w:eastAsia="Times New Roman" w:hAnsi="Gill Sans MT" w:cs="Calibri"/>
                    <w:color w:val="000000"/>
                    <w:sz w:val="20"/>
                    <w:szCs w:val="20"/>
                    <w:lang w:eastAsia="en-ZW"/>
                  </w:rPr>
                </w:rPrChange>
              </w:rPr>
              <w:t>-23.43</w:t>
            </w:r>
          </w:p>
        </w:tc>
        <w:tc>
          <w:tcPr>
            <w:tcW w:w="555" w:type="pct"/>
            <w:noWrap/>
            <w:vAlign w:val="bottom"/>
          </w:tcPr>
          <w:p w14:paraId="61189CD9" w14:textId="4BA333D2" w:rsidR="00743470" w:rsidRPr="00256197" w:rsidRDefault="00743470" w:rsidP="00743470">
            <w:pPr>
              <w:spacing w:line="240" w:lineRule="auto"/>
              <w:jc w:val="right"/>
              <w:rPr>
                <w:rFonts w:cs="Times New Roman"/>
                <w:color w:val="000000"/>
                <w:sz w:val="20"/>
                <w:szCs w:val="20"/>
                <w:rPrChange w:id="3650"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651" w:author="Urfels, Anton (IRRI)" w:date="2023-10-06T20:02:00Z">
                  <w:rPr>
                    <w:rFonts w:ascii="Gill Sans MT" w:eastAsia="Times New Roman" w:hAnsi="Gill Sans MT" w:cs="Calibri"/>
                    <w:color w:val="000000"/>
                    <w:sz w:val="20"/>
                    <w:szCs w:val="20"/>
                    <w:lang w:eastAsia="en-ZW"/>
                  </w:rPr>
                </w:rPrChange>
              </w:rPr>
              <w:t>-73.37</w:t>
            </w:r>
          </w:p>
        </w:tc>
        <w:tc>
          <w:tcPr>
            <w:tcW w:w="555" w:type="pct"/>
            <w:noWrap/>
            <w:vAlign w:val="bottom"/>
          </w:tcPr>
          <w:p w14:paraId="08461C22" w14:textId="7BFEEEB3" w:rsidR="00743470" w:rsidRPr="00256197" w:rsidRDefault="00743470" w:rsidP="00743470">
            <w:pPr>
              <w:spacing w:line="240" w:lineRule="auto"/>
              <w:jc w:val="right"/>
              <w:rPr>
                <w:rFonts w:cs="Times New Roman"/>
                <w:color w:val="000000"/>
                <w:sz w:val="20"/>
                <w:szCs w:val="20"/>
                <w:rPrChange w:id="3652"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653" w:author="Urfels, Anton (IRRI)" w:date="2023-10-06T20:02:00Z">
                  <w:rPr>
                    <w:rFonts w:ascii="Gill Sans MT" w:eastAsia="Times New Roman" w:hAnsi="Gill Sans MT" w:cs="Calibri"/>
                    <w:color w:val="000000"/>
                    <w:sz w:val="20"/>
                    <w:szCs w:val="20"/>
                    <w:lang w:eastAsia="en-ZW"/>
                  </w:rPr>
                </w:rPrChange>
              </w:rPr>
              <w:t>-82.82</w:t>
            </w:r>
          </w:p>
        </w:tc>
        <w:tc>
          <w:tcPr>
            <w:tcW w:w="555" w:type="pct"/>
            <w:noWrap/>
            <w:vAlign w:val="bottom"/>
          </w:tcPr>
          <w:p w14:paraId="04B1FC07" w14:textId="031D6103" w:rsidR="00743470" w:rsidRPr="00256197" w:rsidRDefault="00743470" w:rsidP="00743470">
            <w:pPr>
              <w:spacing w:line="240" w:lineRule="auto"/>
              <w:jc w:val="right"/>
              <w:rPr>
                <w:rFonts w:cs="Times New Roman"/>
                <w:color w:val="000000"/>
                <w:sz w:val="20"/>
                <w:szCs w:val="20"/>
                <w:rPrChange w:id="3654"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655" w:author="Urfels, Anton (IRRI)" w:date="2023-10-06T20:02:00Z">
                  <w:rPr>
                    <w:rFonts w:ascii="Gill Sans MT" w:eastAsia="Times New Roman" w:hAnsi="Gill Sans MT" w:cs="Calibri"/>
                    <w:color w:val="000000"/>
                    <w:sz w:val="20"/>
                    <w:szCs w:val="20"/>
                    <w:lang w:eastAsia="en-ZW"/>
                  </w:rPr>
                </w:rPrChange>
              </w:rPr>
              <w:t>-38.10</w:t>
            </w:r>
          </w:p>
        </w:tc>
        <w:tc>
          <w:tcPr>
            <w:tcW w:w="555" w:type="pct"/>
            <w:noWrap/>
            <w:vAlign w:val="bottom"/>
          </w:tcPr>
          <w:p w14:paraId="3B1E4A72" w14:textId="63D40801" w:rsidR="00743470" w:rsidRPr="00256197" w:rsidRDefault="00743470" w:rsidP="00743470">
            <w:pPr>
              <w:spacing w:line="240" w:lineRule="auto"/>
              <w:jc w:val="right"/>
              <w:rPr>
                <w:rFonts w:cs="Times New Roman"/>
                <w:color w:val="000000"/>
                <w:sz w:val="20"/>
                <w:szCs w:val="20"/>
                <w:rPrChange w:id="3656"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657" w:author="Urfels, Anton (IRRI)" w:date="2023-10-06T20:02:00Z">
                  <w:rPr>
                    <w:rFonts w:ascii="Gill Sans MT" w:eastAsia="Times New Roman" w:hAnsi="Gill Sans MT" w:cs="Calibri"/>
                    <w:color w:val="000000"/>
                    <w:sz w:val="20"/>
                    <w:szCs w:val="20"/>
                    <w:lang w:eastAsia="en-ZW"/>
                  </w:rPr>
                </w:rPrChange>
              </w:rPr>
              <w:t>-47.72</w:t>
            </w:r>
          </w:p>
        </w:tc>
      </w:tr>
      <w:tr w:rsidR="00743470" w:rsidRPr="00256197" w14:paraId="4B4154A6" w14:textId="77777777" w:rsidTr="00DB11CB">
        <w:trPr>
          <w:trHeight w:val="288"/>
          <w:jc w:val="center"/>
        </w:trPr>
        <w:tc>
          <w:tcPr>
            <w:tcW w:w="707" w:type="pct"/>
            <w:vMerge/>
          </w:tcPr>
          <w:p w14:paraId="63B23E18" w14:textId="77777777" w:rsidR="00743470" w:rsidRPr="00256197" w:rsidRDefault="00743470" w:rsidP="00743470">
            <w:pPr>
              <w:spacing w:line="240" w:lineRule="auto"/>
              <w:rPr>
                <w:rFonts w:eastAsia="Times New Roman" w:cs="Times New Roman"/>
                <w:color w:val="000000"/>
                <w:sz w:val="20"/>
                <w:szCs w:val="20"/>
                <w:lang w:eastAsia="en-ZW"/>
                <w:rPrChange w:id="3658"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48050B71" w14:textId="77777777" w:rsidR="00743470" w:rsidRPr="00256197" w:rsidRDefault="00743470" w:rsidP="00743470">
            <w:pPr>
              <w:spacing w:line="240" w:lineRule="auto"/>
              <w:rPr>
                <w:rFonts w:eastAsia="Times New Roman" w:cs="Times New Roman"/>
                <w:color w:val="000000"/>
                <w:sz w:val="20"/>
                <w:szCs w:val="20"/>
                <w:lang w:eastAsia="en-ZW"/>
                <w:rPrChange w:id="3659"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660" w:author="Urfels, Anton (IRRI)" w:date="2023-10-06T20:02:00Z">
                  <w:rPr>
                    <w:rFonts w:ascii="Gill Sans MT" w:eastAsia="Times New Roman" w:hAnsi="Gill Sans MT" w:cs="Calibri"/>
                    <w:color w:val="000000"/>
                    <w:sz w:val="20"/>
                    <w:szCs w:val="20"/>
                    <w:lang w:eastAsia="en-ZW"/>
                  </w:rPr>
                </w:rPrChange>
              </w:rPr>
              <w:t>25</w:t>
            </w:r>
            <w:r w:rsidRPr="00FE6323">
              <w:rPr>
                <w:rFonts w:eastAsia="Times New Roman" w:cs="Times New Roman"/>
                <w:color w:val="000000"/>
                <w:sz w:val="20"/>
                <w:szCs w:val="20"/>
                <w:vertAlign w:val="superscript"/>
                <w:lang w:eastAsia="en-ZW"/>
                <w:rPrChange w:id="3661" w:author="MKONDIWA, Maxwell (CIMMYT-India)" w:date="2023-10-08T10:54:00Z">
                  <w:rPr>
                    <w:rFonts w:ascii="Gill Sans MT" w:eastAsia="Times New Roman" w:hAnsi="Gill Sans MT" w:cs="Calibri"/>
                    <w:color w:val="000000"/>
                    <w:sz w:val="20"/>
                    <w:szCs w:val="20"/>
                    <w:lang w:eastAsia="en-ZW"/>
                  </w:rPr>
                </w:rPrChange>
              </w:rPr>
              <w:t>th</w:t>
            </w:r>
            <w:r w:rsidRPr="00256197">
              <w:rPr>
                <w:rFonts w:eastAsia="Times New Roman" w:cs="Times New Roman"/>
                <w:color w:val="000000"/>
                <w:sz w:val="20"/>
                <w:szCs w:val="20"/>
                <w:lang w:eastAsia="en-ZW"/>
                <w:rPrChange w:id="3662" w:author="Urfels, Anton (IRRI)" w:date="2023-10-06T20:02:00Z">
                  <w:rPr>
                    <w:rFonts w:ascii="Gill Sans MT" w:eastAsia="Times New Roman" w:hAnsi="Gill Sans MT" w:cs="Calibri"/>
                    <w:color w:val="000000"/>
                    <w:sz w:val="20"/>
                    <w:szCs w:val="20"/>
                    <w:lang w:eastAsia="en-ZW"/>
                  </w:rPr>
                </w:rPrChange>
              </w:rPr>
              <w:t xml:space="preserve"> percentile</w:t>
            </w:r>
          </w:p>
        </w:tc>
        <w:tc>
          <w:tcPr>
            <w:tcW w:w="555" w:type="pct"/>
            <w:noWrap/>
            <w:vAlign w:val="bottom"/>
          </w:tcPr>
          <w:p w14:paraId="0494B709" w14:textId="42CDA66E" w:rsidR="00743470" w:rsidRPr="00256197" w:rsidRDefault="00743470" w:rsidP="00743470">
            <w:pPr>
              <w:spacing w:line="240" w:lineRule="auto"/>
              <w:jc w:val="right"/>
              <w:rPr>
                <w:rFonts w:cs="Times New Roman"/>
                <w:color w:val="000000"/>
                <w:sz w:val="20"/>
                <w:szCs w:val="20"/>
                <w:rPrChange w:id="3663"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664" w:author="Urfels, Anton (IRRI)" w:date="2023-10-06T20:02:00Z">
                  <w:rPr>
                    <w:rFonts w:ascii="Gill Sans MT" w:eastAsia="Times New Roman" w:hAnsi="Gill Sans MT" w:cs="Calibri"/>
                    <w:color w:val="000000"/>
                    <w:sz w:val="20"/>
                    <w:szCs w:val="20"/>
                    <w:lang w:eastAsia="en-ZW"/>
                  </w:rPr>
                </w:rPrChange>
              </w:rPr>
              <w:t>-66.27</w:t>
            </w:r>
          </w:p>
        </w:tc>
        <w:tc>
          <w:tcPr>
            <w:tcW w:w="555" w:type="pct"/>
            <w:noWrap/>
            <w:vAlign w:val="bottom"/>
          </w:tcPr>
          <w:p w14:paraId="583E8499" w14:textId="703A63DC" w:rsidR="00743470" w:rsidRPr="00256197" w:rsidRDefault="00743470" w:rsidP="00743470">
            <w:pPr>
              <w:spacing w:line="240" w:lineRule="auto"/>
              <w:jc w:val="right"/>
              <w:rPr>
                <w:rFonts w:cs="Times New Roman"/>
                <w:color w:val="000000"/>
                <w:sz w:val="20"/>
                <w:szCs w:val="20"/>
                <w:rPrChange w:id="3665"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666" w:author="Urfels, Anton (IRRI)" w:date="2023-10-06T20:02:00Z">
                  <w:rPr>
                    <w:rFonts w:ascii="Gill Sans MT" w:eastAsia="Times New Roman" w:hAnsi="Gill Sans MT" w:cs="Calibri"/>
                    <w:color w:val="000000"/>
                    <w:sz w:val="20"/>
                    <w:szCs w:val="20"/>
                    <w:lang w:eastAsia="en-ZW"/>
                  </w:rPr>
                </w:rPrChange>
              </w:rPr>
              <w:t>-16.27</w:t>
            </w:r>
          </w:p>
        </w:tc>
        <w:tc>
          <w:tcPr>
            <w:tcW w:w="555" w:type="pct"/>
            <w:noWrap/>
            <w:vAlign w:val="bottom"/>
          </w:tcPr>
          <w:p w14:paraId="7171C17D" w14:textId="5F2B0258" w:rsidR="00743470" w:rsidRPr="00256197" w:rsidRDefault="00743470" w:rsidP="00743470">
            <w:pPr>
              <w:spacing w:line="240" w:lineRule="auto"/>
              <w:jc w:val="right"/>
              <w:rPr>
                <w:rFonts w:cs="Times New Roman"/>
                <w:color w:val="000000"/>
                <w:sz w:val="20"/>
                <w:szCs w:val="20"/>
                <w:rPrChange w:id="3667"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668" w:author="Urfels, Anton (IRRI)" w:date="2023-10-06T20:02:00Z">
                  <w:rPr>
                    <w:rFonts w:ascii="Gill Sans MT" w:eastAsia="Times New Roman" w:hAnsi="Gill Sans MT" w:cs="Calibri"/>
                    <w:color w:val="000000"/>
                    <w:sz w:val="20"/>
                    <w:szCs w:val="20"/>
                    <w:lang w:eastAsia="en-ZW"/>
                  </w:rPr>
                </w:rPrChange>
              </w:rPr>
              <w:t>-54.83</w:t>
            </w:r>
          </w:p>
        </w:tc>
        <w:tc>
          <w:tcPr>
            <w:tcW w:w="555" w:type="pct"/>
            <w:noWrap/>
            <w:vAlign w:val="bottom"/>
          </w:tcPr>
          <w:p w14:paraId="3418C56F" w14:textId="4B6EA8C1" w:rsidR="00743470" w:rsidRPr="00256197" w:rsidRDefault="00743470" w:rsidP="00743470">
            <w:pPr>
              <w:spacing w:line="240" w:lineRule="auto"/>
              <w:jc w:val="right"/>
              <w:rPr>
                <w:rFonts w:cs="Times New Roman"/>
                <w:color w:val="000000"/>
                <w:sz w:val="20"/>
                <w:szCs w:val="20"/>
                <w:rPrChange w:id="3669"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670" w:author="Urfels, Anton (IRRI)" w:date="2023-10-06T20:02:00Z">
                  <w:rPr>
                    <w:rFonts w:ascii="Gill Sans MT" w:eastAsia="Times New Roman" w:hAnsi="Gill Sans MT" w:cs="Calibri"/>
                    <w:color w:val="000000"/>
                    <w:sz w:val="20"/>
                    <w:szCs w:val="20"/>
                    <w:lang w:eastAsia="en-ZW"/>
                  </w:rPr>
                </w:rPrChange>
              </w:rPr>
              <w:t>-66.11</w:t>
            </w:r>
          </w:p>
        </w:tc>
        <w:tc>
          <w:tcPr>
            <w:tcW w:w="555" w:type="pct"/>
            <w:noWrap/>
            <w:vAlign w:val="bottom"/>
          </w:tcPr>
          <w:p w14:paraId="355AF1E4" w14:textId="716EB0D6" w:rsidR="00743470" w:rsidRPr="00256197" w:rsidRDefault="00743470" w:rsidP="00743470">
            <w:pPr>
              <w:spacing w:line="240" w:lineRule="auto"/>
              <w:jc w:val="right"/>
              <w:rPr>
                <w:rFonts w:cs="Times New Roman"/>
                <w:color w:val="000000"/>
                <w:sz w:val="20"/>
                <w:szCs w:val="20"/>
                <w:rPrChange w:id="3671"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672" w:author="Urfels, Anton (IRRI)" w:date="2023-10-06T20:02:00Z">
                  <w:rPr>
                    <w:rFonts w:ascii="Gill Sans MT" w:eastAsia="Times New Roman" w:hAnsi="Gill Sans MT" w:cs="Calibri"/>
                    <w:color w:val="000000"/>
                    <w:sz w:val="20"/>
                    <w:szCs w:val="20"/>
                    <w:lang w:eastAsia="en-ZW"/>
                  </w:rPr>
                </w:rPrChange>
              </w:rPr>
              <w:t>-23.19</w:t>
            </w:r>
          </w:p>
        </w:tc>
        <w:tc>
          <w:tcPr>
            <w:tcW w:w="555" w:type="pct"/>
            <w:noWrap/>
            <w:vAlign w:val="bottom"/>
          </w:tcPr>
          <w:p w14:paraId="7CFE8500" w14:textId="3ED821BC" w:rsidR="00743470" w:rsidRPr="00256197" w:rsidRDefault="00743470" w:rsidP="00743470">
            <w:pPr>
              <w:spacing w:line="240" w:lineRule="auto"/>
              <w:jc w:val="right"/>
              <w:rPr>
                <w:rFonts w:cs="Times New Roman"/>
                <w:color w:val="000000"/>
                <w:sz w:val="20"/>
                <w:szCs w:val="20"/>
                <w:rPrChange w:id="3673"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674" w:author="Urfels, Anton (IRRI)" w:date="2023-10-06T20:02:00Z">
                  <w:rPr>
                    <w:rFonts w:ascii="Gill Sans MT" w:eastAsia="Times New Roman" w:hAnsi="Gill Sans MT" w:cs="Calibri"/>
                    <w:color w:val="000000"/>
                    <w:sz w:val="20"/>
                    <w:szCs w:val="20"/>
                    <w:lang w:eastAsia="en-ZW"/>
                  </w:rPr>
                </w:rPrChange>
              </w:rPr>
              <w:t>-23.23</w:t>
            </w:r>
          </w:p>
        </w:tc>
      </w:tr>
      <w:tr w:rsidR="00743470" w:rsidRPr="00256197" w14:paraId="37517EBC" w14:textId="77777777" w:rsidTr="00DB11CB">
        <w:trPr>
          <w:trHeight w:val="288"/>
          <w:jc w:val="center"/>
        </w:trPr>
        <w:tc>
          <w:tcPr>
            <w:tcW w:w="707" w:type="pct"/>
            <w:vMerge/>
          </w:tcPr>
          <w:p w14:paraId="245943B1" w14:textId="77777777" w:rsidR="00743470" w:rsidRPr="00256197" w:rsidRDefault="00743470" w:rsidP="00743470">
            <w:pPr>
              <w:spacing w:line="240" w:lineRule="auto"/>
              <w:rPr>
                <w:rFonts w:eastAsia="Times New Roman" w:cs="Times New Roman"/>
                <w:color w:val="000000"/>
                <w:sz w:val="20"/>
                <w:szCs w:val="20"/>
                <w:lang w:eastAsia="en-ZW"/>
                <w:rPrChange w:id="3675"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0F86998C" w14:textId="77777777" w:rsidR="00743470" w:rsidRPr="00256197" w:rsidRDefault="00743470" w:rsidP="00743470">
            <w:pPr>
              <w:spacing w:line="240" w:lineRule="auto"/>
              <w:rPr>
                <w:rFonts w:eastAsia="Times New Roman" w:cs="Times New Roman"/>
                <w:color w:val="000000"/>
                <w:sz w:val="20"/>
                <w:szCs w:val="20"/>
                <w:lang w:eastAsia="en-ZW"/>
                <w:rPrChange w:id="3676"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677" w:author="Urfels, Anton (IRRI)" w:date="2023-10-06T20:02:00Z">
                  <w:rPr>
                    <w:rFonts w:ascii="Gill Sans MT" w:eastAsia="Times New Roman" w:hAnsi="Gill Sans MT" w:cs="Calibri"/>
                    <w:color w:val="000000"/>
                    <w:sz w:val="20"/>
                    <w:szCs w:val="20"/>
                    <w:lang w:eastAsia="en-ZW"/>
                  </w:rPr>
                </w:rPrChange>
              </w:rPr>
              <w:t>Median</w:t>
            </w:r>
          </w:p>
        </w:tc>
        <w:tc>
          <w:tcPr>
            <w:tcW w:w="555" w:type="pct"/>
            <w:noWrap/>
            <w:vAlign w:val="bottom"/>
          </w:tcPr>
          <w:p w14:paraId="39BD44D6" w14:textId="187BB56A" w:rsidR="00743470" w:rsidRPr="00256197" w:rsidRDefault="00743470" w:rsidP="00743470">
            <w:pPr>
              <w:spacing w:line="240" w:lineRule="auto"/>
              <w:jc w:val="right"/>
              <w:rPr>
                <w:rFonts w:cs="Times New Roman"/>
                <w:color w:val="000000"/>
                <w:sz w:val="20"/>
                <w:szCs w:val="20"/>
                <w:rPrChange w:id="3678"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679" w:author="Urfels, Anton (IRRI)" w:date="2023-10-06T20:02:00Z">
                  <w:rPr>
                    <w:rFonts w:ascii="Gill Sans MT" w:eastAsia="Times New Roman" w:hAnsi="Gill Sans MT" w:cs="Calibri"/>
                    <w:color w:val="000000"/>
                    <w:sz w:val="20"/>
                    <w:szCs w:val="20"/>
                    <w:lang w:eastAsia="en-ZW"/>
                  </w:rPr>
                </w:rPrChange>
              </w:rPr>
              <w:t>-52.75</w:t>
            </w:r>
          </w:p>
        </w:tc>
        <w:tc>
          <w:tcPr>
            <w:tcW w:w="555" w:type="pct"/>
            <w:noWrap/>
            <w:vAlign w:val="bottom"/>
          </w:tcPr>
          <w:p w14:paraId="2D068954" w14:textId="4BC82F78" w:rsidR="00743470" w:rsidRPr="00256197" w:rsidRDefault="00743470" w:rsidP="00743470">
            <w:pPr>
              <w:spacing w:line="240" w:lineRule="auto"/>
              <w:jc w:val="right"/>
              <w:rPr>
                <w:rFonts w:cs="Times New Roman"/>
                <w:color w:val="000000"/>
                <w:sz w:val="20"/>
                <w:szCs w:val="20"/>
                <w:rPrChange w:id="3680"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681" w:author="Urfels, Anton (IRRI)" w:date="2023-10-06T20:02:00Z">
                  <w:rPr>
                    <w:rFonts w:ascii="Gill Sans MT" w:eastAsia="Times New Roman" w:hAnsi="Gill Sans MT" w:cs="Calibri"/>
                    <w:color w:val="000000"/>
                    <w:sz w:val="20"/>
                    <w:szCs w:val="20"/>
                    <w:lang w:eastAsia="en-ZW"/>
                  </w:rPr>
                </w:rPrChange>
              </w:rPr>
              <w:t>-0.94</w:t>
            </w:r>
          </w:p>
        </w:tc>
        <w:tc>
          <w:tcPr>
            <w:tcW w:w="555" w:type="pct"/>
            <w:noWrap/>
            <w:vAlign w:val="bottom"/>
          </w:tcPr>
          <w:p w14:paraId="6ECF2F35" w14:textId="6413E466" w:rsidR="00743470" w:rsidRPr="00256197" w:rsidRDefault="00743470" w:rsidP="00743470">
            <w:pPr>
              <w:spacing w:line="240" w:lineRule="auto"/>
              <w:jc w:val="right"/>
              <w:rPr>
                <w:rFonts w:cs="Times New Roman"/>
                <w:color w:val="000000"/>
                <w:sz w:val="20"/>
                <w:szCs w:val="20"/>
                <w:rPrChange w:id="3682"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683" w:author="Urfels, Anton (IRRI)" w:date="2023-10-06T20:02:00Z">
                  <w:rPr>
                    <w:rFonts w:ascii="Gill Sans MT" w:eastAsia="Times New Roman" w:hAnsi="Gill Sans MT" w:cs="Calibri"/>
                    <w:color w:val="000000"/>
                    <w:sz w:val="20"/>
                    <w:szCs w:val="20"/>
                    <w:lang w:eastAsia="en-ZW"/>
                  </w:rPr>
                </w:rPrChange>
              </w:rPr>
              <w:t>-13.87</w:t>
            </w:r>
          </w:p>
        </w:tc>
        <w:tc>
          <w:tcPr>
            <w:tcW w:w="555" w:type="pct"/>
            <w:noWrap/>
            <w:vAlign w:val="bottom"/>
          </w:tcPr>
          <w:p w14:paraId="1D530056" w14:textId="05FA2098" w:rsidR="00743470" w:rsidRPr="00256197" w:rsidRDefault="00743470" w:rsidP="00743470">
            <w:pPr>
              <w:spacing w:line="240" w:lineRule="auto"/>
              <w:jc w:val="right"/>
              <w:rPr>
                <w:rFonts w:cs="Times New Roman"/>
                <w:color w:val="000000"/>
                <w:sz w:val="20"/>
                <w:szCs w:val="20"/>
                <w:rPrChange w:id="3684"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685" w:author="Urfels, Anton (IRRI)" w:date="2023-10-06T20:02:00Z">
                  <w:rPr>
                    <w:rFonts w:ascii="Gill Sans MT" w:eastAsia="Times New Roman" w:hAnsi="Gill Sans MT" w:cs="Calibri"/>
                    <w:color w:val="000000"/>
                    <w:sz w:val="20"/>
                    <w:szCs w:val="20"/>
                    <w:lang w:eastAsia="en-ZW"/>
                  </w:rPr>
                </w:rPrChange>
              </w:rPr>
              <w:t>-28.33</w:t>
            </w:r>
          </w:p>
        </w:tc>
        <w:tc>
          <w:tcPr>
            <w:tcW w:w="555" w:type="pct"/>
            <w:noWrap/>
            <w:vAlign w:val="bottom"/>
          </w:tcPr>
          <w:p w14:paraId="1440B54B" w14:textId="73DCAAD8" w:rsidR="00743470" w:rsidRPr="00256197" w:rsidRDefault="00743470" w:rsidP="00743470">
            <w:pPr>
              <w:spacing w:line="240" w:lineRule="auto"/>
              <w:jc w:val="right"/>
              <w:rPr>
                <w:rFonts w:cs="Times New Roman"/>
                <w:color w:val="000000"/>
                <w:sz w:val="20"/>
                <w:szCs w:val="20"/>
                <w:rPrChange w:id="3686"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687" w:author="Urfels, Anton (IRRI)" w:date="2023-10-06T20:02:00Z">
                  <w:rPr>
                    <w:rFonts w:ascii="Gill Sans MT" w:eastAsia="Times New Roman" w:hAnsi="Gill Sans MT" w:cs="Calibri"/>
                    <w:color w:val="000000"/>
                    <w:sz w:val="20"/>
                    <w:szCs w:val="20"/>
                    <w:lang w:eastAsia="en-ZW"/>
                  </w:rPr>
                </w:rPrChange>
              </w:rPr>
              <w:t>-12.87</w:t>
            </w:r>
          </w:p>
        </w:tc>
        <w:tc>
          <w:tcPr>
            <w:tcW w:w="555" w:type="pct"/>
            <w:noWrap/>
            <w:vAlign w:val="bottom"/>
          </w:tcPr>
          <w:p w14:paraId="1177ADC1" w14:textId="6E679782" w:rsidR="00743470" w:rsidRPr="00256197" w:rsidRDefault="00743470" w:rsidP="00743470">
            <w:pPr>
              <w:spacing w:line="240" w:lineRule="auto"/>
              <w:jc w:val="right"/>
              <w:rPr>
                <w:rFonts w:cs="Times New Roman"/>
                <w:color w:val="000000"/>
                <w:sz w:val="20"/>
                <w:szCs w:val="20"/>
                <w:rPrChange w:id="3688"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689" w:author="Urfels, Anton (IRRI)" w:date="2023-10-06T20:02:00Z">
                  <w:rPr>
                    <w:rFonts w:ascii="Gill Sans MT" w:eastAsia="Times New Roman" w:hAnsi="Gill Sans MT" w:cs="Calibri"/>
                    <w:color w:val="000000"/>
                    <w:sz w:val="20"/>
                    <w:szCs w:val="20"/>
                    <w:lang w:eastAsia="en-ZW"/>
                  </w:rPr>
                </w:rPrChange>
              </w:rPr>
              <w:t>-6.43</w:t>
            </w:r>
          </w:p>
        </w:tc>
      </w:tr>
      <w:tr w:rsidR="00743470" w:rsidRPr="00256197" w14:paraId="4BA45D64" w14:textId="77777777" w:rsidTr="00DB11CB">
        <w:trPr>
          <w:trHeight w:val="288"/>
          <w:jc w:val="center"/>
        </w:trPr>
        <w:tc>
          <w:tcPr>
            <w:tcW w:w="707" w:type="pct"/>
            <w:vMerge/>
          </w:tcPr>
          <w:p w14:paraId="4C77BFEC" w14:textId="77777777" w:rsidR="00743470" w:rsidRPr="00256197" w:rsidRDefault="00743470" w:rsidP="00743470">
            <w:pPr>
              <w:spacing w:line="240" w:lineRule="auto"/>
              <w:rPr>
                <w:rFonts w:eastAsia="Times New Roman" w:cs="Times New Roman"/>
                <w:color w:val="000000"/>
                <w:sz w:val="20"/>
                <w:szCs w:val="20"/>
                <w:lang w:eastAsia="en-ZW"/>
                <w:rPrChange w:id="3690"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290AA178" w14:textId="77777777" w:rsidR="00743470" w:rsidRPr="00256197" w:rsidRDefault="00743470" w:rsidP="00743470">
            <w:pPr>
              <w:spacing w:line="240" w:lineRule="auto"/>
              <w:rPr>
                <w:rFonts w:eastAsia="Times New Roman" w:cs="Times New Roman"/>
                <w:color w:val="000000"/>
                <w:sz w:val="20"/>
                <w:szCs w:val="20"/>
                <w:lang w:eastAsia="en-ZW"/>
                <w:rPrChange w:id="3691"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692" w:author="Urfels, Anton (IRRI)" w:date="2023-10-06T20:02:00Z">
                  <w:rPr>
                    <w:rFonts w:ascii="Gill Sans MT" w:eastAsia="Times New Roman" w:hAnsi="Gill Sans MT" w:cs="Calibri"/>
                    <w:color w:val="000000"/>
                    <w:sz w:val="20"/>
                    <w:szCs w:val="20"/>
                    <w:lang w:eastAsia="en-ZW"/>
                  </w:rPr>
                </w:rPrChange>
              </w:rPr>
              <w:t>75</w:t>
            </w:r>
            <w:r w:rsidRPr="00FE6323">
              <w:rPr>
                <w:rFonts w:eastAsia="Times New Roman" w:cs="Times New Roman"/>
                <w:color w:val="000000"/>
                <w:sz w:val="20"/>
                <w:szCs w:val="20"/>
                <w:vertAlign w:val="superscript"/>
                <w:lang w:eastAsia="en-ZW"/>
                <w:rPrChange w:id="3693" w:author="MKONDIWA, Maxwell (CIMMYT-India)" w:date="2023-10-08T10:54:00Z">
                  <w:rPr>
                    <w:rFonts w:ascii="Gill Sans MT" w:eastAsia="Times New Roman" w:hAnsi="Gill Sans MT" w:cs="Calibri"/>
                    <w:color w:val="000000"/>
                    <w:sz w:val="20"/>
                    <w:szCs w:val="20"/>
                    <w:lang w:eastAsia="en-ZW"/>
                  </w:rPr>
                </w:rPrChange>
              </w:rPr>
              <w:t>th</w:t>
            </w:r>
            <w:r w:rsidRPr="00256197">
              <w:rPr>
                <w:rFonts w:eastAsia="Times New Roman" w:cs="Times New Roman"/>
                <w:color w:val="000000"/>
                <w:sz w:val="20"/>
                <w:szCs w:val="20"/>
                <w:lang w:eastAsia="en-ZW"/>
                <w:rPrChange w:id="3694" w:author="Urfels, Anton (IRRI)" w:date="2023-10-06T20:02:00Z">
                  <w:rPr>
                    <w:rFonts w:ascii="Gill Sans MT" w:eastAsia="Times New Roman" w:hAnsi="Gill Sans MT" w:cs="Calibri"/>
                    <w:color w:val="000000"/>
                    <w:sz w:val="20"/>
                    <w:szCs w:val="20"/>
                    <w:lang w:eastAsia="en-ZW"/>
                  </w:rPr>
                </w:rPrChange>
              </w:rPr>
              <w:t xml:space="preserve"> percentile</w:t>
            </w:r>
          </w:p>
        </w:tc>
        <w:tc>
          <w:tcPr>
            <w:tcW w:w="555" w:type="pct"/>
            <w:noWrap/>
            <w:vAlign w:val="bottom"/>
          </w:tcPr>
          <w:p w14:paraId="17E13F2E" w14:textId="17D7AFEC" w:rsidR="00743470" w:rsidRPr="00256197" w:rsidRDefault="00743470" w:rsidP="00743470">
            <w:pPr>
              <w:spacing w:line="240" w:lineRule="auto"/>
              <w:jc w:val="right"/>
              <w:rPr>
                <w:rFonts w:cs="Times New Roman"/>
                <w:color w:val="000000"/>
                <w:sz w:val="20"/>
                <w:szCs w:val="20"/>
                <w:rPrChange w:id="3695"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696" w:author="Urfels, Anton (IRRI)" w:date="2023-10-06T20:02:00Z">
                  <w:rPr>
                    <w:rFonts w:ascii="Gill Sans MT" w:eastAsia="Times New Roman" w:hAnsi="Gill Sans MT" w:cs="Calibri"/>
                    <w:color w:val="000000"/>
                    <w:sz w:val="20"/>
                    <w:szCs w:val="20"/>
                    <w:lang w:eastAsia="en-ZW"/>
                  </w:rPr>
                </w:rPrChange>
              </w:rPr>
              <w:t>-35.94</w:t>
            </w:r>
          </w:p>
        </w:tc>
        <w:tc>
          <w:tcPr>
            <w:tcW w:w="555" w:type="pct"/>
            <w:noWrap/>
            <w:vAlign w:val="bottom"/>
          </w:tcPr>
          <w:p w14:paraId="37417F3C" w14:textId="25098CDE" w:rsidR="00743470" w:rsidRPr="00256197" w:rsidRDefault="00743470" w:rsidP="00743470">
            <w:pPr>
              <w:spacing w:line="240" w:lineRule="auto"/>
              <w:jc w:val="right"/>
              <w:rPr>
                <w:rFonts w:cs="Times New Roman"/>
                <w:color w:val="000000"/>
                <w:sz w:val="20"/>
                <w:szCs w:val="20"/>
                <w:rPrChange w:id="3697"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698" w:author="Urfels, Anton (IRRI)" w:date="2023-10-06T20:02:00Z">
                  <w:rPr>
                    <w:rFonts w:ascii="Gill Sans MT" w:eastAsia="Times New Roman" w:hAnsi="Gill Sans MT" w:cs="Calibri"/>
                    <w:color w:val="000000"/>
                    <w:sz w:val="20"/>
                    <w:szCs w:val="20"/>
                    <w:lang w:eastAsia="en-ZW"/>
                  </w:rPr>
                </w:rPrChange>
              </w:rPr>
              <w:t>20.98</w:t>
            </w:r>
          </w:p>
        </w:tc>
        <w:tc>
          <w:tcPr>
            <w:tcW w:w="555" w:type="pct"/>
            <w:noWrap/>
            <w:vAlign w:val="bottom"/>
          </w:tcPr>
          <w:p w14:paraId="66BAEB20" w14:textId="646C6A67" w:rsidR="00743470" w:rsidRPr="00256197" w:rsidRDefault="00743470" w:rsidP="00743470">
            <w:pPr>
              <w:spacing w:line="240" w:lineRule="auto"/>
              <w:jc w:val="right"/>
              <w:rPr>
                <w:rFonts w:cs="Times New Roman"/>
                <w:color w:val="000000"/>
                <w:sz w:val="20"/>
                <w:szCs w:val="20"/>
                <w:rPrChange w:id="3699"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700" w:author="Urfels, Anton (IRRI)" w:date="2023-10-06T20:02:00Z">
                  <w:rPr>
                    <w:rFonts w:ascii="Gill Sans MT" w:eastAsia="Times New Roman" w:hAnsi="Gill Sans MT" w:cs="Calibri"/>
                    <w:color w:val="000000"/>
                    <w:sz w:val="20"/>
                    <w:szCs w:val="20"/>
                    <w:lang w:eastAsia="en-ZW"/>
                  </w:rPr>
                </w:rPrChange>
              </w:rPr>
              <w:t>16.24</w:t>
            </w:r>
          </w:p>
        </w:tc>
        <w:tc>
          <w:tcPr>
            <w:tcW w:w="555" w:type="pct"/>
            <w:noWrap/>
            <w:vAlign w:val="bottom"/>
          </w:tcPr>
          <w:p w14:paraId="2BDB0BA9" w14:textId="2631B3FD" w:rsidR="00743470" w:rsidRPr="00256197" w:rsidRDefault="00743470" w:rsidP="00743470">
            <w:pPr>
              <w:spacing w:line="240" w:lineRule="auto"/>
              <w:jc w:val="right"/>
              <w:rPr>
                <w:rFonts w:cs="Times New Roman"/>
                <w:color w:val="000000"/>
                <w:sz w:val="20"/>
                <w:szCs w:val="20"/>
                <w:rPrChange w:id="3701"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702" w:author="Urfels, Anton (IRRI)" w:date="2023-10-06T20:02:00Z">
                  <w:rPr>
                    <w:rFonts w:ascii="Gill Sans MT" w:eastAsia="Times New Roman" w:hAnsi="Gill Sans MT" w:cs="Calibri"/>
                    <w:color w:val="000000"/>
                    <w:sz w:val="20"/>
                    <w:szCs w:val="20"/>
                    <w:lang w:eastAsia="en-ZW"/>
                  </w:rPr>
                </w:rPrChange>
              </w:rPr>
              <w:t>13.97</w:t>
            </w:r>
          </w:p>
        </w:tc>
        <w:tc>
          <w:tcPr>
            <w:tcW w:w="555" w:type="pct"/>
            <w:noWrap/>
            <w:vAlign w:val="bottom"/>
          </w:tcPr>
          <w:p w14:paraId="0D5B0E7E" w14:textId="3C916946" w:rsidR="00743470" w:rsidRPr="00256197" w:rsidRDefault="00743470" w:rsidP="00743470">
            <w:pPr>
              <w:spacing w:line="240" w:lineRule="auto"/>
              <w:jc w:val="right"/>
              <w:rPr>
                <w:rFonts w:cs="Times New Roman"/>
                <w:color w:val="000000"/>
                <w:sz w:val="20"/>
                <w:szCs w:val="20"/>
                <w:rPrChange w:id="3703"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704" w:author="Urfels, Anton (IRRI)" w:date="2023-10-06T20:02:00Z">
                  <w:rPr>
                    <w:rFonts w:ascii="Gill Sans MT" w:eastAsia="Times New Roman" w:hAnsi="Gill Sans MT" w:cs="Calibri"/>
                    <w:color w:val="000000"/>
                    <w:sz w:val="20"/>
                    <w:szCs w:val="20"/>
                    <w:lang w:eastAsia="en-ZW"/>
                  </w:rPr>
                </w:rPrChange>
              </w:rPr>
              <w:t>6.85</w:t>
            </w:r>
          </w:p>
        </w:tc>
        <w:tc>
          <w:tcPr>
            <w:tcW w:w="555" w:type="pct"/>
            <w:noWrap/>
            <w:vAlign w:val="bottom"/>
          </w:tcPr>
          <w:p w14:paraId="79479ECF" w14:textId="27A54654" w:rsidR="00743470" w:rsidRPr="00256197" w:rsidRDefault="00743470" w:rsidP="00743470">
            <w:pPr>
              <w:spacing w:line="240" w:lineRule="auto"/>
              <w:jc w:val="right"/>
              <w:rPr>
                <w:rFonts w:cs="Times New Roman"/>
                <w:color w:val="000000"/>
                <w:sz w:val="20"/>
                <w:szCs w:val="20"/>
                <w:rPrChange w:id="3705"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706" w:author="Urfels, Anton (IRRI)" w:date="2023-10-06T20:02:00Z">
                  <w:rPr>
                    <w:rFonts w:ascii="Gill Sans MT" w:eastAsia="Times New Roman" w:hAnsi="Gill Sans MT" w:cs="Calibri"/>
                    <w:color w:val="000000"/>
                    <w:sz w:val="20"/>
                    <w:szCs w:val="20"/>
                    <w:lang w:eastAsia="en-ZW"/>
                  </w:rPr>
                </w:rPrChange>
              </w:rPr>
              <w:t>12.31</w:t>
            </w:r>
          </w:p>
        </w:tc>
      </w:tr>
      <w:tr w:rsidR="00743470" w:rsidRPr="00256197" w14:paraId="1EC06195" w14:textId="77777777" w:rsidTr="00DB11CB">
        <w:trPr>
          <w:trHeight w:val="288"/>
          <w:jc w:val="center"/>
        </w:trPr>
        <w:tc>
          <w:tcPr>
            <w:tcW w:w="707" w:type="pct"/>
            <w:vMerge/>
          </w:tcPr>
          <w:p w14:paraId="7B9F9845" w14:textId="77777777" w:rsidR="00743470" w:rsidRPr="00256197" w:rsidRDefault="00743470" w:rsidP="00743470">
            <w:pPr>
              <w:spacing w:line="240" w:lineRule="auto"/>
              <w:rPr>
                <w:rFonts w:eastAsia="Times New Roman" w:cs="Times New Roman"/>
                <w:color w:val="000000"/>
                <w:sz w:val="20"/>
                <w:szCs w:val="20"/>
                <w:lang w:eastAsia="en-ZW"/>
                <w:rPrChange w:id="3707" w:author="Urfels, Anton (IRRI)" w:date="2023-10-06T20:02:00Z">
                  <w:rPr>
                    <w:rFonts w:ascii="Gill Sans MT" w:eastAsia="Times New Roman" w:hAnsi="Gill Sans MT" w:cs="Calibri"/>
                    <w:color w:val="000000"/>
                    <w:sz w:val="20"/>
                    <w:szCs w:val="20"/>
                    <w:lang w:eastAsia="en-ZW"/>
                  </w:rPr>
                </w:rPrChange>
              </w:rPr>
            </w:pPr>
          </w:p>
        </w:tc>
        <w:tc>
          <w:tcPr>
            <w:tcW w:w="963" w:type="pct"/>
            <w:tcBorders>
              <w:bottom w:val="nil"/>
            </w:tcBorders>
            <w:noWrap/>
            <w:hideMark/>
          </w:tcPr>
          <w:p w14:paraId="34A19231" w14:textId="77777777" w:rsidR="00743470" w:rsidRPr="00256197" w:rsidRDefault="00743470" w:rsidP="00743470">
            <w:pPr>
              <w:spacing w:line="240" w:lineRule="auto"/>
              <w:rPr>
                <w:rFonts w:eastAsia="Times New Roman" w:cs="Times New Roman"/>
                <w:color w:val="000000"/>
                <w:sz w:val="20"/>
                <w:szCs w:val="20"/>
                <w:lang w:eastAsia="en-ZW"/>
                <w:rPrChange w:id="3708"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709" w:author="Urfels, Anton (IRRI)" w:date="2023-10-06T20:02:00Z">
                  <w:rPr>
                    <w:rFonts w:ascii="Gill Sans MT" w:eastAsia="Times New Roman" w:hAnsi="Gill Sans MT" w:cs="Calibri"/>
                    <w:color w:val="000000"/>
                    <w:sz w:val="20"/>
                    <w:szCs w:val="20"/>
                    <w:lang w:eastAsia="en-ZW"/>
                  </w:rPr>
                </w:rPrChange>
              </w:rPr>
              <w:t>90</w:t>
            </w:r>
            <w:r w:rsidRPr="00FE6323">
              <w:rPr>
                <w:rFonts w:eastAsia="Times New Roman" w:cs="Times New Roman"/>
                <w:color w:val="000000"/>
                <w:sz w:val="20"/>
                <w:szCs w:val="20"/>
                <w:vertAlign w:val="superscript"/>
                <w:lang w:eastAsia="en-ZW"/>
                <w:rPrChange w:id="3710" w:author="MKONDIWA, Maxwell (CIMMYT-India)" w:date="2023-10-08T10:54:00Z">
                  <w:rPr>
                    <w:rFonts w:ascii="Gill Sans MT" w:eastAsia="Times New Roman" w:hAnsi="Gill Sans MT" w:cs="Calibri"/>
                    <w:color w:val="000000"/>
                    <w:sz w:val="20"/>
                    <w:szCs w:val="20"/>
                    <w:lang w:eastAsia="en-ZW"/>
                  </w:rPr>
                </w:rPrChange>
              </w:rPr>
              <w:t>th</w:t>
            </w:r>
            <w:r w:rsidRPr="00256197">
              <w:rPr>
                <w:rFonts w:eastAsia="Times New Roman" w:cs="Times New Roman"/>
                <w:color w:val="000000"/>
                <w:sz w:val="20"/>
                <w:szCs w:val="20"/>
                <w:lang w:eastAsia="en-ZW"/>
                <w:rPrChange w:id="3711" w:author="Urfels, Anton (IRRI)" w:date="2023-10-06T20:02:00Z">
                  <w:rPr>
                    <w:rFonts w:ascii="Gill Sans MT" w:eastAsia="Times New Roman" w:hAnsi="Gill Sans MT" w:cs="Calibri"/>
                    <w:color w:val="000000"/>
                    <w:sz w:val="20"/>
                    <w:szCs w:val="20"/>
                    <w:lang w:eastAsia="en-ZW"/>
                  </w:rPr>
                </w:rPrChange>
              </w:rPr>
              <w:t xml:space="preserve"> percentile</w:t>
            </w:r>
          </w:p>
        </w:tc>
        <w:tc>
          <w:tcPr>
            <w:tcW w:w="555" w:type="pct"/>
            <w:tcBorders>
              <w:bottom w:val="nil"/>
            </w:tcBorders>
            <w:noWrap/>
            <w:vAlign w:val="bottom"/>
          </w:tcPr>
          <w:p w14:paraId="357236D8" w14:textId="1719F560" w:rsidR="00743470" w:rsidRPr="00256197" w:rsidRDefault="00743470" w:rsidP="00743470">
            <w:pPr>
              <w:spacing w:line="240" w:lineRule="auto"/>
              <w:jc w:val="right"/>
              <w:rPr>
                <w:rFonts w:cs="Times New Roman"/>
                <w:color w:val="000000"/>
                <w:sz w:val="20"/>
                <w:szCs w:val="20"/>
                <w:rPrChange w:id="3712"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713" w:author="Urfels, Anton (IRRI)" w:date="2023-10-06T20:02:00Z">
                  <w:rPr>
                    <w:rFonts w:ascii="Gill Sans MT" w:eastAsia="Times New Roman" w:hAnsi="Gill Sans MT" w:cs="Calibri"/>
                    <w:color w:val="000000"/>
                    <w:sz w:val="20"/>
                    <w:szCs w:val="20"/>
                    <w:lang w:eastAsia="en-ZW"/>
                  </w:rPr>
                </w:rPrChange>
              </w:rPr>
              <w:t>-21.19</w:t>
            </w:r>
          </w:p>
        </w:tc>
        <w:tc>
          <w:tcPr>
            <w:tcW w:w="555" w:type="pct"/>
            <w:tcBorders>
              <w:bottom w:val="nil"/>
            </w:tcBorders>
            <w:noWrap/>
            <w:vAlign w:val="bottom"/>
          </w:tcPr>
          <w:p w14:paraId="79AEDC86" w14:textId="1224219C" w:rsidR="00743470" w:rsidRPr="00256197" w:rsidRDefault="00743470" w:rsidP="00743470">
            <w:pPr>
              <w:spacing w:line="240" w:lineRule="auto"/>
              <w:jc w:val="right"/>
              <w:rPr>
                <w:rFonts w:cs="Times New Roman"/>
                <w:color w:val="000000"/>
                <w:sz w:val="20"/>
                <w:szCs w:val="20"/>
                <w:rPrChange w:id="3714"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715" w:author="Urfels, Anton (IRRI)" w:date="2023-10-06T20:02:00Z">
                  <w:rPr>
                    <w:rFonts w:ascii="Gill Sans MT" w:eastAsia="Times New Roman" w:hAnsi="Gill Sans MT" w:cs="Calibri"/>
                    <w:color w:val="000000"/>
                    <w:sz w:val="20"/>
                    <w:szCs w:val="20"/>
                    <w:lang w:eastAsia="en-ZW"/>
                  </w:rPr>
                </w:rPrChange>
              </w:rPr>
              <w:t>41.44</w:t>
            </w:r>
          </w:p>
        </w:tc>
        <w:tc>
          <w:tcPr>
            <w:tcW w:w="555" w:type="pct"/>
            <w:tcBorders>
              <w:bottom w:val="nil"/>
            </w:tcBorders>
            <w:noWrap/>
            <w:vAlign w:val="bottom"/>
          </w:tcPr>
          <w:p w14:paraId="444EFBA3" w14:textId="5EFFCC86" w:rsidR="00743470" w:rsidRPr="00256197" w:rsidRDefault="00743470" w:rsidP="00743470">
            <w:pPr>
              <w:spacing w:line="240" w:lineRule="auto"/>
              <w:jc w:val="right"/>
              <w:rPr>
                <w:rFonts w:cs="Times New Roman"/>
                <w:color w:val="000000"/>
                <w:sz w:val="20"/>
                <w:szCs w:val="20"/>
                <w:rPrChange w:id="3716"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717" w:author="Urfels, Anton (IRRI)" w:date="2023-10-06T20:02:00Z">
                  <w:rPr>
                    <w:rFonts w:ascii="Gill Sans MT" w:eastAsia="Times New Roman" w:hAnsi="Gill Sans MT" w:cs="Calibri"/>
                    <w:color w:val="000000"/>
                    <w:sz w:val="20"/>
                    <w:szCs w:val="20"/>
                    <w:lang w:eastAsia="en-ZW"/>
                  </w:rPr>
                </w:rPrChange>
              </w:rPr>
              <w:t>44.49</w:t>
            </w:r>
          </w:p>
        </w:tc>
        <w:tc>
          <w:tcPr>
            <w:tcW w:w="555" w:type="pct"/>
            <w:tcBorders>
              <w:bottom w:val="nil"/>
            </w:tcBorders>
            <w:noWrap/>
            <w:vAlign w:val="bottom"/>
          </w:tcPr>
          <w:p w14:paraId="251878E7" w14:textId="7E9659B5" w:rsidR="00743470" w:rsidRPr="00256197" w:rsidRDefault="00743470" w:rsidP="00743470">
            <w:pPr>
              <w:spacing w:line="240" w:lineRule="auto"/>
              <w:jc w:val="right"/>
              <w:rPr>
                <w:rFonts w:cs="Times New Roman"/>
                <w:color w:val="000000"/>
                <w:sz w:val="20"/>
                <w:szCs w:val="20"/>
                <w:rPrChange w:id="3718"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719" w:author="Urfels, Anton (IRRI)" w:date="2023-10-06T20:02:00Z">
                  <w:rPr>
                    <w:rFonts w:ascii="Gill Sans MT" w:eastAsia="Times New Roman" w:hAnsi="Gill Sans MT" w:cs="Calibri"/>
                    <w:color w:val="000000"/>
                    <w:sz w:val="20"/>
                    <w:szCs w:val="20"/>
                    <w:lang w:eastAsia="en-ZW"/>
                  </w:rPr>
                </w:rPrChange>
              </w:rPr>
              <w:t>43.67</w:t>
            </w:r>
          </w:p>
        </w:tc>
        <w:tc>
          <w:tcPr>
            <w:tcW w:w="555" w:type="pct"/>
            <w:tcBorders>
              <w:bottom w:val="nil"/>
            </w:tcBorders>
            <w:noWrap/>
            <w:vAlign w:val="bottom"/>
          </w:tcPr>
          <w:p w14:paraId="36E303D8" w14:textId="38C66540" w:rsidR="00743470" w:rsidRPr="00256197" w:rsidRDefault="00743470" w:rsidP="00743470">
            <w:pPr>
              <w:spacing w:line="240" w:lineRule="auto"/>
              <w:jc w:val="right"/>
              <w:rPr>
                <w:rFonts w:cs="Times New Roman"/>
                <w:color w:val="000000"/>
                <w:sz w:val="20"/>
                <w:szCs w:val="20"/>
                <w:rPrChange w:id="3720"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721" w:author="Urfels, Anton (IRRI)" w:date="2023-10-06T20:02:00Z">
                  <w:rPr>
                    <w:rFonts w:ascii="Gill Sans MT" w:eastAsia="Times New Roman" w:hAnsi="Gill Sans MT" w:cs="Calibri"/>
                    <w:color w:val="000000"/>
                    <w:sz w:val="20"/>
                    <w:szCs w:val="20"/>
                    <w:lang w:eastAsia="en-ZW"/>
                  </w:rPr>
                </w:rPrChange>
              </w:rPr>
              <w:t>29.05</w:t>
            </w:r>
          </w:p>
        </w:tc>
        <w:tc>
          <w:tcPr>
            <w:tcW w:w="555" w:type="pct"/>
            <w:tcBorders>
              <w:bottom w:val="nil"/>
            </w:tcBorders>
            <w:noWrap/>
            <w:vAlign w:val="bottom"/>
          </w:tcPr>
          <w:p w14:paraId="3E174BB6" w14:textId="2DFA820A" w:rsidR="00743470" w:rsidRPr="00256197" w:rsidRDefault="00743470" w:rsidP="00743470">
            <w:pPr>
              <w:spacing w:line="240" w:lineRule="auto"/>
              <w:jc w:val="right"/>
              <w:rPr>
                <w:rFonts w:cs="Times New Roman"/>
                <w:color w:val="000000"/>
                <w:sz w:val="20"/>
                <w:szCs w:val="20"/>
                <w:rPrChange w:id="3722"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723" w:author="Urfels, Anton (IRRI)" w:date="2023-10-06T20:02:00Z">
                  <w:rPr>
                    <w:rFonts w:ascii="Gill Sans MT" w:eastAsia="Times New Roman" w:hAnsi="Gill Sans MT" w:cs="Calibri"/>
                    <w:color w:val="000000"/>
                    <w:sz w:val="20"/>
                    <w:szCs w:val="20"/>
                    <w:lang w:eastAsia="en-ZW"/>
                  </w:rPr>
                </w:rPrChange>
              </w:rPr>
              <w:t>36.92</w:t>
            </w:r>
          </w:p>
        </w:tc>
      </w:tr>
      <w:tr w:rsidR="00743470" w:rsidRPr="00256197" w14:paraId="3803CDAF" w14:textId="77777777" w:rsidTr="00DB11CB">
        <w:trPr>
          <w:trHeight w:val="288"/>
          <w:jc w:val="center"/>
        </w:trPr>
        <w:tc>
          <w:tcPr>
            <w:tcW w:w="707" w:type="pct"/>
            <w:vMerge/>
            <w:tcBorders>
              <w:bottom w:val="single" w:sz="4" w:space="0" w:color="auto"/>
            </w:tcBorders>
          </w:tcPr>
          <w:p w14:paraId="556C4A26" w14:textId="77777777" w:rsidR="00743470" w:rsidRPr="00256197" w:rsidRDefault="00743470" w:rsidP="00743470">
            <w:pPr>
              <w:spacing w:line="240" w:lineRule="auto"/>
              <w:rPr>
                <w:rFonts w:eastAsia="Times New Roman" w:cs="Times New Roman"/>
                <w:color w:val="000000"/>
                <w:sz w:val="20"/>
                <w:szCs w:val="20"/>
                <w:lang w:eastAsia="en-ZW"/>
                <w:rPrChange w:id="3724" w:author="Urfels, Anton (IRRI)" w:date="2023-10-06T20:02:00Z">
                  <w:rPr>
                    <w:rFonts w:ascii="Gill Sans MT" w:eastAsia="Times New Roman" w:hAnsi="Gill Sans MT" w:cs="Calibri"/>
                    <w:color w:val="000000"/>
                    <w:sz w:val="20"/>
                    <w:szCs w:val="20"/>
                    <w:lang w:eastAsia="en-ZW"/>
                  </w:rPr>
                </w:rPrChange>
              </w:rPr>
            </w:pPr>
          </w:p>
        </w:tc>
        <w:tc>
          <w:tcPr>
            <w:tcW w:w="963" w:type="pct"/>
            <w:tcBorders>
              <w:top w:val="nil"/>
              <w:bottom w:val="single" w:sz="4" w:space="0" w:color="auto"/>
            </w:tcBorders>
            <w:noWrap/>
            <w:hideMark/>
          </w:tcPr>
          <w:p w14:paraId="36657669" w14:textId="77777777" w:rsidR="00743470" w:rsidRPr="00256197" w:rsidRDefault="00743470" w:rsidP="00743470">
            <w:pPr>
              <w:spacing w:line="240" w:lineRule="auto"/>
              <w:rPr>
                <w:rFonts w:eastAsia="Times New Roman" w:cs="Times New Roman"/>
                <w:color w:val="000000"/>
                <w:sz w:val="20"/>
                <w:szCs w:val="20"/>
                <w:lang w:eastAsia="en-ZW"/>
                <w:rPrChange w:id="3725"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726" w:author="Urfels, Anton (IRRI)" w:date="2023-10-06T20:02:00Z">
                  <w:rPr>
                    <w:rFonts w:ascii="Gill Sans MT" w:eastAsia="Times New Roman" w:hAnsi="Gill Sans MT" w:cs="Calibri"/>
                    <w:color w:val="000000"/>
                    <w:sz w:val="20"/>
                    <w:szCs w:val="20"/>
                    <w:lang w:eastAsia="en-ZW"/>
                  </w:rPr>
                </w:rPrChange>
              </w:rPr>
              <w:t>Max</w:t>
            </w:r>
          </w:p>
        </w:tc>
        <w:tc>
          <w:tcPr>
            <w:tcW w:w="555" w:type="pct"/>
            <w:tcBorders>
              <w:top w:val="nil"/>
              <w:bottom w:val="single" w:sz="4" w:space="0" w:color="auto"/>
            </w:tcBorders>
            <w:noWrap/>
            <w:vAlign w:val="bottom"/>
          </w:tcPr>
          <w:p w14:paraId="6D7C757B" w14:textId="164A27C4" w:rsidR="00743470" w:rsidRPr="00256197" w:rsidRDefault="00743470" w:rsidP="00743470">
            <w:pPr>
              <w:spacing w:line="240" w:lineRule="auto"/>
              <w:jc w:val="right"/>
              <w:rPr>
                <w:rFonts w:cs="Times New Roman"/>
                <w:color w:val="000000"/>
                <w:sz w:val="20"/>
                <w:szCs w:val="20"/>
                <w:rPrChange w:id="3727"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728" w:author="Urfels, Anton (IRRI)" w:date="2023-10-06T20:02:00Z">
                  <w:rPr>
                    <w:rFonts w:ascii="Gill Sans MT" w:eastAsia="Times New Roman" w:hAnsi="Gill Sans MT" w:cs="Calibri"/>
                    <w:color w:val="000000"/>
                    <w:sz w:val="20"/>
                    <w:szCs w:val="20"/>
                    <w:lang w:eastAsia="en-ZW"/>
                  </w:rPr>
                </w:rPrChange>
              </w:rPr>
              <w:t>89.66</w:t>
            </w:r>
          </w:p>
        </w:tc>
        <w:tc>
          <w:tcPr>
            <w:tcW w:w="555" w:type="pct"/>
            <w:tcBorders>
              <w:top w:val="nil"/>
              <w:bottom w:val="single" w:sz="4" w:space="0" w:color="auto"/>
            </w:tcBorders>
            <w:noWrap/>
            <w:vAlign w:val="bottom"/>
          </w:tcPr>
          <w:p w14:paraId="5AB3D9A2" w14:textId="12E22E12" w:rsidR="00743470" w:rsidRPr="00256197" w:rsidRDefault="00743470" w:rsidP="00743470">
            <w:pPr>
              <w:spacing w:line="240" w:lineRule="auto"/>
              <w:jc w:val="right"/>
              <w:rPr>
                <w:rFonts w:cs="Times New Roman"/>
                <w:color w:val="000000"/>
                <w:sz w:val="20"/>
                <w:szCs w:val="20"/>
                <w:rPrChange w:id="3729"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730" w:author="Urfels, Anton (IRRI)" w:date="2023-10-06T20:02:00Z">
                  <w:rPr>
                    <w:rFonts w:ascii="Gill Sans MT" w:eastAsia="Times New Roman" w:hAnsi="Gill Sans MT" w:cs="Calibri"/>
                    <w:color w:val="000000"/>
                    <w:sz w:val="20"/>
                    <w:szCs w:val="20"/>
                    <w:lang w:eastAsia="en-ZW"/>
                  </w:rPr>
                </w:rPrChange>
              </w:rPr>
              <w:t>76.40</w:t>
            </w:r>
          </w:p>
        </w:tc>
        <w:tc>
          <w:tcPr>
            <w:tcW w:w="555" w:type="pct"/>
            <w:tcBorders>
              <w:top w:val="nil"/>
              <w:bottom w:val="single" w:sz="4" w:space="0" w:color="auto"/>
            </w:tcBorders>
            <w:noWrap/>
            <w:vAlign w:val="bottom"/>
          </w:tcPr>
          <w:p w14:paraId="40B0EFB2" w14:textId="5D9171E1" w:rsidR="00743470" w:rsidRPr="00256197" w:rsidRDefault="00743470" w:rsidP="00743470">
            <w:pPr>
              <w:spacing w:line="240" w:lineRule="auto"/>
              <w:jc w:val="right"/>
              <w:rPr>
                <w:rFonts w:cs="Times New Roman"/>
                <w:color w:val="000000"/>
                <w:sz w:val="20"/>
                <w:szCs w:val="20"/>
                <w:rPrChange w:id="3731"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732" w:author="Urfels, Anton (IRRI)" w:date="2023-10-06T20:02:00Z">
                  <w:rPr>
                    <w:rFonts w:ascii="Gill Sans MT" w:eastAsia="Times New Roman" w:hAnsi="Gill Sans MT" w:cs="Calibri"/>
                    <w:color w:val="000000"/>
                    <w:sz w:val="20"/>
                    <w:szCs w:val="20"/>
                    <w:lang w:eastAsia="en-ZW"/>
                  </w:rPr>
                </w:rPrChange>
              </w:rPr>
              <w:t>90.44</w:t>
            </w:r>
          </w:p>
        </w:tc>
        <w:tc>
          <w:tcPr>
            <w:tcW w:w="555" w:type="pct"/>
            <w:tcBorders>
              <w:top w:val="nil"/>
              <w:bottom w:val="single" w:sz="4" w:space="0" w:color="auto"/>
            </w:tcBorders>
            <w:noWrap/>
            <w:vAlign w:val="bottom"/>
          </w:tcPr>
          <w:p w14:paraId="5EE86351" w14:textId="0B7D2214" w:rsidR="00743470" w:rsidRPr="00256197" w:rsidRDefault="00743470" w:rsidP="00743470">
            <w:pPr>
              <w:spacing w:line="240" w:lineRule="auto"/>
              <w:jc w:val="right"/>
              <w:rPr>
                <w:rFonts w:cs="Times New Roman"/>
                <w:color w:val="000000"/>
                <w:sz w:val="20"/>
                <w:szCs w:val="20"/>
                <w:rPrChange w:id="3733"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734" w:author="Urfels, Anton (IRRI)" w:date="2023-10-06T20:02:00Z">
                  <w:rPr>
                    <w:rFonts w:ascii="Gill Sans MT" w:eastAsia="Times New Roman" w:hAnsi="Gill Sans MT" w:cs="Calibri"/>
                    <w:color w:val="000000"/>
                    <w:sz w:val="20"/>
                    <w:szCs w:val="20"/>
                    <w:lang w:eastAsia="en-ZW"/>
                  </w:rPr>
                </w:rPrChange>
              </w:rPr>
              <w:t>97.08</w:t>
            </w:r>
          </w:p>
        </w:tc>
        <w:tc>
          <w:tcPr>
            <w:tcW w:w="555" w:type="pct"/>
            <w:tcBorders>
              <w:top w:val="nil"/>
              <w:bottom w:val="single" w:sz="4" w:space="0" w:color="auto"/>
            </w:tcBorders>
            <w:noWrap/>
            <w:vAlign w:val="bottom"/>
          </w:tcPr>
          <w:p w14:paraId="14370A99" w14:textId="0AC219C4" w:rsidR="00743470" w:rsidRPr="00256197" w:rsidRDefault="00743470" w:rsidP="00743470">
            <w:pPr>
              <w:spacing w:line="240" w:lineRule="auto"/>
              <w:jc w:val="right"/>
              <w:rPr>
                <w:rFonts w:cs="Times New Roman"/>
                <w:color w:val="000000"/>
                <w:sz w:val="20"/>
                <w:szCs w:val="20"/>
                <w:rPrChange w:id="3735"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736" w:author="Urfels, Anton (IRRI)" w:date="2023-10-06T20:02:00Z">
                  <w:rPr>
                    <w:rFonts w:ascii="Gill Sans MT" w:eastAsia="Times New Roman" w:hAnsi="Gill Sans MT" w:cs="Calibri"/>
                    <w:color w:val="000000"/>
                    <w:sz w:val="20"/>
                    <w:szCs w:val="20"/>
                    <w:lang w:eastAsia="en-ZW"/>
                  </w:rPr>
                </w:rPrChange>
              </w:rPr>
              <w:t>120.33</w:t>
            </w:r>
          </w:p>
        </w:tc>
        <w:tc>
          <w:tcPr>
            <w:tcW w:w="555" w:type="pct"/>
            <w:tcBorders>
              <w:top w:val="nil"/>
              <w:bottom w:val="single" w:sz="4" w:space="0" w:color="auto"/>
            </w:tcBorders>
            <w:noWrap/>
            <w:vAlign w:val="bottom"/>
          </w:tcPr>
          <w:p w14:paraId="1E9E3FD7" w14:textId="1F603F97" w:rsidR="00743470" w:rsidRPr="00256197" w:rsidRDefault="00743470" w:rsidP="00743470">
            <w:pPr>
              <w:spacing w:line="240" w:lineRule="auto"/>
              <w:jc w:val="right"/>
              <w:rPr>
                <w:rFonts w:cs="Times New Roman"/>
                <w:color w:val="000000"/>
                <w:sz w:val="20"/>
                <w:szCs w:val="20"/>
                <w:rPrChange w:id="3737"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738" w:author="Urfels, Anton (IRRI)" w:date="2023-10-06T20:02:00Z">
                  <w:rPr>
                    <w:rFonts w:ascii="Gill Sans MT" w:eastAsia="Times New Roman" w:hAnsi="Gill Sans MT" w:cs="Calibri"/>
                    <w:color w:val="000000"/>
                    <w:sz w:val="20"/>
                    <w:szCs w:val="20"/>
                    <w:lang w:eastAsia="en-ZW"/>
                  </w:rPr>
                </w:rPrChange>
              </w:rPr>
              <w:t>99.99</w:t>
            </w:r>
          </w:p>
        </w:tc>
      </w:tr>
      <w:tr w:rsidR="00743470" w:rsidRPr="00256197" w14:paraId="0AE161CC" w14:textId="77777777" w:rsidTr="00DB11CB">
        <w:trPr>
          <w:trHeight w:val="288"/>
          <w:jc w:val="center"/>
        </w:trPr>
        <w:tc>
          <w:tcPr>
            <w:tcW w:w="707" w:type="pct"/>
            <w:vMerge w:val="restart"/>
            <w:tcBorders>
              <w:top w:val="single" w:sz="4" w:space="0" w:color="auto"/>
            </w:tcBorders>
          </w:tcPr>
          <w:p w14:paraId="04F67D5B" w14:textId="77777777" w:rsidR="00743470" w:rsidRPr="00256197" w:rsidRDefault="00743470" w:rsidP="00743470">
            <w:pPr>
              <w:spacing w:line="240" w:lineRule="auto"/>
              <w:rPr>
                <w:rFonts w:eastAsia="Times New Roman" w:cs="Times New Roman"/>
                <w:color w:val="000000"/>
                <w:sz w:val="20"/>
                <w:szCs w:val="20"/>
                <w:lang w:eastAsia="en-ZW"/>
                <w:rPrChange w:id="3739"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740" w:author="Urfels, Anton (IRRI)" w:date="2023-10-06T20:02:00Z">
                  <w:rPr>
                    <w:rFonts w:ascii="Gill Sans MT" w:eastAsia="Times New Roman" w:hAnsi="Gill Sans MT" w:cs="Calibri"/>
                    <w:color w:val="000000"/>
                    <w:sz w:val="20"/>
                    <w:szCs w:val="20"/>
                    <w:lang w:eastAsia="en-ZW"/>
                  </w:rPr>
                </w:rPrChange>
              </w:rPr>
              <w:t>WTP summary</w:t>
            </w:r>
          </w:p>
        </w:tc>
        <w:tc>
          <w:tcPr>
            <w:tcW w:w="963" w:type="pct"/>
            <w:tcBorders>
              <w:top w:val="single" w:sz="4" w:space="0" w:color="auto"/>
            </w:tcBorders>
            <w:noWrap/>
            <w:hideMark/>
          </w:tcPr>
          <w:p w14:paraId="7F33CA2C" w14:textId="77777777" w:rsidR="00743470" w:rsidRPr="00256197" w:rsidRDefault="00743470" w:rsidP="00743470">
            <w:pPr>
              <w:spacing w:line="240" w:lineRule="auto"/>
              <w:rPr>
                <w:rFonts w:eastAsia="Times New Roman" w:cs="Times New Roman"/>
                <w:color w:val="000000"/>
                <w:sz w:val="20"/>
                <w:szCs w:val="20"/>
                <w:lang w:eastAsia="en-ZW"/>
                <w:rPrChange w:id="3741"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742" w:author="Urfels, Anton (IRRI)" w:date="2023-10-06T20:02:00Z">
                  <w:rPr>
                    <w:rFonts w:ascii="Gill Sans MT" w:eastAsia="Times New Roman" w:hAnsi="Gill Sans MT" w:cs="Calibri"/>
                    <w:color w:val="000000"/>
                    <w:sz w:val="20"/>
                    <w:szCs w:val="20"/>
                    <w:lang w:eastAsia="en-ZW"/>
                  </w:rPr>
                </w:rPrChange>
              </w:rPr>
              <w:t>Clearly better (share)</w:t>
            </w:r>
          </w:p>
        </w:tc>
        <w:tc>
          <w:tcPr>
            <w:tcW w:w="555" w:type="pct"/>
            <w:tcBorders>
              <w:top w:val="single" w:sz="4" w:space="0" w:color="auto"/>
            </w:tcBorders>
            <w:noWrap/>
            <w:vAlign w:val="bottom"/>
          </w:tcPr>
          <w:p w14:paraId="00DFEA15" w14:textId="6A166B8B" w:rsidR="00743470" w:rsidRPr="00256197" w:rsidRDefault="00743470" w:rsidP="00743470">
            <w:pPr>
              <w:spacing w:line="240" w:lineRule="auto"/>
              <w:jc w:val="right"/>
              <w:rPr>
                <w:rFonts w:cs="Times New Roman"/>
                <w:color w:val="000000"/>
                <w:sz w:val="20"/>
                <w:szCs w:val="20"/>
                <w:rPrChange w:id="3743"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744" w:author="Urfels, Anton (IRRI)" w:date="2023-10-06T20:02:00Z">
                  <w:rPr>
                    <w:rFonts w:ascii="Gill Sans MT" w:eastAsia="Times New Roman" w:hAnsi="Gill Sans MT" w:cs="Calibri"/>
                    <w:color w:val="000000"/>
                    <w:sz w:val="20"/>
                    <w:szCs w:val="20"/>
                    <w:lang w:eastAsia="en-ZW"/>
                  </w:rPr>
                </w:rPrChange>
              </w:rPr>
              <w:t>0.02</w:t>
            </w:r>
          </w:p>
        </w:tc>
        <w:tc>
          <w:tcPr>
            <w:tcW w:w="555" w:type="pct"/>
            <w:tcBorders>
              <w:top w:val="single" w:sz="4" w:space="0" w:color="auto"/>
            </w:tcBorders>
            <w:noWrap/>
            <w:vAlign w:val="bottom"/>
          </w:tcPr>
          <w:p w14:paraId="2923D0EB" w14:textId="29E4674E" w:rsidR="00743470" w:rsidRPr="00256197" w:rsidRDefault="00743470" w:rsidP="00743470">
            <w:pPr>
              <w:spacing w:line="240" w:lineRule="auto"/>
              <w:jc w:val="right"/>
              <w:rPr>
                <w:rFonts w:cs="Times New Roman"/>
                <w:color w:val="000000"/>
                <w:sz w:val="20"/>
                <w:szCs w:val="20"/>
                <w:rPrChange w:id="3745"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746" w:author="Urfels, Anton (IRRI)" w:date="2023-10-06T20:02:00Z">
                  <w:rPr>
                    <w:rFonts w:ascii="Gill Sans MT" w:eastAsia="Times New Roman" w:hAnsi="Gill Sans MT" w:cs="Calibri"/>
                    <w:color w:val="000000"/>
                    <w:sz w:val="20"/>
                    <w:szCs w:val="20"/>
                    <w:lang w:eastAsia="en-ZW"/>
                  </w:rPr>
                </w:rPrChange>
              </w:rPr>
              <w:t>0.49</w:t>
            </w:r>
          </w:p>
        </w:tc>
        <w:tc>
          <w:tcPr>
            <w:tcW w:w="555" w:type="pct"/>
            <w:tcBorders>
              <w:top w:val="single" w:sz="4" w:space="0" w:color="auto"/>
            </w:tcBorders>
            <w:noWrap/>
            <w:vAlign w:val="bottom"/>
          </w:tcPr>
          <w:p w14:paraId="5E127E12" w14:textId="71083CFD" w:rsidR="00743470" w:rsidRPr="00256197" w:rsidRDefault="00743470" w:rsidP="00743470">
            <w:pPr>
              <w:spacing w:line="240" w:lineRule="auto"/>
              <w:jc w:val="right"/>
              <w:rPr>
                <w:rFonts w:cs="Times New Roman"/>
                <w:color w:val="000000"/>
                <w:sz w:val="20"/>
                <w:szCs w:val="20"/>
                <w:rPrChange w:id="3747"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748" w:author="Urfels, Anton (IRRI)" w:date="2023-10-06T20:02:00Z">
                  <w:rPr>
                    <w:rFonts w:ascii="Gill Sans MT" w:eastAsia="Times New Roman" w:hAnsi="Gill Sans MT" w:cs="Calibri"/>
                    <w:color w:val="000000"/>
                    <w:sz w:val="20"/>
                    <w:szCs w:val="20"/>
                    <w:lang w:eastAsia="en-ZW"/>
                  </w:rPr>
                </w:rPrChange>
              </w:rPr>
              <w:t>0.37</w:t>
            </w:r>
          </w:p>
        </w:tc>
        <w:tc>
          <w:tcPr>
            <w:tcW w:w="555" w:type="pct"/>
            <w:tcBorders>
              <w:top w:val="single" w:sz="4" w:space="0" w:color="auto"/>
            </w:tcBorders>
            <w:noWrap/>
            <w:vAlign w:val="bottom"/>
          </w:tcPr>
          <w:p w14:paraId="067B4E73" w14:textId="2040A89E" w:rsidR="00743470" w:rsidRPr="00256197" w:rsidRDefault="00743470" w:rsidP="00743470">
            <w:pPr>
              <w:spacing w:line="240" w:lineRule="auto"/>
              <w:jc w:val="right"/>
              <w:rPr>
                <w:rFonts w:cs="Times New Roman"/>
                <w:color w:val="000000"/>
                <w:sz w:val="20"/>
                <w:szCs w:val="20"/>
                <w:rPrChange w:id="3749"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750" w:author="Urfels, Anton (IRRI)" w:date="2023-10-06T20:02:00Z">
                  <w:rPr>
                    <w:rFonts w:ascii="Gill Sans MT" w:eastAsia="Times New Roman" w:hAnsi="Gill Sans MT" w:cs="Calibri"/>
                    <w:color w:val="000000"/>
                    <w:sz w:val="20"/>
                    <w:szCs w:val="20"/>
                    <w:lang w:eastAsia="en-ZW"/>
                  </w:rPr>
                </w:rPrChange>
              </w:rPr>
              <w:t>0.31</w:t>
            </w:r>
          </w:p>
        </w:tc>
        <w:tc>
          <w:tcPr>
            <w:tcW w:w="555" w:type="pct"/>
            <w:tcBorders>
              <w:top w:val="single" w:sz="4" w:space="0" w:color="auto"/>
            </w:tcBorders>
            <w:noWrap/>
            <w:vAlign w:val="bottom"/>
          </w:tcPr>
          <w:p w14:paraId="437D3BBD" w14:textId="4496895E" w:rsidR="00743470" w:rsidRPr="00256197" w:rsidRDefault="00743470" w:rsidP="00743470">
            <w:pPr>
              <w:spacing w:line="240" w:lineRule="auto"/>
              <w:jc w:val="right"/>
              <w:rPr>
                <w:rFonts w:cs="Times New Roman"/>
                <w:color w:val="000000"/>
                <w:sz w:val="20"/>
                <w:szCs w:val="20"/>
                <w:rPrChange w:id="3751"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752" w:author="Urfels, Anton (IRRI)" w:date="2023-10-06T20:02:00Z">
                  <w:rPr>
                    <w:rFonts w:ascii="Gill Sans MT" w:eastAsia="Times New Roman" w:hAnsi="Gill Sans MT" w:cs="Calibri"/>
                    <w:color w:val="000000"/>
                    <w:sz w:val="20"/>
                    <w:szCs w:val="20"/>
                    <w:lang w:eastAsia="en-ZW"/>
                  </w:rPr>
                </w:rPrChange>
              </w:rPr>
              <w:t>0.32</w:t>
            </w:r>
          </w:p>
        </w:tc>
        <w:tc>
          <w:tcPr>
            <w:tcW w:w="555" w:type="pct"/>
            <w:tcBorders>
              <w:top w:val="single" w:sz="4" w:space="0" w:color="auto"/>
            </w:tcBorders>
            <w:noWrap/>
            <w:vAlign w:val="bottom"/>
          </w:tcPr>
          <w:p w14:paraId="366990B6" w14:textId="25763A7C" w:rsidR="00743470" w:rsidRPr="00256197" w:rsidRDefault="00743470" w:rsidP="00743470">
            <w:pPr>
              <w:spacing w:line="240" w:lineRule="auto"/>
              <w:jc w:val="right"/>
              <w:rPr>
                <w:rFonts w:cs="Times New Roman"/>
                <w:color w:val="000000"/>
                <w:sz w:val="20"/>
                <w:szCs w:val="20"/>
                <w:rPrChange w:id="3753"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754" w:author="Urfels, Anton (IRRI)" w:date="2023-10-06T20:02:00Z">
                  <w:rPr>
                    <w:rFonts w:ascii="Gill Sans MT" w:eastAsia="Times New Roman" w:hAnsi="Gill Sans MT" w:cs="Calibri"/>
                    <w:color w:val="000000"/>
                    <w:sz w:val="20"/>
                    <w:szCs w:val="20"/>
                    <w:lang w:eastAsia="en-ZW"/>
                  </w:rPr>
                </w:rPrChange>
              </w:rPr>
              <w:t>0.38</w:t>
            </w:r>
          </w:p>
        </w:tc>
      </w:tr>
      <w:tr w:rsidR="00743470" w:rsidRPr="00256197" w14:paraId="40F11023" w14:textId="77777777" w:rsidTr="00DB11CB">
        <w:trPr>
          <w:trHeight w:val="288"/>
          <w:jc w:val="center"/>
        </w:trPr>
        <w:tc>
          <w:tcPr>
            <w:tcW w:w="707" w:type="pct"/>
            <w:vMerge/>
          </w:tcPr>
          <w:p w14:paraId="0371941F" w14:textId="77777777" w:rsidR="00743470" w:rsidRPr="00256197" w:rsidRDefault="00743470" w:rsidP="00743470">
            <w:pPr>
              <w:spacing w:line="240" w:lineRule="auto"/>
              <w:rPr>
                <w:rFonts w:eastAsia="Times New Roman" w:cs="Times New Roman"/>
                <w:color w:val="000000"/>
                <w:sz w:val="20"/>
                <w:szCs w:val="20"/>
                <w:lang w:eastAsia="en-ZW"/>
                <w:rPrChange w:id="3755"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374C27E7" w14:textId="71F54B13" w:rsidR="00743470" w:rsidRPr="00256197" w:rsidRDefault="00743470" w:rsidP="00743470">
            <w:pPr>
              <w:spacing w:line="240" w:lineRule="auto"/>
              <w:rPr>
                <w:rFonts w:eastAsia="Times New Roman" w:cs="Times New Roman"/>
                <w:color w:val="000000"/>
                <w:sz w:val="20"/>
                <w:szCs w:val="20"/>
                <w:lang w:eastAsia="en-ZW"/>
                <w:rPrChange w:id="3756"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757" w:author="Urfels, Anton (IRRI)" w:date="2023-10-06T20:02:00Z">
                  <w:rPr>
                    <w:rFonts w:ascii="Gill Sans MT" w:eastAsia="Times New Roman" w:hAnsi="Gill Sans MT" w:cs="Calibri"/>
                    <w:color w:val="000000"/>
                    <w:sz w:val="20"/>
                    <w:szCs w:val="20"/>
                    <w:lang w:eastAsia="en-ZW"/>
                  </w:rPr>
                </w:rPrChange>
              </w:rPr>
              <w:t>Not clear</w:t>
            </w:r>
            <w:r w:rsidR="00631007" w:rsidRPr="00256197">
              <w:rPr>
                <w:rFonts w:eastAsia="Times New Roman" w:cs="Times New Roman"/>
                <w:color w:val="000000"/>
                <w:sz w:val="20"/>
                <w:szCs w:val="20"/>
                <w:lang w:eastAsia="en-ZW"/>
                <w:rPrChange w:id="3758" w:author="Urfels, Anton (IRRI)" w:date="2023-10-06T20:02:00Z">
                  <w:rPr>
                    <w:rFonts w:ascii="Gill Sans MT" w:eastAsia="Times New Roman" w:hAnsi="Gill Sans MT" w:cs="Calibri"/>
                    <w:color w:val="000000"/>
                    <w:sz w:val="20"/>
                    <w:szCs w:val="20"/>
                    <w:lang w:eastAsia="en-ZW"/>
                  </w:rPr>
                </w:rPrChange>
              </w:rPr>
              <w:t xml:space="preserve"> (share)</w:t>
            </w:r>
          </w:p>
        </w:tc>
        <w:tc>
          <w:tcPr>
            <w:tcW w:w="555" w:type="pct"/>
            <w:noWrap/>
            <w:vAlign w:val="bottom"/>
          </w:tcPr>
          <w:p w14:paraId="7FA39D0F" w14:textId="14BC425E" w:rsidR="00743470" w:rsidRPr="00256197" w:rsidRDefault="00743470" w:rsidP="00743470">
            <w:pPr>
              <w:spacing w:line="240" w:lineRule="auto"/>
              <w:jc w:val="right"/>
              <w:rPr>
                <w:rFonts w:cs="Times New Roman"/>
                <w:color w:val="000000"/>
                <w:sz w:val="20"/>
                <w:szCs w:val="20"/>
                <w:rPrChange w:id="3759"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760" w:author="Urfels, Anton (IRRI)" w:date="2023-10-06T20:02:00Z">
                  <w:rPr>
                    <w:rFonts w:ascii="Gill Sans MT" w:eastAsia="Times New Roman" w:hAnsi="Gill Sans MT" w:cs="Calibri"/>
                    <w:color w:val="000000"/>
                    <w:sz w:val="20"/>
                    <w:szCs w:val="20"/>
                    <w:lang w:eastAsia="en-ZW"/>
                  </w:rPr>
                </w:rPrChange>
              </w:rPr>
              <w:t>0.13</w:t>
            </w:r>
          </w:p>
        </w:tc>
        <w:tc>
          <w:tcPr>
            <w:tcW w:w="555" w:type="pct"/>
            <w:noWrap/>
            <w:vAlign w:val="bottom"/>
          </w:tcPr>
          <w:p w14:paraId="42CD47FA" w14:textId="746CF2AF" w:rsidR="00743470" w:rsidRPr="00256197" w:rsidRDefault="00743470" w:rsidP="00743470">
            <w:pPr>
              <w:spacing w:line="240" w:lineRule="auto"/>
              <w:jc w:val="right"/>
              <w:rPr>
                <w:rFonts w:cs="Times New Roman"/>
                <w:color w:val="000000"/>
                <w:sz w:val="20"/>
                <w:szCs w:val="20"/>
                <w:rPrChange w:id="3761"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762" w:author="Urfels, Anton (IRRI)" w:date="2023-10-06T20:02:00Z">
                  <w:rPr>
                    <w:rFonts w:ascii="Gill Sans MT" w:eastAsia="Times New Roman" w:hAnsi="Gill Sans MT" w:cs="Calibri"/>
                    <w:color w:val="000000"/>
                    <w:sz w:val="20"/>
                    <w:szCs w:val="20"/>
                    <w:lang w:eastAsia="en-ZW"/>
                  </w:rPr>
                </w:rPrChange>
              </w:rPr>
              <w:t>0.37</w:t>
            </w:r>
          </w:p>
        </w:tc>
        <w:tc>
          <w:tcPr>
            <w:tcW w:w="555" w:type="pct"/>
            <w:noWrap/>
            <w:vAlign w:val="bottom"/>
          </w:tcPr>
          <w:p w14:paraId="584F21A7" w14:textId="313C993B" w:rsidR="00743470" w:rsidRPr="00256197" w:rsidRDefault="00743470" w:rsidP="00743470">
            <w:pPr>
              <w:spacing w:line="240" w:lineRule="auto"/>
              <w:jc w:val="right"/>
              <w:rPr>
                <w:rFonts w:cs="Times New Roman"/>
                <w:color w:val="000000"/>
                <w:sz w:val="20"/>
                <w:szCs w:val="20"/>
                <w:rPrChange w:id="3763"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764" w:author="Urfels, Anton (IRRI)" w:date="2023-10-06T20:02:00Z">
                  <w:rPr>
                    <w:rFonts w:ascii="Gill Sans MT" w:eastAsia="Times New Roman" w:hAnsi="Gill Sans MT" w:cs="Calibri"/>
                    <w:color w:val="000000"/>
                    <w:sz w:val="20"/>
                    <w:szCs w:val="20"/>
                    <w:lang w:eastAsia="en-ZW"/>
                  </w:rPr>
                </w:rPrChange>
              </w:rPr>
              <w:t>0.18</w:t>
            </w:r>
          </w:p>
        </w:tc>
        <w:tc>
          <w:tcPr>
            <w:tcW w:w="555" w:type="pct"/>
            <w:noWrap/>
            <w:vAlign w:val="bottom"/>
          </w:tcPr>
          <w:p w14:paraId="6ECAE9B8" w14:textId="34DC3338" w:rsidR="00743470" w:rsidRPr="00256197" w:rsidRDefault="00743470" w:rsidP="00743470">
            <w:pPr>
              <w:spacing w:line="240" w:lineRule="auto"/>
              <w:jc w:val="right"/>
              <w:rPr>
                <w:rFonts w:cs="Times New Roman"/>
                <w:color w:val="000000"/>
                <w:sz w:val="20"/>
                <w:szCs w:val="20"/>
                <w:rPrChange w:id="3765"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766" w:author="Urfels, Anton (IRRI)" w:date="2023-10-06T20:02:00Z">
                  <w:rPr>
                    <w:rFonts w:ascii="Gill Sans MT" w:eastAsia="Times New Roman" w:hAnsi="Gill Sans MT" w:cs="Calibri"/>
                    <w:color w:val="000000"/>
                    <w:sz w:val="20"/>
                    <w:szCs w:val="20"/>
                    <w:lang w:eastAsia="en-ZW"/>
                  </w:rPr>
                </w:rPrChange>
              </w:rPr>
              <w:t>0.21</w:t>
            </w:r>
          </w:p>
        </w:tc>
        <w:tc>
          <w:tcPr>
            <w:tcW w:w="555" w:type="pct"/>
            <w:noWrap/>
            <w:vAlign w:val="bottom"/>
          </w:tcPr>
          <w:p w14:paraId="797520D1" w14:textId="34DB982A" w:rsidR="00743470" w:rsidRPr="00256197" w:rsidRDefault="00743470" w:rsidP="00743470">
            <w:pPr>
              <w:spacing w:line="240" w:lineRule="auto"/>
              <w:jc w:val="right"/>
              <w:rPr>
                <w:rFonts w:cs="Times New Roman"/>
                <w:color w:val="000000"/>
                <w:sz w:val="20"/>
                <w:szCs w:val="20"/>
                <w:rPrChange w:id="3767"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768" w:author="Urfels, Anton (IRRI)" w:date="2023-10-06T20:02:00Z">
                  <w:rPr>
                    <w:rFonts w:ascii="Gill Sans MT" w:eastAsia="Times New Roman" w:hAnsi="Gill Sans MT" w:cs="Calibri"/>
                    <w:color w:val="000000"/>
                    <w:sz w:val="20"/>
                    <w:szCs w:val="20"/>
                    <w:lang w:eastAsia="en-ZW"/>
                  </w:rPr>
                </w:rPrChange>
              </w:rPr>
              <w:t>0.48</w:t>
            </w:r>
          </w:p>
        </w:tc>
        <w:tc>
          <w:tcPr>
            <w:tcW w:w="555" w:type="pct"/>
            <w:noWrap/>
            <w:vAlign w:val="bottom"/>
          </w:tcPr>
          <w:p w14:paraId="1D78DE33" w14:textId="5172CAC0" w:rsidR="00743470" w:rsidRPr="00256197" w:rsidRDefault="00743470" w:rsidP="00743470">
            <w:pPr>
              <w:spacing w:line="240" w:lineRule="auto"/>
              <w:jc w:val="right"/>
              <w:rPr>
                <w:rFonts w:cs="Times New Roman"/>
                <w:color w:val="000000"/>
                <w:sz w:val="20"/>
                <w:szCs w:val="20"/>
                <w:rPrChange w:id="3769"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770" w:author="Urfels, Anton (IRRI)" w:date="2023-10-06T20:02:00Z">
                  <w:rPr>
                    <w:rFonts w:ascii="Gill Sans MT" w:eastAsia="Times New Roman" w:hAnsi="Gill Sans MT" w:cs="Calibri"/>
                    <w:color w:val="000000"/>
                    <w:sz w:val="20"/>
                    <w:szCs w:val="20"/>
                    <w:lang w:eastAsia="en-ZW"/>
                  </w:rPr>
                </w:rPrChange>
              </w:rPr>
              <w:t>0.35</w:t>
            </w:r>
          </w:p>
        </w:tc>
      </w:tr>
      <w:tr w:rsidR="00743470" w:rsidRPr="00256197" w14:paraId="7F44DE3C" w14:textId="77777777" w:rsidTr="00DB11CB">
        <w:trPr>
          <w:trHeight w:val="288"/>
          <w:jc w:val="center"/>
        </w:trPr>
        <w:tc>
          <w:tcPr>
            <w:tcW w:w="707" w:type="pct"/>
            <w:vMerge/>
          </w:tcPr>
          <w:p w14:paraId="7B04DEBC" w14:textId="77777777" w:rsidR="00743470" w:rsidRPr="00256197" w:rsidRDefault="00743470" w:rsidP="00743470">
            <w:pPr>
              <w:spacing w:line="240" w:lineRule="auto"/>
              <w:rPr>
                <w:rFonts w:eastAsia="Times New Roman" w:cs="Times New Roman"/>
                <w:color w:val="000000"/>
                <w:sz w:val="20"/>
                <w:szCs w:val="20"/>
                <w:lang w:eastAsia="en-ZW"/>
                <w:rPrChange w:id="3771"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04E1D234" w14:textId="77777777" w:rsidR="00743470" w:rsidRPr="00256197" w:rsidRDefault="00743470" w:rsidP="00743470">
            <w:pPr>
              <w:spacing w:line="240" w:lineRule="auto"/>
              <w:rPr>
                <w:rFonts w:eastAsia="Times New Roman" w:cs="Times New Roman"/>
                <w:color w:val="000000"/>
                <w:sz w:val="20"/>
                <w:szCs w:val="20"/>
                <w:lang w:eastAsia="en-ZW"/>
                <w:rPrChange w:id="3772"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773" w:author="Urfels, Anton (IRRI)" w:date="2023-10-06T20:02:00Z">
                  <w:rPr>
                    <w:rFonts w:ascii="Gill Sans MT" w:eastAsia="Times New Roman" w:hAnsi="Gill Sans MT" w:cs="Calibri"/>
                    <w:color w:val="000000"/>
                    <w:sz w:val="20"/>
                    <w:szCs w:val="20"/>
                    <w:lang w:eastAsia="en-ZW"/>
                  </w:rPr>
                </w:rPrChange>
              </w:rPr>
              <w:t>Clearly worse (share)</w:t>
            </w:r>
          </w:p>
        </w:tc>
        <w:tc>
          <w:tcPr>
            <w:tcW w:w="555" w:type="pct"/>
            <w:noWrap/>
            <w:vAlign w:val="bottom"/>
          </w:tcPr>
          <w:p w14:paraId="6649CAC3" w14:textId="1226EC9D" w:rsidR="00743470" w:rsidRPr="00256197" w:rsidRDefault="00743470" w:rsidP="00743470">
            <w:pPr>
              <w:spacing w:line="240" w:lineRule="auto"/>
              <w:jc w:val="right"/>
              <w:rPr>
                <w:rFonts w:cs="Times New Roman"/>
                <w:color w:val="000000"/>
                <w:sz w:val="20"/>
                <w:szCs w:val="20"/>
                <w:rPrChange w:id="3774"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775" w:author="Urfels, Anton (IRRI)" w:date="2023-10-06T20:02:00Z">
                  <w:rPr>
                    <w:rFonts w:ascii="Gill Sans MT" w:eastAsia="Times New Roman" w:hAnsi="Gill Sans MT" w:cs="Calibri"/>
                    <w:color w:val="000000"/>
                    <w:sz w:val="20"/>
                    <w:szCs w:val="20"/>
                    <w:lang w:eastAsia="en-ZW"/>
                  </w:rPr>
                </w:rPrChange>
              </w:rPr>
              <w:t>0.85</w:t>
            </w:r>
          </w:p>
        </w:tc>
        <w:tc>
          <w:tcPr>
            <w:tcW w:w="555" w:type="pct"/>
            <w:noWrap/>
            <w:vAlign w:val="bottom"/>
          </w:tcPr>
          <w:p w14:paraId="37F48BAF" w14:textId="6899D24B" w:rsidR="00743470" w:rsidRPr="00256197" w:rsidRDefault="00743470" w:rsidP="00743470">
            <w:pPr>
              <w:spacing w:line="240" w:lineRule="auto"/>
              <w:jc w:val="right"/>
              <w:rPr>
                <w:rFonts w:cs="Times New Roman"/>
                <w:color w:val="000000"/>
                <w:sz w:val="20"/>
                <w:szCs w:val="20"/>
                <w:rPrChange w:id="3776"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777" w:author="Urfels, Anton (IRRI)" w:date="2023-10-06T20:02:00Z">
                  <w:rPr>
                    <w:rFonts w:ascii="Gill Sans MT" w:eastAsia="Times New Roman" w:hAnsi="Gill Sans MT" w:cs="Calibri"/>
                    <w:color w:val="000000"/>
                    <w:sz w:val="20"/>
                    <w:szCs w:val="20"/>
                    <w:lang w:eastAsia="en-ZW"/>
                  </w:rPr>
                </w:rPrChange>
              </w:rPr>
              <w:t>0.14</w:t>
            </w:r>
          </w:p>
        </w:tc>
        <w:tc>
          <w:tcPr>
            <w:tcW w:w="555" w:type="pct"/>
            <w:noWrap/>
            <w:vAlign w:val="bottom"/>
          </w:tcPr>
          <w:p w14:paraId="3B9F812E" w14:textId="69EFA247" w:rsidR="00743470" w:rsidRPr="00256197" w:rsidRDefault="00743470" w:rsidP="00743470">
            <w:pPr>
              <w:spacing w:line="240" w:lineRule="auto"/>
              <w:jc w:val="right"/>
              <w:rPr>
                <w:rFonts w:cs="Times New Roman"/>
                <w:color w:val="000000"/>
                <w:sz w:val="20"/>
                <w:szCs w:val="20"/>
                <w:rPrChange w:id="3778"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779" w:author="Urfels, Anton (IRRI)" w:date="2023-10-06T20:02:00Z">
                  <w:rPr>
                    <w:rFonts w:ascii="Gill Sans MT" w:eastAsia="Times New Roman" w:hAnsi="Gill Sans MT" w:cs="Calibri"/>
                    <w:color w:val="000000"/>
                    <w:sz w:val="20"/>
                    <w:szCs w:val="20"/>
                    <w:lang w:eastAsia="en-ZW"/>
                  </w:rPr>
                </w:rPrChange>
              </w:rPr>
              <w:t>0.45</w:t>
            </w:r>
          </w:p>
        </w:tc>
        <w:tc>
          <w:tcPr>
            <w:tcW w:w="555" w:type="pct"/>
            <w:noWrap/>
            <w:vAlign w:val="bottom"/>
          </w:tcPr>
          <w:p w14:paraId="712B9BEC" w14:textId="65E1A92D" w:rsidR="00743470" w:rsidRPr="00256197" w:rsidRDefault="00743470" w:rsidP="00743470">
            <w:pPr>
              <w:spacing w:line="240" w:lineRule="auto"/>
              <w:jc w:val="right"/>
              <w:rPr>
                <w:rFonts w:cs="Times New Roman"/>
                <w:color w:val="000000"/>
                <w:sz w:val="20"/>
                <w:szCs w:val="20"/>
                <w:rPrChange w:id="3780"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781" w:author="Urfels, Anton (IRRI)" w:date="2023-10-06T20:02:00Z">
                  <w:rPr>
                    <w:rFonts w:ascii="Gill Sans MT" w:eastAsia="Times New Roman" w:hAnsi="Gill Sans MT" w:cs="Calibri"/>
                    <w:color w:val="000000"/>
                    <w:sz w:val="20"/>
                    <w:szCs w:val="20"/>
                    <w:lang w:eastAsia="en-ZW"/>
                  </w:rPr>
                </w:rPrChange>
              </w:rPr>
              <w:t>0.48</w:t>
            </w:r>
          </w:p>
        </w:tc>
        <w:tc>
          <w:tcPr>
            <w:tcW w:w="555" w:type="pct"/>
            <w:noWrap/>
            <w:vAlign w:val="bottom"/>
          </w:tcPr>
          <w:p w14:paraId="3109A140" w14:textId="0AF991FD" w:rsidR="00743470" w:rsidRPr="00256197" w:rsidRDefault="00743470" w:rsidP="00743470">
            <w:pPr>
              <w:spacing w:line="240" w:lineRule="auto"/>
              <w:jc w:val="right"/>
              <w:rPr>
                <w:rFonts w:cs="Times New Roman"/>
                <w:color w:val="000000"/>
                <w:sz w:val="20"/>
                <w:szCs w:val="20"/>
                <w:rPrChange w:id="3782"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783" w:author="Urfels, Anton (IRRI)" w:date="2023-10-06T20:02:00Z">
                  <w:rPr>
                    <w:rFonts w:ascii="Gill Sans MT" w:eastAsia="Times New Roman" w:hAnsi="Gill Sans MT" w:cs="Calibri"/>
                    <w:color w:val="000000"/>
                    <w:sz w:val="20"/>
                    <w:szCs w:val="20"/>
                    <w:lang w:eastAsia="en-ZW"/>
                  </w:rPr>
                </w:rPrChange>
              </w:rPr>
              <w:t>0.21</w:t>
            </w:r>
          </w:p>
        </w:tc>
        <w:tc>
          <w:tcPr>
            <w:tcW w:w="555" w:type="pct"/>
            <w:noWrap/>
            <w:vAlign w:val="bottom"/>
          </w:tcPr>
          <w:p w14:paraId="597BD91C" w14:textId="0E75F680" w:rsidR="00743470" w:rsidRPr="00256197" w:rsidRDefault="00743470" w:rsidP="00743470">
            <w:pPr>
              <w:spacing w:line="240" w:lineRule="auto"/>
              <w:jc w:val="right"/>
              <w:rPr>
                <w:rFonts w:cs="Times New Roman"/>
                <w:color w:val="000000"/>
                <w:sz w:val="20"/>
                <w:szCs w:val="20"/>
                <w:rPrChange w:id="3784"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785" w:author="Urfels, Anton (IRRI)" w:date="2023-10-06T20:02:00Z">
                  <w:rPr>
                    <w:rFonts w:ascii="Gill Sans MT" w:eastAsia="Times New Roman" w:hAnsi="Gill Sans MT" w:cs="Calibri"/>
                    <w:color w:val="000000"/>
                    <w:sz w:val="20"/>
                    <w:szCs w:val="20"/>
                    <w:lang w:eastAsia="en-ZW"/>
                  </w:rPr>
                </w:rPrChange>
              </w:rPr>
              <w:t>0.27</w:t>
            </w:r>
          </w:p>
        </w:tc>
      </w:tr>
      <w:tr w:rsidR="00743470" w:rsidRPr="00256197" w14:paraId="6D061A8C" w14:textId="77777777" w:rsidTr="00DB11CB">
        <w:trPr>
          <w:trHeight w:val="288"/>
          <w:jc w:val="center"/>
        </w:trPr>
        <w:tc>
          <w:tcPr>
            <w:tcW w:w="707" w:type="pct"/>
            <w:vMerge/>
          </w:tcPr>
          <w:p w14:paraId="100EA68D" w14:textId="77777777" w:rsidR="00743470" w:rsidRPr="00256197" w:rsidRDefault="00743470" w:rsidP="00743470">
            <w:pPr>
              <w:spacing w:line="240" w:lineRule="auto"/>
              <w:rPr>
                <w:rFonts w:eastAsia="Times New Roman" w:cs="Times New Roman"/>
                <w:color w:val="000000"/>
                <w:sz w:val="20"/>
                <w:szCs w:val="20"/>
                <w:lang w:eastAsia="en-ZW"/>
                <w:rPrChange w:id="3786" w:author="Urfels, Anton (IRRI)" w:date="2023-10-06T20:02:00Z">
                  <w:rPr>
                    <w:rFonts w:ascii="Gill Sans MT" w:eastAsia="Times New Roman" w:hAnsi="Gill Sans MT" w:cs="Calibri"/>
                    <w:color w:val="000000"/>
                    <w:sz w:val="20"/>
                    <w:szCs w:val="20"/>
                    <w:lang w:eastAsia="en-ZW"/>
                  </w:rPr>
                </w:rPrChange>
              </w:rPr>
            </w:pPr>
          </w:p>
        </w:tc>
        <w:tc>
          <w:tcPr>
            <w:tcW w:w="963" w:type="pct"/>
            <w:noWrap/>
            <w:hideMark/>
          </w:tcPr>
          <w:p w14:paraId="1D18215A" w14:textId="77777777" w:rsidR="00743470" w:rsidRPr="00256197" w:rsidRDefault="00743470" w:rsidP="00743470">
            <w:pPr>
              <w:spacing w:line="240" w:lineRule="auto"/>
              <w:rPr>
                <w:rFonts w:eastAsia="Times New Roman" w:cs="Times New Roman"/>
                <w:color w:val="000000"/>
                <w:sz w:val="20"/>
                <w:szCs w:val="20"/>
                <w:lang w:eastAsia="en-ZW"/>
                <w:rPrChange w:id="3787" w:author="Urfels, Anton (IRRI)" w:date="2023-10-06T20:02:00Z">
                  <w:rPr>
                    <w:rFonts w:ascii="Gill Sans MT" w:eastAsia="Times New Roman" w:hAnsi="Gill Sans MT" w:cs="Calibri"/>
                    <w:color w:val="000000"/>
                    <w:sz w:val="20"/>
                    <w:szCs w:val="20"/>
                    <w:lang w:eastAsia="en-ZW"/>
                  </w:rPr>
                </w:rPrChange>
              </w:rPr>
            </w:pPr>
            <w:r w:rsidRPr="00256197">
              <w:rPr>
                <w:rFonts w:eastAsia="Times New Roman" w:cs="Times New Roman"/>
                <w:color w:val="000000"/>
                <w:sz w:val="20"/>
                <w:szCs w:val="20"/>
                <w:lang w:eastAsia="en-ZW"/>
                <w:rPrChange w:id="3788" w:author="Urfels, Anton (IRRI)" w:date="2023-10-06T20:02:00Z">
                  <w:rPr>
                    <w:rFonts w:ascii="Gill Sans MT" w:eastAsia="Times New Roman" w:hAnsi="Gill Sans MT" w:cs="Calibri"/>
                    <w:color w:val="000000"/>
                    <w:sz w:val="20"/>
                    <w:szCs w:val="20"/>
                    <w:lang w:eastAsia="en-ZW"/>
                  </w:rPr>
                </w:rPrChange>
              </w:rPr>
              <w:t>Number of cells</w:t>
            </w:r>
          </w:p>
        </w:tc>
        <w:tc>
          <w:tcPr>
            <w:tcW w:w="555" w:type="pct"/>
            <w:noWrap/>
            <w:vAlign w:val="bottom"/>
          </w:tcPr>
          <w:p w14:paraId="41C44107" w14:textId="2CED658B" w:rsidR="00743470" w:rsidRPr="00256197" w:rsidRDefault="00743470" w:rsidP="00743470">
            <w:pPr>
              <w:spacing w:line="240" w:lineRule="auto"/>
              <w:jc w:val="right"/>
              <w:rPr>
                <w:rFonts w:cs="Times New Roman"/>
                <w:color w:val="000000"/>
                <w:sz w:val="20"/>
                <w:szCs w:val="20"/>
                <w:rPrChange w:id="3789"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790" w:author="Urfels, Anton (IRRI)" w:date="2023-10-06T20:02:00Z">
                  <w:rPr>
                    <w:rFonts w:ascii="Gill Sans MT" w:eastAsia="Times New Roman" w:hAnsi="Gill Sans MT" w:cs="Calibri"/>
                    <w:color w:val="000000"/>
                    <w:sz w:val="20"/>
                    <w:szCs w:val="20"/>
                    <w:lang w:eastAsia="en-ZW"/>
                  </w:rPr>
                </w:rPrChange>
              </w:rPr>
              <w:t>17420.00</w:t>
            </w:r>
          </w:p>
        </w:tc>
        <w:tc>
          <w:tcPr>
            <w:tcW w:w="555" w:type="pct"/>
            <w:noWrap/>
            <w:vAlign w:val="bottom"/>
          </w:tcPr>
          <w:p w14:paraId="20FF8063" w14:textId="5B6434CF" w:rsidR="00743470" w:rsidRPr="00256197" w:rsidRDefault="00743470" w:rsidP="00743470">
            <w:pPr>
              <w:spacing w:line="240" w:lineRule="auto"/>
              <w:jc w:val="right"/>
              <w:rPr>
                <w:rFonts w:cs="Times New Roman"/>
                <w:color w:val="000000"/>
                <w:sz w:val="20"/>
                <w:szCs w:val="20"/>
                <w:rPrChange w:id="3791"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792" w:author="Urfels, Anton (IRRI)" w:date="2023-10-06T20:02:00Z">
                  <w:rPr>
                    <w:rFonts w:ascii="Gill Sans MT" w:eastAsia="Times New Roman" w:hAnsi="Gill Sans MT" w:cs="Calibri"/>
                    <w:color w:val="000000"/>
                    <w:sz w:val="20"/>
                    <w:szCs w:val="20"/>
                    <w:lang w:eastAsia="en-ZW"/>
                  </w:rPr>
                </w:rPrChange>
              </w:rPr>
              <w:t>17420.00</w:t>
            </w:r>
          </w:p>
        </w:tc>
        <w:tc>
          <w:tcPr>
            <w:tcW w:w="555" w:type="pct"/>
            <w:noWrap/>
            <w:vAlign w:val="bottom"/>
          </w:tcPr>
          <w:p w14:paraId="04ED1D73" w14:textId="0784CD26" w:rsidR="00743470" w:rsidRPr="00256197" w:rsidRDefault="00743470" w:rsidP="00743470">
            <w:pPr>
              <w:spacing w:line="240" w:lineRule="auto"/>
              <w:jc w:val="right"/>
              <w:rPr>
                <w:rFonts w:cs="Times New Roman"/>
                <w:color w:val="000000"/>
                <w:sz w:val="20"/>
                <w:szCs w:val="20"/>
                <w:rPrChange w:id="3793"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794" w:author="Urfels, Anton (IRRI)" w:date="2023-10-06T20:02:00Z">
                  <w:rPr>
                    <w:rFonts w:ascii="Gill Sans MT" w:eastAsia="Times New Roman" w:hAnsi="Gill Sans MT" w:cs="Calibri"/>
                    <w:color w:val="000000"/>
                    <w:sz w:val="20"/>
                    <w:szCs w:val="20"/>
                    <w:lang w:eastAsia="en-ZW"/>
                  </w:rPr>
                </w:rPrChange>
              </w:rPr>
              <w:t>17420.00</w:t>
            </w:r>
          </w:p>
        </w:tc>
        <w:tc>
          <w:tcPr>
            <w:tcW w:w="555" w:type="pct"/>
            <w:noWrap/>
            <w:vAlign w:val="bottom"/>
          </w:tcPr>
          <w:p w14:paraId="178F8332" w14:textId="13DAA561" w:rsidR="00743470" w:rsidRPr="00256197" w:rsidRDefault="00743470" w:rsidP="00743470">
            <w:pPr>
              <w:spacing w:line="240" w:lineRule="auto"/>
              <w:jc w:val="right"/>
              <w:rPr>
                <w:rFonts w:cs="Times New Roman"/>
                <w:color w:val="000000"/>
                <w:sz w:val="20"/>
                <w:szCs w:val="20"/>
                <w:rPrChange w:id="3795"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796" w:author="Urfels, Anton (IRRI)" w:date="2023-10-06T20:02:00Z">
                  <w:rPr>
                    <w:rFonts w:ascii="Gill Sans MT" w:eastAsia="Times New Roman" w:hAnsi="Gill Sans MT" w:cs="Calibri"/>
                    <w:color w:val="000000"/>
                    <w:sz w:val="20"/>
                    <w:szCs w:val="20"/>
                    <w:lang w:eastAsia="en-ZW"/>
                  </w:rPr>
                </w:rPrChange>
              </w:rPr>
              <w:t>17420.00</w:t>
            </w:r>
          </w:p>
        </w:tc>
        <w:tc>
          <w:tcPr>
            <w:tcW w:w="555" w:type="pct"/>
            <w:noWrap/>
            <w:vAlign w:val="bottom"/>
          </w:tcPr>
          <w:p w14:paraId="77A8D467" w14:textId="1E7CBF9E" w:rsidR="00743470" w:rsidRPr="00256197" w:rsidRDefault="00743470" w:rsidP="00743470">
            <w:pPr>
              <w:spacing w:line="240" w:lineRule="auto"/>
              <w:jc w:val="right"/>
              <w:rPr>
                <w:rFonts w:cs="Times New Roman"/>
                <w:color w:val="000000"/>
                <w:sz w:val="20"/>
                <w:szCs w:val="20"/>
                <w:rPrChange w:id="3797"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798" w:author="Urfels, Anton (IRRI)" w:date="2023-10-06T20:02:00Z">
                  <w:rPr>
                    <w:rFonts w:ascii="Gill Sans MT" w:eastAsia="Times New Roman" w:hAnsi="Gill Sans MT" w:cs="Calibri"/>
                    <w:color w:val="000000"/>
                    <w:sz w:val="20"/>
                    <w:szCs w:val="20"/>
                    <w:lang w:eastAsia="en-ZW"/>
                  </w:rPr>
                </w:rPrChange>
              </w:rPr>
              <w:t>17420.00</w:t>
            </w:r>
          </w:p>
        </w:tc>
        <w:tc>
          <w:tcPr>
            <w:tcW w:w="555" w:type="pct"/>
            <w:noWrap/>
            <w:vAlign w:val="bottom"/>
          </w:tcPr>
          <w:p w14:paraId="22E958F3" w14:textId="6A1E1D13" w:rsidR="00743470" w:rsidRPr="00256197" w:rsidRDefault="00743470" w:rsidP="00743470">
            <w:pPr>
              <w:spacing w:line="240" w:lineRule="auto"/>
              <w:jc w:val="right"/>
              <w:rPr>
                <w:rFonts w:cs="Times New Roman"/>
                <w:color w:val="000000"/>
                <w:sz w:val="20"/>
                <w:szCs w:val="20"/>
                <w:rPrChange w:id="3799" w:author="Urfels, Anton (IRRI)" w:date="2023-10-06T20:02:00Z">
                  <w:rPr>
                    <w:rFonts w:ascii="Gill Sans MT" w:hAnsi="Gill Sans MT" w:cs="Calibri"/>
                    <w:color w:val="000000"/>
                    <w:sz w:val="20"/>
                    <w:szCs w:val="20"/>
                  </w:rPr>
                </w:rPrChange>
              </w:rPr>
            </w:pPr>
            <w:r w:rsidRPr="00256197">
              <w:rPr>
                <w:rFonts w:eastAsia="Times New Roman" w:cs="Times New Roman"/>
                <w:color w:val="000000"/>
                <w:sz w:val="20"/>
                <w:szCs w:val="20"/>
                <w:lang w:eastAsia="en-ZW"/>
                <w:rPrChange w:id="3800" w:author="Urfels, Anton (IRRI)" w:date="2023-10-06T20:02:00Z">
                  <w:rPr>
                    <w:rFonts w:ascii="Gill Sans MT" w:eastAsia="Times New Roman" w:hAnsi="Gill Sans MT" w:cs="Calibri"/>
                    <w:color w:val="000000"/>
                    <w:sz w:val="20"/>
                    <w:szCs w:val="20"/>
                    <w:lang w:eastAsia="en-ZW"/>
                  </w:rPr>
                </w:rPrChange>
              </w:rPr>
              <w:t>17420.00</w:t>
            </w:r>
          </w:p>
        </w:tc>
      </w:tr>
    </w:tbl>
    <w:p w14:paraId="08A92EE2" w14:textId="77777777" w:rsidR="006E10CE" w:rsidRPr="00256197" w:rsidRDefault="006E10CE" w:rsidP="009639B7">
      <w:pPr>
        <w:rPr>
          <w:rFonts w:cs="Times New Roman"/>
        </w:rPr>
      </w:pPr>
    </w:p>
    <w:p w14:paraId="6E15D59F" w14:textId="77777777" w:rsidR="00743470" w:rsidRPr="00256197" w:rsidRDefault="00743470" w:rsidP="009639B7">
      <w:pPr>
        <w:rPr>
          <w:rFonts w:cs="Times New Roman"/>
        </w:rPr>
      </w:pPr>
    </w:p>
    <w:p w14:paraId="7B3CDAF3" w14:textId="77777777" w:rsidR="00743470" w:rsidRPr="00256197" w:rsidRDefault="00743470" w:rsidP="009639B7">
      <w:pPr>
        <w:rPr>
          <w:rFonts w:cs="Times New Roman"/>
        </w:rPr>
      </w:pPr>
    </w:p>
    <w:p w14:paraId="4A8F7260" w14:textId="09A3950B" w:rsidR="00743470" w:rsidRPr="00256197" w:rsidRDefault="004E01C4" w:rsidP="009639B7">
      <w:pPr>
        <w:rPr>
          <w:rFonts w:cs="Times New Roman"/>
        </w:rPr>
      </w:pPr>
      <w:r w:rsidRPr="00256197">
        <w:rPr>
          <w:rFonts w:cs="Times New Roman"/>
          <w:noProof/>
        </w:rPr>
        <w:lastRenderedPageBreak/>
        <w:drawing>
          <wp:inline distT="0" distB="0" distL="0" distR="0" wp14:anchorId="6A65BFCF" wp14:editId="224265A0">
            <wp:extent cx="5409952" cy="7538484"/>
            <wp:effectExtent l="0" t="0" r="635" b="5715"/>
            <wp:docPr id="225861306" name="Picture 225861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25611" cy="7560304"/>
                    </a:xfrm>
                    <a:prstGeom prst="rect">
                      <a:avLst/>
                    </a:prstGeom>
                    <a:noFill/>
                  </pic:spPr>
                </pic:pic>
              </a:graphicData>
            </a:graphic>
          </wp:inline>
        </w:drawing>
      </w:r>
    </w:p>
    <w:p w14:paraId="20A92783" w14:textId="1CDBFA8E" w:rsidR="00743470" w:rsidRDefault="00743470" w:rsidP="009639B7">
      <w:pPr>
        <w:rPr>
          <w:ins w:id="3801" w:author="MKONDIWA, Maxwell (CIMMYT-India)" w:date="2023-10-08T17:29:00Z"/>
          <w:rFonts w:cs="Times New Roman"/>
        </w:rPr>
      </w:pPr>
      <w:r w:rsidRPr="00256197">
        <w:rPr>
          <w:rFonts w:cs="Times New Roman"/>
        </w:rPr>
        <w:t>Figure</w:t>
      </w:r>
      <w:r w:rsidR="000A676C" w:rsidRPr="00256197">
        <w:rPr>
          <w:rFonts w:cs="Times New Roman"/>
        </w:rPr>
        <w:t xml:space="preserve"> </w:t>
      </w:r>
      <w:r w:rsidR="005607A2" w:rsidRPr="00256197">
        <w:rPr>
          <w:rFonts w:cs="Times New Roman"/>
        </w:rPr>
        <w:t>5</w:t>
      </w:r>
      <w:r w:rsidRPr="00256197">
        <w:rPr>
          <w:rFonts w:cs="Times New Roman"/>
        </w:rPr>
        <w:t>:</w:t>
      </w:r>
      <w:r w:rsidR="000A676C" w:rsidRPr="00256197">
        <w:rPr>
          <w:rFonts w:cs="Times New Roman"/>
        </w:rPr>
        <w:t xml:space="preserve"> </w:t>
      </w:r>
      <w:r w:rsidR="000A676C" w:rsidRPr="00256197">
        <w:rPr>
          <w:rFonts w:cs="Times New Roman"/>
          <w:rPrChange w:id="3802" w:author="Urfels, Anton (IRRI)" w:date="2023-10-06T20:02:00Z">
            <w:rPr>
              <w:rFonts w:ascii="Gill Sans MT" w:hAnsi="Gill Sans MT"/>
            </w:rPr>
          </w:rPrChange>
        </w:rPr>
        <w:t>Spatial distribution of partial</w:t>
      </w:r>
      <w:r w:rsidR="006E7EB4" w:rsidRPr="00256197">
        <w:rPr>
          <w:rFonts w:cs="Times New Roman"/>
          <w:rPrChange w:id="3803" w:author="Urfels, Anton (IRRI)" w:date="2023-10-06T20:02:00Z">
            <w:rPr>
              <w:rFonts w:ascii="Gill Sans MT" w:hAnsi="Gill Sans MT"/>
            </w:rPr>
          </w:rPrChange>
        </w:rPr>
        <w:t xml:space="preserve"> profit</w:t>
      </w:r>
      <w:r w:rsidR="000A676C" w:rsidRPr="00256197">
        <w:rPr>
          <w:rFonts w:cs="Times New Roman"/>
          <w:rPrChange w:id="3804" w:author="Urfels, Anton (IRRI)" w:date="2023-10-06T20:02:00Z">
            <w:rPr>
              <w:rFonts w:ascii="Gill Sans MT" w:hAnsi="Gill Sans MT"/>
            </w:rPr>
          </w:rPrChange>
        </w:rPr>
        <w:t xml:space="preserve"> WTP (where to target the scenarios)</w:t>
      </w:r>
      <w:r w:rsidRPr="00256197">
        <w:rPr>
          <w:rFonts w:cs="Times New Roman"/>
        </w:rPr>
        <w:t xml:space="preserve"> </w:t>
      </w:r>
    </w:p>
    <w:p w14:paraId="25DBDE63" w14:textId="5365CE84" w:rsidR="00772639" w:rsidDel="0018557F" w:rsidRDefault="00BD2687" w:rsidP="00890BE6">
      <w:pPr>
        <w:rPr>
          <w:del w:id="3805" w:author="MKONDIWA, Maxwell (CIMMYT-India)" w:date="2023-10-08T17:30:00Z"/>
          <w:rFonts w:cs="Times New Roman"/>
        </w:rPr>
      </w:pPr>
      <w:ins w:id="3806" w:author="MKONDIWA, Maxwell (CIMMYT-India)" w:date="2023-10-08T17:32:00Z">
        <w:r>
          <w:rPr>
            <w:rFonts w:cs="Times New Roman"/>
          </w:rPr>
          <w:t>T</w:t>
        </w:r>
      </w:ins>
      <w:ins w:id="3807" w:author="MKONDIWA, Maxwell (CIMMYT-India)" w:date="2023-10-08T17:29:00Z">
        <w:r w:rsidR="00772639">
          <w:rPr>
            <w:rFonts w:cs="Times New Roman"/>
          </w:rPr>
          <w:t xml:space="preserve">he preceding results </w:t>
        </w:r>
      </w:ins>
      <w:ins w:id="3808" w:author="MKONDIWA, Maxwell (CIMMYT-India)" w:date="2023-10-08T17:30:00Z">
        <w:r w:rsidR="00772639">
          <w:rPr>
            <w:rFonts w:cs="Times New Roman"/>
          </w:rPr>
          <w:t xml:space="preserve">have been interpreted on the basis of </w:t>
        </w:r>
        <w:r w:rsidR="00890BE6">
          <w:rPr>
            <w:rFonts w:cs="Times New Roman"/>
          </w:rPr>
          <w:t>whether the strategy is better,</w:t>
        </w:r>
        <w:r w:rsidR="00C9048C">
          <w:rPr>
            <w:rFonts w:cs="Times New Roman"/>
          </w:rPr>
          <w:t xml:space="preserve"> worse or unclear</w:t>
        </w:r>
      </w:ins>
      <w:ins w:id="3809" w:author="MKONDIWA, Maxwell (CIMMYT-India)" w:date="2023-10-08T17:31:00Z">
        <w:r w:rsidR="00C9048C">
          <w:rPr>
            <w:rFonts w:cs="Times New Roman"/>
          </w:rPr>
          <w:t xml:space="preserve"> based on whether </w:t>
        </w:r>
      </w:ins>
      <w:ins w:id="3810" w:author="MKONDIWA, Maxwell (CIMMYT-India)" w:date="2023-10-08T17:32:00Z">
        <w:r>
          <w:rPr>
            <w:rFonts w:cs="Times New Roman"/>
          </w:rPr>
          <w:t xml:space="preserve">the </w:t>
        </w:r>
      </w:ins>
      <w:ins w:id="3811" w:author="MKONDIWA, Maxwell (CIMMYT-India)" w:date="2023-10-08T17:31:00Z">
        <w:r w:rsidR="00C9048C">
          <w:rPr>
            <w:rFonts w:cs="Times New Roman"/>
          </w:rPr>
          <w:t xml:space="preserve">lower </w:t>
        </w:r>
        <w:r w:rsidR="000F10E0">
          <w:rPr>
            <w:rFonts w:cs="Times New Roman"/>
          </w:rPr>
          <w:t>bound and upper bound are all positive, all negative or</w:t>
        </w:r>
      </w:ins>
      <w:ins w:id="3812" w:author="MKONDIWA, Maxwell (CIMMYT-India)" w:date="2023-10-08T17:32:00Z">
        <w:r w:rsidR="000F10E0">
          <w:rPr>
            <w:rFonts w:cs="Times New Roman"/>
          </w:rPr>
          <w:t xml:space="preserve"> only</w:t>
        </w:r>
      </w:ins>
      <w:ins w:id="3813" w:author="MKONDIWA, Maxwell (CIMMYT-India)" w:date="2023-10-08T17:31:00Z">
        <w:r w:rsidR="000F10E0">
          <w:rPr>
            <w:rFonts w:cs="Times New Roman"/>
          </w:rPr>
          <w:t xml:space="preserve"> lower bound</w:t>
        </w:r>
      </w:ins>
      <w:ins w:id="3814" w:author="MKONDIWA, Maxwell (CIMMYT-India)" w:date="2023-10-08T17:32:00Z">
        <w:r w:rsidR="000F10E0">
          <w:rPr>
            <w:rFonts w:cs="Times New Roman"/>
          </w:rPr>
          <w:t xml:space="preserve"> is negative respectively</w:t>
        </w:r>
        <w:r>
          <w:rPr>
            <w:rFonts w:cs="Times New Roman"/>
          </w:rPr>
          <w:t xml:space="preserve">. </w:t>
        </w:r>
      </w:ins>
      <w:ins w:id="3815" w:author="MKONDIWA, Maxwell (CIMMYT-India)" w:date="2023-10-08T17:33:00Z">
        <w:r w:rsidR="00AB33AA">
          <w:rPr>
            <w:rFonts w:cs="Times New Roman"/>
          </w:rPr>
          <w:t xml:space="preserve">We use bounds in making this determination because </w:t>
        </w:r>
      </w:ins>
      <w:ins w:id="3816" w:author="MKONDIWA, Maxwell (CIMMYT-India)" w:date="2023-10-08T17:34:00Z">
        <w:r w:rsidR="00DB4FD2">
          <w:rPr>
            <w:rFonts w:cs="Times New Roman"/>
          </w:rPr>
          <w:t>in a</w:t>
        </w:r>
      </w:ins>
      <w:ins w:id="3817" w:author="MKONDIWA, Maxwell (CIMMYT-India)" w:date="2023-10-08T17:33:00Z">
        <w:r w:rsidR="002F3959">
          <w:rPr>
            <w:rFonts w:cs="Times New Roman"/>
          </w:rPr>
          <w:t xml:space="preserve"> </w:t>
        </w:r>
        <w:r w:rsidR="002F3959">
          <w:rPr>
            <w:rFonts w:cs="Times New Roman"/>
          </w:rPr>
          <w:lastRenderedPageBreak/>
          <w:t>distributional comparison</w:t>
        </w:r>
      </w:ins>
      <w:ins w:id="3818" w:author="MKONDIWA, Maxwell (CIMMYT-India)" w:date="2023-10-08T17:34:00Z">
        <w:r w:rsidR="00DB4FD2">
          <w:rPr>
            <w:rFonts w:cs="Times New Roman"/>
          </w:rPr>
          <w:t xml:space="preserve"> of the adaptation options it</w:t>
        </w:r>
      </w:ins>
      <w:ins w:id="3819" w:author="MKONDIWA, Maxwell (CIMMYT-India)" w:date="2023-10-08T17:33:00Z">
        <w:r w:rsidR="002F3959">
          <w:rPr>
            <w:rFonts w:cs="Times New Roman"/>
          </w:rPr>
          <w:t xml:space="preserve"> is </w:t>
        </w:r>
      </w:ins>
      <w:ins w:id="3820" w:author="MKONDIWA, Maxwell (CIMMYT-India)" w:date="2023-10-08T17:34:00Z">
        <w:r w:rsidR="008B454D">
          <w:rPr>
            <w:rFonts w:cs="Times New Roman"/>
          </w:rPr>
          <w:t>not possible to pin down one value</w:t>
        </w:r>
      </w:ins>
      <w:ins w:id="3821" w:author="MKONDIWA, Maxwell (CIMMYT-India)" w:date="2023-10-08T17:35:00Z">
        <w:r w:rsidR="00D46517">
          <w:rPr>
            <w:rFonts w:cs="Times New Roman"/>
          </w:rPr>
          <w:t xml:space="preserve">. </w:t>
        </w:r>
        <w:r w:rsidR="00DA5EA7">
          <w:rPr>
            <w:rFonts w:cs="Times New Roman"/>
          </w:rPr>
          <w:t xml:space="preserve">The use of willingness bounds however has another </w:t>
        </w:r>
      </w:ins>
      <w:ins w:id="3822" w:author="MKONDIWA, Maxwell (CIMMYT-India)" w:date="2023-10-08T17:36:00Z">
        <w:r w:rsidR="00DA5EA7">
          <w:rPr>
            <w:rFonts w:cs="Times New Roman"/>
          </w:rPr>
          <w:t>advantage</w:t>
        </w:r>
      </w:ins>
      <w:ins w:id="3823" w:author="MKONDIWA, Maxwell (CIMMYT-India)" w:date="2023-10-08T17:37:00Z">
        <w:r w:rsidR="00684048">
          <w:rPr>
            <w:rFonts w:cs="Times New Roman"/>
          </w:rPr>
          <w:t xml:space="preserve"> beyond what we </w:t>
        </w:r>
        <w:r w:rsidR="002C1CB5">
          <w:rPr>
            <w:rFonts w:cs="Times New Roman"/>
          </w:rPr>
          <w:t>have shown with discrete choices</w:t>
        </w:r>
        <w:r w:rsidR="00664A99">
          <w:rPr>
            <w:rFonts w:cs="Times New Roman"/>
          </w:rPr>
          <w:t xml:space="preserve">, i.e., </w:t>
        </w:r>
      </w:ins>
      <w:ins w:id="3824" w:author="MKONDIWA, Maxwell (CIMMYT-India)" w:date="2023-10-08T17:38:00Z">
        <w:r w:rsidR="00664A99" w:rsidRPr="00664A99">
          <w:rPr>
            <w:rFonts w:cs="Times New Roman"/>
            <w:rPrChange w:id="3825" w:author="MKONDIWA, Maxwell (CIMMYT-India)" w:date="2023-10-08T17:38:00Z">
              <w:rPr>
                <w:rFonts w:ascii="Segoe UI" w:hAnsi="Segoe UI" w:cs="Segoe UI"/>
                <w:color w:val="212121"/>
                <w:sz w:val="20"/>
                <w:szCs w:val="20"/>
                <w:shd w:val="clear" w:color="auto" w:fill="FFFFFF"/>
              </w:rPr>
            </w:rPrChange>
          </w:rPr>
          <w:t>better, worse, unclear</w:t>
        </w:r>
        <w:r w:rsidR="00664A99">
          <w:rPr>
            <w:rFonts w:cs="Times New Roman"/>
          </w:rPr>
          <w:t xml:space="preserve">. </w:t>
        </w:r>
      </w:ins>
      <w:ins w:id="3826" w:author="MKONDIWA, Maxwell (CIMMYT-India)" w:date="2023-10-08T17:40:00Z">
        <w:r w:rsidR="00BB08AF">
          <w:rPr>
            <w:rFonts w:cs="Times New Roman"/>
          </w:rPr>
          <w:t xml:space="preserve">It is that </w:t>
        </w:r>
      </w:ins>
      <w:ins w:id="3827" w:author="MKONDIWA, Maxwell (CIMMYT-India)" w:date="2023-10-08T17:57:00Z">
        <w:r w:rsidR="00241298">
          <w:rPr>
            <w:rFonts w:cs="Times New Roman"/>
          </w:rPr>
          <w:t xml:space="preserve">the </w:t>
        </w:r>
      </w:ins>
      <w:ins w:id="3828" w:author="MKONDIWA, Maxwell (CIMMYT-India)" w:date="2023-10-08T17:58:00Z">
        <w:r w:rsidR="008917FD">
          <w:rPr>
            <w:rFonts w:cs="Times New Roman"/>
          </w:rPr>
          <w:t xml:space="preserve">magnitude of </w:t>
        </w:r>
      </w:ins>
      <w:ins w:id="3829" w:author="MKONDIWA, Maxwell (CIMMYT-India)" w:date="2023-10-08T18:00:00Z">
        <w:r w:rsidR="00B37E43">
          <w:rPr>
            <w:rFonts w:cs="Times New Roman"/>
          </w:rPr>
          <w:t xml:space="preserve">each of </w:t>
        </w:r>
      </w:ins>
      <w:ins w:id="3830" w:author="MKONDIWA, Maxwell (CIMMYT-India)" w:date="2023-10-08T17:58:00Z">
        <w:r w:rsidR="008917FD">
          <w:rPr>
            <w:rFonts w:cs="Times New Roman"/>
          </w:rPr>
          <w:t>the bound</w:t>
        </w:r>
        <w:del w:id="3831" w:author="Urfels, Anton (IRRI)" w:date="2023-10-12T17:34:00Z">
          <w:r w:rsidR="008917FD" w:rsidDel="007B019E">
            <w:rPr>
              <w:rFonts w:cs="Times New Roman"/>
            </w:rPr>
            <w:delText>s</w:delText>
          </w:r>
        </w:del>
        <w:r w:rsidR="008917FD">
          <w:rPr>
            <w:rFonts w:cs="Times New Roman"/>
          </w:rPr>
          <w:t xml:space="preserve"> </w:t>
        </w:r>
        <w:del w:id="3832" w:author="Urfels, Anton (IRRI)" w:date="2023-10-12T17:34:00Z">
          <w:r w:rsidR="008917FD" w:rsidDel="007B019E">
            <w:rPr>
              <w:rFonts w:cs="Times New Roman"/>
            </w:rPr>
            <w:delText>can give</w:delText>
          </w:r>
        </w:del>
      </w:ins>
      <w:ins w:id="3833" w:author="Urfels, Anton (IRRI)" w:date="2023-10-12T17:34:00Z">
        <w:r w:rsidR="007B019E">
          <w:rPr>
            <w:rFonts w:cs="Times New Roman"/>
          </w:rPr>
          <w:t>provides</w:t>
        </w:r>
      </w:ins>
      <w:ins w:id="3834" w:author="MKONDIWA, Maxwell (CIMMYT-India)" w:date="2023-10-08T17:58:00Z">
        <w:r w:rsidR="008917FD">
          <w:rPr>
            <w:rFonts w:cs="Times New Roman"/>
          </w:rPr>
          <w:t xml:space="preserve"> insights on </w:t>
        </w:r>
      </w:ins>
      <w:ins w:id="3835" w:author="MKONDIWA, Maxwell (CIMMYT-India)" w:date="2023-10-08T18:01:00Z">
        <w:r w:rsidR="00B37E43">
          <w:rPr>
            <w:rFonts w:cs="Times New Roman"/>
          </w:rPr>
          <w:t xml:space="preserve">downside and upside risk as well as </w:t>
        </w:r>
      </w:ins>
      <w:ins w:id="3836" w:author="MKONDIWA, Maxwell (CIMMYT-India)" w:date="2023-10-08T17:58:00Z">
        <w:r w:rsidR="008917FD">
          <w:rPr>
            <w:rFonts w:cs="Times New Roman"/>
          </w:rPr>
          <w:t>the</w:t>
        </w:r>
      </w:ins>
      <w:ins w:id="3837" w:author="MKONDIWA, Maxwell (CIMMYT-India)" w:date="2023-10-08T17:59:00Z">
        <w:r w:rsidR="0071170F">
          <w:rPr>
            <w:rFonts w:cs="Times New Roman"/>
          </w:rPr>
          <w:t xml:space="preserve"> ambiguity of the adaptation </w:t>
        </w:r>
      </w:ins>
      <w:ins w:id="3838" w:author="MKONDIWA, Maxwell (CIMMYT-India)" w:date="2023-10-08T17:58:00Z">
        <w:r w:rsidR="008917FD">
          <w:rPr>
            <w:rFonts w:cs="Times New Roman"/>
          </w:rPr>
          <w:t>option (the wider</w:t>
        </w:r>
        <w:r w:rsidR="0071170F">
          <w:rPr>
            <w:rFonts w:cs="Times New Roman"/>
          </w:rPr>
          <w:t xml:space="preserve">, the more </w:t>
        </w:r>
      </w:ins>
      <w:ins w:id="3839" w:author="MKONDIWA, Maxwell (CIMMYT-India)" w:date="2023-10-08T18:00:00Z">
        <w:r w:rsidR="004D2288">
          <w:rPr>
            <w:rFonts w:cs="Times New Roman"/>
          </w:rPr>
          <w:t>ambiguous)</w:t>
        </w:r>
      </w:ins>
      <w:ins w:id="3840" w:author="MKONDIWA, Maxwell (CIMMYT-India)" w:date="2023-10-08T18:01:00Z">
        <w:r w:rsidR="00B37E43">
          <w:rPr>
            <w:rFonts w:cs="Times New Roman"/>
          </w:rPr>
          <w:t xml:space="preserve">. </w:t>
        </w:r>
      </w:ins>
    </w:p>
    <w:p w14:paraId="4A059BA7" w14:textId="77777777" w:rsidR="0018557F" w:rsidRDefault="0018557F" w:rsidP="009639B7">
      <w:pPr>
        <w:rPr>
          <w:ins w:id="3841" w:author="MKONDIWA, Maxwell (CIMMYT-India)" w:date="2023-10-08T17:41:00Z"/>
          <w:rFonts w:cs="Times New Roman"/>
        </w:rPr>
      </w:pPr>
    </w:p>
    <w:p w14:paraId="3B23C207" w14:textId="2AB18C77" w:rsidR="0018557F" w:rsidRDefault="0018557F" w:rsidP="009639B7">
      <w:pPr>
        <w:rPr>
          <w:ins w:id="3842" w:author="MKONDIWA, Maxwell (CIMMYT-India)" w:date="2023-10-08T18:13:00Z"/>
          <w:rFonts w:cs="Times New Roman"/>
        </w:rPr>
      </w:pPr>
      <w:ins w:id="3843" w:author="MKONDIWA, Maxwell (CIMMYT-India)" w:date="2023-10-08T17:41:00Z">
        <w:r w:rsidRPr="0018557F">
          <w:rPr>
            <w:rFonts w:cs="Times New Roman"/>
            <w:rPrChange w:id="3844" w:author="MKONDIWA, Maxwell (CIMMYT-India)" w:date="2023-10-08T17:41:00Z">
              <w:rPr>
                <w:rFonts w:ascii="Segoe UI" w:hAnsi="Segoe UI" w:cs="Segoe UI"/>
                <w:color w:val="212121"/>
                <w:sz w:val="20"/>
                <w:szCs w:val="20"/>
                <w:shd w:val="clear" w:color="auto" w:fill="FFFFFF"/>
              </w:rPr>
            </w:rPrChange>
          </w:rPr>
          <w:t>On average</w:t>
        </w:r>
      </w:ins>
      <w:ins w:id="3845" w:author="MKONDIWA, Maxwell (CIMMYT-India)" w:date="2023-10-08T18:02:00Z">
        <w:r w:rsidR="003F575B">
          <w:rPr>
            <w:rFonts w:cs="Times New Roman"/>
          </w:rPr>
          <w:t xml:space="preserve"> for example</w:t>
        </w:r>
      </w:ins>
      <w:ins w:id="3846" w:author="MKONDIWA, Maxwell (CIMMYT-India)" w:date="2023-10-08T17:41:00Z">
        <w:r w:rsidRPr="0018557F">
          <w:rPr>
            <w:rFonts w:cs="Times New Roman"/>
            <w:rPrChange w:id="3847" w:author="MKONDIWA, Maxwell (CIMMYT-India)" w:date="2023-10-08T17:41:00Z">
              <w:rPr>
                <w:rFonts w:ascii="Segoe UI" w:hAnsi="Segoe UI" w:cs="Segoe UI"/>
                <w:color w:val="212121"/>
                <w:sz w:val="20"/>
                <w:szCs w:val="20"/>
                <w:shd w:val="clear" w:color="auto" w:fill="FFFFFF"/>
              </w:rPr>
            </w:rPrChange>
          </w:rPr>
          <w:t xml:space="preserve">, </w:t>
        </w:r>
      </w:ins>
      <w:ins w:id="3848" w:author="Urfels, Anton (IRRI)" w:date="2023-10-12T17:35:00Z">
        <w:r w:rsidR="007B019E">
          <w:rPr>
            <w:rFonts w:cs="Times New Roman"/>
          </w:rPr>
          <w:t xml:space="preserve">planting long duration rice at monsoon onset </w:t>
        </w:r>
      </w:ins>
      <w:ins w:id="3849" w:author="MKONDIWA, Maxwell (CIMMYT-India)" w:date="2023-10-08T18:02:00Z">
        <w:del w:id="3850" w:author="Urfels, Anton (IRRI)" w:date="2023-10-12T17:35:00Z">
          <w:r w:rsidR="003F575B" w:rsidDel="007B019E">
            <w:rPr>
              <w:rFonts w:cs="Times New Roman"/>
            </w:rPr>
            <w:delText xml:space="preserve">on-set long </w:delText>
          </w:r>
        </w:del>
      </w:ins>
      <w:ins w:id="3851" w:author="MKONDIWA, Maxwell (CIMMYT-India)" w:date="2023-10-08T17:41:00Z">
        <w:del w:id="3852" w:author="Urfels, Anton (IRRI)" w:date="2023-10-12T17:35:00Z">
          <w:r w:rsidRPr="0018557F" w:rsidDel="007B019E">
            <w:rPr>
              <w:rFonts w:cs="Times New Roman"/>
              <w:rPrChange w:id="3853" w:author="MKONDIWA, Maxwell (CIMMYT-India)" w:date="2023-10-08T17:41:00Z">
                <w:rPr>
                  <w:rFonts w:ascii="Segoe UI" w:hAnsi="Segoe UI" w:cs="Segoe UI"/>
                  <w:color w:val="212121"/>
                  <w:sz w:val="20"/>
                  <w:szCs w:val="20"/>
                  <w:shd w:val="clear" w:color="auto" w:fill="FFFFFF"/>
                </w:rPr>
              </w:rPrChange>
            </w:rPr>
            <w:delText xml:space="preserve">strategy </w:delText>
          </w:r>
        </w:del>
        <w:r w:rsidRPr="0018557F">
          <w:rPr>
            <w:rFonts w:cs="Times New Roman"/>
            <w:rPrChange w:id="3854" w:author="MKONDIWA, Maxwell (CIMMYT-India)" w:date="2023-10-08T17:41:00Z">
              <w:rPr>
                <w:rFonts w:ascii="Segoe UI" w:hAnsi="Segoe UI" w:cs="Segoe UI"/>
                <w:color w:val="212121"/>
                <w:sz w:val="20"/>
                <w:szCs w:val="20"/>
                <w:shd w:val="clear" w:color="auto" w:fill="FFFFFF"/>
              </w:rPr>
            </w:rPrChange>
          </w:rPr>
          <w:t>remains less risky and overall beneficial for farmers</w:t>
        </w:r>
        <w:del w:id="3855" w:author="Urfels, Anton (IRRI)" w:date="2023-10-12T17:36:00Z">
          <w:r w:rsidRPr="0018557F" w:rsidDel="007B019E">
            <w:rPr>
              <w:rFonts w:cs="Times New Roman"/>
              <w:rPrChange w:id="3856" w:author="MKONDIWA, Maxwell (CIMMYT-India)" w:date="2023-10-08T17:41:00Z">
                <w:rPr>
                  <w:rFonts w:ascii="Segoe UI" w:hAnsi="Segoe UI" w:cs="Segoe UI"/>
                  <w:color w:val="212121"/>
                  <w:sz w:val="20"/>
                  <w:szCs w:val="20"/>
                  <w:shd w:val="clear" w:color="auto" w:fill="FFFFFF"/>
                </w:rPr>
              </w:rPrChange>
            </w:rPr>
            <w:delText xml:space="preserve"> </w:delText>
          </w:r>
        </w:del>
      </w:ins>
      <w:ins w:id="3857" w:author="Urfels, Anton (IRRI)" w:date="2023-10-12T17:36:00Z">
        <w:r w:rsidR="007B019E">
          <w:rPr>
            <w:rFonts w:cs="Times New Roman"/>
          </w:rPr>
          <w:t xml:space="preserve"> up to a reduction in</w:t>
        </w:r>
      </w:ins>
      <w:ins w:id="3858" w:author="MKONDIWA, Maxwell (CIMMYT-India)" w:date="2023-10-08T17:41:00Z">
        <w:del w:id="3859" w:author="Urfels, Anton (IRRI)" w:date="2023-10-12T17:36:00Z">
          <w:r w:rsidRPr="0018557F" w:rsidDel="007B019E">
            <w:rPr>
              <w:rFonts w:cs="Times New Roman"/>
              <w:rPrChange w:id="3860" w:author="MKONDIWA, Maxwell (CIMMYT-India)" w:date="2023-10-08T17:41:00Z">
                <w:rPr>
                  <w:rFonts w:ascii="Segoe UI" w:hAnsi="Segoe UI" w:cs="Segoe UI"/>
                  <w:color w:val="212121"/>
                  <w:sz w:val="20"/>
                  <w:szCs w:val="20"/>
                  <w:shd w:val="clear" w:color="auto" w:fill="FFFFFF"/>
                </w:rPr>
              </w:rPrChange>
            </w:rPr>
            <w:delText>even if its</w:delText>
          </w:r>
        </w:del>
        <w:r w:rsidRPr="0018557F">
          <w:rPr>
            <w:rFonts w:cs="Times New Roman"/>
            <w:rPrChange w:id="3861" w:author="MKONDIWA, Maxwell (CIMMYT-India)" w:date="2023-10-08T17:41:00Z">
              <w:rPr>
                <w:rFonts w:ascii="Segoe UI" w:hAnsi="Segoe UI" w:cs="Segoe UI"/>
                <w:color w:val="212121"/>
                <w:sz w:val="20"/>
                <w:szCs w:val="20"/>
                <w:shd w:val="clear" w:color="auto" w:fill="FFFFFF"/>
              </w:rPr>
            </w:rPrChange>
          </w:rPr>
          <w:t xml:space="preserve"> partial returns </w:t>
        </w:r>
        <w:del w:id="3862" w:author="Urfels, Anton (IRRI)" w:date="2023-10-12T17:36:00Z">
          <w:r w:rsidRPr="0018557F" w:rsidDel="007B019E">
            <w:rPr>
              <w:rFonts w:cs="Times New Roman"/>
              <w:rPrChange w:id="3863" w:author="MKONDIWA, Maxwell (CIMMYT-India)" w:date="2023-10-08T17:41:00Z">
                <w:rPr>
                  <w:rFonts w:ascii="Segoe UI" w:hAnsi="Segoe UI" w:cs="Segoe UI"/>
                  <w:color w:val="212121"/>
                  <w:sz w:val="20"/>
                  <w:szCs w:val="20"/>
                  <w:shd w:val="clear" w:color="auto" w:fill="FFFFFF"/>
                </w:rPr>
              </w:rPrChange>
            </w:rPr>
            <w:delText xml:space="preserve">are uniformly reduced </w:delText>
          </w:r>
        </w:del>
        <w:r w:rsidRPr="0018557F">
          <w:rPr>
            <w:rFonts w:cs="Times New Roman"/>
            <w:rPrChange w:id="3864" w:author="MKONDIWA, Maxwell (CIMMYT-India)" w:date="2023-10-08T17:41:00Z">
              <w:rPr>
                <w:rFonts w:ascii="Segoe UI" w:hAnsi="Segoe UI" w:cs="Segoe UI"/>
                <w:color w:val="212121"/>
                <w:sz w:val="20"/>
                <w:szCs w:val="20"/>
                <w:shd w:val="clear" w:color="auto" w:fill="FFFFFF"/>
              </w:rPr>
            </w:rPrChange>
          </w:rPr>
          <w:t>by</w:t>
        </w:r>
      </w:ins>
      <w:ins w:id="3865" w:author="Urfels, Anton (IRRI)" w:date="2023-10-12T17:37:00Z">
        <w:r w:rsidR="007B019E">
          <w:rPr>
            <w:rFonts w:cs="Times New Roman"/>
          </w:rPr>
          <w:t xml:space="preserve"> the lower WTP</w:t>
        </w:r>
      </w:ins>
      <w:ins w:id="3866" w:author="MKONDIWA, Maxwell (CIMMYT-India)" w:date="2023-10-08T18:04:00Z">
        <w:r w:rsidR="00A1211F">
          <w:rPr>
            <w:rFonts w:cs="Times New Roman"/>
          </w:rPr>
          <w:t xml:space="preserve"> </w:t>
        </w:r>
      </w:ins>
      <w:ins w:id="3867" w:author="Urfels, Anton (IRRI)" w:date="2023-10-12T17:37:00Z">
        <w:r w:rsidR="007B019E">
          <w:rPr>
            <w:rFonts w:cs="Times New Roman"/>
          </w:rPr>
          <w:t xml:space="preserve">bound of </w:t>
        </w:r>
      </w:ins>
      <w:ins w:id="3868" w:author="MKONDIWA, Maxwell (CIMMYT-India)" w:date="2023-10-08T18:06:00Z">
        <w:r w:rsidR="006839EC">
          <w:rPr>
            <w:rFonts w:cs="Times New Roman"/>
          </w:rPr>
          <w:t xml:space="preserve">Rs. </w:t>
        </w:r>
      </w:ins>
      <w:ins w:id="3869" w:author="MKONDIWA, Maxwell (CIMMYT-India)" w:date="2023-10-08T18:04:00Z">
        <w:r w:rsidR="00A1211F">
          <w:rPr>
            <w:rFonts w:cs="Times New Roman"/>
          </w:rPr>
          <w:t>12,</w:t>
        </w:r>
      </w:ins>
      <w:ins w:id="3870" w:author="MKONDIWA, Maxwell (CIMMYT-India)" w:date="2023-10-08T18:05:00Z">
        <w:r w:rsidR="00E52B1C">
          <w:rPr>
            <w:rFonts w:cs="Times New Roman"/>
          </w:rPr>
          <w:t>3</w:t>
        </w:r>
      </w:ins>
      <w:ins w:id="3871" w:author="MKONDIWA, Maxwell (CIMMYT-India)" w:date="2023-10-08T18:04:00Z">
        <w:r w:rsidR="00A1211F">
          <w:rPr>
            <w:rFonts w:cs="Times New Roman"/>
          </w:rPr>
          <w:t>00</w:t>
        </w:r>
      </w:ins>
      <w:ins w:id="3872" w:author="MKONDIWA, Maxwell (CIMMYT-India)" w:date="2023-10-08T18:06:00Z">
        <w:r w:rsidR="006839EC">
          <w:rPr>
            <w:rFonts w:cs="Times New Roman"/>
          </w:rPr>
          <w:t xml:space="preserve"> </w:t>
        </w:r>
      </w:ins>
      <w:ins w:id="3873" w:author="MKONDIWA, Maxwell (CIMMYT-India)" w:date="2023-10-08T18:04:00Z">
        <w:r w:rsidR="00A1211F">
          <w:rPr>
            <w:rFonts w:cs="Times New Roman"/>
          </w:rPr>
          <w:t>per ha (</w:t>
        </w:r>
      </w:ins>
      <w:ins w:id="3874" w:author="Urfels, Anton (IRRI)" w:date="2023-10-12T17:38:00Z">
        <w:r w:rsidR="007B019E">
          <w:rPr>
            <w:rFonts w:cs="Times New Roman"/>
          </w:rPr>
          <w:t>~</w:t>
        </w:r>
      </w:ins>
      <w:ins w:id="3875" w:author="MKONDIWA, Maxwell (CIMMYT-India)" w:date="2023-10-08T18:06:00Z">
        <w:del w:id="3876" w:author="Urfels, Anton (IRRI)" w:date="2023-10-12T17:37:00Z">
          <w:r w:rsidR="002D1942" w:rsidDel="007B019E">
            <w:rPr>
              <w:rFonts w:cs="Times New Roman"/>
            </w:rPr>
            <w:delText>equivalently</w:delText>
          </w:r>
        </w:del>
      </w:ins>
      <w:ins w:id="3877" w:author="MKONDIWA, Maxwell (CIMMYT-India)" w:date="2023-10-08T18:04:00Z">
        <w:del w:id="3878" w:author="Urfels, Anton (IRRI)" w:date="2023-10-12T17:37:00Z">
          <w:r w:rsidR="00C3379C" w:rsidDel="007B019E">
            <w:rPr>
              <w:rFonts w:cs="Times New Roman"/>
            </w:rPr>
            <w:delText xml:space="preserve"> </w:delText>
          </w:r>
        </w:del>
        <w:del w:id="3879" w:author="Urfels, Anton (IRRI)" w:date="2023-10-12T17:35:00Z">
          <w:r w:rsidR="00C3379C" w:rsidDel="007B019E">
            <w:rPr>
              <w:rFonts w:cs="Times New Roman"/>
            </w:rPr>
            <w:delText>about</w:delText>
          </w:r>
        </w:del>
      </w:ins>
      <w:ins w:id="3880" w:author="MKONDIWA, Maxwell (CIMMYT-India)" w:date="2023-10-08T17:41:00Z">
        <w:del w:id="3881" w:author="Urfels, Anton (IRRI)" w:date="2023-10-12T17:37:00Z">
          <w:r w:rsidRPr="0018557F" w:rsidDel="007B019E">
            <w:rPr>
              <w:rFonts w:cs="Times New Roman"/>
              <w:rPrChange w:id="3882" w:author="MKONDIWA, Maxwell (CIMMYT-India)" w:date="2023-10-08T17:41:00Z">
                <w:rPr>
                  <w:rFonts w:ascii="Segoe UI" w:hAnsi="Segoe UI" w:cs="Segoe UI"/>
                  <w:color w:val="212121"/>
                  <w:sz w:val="20"/>
                  <w:szCs w:val="20"/>
                  <w:shd w:val="clear" w:color="auto" w:fill="FFFFFF"/>
                </w:rPr>
              </w:rPrChange>
            </w:rPr>
            <w:delText xml:space="preserve"> </w:delText>
          </w:r>
        </w:del>
      </w:ins>
      <w:ins w:id="3883" w:author="MKONDIWA, Maxwell (CIMMYT-India)" w:date="2023-10-08T18:06:00Z">
        <w:r w:rsidR="002D1942">
          <w:rPr>
            <w:rFonts w:cs="Times New Roman"/>
          </w:rPr>
          <w:t xml:space="preserve">US$ </w:t>
        </w:r>
      </w:ins>
      <w:ins w:id="3884" w:author="MKONDIWA, Maxwell (CIMMYT-India)" w:date="2023-10-08T17:41:00Z">
        <w:r w:rsidRPr="0018557F">
          <w:rPr>
            <w:rFonts w:cs="Times New Roman"/>
            <w:rPrChange w:id="3885" w:author="MKONDIWA, Maxwell (CIMMYT-India)" w:date="2023-10-08T17:41:00Z">
              <w:rPr>
                <w:rFonts w:ascii="Segoe UI" w:hAnsi="Segoe UI" w:cs="Segoe UI"/>
                <w:color w:val="212121"/>
                <w:sz w:val="20"/>
                <w:szCs w:val="20"/>
                <w:shd w:val="clear" w:color="auto" w:fill="FFFFFF"/>
              </w:rPr>
            </w:rPrChange>
          </w:rPr>
          <w:t>15</w:t>
        </w:r>
      </w:ins>
      <w:ins w:id="3886" w:author="Urfels, Anton (IRRI)" w:date="2023-10-12T17:38:00Z">
        <w:r w:rsidR="007B019E">
          <w:rPr>
            <w:rFonts w:cs="Times New Roman"/>
          </w:rPr>
          <w:t xml:space="preserve">3.75 </w:t>
        </w:r>
      </w:ins>
      <w:ins w:id="3887" w:author="MKONDIWA, Maxwell (CIMMYT-India)" w:date="2023-10-08T18:06:00Z">
        <w:del w:id="3888" w:author="Urfels, Anton (IRRI)" w:date="2023-10-12T17:38:00Z">
          <w:r w:rsidR="002D1942" w:rsidDel="007B019E">
            <w:rPr>
              <w:rFonts w:cs="Times New Roman"/>
            </w:rPr>
            <w:delText>4</w:delText>
          </w:r>
          <w:r w:rsidR="006839EC" w:rsidDel="007B019E">
            <w:rPr>
              <w:rFonts w:cs="Times New Roman"/>
            </w:rPr>
            <w:delText xml:space="preserve"> </w:delText>
          </w:r>
        </w:del>
        <w:del w:id="3889" w:author="Urfels, Anton (IRRI)" w:date="2023-10-12T17:37:00Z">
          <w:r w:rsidR="006839EC" w:rsidDel="007B019E">
            <w:rPr>
              <w:rFonts w:cs="Times New Roman"/>
            </w:rPr>
            <w:delText>per ha</w:delText>
          </w:r>
        </w:del>
      </w:ins>
      <w:ins w:id="3890" w:author="MKONDIWA, Maxwell (CIMMYT-India)" w:date="2023-10-08T18:04:00Z">
        <w:del w:id="3891" w:author="Urfels, Anton (IRRI)" w:date="2023-10-12T17:37:00Z">
          <w:r w:rsidR="00C3379C" w:rsidDel="007B019E">
            <w:rPr>
              <w:rFonts w:cs="Times New Roman"/>
            </w:rPr>
            <w:delText xml:space="preserve"> at prev</w:delText>
          </w:r>
        </w:del>
      </w:ins>
      <w:ins w:id="3892" w:author="MKONDIWA, Maxwell (CIMMYT-India)" w:date="2023-10-08T18:05:00Z">
        <w:del w:id="3893" w:author="Urfels, Anton (IRRI)" w:date="2023-10-12T17:37:00Z">
          <w:r w:rsidR="00C3379C" w:rsidDel="007B019E">
            <w:rPr>
              <w:rFonts w:cs="Times New Roman"/>
            </w:rPr>
            <w:delText>ailing exchange rate of US$1=</w:delText>
          </w:r>
          <w:r w:rsidR="00E52B1C" w:rsidDel="007B019E">
            <w:rPr>
              <w:rFonts w:cs="Times New Roman"/>
            </w:rPr>
            <w:delText xml:space="preserve">Rs. </w:delText>
          </w:r>
          <w:r w:rsidR="00C3379C" w:rsidDel="007B019E">
            <w:rPr>
              <w:rFonts w:cs="Times New Roman"/>
            </w:rPr>
            <w:delText>80</w:delText>
          </w:r>
        </w:del>
      </w:ins>
      <w:ins w:id="3894" w:author="Urfels, Anton (IRRI)" w:date="2023-10-12T17:37:00Z">
        <w:r w:rsidR="007B019E">
          <w:rPr>
            <w:rFonts w:cs="Times New Roman"/>
          </w:rPr>
          <w:t xml:space="preserve">at an exchange rate of </w:t>
        </w:r>
      </w:ins>
      <w:ins w:id="3895" w:author="Urfels, Anton (IRRI)" w:date="2023-10-12T17:38:00Z">
        <w:r w:rsidR="007B019E">
          <w:rPr>
            <w:rFonts w:cs="Times New Roman"/>
          </w:rPr>
          <w:t>1:80</w:t>
        </w:r>
      </w:ins>
      <w:ins w:id="3896" w:author="MKONDIWA, Maxwell (CIMMYT-India)" w:date="2023-10-08T18:05:00Z">
        <w:r w:rsidR="00E52B1C">
          <w:rPr>
            <w:rFonts w:cs="Times New Roman"/>
          </w:rPr>
          <w:t>)</w:t>
        </w:r>
      </w:ins>
      <w:ins w:id="3897" w:author="Urfels, Anton (IRRI)" w:date="2023-10-12T17:36:00Z">
        <w:r w:rsidR="007B019E">
          <w:rPr>
            <w:rFonts w:cs="Times New Roman"/>
          </w:rPr>
          <w:t>. This could happen, f</w:t>
        </w:r>
      </w:ins>
      <w:ins w:id="3898" w:author="MKONDIWA, Maxwell (CIMMYT-India)" w:date="2023-10-08T17:41:00Z">
        <w:del w:id="3899" w:author="Urfels, Anton (IRRI)" w:date="2023-10-12T17:35:00Z">
          <w:r w:rsidRPr="0018557F" w:rsidDel="007B019E">
            <w:rPr>
              <w:rFonts w:cs="Times New Roman"/>
              <w:rPrChange w:id="3900" w:author="MKONDIWA, Maxwell (CIMMYT-India)" w:date="2023-10-08T17:41:00Z">
                <w:rPr>
                  <w:rFonts w:ascii="Segoe UI" w:hAnsi="Segoe UI" w:cs="Segoe UI"/>
                  <w:color w:val="212121"/>
                  <w:sz w:val="20"/>
                  <w:szCs w:val="20"/>
                  <w:shd w:val="clear" w:color="auto" w:fill="FFFFFF"/>
                </w:rPr>
              </w:rPrChange>
            </w:rPr>
            <w:delText xml:space="preserve"> by, f</w:delText>
          </w:r>
        </w:del>
        <w:r w:rsidRPr="0018557F">
          <w:rPr>
            <w:rFonts w:cs="Times New Roman"/>
            <w:rPrChange w:id="3901" w:author="MKONDIWA, Maxwell (CIMMYT-India)" w:date="2023-10-08T17:41:00Z">
              <w:rPr>
                <w:rFonts w:ascii="Segoe UI" w:hAnsi="Segoe UI" w:cs="Segoe UI"/>
                <w:color w:val="212121"/>
                <w:sz w:val="20"/>
                <w:szCs w:val="20"/>
                <w:shd w:val="clear" w:color="auto" w:fill="FFFFFF"/>
              </w:rPr>
            </w:rPrChange>
          </w:rPr>
          <w:t xml:space="preserve">or example, </w:t>
        </w:r>
      </w:ins>
      <w:ins w:id="3902" w:author="Urfels, Anton (IRRI)" w:date="2023-10-12T17:36:00Z">
        <w:r w:rsidR="007B019E">
          <w:rPr>
            <w:rFonts w:cs="Times New Roman"/>
          </w:rPr>
          <w:t xml:space="preserve">if there was </w:t>
        </w:r>
      </w:ins>
      <w:ins w:id="3903" w:author="MKONDIWA, Maxwell (CIMMYT-India)" w:date="2023-10-08T17:41:00Z">
        <w:r w:rsidRPr="0018557F">
          <w:rPr>
            <w:rFonts w:cs="Times New Roman"/>
            <w:rPrChange w:id="3904" w:author="MKONDIWA, Maxwell (CIMMYT-India)" w:date="2023-10-08T17:41:00Z">
              <w:rPr>
                <w:rFonts w:ascii="Segoe UI" w:hAnsi="Segoe UI" w:cs="Segoe UI"/>
                <w:color w:val="212121"/>
                <w:sz w:val="20"/>
                <w:szCs w:val="20"/>
                <w:shd w:val="clear" w:color="auto" w:fill="FFFFFF"/>
              </w:rPr>
            </w:rPrChange>
          </w:rPr>
          <w:t xml:space="preserve">an increase in irrigation or a decrease in grain prices, both of which are common and likely scenarios. At the same time, </w:t>
        </w:r>
        <w:del w:id="3905" w:author="Urfels, Anton (IRRI)" w:date="2023-10-12T17:36:00Z">
          <w:r w:rsidRPr="0018557F" w:rsidDel="007B019E">
            <w:rPr>
              <w:rFonts w:cs="Times New Roman"/>
              <w:rPrChange w:id="3906" w:author="MKONDIWA, Maxwell (CIMMYT-India)" w:date="2023-10-08T17:41:00Z">
                <w:rPr>
                  <w:rFonts w:ascii="Segoe UI" w:hAnsi="Segoe UI" w:cs="Segoe UI"/>
                  <w:color w:val="212121"/>
                  <w:sz w:val="20"/>
                  <w:szCs w:val="20"/>
                  <w:shd w:val="clear" w:color="auto" w:fill="FFFFFF"/>
                </w:rPr>
              </w:rPrChange>
            </w:rPr>
            <w:delText>it</w:delText>
          </w:r>
        </w:del>
        <w:r w:rsidRPr="0018557F">
          <w:rPr>
            <w:rFonts w:cs="Times New Roman"/>
            <w:rPrChange w:id="3907" w:author="MKONDIWA, Maxwell (CIMMYT-India)" w:date="2023-10-08T17:41:00Z">
              <w:rPr>
                <w:rFonts w:ascii="Segoe UI" w:hAnsi="Segoe UI" w:cs="Segoe UI"/>
                <w:color w:val="212121"/>
                <w:sz w:val="20"/>
                <w:szCs w:val="20"/>
                <w:shd w:val="clear" w:color="auto" w:fill="FFFFFF"/>
              </w:rPr>
            </w:rPrChange>
          </w:rPr>
          <w:t xml:space="preserve"> </w:t>
        </w:r>
        <w:del w:id="3908" w:author="Urfels, Anton (IRRI)" w:date="2023-10-12T17:36:00Z">
          <w:r w:rsidRPr="0018557F" w:rsidDel="007B019E">
            <w:rPr>
              <w:rFonts w:cs="Times New Roman"/>
              <w:rPrChange w:id="3909" w:author="MKONDIWA, Maxwell (CIMMYT-India)" w:date="2023-10-08T17:41:00Z">
                <w:rPr>
                  <w:rFonts w:ascii="Segoe UI" w:hAnsi="Segoe UI" w:cs="Segoe UI"/>
                  <w:color w:val="212121"/>
                  <w:sz w:val="20"/>
                  <w:szCs w:val="20"/>
                  <w:shd w:val="clear" w:color="auto" w:fill="FFFFFF"/>
                </w:rPr>
              </w:rPrChange>
            </w:rPr>
            <w:delText xml:space="preserve">would require </w:delText>
          </w:r>
        </w:del>
        <w:r w:rsidRPr="0018557F">
          <w:rPr>
            <w:rFonts w:cs="Times New Roman"/>
            <w:rPrChange w:id="3910" w:author="MKONDIWA, Maxwell (CIMMYT-India)" w:date="2023-10-08T17:41:00Z">
              <w:rPr>
                <w:rFonts w:ascii="Segoe UI" w:hAnsi="Segoe UI" w:cs="Segoe UI"/>
                <w:color w:val="212121"/>
                <w:sz w:val="20"/>
                <w:szCs w:val="20"/>
                <w:shd w:val="clear" w:color="auto" w:fill="FFFFFF"/>
              </w:rPr>
            </w:rPrChange>
          </w:rPr>
          <w:t xml:space="preserve">a uniform increase of </w:t>
        </w:r>
      </w:ins>
      <w:ins w:id="3911" w:author="MKONDIWA, Maxwell (CIMMYT-India)" w:date="2023-10-08T18:09:00Z">
        <w:r w:rsidR="00A13781">
          <w:rPr>
            <w:rFonts w:cs="Times New Roman"/>
          </w:rPr>
          <w:t>US$ 201.5</w:t>
        </w:r>
      </w:ins>
      <w:ins w:id="3912" w:author="MKONDIWA, Maxwell (CIMMYT-India)" w:date="2023-10-08T17:41:00Z">
        <w:r w:rsidRPr="0018557F">
          <w:rPr>
            <w:rFonts w:cs="Times New Roman"/>
            <w:rPrChange w:id="3913" w:author="MKONDIWA, Maxwell (CIMMYT-India)" w:date="2023-10-08T17:41:00Z">
              <w:rPr>
                <w:rFonts w:ascii="Segoe UI" w:hAnsi="Segoe UI" w:cs="Segoe UI"/>
                <w:color w:val="212121"/>
                <w:sz w:val="20"/>
                <w:szCs w:val="20"/>
                <w:shd w:val="clear" w:color="auto" w:fill="FFFFFF"/>
              </w:rPr>
            </w:rPrChange>
          </w:rPr>
          <w:t xml:space="preserve"> </w:t>
        </w:r>
        <w:del w:id="3914" w:author="Urfels, Anton (IRRI)" w:date="2023-10-12T17:37:00Z">
          <w:r w:rsidRPr="0018557F" w:rsidDel="007B019E">
            <w:rPr>
              <w:rFonts w:cs="Times New Roman"/>
              <w:rPrChange w:id="3915" w:author="MKONDIWA, Maxwell (CIMMYT-India)" w:date="2023-10-08T17:41:00Z">
                <w:rPr>
                  <w:rFonts w:ascii="Segoe UI" w:hAnsi="Segoe UI" w:cs="Segoe UI"/>
                  <w:color w:val="212121"/>
                  <w:sz w:val="20"/>
                  <w:szCs w:val="20"/>
                  <w:shd w:val="clear" w:color="auto" w:fill="FFFFFF"/>
                </w:rPr>
              </w:rPrChange>
            </w:rPr>
            <w:delText>for this strategy</w:delText>
          </w:r>
        </w:del>
      </w:ins>
      <w:ins w:id="3916" w:author="Urfels, Anton (IRRI)" w:date="2023-10-12T17:37:00Z">
        <w:r w:rsidR="007B019E">
          <w:rPr>
            <w:rFonts w:cs="Times New Roman"/>
          </w:rPr>
          <w:t xml:space="preserve">would render this strategy </w:t>
        </w:r>
      </w:ins>
      <w:ins w:id="3917" w:author="MKONDIWA, Maxwell (CIMMYT-India)" w:date="2023-10-08T17:41:00Z">
        <w:del w:id="3918" w:author="Urfels, Anton (IRRI)" w:date="2023-10-12T17:37:00Z">
          <w:r w:rsidRPr="0018557F" w:rsidDel="007B019E">
            <w:rPr>
              <w:rFonts w:cs="Times New Roman"/>
              <w:rPrChange w:id="3919" w:author="MKONDIWA, Maxwell (CIMMYT-India)" w:date="2023-10-08T17:41:00Z">
                <w:rPr>
                  <w:rFonts w:ascii="Segoe UI" w:hAnsi="Segoe UI" w:cs="Segoe UI"/>
                  <w:color w:val="212121"/>
                  <w:sz w:val="20"/>
                  <w:szCs w:val="20"/>
                  <w:shd w:val="clear" w:color="auto" w:fill="FFFFFF"/>
                </w:rPr>
              </w:rPrChange>
            </w:rPr>
            <w:delText xml:space="preserve"> to become </w:delText>
          </w:r>
        </w:del>
        <w:r w:rsidRPr="0018557F">
          <w:rPr>
            <w:rFonts w:cs="Times New Roman"/>
            <w:rPrChange w:id="3920" w:author="MKONDIWA, Maxwell (CIMMYT-India)" w:date="2023-10-08T17:41:00Z">
              <w:rPr>
                <w:rFonts w:ascii="Segoe UI" w:hAnsi="Segoe UI" w:cs="Segoe UI"/>
                <w:color w:val="212121"/>
                <w:sz w:val="20"/>
                <w:szCs w:val="20"/>
                <w:shd w:val="clear" w:color="auto" w:fill="FFFFFF"/>
              </w:rPr>
            </w:rPrChange>
          </w:rPr>
          <w:t>risk-free vis-a-vis the baseline strateg</w:t>
        </w:r>
      </w:ins>
      <w:ins w:id="3921" w:author="Urfels, Anton (IRRI)" w:date="2023-10-12T17:39:00Z">
        <w:r w:rsidR="007B019E">
          <w:rPr>
            <w:rFonts w:cs="Times New Roman"/>
          </w:rPr>
          <w:t>y</w:t>
        </w:r>
      </w:ins>
      <w:ins w:id="3922" w:author="MKONDIWA, Maxwell (CIMMYT-India)" w:date="2023-10-08T17:41:00Z">
        <w:del w:id="3923" w:author="Urfels, Anton (IRRI)" w:date="2023-10-12T17:37:00Z">
          <w:r w:rsidRPr="0018557F" w:rsidDel="007B019E">
            <w:rPr>
              <w:rFonts w:cs="Times New Roman"/>
              <w:rPrChange w:id="3924" w:author="MKONDIWA, Maxwell (CIMMYT-India)" w:date="2023-10-08T17:41:00Z">
                <w:rPr>
                  <w:rFonts w:ascii="Segoe UI" w:hAnsi="Segoe UI" w:cs="Segoe UI"/>
                  <w:color w:val="212121"/>
                  <w:sz w:val="20"/>
                  <w:szCs w:val="20"/>
                  <w:shd w:val="clear" w:color="auto" w:fill="FFFFFF"/>
                </w:rPr>
              </w:rPrChange>
            </w:rPr>
            <w:delText>y</w:delText>
          </w:r>
        </w:del>
      </w:ins>
      <w:ins w:id="3925" w:author="MKONDIWA, Maxwell (CIMMYT-India)" w:date="2023-10-08T18:09:00Z">
        <w:del w:id="3926" w:author="Urfels, Anton (IRRI)" w:date="2023-10-12T17:37:00Z">
          <w:r w:rsidR="005157A6" w:rsidDel="007B019E">
            <w:rPr>
              <w:rFonts w:cs="Times New Roman"/>
            </w:rPr>
            <w:delText xml:space="preserve">—fixed </w:delText>
          </w:r>
        </w:del>
      </w:ins>
      <w:ins w:id="3927" w:author="MKONDIWA, Maxwell (CIMMYT-India)" w:date="2023-10-08T18:10:00Z">
        <w:del w:id="3928" w:author="Urfels, Anton (IRRI)" w:date="2023-10-12T17:37:00Z">
          <w:r w:rsidR="00CF6DFE" w:rsidDel="007B019E">
            <w:rPr>
              <w:rFonts w:cs="Times New Roman"/>
            </w:rPr>
            <w:delText xml:space="preserve">rice </w:delText>
          </w:r>
        </w:del>
      </w:ins>
      <w:ins w:id="3929" w:author="MKONDIWA, Maxwell (CIMMYT-India)" w:date="2023-10-08T18:09:00Z">
        <w:del w:id="3930" w:author="Urfels, Anton (IRRI)" w:date="2023-10-12T17:37:00Z">
          <w:r w:rsidR="005157A6" w:rsidDel="007B019E">
            <w:rPr>
              <w:rFonts w:cs="Times New Roman"/>
            </w:rPr>
            <w:delText>planting date with long duration variety strategy</w:delText>
          </w:r>
        </w:del>
      </w:ins>
      <w:ins w:id="3931" w:author="MKONDIWA, Maxwell (CIMMYT-India)" w:date="2023-10-08T17:41:00Z">
        <w:r w:rsidRPr="0018557F">
          <w:rPr>
            <w:rFonts w:cs="Times New Roman"/>
            <w:rPrChange w:id="3932" w:author="MKONDIWA, Maxwell (CIMMYT-India)" w:date="2023-10-08T17:41:00Z">
              <w:rPr>
                <w:rFonts w:ascii="Segoe UI" w:hAnsi="Segoe UI" w:cs="Segoe UI"/>
                <w:color w:val="212121"/>
                <w:sz w:val="20"/>
                <w:szCs w:val="20"/>
                <w:shd w:val="clear" w:color="auto" w:fill="FFFFFF"/>
              </w:rPr>
            </w:rPrChange>
          </w:rPr>
          <w:t>.</w:t>
        </w:r>
      </w:ins>
      <w:ins w:id="3933" w:author="MKONDIWA, Maxwell (CIMMYT-India)" w:date="2023-10-08T18:11:00Z">
        <w:r w:rsidR="00B202BF">
          <w:rPr>
            <w:rFonts w:cs="Times New Roman"/>
          </w:rPr>
          <w:t xml:space="preserve"> Given that no average farmer or pixel exists</w:t>
        </w:r>
      </w:ins>
      <w:ins w:id="3934" w:author="MKONDIWA, Maxwell (CIMMYT-India)" w:date="2023-10-08T18:12:00Z">
        <w:r w:rsidR="003757C5">
          <w:rPr>
            <w:rFonts w:cs="Times New Roman"/>
          </w:rPr>
          <w:t xml:space="preserve"> for which these two </w:t>
        </w:r>
      </w:ins>
      <w:ins w:id="3935" w:author="MKONDIWA, Maxwell (CIMMYT-India)" w:date="2023-10-08T18:32:00Z">
        <w:r w:rsidR="00B778E2">
          <w:rPr>
            <w:rFonts w:cs="Times New Roman"/>
          </w:rPr>
          <w:t xml:space="preserve">average </w:t>
        </w:r>
      </w:ins>
      <w:ins w:id="3936" w:author="MKONDIWA, Maxwell (CIMMYT-India)" w:date="2023-10-08T18:12:00Z">
        <w:r w:rsidR="003757C5">
          <w:rPr>
            <w:rFonts w:cs="Times New Roman"/>
          </w:rPr>
          <w:t>bounds would occur simultaneously</w:t>
        </w:r>
      </w:ins>
      <w:ins w:id="3937" w:author="MKONDIWA, Maxwell (CIMMYT-India)" w:date="2023-10-08T18:11:00Z">
        <w:r w:rsidR="00B202BF">
          <w:rPr>
            <w:rFonts w:cs="Times New Roman"/>
          </w:rPr>
          <w:t xml:space="preserve">, </w:t>
        </w:r>
        <w:r w:rsidR="003757C5">
          <w:rPr>
            <w:rFonts w:cs="Times New Roman"/>
          </w:rPr>
          <w:t xml:space="preserve">these numbers are best evaluated at </w:t>
        </w:r>
      </w:ins>
      <w:ins w:id="3938" w:author="MKONDIWA, Maxwell (CIMMYT-India)" w:date="2023-10-08T18:12:00Z">
        <w:r w:rsidR="003757C5">
          <w:rPr>
            <w:rFonts w:cs="Times New Roman"/>
          </w:rPr>
          <w:t xml:space="preserve">pixel level as shown in figure </w:t>
        </w:r>
        <w:r w:rsidR="00CC0F5C">
          <w:rPr>
            <w:rFonts w:cs="Times New Roman"/>
          </w:rPr>
          <w:t>6.</w:t>
        </w:r>
      </w:ins>
      <w:ins w:id="3939" w:author="MKONDIWA, Maxwell (CIMMYT-India)" w:date="2023-10-08T17:41:00Z">
        <w:r w:rsidRPr="0018557F">
          <w:rPr>
            <w:rFonts w:cs="Times New Roman"/>
            <w:rPrChange w:id="3940" w:author="MKONDIWA, Maxwell (CIMMYT-India)" w:date="2023-10-08T17:41:00Z">
              <w:rPr>
                <w:rFonts w:ascii="Segoe UI" w:hAnsi="Segoe UI" w:cs="Segoe UI"/>
                <w:color w:val="212121"/>
                <w:sz w:val="20"/>
                <w:szCs w:val="20"/>
                <w:shd w:val="clear" w:color="auto" w:fill="FFFFFF"/>
              </w:rPr>
            </w:rPrChange>
          </w:rPr>
          <w:t xml:space="preserve"> </w:t>
        </w:r>
      </w:ins>
      <w:ins w:id="3941" w:author="MKONDIWA, Maxwell (CIMMYT-India)" w:date="2023-10-08T18:33:00Z">
        <w:r w:rsidR="00E855E8">
          <w:rPr>
            <w:rFonts w:cs="Times New Roman"/>
          </w:rPr>
          <w:t xml:space="preserve">There are </w:t>
        </w:r>
        <w:del w:id="3942" w:author="Urfels, Anton (IRRI)" w:date="2023-10-12T17:39:00Z">
          <w:r w:rsidR="00E855E8" w:rsidDel="007B019E">
            <w:rPr>
              <w:rFonts w:cs="Times New Roman"/>
            </w:rPr>
            <w:delText>portions</w:delText>
          </w:r>
        </w:del>
      </w:ins>
      <w:ins w:id="3943" w:author="Urfels, Anton (IRRI)" w:date="2023-10-12T17:39:00Z">
        <w:r w:rsidR="007B019E">
          <w:rPr>
            <w:rFonts w:cs="Times New Roman"/>
          </w:rPr>
          <w:t>areas</w:t>
        </w:r>
      </w:ins>
      <w:ins w:id="3944" w:author="MKONDIWA, Maxwell (CIMMYT-India)" w:date="2023-10-08T18:33:00Z">
        <w:r w:rsidR="00E855E8">
          <w:rPr>
            <w:rFonts w:cs="Times New Roman"/>
          </w:rPr>
          <w:t xml:space="preserve"> of the </w:t>
        </w:r>
      </w:ins>
      <w:ins w:id="3945" w:author="MKONDIWA, Maxwell (CIMMYT-India)" w:date="2023-10-08T18:34:00Z">
        <w:r w:rsidR="00E855E8">
          <w:rPr>
            <w:rFonts w:cs="Times New Roman"/>
          </w:rPr>
          <w:t xml:space="preserve">Eastern IGP where </w:t>
        </w:r>
      </w:ins>
      <w:ins w:id="3946" w:author="MKONDIWA, Maxwell (CIMMYT-India)" w:date="2023-10-08T18:35:00Z">
        <w:r w:rsidR="003C71B6">
          <w:rPr>
            <w:rFonts w:cs="Times New Roman"/>
          </w:rPr>
          <w:t xml:space="preserve">partial profits </w:t>
        </w:r>
      </w:ins>
      <w:ins w:id="3947" w:author="MKONDIWA, Maxwell (CIMMYT-India)" w:date="2023-10-08T18:38:00Z">
        <w:r w:rsidR="002B050C">
          <w:rPr>
            <w:rFonts w:cs="Times New Roman"/>
          </w:rPr>
          <w:t xml:space="preserve">of </w:t>
        </w:r>
        <w:del w:id="3948" w:author="Urfels, Anton (IRRI)" w:date="2023-10-12T17:39:00Z">
          <w:r w:rsidR="002B050C" w:rsidDel="007B019E">
            <w:rPr>
              <w:rFonts w:cs="Times New Roman"/>
            </w:rPr>
            <w:delText>onset long</w:delText>
          </w:r>
        </w:del>
      </w:ins>
      <w:ins w:id="3949" w:author="Urfels, Anton (IRRI)" w:date="2023-10-12T17:39:00Z">
        <w:r w:rsidR="007B019E">
          <w:rPr>
            <w:rFonts w:cs="Times New Roman"/>
          </w:rPr>
          <w:t>the onset-long</w:t>
        </w:r>
      </w:ins>
      <w:ins w:id="3950" w:author="MKONDIWA, Maxwell (CIMMYT-India)" w:date="2023-10-08T18:40:00Z">
        <w:r w:rsidR="00640206">
          <w:rPr>
            <w:rFonts w:cs="Times New Roman"/>
          </w:rPr>
          <w:t xml:space="preserve"> strategy are</w:t>
        </w:r>
      </w:ins>
      <w:ins w:id="3951" w:author="MKONDIWA, Maxwell (CIMMYT-India)" w:date="2023-10-08T18:38:00Z">
        <w:r w:rsidR="002B050C">
          <w:rPr>
            <w:rFonts w:cs="Times New Roman"/>
          </w:rPr>
          <w:t xml:space="preserve"> </w:t>
        </w:r>
      </w:ins>
      <w:ins w:id="3952" w:author="MKONDIWA, Maxwell (CIMMYT-India)" w:date="2023-10-08T18:40:00Z">
        <w:r w:rsidR="006121C9">
          <w:rPr>
            <w:rFonts w:cs="Times New Roman"/>
          </w:rPr>
          <w:t>almost risk-free requiring reduction of profits of</w:t>
        </w:r>
      </w:ins>
      <w:ins w:id="3953" w:author="MKONDIWA, Maxwell (CIMMYT-India)" w:date="2023-10-08T18:39:00Z">
        <w:r w:rsidR="00DE163B">
          <w:rPr>
            <w:rFonts w:cs="Times New Roman"/>
          </w:rPr>
          <w:t xml:space="preserve"> </w:t>
        </w:r>
      </w:ins>
      <w:ins w:id="3954" w:author="MKONDIWA, Maxwell (CIMMYT-India)" w:date="2023-10-08T18:38:00Z">
        <w:r w:rsidR="002B050C">
          <w:rPr>
            <w:rFonts w:cs="Times New Roman"/>
          </w:rPr>
          <w:t>over</w:t>
        </w:r>
      </w:ins>
      <w:ins w:id="3955" w:author="MKONDIWA, Maxwell (CIMMYT-India)" w:date="2023-10-08T18:36:00Z">
        <w:r w:rsidR="00FD223D">
          <w:rPr>
            <w:rFonts w:cs="Times New Roman"/>
          </w:rPr>
          <w:t xml:space="preserve"> US$1000</w:t>
        </w:r>
        <w:r w:rsidR="00056BE3">
          <w:rPr>
            <w:rFonts w:cs="Times New Roman"/>
          </w:rPr>
          <w:t xml:space="preserve"> </w:t>
        </w:r>
      </w:ins>
      <w:ins w:id="3956" w:author="MKONDIWA, Maxwell (CIMMYT-India)" w:date="2023-10-08T18:38:00Z">
        <w:r w:rsidR="008343EF">
          <w:rPr>
            <w:rFonts w:cs="Times New Roman"/>
          </w:rPr>
          <w:t xml:space="preserve">for any risk averse farmer to </w:t>
        </w:r>
        <w:del w:id="3957" w:author="Urfels, Anton (IRRI)" w:date="2023-10-12T17:39:00Z">
          <w:r w:rsidR="008343EF" w:rsidDel="007B019E">
            <w:rPr>
              <w:rFonts w:cs="Times New Roman"/>
            </w:rPr>
            <w:delText>be indifferent to</w:delText>
          </w:r>
        </w:del>
      </w:ins>
      <w:ins w:id="3958" w:author="Urfels, Anton (IRRI)" w:date="2023-10-12T17:39:00Z">
        <w:r w:rsidR="007B019E">
          <w:rPr>
            <w:rFonts w:cs="Times New Roman"/>
          </w:rPr>
          <w:t>consider</w:t>
        </w:r>
      </w:ins>
      <w:ins w:id="3959" w:author="MKONDIWA, Maxwell (CIMMYT-India)" w:date="2023-10-08T18:38:00Z">
        <w:r w:rsidR="008343EF">
          <w:rPr>
            <w:rFonts w:cs="Times New Roman"/>
          </w:rPr>
          <w:t xml:space="preserve"> the baseline. </w:t>
        </w:r>
      </w:ins>
      <w:ins w:id="3960" w:author="MKONDIWA, Maxwell (CIMMYT-India)" w:date="2023-10-08T18:39:00Z">
        <w:r w:rsidR="00DE163B">
          <w:rPr>
            <w:rFonts w:cs="Times New Roman"/>
          </w:rPr>
          <w:t>These areas can be</w:t>
        </w:r>
      </w:ins>
      <w:ins w:id="3961" w:author="Urfels, Anton (IRRI)" w:date="2023-10-12T17:40:00Z">
        <w:r w:rsidR="007B019E">
          <w:rPr>
            <w:rFonts w:cs="Times New Roman"/>
          </w:rPr>
          <w:t xml:space="preserve"> clearly</w:t>
        </w:r>
      </w:ins>
      <w:ins w:id="3962" w:author="MKONDIWA, Maxwell (CIMMYT-India)" w:date="2023-10-08T18:39:00Z">
        <w:r w:rsidR="00DE163B">
          <w:rPr>
            <w:rFonts w:cs="Times New Roman"/>
          </w:rPr>
          <w:t xml:space="preserve"> prioritized for </w:t>
        </w:r>
        <w:r w:rsidR="006121C9">
          <w:rPr>
            <w:rFonts w:cs="Times New Roman"/>
          </w:rPr>
          <w:t>th</w:t>
        </w:r>
      </w:ins>
      <w:ins w:id="3963" w:author="MKONDIWA, Maxwell (CIMMYT-India)" w:date="2023-10-08T18:40:00Z">
        <w:r w:rsidR="00640206">
          <w:rPr>
            <w:rFonts w:cs="Times New Roman"/>
          </w:rPr>
          <w:t>e onset-long</w:t>
        </w:r>
        <w:r w:rsidR="006121C9">
          <w:rPr>
            <w:rFonts w:cs="Times New Roman"/>
          </w:rPr>
          <w:t xml:space="preserve"> strategy. </w:t>
        </w:r>
      </w:ins>
      <w:ins w:id="3964" w:author="MKONDIWA, Maxwell (CIMMYT-India)" w:date="2023-10-08T17:41:00Z">
        <w:r w:rsidRPr="0018557F">
          <w:rPr>
            <w:rFonts w:cs="Times New Roman"/>
            <w:rPrChange w:id="3965" w:author="MKONDIWA, Maxwell (CIMMYT-India)" w:date="2023-10-08T17:41:00Z">
              <w:rPr>
                <w:rFonts w:ascii="Segoe UI" w:hAnsi="Segoe UI" w:cs="Segoe UI"/>
                <w:color w:val="212121"/>
                <w:sz w:val="20"/>
                <w:szCs w:val="20"/>
                <w:shd w:val="clear" w:color="auto" w:fill="FFFFFF"/>
              </w:rPr>
            </w:rPrChange>
          </w:rPr>
          <w:t xml:space="preserve">Of course, our profit data is only </w:t>
        </w:r>
      </w:ins>
      <w:ins w:id="3966" w:author="MKONDIWA, Maxwell (CIMMYT-India)" w:date="2023-10-08T18:23:00Z">
        <w:r w:rsidR="00637EF5" w:rsidRPr="00637EF5">
          <w:rPr>
            <w:rFonts w:cs="Times New Roman"/>
          </w:rPr>
          <w:t>partial,</w:t>
        </w:r>
      </w:ins>
      <w:ins w:id="3967" w:author="MKONDIWA, Maxwell (CIMMYT-India)" w:date="2023-10-08T17:41:00Z">
        <w:r w:rsidRPr="0018557F">
          <w:rPr>
            <w:rFonts w:cs="Times New Roman"/>
            <w:rPrChange w:id="3968" w:author="MKONDIWA, Maxwell (CIMMYT-India)" w:date="2023-10-08T17:41:00Z">
              <w:rPr>
                <w:rFonts w:ascii="Segoe UI" w:hAnsi="Segoe UI" w:cs="Segoe UI"/>
                <w:color w:val="212121"/>
                <w:sz w:val="20"/>
                <w:szCs w:val="20"/>
                <w:shd w:val="clear" w:color="auto" w:fill="FFFFFF"/>
              </w:rPr>
            </w:rPrChange>
          </w:rPr>
          <w:t xml:space="preserve"> and a full real-world recommendation should consider more comprehensive profit analyses - but even such partial analyses based on crop modelling results can provide decision makers with valuable ex-ante insights into the riskiness of adopting different climate adaptation strategies.</w:t>
        </w:r>
      </w:ins>
    </w:p>
    <w:p w14:paraId="292C56E5" w14:textId="161A8D4D" w:rsidR="00CC0F5C" w:rsidRDefault="00637EF5" w:rsidP="009639B7">
      <w:pPr>
        <w:rPr>
          <w:ins w:id="3969" w:author="MKONDIWA, Maxwell (CIMMYT-India)" w:date="2023-10-08T18:13:00Z"/>
          <w:rFonts w:cs="Times New Roman"/>
        </w:rPr>
      </w:pPr>
      <w:ins w:id="3970" w:author="MKONDIWA, Maxwell (CIMMYT-India)" w:date="2023-10-08T18:22:00Z">
        <w:r>
          <w:rPr>
            <w:rFonts w:cs="Times New Roman"/>
            <w:noProof/>
          </w:rPr>
          <w:lastRenderedPageBreak/>
          <w:drawing>
            <wp:inline distT="0" distB="0" distL="0" distR="0" wp14:anchorId="13119E24" wp14:editId="41C0AC0D">
              <wp:extent cx="5137608" cy="7533070"/>
              <wp:effectExtent l="0" t="0" r="6350" b="0"/>
              <wp:docPr id="17192384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46450" cy="7546034"/>
                      </a:xfrm>
                      <a:prstGeom prst="rect">
                        <a:avLst/>
                      </a:prstGeom>
                      <a:noFill/>
                    </pic:spPr>
                  </pic:pic>
                </a:graphicData>
              </a:graphic>
            </wp:inline>
          </w:drawing>
        </w:r>
      </w:ins>
    </w:p>
    <w:p w14:paraId="4BD41ABC" w14:textId="3631E3C2" w:rsidR="00D07E7A" w:rsidRPr="00256197" w:rsidRDefault="00D07E7A" w:rsidP="009639B7">
      <w:pPr>
        <w:rPr>
          <w:ins w:id="3971" w:author="MKONDIWA, Maxwell (CIMMYT-India)" w:date="2023-10-08T17:41:00Z"/>
          <w:rFonts w:cs="Times New Roman"/>
        </w:rPr>
      </w:pPr>
      <w:ins w:id="3972" w:author="MKONDIWA, Maxwell (CIMMYT-India)" w:date="2023-10-08T18:13:00Z">
        <w:r>
          <w:rPr>
            <w:rFonts w:cs="Times New Roman"/>
          </w:rPr>
          <w:t>Figure 6:</w:t>
        </w:r>
      </w:ins>
      <w:ins w:id="3973" w:author="MKONDIWA, Maxwell (CIMMYT-India)" w:date="2023-10-08T18:22:00Z">
        <w:r w:rsidR="00637EF5">
          <w:rPr>
            <w:rFonts w:cs="Times New Roman"/>
          </w:rPr>
          <w:t xml:space="preserve"> </w:t>
        </w:r>
      </w:ins>
      <w:ins w:id="3974" w:author="MKONDIWA, Maxwell (CIMMYT-India)" w:date="2023-10-08T18:23:00Z">
        <w:r w:rsidR="00637EF5">
          <w:rPr>
            <w:rFonts w:cs="Times New Roman"/>
          </w:rPr>
          <w:t>Quantitative analys</w:t>
        </w:r>
      </w:ins>
      <w:ins w:id="3975" w:author="MKONDIWA, Maxwell (CIMMYT-India)" w:date="2023-10-08T18:41:00Z">
        <w:r w:rsidR="00640206">
          <w:rPr>
            <w:rFonts w:cs="Times New Roman"/>
          </w:rPr>
          <w:t>is</w:t>
        </w:r>
      </w:ins>
      <w:ins w:id="3976" w:author="MKONDIWA, Maxwell (CIMMYT-India)" w:date="2023-10-08T18:23:00Z">
        <w:r w:rsidR="00637EF5">
          <w:rPr>
            <w:rFonts w:cs="Times New Roman"/>
          </w:rPr>
          <w:t xml:space="preserve"> of w</w:t>
        </w:r>
      </w:ins>
      <w:ins w:id="3977" w:author="MKONDIWA, Maxwell (CIMMYT-India)" w:date="2023-10-08T18:13:00Z">
        <w:r>
          <w:rPr>
            <w:rFonts w:cs="Times New Roman"/>
          </w:rPr>
          <w:t xml:space="preserve">illingness to pay bounds </w:t>
        </w:r>
      </w:ins>
      <w:ins w:id="3978" w:author="MKONDIWA, Maxwell (CIMMYT-India)" w:date="2023-10-08T18:23:00Z">
        <w:r w:rsidR="00637EF5">
          <w:rPr>
            <w:rFonts w:cs="Times New Roman"/>
          </w:rPr>
          <w:t>for onset-long strategy</w:t>
        </w:r>
      </w:ins>
    </w:p>
    <w:p w14:paraId="0F7880FD" w14:textId="77777777" w:rsidR="00CC0CF1" w:rsidRPr="00256197" w:rsidRDefault="00CC0CF1">
      <w:pPr>
        <w:rPr>
          <w:rFonts w:eastAsiaTheme="majorEastAsia" w:cs="Times New Roman"/>
          <w:b/>
          <w:sz w:val="24"/>
          <w:szCs w:val="32"/>
        </w:rPr>
        <w:pPrChange w:id="3979" w:author="MKONDIWA, Maxwell (CIMMYT-India)" w:date="2023-10-08T17:30:00Z">
          <w:pPr>
            <w:spacing w:line="259" w:lineRule="auto"/>
          </w:pPr>
        </w:pPrChange>
      </w:pPr>
      <w:r w:rsidRPr="00256197">
        <w:rPr>
          <w:rFonts w:cs="Times New Roman"/>
        </w:rPr>
        <w:br w:type="page"/>
      </w:r>
    </w:p>
    <w:p w14:paraId="7AA59CE6" w14:textId="626CBB1F" w:rsidR="00830D97" w:rsidRPr="00256197" w:rsidRDefault="00BC2C8E" w:rsidP="00B202CF">
      <w:pPr>
        <w:pStyle w:val="Heading1"/>
      </w:pPr>
      <w:r w:rsidRPr="00256197">
        <w:lastRenderedPageBreak/>
        <w:t xml:space="preserve">4. </w:t>
      </w:r>
      <w:r w:rsidR="00541020" w:rsidRPr="00256197">
        <w:t>Recommend</w:t>
      </w:r>
      <w:r w:rsidR="00A2691D" w:rsidRPr="00256197">
        <w:t>ed</w:t>
      </w:r>
      <w:del w:id="3980" w:author="Urfels, Anton (IRRI)" w:date="2023-10-07T09:57:00Z">
        <w:r w:rsidR="00541020" w:rsidRPr="00256197" w:rsidDel="00E8562B">
          <w:delText xml:space="preserve"> </w:delText>
        </w:r>
      </w:del>
      <w:del w:id="3981" w:author="Urfels, Anton (IRRI)" w:date="2023-10-07T09:56:00Z">
        <w:r w:rsidR="00A2691D" w:rsidRPr="00256197" w:rsidDel="00E8562B">
          <w:delText>pixel</w:delText>
        </w:r>
      </w:del>
      <w:del w:id="3982" w:author="Urfels, Anton (IRRI)" w:date="2023-10-07T09:57:00Z">
        <w:r w:rsidR="00A2691D" w:rsidRPr="00256197" w:rsidDel="00E8562B">
          <w:delText xml:space="preserve"> level</w:delText>
        </w:r>
      </w:del>
      <w:r w:rsidR="00A2691D" w:rsidRPr="00256197">
        <w:t xml:space="preserve"> rice </w:t>
      </w:r>
      <w:r w:rsidR="00541020" w:rsidRPr="00256197">
        <w:t xml:space="preserve">planting date strategy </w:t>
      </w:r>
      <w:ins w:id="3983" w:author="Urfels, Anton (IRRI)" w:date="2023-10-07T09:57:00Z">
        <w:r w:rsidR="00E8562B">
          <w:t>per grid cell</w:t>
        </w:r>
      </w:ins>
    </w:p>
    <w:p w14:paraId="52895EC2" w14:textId="77777777" w:rsidR="007B019E" w:rsidRDefault="006144B9" w:rsidP="0027468D">
      <w:pPr>
        <w:jc w:val="both"/>
        <w:rPr>
          <w:ins w:id="3984" w:author="Urfels, Anton (IRRI)" w:date="2023-10-12T17:41:00Z"/>
          <w:rFonts w:cs="Times New Roman"/>
        </w:rPr>
      </w:pPr>
      <w:ins w:id="3985" w:author="Urfels, Anton (IRRI)" w:date="2023-10-07T15:45:00Z">
        <w:r>
          <w:rPr>
            <w:rFonts w:cs="Times New Roman"/>
          </w:rPr>
          <w:t xml:space="preserve">Lastly, </w:t>
        </w:r>
      </w:ins>
      <w:ins w:id="3986" w:author="Urfels, Anton (IRRI)" w:date="2023-10-07T15:46:00Z">
        <w:r>
          <w:rPr>
            <w:rFonts w:cs="Times New Roman"/>
          </w:rPr>
          <w:t xml:space="preserve">our risk-based evaluation approach allows us to compare all of the rice planting strategies against each other and identify which strategy performs clearly better </w:t>
        </w:r>
      </w:ins>
      <w:ins w:id="3987" w:author="Urfels, Anton (IRRI)" w:date="2023-10-07T15:47:00Z">
        <w:r>
          <w:rPr>
            <w:rFonts w:cs="Times New Roman"/>
          </w:rPr>
          <w:t>and with less risks involved than any other strategy and where several competing strategies might result in similar economic benefits as well as risks. In other words, t</w:t>
        </w:r>
      </w:ins>
      <w:del w:id="3988" w:author="Urfels, Anton (IRRI)" w:date="2023-10-07T15:47:00Z">
        <w:r w:rsidR="00556718" w:rsidRPr="00256197" w:rsidDel="006144B9">
          <w:rPr>
            <w:rFonts w:cs="Times New Roman"/>
          </w:rPr>
          <w:delText>T</w:delText>
        </w:r>
      </w:del>
      <w:r w:rsidR="00556718" w:rsidRPr="00256197">
        <w:rPr>
          <w:rFonts w:cs="Times New Roman"/>
        </w:rPr>
        <w:t xml:space="preserve">he </w:t>
      </w:r>
      <w:del w:id="3989" w:author="Urfels, Anton (IRRI)" w:date="2023-10-08T00:42:00Z">
        <w:r w:rsidR="00556718" w:rsidRPr="00256197" w:rsidDel="00046257">
          <w:rPr>
            <w:rFonts w:cs="Times New Roman"/>
          </w:rPr>
          <w:delText>foregoing analyses</w:delText>
        </w:r>
      </w:del>
      <w:ins w:id="3990" w:author="Urfels, Anton (IRRI)" w:date="2023-10-08T00:42:00Z">
        <w:r w:rsidR="00046257">
          <w:rPr>
            <w:rFonts w:cs="Times New Roman"/>
          </w:rPr>
          <w:t>above analysis</w:t>
        </w:r>
      </w:ins>
      <w:r w:rsidR="00556718" w:rsidRPr="00256197">
        <w:rPr>
          <w:rFonts w:cs="Times New Roman"/>
        </w:rPr>
        <w:t xml:space="preserve"> has made binary </w:t>
      </w:r>
      <w:ins w:id="3991" w:author="MKONDIWA, Maxwell (CIMMYT-India)" w:date="2023-10-07T14:39:00Z">
        <w:r w:rsidR="00245305">
          <w:rPr>
            <w:rFonts w:cs="Times New Roman"/>
          </w:rPr>
          <w:t xml:space="preserve">or pairwise </w:t>
        </w:r>
      </w:ins>
      <w:r w:rsidR="00556718" w:rsidRPr="00256197">
        <w:rPr>
          <w:rFonts w:cs="Times New Roman"/>
        </w:rPr>
        <w:t>comparisons</w:t>
      </w:r>
      <w:ins w:id="3992" w:author="Urfels, Anton (IRRI)" w:date="2023-10-07T15:47:00Z">
        <w:r>
          <w:rPr>
            <w:rFonts w:cs="Times New Roman"/>
          </w:rPr>
          <w:t xml:space="preserve"> – while the </w:t>
        </w:r>
      </w:ins>
      <w:ins w:id="3993" w:author="Urfels, Anton (IRRI)" w:date="2023-10-07T15:48:00Z">
        <w:r>
          <w:rPr>
            <w:rFonts w:cs="Times New Roman"/>
          </w:rPr>
          <w:t>most important question is</w:t>
        </w:r>
      </w:ins>
      <w:ins w:id="3994" w:author="Urfels, Anton (IRRI)" w:date="2023-10-08T00:42:00Z">
        <w:r w:rsidR="00046257">
          <w:rPr>
            <w:rFonts w:cs="Times New Roman"/>
          </w:rPr>
          <w:t>:</w:t>
        </w:r>
      </w:ins>
      <w:ins w:id="3995" w:author="Urfels, Anton (IRRI)" w:date="2023-10-07T15:48:00Z">
        <w:r>
          <w:rPr>
            <w:rFonts w:cs="Times New Roman"/>
          </w:rPr>
          <w:t xml:space="preserve"> </w:t>
        </w:r>
      </w:ins>
      <w:ins w:id="3996" w:author="Urfels, Anton (IRRI)" w:date="2023-10-08T00:42:00Z">
        <w:r w:rsidR="00046257">
          <w:rPr>
            <w:rFonts w:cs="Times New Roman"/>
          </w:rPr>
          <w:t>W</w:t>
        </w:r>
      </w:ins>
      <w:ins w:id="3997" w:author="Urfels, Anton (IRRI)" w:date="2023-10-07T15:48:00Z">
        <w:r>
          <w:rPr>
            <w:rFonts w:cs="Times New Roman"/>
          </w:rPr>
          <w:t>hich strategy should be recommended where?</w:t>
        </w:r>
      </w:ins>
      <w:del w:id="3998" w:author="Urfels, Anton (IRRI)" w:date="2023-10-07T15:48:00Z">
        <w:r w:rsidR="00556718" w:rsidRPr="00256197" w:rsidDel="006144B9">
          <w:rPr>
            <w:rFonts w:cs="Times New Roman"/>
          </w:rPr>
          <w:delText>.</w:delText>
        </w:r>
      </w:del>
      <w:r w:rsidR="00556718" w:rsidRPr="00256197">
        <w:rPr>
          <w:rFonts w:cs="Times New Roman"/>
        </w:rPr>
        <w:t xml:space="preserve"> </w:t>
      </w:r>
      <w:del w:id="3999" w:author="Urfels, Anton (IRRI)" w:date="2023-10-07T15:47:00Z">
        <w:r w:rsidR="00556718" w:rsidRPr="00256197" w:rsidDel="006144B9">
          <w:rPr>
            <w:rFonts w:cs="Times New Roman"/>
          </w:rPr>
          <w:delText xml:space="preserve">But the interest is on which scenario should be advocated for a particular location. </w:delText>
        </w:r>
      </w:del>
      <w:r w:rsidR="00556718" w:rsidRPr="00256197">
        <w:rPr>
          <w:rFonts w:cs="Times New Roman"/>
        </w:rPr>
        <w:t xml:space="preserve">To </w:t>
      </w:r>
      <w:del w:id="4000" w:author="Urfels, Anton (IRRI)" w:date="2023-10-07T15:48:00Z">
        <w:r w:rsidR="00556718" w:rsidRPr="00256197" w:rsidDel="006144B9">
          <w:rPr>
            <w:rFonts w:cs="Times New Roman"/>
          </w:rPr>
          <w:delText>get this</w:delText>
        </w:r>
      </w:del>
      <w:ins w:id="4001" w:author="Urfels, Anton (IRRI)" w:date="2023-10-07T15:48:00Z">
        <w:r>
          <w:rPr>
            <w:rFonts w:cs="Times New Roman"/>
          </w:rPr>
          <w:t>derive this</w:t>
        </w:r>
      </w:ins>
      <w:r w:rsidR="00556718" w:rsidRPr="00256197">
        <w:rPr>
          <w:rFonts w:cs="Times New Roman"/>
        </w:rPr>
        <w:t xml:space="preserve"> optimal scenario, we </w:t>
      </w:r>
      <w:r w:rsidR="00565E22" w:rsidRPr="00256197">
        <w:rPr>
          <w:rFonts w:cs="Times New Roman"/>
        </w:rPr>
        <w:t xml:space="preserve">calculate the maximum </w:t>
      </w:r>
      <w:r w:rsidR="006C3C51" w:rsidRPr="00256197">
        <w:rPr>
          <w:rFonts w:cs="Times New Roman"/>
        </w:rPr>
        <w:t xml:space="preserve">upper bound </w:t>
      </w:r>
      <w:r w:rsidR="00565E22" w:rsidRPr="00256197">
        <w:rPr>
          <w:rFonts w:cs="Times New Roman"/>
        </w:rPr>
        <w:t>WTP among the scenarios</w:t>
      </w:r>
      <w:r w:rsidR="00D02CA8" w:rsidRPr="00256197">
        <w:rPr>
          <w:rFonts w:cs="Times New Roman"/>
        </w:rPr>
        <w:t xml:space="preserve"> and the maximum lower WTP</w:t>
      </w:r>
      <w:r w:rsidR="005A509C" w:rsidRPr="00256197">
        <w:rPr>
          <w:rFonts w:cs="Times New Roman"/>
        </w:rPr>
        <w:t xml:space="preserve">. </w:t>
      </w:r>
      <w:del w:id="4002" w:author="Urfels, Anton (IRRI)" w:date="2023-10-07T15:48:00Z">
        <w:r w:rsidR="005A509C" w:rsidRPr="00256197" w:rsidDel="006144B9">
          <w:rPr>
            <w:rFonts w:cs="Times New Roman"/>
          </w:rPr>
          <w:delText xml:space="preserve">If </w:delText>
        </w:r>
        <w:r w:rsidR="00903794" w:rsidRPr="00256197" w:rsidDel="006144B9">
          <w:rPr>
            <w:rFonts w:cs="Times New Roman"/>
          </w:rPr>
          <w:delText xml:space="preserve">there is </w:delText>
        </w:r>
        <w:r w:rsidR="005A509C" w:rsidRPr="00256197" w:rsidDel="006144B9">
          <w:rPr>
            <w:rFonts w:cs="Times New Roman"/>
          </w:rPr>
          <w:delText xml:space="preserve">match </w:delText>
        </w:r>
        <w:r w:rsidR="00903794" w:rsidRPr="00256197" w:rsidDel="006144B9">
          <w:rPr>
            <w:rFonts w:cs="Times New Roman"/>
          </w:rPr>
          <w:delText xml:space="preserve">on which scenario is selected </w:delText>
        </w:r>
      </w:del>
      <w:ins w:id="4003" w:author="Urfels, Anton (IRRI)" w:date="2023-10-07T15:48:00Z">
        <w:r>
          <w:rPr>
            <w:rFonts w:cs="Times New Roman"/>
          </w:rPr>
          <w:t>If one single scenario clearly pay</w:t>
        </w:r>
      </w:ins>
      <w:ins w:id="4004" w:author="Urfels, Anton (IRRI)" w:date="2023-10-12T17:40:00Z">
        <w:r w:rsidR="007B019E">
          <w:rPr>
            <w:rFonts w:cs="Times New Roman"/>
          </w:rPr>
          <w:t>s</w:t>
        </w:r>
      </w:ins>
      <w:ins w:id="4005" w:author="Urfels, Anton (IRRI)" w:date="2023-10-07T15:48:00Z">
        <w:r>
          <w:rPr>
            <w:rFonts w:cs="Times New Roman"/>
          </w:rPr>
          <w:t xml:space="preserve"> more </w:t>
        </w:r>
      </w:ins>
      <w:ins w:id="4006" w:author="Urfels, Anton (IRRI)" w:date="2023-10-07T15:49:00Z">
        <w:r>
          <w:rPr>
            <w:rFonts w:cs="Times New Roman"/>
          </w:rPr>
          <w:t>and clearly induces less risks than the others</w:t>
        </w:r>
      </w:ins>
      <w:del w:id="4007" w:author="Urfels, Anton (IRRI)" w:date="2023-10-07T15:48:00Z">
        <w:r w:rsidR="005A509C" w:rsidRPr="00256197" w:rsidDel="006144B9">
          <w:rPr>
            <w:rFonts w:cs="Times New Roman"/>
          </w:rPr>
          <w:delText>and are all positive</w:delText>
        </w:r>
      </w:del>
      <w:r w:rsidR="005A509C" w:rsidRPr="00256197">
        <w:rPr>
          <w:rFonts w:cs="Times New Roman"/>
        </w:rPr>
        <w:t xml:space="preserve">, </w:t>
      </w:r>
      <w:del w:id="4008" w:author="Urfels, Anton (IRRI)" w:date="2023-10-07T15:49:00Z">
        <w:r w:rsidR="005A509C" w:rsidRPr="00256197" w:rsidDel="006144B9">
          <w:rPr>
            <w:rFonts w:cs="Times New Roman"/>
          </w:rPr>
          <w:delText xml:space="preserve">then </w:delText>
        </w:r>
      </w:del>
      <w:r w:rsidR="005A509C" w:rsidRPr="00256197">
        <w:rPr>
          <w:rFonts w:cs="Times New Roman"/>
        </w:rPr>
        <w:t xml:space="preserve">we </w:t>
      </w:r>
      <w:ins w:id="4009" w:author="Urfels, Anton (IRRI)" w:date="2023-10-07T15:49:00Z">
        <w:r>
          <w:rPr>
            <w:rFonts w:cs="Times New Roman"/>
          </w:rPr>
          <w:t>select</w:t>
        </w:r>
      </w:ins>
      <w:del w:id="4010" w:author="Urfels, Anton (IRRI)" w:date="2023-10-07T15:49:00Z">
        <w:r w:rsidR="005A509C" w:rsidRPr="00256197" w:rsidDel="006144B9">
          <w:rPr>
            <w:rFonts w:cs="Times New Roman"/>
          </w:rPr>
          <w:delText>recommend</w:delText>
        </w:r>
      </w:del>
      <w:r w:rsidR="005A509C" w:rsidRPr="00256197">
        <w:rPr>
          <w:rFonts w:cs="Times New Roman"/>
        </w:rPr>
        <w:t xml:space="preserve"> </w:t>
      </w:r>
      <w:r w:rsidR="00541134" w:rsidRPr="00256197">
        <w:rPr>
          <w:rFonts w:cs="Times New Roman"/>
        </w:rPr>
        <w:t>that scenario</w:t>
      </w:r>
      <w:ins w:id="4011" w:author="Urfels, Anton (IRRI)" w:date="2023-10-07T15:49:00Z">
        <w:r>
          <w:rPr>
            <w:rFonts w:cs="Times New Roman"/>
          </w:rPr>
          <w:t xml:space="preserve"> for that particular grid cell</w:t>
        </w:r>
      </w:ins>
      <w:r w:rsidR="00565E22" w:rsidRPr="00256197">
        <w:rPr>
          <w:rFonts w:cs="Times New Roman"/>
        </w:rPr>
        <w:t xml:space="preserve">. </w:t>
      </w:r>
      <w:ins w:id="4012" w:author="Urfels, Anton (IRRI)" w:date="2023-10-07T15:49:00Z">
        <w:r>
          <w:rPr>
            <w:rFonts w:cs="Times New Roman"/>
          </w:rPr>
          <w:t xml:space="preserve">As a result, </w:t>
        </w:r>
      </w:ins>
      <w:r w:rsidR="003B7CDA" w:rsidRPr="00256197">
        <w:rPr>
          <w:rFonts w:cs="Times New Roman"/>
        </w:rPr>
        <w:t xml:space="preserve">Figure </w:t>
      </w:r>
      <w:ins w:id="4013" w:author="MKONDIWA, Maxwell (CIMMYT-India)" w:date="2023-10-08T18:13:00Z">
        <w:r w:rsidR="00CC0F5C">
          <w:rPr>
            <w:rFonts w:cs="Times New Roman"/>
          </w:rPr>
          <w:t>7</w:t>
        </w:r>
      </w:ins>
      <w:del w:id="4014" w:author="MKONDIWA, Maxwell (CIMMYT-India)" w:date="2023-10-08T18:13:00Z">
        <w:r w:rsidR="003B7CDA" w:rsidRPr="00256197" w:rsidDel="00CC0F5C">
          <w:rPr>
            <w:rFonts w:cs="Times New Roman"/>
          </w:rPr>
          <w:delText>6</w:delText>
        </w:r>
      </w:del>
      <w:r w:rsidR="003B7CDA" w:rsidRPr="00256197">
        <w:rPr>
          <w:rFonts w:cs="Times New Roman"/>
        </w:rPr>
        <w:t xml:space="preserve"> shows the optimal rice planting date strategy.</w:t>
      </w:r>
      <w:r w:rsidR="00A664CE" w:rsidRPr="00256197">
        <w:rPr>
          <w:rFonts w:cs="Times New Roman"/>
        </w:rPr>
        <w:t xml:space="preserve"> </w:t>
      </w:r>
    </w:p>
    <w:p w14:paraId="66E89963" w14:textId="27CEA93E" w:rsidR="006B7622" w:rsidRPr="00256197" w:rsidRDefault="006B7622" w:rsidP="0027468D">
      <w:pPr>
        <w:jc w:val="both"/>
        <w:rPr>
          <w:rFonts w:cs="Times New Roman"/>
        </w:rPr>
      </w:pPr>
      <w:ins w:id="4015" w:author="Urfels, Anton (IRRI)" w:date="2023-10-07T15:53:00Z">
        <w:r>
          <w:rPr>
            <w:rFonts w:cs="Times New Roman"/>
          </w:rPr>
          <w:t>Importantly</w:t>
        </w:r>
      </w:ins>
      <w:ins w:id="4016" w:author="Urfels, Anton (IRRI)" w:date="2023-10-12T17:41:00Z">
        <w:r w:rsidR="007B019E">
          <w:rPr>
            <w:rFonts w:cs="Times New Roman"/>
          </w:rPr>
          <w:t xml:space="preserve"> and </w:t>
        </w:r>
      </w:ins>
      <w:ins w:id="4017" w:author="Urfels, Anton (IRRI)" w:date="2023-10-07T15:53:00Z">
        <w:r>
          <w:rPr>
            <w:rFonts w:cs="Times New Roman"/>
          </w:rPr>
          <w:t>in addition to the findings of</w:t>
        </w:r>
      </w:ins>
      <w:ins w:id="4018" w:author="Urfels, Anton (IRRI)" w:date="2023-10-12T22:49:00Z">
        <w:r w:rsidR="009F5123">
          <w:rPr>
            <w:rFonts w:cs="Times New Roman"/>
          </w:rPr>
          <w:t xml:space="preserve"> </w:t>
        </w:r>
      </w:ins>
      <w:r w:rsidR="009F5123">
        <w:rPr>
          <w:rFonts w:cs="Times New Roman"/>
        </w:rPr>
        <w:fldChar w:fldCharType="begin"/>
      </w:r>
      <w:r w:rsidR="009F5123">
        <w:rPr>
          <w:rFonts w:cs="Times New Roman"/>
        </w:rPr>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ins w:id="4019" w:author="Urfels, Anton (IRRI)" w:date="2023-10-07T15:53:00Z">
        <w:r>
          <w:rPr>
            <w:rFonts w:cs="Times New Roman"/>
          </w:rPr>
          <w:t xml:space="preserve">, our framework shows that </w:t>
        </w:r>
      </w:ins>
      <w:ins w:id="4020" w:author="Urfels, Anton (IRRI)" w:date="2023-10-12T17:41:00Z">
        <w:r w:rsidR="007B019E">
          <w:rPr>
            <w:rFonts w:cs="Times New Roman"/>
          </w:rPr>
          <w:t>i</w:t>
        </w:r>
      </w:ins>
      <w:ins w:id="4021" w:author="Urfels, Anton (IRRI)" w:date="2023-10-07T15:54:00Z">
        <w:r>
          <w:rPr>
            <w:rFonts w:cs="Times New Roman"/>
          </w:rPr>
          <w:t xml:space="preserve">n parts of the Eastern Gangetic Plains providing only supplemental irrigation rather than full irrigation is economically beneficial from a risk perspective. While the same is true for some areas in the </w:t>
        </w:r>
      </w:ins>
      <w:ins w:id="4022" w:author="Urfels, Anton (IRRI)" w:date="2023-10-07T15:55:00Z">
        <w:r>
          <w:rPr>
            <w:rFonts w:cs="Times New Roman"/>
          </w:rPr>
          <w:t>n</w:t>
        </w:r>
      </w:ins>
      <w:ins w:id="4023" w:author="Urfels, Anton (IRRI)" w:date="2023-10-07T15:54:00Z">
        <w:r>
          <w:rPr>
            <w:rFonts w:cs="Times New Roman"/>
          </w:rPr>
          <w:t>orthern parts of the Middle and Weste</w:t>
        </w:r>
      </w:ins>
      <w:ins w:id="4024" w:author="Urfels, Anton (IRRI)" w:date="2023-10-07T15:55:00Z">
        <w:r>
          <w:rPr>
            <w:rFonts w:cs="Times New Roman"/>
          </w:rPr>
          <w:t>rn IGP –</w:t>
        </w:r>
      </w:ins>
      <w:ins w:id="4025" w:author="Urfels, Anton (IRRI)" w:date="2023-10-07T15:56:00Z">
        <w:r>
          <w:rPr>
            <w:rFonts w:cs="Times New Roman"/>
          </w:rPr>
          <w:t xml:space="preserve"> indicating that climatic and soil variability in the Northern and Southern parts of the Western and Middle IGP produce substantially different outcomes</w:t>
        </w:r>
      </w:ins>
      <w:ins w:id="4026" w:author="Urfels, Anton (IRRI)" w:date="2023-10-07T15:57:00Z">
        <w:r>
          <w:rPr>
            <w:rFonts w:cs="Times New Roman"/>
          </w:rPr>
          <w:t xml:space="preserve"> – but also indicating that in these areas multiple rice planting strategies perform equally well and farmers have more flexibility to choose amongst various options for similar results.</w:t>
        </w:r>
      </w:ins>
      <w:del w:id="4027" w:author="Urfels, Anton (IRRI)" w:date="2023-10-07T15:53:00Z">
        <w:r w:rsidR="00A664CE" w:rsidRPr="00256197" w:rsidDel="006B7622">
          <w:rPr>
            <w:rFonts w:cs="Times New Roman"/>
          </w:rPr>
          <w:delText xml:space="preserve">This is main graph for the paper recommending a robust strategy for each </w:delText>
        </w:r>
      </w:del>
      <w:del w:id="4028" w:author="Urfels, Anton (IRRI)" w:date="2023-10-07T15:15:00Z">
        <w:r w:rsidR="00A664CE" w:rsidRPr="00256197" w:rsidDel="007070FF">
          <w:rPr>
            <w:rFonts w:cs="Times New Roman"/>
          </w:rPr>
          <w:delText>pixel</w:delText>
        </w:r>
      </w:del>
      <w:del w:id="4029" w:author="Urfels, Anton (IRRI)" w:date="2023-10-07T15:53:00Z">
        <w:r w:rsidR="00A664CE" w:rsidRPr="00256197" w:rsidDel="006B7622">
          <w:rPr>
            <w:rFonts w:cs="Times New Roman"/>
          </w:rPr>
          <w:delText xml:space="preserve"> from the optimization model of partial profits.</w:delText>
        </w:r>
      </w:del>
      <w:del w:id="4030" w:author="Urfels, Anton (IRRI)" w:date="2023-10-07T11:40:00Z">
        <w:r w:rsidR="00A664CE" w:rsidRPr="00256197" w:rsidDel="00693E6C">
          <w:rPr>
            <w:rFonts w:cs="Times New Roman"/>
          </w:rPr>
          <w:delText xml:space="preserve"> </w:delText>
        </w:r>
      </w:del>
    </w:p>
    <w:p w14:paraId="03E57F10" w14:textId="724E948B" w:rsidR="006A18E1" w:rsidRPr="00256197" w:rsidRDefault="00D06EA8" w:rsidP="00F470A3">
      <w:pPr>
        <w:rPr>
          <w:rFonts w:cs="Times New Roman"/>
        </w:rPr>
      </w:pPr>
      <w:r w:rsidRPr="00256197">
        <w:rPr>
          <w:rFonts w:cs="Times New Roman"/>
          <w:noProof/>
        </w:rPr>
        <w:drawing>
          <wp:inline distT="0" distB="0" distL="0" distR="0" wp14:anchorId="1131CE38" wp14:editId="207BA620">
            <wp:extent cx="5904000" cy="3594620"/>
            <wp:effectExtent l="0" t="0" r="1905" b="0"/>
            <wp:docPr id="127061331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613317"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l="395" r="395"/>
                    <a:stretch>
                      <a:fillRect/>
                    </a:stretch>
                  </pic:blipFill>
                  <pic:spPr bwMode="auto">
                    <a:xfrm>
                      <a:off x="0" y="0"/>
                      <a:ext cx="5904000" cy="3594620"/>
                    </a:xfrm>
                    <a:prstGeom prst="rect">
                      <a:avLst/>
                    </a:prstGeom>
                    <a:noFill/>
                    <a:ln>
                      <a:noFill/>
                    </a:ln>
                    <a:extLst>
                      <a:ext uri="{53640926-AAD7-44D8-BBD7-CCE9431645EC}">
                        <a14:shadowObscured xmlns:a14="http://schemas.microsoft.com/office/drawing/2010/main"/>
                      </a:ext>
                    </a:extLst>
                  </pic:spPr>
                </pic:pic>
              </a:graphicData>
            </a:graphic>
          </wp:inline>
        </w:drawing>
      </w:r>
    </w:p>
    <w:p w14:paraId="3298B6D2" w14:textId="68CE4907" w:rsidR="003B7CDA" w:rsidRPr="00256197" w:rsidRDefault="003B7CDA" w:rsidP="00F470A3">
      <w:pPr>
        <w:rPr>
          <w:rFonts w:cs="Times New Roman"/>
        </w:rPr>
      </w:pPr>
      <w:r w:rsidRPr="00256197">
        <w:rPr>
          <w:rFonts w:cs="Times New Roman"/>
        </w:rPr>
        <w:t xml:space="preserve">Figure 6: Optimal rice planting date strategy  </w:t>
      </w:r>
    </w:p>
    <w:p w14:paraId="03242574" w14:textId="77777777" w:rsidR="00E86F45" w:rsidRDefault="00E86F45">
      <w:pPr>
        <w:spacing w:line="259" w:lineRule="auto"/>
        <w:rPr>
          <w:ins w:id="4031" w:author="Urfels, Anton (IRRI)" w:date="2023-10-08T00:23:00Z"/>
          <w:rFonts w:eastAsiaTheme="majorEastAsia" w:cstheme="majorBidi"/>
          <w:b/>
          <w:sz w:val="24"/>
          <w:szCs w:val="32"/>
        </w:rPr>
      </w:pPr>
      <w:ins w:id="4032" w:author="Urfels, Anton (IRRI)" w:date="2023-10-08T00:23:00Z">
        <w:r>
          <w:br w:type="page"/>
        </w:r>
      </w:ins>
    </w:p>
    <w:p w14:paraId="3967D347" w14:textId="31C58FA3" w:rsidR="007F7A6A" w:rsidRPr="00256197" w:rsidDel="00CB3FD5" w:rsidRDefault="007F7A6A" w:rsidP="00B202CF">
      <w:pPr>
        <w:pStyle w:val="Heading1"/>
        <w:rPr>
          <w:del w:id="4033" w:author="MKONDIWA, Maxwell (CIMMYT-India)" w:date="2023-10-07T14:45:00Z"/>
        </w:rPr>
        <w:pPrChange w:id="4034" w:author="Urfels, Anton (IRRI)" w:date="2023-10-12T22:51:00Z">
          <w:pPr/>
        </w:pPrChange>
      </w:pPr>
      <w:del w:id="4035" w:author="MKONDIWA, Maxwell (CIMMYT-India)" w:date="2023-10-07T14:45:00Z">
        <w:r w:rsidRPr="00256197" w:rsidDel="00CB3FD5">
          <w:lastRenderedPageBreak/>
          <w:delText xml:space="preserve">Note: The strategies with suffix "clearly" have the maximum gains across </w:delText>
        </w:r>
        <w:r w:rsidR="00425DFD" w:rsidRPr="00256197" w:rsidDel="00CB3FD5">
          <w:delText xml:space="preserve">all </w:delText>
        </w:r>
        <w:r w:rsidRPr="00256197" w:rsidDel="00CB3FD5">
          <w:delText>scenarios for both upper and lower bound</w:delText>
        </w:r>
        <w:r w:rsidR="00425DFD" w:rsidRPr="00256197" w:rsidDel="00CB3FD5">
          <w:delText>s</w:delText>
        </w:r>
        <w:r w:rsidRPr="00256197" w:rsidDel="00CB3FD5">
          <w:delText xml:space="preserve"> meaning </w:delText>
        </w:r>
        <w:r w:rsidR="00425DFD" w:rsidRPr="00256197" w:rsidDel="00CB3FD5">
          <w:delText xml:space="preserve">that </w:delText>
        </w:r>
        <w:r w:rsidRPr="00256197" w:rsidDel="00CB3FD5">
          <w:delText>for all risk tolerances (risk aversion)</w:delText>
        </w:r>
        <w:r w:rsidR="00425DFD" w:rsidRPr="00256197" w:rsidDel="00CB3FD5">
          <w:delText>,</w:delText>
        </w:r>
        <w:r w:rsidRPr="00256197" w:rsidDel="00CB3FD5">
          <w:delText xml:space="preserve"> this is the optimal strategy. The ones </w:delText>
        </w:r>
        <w:r w:rsidR="00C023EB" w:rsidRPr="00256197" w:rsidDel="00CB3FD5">
          <w:delText xml:space="preserve">with the suffix </w:delText>
        </w:r>
        <w:r w:rsidRPr="00256197" w:rsidDel="00CB3FD5">
          <w:delText xml:space="preserve">"not clear" have </w:delText>
        </w:r>
        <w:r w:rsidR="00C023EB" w:rsidRPr="00256197" w:rsidDel="00CB3FD5">
          <w:delText xml:space="preserve">the </w:delText>
        </w:r>
        <w:r w:rsidRPr="00256197" w:rsidDel="00CB3FD5">
          <w:delText>maximum upper bound but maximum lower bound is another strategy meaning only a risk neutral farmer will find this optimal. For risk averse farmers, it depends on their risk aversion</w:delText>
        </w:r>
        <w:r w:rsidR="00AA42F1" w:rsidRPr="00256197" w:rsidDel="00CB3FD5">
          <w:delText xml:space="preserve"> (which we don't measure in this paper)</w:delText>
        </w:r>
        <w:r w:rsidRPr="00256197" w:rsidDel="00CB3FD5">
          <w:delText xml:space="preserve"> </w:delText>
        </w:r>
        <w:r w:rsidR="00AA42F1" w:rsidRPr="00256197" w:rsidDel="00CB3FD5">
          <w:delText>to assign them a strategy in these locations.</w:delText>
        </w:r>
      </w:del>
    </w:p>
    <w:p w14:paraId="4CF06D08" w14:textId="7C91B309" w:rsidR="009232CA" w:rsidRPr="00256197" w:rsidRDefault="00BC2C8E" w:rsidP="00B202CF">
      <w:pPr>
        <w:pStyle w:val="Heading1"/>
      </w:pPr>
      <w:r w:rsidRPr="00256197">
        <w:t>5</w:t>
      </w:r>
      <w:r w:rsidR="00872803" w:rsidRPr="00256197">
        <w:t xml:space="preserve">. </w:t>
      </w:r>
      <w:r w:rsidR="009232CA" w:rsidRPr="00256197">
        <w:t xml:space="preserve">Conclusion </w:t>
      </w:r>
    </w:p>
    <w:p w14:paraId="007925B7" w14:textId="36FE6D2D" w:rsidR="00FD1478" w:rsidRPr="00256197" w:rsidDel="00FD1478" w:rsidRDefault="006B7622" w:rsidP="00FD1478">
      <w:pPr>
        <w:jc w:val="both"/>
        <w:rPr>
          <w:del w:id="4036" w:author="Urfels, Anton (IRRI)" w:date="2023-10-07T16:07:00Z"/>
          <w:moveTo w:id="4037" w:author="Urfels, Anton (IRRI)" w:date="2023-10-07T16:06:00Z"/>
          <w:rFonts w:cs="Times New Roman"/>
        </w:rPr>
      </w:pPr>
      <w:ins w:id="4038" w:author="Urfels, Anton (IRRI)" w:date="2023-10-07T15:57:00Z">
        <w:r>
          <w:rPr>
            <w:rFonts w:cs="Times New Roman"/>
          </w:rPr>
          <w:t xml:space="preserve">We </w:t>
        </w:r>
      </w:ins>
      <w:ins w:id="4039" w:author="Urfels, Anton (IRRI)" w:date="2023-10-07T15:58:00Z">
        <w:r>
          <w:rPr>
            <w:rFonts w:cs="Times New Roman"/>
          </w:rPr>
          <w:t xml:space="preserve">have </w:t>
        </w:r>
      </w:ins>
      <w:ins w:id="4040" w:author="Urfels, Anton (IRRI)" w:date="2023-10-07T15:57:00Z">
        <w:r>
          <w:rPr>
            <w:rFonts w:cs="Times New Roman"/>
          </w:rPr>
          <w:t>show</w:t>
        </w:r>
      </w:ins>
      <w:ins w:id="4041" w:author="Urfels, Anton (IRRI)" w:date="2023-10-07T15:58:00Z">
        <w:r>
          <w:rPr>
            <w:rFonts w:cs="Times New Roman"/>
          </w:rPr>
          <w:t>n in this article</w:t>
        </w:r>
      </w:ins>
      <w:ins w:id="4042" w:author="Urfels, Anton (IRRI)" w:date="2023-10-07T15:57:00Z">
        <w:r>
          <w:rPr>
            <w:rFonts w:cs="Times New Roman"/>
          </w:rPr>
          <w:t xml:space="preserve"> how a spatially explicit risk-assessment framework can</w:t>
        </w:r>
      </w:ins>
      <w:ins w:id="4043" w:author="Urfels, Anton (IRRI)" w:date="2023-10-07T15:58:00Z">
        <w:r>
          <w:rPr>
            <w:rFonts w:cs="Times New Roman"/>
          </w:rPr>
          <w:t xml:space="preserve"> provide evidences on how different agronomic climate </w:t>
        </w:r>
      </w:ins>
      <w:ins w:id="4044" w:author="Urfels, Anton (IRRI)" w:date="2023-10-07T15:59:00Z">
        <w:r>
          <w:rPr>
            <w:rFonts w:cs="Times New Roman"/>
          </w:rPr>
          <w:t>adaptation</w:t>
        </w:r>
      </w:ins>
      <w:ins w:id="4045" w:author="Urfels, Anton (IRRI)" w:date="2023-10-07T15:58:00Z">
        <w:r>
          <w:rPr>
            <w:rFonts w:cs="Times New Roman"/>
          </w:rPr>
          <w:t xml:space="preserve"> strategies can be </w:t>
        </w:r>
      </w:ins>
      <w:ins w:id="4046" w:author="Urfels, Anton (IRRI)" w:date="2023-10-07T15:59:00Z">
        <w:r>
          <w:rPr>
            <w:rFonts w:cs="Times New Roman"/>
          </w:rPr>
          <w:t>adequately</w:t>
        </w:r>
      </w:ins>
      <w:ins w:id="4047" w:author="Urfels, Anton (IRRI)" w:date="2023-10-07T15:58:00Z">
        <w:r>
          <w:rPr>
            <w:rFonts w:cs="Times New Roman"/>
          </w:rPr>
          <w:t xml:space="preserve"> evaluated for risk averse farmers. </w:t>
        </w:r>
      </w:ins>
      <w:ins w:id="4048" w:author="Urfels, Anton (IRRI)" w:date="2023-10-07T16:06:00Z">
        <w:r w:rsidR="00FD1478">
          <w:rPr>
            <w:rFonts w:cs="Times New Roman"/>
          </w:rPr>
          <w:t xml:space="preserve">Our work </w:t>
        </w:r>
        <w:del w:id="4049" w:author="MKONDIWA, Maxwell (CIMMYT-India)" w:date="2023-10-07T14:46:00Z">
          <w:r w:rsidR="00FD1478" w:rsidDel="00F020F4">
            <w:rPr>
              <w:rFonts w:cs="Times New Roman"/>
            </w:rPr>
            <w:delText>build</w:delText>
          </w:r>
        </w:del>
      </w:ins>
      <w:ins w:id="4050" w:author="MKONDIWA, Maxwell (CIMMYT-India)" w:date="2023-10-07T14:46:00Z">
        <w:r w:rsidR="00F020F4">
          <w:rPr>
            <w:rFonts w:cs="Times New Roman"/>
          </w:rPr>
          <w:t>builds</w:t>
        </w:r>
      </w:ins>
      <w:ins w:id="4051" w:author="Urfels, Anton (IRRI)" w:date="2023-10-07T16:06:00Z">
        <w:r w:rsidR="00FD1478">
          <w:rPr>
            <w:rFonts w:cs="Times New Roman"/>
          </w:rPr>
          <w:t xml:space="preserve"> on a</w:t>
        </w:r>
      </w:ins>
      <w:moveToRangeStart w:id="4052" w:author="Urfels, Anton (IRRI)" w:date="2023-10-07T16:06:00Z" w:name="move147587198"/>
      <w:moveTo w:id="4053" w:author="Urfels, Anton (IRRI)" w:date="2023-10-07T16:06:00Z">
        <w:del w:id="4054" w:author="Urfels, Anton (IRRI)" w:date="2023-10-07T16:06:00Z">
          <w:r w:rsidR="00FD1478" w:rsidRPr="00256197" w:rsidDel="00FD1478">
            <w:rPr>
              <w:rFonts w:cs="Times New Roman"/>
            </w:rPr>
            <w:delText>In this paper, we use a</w:delText>
          </w:r>
        </w:del>
        <w:r w:rsidR="00FD1478" w:rsidRPr="00256197">
          <w:rPr>
            <w:rFonts w:cs="Times New Roman"/>
          </w:rPr>
          <w:t xml:space="preserve">n approach proposed by </w:t>
        </w:r>
      </w:moveTo>
      <w:r w:rsidR="009F5123">
        <w:rPr>
          <w:rFonts w:cs="Times New Roman"/>
        </w:rPr>
        <w:fldChar w:fldCharType="begin"/>
      </w:r>
      <w:r w:rsidR="009F5123">
        <w:rPr>
          <w:rFonts w:cs="Times New Roman"/>
        </w:rPr>
        <w:instrText xml:space="preserve"> ADDIN EN.CITE &lt;EndNote&gt;&lt;Cite&gt;&lt;Author&gt;Hurley&lt;/Author&gt;&lt;Year&gt;2018&lt;/Year&gt;&lt;RecNum&gt;16&lt;/RecNum&gt;&lt;DisplayText&gt;(Hurley et al.,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cs="Times New Roman"/>
        </w:rPr>
        <w:fldChar w:fldCharType="separate"/>
      </w:r>
      <w:r w:rsidR="009F5123">
        <w:rPr>
          <w:rFonts w:cs="Times New Roman"/>
          <w:noProof/>
        </w:rPr>
        <w:t>(Hurley et al., 2018)</w:t>
      </w:r>
      <w:r w:rsidR="009F5123">
        <w:rPr>
          <w:rFonts w:cs="Times New Roman"/>
        </w:rPr>
        <w:fldChar w:fldCharType="end"/>
      </w:r>
      <w:ins w:id="4055" w:author="Urfels, Anton (IRRI)" w:date="2023-10-12T22:49:00Z">
        <w:r w:rsidR="009F5123">
          <w:rPr>
            <w:rFonts w:cs="Times New Roman"/>
          </w:rPr>
          <w:t xml:space="preserve"> </w:t>
        </w:r>
      </w:ins>
      <w:moveTo w:id="4056" w:author="Urfels, Anton (IRRI)" w:date="2023-10-07T16:06:00Z">
        <w:del w:id="4057" w:author="Urfels, Anton (IRRI)" w:date="2023-10-12T22:49:00Z">
          <w:r w:rsidR="00FD1478" w:rsidRPr="00256197" w:rsidDel="009F5123">
            <w:rPr>
              <w:rFonts w:cs="Times New Roman"/>
            </w:rPr>
            <w:delText xml:space="preserve">Hurley et al (2018) </w:delText>
          </w:r>
        </w:del>
      </w:moveTo>
      <w:ins w:id="4058" w:author="Urfels, Anton (IRRI)" w:date="2023-10-07T16:06:00Z">
        <w:r w:rsidR="00FD1478">
          <w:rPr>
            <w:rFonts w:cs="Times New Roman"/>
          </w:rPr>
          <w:t xml:space="preserve">and </w:t>
        </w:r>
      </w:ins>
      <w:moveTo w:id="4059" w:author="Urfels, Anton (IRRI)" w:date="2023-10-07T16:06:00Z">
        <w:del w:id="4060" w:author="Urfels, Anton (IRRI)" w:date="2023-10-07T16:06:00Z">
          <w:r w:rsidR="00FD1478" w:rsidRPr="00256197" w:rsidDel="00FD1478">
            <w:rPr>
              <w:rFonts w:cs="Times New Roman"/>
            </w:rPr>
            <w:delText>of u</w:delText>
          </w:r>
        </w:del>
      </w:moveTo>
      <w:ins w:id="4061" w:author="Urfels, Anton (IRRI)" w:date="2023-10-07T16:06:00Z">
        <w:r w:rsidR="00FD1478">
          <w:rPr>
            <w:rFonts w:cs="Times New Roman"/>
          </w:rPr>
          <w:t>uses</w:t>
        </w:r>
      </w:ins>
      <w:moveTo w:id="4062" w:author="Urfels, Anton (IRRI)" w:date="2023-10-07T16:06:00Z">
        <w:del w:id="4063" w:author="Urfels, Anton (IRRI)" w:date="2023-10-07T16:06:00Z">
          <w:r w:rsidR="00FD1478" w:rsidRPr="00256197" w:rsidDel="00FD1478">
            <w:rPr>
              <w:rFonts w:cs="Times New Roman"/>
            </w:rPr>
            <w:delText>sing</w:delText>
          </w:r>
        </w:del>
        <w:r w:rsidR="00FD1478" w:rsidRPr="00256197">
          <w:rPr>
            <w:rFonts w:cs="Times New Roman"/>
          </w:rPr>
          <w:t xml:space="preserve"> computational second order stochastic dominance to calculate lower and upper bounds for which any risk averse farmer will be willing </w:t>
        </w:r>
        <w:del w:id="4064" w:author="Urfels, Anton (IRRI)" w:date="2023-10-07T16:06:00Z">
          <w:r w:rsidR="00FD1478" w:rsidRPr="00256197" w:rsidDel="00FD1478">
            <w:rPr>
              <w:rFonts w:cs="Times New Roman"/>
            </w:rPr>
            <w:delText xml:space="preserve">to pay </w:delText>
          </w:r>
        </w:del>
        <w:r w:rsidR="00FD1478" w:rsidRPr="00256197">
          <w:rPr>
            <w:rFonts w:cs="Times New Roman"/>
          </w:rPr>
          <w:t xml:space="preserve">to adopt an alternative rice planting date strategy. </w:t>
        </w:r>
      </w:moveTo>
    </w:p>
    <w:moveToRangeEnd w:id="4052"/>
    <w:p w14:paraId="10ADA778" w14:textId="5F2451A4" w:rsidR="008F2406" w:rsidRDefault="00FD1478" w:rsidP="007B019E">
      <w:pPr>
        <w:jc w:val="both"/>
        <w:rPr>
          <w:ins w:id="4065" w:author="Urfels, Anton (IRRI)" w:date="2023-10-08T10:40:00Z"/>
          <w:rFonts w:cs="Times New Roman"/>
        </w:rPr>
        <w:pPrChange w:id="4066" w:author="Urfels, Anton (IRRI)" w:date="2023-10-12T17:42:00Z">
          <w:pPr>
            <w:spacing w:line="259" w:lineRule="auto"/>
          </w:pPr>
        </w:pPrChange>
      </w:pPr>
      <w:ins w:id="4067" w:author="Urfels, Anton (IRRI)" w:date="2023-10-07T16:03:00Z">
        <w:r>
          <w:rPr>
            <w:rFonts w:cs="Times New Roman"/>
          </w:rPr>
          <w:t>Our results</w:t>
        </w:r>
      </w:ins>
      <w:ins w:id="4068" w:author="Urfels, Anton (IRRI)" w:date="2023-10-07T15:59:00Z">
        <w:r w:rsidR="006B7622">
          <w:rPr>
            <w:rFonts w:cs="Times New Roman"/>
          </w:rPr>
          <w:t xml:space="preserve"> </w:t>
        </w:r>
      </w:ins>
      <w:ins w:id="4069" w:author="Urfels, Anton (IRRI)" w:date="2023-10-07T16:03:00Z">
        <w:r>
          <w:rPr>
            <w:rFonts w:cs="Times New Roman"/>
          </w:rPr>
          <w:t xml:space="preserve">for the IGP provide further evidence </w:t>
        </w:r>
      </w:ins>
      <w:ins w:id="4070" w:author="Urfels, Anton (IRRI)" w:date="2023-10-07T15:59:00Z">
        <w:r w:rsidR="006B7622">
          <w:rPr>
            <w:rFonts w:cs="Times New Roman"/>
          </w:rPr>
          <w:t xml:space="preserve">that </w:t>
        </w:r>
      </w:ins>
      <w:ins w:id="4071" w:author="Urfels, Anton (IRRI)" w:date="2023-10-07T16:03:00Z">
        <w:r>
          <w:rPr>
            <w:rFonts w:cs="Times New Roman"/>
          </w:rPr>
          <w:t>e</w:t>
        </w:r>
      </w:ins>
      <w:del w:id="4072" w:author="Urfels, Anton (IRRI)" w:date="2023-10-07T16:03:00Z">
        <w:r w:rsidR="001D1265" w:rsidRPr="00256197" w:rsidDel="00FD1478">
          <w:rPr>
            <w:rFonts w:cs="Times New Roman"/>
          </w:rPr>
          <w:delText>E</w:delText>
        </w:r>
      </w:del>
      <w:r w:rsidR="001D1265" w:rsidRPr="00256197">
        <w:rPr>
          <w:rFonts w:cs="Times New Roman"/>
        </w:rPr>
        <w:t>arly sowing of</w:t>
      </w:r>
      <w:ins w:id="4073" w:author="Urfels, Anton (IRRI)" w:date="2023-10-07T16:04:00Z">
        <w:r>
          <w:rPr>
            <w:rFonts w:cs="Times New Roman"/>
          </w:rPr>
          <w:t xml:space="preserve"> long duration</w:t>
        </w:r>
      </w:ins>
      <w:r w:rsidR="001D1265" w:rsidRPr="00256197">
        <w:rPr>
          <w:rFonts w:cs="Times New Roman"/>
        </w:rPr>
        <w:t xml:space="preserve"> rice </w:t>
      </w:r>
      <w:ins w:id="4074" w:author="Urfels, Anton (IRRI)" w:date="2023-10-07T16:03:00Z">
        <w:r>
          <w:rPr>
            <w:rFonts w:cs="Times New Roman"/>
          </w:rPr>
          <w:t xml:space="preserve">is a suitable </w:t>
        </w:r>
      </w:ins>
      <w:del w:id="4075" w:author="Urfels, Anton (IRRI)" w:date="2023-10-07T16:03:00Z">
        <w:r w:rsidR="001D1265" w:rsidRPr="00256197" w:rsidDel="00FD1478">
          <w:rPr>
            <w:rFonts w:cs="Times New Roman"/>
          </w:rPr>
          <w:delText xml:space="preserve">has been proposed as the </w:delText>
        </w:r>
        <w:r w:rsidR="00722646" w:rsidRPr="00256197" w:rsidDel="00FD1478">
          <w:rPr>
            <w:rFonts w:cs="Times New Roman"/>
          </w:rPr>
          <w:delText xml:space="preserve">best </w:delText>
        </w:r>
      </w:del>
      <w:r w:rsidR="00722646" w:rsidRPr="00256197">
        <w:rPr>
          <w:rFonts w:cs="Times New Roman"/>
        </w:rPr>
        <w:t>strategy</w:t>
      </w:r>
      <w:ins w:id="4076" w:author="Urfels, Anton (IRRI)" w:date="2023-10-07T16:03:00Z">
        <w:r>
          <w:rPr>
            <w:rFonts w:cs="Times New Roman"/>
          </w:rPr>
          <w:t xml:space="preserve"> for</w:t>
        </w:r>
      </w:ins>
      <w:del w:id="4077" w:author="Urfels, Anton (IRRI)" w:date="2023-10-07T16:03:00Z">
        <w:r w:rsidR="00722646" w:rsidRPr="00256197" w:rsidDel="00FD1478">
          <w:rPr>
            <w:rFonts w:cs="Times New Roman"/>
          </w:rPr>
          <w:delText xml:space="preserve"> at</w:delText>
        </w:r>
      </w:del>
      <w:r w:rsidR="00722646" w:rsidRPr="00256197">
        <w:rPr>
          <w:rFonts w:cs="Times New Roman"/>
        </w:rPr>
        <w:t xml:space="preserve"> </w:t>
      </w:r>
      <w:ins w:id="4078" w:author="Urfels, Anton (IRRI)" w:date="2023-10-07T16:04:00Z">
        <w:r>
          <w:rPr>
            <w:rFonts w:cs="Times New Roman"/>
          </w:rPr>
          <w:t>risk averse farmers</w:t>
        </w:r>
      </w:ins>
      <w:del w:id="4079" w:author="Urfels, Anton (IRRI)" w:date="2023-10-07T16:04:00Z">
        <w:r w:rsidR="00722646" w:rsidRPr="00256197" w:rsidDel="00FD1478">
          <w:rPr>
            <w:rFonts w:cs="Times New Roman"/>
          </w:rPr>
          <w:delText>optimizing productivity</w:delText>
        </w:r>
      </w:del>
      <w:r w:rsidR="00722646" w:rsidRPr="00256197">
        <w:rPr>
          <w:rFonts w:cs="Times New Roman"/>
        </w:rPr>
        <w:t xml:space="preserve"> of</w:t>
      </w:r>
      <w:ins w:id="4080" w:author="Urfels, Anton (IRRI)" w:date="2023-10-07T16:04:00Z">
        <w:r>
          <w:rPr>
            <w:rFonts w:cs="Times New Roman"/>
          </w:rPr>
          <w:t xml:space="preserve"> the</w:t>
        </w:r>
      </w:ins>
      <w:r w:rsidR="00722646" w:rsidRPr="00256197">
        <w:rPr>
          <w:rFonts w:cs="Times New Roman"/>
        </w:rPr>
        <w:t xml:space="preserve"> rice-wheat rotation system in Bihar</w:t>
      </w:r>
      <w:ins w:id="4081" w:author="Urfels, Anton (IRRI)" w:date="2023-10-07T16:04:00Z">
        <w:r>
          <w:rPr>
            <w:rFonts w:cs="Times New Roman"/>
          </w:rPr>
          <w:t xml:space="preserve"> – while planting at state recommended dates and growing medium duration varieties</w:t>
        </w:r>
      </w:ins>
      <w:ins w:id="4082" w:author="Urfels, Anton (IRRI)" w:date="2023-10-07T16:05:00Z">
        <w:r>
          <w:rPr>
            <w:rFonts w:cs="Times New Roman"/>
          </w:rPr>
          <w:t xml:space="preserve"> is a better option in the Western and Middle IGP. Importantly, we also show that farmers in the Middle IGP have more flexibility to choose amongst competing options without </w:t>
        </w:r>
      </w:ins>
      <w:ins w:id="4083" w:author="Urfels, Anton (IRRI)" w:date="2023-10-07T16:07:00Z">
        <w:r>
          <w:rPr>
            <w:rFonts w:cs="Times New Roman"/>
          </w:rPr>
          <w:t>jeopardizing</w:t>
        </w:r>
      </w:ins>
      <w:ins w:id="4084" w:author="Urfels, Anton (IRRI)" w:date="2023-10-07T16:05:00Z">
        <w:r>
          <w:rPr>
            <w:rFonts w:cs="Times New Roman"/>
          </w:rPr>
          <w:t xml:space="preserve"> incomes or increasing ri</w:t>
        </w:r>
      </w:ins>
      <w:ins w:id="4085" w:author="Urfels, Anton (IRRI)" w:date="2023-10-07T16:06:00Z">
        <w:r>
          <w:rPr>
            <w:rFonts w:cs="Times New Roman"/>
          </w:rPr>
          <w:t>sks.</w:t>
        </w:r>
      </w:ins>
      <w:del w:id="4086" w:author="Urfels, Anton (IRRI)" w:date="2023-10-07T16:04:00Z">
        <w:r w:rsidR="00722646" w:rsidRPr="00256197" w:rsidDel="00FD1478">
          <w:rPr>
            <w:rFonts w:cs="Times New Roman"/>
          </w:rPr>
          <w:delText xml:space="preserve"> and the rest of the Indo-Gangetic Plains</w:delText>
        </w:r>
        <w:r w:rsidR="006F29F8" w:rsidRPr="00256197" w:rsidDel="00FD1478">
          <w:rPr>
            <w:rFonts w:cs="Times New Roman"/>
          </w:rPr>
          <w:delText xml:space="preserve"> of India, Bangladesh, Nepal and Pakistan</w:delText>
        </w:r>
      </w:del>
      <w:del w:id="4087" w:author="Urfels, Anton (IRRI)" w:date="2023-10-07T16:06:00Z">
        <w:r w:rsidR="006F29F8" w:rsidRPr="00256197" w:rsidDel="00FD1478">
          <w:rPr>
            <w:rFonts w:cs="Times New Roman"/>
          </w:rPr>
          <w:delText xml:space="preserve">. Any cropping calendar adjustment is expected </w:delText>
        </w:r>
        <w:r w:rsidR="002102F0" w:rsidRPr="00256197" w:rsidDel="00FD1478">
          <w:rPr>
            <w:rFonts w:cs="Times New Roman"/>
          </w:rPr>
          <w:delText xml:space="preserve">to be risky to the farmers and may be economically </w:delText>
        </w:r>
        <w:r w:rsidR="00D1440F" w:rsidRPr="00256197" w:rsidDel="00FD1478">
          <w:rPr>
            <w:rFonts w:cs="Times New Roman"/>
          </w:rPr>
          <w:delText>suboptimal.</w:delText>
        </w:r>
      </w:del>
      <w:r w:rsidR="00D1440F" w:rsidRPr="00256197">
        <w:rPr>
          <w:rFonts w:cs="Times New Roman"/>
        </w:rPr>
        <w:t xml:space="preserve"> </w:t>
      </w:r>
      <w:moveFromRangeStart w:id="4088" w:author="Urfels, Anton (IRRI)" w:date="2023-10-07T16:06:00Z" w:name="move147587198"/>
      <w:moveFrom w:id="4089" w:author="Urfels, Anton (IRRI)" w:date="2023-10-07T16:06:00Z">
        <w:r w:rsidR="00D1440F" w:rsidRPr="00256197" w:rsidDel="00FD1478">
          <w:rPr>
            <w:rFonts w:cs="Times New Roman"/>
          </w:rPr>
          <w:t>In this paper, we use an approach proposed by Hurley et al (2018)</w:t>
        </w:r>
        <w:r w:rsidR="00D17CE6" w:rsidRPr="00256197" w:rsidDel="00FD1478">
          <w:rPr>
            <w:rFonts w:cs="Times New Roman"/>
          </w:rPr>
          <w:t xml:space="preserve"> of</w:t>
        </w:r>
        <w:r w:rsidR="00D1440F" w:rsidRPr="00256197" w:rsidDel="00FD1478">
          <w:rPr>
            <w:rFonts w:cs="Times New Roman"/>
          </w:rPr>
          <w:t xml:space="preserve"> using computational second order stochastic dominance to calculate lower and upper bound</w:t>
        </w:r>
        <w:r w:rsidR="006C58FB" w:rsidRPr="00256197" w:rsidDel="00FD1478">
          <w:rPr>
            <w:rFonts w:cs="Times New Roman"/>
          </w:rPr>
          <w:t>s</w:t>
        </w:r>
        <w:r w:rsidR="00D1440F" w:rsidRPr="00256197" w:rsidDel="00FD1478">
          <w:rPr>
            <w:rFonts w:cs="Times New Roman"/>
          </w:rPr>
          <w:t xml:space="preserve"> for </w:t>
        </w:r>
        <w:r w:rsidR="00363213" w:rsidRPr="00256197" w:rsidDel="00FD1478">
          <w:rPr>
            <w:rFonts w:cs="Times New Roman"/>
          </w:rPr>
          <w:t xml:space="preserve">which </w:t>
        </w:r>
        <w:r w:rsidR="006C58FB" w:rsidRPr="00256197" w:rsidDel="00FD1478">
          <w:rPr>
            <w:rFonts w:cs="Times New Roman"/>
          </w:rPr>
          <w:t xml:space="preserve">any risk averse </w:t>
        </w:r>
        <w:r w:rsidR="00363213" w:rsidRPr="00256197" w:rsidDel="00FD1478">
          <w:rPr>
            <w:rFonts w:cs="Times New Roman"/>
          </w:rPr>
          <w:t xml:space="preserve">farmer will be willing to pay to </w:t>
        </w:r>
        <w:r w:rsidR="006C58FB" w:rsidRPr="00256197" w:rsidDel="00FD1478">
          <w:rPr>
            <w:rFonts w:cs="Times New Roman"/>
          </w:rPr>
          <w:t>adopt</w:t>
        </w:r>
        <w:r w:rsidR="00363213" w:rsidRPr="00256197" w:rsidDel="00FD1478">
          <w:rPr>
            <w:rFonts w:cs="Times New Roman"/>
          </w:rPr>
          <w:t xml:space="preserve"> an alternative </w:t>
        </w:r>
        <w:r w:rsidR="006C58FB" w:rsidRPr="00256197" w:rsidDel="00FD1478">
          <w:rPr>
            <w:rFonts w:cs="Times New Roman"/>
          </w:rPr>
          <w:t xml:space="preserve">rice </w:t>
        </w:r>
        <w:r w:rsidR="00363213" w:rsidRPr="00256197" w:rsidDel="00FD1478">
          <w:rPr>
            <w:rFonts w:cs="Times New Roman"/>
          </w:rPr>
          <w:t xml:space="preserve">planting date strategy. </w:t>
        </w:r>
      </w:moveFrom>
      <w:moveFromRangeEnd w:id="4088"/>
      <w:ins w:id="4090" w:author="Urfels, Anton (IRRI)" w:date="2023-10-07T16:07:00Z">
        <w:r>
          <w:rPr>
            <w:rFonts w:cs="Times New Roman"/>
          </w:rPr>
          <w:t>With weather variability expected to further increase</w:t>
        </w:r>
      </w:ins>
      <w:ins w:id="4091" w:author="Urfels, Anton (IRRI)" w:date="2023-10-12T17:42:00Z">
        <w:r w:rsidR="007B019E">
          <w:rPr>
            <w:rFonts w:cs="Times New Roman"/>
          </w:rPr>
          <w:t xml:space="preserve"> globally and affecting smallholder farmers disproportionately</w:t>
        </w:r>
      </w:ins>
      <w:ins w:id="4092" w:author="Urfels, Anton (IRRI)" w:date="2023-10-07T16:07:00Z">
        <w:r>
          <w:rPr>
            <w:rFonts w:cs="Times New Roman"/>
          </w:rPr>
          <w:t xml:space="preserve">, our risk-assessment approach can provide a robust framework for evaluating various competing climate adaptation options </w:t>
        </w:r>
      </w:ins>
      <w:ins w:id="4093" w:author="Urfels, Anton (IRRI)" w:date="2023-10-07T16:08:00Z">
        <w:r>
          <w:rPr>
            <w:rFonts w:cs="Times New Roman"/>
          </w:rPr>
          <w:t>for risk averse smallholder farmers that not only benefit from higher long term gains but also seek to minimize losses in any given year.</w:t>
        </w:r>
      </w:ins>
      <w:ins w:id="4094" w:author="Urfels, Anton (IRRI)" w:date="2023-10-07T16:07:00Z">
        <w:r>
          <w:rPr>
            <w:rFonts w:cs="Times New Roman"/>
          </w:rPr>
          <w:t xml:space="preserve"> </w:t>
        </w:r>
      </w:ins>
      <w:ins w:id="4095" w:author="Urfels, Anton (IRRI)" w:date="2023-10-08T10:40:00Z">
        <w:r w:rsidR="008F2406">
          <w:rPr>
            <w:rFonts w:cs="Times New Roman"/>
          </w:rPr>
          <w:br w:type="page"/>
        </w:r>
      </w:ins>
    </w:p>
    <w:p w14:paraId="7ACABFFA" w14:textId="197A581A" w:rsidR="00872803" w:rsidDel="008F2406" w:rsidRDefault="008F2406" w:rsidP="00B202CF">
      <w:pPr>
        <w:pStyle w:val="Heading1"/>
        <w:rPr>
          <w:del w:id="4096" w:author="Urfels, Anton (IRRI)" w:date="2023-10-07T16:07:00Z"/>
        </w:rPr>
        <w:pPrChange w:id="4097" w:author="Urfels, Anton (IRRI)" w:date="2023-10-12T22:51:00Z">
          <w:pPr/>
        </w:pPrChange>
      </w:pPr>
      <w:ins w:id="4098" w:author="Urfels, Anton (IRRI)" w:date="2023-10-08T10:40:00Z">
        <w:r>
          <w:lastRenderedPageBreak/>
          <w:t>Acknowledgement</w:t>
        </w:r>
      </w:ins>
      <w:ins w:id="4099" w:author="Urfels, Anton (IRRI)" w:date="2023-10-08T10:49:00Z">
        <w:r w:rsidR="006A4FDB">
          <w:t>s</w:t>
        </w:r>
      </w:ins>
    </w:p>
    <w:p w14:paraId="1A5228F9" w14:textId="77777777" w:rsidR="008F2406" w:rsidRDefault="008F2406" w:rsidP="00B202CF">
      <w:pPr>
        <w:pStyle w:val="Heading1"/>
        <w:rPr>
          <w:ins w:id="4100" w:author="Urfels, Anton (IRRI)" w:date="2023-10-08T10:40:00Z"/>
        </w:rPr>
      </w:pPr>
    </w:p>
    <w:p w14:paraId="142AA2C5" w14:textId="4F2515E3" w:rsidR="005520E7" w:rsidDel="006A4FDB" w:rsidRDefault="006A4FDB" w:rsidP="006A4FDB">
      <w:pPr>
        <w:pStyle w:val="Heading1"/>
        <w:rPr>
          <w:del w:id="4101" w:author="Urfels, Anton (IRRI)" w:date="2023-10-08T00:23:00Z"/>
        </w:rPr>
      </w:pPr>
      <w:ins w:id="4102" w:author="Urfels, Anton (IRRI)" w:date="2023-10-08T10:48:00Z">
        <w:r>
          <w:rPr>
            <w:rFonts w:ascii="Georgia" w:hAnsi="Georgia"/>
            <w:color w:val="1F1F1F"/>
          </w:rPr>
          <w:t>This study was conducted as part of the Cereal Systems Initiative for South Asia (CSISA; </w:t>
        </w:r>
        <w:r>
          <w:rPr>
            <w:b w:val="0"/>
          </w:rPr>
          <w:fldChar w:fldCharType="begin"/>
        </w:r>
        <w:r>
          <w:instrText>HYPERLINK "https://csisa.org/" \t "_blank"</w:instrText>
        </w:r>
        <w:r>
          <w:rPr>
            <w:b w:val="0"/>
          </w:rPr>
        </w:r>
        <w:r>
          <w:rPr>
            <w:b w:val="0"/>
          </w:rPr>
          <w:fldChar w:fldCharType="separate"/>
        </w:r>
        <w:r>
          <w:rPr>
            <w:rStyle w:val="anchor-text"/>
            <w:rFonts w:ascii="Georgia" w:hAnsi="Georgia"/>
            <w:color w:val="0272B1"/>
          </w:rPr>
          <w:t>https://csisa.org/</w:t>
        </w:r>
        <w:r>
          <w:rPr>
            <w:b w:val="0"/>
          </w:rPr>
          <w:fldChar w:fldCharType="end"/>
        </w:r>
        <w:r>
          <w:rPr>
            <w:rFonts w:ascii="Georgia" w:hAnsi="Georgia"/>
            <w:color w:val="1F1F1F"/>
          </w:rPr>
          <w:t xml:space="preserve">) supported by the United States Agency for International Development (USAID) and Bill and Melinda Gates Foundation (BMGF). </w:t>
        </w:r>
      </w:ins>
      <w:ins w:id="4103" w:author="MKONDIWA, Maxwell (CIMMYT-India)" w:date="2023-10-08T09:50:00Z">
        <w:r w:rsidR="006768E6">
          <w:rPr>
            <w:rFonts w:ascii="Georgia" w:hAnsi="Georgia"/>
            <w:color w:val="1F1F1F"/>
          </w:rPr>
          <w:t>We thank Terr</w:t>
        </w:r>
        <w:r w:rsidR="006D157D">
          <w:rPr>
            <w:rFonts w:ascii="Georgia" w:hAnsi="Georgia"/>
            <w:color w:val="1F1F1F"/>
          </w:rPr>
          <w:t>ance Hurley for sharing</w:t>
        </w:r>
      </w:ins>
      <w:ins w:id="4104" w:author="MKONDIWA, Maxwell (CIMMYT-India)" w:date="2023-10-08T09:51:00Z">
        <w:r w:rsidR="00CC6488">
          <w:rPr>
            <w:rFonts w:ascii="Georgia" w:hAnsi="Georgia"/>
            <w:color w:val="1F1F1F"/>
          </w:rPr>
          <w:t xml:space="preserve"> the prototype</w:t>
        </w:r>
      </w:ins>
      <w:ins w:id="4105" w:author="MKONDIWA, Maxwell (CIMMYT-India)" w:date="2023-10-08T09:50:00Z">
        <w:r w:rsidR="006D157D">
          <w:rPr>
            <w:rFonts w:ascii="Georgia" w:hAnsi="Georgia"/>
            <w:color w:val="1F1F1F"/>
          </w:rPr>
          <w:t xml:space="preserve"> </w:t>
        </w:r>
      </w:ins>
      <w:proofErr w:type="spellStart"/>
      <w:ins w:id="4106" w:author="MKONDIWA, Maxwell (CIMMYT-India)" w:date="2023-10-08T09:51:00Z">
        <w:r w:rsidR="00CC6488">
          <w:rPr>
            <w:rFonts w:ascii="Georgia" w:hAnsi="Georgia"/>
            <w:color w:val="1F1F1F"/>
          </w:rPr>
          <w:t>M</w:t>
        </w:r>
      </w:ins>
      <w:ins w:id="4107" w:author="MKONDIWA, Maxwell (CIMMYT-India)" w:date="2023-10-08T09:50:00Z">
        <w:r w:rsidR="006D157D">
          <w:rPr>
            <w:rFonts w:ascii="Georgia" w:hAnsi="Georgia"/>
            <w:color w:val="1F1F1F"/>
          </w:rPr>
          <w:t>atlab</w:t>
        </w:r>
        <w:proofErr w:type="spellEnd"/>
        <w:r w:rsidR="006D157D">
          <w:rPr>
            <w:rFonts w:ascii="Georgia" w:hAnsi="Georgia"/>
            <w:color w:val="1F1F1F"/>
          </w:rPr>
          <w:t xml:space="preserve"> code</w:t>
        </w:r>
      </w:ins>
      <w:ins w:id="4108" w:author="MKONDIWA, Maxwell (CIMMYT-India)" w:date="2023-10-08T09:51:00Z">
        <w:r w:rsidR="00CC6488">
          <w:rPr>
            <w:rFonts w:ascii="Georgia" w:hAnsi="Georgia"/>
            <w:color w:val="1F1F1F"/>
          </w:rPr>
          <w:t xml:space="preserve"> </w:t>
        </w:r>
      </w:ins>
      <w:ins w:id="4109" w:author="MKONDIWA, Maxwell (CIMMYT-India)" w:date="2023-10-08T09:52:00Z">
        <w:r w:rsidR="00FD2FDF">
          <w:rPr>
            <w:rFonts w:ascii="Georgia" w:hAnsi="Georgia"/>
            <w:color w:val="1F1F1F"/>
          </w:rPr>
          <w:t xml:space="preserve">for the </w:t>
        </w:r>
      </w:ins>
      <w:ins w:id="4110" w:author="MKONDIWA, Maxwell (CIMMYT-India)" w:date="2023-10-08T09:51:00Z">
        <w:r w:rsidR="00CC6488">
          <w:rPr>
            <w:rFonts w:ascii="Georgia" w:hAnsi="Georgia"/>
            <w:color w:val="1F1F1F"/>
          </w:rPr>
          <w:t>computational risk model.</w:t>
        </w:r>
        <w:r w:rsidR="006D157D">
          <w:rPr>
            <w:rFonts w:ascii="Georgia" w:hAnsi="Georgia"/>
            <w:color w:val="1F1F1F"/>
          </w:rPr>
          <w:t xml:space="preserve"> </w:t>
        </w:r>
      </w:ins>
      <w:ins w:id="4111" w:author="MKONDIWA, Maxwell (CIMMYT-India)" w:date="2023-10-08T09:50:00Z">
        <w:r w:rsidR="006768E6">
          <w:rPr>
            <w:rFonts w:ascii="Georgia" w:hAnsi="Georgia"/>
            <w:color w:val="1F1F1F"/>
          </w:rPr>
          <w:t xml:space="preserve"> </w:t>
        </w:r>
      </w:ins>
      <w:ins w:id="4112" w:author="Urfels, Anton (IRRI)" w:date="2023-10-08T10:48:00Z">
        <w:r>
          <w:rPr>
            <w:rFonts w:ascii="Georgia" w:hAnsi="Georgia"/>
            <w:color w:val="1F1F1F"/>
          </w:rPr>
          <w:t>The content and opinions expressed in this paper are those of the authors and do not necessarily reflect the views of USAID or BMGF</w:t>
        </w:r>
      </w:ins>
      <w:ins w:id="4113" w:author="Urfels, Anton (IRRI)" w:date="2023-10-08T10:49:00Z">
        <w:r>
          <w:rPr>
            <w:rFonts w:ascii="Georgia" w:hAnsi="Georgia"/>
            <w:color w:val="1F1F1F"/>
          </w:rPr>
          <w:t>.</w:t>
        </w:r>
      </w:ins>
      <w:del w:id="4114" w:author="Urfels, Anton (IRRI)" w:date="2023-10-07T16:07:00Z">
        <w:r w:rsidR="005520E7" w:rsidRPr="00256197" w:rsidDel="00FD1478">
          <w:delText xml:space="preserve">We find a substantial spatial variation in the optimal planting date strategies. Planting </w:delText>
        </w:r>
        <w:r w:rsidR="006D3834" w:rsidRPr="00256197" w:rsidDel="00FD1478">
          <w:delText xml:space="preserve">rice </w:delText>
        </w:r>
        <w:r w:rsidR="005520E7" w:rsidRPr="00256197" w:rsidDel="00FD1478">
          <w:delText xml:space="preserve">on </w:delText>
        </w:r>
        <w:r w:rsidR="006D3834" w:rsidRPr="00256197" w:rsidDel="00FD1478">
          <w:delText xml:space="preserve">a </w:delText>
        </w:r>
        <w:r w:rsidR="005520E7" w:rsidRPr="00256197" w:rsidDel="00FD1478">
          <w:delText xml:space="preserve">fixed date with a long duration variety is recommended for the western </w:delText>
        </w:r>
        <w:r w:rsidR="003A78D4" w:rsidRPr="00256197" w:rsidDel="00FD1478">
          <w:delText>part of the IGP while planting</w:delText>
        </w:r>
        <w:r w:rsidR="006D3834" w:rsidRPr="00256197" w:rsidDel="00FD1478">
          <w:delText xml:space="preserve"> rice at</w:delText>
        </w:r>
        <w:r w:rsidR="003A78D4" w:rsidRPr="00256197" w:rsidDel="00FD1478">
          <w:delText xml:space="preserve"> monsoon onset with a long duration variety is recommended for eastern part of the IGP. </w:delText>
        </w:r>
      </w:del>
    </w:p>
    <w:p w14:paraId="22DB69CE" w14:textId="77777777" w:rsidR="006A4FDB" w:rsidRDefault="006A4FDB" w:rsidP="006A4FDB">
      <w:pPr>
        <w:rPr>
          <w:ins w:id="4115" w:author="Urfels, Anton (IRRI)" w:date="2023-10-08T10:46:00Z"/>
        </w:rPr>
      </w:pPr>
    </w:p>
    <w:p w14:paraId="1A8A54E9" w14:textId="77777777" w:rsidR="006A4FDB" w:rsidRDefault="006A4FDB" w:rsidP="00B202CF">
      <w:pPr>
        <w:pStyle w:val="Heading1"/>
        <w:rPr>
          <w:ins w:id="4116" w:author="Urfels, Anton (IRRI)" w:date="2023-10-08T10:49:00Z"/>
        </w:rPr>
        <w:pPrChange w:id="4117" w:author="Urfels, Anton (IRRI)" w:date="2023-10-12T22:51:00Z">
          <w:pPr/>
        </w:pPrChange>
      </w:pPr>
      <w:ins w:id="4118" w:author="Urfels, Anton (IRRI)" w:date="2023-10-08T10:49:00Z">
        <w:r>
          <w:t>Declaration of Competing Interest</w:t>
        </w:r>
      </w:ins>
    </w:p>
    <w:p w14:paraId="0E3A7642" w14:textId="76D4BA15" w:rsidR="00C01838" w:rsidRPr="00256197" w:rsidDel="00E86F45" w:rsidRDefault="006A4FDB">
      <w:pPr>
        <w:rPr>
          <w:del w:id="4119" w:author="Urfels, Anton (IRRI)" w:date="2023-10-08T00:23:00Z"/>
          <w:rPrChange w:id="4120" w:author="Urfels, Anton (IRRI)" w:date="2023-10-06T20:02:00Z">
            <w:rPr>
              <w:del w:id="4121" w:author="Urfels, Anton (IRRI)" w:date="2023-10-08T00:23:00Z"/>
              <w:rFonts w:ascii="Gill Sans MT" w:hAnsi="Gill Sans MT"/>
            </w:rPr>
          </w:rPrChange>
        </w:rPr>
        <w:pPrChange w:id="4122" w:author="Urfels, Anton (IRRI)" w:date="2023-10-08T10:49:00Z">
          <w:pPr>
            <w:jc w:val="both"/>
          </w:pPr>
        </w:pPrChange>
      </w:pPr>
      <w:ins w:id="4123" w:author="Urfels, Anton (IRRI)" w:date="2023-10-08T10:49:00Z">
        <w:r>
          <w:t>The authors declare that they have no conflict of interest.</w:t>
        </w:r>
      </w:ins>
    </w:p>
    <w:p w14:paraId="7C57C3AC" w14:textId="77777777" w:rsidR="009F0FB8" w:rsidRPr="00256197" w:rsidDel="00E86F45" w:rsidRDefault="009F0FB8">
      <w:pPr>
        <w:rPr>
          <w:del w:id="4124" w:author="Urfels, Anton (IRRI)" w:date="2023-10-08T00:23:00Z"/>
          <w:rPrChange w:id="4125" w:author="Urfels, Anton (IRRI)" w:date="2023-10-06T20:02:00Z">
            <w:rPr>
              <w:del w:id="4126" w:author="Urfels, Anton (IRRI)" w:date="2023-10-08T00:23:00Z"/>
              <w:rFonts w:ascii="Gill Sans MT" w:hAnsi="Gill Sans MT"/>
            </w:rPr>
          </w:rPrChange>
        </w:rPr>
      </w:pPr>
    </w:p>
    <w:p w14:paraId="6A0627CB" w14:textId="77777777" w:rsidR="00EE4065" w:rsidRPr="00256197" w:rsidRDefault="00EE4065">
      <w:pPr>
        <w:rPr>
          <w:b/>
          <w:rPrChange w:id="4127" w:author="Urfels, Anton (IRRI)" w:date="2023-10-06T20:02:00Z">
            <w:rPr>
              <w:rFonts w:ascii="Gill Sans MT" w:eastAsiaTheme="majorEastAsia" w:hAnsi="Gill Sans MT" w:cstheme="majorBidi"/>
              <w:b/>
              <w:sz w:val="24"/>
              <w:szCs w:val="32"/>
            </w:rPr>
          </w:rPrChange>
        </w:rPr>
        <w:pPrChange w:id="4128" w:author="Urfels, Anton (IRRI)" w:date="2023-10-08T10:49:00Z">
          <w:pPr>
            <w:spacing w:line="259" w:lineRule="auto"/>
          </w:pPr>
        </w:pPrChange>
      </w:pPr>
      <w:del w:id="4129" w:author="Urfels, Anton (IRRI)" w:date="2023-10-08T10:49:00Z">
        <w:r w:rsidRPr="00256197" w:rsidDel="0069438B">
          <w:rPr>
            <w:rPrChange w:id="4130" w:author="Urfels, Anton (IRRI)" w:date="2023-10-06T20:02:00Z">
              <w:rPr>
                <w:rFonts w:ascii="Gill Sans MT" w:hAnsi="Gill Sans MT"/>
              </w:rPr>
            </w:rPrChange>
          </w:rPr>
          <w:br w:type="page"/>
        </w:r>
      </w:del>
    </w:p>
    <w:p w14:paraId="7B9792E7" w14:textId="77777777" w:rsidR="0069438B" w:rsidRDefault="0069438B">
      <w:pPr>
        <w:spacing w:line="259" w:lineRule="auto"/>
        <w:rPr>
          <w:ins w:id="4131" w:author="Urfels, Anton (IRRI)" w:date="2023-10-08T10:49:00Z"/>
          <w:rFonts w:eastAsiaTheme="majorEastAsia" w:cstheme="majorBidi"/>
          <w:b/>
          <w:sz w:val="24"/>
          <w:szCs w:val="32"/>
        </w:rPr>
      </w:pPr>
      <w:ins w:id="4132" w:author="Urfels, Anton (IRRI)" w:date="2023-10-08T10:49:00Z">
        <w:r>
          <w:br w:type="page"/>
        </w:r>
      </w:ins>
    </w:p>
    <w:p w14:paraId="27CEA014" w14:textId="09E043D9" w:rsidR="00872803" w:rsidRPr="00256197" w:rsidRDefault="00872803" w:rsidP="00B202CF">
      <w:pPr>
        <w:pStyle w:val="Heading1"/>
      </w:pPr>
      <w:r w:rsidRPr="00256197">
        <w:lastRenderedPageBreak/>
        <w:t xml:space="preserve">References </w:t>
      </w:r>
    </w:p>
    <w:p w14:paraId="6E5CBB6E" w14:textId="7CD09075" w:rsidR="00CA4A9B" w:rsidRPr="00256197" w:rsidDel="00B202CF" w:rsidRDefault="00653C74" w:rsidP="00CA4A9B">
      <w:pPr>
        <w:ind w:left="630" w:hanging="630"/>
        <w:rPr>
          <w:del w:id="4133" w:author="Urfels, Anton (IRRI)" w:date="2023-10-12T22:51:00Z"/>
          <w:rFonts w:cs="Times New Roman"/>
          <w:rPrChange w:id="4134" w:author="Urfels, Anton (IRRI)" w:date="2023-10-06T20:02:00Z">
            <w:rPr>
              <w:del w:id="4135" w:author="Urfels, Anton (IRRI)" w:date="2023-10-12T22:51:00Z"/>
              <w:rFonts w:ascii="Gill Sans MT" w:hAnsi="Gill Sans MT"/>
            </w:rPr>
          </w:rPrChange>
        </w:rPr>
      </w:pPr>
      <w:del w:id="4136" w:author="Urfels, Anton (IRRI)" w:date="2023-10-12T22:51:00Z">
        <w:r w:rsidRPr="00256197" w:rsidDel="00B202CF">
          <w:rPr>
            <w:rFonts w:cs="Times New Roman"/>
            <w:rPrChange w:id="4137" w:author="Urfels, Anton (IRRI)" w:date="2023-10-06T20:02:00Z">
              <w:rPr>
                <w:rFonts w:ascii="Gill Sans MT" w:hAnsi="Gill Sans MT"/>
              </w:rPr>
            </w:rPrChange>
          </w:rPr>
          <w:delText xml:space="preserve">Hurley, T., Koo, J., and Tesfaye, K. 2018. “Weather risk: how does it change the yield benefits of nitrogen fertilizer and improved maize varieties in sub-Saharan Africa?” </w:delText>
        </w:r>
        <w:r w:rsidRPr="00256197" w:rsidDel="00B202CF">
          <w:rPr>
            <w:rFonts w:cs="Times New Roman"/>
            <w:i/>
            <w:iCs/>
            <w:rPrChange w:id="4138" w:author="Urfels, Anton (IRRI)" w:date="2023-10-06T20:02:00Z">
              <w:rPr>
                <w:rFonts w:ascii="Gill Sans MT" w:hAnsi="Gill Sans MT"/>
                <w:i/>
                <w:iCs/>
              </w:rPr>
            </w:rPrChange>
          </w:rPr>
          <w:delText>Agricultural Economics</w:delText>
        </w:r>
        <w:r w:rsidRPr="00256197" w:rsidDel="00B202CF">
          <w:rPr>
            <w:rFonts w:cs="Times New Roman"/>
            <w:rPrChange w:id="4139" w:author="Urfels, Anton (IRRI)" w:date="2023-10-06T20:02:00Z">
              <w:rPr>
                <w:rFonts w:ascii="Gill Sans MT" w:hAnsi="Gill Sans MT"/>
              </w:rPr>
            </w:rPrChange>
          </w:rPr>
          <w:delText xml:space="preserve"> 49: 711-723. Doi: 10.1111/agec.12454. </w:delText>
        </w:r>
      </w:del>
    </w:p>
    <w:p w14:paraId="69CAC12F" w14:textId="0FEA2E05" w:rsidR="00CA4A9B" w:rsidRPr="00256197" w:rsidDel="00B202CF" w:rsidRDefault="00CA4A9B" w:rsidP="00CA4A9B">
      <w:pPr>
        <w:ind w:left="630" w:hanging="630"/>
        <w:rPr>
          <w:del w:id="4140" w:author="Urfels, Anton (IRRI)" w:date="2023-10-12T22:51:00Z"/>
          <w:rFonts w:cs="Times New Roman"/>
          <w:rPrChange w:id="4141" w:author="Urfels, Anton (IRRI)" w:date="2023-10-06T20:02:00Z">
            <w:rPr>
              <w:del w:id="4142" w:author="Urfels, Anton (IRRI)" w:date="2023-10-12T22:51:00Z"/>
              <w:rFonts w:ascii="Gill Sans MT" w:hAnsi="Gill Sans MT"/>
            </w:rPr>
          </w:rPrChange>
        </w:rPr>
      </w:pPr>
      <w:del w:id="4143" w:author="Urfels, Anton (IRRI)" w:date="2023-10-12T22:51:00Z">
        <w:r w:rsidRPr="00256197" w:rsidDel="00B202CF">
          <w:rPr>
            <w:rFonts w:cs="Times New Roman"/>
            <w:rPrChange w:id="4144" w:author="Urfels, Anton (IRRI)" w:date="2023-10-06T20:02:00Z">
              <w:rPr>
                <w:rFonts w:ascii="Gill Sans MT" w:hAnsi="Gill Sans MT"/>
              </w:rPr>
            </w:rPrChange>
          </w:rPr>
          <w:delText xml:space="preserve">Ishtiaque, A., Singh, S., Lobell, D., Singh, B., Fishman, R., and Jain, M. 2022. “Prior crop season management constrains farmer adaptation to warming temperatures: Evidence from the Indo-Gangetic Plains.” </w:delText>
        </w:r>
        <w:r w:rsidRPr="00256197" w:rsidDel="00B202CF">
          <w:rPr>
            <w:rFonts w:cs="Times New Roman"/>
            <w:i/>
            <w:iCs/>
            <w:rPrChange w:id="4145" w:author="Urfels, Anton (IRRI)" w:date="2023-10-06T20:02:00Z">
              <w:rPr>
                <w:rFonts w:ascii="Gill Sans MT" w:hAnsi="Gill Sans MT"/>
                <w:i/>
                <w:iCs/>
              </w:rPr>
            </w:rPrChange>
          </w:rPr>
          <w:delText xml:space="preserve">Science of the Total Environment </w:delText>
        </w:r>
        <w:r w:rsidRPr="00256197" w:rsidDel="00B202CF">
          <w:rPr>
            <w:rFonts w:cs="Times New Roman"/>
            <w:rPrChange w:id="4146" w:author="Urfels, Anton (IRRI)" w:date="2023-10-06T20:02:00Z">
              <w:rPr>
                <w:rFonts w:ascii="Gill Sans MT" w:hAnsi="Gill Sans MT"/>
              </w:rPr>
            </w:rPrChange>
          </w:rPr>
          <w:delText xml:space="preserve">807 (2). Doi: </w:delText>
        </w:r>
        <w:r w:rsidRPr="00256197" w:rsidDel="00B202CF">
          <w:rPr>
            <w:rFonts w:cs="Times New Roman"/>
          </w:rPr>
          <w:fldChar w:fldCharType="begin"/>
        </w:r>
        <w:r w:rsidRPr="00256197" w:rsidDel="00B202CF">
          <w:rPr>
            <w:rFonts w:cs="Times New Roman"/>
          </w:rPr>
          <w:delInstrText>HYPERLINK "https://doi.org/10.1016/j.scitotenv.2021.151671" \t "_blank" \o "Persistent link using digital object identifier"</w:delInstrText>
        </w:r>
        <w:r w:rsidRPr="00256197" w:rsidDel="00B202CF">
          <w:rPr>
            <w:rFonts w:cs="Times New Roman"/>
          </w:rPr>
        </w:r>
        <w:r w:rsidRPr="00256197" w:rsidDel="00B202CF">
          <w:rPr>
            <w:rFonts w:cs="Times New Roman"/>
          </w:rPr>
          <w:fldChar w:fldCharType="separate"/>
        </w:r>
        <w:r w:rsidRPr="00256197" w:rsidDel="00B202CF">
          <w:rPr>
            <w:rFonts w:cs="Times New Roman"/>
            <w:rPrChange w:id="4147" w:author="Urfels, Anton (IRRI)" w:date="2023-10-06T20:02:00Z">
              <w:rPr>
                <w:rFonts w:ascii="Gill Sans MT" w:hAnsi="Gill Sans MT"/>
              </w:rPr>
            </w:rPrChange>
          </w:rPr>
          <w:delText>https://doi.org/10.1016/j.scitotenv.2021.151671</w:delText>
        </w:r>
        <w:r w:rsidRPr="00256197" w:rsidDel="00B202CF">
          <w:rPr>
            <w:rFonts w:cs="Times New Roman"/>
            <w:rPrChange w:id="4148" w:author="Urfels, Anton (IRRI)" w:date="2023-10-06T20:02:00Z">
              <w:rPr>
                <w:rFonts w:ascii="Gill Sans MT" w:hAnsi="Gill Sans MT"/>
              </w:rPr>
            </w:rPrChange>
          </w:rPr>
          <w:fldChar w:fldCharType="end"/>
        </w:r>
        <w:r w:rsidRPr="00256197" w:rsidDel="00B202CF">
          <w:rPr>
            <w:rFonts w:cs="Times New Roman"/>
            <w:rPrChange w:id="4149" w:author="Urfels, Anton (IRRI)" w:date="2023-10-06T20:02:00Z">
              <w:rPr>
                <w:rFonts w:ascii="Gill Sans MT" w:hAnsi="Gill Sans MT"/>
              </w:rPr>
            </w:rPrChange>
          </w:rPr>
          <w:delText xml:space="preserve">. </w:delText>
        </w:r>
      </w:del>
    </w:p>
    <w:p w14:paraId="010543F4" w14:textId="2131C752" w:rsidR="00BE0133" w:rsidDel="00B202CF" w:rsidRDefault="007575F7" w:rsidP="00BE0133">
      <w:pPr>
        <w:ind w:left="630" w:hanging="630"/>
        <w:rPr>
          <w:ins w:id="4150" w:author="MKONDIWA, Maxwell (CIMMYT-India)" w:date="2023-10-08T18:31:00Z"/>
          <w:del w:id="4151" w:author="Urfels, Anton (IRRI)" w:date="2023-10-12T22:51:00Z"/>
          <w:rFonts w:cs="Times New Roman"/>
          <w:shd w:val="clear" w:color="auto" w:fill="FFFFFF"/>
        </w:rPr>
      </w:pPr>
      <w:del w:id="4152" w:author="Urfels, Anton (IRRI)" w:date="2023-10-12T22:51:00Z">
        <w:r w:rsidRPr="00256197" w:rsidDel="00B202CF">
          <w:rPr>
            <w:rFonts w:cs="Times New Roman"/>
            <w:shd w:val="clear" w:color="auto" w:fill="FFFFFF"/>
            <w:rPrChange w:id="4153" w:author="Urfels, Anton (IRRI)" w:date="2023-10-06T20:02:00Z">
              <w:rPr>
                <w:rFonts w:ascii="Gill Sans MT" w:hAnsi="Gill Sans MT"/>
                <w:shd w:val="clear" w:color="auto" w:fill="FFFFFF"/>
              </w:rPr>
            </w:rPrChange>
          </w:rPr>
          <w:delText xml:space="preserve">Levy, H. 2016. “Stochastic Dominance: Investment Decision Making under Uncertainty.” Third Edition. Springer. </w:delText>
        </w:r>
      </w:del>
    </w:p>
    <w:p w14:paraId="1DA9CBE9" w14:textId="140A2045" w:rsidR="0099078B" w:rsidRPr="00BE0133" w:rsidDel="00B202CF" w:rsidRDefault="0099078B" w:rsidP="00BE0133">
      <w:pPr>
        <w:ind w:left="630" w:hanging="630"/>
        <w:rPr>
          <w:del w:id="4154" w:author="Urfels, Anton (IRRI)" w:date="2023-10-12T22:51:00Z"/>
          <w:rFonts w:cs="Times New Roman"/>
          <w:shd w:val="clear" w:color="auto" w:fill="FFFFFF"/>
          <w:rPrChange w:id="4155" w:author="MKONDIWA, Maxwell (CIMMYT-India)" w:date="2023-10-08T18:31:00Z">
            <w:rPr>
              <w:del w:id="4156" w:author="Urfels, Anton (IRRI)" w:date="2023-10-12T22:51:00Z"/>
              <w:rFonts w:ascii="Gill Sans MT" w:hAnsi="Gill Sans MT"/>
              <w:shd w:val="clear" w:color="auto" w:fill="FFFFFF"/>
            </w:rPr>
          </w:rPrChange>
        </w:rPr>
      </w:pPr>
      <w:ins w:id="4157" w:author="MKONDIWA, Maxwell (CIMMYT-India)" w:date="2023-10-08T18:29:00Z">
        <w:del w:id="4158" w:author="Urfels, Anton (IRRI)" w:date="2023-10-12T22:51:00Z">
          <w:r w:rsidDel="00B202CF">
            <w:rPr>
              <w:rFonts w:cs="Times New Roman"/>
              <w:shd w:val="clear" w:color="auto" w:fill="FFFFFF"/>
            </w:rPr>
            <w:delText>Levy, H. 1985. “Upper and lower bounds of put and call option</w:delText>
          </w:r>
        </w:del>
      </w:ins>
      <w:ins w:id="4159" w:author="MKONDIWA, Maxwell (CIMMYT-India)" w:date="2023-10-08T18:30:00Z">
        <w:del w:id="4160" w:author="Urfels, Anton (IRRI)" w:date="2023-10-12T22:51:00Z">
          <w:r w:rsidR="0000763F" w:rsidDel="00B202CF">
            <w:rPr>
              <w:rFonts w:cs="Times New Roman"/>
              <w:shd w:val="clear" w:color="auto" w:fill="FFFFFF"/>
            </w:rPr>
            <w:delText xml:space="preserve"> value: Stochastic dominance approach</w:delText>
          </w:r>
        </w:del>
      </w:ins>
      <w:ins w:id="4161" w:author="MKONDIWA, Maxwell (CIMMYT-India)" w:date="2023-10-08T18:29:00Z">
        <w:del w:id="4162" w:author="Urfels, Anton (IRRI)" w:date="2023-10-12T22:51:00Z">
          <w:r w:rsidDel="00B202CF">
            <w:rPr>
              <w:rFonts w:cs="Times New Roman"/>
              <w:shd w:val="clear" w:color="auto" w:fill="FFFFFF"/>
            </w:rPr>
            <w:delText>”</w:delText>
          </w:r>
        </w:del>
      </w:ins>
      <w:ins w:id="4163" w:author="MKONDIWA, Maxwell (CIMMYT-India)" w:date="2023-10-08T18:30:00Z">
        <w:del w:id="4164" w:author="Urfels, Anton (IRRI)" w:date="2023-10-12T22:51:00Z">
          <w:r w:rsidR="0000763F" w:rsidDel="00B202CF">
            <w:rPr>
              <w:rFonts w:cs="Times New Roman"/>
              <w:shd w:val="clear" w:color="auto" w:fill="FFFFFF"/>
            </w:rPr>
            <w:delText>. The Journal of Finance XL (4). Doi:</w:delText>
          </w:r>
        </w:del>
      </w:ins>
      <w:ins w:id="4165" w:author="MKONDIWA, Maxwell (CIMMYT-India)" w:date="2023-10-08T18:31:00Z">
        <w:del w:id="4166" w:author="Urfels, Anton (IRRI)" w:date="2023-10-12T22:51:00Z">
          <w:r w:rsidR="00BE0133" w:rsidDel="00B202CF">
            <w:rPr>
              <w:rFonts w:cs="Times New Roman"/>
              <w:shd w:val="clear" w:color="auto" w:fill="FFFFFF"/>
            </w:rPr>
            <w:delText xml:space="preserve"> </w:delText>
          </w:r>
          <w:r w:rsidR="00BE0133" w:rsidRPr="00BE0133" w:rsidDel="00B202CF">
            <w:rPr>
              <w:rFonts w:cs="Times New Roman"/>
              <w:shd w:val="clear" w:color="auto" w:fill="FFFFFF"/>
              <w:rPrChange w:id="4167" w:author="MKONDIWA, Maxwell (CIMMYT-India)" w:date="2023-10-08T18:31:00Z">
                <w:rPr>
                  <w:rFonts w:ascii="Open Sans" w:hAnsi="Open Sans" w:cs="Open Sans"/>
                  <w:color w:val="767676"/>
                  <w:sz w:val="21"/>
                  <w:szCs w:val="21"/>
                </w:rPr>
              </w:rPrChange>
            </w:rPr>
            <w:fldChar w:fldCharType="begin"/>
          </w:r>
          <w:r w:rsidR="00BE0133" w:rsidRPr="00BE0133" w:rsidDel="00B202CF">
            <w:rPr>
              <w:rFonts w:cs="Times New Roman"/>
              <w:shd w:val="clear" w:color="auto" w:fill="FFFFFF"/>
              <w:rPrChange w:id="4168" w:author="MKONDIWA, Maxwell (CIMMYT-India)" w:date="2023-10-08T18:31:00Z">
                <w:rPr>
                  <w:rFonts w:ascii="Open Sans" w:hAnsi="Open Sans" w:cs="Open Sans"/>
                  <w:color w:val="767676"/>
                  <w:sz w:val="21"/>
                  <w:szCs w:val="21"/>
                </w:rPr>
              </w:rPrChange>
            </w:rPr>
            <w:delInstrText>HYPERLINK "https://doi.org/10.1111/j.1540-6261.1985.tb02372.x"</w:delInstrText>
          </w:r>
          <w:r w:rsidR="00BE0133" w:rsidRPr="007B019E" w:rsidDel="00B202CF">
            <w:rPr>
              <w:rFonts w:cs="Times New Roman"/>
              <w:shd w:val="clear" w:color="auto" w:fill="FFFFFF"/>
            </w:rPr>
          </w:r>
          <w:r w:rsidR="00BE0133" w:rsidRPr="00BE0133" w:rsidDel="00B202CF">
            <w:rPr>
              <w:rFonts w:cs="Times New Roman"/>
              <w:shd w:val="clear" w:color="auto" w:fill="FFFFFF"/>
              <w:rPrChange w:id="4169" w:author="MKONDIWA, Maxwell (CIMMYT-India)" w:date="2023-10-08T18:31:00Z">
                <w:rPr>
                  <w:rFonts w:ascii="Open Sans" w:hAnsi="Open Sans" w:cs="Open Sans"/>
                  <w:color w:val="767676"/>
                  <w:sz w:val="21"/>
                  <w:szCs w:val="21"/>
                </w:rPr>
              </w:rPrChange>
            </w:rPr>
            <w:fldChar w:fldCharType="separate"/>
          </w:r>
          <w:r w:rsidR="00BE0133" w:rsidRPr="00BE0133" w:rsidDel="00B202CF">
            <w:rPr>
              <w:rFonts w:cs="Times New Roman"/>
              <w:shd w:val="clear" w:color="auto" w:fill="FFFFFF"/>
              <w:rPrChange w:id="4170" w:author="MKONDIWA, Maxwell (CIMMYT-India)" w:date="2023-10-08T18:31:00Z">
                <w:rPr>
                  <w:rStyle w:val="Hyperlink"/>
                  <w:rFonts w:ascii="Open Sans" w:hAnsi="Open Sans" w:cs="Open Sans"/>
                  <w:b/>
                  <w:bCs/>
                  <w:sz w:val="21"/>
                  <w:szCs w:val="21"/>
                </w:rPr>
              </w:rPrChange>
            </w:rPr>
            <w:delText>https://doi.org/10.1111/j.1540-6261.1985.tb02372.x</w:delText>
          </w:r>
          <w:r w:rsidR="00BE0133" w:rsidRPr="00BE0133" w:rsidDel="00B202CF">
            <w:rPr>
              <w:rFonts w:cs="Times New Roman"/>
              <w:shd w:val="clear" w:color="auto" w:fill="FFFFFF"/>
              <w:rPrChange w:id="4171" w:author="MKONDIWA, Maxwell (CIMMYT-India)" w:date="2023-10-08T18:31:00Z">
                <w:rPr>
                  <w:rFonts w:ascii="Open Sans" w:hAnsi="Open Sans" w:cs="Open Sans"/>
                  <w:color w:val="767676"/>
                  <w:sz w:val="21"/>
                  <w:szCs w:val="21"/>
                </w:rPr>
              </w:rPrChange>
            </w:rPr>
            <w:fldChar w:fldCharType="end"/>
          </w:r>
          <w:r w:rsidR="00BE0133" w:rsidRPr="00BE0133" w:rsidDel="00B202CF">
            <w:rPr>
              <w:rFonts w:cs="Times New Roman"/>
              <w:shd w:val="clear" w:color="auto" w:fill="FFFFFF"/>
              <w:rPrChange w:id="4172" w:author="MKONDIWA, Maxwell (CIMMYT-India)" w:date="2023-10-08T18:31:00Z">
                <w:rPr>
                  <w:rFonts w:ascii="Open Sans" w:hAnsi="Open Sans" w:cs="Open Sans"/>
                  <w:color w:val="767676"/>
                  <w:sz w:val="21"/>
                  <w:szCs w:val="21"/>
                </w:rPr>
              </w:rPrChange>
            </w:rPr>
            <w:delText xml:space="preserve">. </w:delText>
          </w:r>
        </w:del>
      </w:ins>
    </w:p>
    <w:p w14:paraId="61805DEE" w14:textId="4D379A56" w:rsidR="007813EC" w:rsidRPr="00256197" w:rsidDel="00B202CF" w:rsidRDefault="007813EC" w:rsidP="00694300">
      <w:pPr>
        <w:ind w:left="630" w:hanging="630"/>
        <w:rPr>
          <w:del w:id="4173" w:author="Urfels, Anton (IRRI)" w:date="2023-10-12T22:51:00Z"/>
          <w:rFonts w:cs="Times New Roman"/>
          <w:color w:val="990000"/>
          <w:spacing w:val="-5"/>
          <w:sz w:val="21"/>
          <w:szCs w:val="21"/>
          <w:u w:val="single"/>
          <w:rPrChange w:id="4174" w:author="Urfels, Anton (IRRI)" w:date="2023-10-06T20:02:00Z">
            <w:rPr>
              <w:del w:id="4175" w:author="Urfels, Anton (IRRI)" w:date="2023-10-12T22:51:00Z"/>
              <w:rFonts w:ascii="Gill Sans MT" w:hAnsi="Gill Sans MT" w:cs="Helvetica"/>
              <w:color w:val="990000"/>
              <w:spacing w:val="-5"/>
              <w:sz w:val="21"/>
              <w:szCs w:val="21"/>
              <w:u w:val="single"/>
            </w:rPr>
          </w:rPrChange>
        </w:rPr>
      </w:pPr>
      <w:del w:id="4176" w:author="Urfels, Anton (IRRI)" w:date="2023-10-12T22:51:00Z">
        <w:r w:rsidRPr="00256197" w:rsidDel="00B202CF">
          <w:rPr>
            <w:rFonts w:cs="Times New Roman"/>
            <w:rPrChange w:id="4177" w:author="Urfels, Anton (IRRI)" w:date="2023-10-06T20:02:00Z">
              <w:rPr>
                <w:rFonts w:ascii="Gill Sans MT" w:hAnsi="Gill Sans MT"/>
              </w:rPr>
            </w:rPrChange>
          </w:rPr>
          <w:delText>Meyer</w:delText>
        </w:r>
        <w:r w:rsidR="00C82606" w:rsidRPr="00256197" w:rsidDel="00B202CF">
          <w:rPr>
            <w:rFonts w:cs="Times New Roman"/>
            <w:rPrChange w:id="4178" w:author="Urfels, Anton (IRRI)" w:date="2023-10-06T20:02:00Z">
              <w:rPr>
                <w:rFonts w:ascii="Gill Sans MT" w:hAnsi="Gill Sans MT"/>
              </w:rPr>
            </w:rPrChange>
          </w:rPr>
          <w:delText xml:space="preserve">, </w:delText>
        </w:r>
        <w:r w:rsidR="00D470D3" w:rsidRPr="00256197" w:rsidDel="00B202CF">
          <w:rPr>
            <w:rFonts w:cs="Times New Roman"/>
            <w:rPrChange w:id="4179" w:author="Urfels, Anton (IRRI)" w:date="2023-10-06T20:02:00Z">
              <w:rPr>
                <w:rFonts w:ascii="Gill Sans MT" w:hAnsi="Gill Sans MT"/>
              </w:rPr>
            </w:rPrChange>
          </w:rPr>
          <w:delText>J.</w:delText>
        </w:r>
      </w:del>
      <w:ins w:id="4180" w:author="MKONDIWA, Maxwell (CIMMYT-India)" w:date="2023-10-08T10:54:00Z">
        <w:del w:id="4181" w:author="Urfels, Anton (IRRI)" w:date="2023-10-12T22:51:00Z">
          <w:r w:rsidR="00FE6323" w:rsidDel="00B202CF">
            <w:rPr>
              <w:rFonts w:cs="Times New Roman"/>
            </w:rPr>
            <w:delText xml:space="preserve"> </w:delText>
          </w:r>
        </w:del>
      </w:ins>
      <w:del w:id="4182" w:author="Urfels, Anton (IRRI)" w:date="2023-10-12T22:51:00Z">
        <w:r w:rsidR="00FE2454" w:rsidRPr="00256197" w:rsidDel="00B202CF">
          <w:rPr>
            <w:rFonts w:cs="Times New Roman"/>
            <w:rPrChange w:id="4183" w:author="Urfels, Anton (IRRI)" w:date="2023-10-06T20:02:00Z">
              <w:rPr>
                <w:rFonts w:ascii="Gill Sans MT" w:hAnsi="Gill Sans MT"/>
              </w:rPr>
            </w:rPrChange>
          </w:rPr>
          <w:delText>1977</w:delText>
        </w:r>
        <w:r w:rsidR="00D470D3" w:rsidRPr="00256197" w:rsidDel="00B202CF">
          <w:rPr>
            <w:rFonts w:cs="Times New Roman"/>
            <w:rPrChange w:id="4184" w:author="Urfels, Anton (IRRI)" w:date="2023-10-06T20:02:00Z">
              <w:rPr>
                <w:rFonts w:ascii="Gill Sans MT" w:hAnsi="Gill Sans MT"/>
              </w:rPr>
            </w:rPrChange>
          </w:rPr>
          <w:delText xml:space="preserve">. “Second degree stochastic dominance with respect to a function.” </w:delText>
        </w:r>
        <w:r w:rsidR="00D470D3" w:rsidRPr="00256197" w:rsidDel="00B202CF">
          <w:rPr>
            <w:rFonts w:cs="Times New Roman"/>
            <w:i/>
            <w:iCs/>
            <w:rPrChange w:id="4185" w:author="Urfels, Anton (IRRI)" w:date="2023-10-06T20:02:00Z">
              <w:rPr>
                <w:rFonts w:ascii="Gill Sans MT" w:hAnsi="Gill Sans MT"/>
                <w:i/>
                <w:iCs/>
              </w:rPr>
            </w:rPrChange>
          </w:rPr>
          <w:delText xml:space="preserve">International Economic Review </w:delText>
        </w:r>
        <w:r w:rsidR="00D470D3" w:rsidRPr="00256197" w:rsidDel="00B202CF">
          <w:rPr>
            <w:rFonts w:cs="Times New Roman"/>
            <w:rPrChange w:id="4186" w:author="Urfels, Anton (IRRI)" w:date="2023-10-06T20:02:00Z">
              <w:rPr>
                <w:rFonts w:ascii="Gill Sans MT" w:hAnsi="Gill Sans MT"/>
              </w:rPr>
            </w:rPrChange>
          </w:rPr>
          <w:delText xml:space="preserve">18(2): 477-487. Doi: </w:delText>
        </w:r>
        <w:r w:rsidRPr="00256197" w:rsidDel="00B202CF">
          <w:rPr>
            <w:rFonts w:cs="Times New Roman"/>
          </w:rPr>
          <w:fldChar w:fldCharType="begin"/>
        </w:r>
        <w:r w:rsidRPr="00256197" w:rsidDel="00B202CF">
          <w:rPr>
            <w:rFonts w:cs="Times New Roman"/>
          </w:rPr>
          <w:delInstrText>HYPERLINK "https://doi.org/10.2307/2525760"</w:delInstrText>
        </w:r>
        <w:r w:rsidRPr="00256197" w:rsidDel="00B202CF">
          <w:rPr>
            <w:rFonts w:cs="Times New Roman"/>
          </w:rPr>
        </w:r>
        <w:r w:rsidRPr="00256197" w:rsidDel="00B202CF">
          <w:rPr>
            <w:rFonts w:cs="Times New Roman"/>
          </w:rPr>
          <w:fldChar w:fldCharType="separate"/>
        </w:r>
        <w:r w:rsidR="00212864" w:rsidRPr="00256197" w:rsidDel="00B202CF">
          <w:rPr>
            <w:rFonts w:cs="Times New Roman"/>
            <w:rPrChange w:id="4187" w:author="Urfels, Anton (IRRI)" w:date="2023-10-06T20:02:00Z">
              <w:rPr>
                <w:rFonts w:ascii="Gill Sans MT" w:hAnsi="Gill Sans MT"/>
              </w:rPr>
            </w:rPrChange>
          </w:rPr>
          <w:delText>https://doi.org/10.2307/2525760</w:delText>
        </w:r>
        <w:r w:rsidRPr="00256197" w:rsidDel="00B202CF">
          <w:rPr>
            <w:rFonts w:cs="Times New Roman"/>
            <w:rPrChange w:id="4188" w:author="Urfels, Anton (IRRI)" w:date="2023-10-06T20:02:00Z">
              <w:rPr>
                <w:rFonts w:ascii="Gill Sans MT" w:hAnsi="Gill Sans MT"/>
              </w:rPr>
            </w:rPrChange>
          </w:rPr>
          <w:fldChar w:fldCharType="end"/>
        </w:r>
        <w:r w:rsidR="00212864" w:rsidRPr="00256197" w:rsidDel="00B202CF">
          <w:rPr>
            <w:rFonts w:cs="Times New Roman"/>
            <w:rPrChange w:id="4189" w:author="Urfels, Anton (IRRI)" w:date="2023-10-06T20:02:00Z">
              <w:rPr>
                <w:rFonts w:ascii="Gill Sans MT" w:hAnsi="Gill Sans MT"/>
              </w:rPr>
            </w:rPrChange>
          </w:rPr>
          <w:delText>.</w:delText>
        </w:r>
        <w:r w:rsidR="00212864" w:rsidRPr="00256197" w:rsidDel="00B202CF">
          <w:rPr>
            <w:rFonts w:cs="Times New Roman"/>
            <w:color w:val="990000"/>
            <w:spacing w:val="-5"/>
            <w:sz w:val="21"/>
            <w:szCs w:val="21"/>
            <w:u w:val="single"/>
            <w:rPrChange w:id="4190" w:author="Urfels, Anton (IRRI)" w:date="2023-10-06T20:02:00Z">
              <w:rPr>
                <w:rFonts w:ascii="Gill Sans MT" w:hAnsi="Gill Sans MT" w:cs="Helvetica"/>
                <w:color w:val="990000"/>
                <w:spacing w:val="-5"/>
                <w:sz w:val="21"/>
                <w:szCs w:val="21"/>
                <w:u w:val="single"/>
              </w:rPr>
            </w:rPrChange>
          </w:rPr>
          <w:delText xml:space="preserve"> </w:delText>
        </w:r>
      </w:del>
    </w:p>
    <w:p w14:paraId="30BDEF22" w14:textId="0BC44E0A" w:rsidR="000645A5" w:rsidRPr="00256197" w:rsidDel="00B202CF" w:rsidRDefault="000645A5" w:rsidP="00694300">
      <w:pPr>
        <w:ind w:left="630" w:hanging="630"/>
        <w:rPr>
          <w:del w:id="4191" w:author="Urfels, Anton (IRRI)" w:date="2023-10-12T22:51:00Z"/>
          <w:rFonts w:cs="Times New Roman"/>
          <w:color w:val="990000"/>
          <w:spacing w:val="-5"/>
          <w:sz w:val="21"/>
          <w:szCs w:val="21"/>
          <w:u w:val="single"/>
          <w:rPrChange w:id="4192" w:author="Urfels, Anton (IRRI)" w:date="2023-10-06T20:02:00Z">
            <w:rPr>
              <w:del w:id="4193" w:author="Urfels, Anton (IRRI)" w:date="2023-10-12T22:51:00Z"/>
              <w:rFonts w:ascii="Gill Sans MT" w:hAnsi="Gill Sans MT" w:cs="Helvetica"/>
              <w:color w:val="990000"/>
              <w:spacing w:val="-5"/>
              <w:sz w:val="21"/>
              <w:szCs w:val="21"/>
              <w:u w:val="single"/>
            </w:rPr>
          </w:rPrChange>
        </w:rPr>
      </w:pPr>
      <w:del w:id="4194" w:author="Urfels, Anton (IRRI)" w:date="2023-10-12T22:51:00Z">
        <w:r w:rsidRPr="00256197" w:rsidDel="00B202CF">
          <w:rPr>
            <w:rFonts w:cs="Times New Roman"/>
            <w:rPrChange w:id="4195" w:author="Urfels, Anton (IRRI)" w:date="2023-10-06T20:02:00Z">
              <w:rPr>
                <w:rFonts w:ascii="Gill Sans MT" w:hAnsi="Gill Sans MT"/>
              </w:rPr>
            </w:rPrChange>
          </w:rPr>
          <w:delText xml:space="preserve">Montes, </w:delText>
        </w:r>
        <w:r w:rsidR="009320C7" w:rsidRPr="00256197" w:rsidDel="00B202CF">
          <w:rPr>
            <w:rFonts w:cs="Times New Roman"/>
            <w:rPrChange w:id="4196" w:author="Urfels, Anton (IRRI)" w:date="2023-10-06T20:02:00Z">
              <w:rPr>
                <w:rFonts w:ascii="Gill Sans MT" w:hAnsi="Gill Sans MT"/>
              </w:rPr>
            </w:rPrChange>
          </w:rPr>
          <w:delText>C., Urfels, A., Han, E., and Balwinder-Sing</w:delText>
        </w:r>
        <w:r w:rsidR="00731B3E" w:rsidRPr="00256197" w:rsidDel="00B202CF">
          <w:rPr>
            <w:rFonts w:cs="Times New Roman"/>
            <w:rPrChange w:id="4197" w:author="Urfels, Anton (IRRI)" w:date="2023-10-06T20:02:00Z">
              <w:rPr>
                <w:rFonts w:ascii="Gill Sans MT" w:hAnsi="Gill Sans MT"/>
              </w:rPr>
            </w:rPrChange>
          </w:rPr>
          <w:delText xml:space="preserve">h. 2022. “Planting rice at monsoon onset could mitigate the impact of temperature stress on rice-wheat systems of Bihar, India.” </w:delText>
        </w:r>
        <w:r w:rsidR="009807EA" w:rsidRPr="00256197" w:rsidDel="00B202CF">
          <w:rPr>
            <w:rFonts w:cs="Times New Roman"/>
            <w:i/>
            <w:iCs/>
            <w:rPrChange w:id="4198" w:author="Urfels, Anton (IRRI)" w:date="2023-10-06T20:02:00Z">
              <w:rPr>
                <w:rFonts w:ascii="Gill Sans MT" w:hAnsi="Gill Sans MT"/>
                <w:i/>
                <w:iCs/>
              </w:rPr>
            </w:rPrChange>
          </w:rPr>
          <w:delText xml:space="preserve">Atmosphere </w:delText>
        </w:r>
        <w:r w:rsidR="009807EA" w:rsidRPr="00256197" w:rsidDel="00B202CF">
          <w:rPr>
            <w:rFonts w:cs="Times New Roman"/>
            <w:rPrChange w:id="4199" w:author="Urfels, Anton (IRRI)" w:date="2023-10-06T20:02:00Z">
              <w:rPr>
                <w:rFonts w:ascii="Gill Sans MT" w:hAnsi="Gill Sans MT"/>
              </w:rPr>
            </w:rPrChange>
          </w:rPr>
          <w:delText>14(1)</w:delText>
        </w:r>
        <w:r w:rsidR="00A1331B" w:rsidRPr="00256197" w:rsidDel="00B202CF">
          <w:rPr>
            <w:rFonts w:cs="Times New Roman"/>
            <w:rPrChange w:id="4200" w:author="Urfels, Anton (IRRI)" w:date="2023-10-06T20:02:00Z">
              <w:rPr>
                <w:rFonts w:ascii="Gill Sans MT" w:hAnsi="Gill Sans MT"/>
              </w:rPr>
            </w:rPrChange>
          </w:rPr>
          <w:delText>, 40. Doi:  </w:delText>
        </w:r>
        <w:r w:rsidRPr="00256197" w:rsidDel="00B202CF">
          <w:rPr>
            <w:rFonts w:cs="Times New Roman"/>
          </w:rPr>
          <w:fldChar w:fldCharType="begin"/>
        </w:r>
        <w:r w:rsidRPr="00256197" w:rsidDel="00B202CF">
          <w:rPr>
            <w:rFonts w:cs="Times New Roman"/>
          </w:rPr>
          <w:delInstrText>HYPERLINK "https://doi.org/10.3390/atmos14010040"</w:delInstrText>
        </w:r>
        <w:r w:rsidRPr="00256197" w:rsidDel="00B202CF">
          <w:rPr>
            <w:rFonts w:cs="Times New Roman"/>
          </w:rPr>
        </w:r>
        <w:r w:rsidRPr="00256197" w:rsidDel="00B202CF">
          <w:rPr>
            <w:rFonts w:cs="Times New Roman"/>
          </w:rPr>
          <w:fldChar w:fldCharType="separate"/>
        </w:r>
        <w:r w:rsidR="00A1331B" w:rsidRPr="00256197" w:rsidDel="00B202CF">
          <w:rPr>
            <w:rFonts w:cs="Times New Roman"/>
            <w:rPrChange w:id="4201" w:author="Urfels, Anton (IRRI)" w:date="2023-10-06T20:02:00Z">
              <w:rPr>
                <w:rFonts w:ascii="Gill Sans MT" w:hAnsi="Gill Sans MT"/>
              </w:rPr>
            </w:rPrChange>
          </w:rPr>
          <w:delText>https://doi.org/10.3390/atmos14010040</w:delText>
        </w:r>
        <w:r w:rsidRPr="00256197" w:rsidDel="00B202CF">
          <w:rPr>
            <w:rFonts w:cs="Times New Roman"/>
            <w:rPrChange w:id="4202" w:author="Urfels, Anton (IRRI)" w:date="2023-10-06T20:02:00Z">
              <w:rPr>
                <w:rFonts w:ascii="Gill Sans MT" w:hAnsi="Gill Sans MT"/>
              </w:rPr>
            </w:rPrChange>
          </w:rPr>
          <w:fldChar w:fldCharType="end"/>
        </w:r>
        <w:r w:rsidR="00A1331B" w:rsidRPr="00256197" w:rsidDel="00B202CF">
          <w:rPr>
            <w:rFonts w:cs="Times New Roman"/>
            <w:rPrChange w:id="4203" w:author="Urfels, Anton (IRRI)" w:date="2023-10-06T20:02:00Z">
              <w:rPr>
                <w:rFonts w:ascii="Gill Sans MT" w:hAnsi="Gill Sans MT"/>
              </w:rPr>
            </w:rPrChange>
          </w:rPr>
          <w:delText>.</w:delText>
        </w:r>
        <w:r w:rsidR="00A1331B" w:rsidRPr="00256197" w:rsidDel="00B202CF">
          <w:rPr>
            <w:rFonts w:cs="Times New Roman"/>
          </w:rPr>
          <w:delText xml:space="preserve"> </w:delText>
        </w:r>
      </w:del>
    </w:p>
    <w:p w14:paraId="6F27C2AE" w14:textId="0953447C" w:rsidR="00042D3B" w:rsidRPr="00256197" w:rsidDel="00B202CF" w:rsidRDefault="00042D3B" w:rsidP="00694300">
      <w:pPr>
        <w:ind w:left="630" w:hanging="630"/>
        <w:rPr>
          <w:del w:id="4204" w:author="Urfels, Anton (IRRI)" w:date="2023-10-12T22:51:00Z"/>
          <w:rFonts w:cs="Times New Roman"/>
          <w:color w:val="222222"/>
          <w:shd w:val="clear" w:color="auto" w:fill="FFFFFF"/>
          <w:rPrChange w:id="4205" w:author="Urfels, Anton (IRRI)" w:date="2023-10-06T20:02:00Z">
            <w:rPr>
              <w:del w:id="4206" w:author="Urfels, Anton (IRRI)" w:date="2023-10-12T22:51:00Z"/>
              <w:rFonts w:ascii="Segoe UI" w:hAnsi="Segoe UI" w:cs="Segoe UI"/>
              <w:color w:val="222222"/>
              <w:shd w:val="clear" w:color="auto" w:fill="FFFFFF"/>
            </w:rPr>
          </w:rPrChange>
        </w:rPr>
      </w:pPr>
      <w:del w:id="4207" w:author="Urfels, Anton (IRRI)" w:date="2023-10-12T22:51:00Z">
        <w:r w:rsidRPr="00256197" w:rsidDel="00B202CF">
          <w:rPr>
            <w:rFonts w:cs="Times New Roman"/>
            <w:rPrChange w:id="4208" w:author="Urfels, Anton (IRRI)" w:date="2023-10-06T20:02:00Z">
              <w:rPr>
                <w:rFonts w:ascii="Gill Sans MT" w:hAnsi="Gill Sans MT"/>
              </w:rPr>
            </w:rPrChange>
          </w:rPr>
          <w:delText>McDonald</w:delText>
        </w:r>
        <w:r w:rsidR="007724DE" w:rsidRPr="00256197" w:rsidDel="00B202CF">
          <w:rPr>
            <w:rFonts w:cs="Times New Roman"/>
            <w:rPrChange w:id="4209" w:author="Urfels, Anton (IRRI)" w:date="2023-10-06T20:02:00Z">
              <w:rPr>
                <w:rFonts w:ascii="Gill Sans MT" w:hAnsi="Gill Sans MT"/>
              </w:rPr>
            </w:rPrChange>
          </w:rPr>
          <w:delText xml:space="preserve">, A.J., </w:delText>
        </w:r>
        <w:r w:rsidR="00E01981" w:rsidRPr="00256197" w:rsidDel="00B202CF">
          <w:rPr>
            <w:rFonts w:cs="Times New Roman"/>
            <w:rPrChange w:id="4210" w:author="Urfels, Anton (IRRI)" w:date="2023-10-06T20:02:00Z">
              <w:rPr>
                <w:rFonts w:ascii="Gill Sans MT" w:hAnsi="Gill Sans MT"/>
              </w:rPr>
            </w:rPrChange>
          </w:rPr>
          <w:delText>Balwinder-Singh., Keil, A., Srivastava, A., Craufurd, P., Kishore, A</w:delText>
        </w:r>
        <w:r w:rsidR="00923458" w:rsidRPr="00256197" w:rsidDel="00B202CF">
          <w:rPr>
            <w:rFonts w:cs="Times New Roman"/>
            <w:rPrChange w:id="4211" w:author="Urfels, Anton (IRRI)" w:date="2023-10-06T20:02:00Z">
              <w:rPr>
                <w:rFonts w:ascii="Gill Sans MT" w:hAnsi="Gill Sans MT"/>
              </w:rPr>
            </w:rPrChange>
          </w:rPr>
          <w:delText xml:space="preserve">., Kumar, V., Paudel, G., Singh, S., Singh, A.K., Sohane, R.K., and Malik, R.K. </w:delText>
        </w:r>
        <w:r w:rsidR="00027247" w:rsidRPr="00256197" w:rsidDel="00B202CF">
          <w:rPr>
            <w:rFonts w:cs="Times New Roman"/>
            <w:rPrChange w:id="4212" w:author="Urfels, Anton (IRRI)" w:date="2023-10-06T20:02:00Z">
              <w:rPr>
                <w:rFonts w:ascii="Gill Sans MT" w:hAnsi="Gill Sans MT"/>
              </w:rPr>
            </w:rPrChange>
          </w:rPr>
          <w:delText xml:space="preserve">2022. “Time management governs climate resilience and productivity in the coupled rice-wheat cropping systems of eastern India.” </w:delText>
        </w:r>
        <w:r w:rsidR="00827B94" w:rsidRPr="00256197" w:rsidDel="00B202CF">
          <w:rPr>
            <w:rFonts w:cs="Times New Roman"/>
            <w:rPrChange w:id="4213" w:author="Urfels, Anton (IRRI)" w:date="2023-10-06T20:02:00Z">
              <w:rPr>
                <w:rFonts w:ascii="Gill Sans MT" w:hAnsi="Gill Sans MT"/>
              </w:rPr>
            </w:rPrChange>
          </w:rPr>
          <w:delText xml:space="preserve">Nature Food. Doi: </w:delText>
        </w:r>
        <w:r w:rsidRPr="00256197" w:rsidDel="00B202CF">
          <w:rPr>
            <w:rFonts w:cs="Times New Roman"/>
          </w:rPr>
          <w:fldChar w:fldCharType="begin"/>
        </w:r>
        <w:r w:rsidRPr="00256197" w:rsidDel="00B202CF">
          <w:rPr>
            <w:rFonts w:cs="Times New Roman"/>
          </w:rPr>
          <w:delInstrText>HYPERLINK "https://doi.org/10.1038/s43016-022-00549-0"</w:delInstrText>
        </w:r>
        <w:r w:rsidRPr="00256197" w:rsidDel="00B202CF">
          <w:rPr>
            <w:rFonts w:cs="Times New Roman"/>
          </w:rPr>
        </w:r>
        <w:r w:rsidRPr="00256197" w:rsidDel="00B202CF">
          <w:rPr>
            <w:rFonts w:cs="Times New Roman"/>
          </w:rPr>
          <w:fldChar w:fldCharType="separate"/>
        </w:r>
        <w:r w:rsidR="009320C7" w:rsidRPr="00256197" w:rsidDel="00B202CF">
          <w:rPr>
            <w:rFonts w:cs="Times New Roman"/>
            <w:rPrChange w:id="4214" w:author="Urfels, Anton (IRRI)" w:date="2023-10-06T20:02:00Z">
              <w:rPr>
                <w:rFonts w:ascii="Gill Sans MT" w:hAnsi="Gill Sans MT"/>
              </w:rPr>
            </w:rPrChange>
          </w:rPr>
          <w:delText>https://doi.org/10.1038/s43016-022-00549-0</w:delText>
        </w:r>
        <w:r w:rsidRPr="00256197" w:rsidDel="00B202CF">
          <w:rPr>
            <w:rFonts w:cs="Times New Roman"/>
            <w:rPrChange w:id="4215" w:author="Urfels, Anton (IRRI)" w:date="2023-10-06T20:02:00Z">
              <w:rPr>
                <w:rFonts w:ascii="Gill Sans MT" w:hAnsi="Gill Sans MT"/>
              </w:rPr>
            </w:rPrChange>
          </w:rPr>
          <w:fldChar w:fldCharType="end"/>
        </w:r>
        <w:r w:rsidR="009320C7" w:rsidRPr="00256197" w:rsidDel="00B202CF">
          <w:rPr>
            <w:rFonts w:cs="Times New Roman"/>
            <w:rPrChange w:id="4216" w:author="Urfels, Anton (IRRI)" w:date="2023-10-06T20:02:00Z">
              <w:rPr>
                <w:rFonts w:ascii="Gill Sans MT" w:hAnsi="Gill Sans MT"/>
              </w:rPr>
            </w:rPrChange>
          </w:rPr>
          <w:delText>.</w:delText>
        </w:r>
        <w:r w:rsidR="009320C7" w:rsidRPr="00256197" w:rsidDel="00B202CF">
          <w:rPr>
            <w:rFonts w:cs="Times New Roman"/>
            <w:color w:val="222222"/>
            <w:shd w:val="clear" w:color="auto" w:fill="FFFFFF"/>
            <w:rPrChange w:id="4217" w:author="Urfels, Anton (IRRI)" w:date="2023-10-06T20:02:00Z">
              <w:rPr>
                <w:rFonts w:ascii="Segoe UI" w:hAnsi="Segoe UI" w:cs="Segoe UI"/>
                <w:color w:val="222222"/>
                <w:shd w:val="clear" w:color="auto" w:fill="FFFFFF"/>
              </w:rPr>
            </w:rPrChange>
          </w:rPr>
          <w:delText xml:space="preserve"> </w:delText>
        </w:r>
      </w:del>
    </w:p>
    <w:p w14:paraId="766FF4D3" w14:textId="79C8CC3B" w:rsidR="004F589E" w:rsidRPr="00256197" w:rsidDel="00B202CF" w:rsidRDefault="004F589E" w:rsidP="00694300">
      <w:pPr>
        <w:ind w:left="630" w:hanging="630"/>
        <w:rPr>
          <w:del w:id="4218" w:author="Urfels, Anton (IRRI)" w:date="2023-10-12T22:51:00Z"/>
          <w:rFonts w:cs="Times New Roman"/>
          <w:rPrChange w:id="4219" w:author="Urfels, Anton (IRRI)" w:date="2023-10-06T20:02:00Z">
            <w:rPr>
              <w:del w:id="4220" w:author="Urfels, Anton (IRRI)" w:date="2023-10-12T22:51:00Z"/>
              <w:rFonts w:ascii="Gill Sans MT" w:hAnsi="Gill Sans MT"/>
            </w:rPr>
          </w:rPrChange>
        </w:rPr>
      </w:pPr>
      <w:del w:id="4221" w:author="Urfels, Anton (IRRI)" w:date="2023-10-12T22:51:00Z">
        <w:r w:rsidRPr="00256197" w:rsidDel="00B202CF">
          <w:rPr>
            <w:rFonts w:cs="Times New Roman"/>
            <w:rPrChange w:id="4222" w:author="Urfels, Anton (IRRI)" w:date="2023-10-06T20:02:00Z">
              <w:rPr>
                <w:rFonts w:ascii="Gill Sans MT" w:hAnsi="Gill Sans MT"/>
              </w:rPr>
            </w:rPrChange>
          </w:rPr>
          <w:delText>Markowitz</w:delText>
        </w:r>
        <w:r w:rsidR="004509F9" w:rsidRPr="00256197" w:rsidDel="00B202CF">
          <w:rPr>
            <w:rFonts w:cs="Times New Roman"/>
            <w:rPrChange w:id="4223" w:author="Urfels, Anton (IRRI)" w:date="2023-10-06T20:02:00Z">
              <w:rPr>
                <w:rFonts w:ascii="Gill Sans MT" w:hAnsi="Gill Sans MT"/>
              </w:rPr>
            </w:rPrChange>
          </w:rPr>
          <w:delText xml:space="preserve">, H.M. 1959. “Portfolio selection: Efficient </w:delText>
        </w:r>
        <w:r w:rsidR="00035417" w:rsidRPr="00256197" w:rsidDel="00B202CF">
          <w:rPr>
            <w:rFonts w:cs="Times New Roman"/>
            <w:rPrChange w:id="4224" w:author="Urfels, Anton (IRRI)" w:date="2023-10-06T20:02:00Z">
              <w:rPr>
                <w:rFonts w:ascii="Gill Sans MT" w:hAnsi="Gill Sans MT"/>
              </w:rPr>
            </w:rPrChange>
          </w:rPr>
          <w:delText>diversification of investments</w:delText>
        </w:r>
        <w:r w:rsidR="004509F9" w:rsidRPr="00256197" w:rsidDel="00B202CF">
          <w:rPr>
            <w:rFonts w:cs="Times New Roman"/>
            <w:rPrChange w:id="4225" w:author="Urfels, Anton (IRRI)" w:date="2023-10-06T20:02:00Z">
              <w:rPr>
                <w:rFonts w:ascii="Gill Sans MT" w:hAnsi="Gill Sans MT"/>
              </w:rPr>
            </w:rPrChange>
          </w:rPr>
          <w:delText>”</w:delText>
        </w:r>
        <w:r w:rsidR="00035417" w:rsidRPr="00256197" w:rsidDel="00B202CF">
          <w:rPr>
            <w:rFonts w:cs="Times New Roman"/>
            <w:rPrChange w:id="4226" w:author="Urfels, Anton (IRRI)" w:date="2023-10-06T20:02:00Z">
              <w:rPr>
                <w:rFonts w:ascii="Gill Sans MT" w:hAnsi="Gill Sans MT"/>
              </w:rPr>
            </w:rPrChange>
          </w:rPr>
          <w:delText xml:space="preserve">. Cowles Foundation for Research in Economics. Yale University. Url: </w:delText>
        </w:r>
        <w:r w:rsidRPr="00256197" w:rsidDel="00B202CF">
          <w:rPr>
            <w:rFonts w:cs="Times New Roman"/>
          </w:rPr>
          <w:fldChar w:fldCharType="begin"/>
        </w:r>
        <w:r w:rsidRPr="00256197" w:rsidDel="00B202CF">
          <w:rPr>
            <w:rFonts w:cs="Times New Roman"/>
          </w:rPr>
          <w:delInstrText>HYPERLINK "https://cowles.yale.edu/sites/default/files/2022-09/m16-all.pdf"</w:delInstrText>
        </w:r>
        <w:r w:rsidRPr="00256197" w:rsidDel="00B202CF">
          <w:rPr>
            <w:rFonts w:cs="Times New Roman"/>
          </w:rPr>
        </w:r>
        <w:r w:rsidRPr="00256197" w:rsidDel="00B202CF">
          <w:rPr>
            <w:rFonts w:cs="Times New Roman"/>
          </w:rPr>
          <w:fldChar w:fldCharType="separate"/>
        </w:r>
        <w:r w:rsidR="004D67F3" w:rsidRPr="00256197" w:rsidDel="00B202CF">
          <w:rPr>
            <w:rStyle w:val="Hyperlink"/>
            <w:rFonts w:cs="Times New Roman"/>
            <w:rPrChange w:id="4227" w:author="Urfels, Anton (IRRI)" w:date="2023-10-06T20:02:00Z">
              <w:rPr>
                <w:rStyle w:val="Hyperlink"/>
                <w:rFonts w:ascii="Gill Sans MT" w:hAnsi="Gill Sans MT"/>
              </w:rPr>
            </w:rPrChange>
          </w:rPr>
          <w:delText>https://cowles.yale.edu/sites/default/files/2022-09/m16-all.pdf</w:delText>
        </w:r>
        <w:r w:rsidRPr="00256197" w:rsidDel="00B202CF">
          <w:rPr>
            <w:rStyle w:val="Hyperlink"/>
            <w:rFonts w:cs="Times New Roman"/>
            <w:rPrChange w:id="4228" w:author="Urfels, Anton (IRRI)" w:date="2023-10-06T20:02:00Z">
              <w:rPr>
                <w:rStyle w:val="Hyperlink"/>
                <w:rFonts w:ascii="Gill Sans MT" w:hAnsi="Gill Sans MT"/>
              </w:rPr>
            </w:rPrChange>
          </w:rPr>
          <w:fldChar w:fldCharType="end"/>
        </w:r>
        <w:r w:rsidR="004D67F3" w:rsidRPr="00256197" w:rsidDel="00B202CF">
          <w:rPr>
            <w:rFonts w:cs="Times New Roman"/>
            <w:rPrChange w:id="4229" w:author="Urfels, Anton (IRRI)" w:date="2023-10-06T20:02:00Z">
              <w:rPr>
                <w:rFonts w:ascii="Gill Sans MT" w:hAnsi="Gill Sans MT"/>
              </w:rPr>
            </w:rPrChange>
          </w:rPr>
          <w:delText xml:space="preserve">. </w:delText>
        </w:r>
      </w:del>
    </w:p>
    <w:p w14:paraId="5AA1DD62" w14:textId="416A3A65" w:rsidR="0055360E" w:rsidRPr="00256197" w:rsidDel="00B202CF" w:rsidRDefault="00D56F81" w:rsidP="00694300">
      <w:pPr>
        <w:ind w:left="630" w:hanging="630"/>
        <w:rPr>
          <w:del w:id="4230" w:author="Urfels, Anton (IRRI)" w:date="2023-10-12T22:51:00Z"/>
          <w:rFonts w:cs="Times New Roman"/>
          <w:rPrChange w:id="4231" w:author="Urfels, Anton (IRRI)" w:date="2023-10-06T20:02:00Z">
            <w:rPr>
              <w:del w:id="4232" w:author="Urfels, Anton (IRRI)" w:date="2023-10-12T22:51:00Z"/>
              <w:rFonts w:ascii="Gill Sans MT" w:hAnsi="Gill Sans MT"/>
            </w:rPr>
          </w:rPrChange>
        </w:rPr>
      </w:pPr>
      <w:del w:id="4233" w:author="Urfels, Anton (IRRI)" w:date="2023-10-12T22:51:00Z">
        <w:r w:rsidRPr="00256197" w:rsidDel="00B202CF">
          <w:rPr>
            <w:rFonts w:cs="Times New Roman"/>
            <w:rPrChange w:id="4234" w:author="Urfels, Anton (IRRI)" w:date="2023-10-06T20:02:00Z">
              <w:rPr>
                <w:rFonts w:ascii="Gill Sans MT" w:hAnsi="Gill Sans MT"/>
              </w:rPr>
            </w:rPrChange>
          </w:rPr>
          <w:delText xml:space="preserve">Nalley, L.L., and Barkley, A.P. 2010. “Using </w:delText>
        </w:r>
        <w:r w:rsidR="00FF4655" w:rsidRPr="00256197" w:rsidDel="00B202CF">
          <w:rPr>
            <w:rFonts w:cs="Times New Roman"/>
            <w:rPrChange w:id="4235" w:author="Urfels, Anton (IRRI)" w:date="2023-10-06T20:02:00Z">
              <w:rPr>
                <w:rFonts w:ascii="Gill Sans MT" w:hAnsi="Gill Sans MT"/>
              </w:rPr>
            </w:rPrChange>
          </w:rPr>
          <w:delText xml:space="preserve">Portfolio Theory to Enhance Wheat Yield Stability in Low-Income Nations: An Application in the Yaqui Valley of Northwestern Mexico.” </w:delText>
        </w:r>
        <w:r w:rsidR="00F94FCD" w:rsidRPr="00256197" w:rsidDel="00B202CF">
          <w:rPr>
            <w:rFonts w:cs="Times New Roman"/>
            <w:i/>
            <w:iCs/>
            <w:rPrChange w:id="4236" w:author="Urfels, Anton (IRRI)" w:date="2023-10-06T20:02:00Z">
              <w:rPr>
                <w:rFonts w:ascii="Gill Sans MT" w:hAnsi="Gill Sans MT"/>
                <w:i/>
                <w:iCs/>
              </w:rPr>
            </w:rPrChange>
          </w:rPr>
          <w:delText>Journal of Agricultural and Resource Economics</w:delText>
        </w:r>
        <w:r w:rsidR="00F94FCD" w:rsidRPr="00256197" w:rsidDel="00B202CF">
          <w:rPr>
            <w:rFonts w:cs="Times New Roman"/>
            <w:rPrChange w:id="4237" w:author="Urfels, Anton (IRRI)" w:date="2023-10-06T20:02:00Z">
              <w:rPr>
                <w:rFonts w:ascii="Gill Sans MT" w:hAnsi="Gill Sans MT"/>
              </w:rPr>
            </w:rPrChange>
          </w:rPr>
          <w:delText xml:space="preserve"> 35(2): 334-347. </w:delText>
        </w:r>
        <w:r w:rsidR="003D4B1B" w:rsidRPr="00256197" w:rsidDel="00B202CF">
          <w:rPr>
            <w:rFonts w:cs="Times New Roman"/>
            <w:rPrChange w:id="4238" w:author="Urfels, Anton (IRRI)" w:date="2023-10-06T20:02:00Z">
              <w:rPr>
                <w:rFonts w:ascii="Gill Sans MT" w:hAnsi="Gill Sans MT"/>
              </w:rPr>
            </w:rPrChange>
          </w:rPr>
          <w:delText xml:space="preserve">Url: </w:delText>
        </w:r>
        <w:r w:rsidRPr="00256197" w:rsidDel="00B202CF">
          <w:rPr>
            <w:rFonts w:cs="Times New Roman"/>
          </w:rPr>
          <w:fldChar w:fldCharType="begin"/>
        </w:r>
        <w:r w:rsidRPr="00256197" w:rsidDel="00B202CF">
          <w:rPr>
            <w:rFonts w:cs="Times New Roman"/>
          </w:rPr>
          <w:delInstrText>HYPERLINK "https://www.jstor.org/stable/41960521"</w:delInstrText>
        </w:r>
        <w:r w:rsidRPr="00256197" w:rsidDel="00B202CF">
          <w:rPr>
            <w:rFonts w:cs="Times New Roman"/>
          </w:rPr>
        </w:r>
        <w:r w:rsidRPr="00256197" w:rsidDel="00B202CF">
          <w:rPr>
            <w:rFonts w:cs="Times New Roman"/>
          </w:rPr>
          <w:fldChar w:fldCharType="separate"/>
        </w:r>
        <w:r w:rsidR="003D4B1B" w:rsidRPr="00256197" w:rsidDel="00B202CF">
          <w:rPr>
            <w:rFonts w:cs="Times New Roman"/>
            <w:rPrChange w:id="4239" w:author="Urfels, Anton (IRRI)" w:date="2023-10-06T20:02:00Z">
              <w:rPr>
                <w:rFonts w:ascii="Gill Sans MT" w:hAnsi="Gill Sans MT"/>
              </w:rPr>
            </w:rPrChange>
          </w:rPr>
          <w:delText>https://www.jstor.org/stable/41960521</w:delText>
        </w:r>
        <w:r w:rsidRPr="00256197" w:rsidDel="00B202CF">
          <w:rPr>
            <w:rFonts w:cs="Times New Roman"/>
            <w:rPrChange w:id="4240" w:author="Urfels, Anton (IRRI)" w:date="2023-10-06T20:02:00Z">
              <w:rPr>
                <w:rFonts w:ascii="Gill Sans MT" w:hAnsi="Gill Sans MT"/>
              </w:rPr>
            </w:rPrChange>
          </w:rPr>
          <w:fldChar w:fldCharType="end"/>
        </w:r>
        <w:r w:rsidR="003D4B1B" w:rsidRPr="00256197" w:rsidDel="00B202CF">
          <w:rPr>
            <w:rFonts w:cs="Times New Roman"/>
            <w:rPrChange w:id="4241" w:author="Urfels, Anton (IRRI)" w:date="2023-10-06T20:02:00Z">
              <w:rPr>
                <w:rFonts w:ascii="Gill Sans MT" w:hAnsi="Gill Sans MT"/>
              </w:rPr>
            </w:rPrChange>
          </w:rPr>
          <w:delText>.</w:delText>
        </w:r>
        <w:r w:rsidR="003D4B1B" w:rsidRPr="00256197" w:rsidDel="00B202CF">
          <w:rPr>
            <w:rFonts w:cs="Times New Roman"/>
            <w:color w:val="343332"/>
            <w:spacing w:val="-5"/>
            <w:sz w:val="21"/>
            <w:szCs w:val="21"/>
            <w:rPrChange w:id="4242" w:author="Urfels, Anton (IRRI)" w:date="2023-10-06T20:02:00Z">
              <w:rPr>
                <w:rFonts w:ascii="Helvetica" w:hAnsi="Helvetica" w:cs="Helvetica"/>
                <w:color w:val="343332"/>
                <w:spacing w:val="-5"/>
                <w:sz w:val="21"/>
                <w:szCs w:val="21"/>
              </w:rPr>
            </w:rPrChange>
          </w:rPr>
          <w:delText xml:space="preserve"> </w:delText>
        </w:r>
      </w:del>
    </w:p>
    <w:p w14:paraId="39E350BF" w14:textId="2220F9AB" w:rsidR="0055360E" w:rsidRPr="00256197" w:rsidDel="00B202CF" w:rsidRDefault="0055360E" w:rsidP="0055360E">
      <w:pPr>
        <w:ind w:left="630" w:hanging="630"/>
        <w:rPr>
          <w:del w:id="4243" w:author="Urfels, Anton (IRRI)" w:date="2023-10-12T22:51:00Z"/>
          <w:rFonts w:cs="Times New Roman"/>
          <w:rPrChange w:id="4244" w:author="Urfels, Anton (IRRI)" w:date="2023-10-06T20:02:00Z">
            <w:rPr>
              <w:del w:id="4245" w:author="Urfels, Anton (IRRI)" w:date="2023-10-12T22:51:00Z"/>
              <w:rFonts w:ascii="Gill Sans MT" w:hAnsi="Gill Sans MT"/>
            </w:rPr>
          </w:rPrChange>
        </w:rPr>
      </w:pPr>
      <w:del w:id="4246" w:author="Urfels, Anton (IRRI)" w:date="2023-10-12T22:51:00Z">
        <w:r w:rsidRPr="00256197" w:rsidDel="00B202CF">
          <w:rPr>
            <w:rFonts w:cs="Times New Roman"/>
            <w:rPrChange w:id="4247" w:author="Urfels, Anton (IRRI)" w:date="2023-10-06T20:02:00Z">
              <w:rPr>
                <w:rFonts w:ascii="Gill Sans MT" w:hAnsi="Gill Sans MT"/>
              </w:rPr>
            </w:rPrChange>
          </w:rPr>
          <w:delText xml:space="preserve">Newport, D., Lobell, D.B., Singh, B., Srivastiva, A., Rao, P., Umashaanker, M., Malik, R.K., McDonald, A., and Jain, M. 2020. “Factors Constraining Timely Sowing of Wheat as an Adaptation to Climate Change in Eastern India.” </w:delText>
        </w:r>
        <w:r w:rsidRPr="00256197" w:rsidDel="00B202CF">
          <w:rPr>
            <w:rFonts w:cs="Times New Roman"/>
            <w:i/>
            <w:iCs/>
            <w:rPrChange w:id="4248" w:author="Urfels, Anton (IRRI)" w:date="2023-10-06T20:02:00Z">
              <w:rPr>
                <w:rFonts w:ascii="Gill Sans MT" w:hAnsi="Gill Sans MT"/>
                <w:i/>
                <w:iCs/>
              </w:rPr>
            </w:rPrChange>
          </w:rPr>
          <w:delText>Weather, Climate and Society</w:delText>
        </w:r>
        <w:r w:rsidRPr="00256197" w:rsidDel="00B202CF">
          <w:rPr>
            <w:rFonts w:cs="Times New Roman"/>
            <w:rPrChange w:id="4249" w:author="Urfels, Anton (IRRI)" w:date="2023-10-06T20:02:00Z">
              <w:rPr>
                <w:rFonts w:ascii="Gill Sans MT" w:hAnsi="Gill Sans MT"/>
              </w:rPr>
            </w:rPrChange>
          </w:rPr>
          <w:delText xml:space="preserve"> 515-528. Doi: </w:delText>
        </w:r>
        <w:r w:rsidRPr="00256197" w:rsidDel="00B202CF">
          <w:rPr>
            <w:rFonts w:cs="Times New Roman"/>
          </w:rPr>
          <w:fldChar w:fldCharType="begin"/>
        </w:r>
        <w:r w:rsidRPr="00256197" w:rsidDel="00B202CF">
          <w:rPr>
            <w:rFonts w:cs="Times New Roman"/>
          </w:rPr>
          <w:delInstrText>HYPERLINK "https://doi.org/10.1175/WCAS-D-19-0122.1" \t "_blank"</w:delInstrText>
        </w:r>
        <w:r w:rsidRPr="00256197" w:rsidDel="00B202CF">
          <w:rPr>
            <w:rFonts w:cs="Times New Roman"/>
          </w:rPr>
        </w:r>
        <w:r w:rsidRPr="00256197" w:rsidDel="00B202CF">
          <w:rPr>
            <w:rFonts w:cs="Times New Roman"/>
          </w:rPr>
          <w:fldChar w:fldCharType="separate"/>
        </w:r>
        <w:r w:rsidRPr="00256197" w:rsidDel="00B202CF">
          <w:rPr>
            <w:rFonts w:cs="Times New Roman"/>
            <w:rPrChange w:id="4250" w:author="Urfels, Anton (IRRI)" w:date="2023-10-06T20:02:00Z">
              <w:rPr>
                <w:rFonts w:ascii="Gill Sans MT" w:hAnsi="Gill Sans MT"/>
              </w:rPr>
            </w:rPrChange>
          </w:rPr>
          <w:delText>https://doi.org/10.1175/WCAS-D-19-0122.1</w:delText>
        </w:r>
        <w:r w:rsidRPr="00256197" w:rsidDel="00B202CF">
          <w:rPr>
            <w:rFonts w:cs="Times New Roman"/>
            <w:rPrChange w:id="4251" w:author="Urfels, Anton (IRRI)" w:date="2023-10-06T20:02:00Z">
              <w:rPr>
                <w:rFonts w:ascii="Gill Sans MT" w:hAnsi="Gill Sans MT"/>
              </w:rPr>
            </w:rPrChange>
          </w:rPr>
          <w:fldChar w:fldCharType="end"/>
        </w:r>
        <w:r w:rsidRPr="00256197" w:rsidDel="00B202CF">
          <w:rPr>
            <w:rFonts w:cs="Times New Roman"/>
            <w:rPrChange w:id="4252" w:author="Urfels, Anton (IRRI)" w:date="2023-10-06T20:02:00Z">
              <w:rPr>
                <w:rFonts w:ascii="Gill Sans MT" w:hAnsi="Gill Sans MT"/>
              </w:rPr>
            </w:rPrChange>
          </w:rPr>
          <w:delText xml:space="preserve">. </w:delText>
        </w:r>
      </w:del>
    </w:p>
    <w:p w14:paraId="60ECDB24" w14:textId="318CEDE4" w:rsidR="00122AA6" w:rsidRPr="00256197" w:rsidDel="00B202CF" w:rsidRDefault="00122AA6" w:rsidP="00122AA6">
      <w:pPr>
        <w:ind w:left="630" w:hanging="630"/>
        <w:rPr>
          <w:del w:id="4253" w:author="Urfels, Anton (IRRI)" w:date="2023-10-12T22:51:00Z"/>
          <w:rFonts w:cs="Times New Roman"/>
          <w:rPrChange w:id="4254" w:author="Urfels, Anton (IRRI)" w:date="2023-10-06T20:02:00Z">
            <w:rPr>
              <w:del w:id="4255" w:author="Urfels, Anton (IRRI)" w:date="2023-10-12T22:51:00Z"/>
              <w:rFonts w:ascii="Gill Sans MT" w:hAnsi="Gill Sans MT"/>
            </w:rPr>
          </w:rPrChange>
        </w:rPr>
      </w:pPr>
      <w:del w:id="4256" w:author="Urfels, Anton (IRRI)" w:date="2023-10-12T22:51:00Z">
        <w:r w:rsidRPr="00256197" w:rsidDel="00B202CF">
          <w:rPr>
            <w:rFonts w:cs="Times New Roman"/>
            <w:rPrChange w:id="4257" w:author="Urfels, Anton (IRRI)" w:date="2023-10-06T20:02:00Z">
              <w:rPr>
                <w:rFonts w:ascii="Gill Sans MT" w:hAnsi="Gill Sans MT"/>
              </w:rPr>
            </w:rPrChange>
          </w:rPr>
          <w:delText xml:space="preserve">Suri, T. 2011. “Selection and Comparative Advantage in Technology Adoption.” </w:delText>
        </w:r>
        <w:r w:rsidRPr="00256197" w:rsidDel="00B202CF">
          <w:rPr>
            <w:rFonts w:cs="Times New Roman"/>
            <w:i/>
            <w:iCs/>
            <w:rPrChange w:id="4258" w:author="Urfels, Anton (IRRI)" w:date="2023-10-06T20:02:00Z">
              <w:rPr>
                <w:rFonts w:ascii="Gill Sans MT" w:hAnsi="Gill Sans MT"/>
                <w:i/>
                <w:iCs/>
              </w:rPr>
            </w:rPrChange>
          </w:rPr>
          <w:delText>Econometrica</w:delText>
        </w:r>
        <w:r w:rsidRPr="00256197" w:rsidDel="00B202CF">
          <w:rPr>
            <w:rFonts w:cs="Times New Roman"/>
            <w:rPrChange w:id="4259" w:author="Urfels, Anton (IRRI)" w:date="2023-10-06T20:02:00Z">
              <w:rPr>
                <w:rFonts w:ascii="Gill Sans MT" w:hAnsi="Gill Sans MT"/>
              </w:rPr>
            </w:rPrChange>
          </w:rPr>
          <w:delText xml:space="preserve"> 79(1): 159-209. Doi:10.3982/ECTA7749. </w:delText>
        </w:r>
      </w:del>
    </w:p>
    <w:p w14:paraId="1DEFC517" w14:textId="45ECCED5" w:rsidR="003C2D8D" w:rsidRPr="00256197" w:rsidDel="00B202CF" w:rsidRDefault="003C2D8D" w:rsidP="003C2D8D">
      <w:pPr>
        <w:ind w:left="630" w:hanging="630"/>
        <w:rPr>
          <w:del w:id="4260" w:author="Urfels, Anton (IRRI)" w:date="2023-10-12T22:51:00Z"/>
          <w:rFonts w:cs="Times New Roman"/>
          <w:rPrChange w:id="4261" w:author="Urfels, Anton (IRRI)" w:date="2023-10-06T20:02:00Z">
            <w:rPr>
              <w:del w:id="4262" w:author="Urfels, Anton (IRRI)" w:date="2023-10-12T22:51:00Z"/>
              <w:rFonts w:ascii="Gill Sans MT" w:hAnsi="Gill Sans MT"/>
            </w:rPr>
          </w:rPrChange>
        </w:rPr>
      </w:pPr>
      <w:del w:id="4263" w:author="Urfels, Anton (IRRI)" w:date="2023-10-12T22:51:00Z">
        <w:r w:rsidRPr="00256197" w:rsidDel="00B202CF">
          <w:rPr>
            <w:rFonts w:cs="Times New Roman"/>
            <w:rPrChange w:id="4264" w:author="Urfels, Anton (IRRI)" w:date="2023-10-06T20:02:00Z">
              <w:rPr>
                <w:rFonts w:ascii="Gill Sans MT" w:hAnsi="Gill Sans MT"/>
              </w:rPr>
            </w:rPrChange>
          </w:rPr>
          <w:delText xml:space="preserve">Urfels, A., McDonald, A.J., Halsema, G., Struik, P.C., Kumar, P., Malik, R.K., Poonia, S.P., Singh, B., Singh, D.K., Singh, M., Krupnik, T.J. 2021. “Socio-ecological analysis of timely rice planting in Eastern India.” </w:delText>
        </w:r>
        <w:r w:rsidRPr="00256197" w:rsidDel="00B202CF">
          <w:rPr>
            <w:rFonts w:cs="Times New Roman"/>
            <w:i/>
            <w:iCs/>
            <w:rPrChange w:id="4265" w:author="Urfels, Anton (IRRI)" w:date="2023-10-06T20:02:00Z">
              <w:rPr>
                <w:rFonts w:ascii="Gill Sans MT" w:hAnsi="Gill Sans MT"/>
                <w:i/>
                <w:iCs/>
              </w:rPr>
            </w:rPrChange>
          </w:rPr>
          <w:delText>Agronomy for Sustainable Development</w:delText>
        </w:r>
        <w:r w:rsidRPr="00256197" w:rsidDel="00B202CF">
          <w:rPr>
            <w:rFonts w:cs="Times New Roman"/>
            <w:rPrChange w:id="4266" w:author="Urfels, Anton (IRRI)" w:date="2023-10-06T20:02:00Z">
              <w:rPr>
                <w:rFonts w:ascii="Gill Sans MT" w:hAnsi="Gill Sans MT"/>
              </w:rPr>
            </w:rPrChange>
          </w:rPr>
          <w:delText xml:space="preserve"> 41: 14. Doi: </w:delText>
        </w:r>
        <w:r w:rsidRPr="00256197" w:rsidDel="00B202CF">
          <w:rPr>
            <w:rFonts w:cs="Times New Roman"/>
          </w:rPr>
          <w:fldChar w:fldCharType="begin"/>
        </w:r>
        <w:r w:rsidRPr="00256197" w:rsidDel="00B202CF">
          <w:rPr>
            <w:rFonts w:cs="Times New Roman"/>
          </w:rPr>
          <w:delInstrText>HYPERLINK "https://doi.org/10.1007/s13593-021-00668-1"</w:delInstrText>
        </w:r>
        <w:r w:rsidRPr="00256197" w:rsidDel="00B202CF">
          <w:rPr>
            <w:rFonts w:cs="Times New Roman"/>
          </w:rPr>
        </w:r>
        <w:r w:rsidRPr="00256197" w:rsidDel="00B202CF">
          <w:rPr>
            <w:rFonts w:cs="Times New Roman"/>
          </w:rPr>
          <w:fldChar w:fldCharType="separate"/>
        </w:r>
        <w:r w:rsidRPr="00256197" w:rsidDel="00B202CF">
          <w:rPr>
            <w:rFonts w:cs="Times New Roman"/>
            <w:rPrChange w:id="4267" w:author="Urfels, Anton (IRRI)" w:date="2023-10-06T20:02:00Z">
              <w:rPr>
                <w:rFonts w:ascii="Gill Sans MT" w:hAnsi="Gill Sans MT"/>
              </w:rPr>
            </w:rPrChange>
          </w:rPr>
          <w:delText>https://doi.org/10.1007/s13593-021-00668-1</w:delText>
        </w:r>
        <w:r w:rsidRPr="00256197" w:rsidDel="00B202CF">
          <w:rPr>
            <w:rFonts w:cs="Times New Roman"/>
            <w:rPrChange w:id="4268" w:author="Urfels, Anton (IRRI)" w:date="2023-10-06T20:02:00Z">
              <w:rPr>
                <w:rFonts w:ascii="Gill Sans MT" w:hAnsi="Gill Sans MT"/>
              </w:rPr>
            </w:rPrChange>
          </w:rPr>
          <w:fldChar w:fldCharType="end"/>
        </w:r>
        <w:r w:rsidRPr="00256197" w:rsidDel="00B202CF">
          <w:rPr>
            <w:rFonts w:cs="Times New Roman"/>
            <w:rPrChange w:id="4269" w:author="Urfels, Anton (IRRI)" w:date="2023-10-06T20:02:00Z">
              <w:rPr>
                <w:rFonts w:ascii="Gill Sans MT" w:hAnsi="Gill Sans MT"/>
              </w:rPr>
            </w:rPrChange>
          </w:rPr>
          <w:delText xml:space="preserve">. </w:delText>
        </w:r>
      </w:del>
    </w:p>
    <w:p w14:paraId="0E4CE925" w14:textId="2BAD12A7" w:rsidR="00D4148F" w:rsidDel="00B202CF" w:rsidRDefault="00D4148F" w:rsidP="00122AA6">
      <w:pPr>
        <w:ind w:left="630" w:hanging="630"/>
        <w:rPr>
          <w:ins w:id="4270" w:author="MKONDIWA, Maxwell (CIMMYT-India)" w:date="2023-10-08T11:09:00Z"/>
          <w:del w:id="4271" w:author="Urfels, Anton (IRRI)" w:date="2023-10-12T22:51:00Z"/>
          <w:rFonts w:cs="Times New Roman"/>
          <w:color w:val="333333"/>
          <w:sz w:val="21"/>
          <w:szCs w:val="21"/>
        </w:rPr>
      </w:pPr>
      <w:del w:id="4272" w:author="Urfels, Anton (IRRI)" w:date="2023-10-12T22:51:00Z">
        <w:r w:rsidRPr="00256197" w:rsidDel="00B202CF">
          <w:rPr>
            <w:rFonts w:cs="Times New Roman"/>
            <w:rPrChange w:id="4273" w:author="Urfels, Anton (IRRI)" w:date="2023-10-06T20:02:00Z">
              <w:rPr>
                <w:rFonts w:ascii="Gill Sans MT" w:hAnsi="Gill Sans MT"/>
              </w:rPr>
            </w:rPrChange>
          </w:rPr>
          <w:delText>Urfels</w:delText>
        </w:r>
        <w:r w:rsidR="008915CD" w:rsidRPr="00256197" w:rsidDel="00B202CF">
          <w:rPr>
            <w:rFonts w:cs="Times New Roman"/>
            <w:rPrChange w:id="4274" w:author="Urfels, Anton (IRRI)" w:date="2023-10-06T20:02:00Z">
              <w:rPr>
                <w:rFonts w:ascii="Gill Sans MT" w:hAnsi="Gill Sans MT"/>
              </w:rPr>
            </w:rPrChange>
          </w:rPr>
          <w:delText xml:space="preserve">, A., Montes, C., Balwinder-Singh, Halsema, </w:delText>
        </w:r>
        <w:r w:rsidR="006518A6" w:rsidRPr="00256197" w:rsidDel="00B202CF">
          <w:rPr>
            <w:rFonts w:cs="Times New Roman"/>
            <w:rPrChange w:id="4275" w:author="Urfels, Anton (IRRI)" w:date="2023-10-06T20:02:00Z">
              <w:rPr>
                <w:rFonts w:ascii="Gill Sans MT" w:hAnsi="Gill Sans MT"/>
              </w:rPr>
            </w:rPrChange>
          </w:rPr>
          <w:delText>G., Struik, P., Krupnik, T., and McDonald, J. 2022. “</w:delText>
        </w:r>
        <w:r w:rsidR="009319D4" w:rsidRPr="00256197" w:rsidDel="00B202CF">
          <w:rPr>
            <w:rFonts w:cs="Times New Roman"/>
            <w:rPrChange w:id="4276" w:author="Urfels, Anton (IRRI)" w:date="2023-10-06T20:02:00Z">
              <w:rPr>
                <w:rFonts w:ascii="Gill Sans MT" w:hAnsi="Gill Sans MT"/>
              </w:rPr>
            </w:rPrChange>
          </w:rPr>
          <w:delText xml:space="preserve">Climate adaptative rice planting strategies diverge across environmental gradients in the Indo-Gangetic Plains.” </w:delText>
        </w:r>
        <w:r w:rsidR="00DB0C11" w:rsidRPr="00256197" w:rsidDel="00B202CF">
          <w:rPr>
            <w:rFonts w:cs="Times New Roman"/>
            <w:i/>
            <w:iCs/>
            <w:rPrChange w:id="4277" w:author="Urfels, Anton (IRRI)" w:date="2023-10-06T20:02:00Z">
              <w:rPr>
                <w:rFonts w:ascii="Gill Sans MT" w:hAnsi="Gill Sans MT"/>
                <w:i/>
                <w:iCs/>
              </w:rPr>
            </w:rPrChange>
          </w:rPr>
          <w:delText>Environmental Research Letters</w:delText>
        </w:r>
        <w:r w:rsidR="00E373DE" w:rsidRPr="00256197" w:rsidDel="00B202CF">
          <w:rPr>
            <w:rFonts w:cs="Times New Roman"/>
            <w:rPrChange w:id="4278" w:author="Urfels, Anton (IRRI)" w:date="2023-10-06T20:02:00Z">
              <w:rPr>
                <w:rFonts w:ascii="Gill Sans MT" w:hAnsi="Gill Sans MT"/>
              </w:rPr>
            </w:rPrChange>
          </w:rPr>
          <w:delText xml:space="preserve"> 17: 124030. </w:delText>
        </w:r>
        <w:r w:rsidR="00B51D0C" w:rsidRPr="00256197" w:rsidDel="00B202CF">
          <w:rPr>
            <w:rFonts w:cs="Times New Roman"/>
            <w:rPrChange w:id="4279" w:author="Urfels, Anton (IRRI)" w:date="2023-10-06T20:02:00Z">
              <w:rPr>
                <w:rFonts w:ascii="Gill Sans MT" w:hAnsi="Gill Sans MT"/>
              </w:rPr>
            </w:rPrChange>
          </w:rPr>
          <w:delText>Doi: 10.1088/1748-9326/aca5a2.</w:delText>
        </w:r>
        <w:r w:rsidR="00B51D0C" w:rsidRPr="00256197" w:rsidDel="00B202CF">
          <w:rPr>
            <w:rFonts w:cs="Times New Roman"/>
            <w:color w:val="333333"/>
            <w:sz w:val="21"/>
            <w:szCs w:val="21"/>
            <w:rPrChange w:id="4280" w:author="Urfels, Anton (IRRI)" w:date="2023-10-06T20:02:00Z">
              <w:rPr>
                <w:rFonts w:ascii="Gill Sans MT" w:hAnsi="Gill Sans MT" w:cs="Segoe UI"/>
                <w:color w:val="333333"/>
                <w:sz w:val="21"/>
                <w:szCs w:val="21"/>
              </w:rPr>
            </w:rPrChange>
          </w:rPr>
          <w:delText xml:space="preserve"> </w:delText>
        </w:r>
      </w:del>
    </w:p>
    <w:p w14:paraId="634EA987" w14:textId="69FF6BCD" w:rsidR="007A295E" w:rsidDel="00B202CF" w:rsidRDefault="007A295E" w:rsidP="00122AA6">
      <w:pPr>
        <w:ind w:left="630" w:hanging="630"/>
        <w:rPr>
          <w:ins w:id="4281" w:author="MKONDIWA, Maxwell (CIMMYT-India)" w:date="2023-10-08T10:22:00Z"/>
          <w:del w:id="4282" w:author="Urfels, Anton (IRRI)" w:date="2023-10-12T22:51:00Z"/>
          <w:rFonts w:cs="Times New Roman"/>
          <w:color w:val="333333"/>
          <w:sz w:val="21"/>
          <w:szCs w:val="21"/>
        </w:rPr>
      </w:pPr>
      <w:ins w:id="4283" w:author="MKONDIWA, Maxwell (CIMMYT-India)" w:date="2023-10-08T11:09:00Z">
        <w:del w:id="4284" w:author="Urfels, Anton (IRRI)" w:date="2023-10-12T22:51:00Z">
          <w:r w:rsidDel="00B202CF">
            <w:rPr>
              <w:rFonts w:cs="Times New Roman"/>
              <w:color w:val="333333"/>
              <w:sz w:val="21"/>
              <w:szCs w:val="21"/>
            </w:rPr>
            <w:delText>Urfels</w:delText>
          </w:r>
          <w:r w:rsidR="001C3C7A" w:rsidDel="00B202CF">
            <w:rPr>
              <w:rFonts w:cs="Times New Roman"/>
              <w:color w:val="333333"/>
              <w:sz w:val="21"/>
              <w:szCs w:val="21"/>
            </w:rPr>
            <w:delText xml:space="preserve">, A., Mausch, K., </w:delText>
          </w:r>
        </w:del>
      </w:ins>
      <w:ins w:id="4285" w:author="MKONDIWA, Maxwell (CIMMYT-India)" w:date="2023-10-08T11:10:00Z">
        <w:del w:id="4286" w:author="Urfels, Anton (IRRI)" w:date="2023-10-12T22:51:00Z">
          <w:r w:rsidR="001C3C7A" w:rsidDel="00B202CF">
            <w:rPr>
              <w:rFonts w:cs="Times New Roman"/>
              <w:color w:val="333333"/>
              <w:sz w:val="21"/>
              <w:szCs w:val="21"/>
            </w:rPr>
            <w:delText>Harris, D., McDonald, A.J., Kishore, A., Balwinder-Singh, Halsema, G., Struik, P.C., Craufurd, P., Foster, T., Sing</w:delText>
          </w:r>
        </w:del>
      </w:ins>
      <w:ins w:id="4287" w:author="MKONDIWA, Maxwell (CIMMYT-India)" w:date="2023-10-08T11:11:00Z">
        <w:del w:id="4288" w:author="Urfels, Anton (IRRI)" w:date="2023-10-12T22:51:00Z">
          <w:r w:rsidR="001C3C7A" w:rsidDel="00B202CF">
            <w:rPr>
              <w:rFonts w:cs="Times New Roman"/>
              <w:color w:val="333333"/>
              <w:sz w:val="21"/>
              <w:szCs w:val="21"/>
            </w:rPr>
            <w:delText>h</w:delText>
          </w:r>
          <w:r w:rsidR="007E4298" w:rsidDel="00B202CF">
            <w:rPr>
              <w:rFonts w:cs="Times New Roman"/>
              <w:color w:val="333333"/>
              <w:sz w:val="21"/>
              <w:szCs w:val="21"/>
            </w:rPr>
            <w:delText>, V., and Krupnik, T.J. 2023. “Farm size limits agriculture’s po</w:delText>
          </w:r>
          <w:r w:rsidR="00112ACF" w:rsidDel="00B202CF">
            <w:rPr>
              <w:rFonts w:cs="Times New Roman"/>
              <w:color w:val="333333"/>
              <w:sz w:val="21"/>
              <w:szCs w:val="21"/>
            </w:rPr>
            <w:delText>verty reduction potential in Eastern India even with irrigation</w:delText>
          </w:r>
        </w:del>
      </w:ins>
      <w:ins w:id="4289" w:author="MKONDIWA, Maxwell (CIMMYT-India)" w:date="2023-10-08T11:12:00Z">
        <w:del w:id="4290" w:author="Urfels, Anton (IRRI)" w:date="2023-10-12T22:51:00Z">
          <w:r w:rsidR="00112ACF" w:rsidDel="00B202CF">
            <w:rPr>
              <w:rFonts w:cs="Times New Roman"/>
              <w:color w:val="333333"/>
              <w:sz w:val="21"/>
              <w:szCs w:val="21"/>
            </w:rPr>
            <w:delText>-led intensification</w:delText>
          </w:r>
        </w:del>
      </w:ins>
      <w:ins w:id="4291" w:author="MKONDIWA, Maxwell (CIMMYT-India)" w:date="2023-10-08T11:11:00Z">
        <w:del w:id="4292" w:author="Urfels, Anton (IRRI)" w:date="2023-10-12T22:51:00Z">
          <w:r w:rsidR="007E4298" w:rsidDel="00B202CF">
            <w:rPr>
              <w:rFonts w:cs="Times New Roman"/>
              <w:color w:val="333333"/>
              <w:sz w:val="21"/>
              <w:szCs w:val="21"/>
            </w:rPr>
            <w:delText>”</w:delText>
          </w:r>
        </w:del>
      </w:ins>
      <w:ins w:id="4293" w:author="MKONDIWA, Maxwell (CIMMYT-India)" w:date="2023-10-08T11:12:00Z">
        <w:del w:id="4294" w:author="Urfels, Anton (IRRI)" w:date="2023-10-12T22:51:00Z">
          <w:r w:rsidR="00112ACF" w:rsidDel="00B202CF">
            <w:rPr>
              <w:rFonts w:cs="Times New Roman"/>
              <w:color w:val="333333"/>
              <w:sz w:val="21"/>
              <w:szCs w:val="21"/>
            </w:rPr>
            <w:delText xml:space="preserve">. </w:delText>
          </w:r>
          <w:r w:rsidR="00112ACF" w:rsidRPr="00112ACF" w:rsidDel="00B202CF">
            <w:rPr>
              <w:rFonts w:cs="Times New Roman"/>
              <w:i/>
              <w:iCs/>
              <w:color w:val="333333"/>
              <w:sz w:val="21"/>
              <w:szCs w:val="21"/>
              <w:rPrChange w:id="4295" w:author="MKONDIWA, Maxwell (CIMMYT-India)" w:date="2023-10-08T11:12:00Z">
                <w:rPr>
                  <w:rFonts w:cs="Times New Roman"/>
                  <w:color w:val="333333"/>
                  <w:sz w:val="21"/>
                  <w:szCs w:val="21"/>
                </w:rPr>
              </w:rPrChange>
            </w:rPr>
            <w:delText>Agricultural Systems</w:delText>
          </w:r>
          <w:r w:rsidR="00112ACF" w:rsidDel="00B202CF">
            <w:rPr>
              <w:rFonts w:cs="Times New Roman"/>
              <w:color w:val="333333"/>
              <w:sz w:val="21"/>
              <w:szCs w:val="21"/>
            </w:rPr>
            <w:delText xml:space="preserve"> 207: 103618. Doi: </w:delText>
          </w:r>
        </w:del>
      </w:ins>
      <w:ins w:id="4296" w:author="MKONDIWA, Maxwell (CIMMYT-India)" w:date="2023-10-08T11:13:00Z">
        <w:del w:id="4297" w:author="Urfels, Anton (IRRI)" w:date="2023-10-12T22:51:00Z">
          <w:r w:rsidR="00D640FE" w:rsidRPr="00D640FE" w:rsidDel="00B202CF">
            <w:rPr>
              <w:rFonts w:cs="Times New Roman"/>
              <w:color w:val="333333"/>
              <w:sz w:val="21"/>
              <w:szCs w:val="21"/>
              <w:rPrChange w:id="4298" w:author="MKONDIWA, Maxwell (CIMMYT-India)" w:date="2023-10-08T11:13:00Z">
                <w:rPr/>
              </w:rPrChange>
            </w:rPr>
            <w:fldChar w:fldCharType="begin"/>
          </w:r>
          <w:r w:rsidR="00D640FE" w:rsidRPr="00D640FE" w:rsidDel="00B202CF">
            <w:rPr>
              <w:rFonts w:cs="Times New Roman"/>
              <w:color w:val="333333"/>
              <w:sz w:val="21"/>
              <w:szCs w:val="21"/>
              <w:rPrChange w:id="4299" w:author="MKONDIWA, Maxwell (CIMMYT-India)" w:date="2023-10-08T11:13:00Z">
                <w:rPr/>
              </w:rPrChange>
            </w:rPr>
            <w:delInstrText>HYPERLINK "https://doi.org/10.1016/j.agsy.2023.103618" \o "Persistent link using digital object identifier" \t "_blank"</w:delInstrText>
          </w:r>
          <w:r w:rsidR="00D640FE" w:rsidRPr="007B019E" w:rsidDel="00B202CF">
            <w:rPr>
              <w:rFonts w:cs="Times New Roman"/>
              <w:color w:val="333333"/>
              <w:sz w:val="21"/>
              <w:szCs w:val="21"/>
            </w:rPr>
          </w:r>
          <w:r w:rsidR="00D640FE" w:rsidRPr="00D640FE" w:rsidDel="00B202CF">
            <w:rPr>
              <w:rFonts w:cs="Times New Roman"/>
              <w:color w:val="333333"/>
              <w:sz w:val="21"/>
              <w:szCs w:val="21"/>
              <w:rPrChange w:id="4300" w:author="MKONDIWA, Maxwell (CIMMYT-India)" w:date="2023-10-08T11:13:00Z">
                <w:rPr/>
              </w:rPrChange>
            </w:rPr>
            <w:fldChar w:fldCharType="separate"/>
          </w:r>
          <w:r w:rsidR="00D640FE" w:rsidRPr="00D640FE" w:rsidDel="00B202CF">
            <w:rPr>
              <w:rFonts w:cs="Times New Roman"/>
              <w:color w:val="333333"/>
              <w:rPrChange w:id="4301" w:author="MKONDIWA, Maxwell (CIMMYT-India)" w:date="2023-10-08T11:13:00Z">
                <w:rPr>
                  <w:rStyle w:val="anchor-text"/>
                  <w:rFonts w:ascii="Arial" w:hAnsi="Arial" w:cs="Arial"/>
                  <w:color w:val="1F1F1F"/>
                  <w:sz w:val="21"/>
                  <w:szCs w:val="21"/>
                </w:rPr>
              </w:rPrChange>
            </w:rPr>
            <w:delText>https://doi.org/10.1016/j.agsy.2023.103618</w:delText>
          </w:r>
          <w:r w:rsidR="00D640FE" w:rsidRPr="00D640FE" w:rsidDel="00B202CF">
            <w:rPr>
              <w:rFonts w:cs="Times New Roman"/>
              <w:color w:val="333333"/>
              <w:sz w:val="21"/>
              <w:szCs w:val="21"/>
              <w:rPrChange w:id="4302" w:author="MKONDIWA, Maxwell (CIMMYT-India)" w:date="2023-10-08T11:13:00Z">
                <w:rPr/>
              </w:rPrChange>
            </w:rPr>
            <w:fldChar w:fldCharType="end"/>
          </w:r>
          <w:r w:rsidR="00D640FE" w:rsidRPr="00D640FE" w:rsidDel="00B202CF">
            <w:rPr>
              <w:rFonts w:cs="Times New Roman"/>
              <w:color w:val="333333"/>
              <w:sz w:val="21"/>
              <w:szCs w:val="21"/>
              <w:rPrChange w:id="4303" w:author="MKONDIWA, Maxwell (CIMMYT-India)" w:date="2023-10-08T11:13:00Z">
                <w:rPr/>
              </w:rPrChange>
            </w:rPr>
            <w:delText>.</w:delText>
          </w:r>
          <w:r w:rsidR="00D640FE" w:rsidDel="00B202CF">
            <w:delText xml:space="preserve"> </w:delText>
          </w:r>
        </w:del>
      </w:ins>
    </w:p>
    <w:p w14:paraId="7C0C69C6" w14:textId="017C765E" w:rsidR="00830A94" w:rsidRPr="00256197" w:rsidDel="00B202CF" w:rsidRDefault="00830A94" w:rsidP="00122AA6">
      <w:pPr>
        <w:ind w:left="630" w:hanging="630"/>
        <w:rPr>
          <w:del w:id="4304" w:author="Urfels, Anton (IRRI)" w:date="2023-10-12T22:51:00Z"/>
          <w:rFonts w:cs="Times New Roman"/>
          <w:color w:val="333333"/>
          <w:sz w:val="21"/>
          <w:szCs w:val="21"/>
          <w:rPrChange w:id="4305" w:author="Urfels, Anton (IRRI)" w:date="2023-10-06T20:02:00Z">
            <w:rPr>
              <w:del w:id="4306" w:author="Urfels, Anton (IRRI)" w:date="2023-10-12T22:51:00Z"/>
              <w:rFonts w:ascii="Gill Sans MT" w:hAnsi="Gill Sans MT" w:cs="Segoe UI"/>
              <w:color w:val="333333"/>
              <w:sz w:val="21"/>
              <w:szCs w:val="21"/>
            </w:rPr>
          </w:rPrChange>
        </w:rPr>
      </w:pPr>
      <w:ins w:id="4307" w:author="MKONDIWA, Maxwell (CIMMYT-India)" w:date="2023-10-08T10:22:00Z">
        <w:del w:id="4308" w:author="Urfels, Anton (IRRI)" w:date="2023-10-12T22:51:00Z">
          <w:r w:rsidDel="00B202CF">
            <w:rPr>
              <w:rFonts w:cs="Times New Roman"/>
              <w:color w:val="333333"/>
              <w:sz w:val="21"/>
              <w:szCs w:val="21"/>
            </w:rPr>
            <w:delText xml:space="preserve">Wang, X., Folberth, C., </w:delText>
          </w:r>
          <w:r w:rsidR="008F57F0" w:rsidDel="00B202CF">
            <w:rPr>
              <w:rFonts w:cs="Times New Roman"/>
              <w:color w:val="333333"/>
              <w:sz w:val="21"/>
              <w:szCs w:val="21"/>
            </w:rPr>
            <w:delText xml:space="preserve">Skalsky, R., Wang, S., </w:delText>
          </w:r>
        </w:del>
      </w:ins>
      <w:ins w:id="4309" w:author="MKONDIWA, Maxwell (CIMMYT-India)" w:date="2023-10-08T10:23:00Z">
        <w:del w:id="4310" w:author="Urfels, Anton (IRRI)" w:date="2023-10-12T22:51:00Z">
          <w:r w:rsidR="008F57F0" w:rsidDel="00B202CF">
            <w:rPr>
              <w:rFonts w:cs="Times New Roman"/>
              <w:color w:val="333333"/>
              <w:sz w:val="21"/>
              <w:szCs w:val="21"/>
            </w:rPr>
            <w:delText xml:space="preserve">Chen, B., Liu, Y., Chen, J., </w:delText>
          </w:r>
          <w:r w:rsidR="005B34EE" w:rsidDel="00B202CF">
            <w:rPr>
              <w:rFonts w:cs="Times New Roman"/>
              <w:color w:val="333333"/>
              <w:sz w:val="21"/>
              <w:szCs w:val="21"/>
            </w:rPr>
            <w:delText>and Balkovic, J. 2022. “Crop calendar optimization for climate change</w:delText>
          </w:r>
        </w:del>
      </w:ins>
      <w:ins w:id="4311" w:author="MKONDIWA, Maxwell (CIMMYT-India)" w:date="2023-10-08T10:24:00Z">
        <w:del w:id="4312" w:author="Urfels, Anton (IRRI)" w:date="2023-10-12T22:51:00Z">
          <w:r w:rsidR="00244DBC" w:rsidDel="00B202CF">
            <w:rPr>
              <w:rFonts w:cs="Times New Roman"/>
              <w:color w:val="333333"/>
              <w:sz w:val="21"/>
              <w:szCs w:val="21"/>
            </w:rPr>
            <w:delText xml:space="preserve"> adaptation in rice-based multiple cropping systems of India and Bangladesh</w:delText>
          </w:r>
        </w:del>
      </w:ins>
      <w:ins w:id="4313" w:author="MKONDIWA, Maxwell (CIMMYT-India)" w:date="2023-10-08T10:23:00Z">
        <w:del w:id="4314" w:author="Urfels, Anton (IRRI)" w:date="2023-10-12T22:51:00Z">
          <w:r w:rsidR="005B34EE" w:rsidDel="00B202CF">
            <w:rPr>
              <w:rFonts w:cs="Times New Roman"/>
              <w:color w:val="333333"/>
              <w:sz w:val="21"/>
              <w:szCs w:val="21"/>
            </w:rPr>
            <w:delText>”</w:delText>
          </w:r>
        </w:del>
      </w:ins>
      <w:ins w:id="4315" w:author="MKONDIWA, Maxwell (CIMMYT-India)" w:date="2023-10-08T10:24:00Z">
        <w:del w:id="4316" w:author="Urfels, Anton (IRRI)" w:date="2023-10-12T22:51:00Z">
          <w:r w:rsidR="00244DBC" w:rsidDel="00B202CF">
            <w:rPr>
              <w:rFonts w:cs="Times New Roman"/>
              <w:color w:val="333333"/>
              <w:sz w:val="21"/>
              <w:szCs w:val="21"/>
            </w:rPr>
            <w:delText xml:space="preserve">. </w:delText>
          </w:r>
        </w:del>
      </w:ins>
      <w:ins w:id="4317" w:author="MKONDIWA, Maxwell (CIMMYT-India)" w:date="2023-10-08T10:29:00Z">
        <w:del w:id="4318" w:author="Urfels, Anton (IRRI)" w:date="2023-10-12T22:51:00Z">
          <w:r w:rsidR="0048364E" w:rsidRPr="006A65E4" w:rsidDel="00B202CF">
            <w:rPr>
              <w:rFonts w:cs="Times New Roman"/>
              <w:i/>
              <w:iCs/>
              <w:color w:val="333333"/>
              <w:sz w:val="21"/>
              <w:szCs w:val="21"/>
              <w:rPrChange w:id="4319" w:author="MKONDIWA, Maxwell (CIMMYT-India)" w:date="2023-10-08T10:39:00Z">
                <w:rPr>
                  <w:rFonts w:cs="Times New Roman"/>
                  <w:color w:val="333333"/>
                  <w:sz w:val="21"/>
                  <w:szCs w:val="21"/>
                </w:rPr>
              </w:rPrChange>
            </w:rPr>
            <w:delText>Agricultural and Forest Meteorology</w:delText>
          </w:r>
          <w:r w:rsidR="0048364E" w:rsidDel="00B202CF">
            <w:rPr>
              <w:rFonts w:cs="Times New Roman"/>
              <w:color w:val="333333"/>
              <w:sz w:val="21"/>
              <w:szCs w:val="21"/>
            </w:rPr>
            <w:delText xml:space="preserve"> 3</w:delText>
          </w:r>
        </w:del>
      </w:ins>
      <w:ins w:id="4320" w:author="MKONDIWA, Maxwell (CIMMYT-India)" w:date="2023-10-08T10:30:00Z">
        <w:del w:id="4321" w:author="Urfels, Anton (IRRI)" w:date="2023-10-12T22:51:00Z">
          <w:r w:rsidR="0048364E" w:rsidDel="00B202CF">
            <w:rPr>
              <w:rFonts w:cs="Times New Roman"/>
              <w:color w:val="333333"/>
              <w:sz w:val="21"/>
              <w:szCs w:val="21"/>
            </w:rPr>
            <w:delText>15: 1088</w:delText>
          </w:r>
          <w:r w:rsidR="00D81D3A" w:rsidDel="00B202CF">
            <w:rPr>
              <w:rFonts w:cs="Times New Roman"/>
              <w:color w:val="333333"/>
              <w:sz w:val="21"/>
              <w:szCs w:val="21"/>
            </w:rPr>
            <w:delText xml:space="preserve">30. Doi: </w:delText>
          </w:r>
        </w:del>
      </w:ins>
      <w:ins w:id="4322" w:author="MKONDIWA, Maxwell (CIMMYT-India)" w:date="2023-10-08T10:38:00Z">
        <w:del w:id="4323" w:author="Urfels, Anton (IRRI)" w:date="2023-10-12T22:51:00Z">
          <w:r w:rsidR="006A65E4" w:rsidRPr="006A65E4" w:rsidDel="00B202CF">
            <w:rPr>
              <w:rFonts w:cs="Times New Roman"/>
              <w:color w:val="333333"/>
              <w:sz w:val="21"/>
              <w:szCs w:val="21"/>
              <w:rPrChange w:id="4324" w:author="MKONDIWA, Maxwell (CIMMYT-India)" w:date="2023-10-08T10:38:00Z">
                <w:rPr/>
              </w:rPrChange>
            </w:rPr>
            <w:fldChar w:fldCharType="begin"/>
          </w:r>
          <w:r w:rsidR="006A65E4" w:rsidRPr="006A65E4" w:rsidDel="00B202CF">
            <w:rPr>
              <w:rFonts w:cs="Times New Roman"/>
              <w:color w:val="333333"/>
              <w:sz w:val="21"/>
              <w:szCs w:val="21"/>
              <w:rPrChange w:id="4325" w:author="MKONDIWA, Maxwell (CIMMYT-India)" w:date="2023-10-08T10:38:00Z">
                <w:rPr/>
              </w:rPrChange>
            </w:rPr>
            <w:delInstrText>HYPERLINK "https://doi.org/10.1016/j.agrformet.2022.108830" \o "Persistent link using digital object identifier" \t "_blank"</w:delInstrText>
          </w:r>
          <w:r w:rsidR="006A65E4" w:rsidRPr="007B019E" w:rsidDel="00B202CF">
            <w:rPr>
              <w:rFonts w:cs="Times New Roman"/>
              <w:color w:val="333333"/>
              <w:sz w:val="21"/>
              <w:szCs w:val="21"/>
            </w:rPr>
          </w:r>
          <w:r w:rsidR="006A65E4" w:rsidRPr="006A65E4" w:rsidDel="00B202CF">
            <w:rPr>
              <w:rFonts w:cs="Times New Roman"/>
              <w:color w:val="333333"/>
              <w:sz w:val="21"/>
              <w:szCs w:val="21"/>
              <w:rPrChange w:id="4326" w:author="MKONDIWA, Maxwell (CIMMYT-India)" w:date="2023-10-08T10:38:00Z">
                <w:rPr/>
              </w:rPrChange>
            </w:rPr>
            <w:fldChar w:fldCharType="separate"/>
          </w:r>
          <w:r w:rsidR="006A65E4" w:rsidRPr="006A65E4" w:rsidDel="00B202CF">
            <w:rPr>
              <w:rFonts w:cs="Times New Roman"/>
              <w:color w:val="333333"/>
              <w:rPrChange w:id="4327" w:author="MKONDIWA, Maxwell (CIMMYT-India)" w:date="2023-10-08T10:38:00Z">
                <w:rPr>
                  <w:rStyle w:val="anchor-text"/>
                  <w:rFonts w:ascii="Arial" w:hAnsi="Arial" w:cs="Arial"/>
                  <w:color w:val="1F1F1F"/>
                  <w:sz w:val="21"/>
                  <w:szCs w:val="21"/>
                </w:rPr>
              </w:rPrChange>
            </w:rPr>
            <w:delText>https://doi.org/10.1016/j.agrformet.2022.108830</w:delText>
          </w:r>
          <w:r w:rsidR="006A65E4" w:rsidRPr="006A65E4" w:rsidDel="00B202CF">
            <w:rPr>
              <w:rFonts w:cs="Times New Roman"/>
              <w:color w:val="333333"/>
              <w:sz w:val="21"/>
              <w:szCs w:val="21"/>
              <w:rPrChange w:id="4328" w:author="MKONDIWA, Maxwell (CIMMYT-India)" w:date="2023-10-08T10:38:00Z">
                <w:rPr/>
              </w:rPrChange>
            </w:rPr>
            <w:fldChar w:fldCharType="end"/>
          </w:r>
          <w:r w:rsidR="006A65E4" w:rsidRPr="006A65E4" w:rsidDel="00B202CF">
            <w:rPr>
              <w:rFonts w:cs="Times New Roman"/>
              <w:color w:val="333333"/>
              <w:sz w:val="21"/>
              <w:szCs w:val="21"/>
              <w:rPrChange w:id="4329" w:author="MKONDIWA, Maxwell (CIMMYT-India)" w:date="2023-10-08T10:38:00Z">
                <w:rPr/>
              </w:rPrChange>
            </w:rPr>
            <w:delText>.</w:delText>
          </w:r>
          <w:r w:rsidR="006A65E4" w:rsidDel="00B202CF">
            <w:delText xml:space="preserve"> </w:delText>
          </w:r>
        </w:del>
      </w:ins>
    </w:p>
    <w:p w14:paraId="4351DF3B" w14:textId="1ED5A9CD" w:rsidR="005C16CC" w:rsidRPr="00256197" w:rsidDel="00B202CF" w:rsidRDefault="005C16CC" w:rsidP="00122AA6">
      <w:pPr>
        <w:ind w:left="630" w:hanging="630"/>
        <w:rPr>
          <w:del w:id="4330" w:author="Urfels, Anton (IRRI)" w:date="2023-10-12T22:51:00Z"/>
          <w:rFonts w:cs="Times New Roman"/>
          <w:color w:val="00549F"/>
          <w:sz w:val="20"/>
          <w:szCs w:val="20"/>
          <w:shd w:val="clear" w:color="auto" w:fill="FFFFFF"/>
          <w:rPrChange w:id="4331" w:author="Urfels, Anton (IRRI)" w:date="2023-10-06T20:02:00Z">
            <w:rPr>
              <w:del w:id="4332" w:author="Urfels, Anton (IRRI)" w:date="2023-10-12T22:51:00Z"/>
              <w:rFonts w:ascii="Gill Sans MT" w:hAnsi="Gill Sans MT" w:cs="Open Sans"/>
              <w:color w:val="00549F"/>
              <w:sz w:val="20"/>
              <w:szCs w:val="20"/>
              <w:shd w:val="clear" w:color="auto" w:fill="FFFFFF"/>
            </w:rPr>
          </w:rPrChange>
        </w:rPr>
      </w:pPr>
    </w:p>
    <w:p w14:paraId="2B010860" w14:textId="05DFD30D" w:rsidR="003D59F3" w:rsidRPr="00256197" w:rsidDel="00B202CF" w:rsidRDefault="003D59F3">
      <w:pPr>
        <w:rPr>
          <w:del w:id="4333" w:author="Urfels, Anton (IRRI)" w:date="2023-10-12T22:51:00Z"/>
          <w:rFonts w:cs="Times New Roman"/>
          <w:rPrChange w:id="4334" w:author="Urfels, Anton (IRRI)" w:date="2023-10-06T20:02:00Z">
            <w:rPr>
              <w:del w:id="4335" w:author="Urfels, Anton (IRRI)" w:date="2023-10-12T22:51:00Z"/>
              <w:rFonts w:ascii="Gill Sans MT" w:hAnsi="Gill Sans MT" w:cs="Times New Roman"/>
            </w:rPr>
          </w:rPrChange>
        </w:rPr>
      </w:pPr>
    </w:p>
    <w:p w14:paraId="677A2B7E" w14:textId="658CD3C0" w:rsidR="00943C61" w:rsidRPr="00256197" w:rsidDel="00B202CF" w:rsidRDefault="00943C61">
      <w:pPr>
        <w:spacing w:line="259" w:lineRule="auto"/>
        <w:rPr>
          <w:del w:id="4336" w:author="Urfels, Anton (IRRI)" w:date="2023-10-12T22:51:00Z"/>
          <w:rFonts w:eastAsiaTheme="majorEastAsia" w:cs="Times New Roman"/>
          <w:b/>
          <w:sz w:val="24"/>
          <w:szCs w:val="32"/>
          <w:rPrChange w:id="4337" w:author="Urfels, Anton (IRRI)" w:date="2023-10-06T20:02:00Z">
            <w:rPr>
              <w:del w:id="4338" w:author="Urfels, Anton (IRRI)" w:date="2023-10-12T22:51:00Z"/>
              <w:rFonts w:ascii="Gill Sans MT" w:eastAsiaTheme="majorEastAsia" w:hAnsi="Gill Sans MT" w:cstheme="majorBidi"/>
              <w:b/>
              <w:sz w:val="24"/>
              <w:szCs w:val="32"/>
            </w:rPr>
          </w:rPrChange>
        </w:rPr>
      </w:pPr>
      <w:del w:id="4339" w:author="Urfels, Anton (IRRI)" w:date="2023-10-12T22:51:00Z">
        <w:r w:rsidRPr="00256197" w:rsidDel="00B202CF">
          <w:rPr>
            <w:rFonts w:cs="Times New Roman"/>
            <w:rPrChange w:id="4340" w:author="Urfels, Anton (IRRI)" w:date="2023-10-06T20:02:00Z">
              <w:rPr>
                <w:rFonts w:ascii="Gill Sans MT" w:hAnsi="Gill Sans MT"/>
              </w:rPr>
            </w:rPrChange>
          </w:rPr>
          <w:br w:type="page"/>
        </w:r>
      </w:del>
    </w:p>
    <w:p w14:paraId="78AD2BB3" w14:textId="42B707DD" w:rsidR="003D59F3" w:rsidRPr="00256197" w:rsidDel="0075048F" w:rsidRDefault="00E4601D" w:rsidP="004B674B">
      <w:pPr>
        <w:pStyle w:val="Heading1"/>
        <w:rPr>
          <w:del w:id="4341" w:author="MKONDIWA, Maxwell (CIMMYT-India)" w:date="2023-10-08T09:50:00Z"/>
        </w:rPr>
      </w:pPr>
      <w:del w:id="4342" w:author="MKONDIWA, Maxwell (CIMMYT-India)" w:date="2023-10-08T09:50:00Z">
        <w:r w:rsidRPr="00256197" w:rsidDel="0075048F">
          <w:delText>Appendices</w:delText>
        </w:r>
      </w:del>
    </w:p>
    <w:p w14:paraId="4BDBFF0F" w14:textId="7D5498BA" w:rsidR="0099369D" w:rsidRPr="00256197" w:rsidDel="0075048F" w:rsidRDefault="0099369D" w:rsidP="00AD0E38">
      <w:pPr>
        <w:pStyle w:val="Heading2"/>
        <w:rPr>
          <w:del w:id="4343" w:author="MKONDIWA, Maxwell (CIMMYT-India)" w:date="2023-10-08T09:50:00Z"/>
        </w:rPr>
      </w:pPr>
      <w:del w:id="4344" w:author="MKONDIWA, Maxwell (CIMMYT-India)" w:date="2023-10-08T09:50:00Z">
        <w:r w:rsidRPr="00256197" w:rsidDel="0075048F">
          <w:delText xml:space="preserve">Appendix </w:delText>
        </w:r>
        <w:r w:rsidR="00CC6EF4" w:rsidRPr="00256197" w:rsidDel="0075048F">
          <w:delText>A</w:delText>
        </w:r>
        <w:r w:rsidRPr="00256197" w:rsidDel="0075048F">
          <w:delText xml:space="preserve">: </w:delText>
        </w:r>
        <w:r w:rsidR="00AB2C7E" w:rsidRPr="00256197" w:rsidDel="0075048F">
          <w:delText xml:space="preserve">Fixed long as baseline with zero yield </w:delText>
        </w:r>
        <w:r w:rsidR="001132B5" w:rsidRPr="00256197" w:rsidDel="0075048F">
          <w:delText>entries, Bihar</w:delText>
        </w:r>
        <w:r w:rsidR="002A0B6A" w:rsidRPr="00256197" w:rsidDel="0075048F">
          <w:delText xml:space="preserve"> </w:delText>
        </w:r>
      </w:del>
    </w:p>
    <w:p w14:paraId="3A439E7A" w14:textId="000AD461" w:rsidR="0047004F" w:rsidRPr="00256197" w:rsidDel="0075048F" w:rsidRDefault="005E2AA9" w:rsidP="00357536">
      <w:pPr>
        <w:rPr>
          <w:del w:id="4345" w:author="MKONDIWA, Maxwell (CIMMYT-India)" w:date="2023-10-08T09:50:00Z"/>
          <w:rFonts w:cs="Times New Roman"/>
        </w:rPr>
      </w:pPr>
      <w:del w:id="4346" w:author="MKONDIWA, Maxwell (CIMMYT-India)" w:date="2023-10-08T09:50:00Z">
        <w:r w:rsidRPr="00256197" w:rsidDel="0075048F">
          <w:rPr>
            <w:rFonts w:eastAsiaTheme="minorEastAsia" w:cs="Times New Roman"/>
            <w:noProof/>
            <w:kern w:val="2"/>
            <w:lang w:eastAsia="en-ZW"/>
            <w14:ligatures w14:val="standardContextual"/>
            <w:rPrChange w:id="4347" w:author="Urfels, Anton (IRRI)" w:date="2023-10-06T20:02:00Z">
              <w:rPr>
                <w:rFonts w:asciiTheme="minorHAnsi" w:eastAsiaTheme="minorEastAsia" w:hAnsiTheme="minorHAnsi"/>
                <w:noProof/>
                <w:kern w:val="2"/>
                <w:lang w:eastAsia="en-ZW"/>
                <w14:ligatures w14:val="standardContextual"/>
              </w:rPr>
            </w:rPrChange>
          </w:rPr>
          <mc:AlternateContent>
            <mc:Choice Requires="wpg">
              <w:drawing>
                <wp:anchor distT="0" distB="0" distL="114300" distR="114300" simplePos="0" relativeHeight="251658243" behindDoc="0" locked="0" layoutInCell="1" allowOverlap="1" wp14:anchorId="4CF33EA8" wp14:editId="2AB78AB4">
                  <wp:simplePos x="0" y="0"/>
                  <wp:positionH relativeFrom="column">
                    <wp:posOffset>0</wp:posOffset>
                  </wp:positionH>
                  <wp:positionV relativeFrom="paragraph">
                    <wp:posOffset>336550</wp:posOffset>
                  </wp:positionV>
                  <wp:extent cx="5580000" cy="4644000"/>
                  <wp:effectExtent l="0" t="0" r="1905" b="4445"/>
                  <wp:wrapTopAndBottom/>
                  <wp:docPr id="699479468" name="Group 699479468"/>
                  <wp:cNvGraphicFramePr/>
                  <a:graphic xmlns:a="http://schemas.openxmlformats.org/drawingml/2006/main">
                    <a:graphicData uri="http://schemas.microsoft.com/office/word/2010/wordprocessingGroup">
                      <wpg:wgp>
                        <wpg:cNvGrpSpPr/>
                        <wpg:grpSpPr>
                          <a:xfrm>
                            <a:off x="0" y="0"/>
                            <a:ext cx="5580000" cy="4644000"/>
                            <a:chOff x="0" y="0"/>
                            <a:chExt cx="11693867" cy="5884674"/>
                          </a:xfrm>
                        </wpg:grpSpPr>
                        <wpg:grpSp>
                          <wpg:cNvPr id="1707728361" name="Group 1707728361"/>
                          <wpg:cNvGrpSpPr/>
                          <wpg:grpSpPr>
                            <a:xfrm>
                              <a:off x="0" y="0"/>
                              <a:ext cx="11693867" cy="5884674"/>
                              <a:chOff x="0" y="0"/>
                              <a:chExt cx="11693867" cy="5884674"/>
                            </a:xfrm>
                          </wpg:grpSpPr>
                          <pic:pic xmlns:pic="http://schemas.openxmlformats.org/drawingml/2006/picture">
                            <pic:nvPicPr>
                              <pic:cNvPr id="797558904" name="Picture 797558904" descr="Chart, histogram&#10;&#10;Description automatically generated"/>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3671023" y="416808"/>
                                <a:ext cx="3600000" cy="2176750"/>
                              </a:xfrm>
                              <a:prstGeom prst="rect">
                                <a:avLst/>
                              </a:prstGeom>
                            </pic:spPr>
                          </pic:pic>
                          <pic:pic xmlns:pic="http://schemas.openxmlformats.org/drawingml/2006/picture">
                            <pic:nvPicPr>
                              <pic:cNvPr id="1457654599" name="Picture 1457654599" descr="Chart, histogram&#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7913867" y="416808"/>
                                <a:ext cx="3600000" cy="2176750"/>
                              </a:xfrm>
                              <a:prstGeom prst="rect">
                                <a:avLst/>
                              </a:prstGeom>
                            </pic:spPr>
                          </pic:pic>
                          <pic:pic xmlns:pic="http://schemas.openxmlformats.org/drawingml/2006/picture">
                            <pic:nvPicPr>
                              <pic:cNvPr id="1437378076" name="Picture 1437378076" descr="Chart&#10;&#10;Description automatically generated"/>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71022" y="3578363"/>
                                <a:ext cx="3600000" cy="2176750"/>
                              </a:xfrm>
                              <a:prstGeom prst="rect">
                                <a:avLst/>
                              </a:prstGeom>
                            </pic:spPr>
                          </pic:pic>
                          <pic:pic xmlns:pic="http://schemas.openxmlformats.org/drawingml/2006/picture">
                            <pic:nvPicPr>
                              <pic:cNvPr id="2048481140" name="Picture 2048481140" descr="Chart, histogram&#10;&#10;Description automatically generated"/>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3671023" y="3578363"/>
                                <a:ext cx="3600000" cy="2176750"/>
                              </a:xfrm>
                              <a:prstGeom prst="rect">
                                <a:avLst/>
                              </a:prstGeom>
                            </pic:spPr>
                          </pic:pic>
                          <pic:pic xmlns:pic="http://schemas.openxmlformats.org/drawingml/2006/picture">
                            <pic:nvPicPr>
                              <pic:cNvPr id="339410525" name="Picture 339410525" descr="Chart&#10;&#10;Description automatically generated"/>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7733867" y="3490249"/>
                                <a:ext cx="3960000" cy="2394425"/>
                              </a:xfrm>
                              <a:prstGeom prst="rect">
                                <a:avLst/>
                              </a:prstGeom>
                            </pic:spPr>
                          </pic:pic>
                          <wps:wsp>
                            <wps:cNvPr id="1717883620" name="TextBox 27"/>
                            <wps:cNvSpPr txBox="1"/>
                            <wps:spPr>
                              <a:xfrm>
                                <a:off x="1" y="0"/>
                                <a:ext cx="533621" cy="636474"/>
                              </a:xfrm>
                              <a:prstGeom prst="rect">
                                <a:avLst/>
                              </a:prstGeom>
                              <a:noFill/>
                            </wps:spPr>
                            <wps:txbx>
                              <w:txbxContent>
                                <w:p w14:paraId="02C88E1B" w14:textId="77777777" w:rsidR="005E2AA9" w:rsidRDefault="005E2AA9" w:rsidP="005E2AA9">
                                  <w:pPr>
                                    <w:rPr>
                                      <w:rFonts w:ascii="Gill Sans MT" w:hAnsi="Gill Sans MT"/>
                                      <w:color w:val="000000" w:themeColor="text1"/>
                                      <w:kern w:val="24"/>
                                      <w:sz w:val="28"/>
                                      <w:szCs w:val="28"/>
                                    </w:rPr>
                                  </w:pPr>
                                  <w:r>
                                    <w:rPr>
                                      <w:rFonts w:ascii="Gill Sans MT" w:hAnsi="Gill Sans MT"/>
                                      <w:color w:val="000000" w:themeColor="text1"/>
                                      <w:kern w:val="24"/>
                                      <w:sz w:val="28"/>
                                      <w:szCs w:val="28"/>
                                    </w:rPr>
                                    <w:t>a</w:t>
                                  </w:r>
                                </w:p>
                              </w:txbxContent>
                            </wps:txbx>
                            <wps:bodyPr wrap="square" rtlCol="0">
                              <a:spAutoFit/>
                            </wps:bodyPr>
                          </wps:wsp>
                          <wps:wsp>
                            <wps:cNvPr id="1789826388" name="TextBox 28"/>
                            <wps:cNvSpPr txBox="1"/>
                            <wps:spPr>
                              <a:xfrm>
                                <a:off x="3571468" y="0"/>
                                <a:ext cx="533621" cy="636474"/>
                              </a:xfrm>
                              <a:prstGeom prst="rect">
                                <a:avLst/>
                              </a:prstGeom>
                              <a:noFill/>
                            </wps:spPr>
                            <wps:txbx>
                              <w:txbxContent>
                                <w:p w14:paraId="630041B0" w14:textId="77777777" w:rsidR="005E2AA9" w:rsidRDefault="005E2AA9" w:rsidP="005E2AA9">
                                  <w:pPr>
                                    <w:rPr>
                                      <w:rFonts w:ascii="Gill Sans MT" w:hAnsi="Gill Sans MT"/>
                                      <w:color w:val="000000" w:themeColor="text1"/>
                                      <w:kern w:val="24"/>
                                      <w:sz w:val="28"/>
                                      <w:szCs w:val="28"/>
                                    </w:rPr>
                                  </w:pPr>
                                  <w:r>
                                    <w:rPr>
                                      <w:rFonts w:ascii="Gill Sans MT" w:hAnsi="Gill Sans MT"/>
                                      <w:color w:val="000000" w:themeColor="text1"/>
                                      <w:kern w:val="24"/>
                                      <w:sz w:val="28"/>
                                      <w:szCs w:val="28"/>
                                    </w:rPr>
                                    <w:t>b</w:t>
                                  </w:r>
                                </w:p>
                              </w:txbxContent>
                            </wps:txbx>
                            <wps:bodyPr wrap="square" rtlCol="0">
                              <a:spAutoFit/>
                            </wps:bodyPr>
                          </wps:wsp>
                          <wps:wsp>
                            <wps:cNvPr id="501491282" name="TextBox 29"/>
                            <wps:cNvSpPr txBox="1"/>
                            <wps:spPr>
                              <a:xfrm>
                                <a:off x="7548298" y="91294"/>
                                <a:ext cx="533621" cy="636474"/>
                              </a:xfrm>
                              <a:prstGeom prst="rect">
                                <a:avLst/>
                              </a:prstGeom>
                              <a:noFill/>
                            </wps:spPr>
                            <wps:txbx>
                              <w:txbxContent>
                                <w:p w14:paraId="1BE4F504" w14:textId="77777777" w:rsidR="005E2AA9" w:rsidRDefault="005E2AA9" w:rsidP="005E2AA9">
                                  <w:pPr>
                                    <w:rPr>
                                      <w:rFonts w:ascii="Gill Sans MT" w:hAnsi="Gill Sans MT"/>
                                      <w:color w:val="000000" w:themeColor="text1"/>
                                      <w:kern w:val="24"/>
                                      <w:sz w:val="28"/>
                                      <w:szCs w:val="28"/>
                                    </w:rPr>
                                  </w:pPr>
                                  <w:r>
                                    <w:rPr>
                                      <w:rFonts w:ascii="Gill Sans MT" w:hAnsi="Gill Sans MT"/>
                                      <w:color w:val="000000" w:themeColor="text1"/>
                                      <w:kern w:val="24"/>
                                      <w:sz w:val="28"/>
                                      <w:szCs w:val="28"/>
                                    </w:rPr>
                                    <w:t>c</w:t>
                                  </w:r>
                                </w:p>
                              </w:txbxContent>
                            </wps:txbx>
                            <wps:bodyPr wrap="square" rtlCol="0">
                              <a:spAutoFit/>
                            </wps:bodyPr>
                          </wps:wsp>
                          <wps:wsp>
                            <wps:cNvPr id="1243041083" name="TextBox 30"/>
                            <wps:cNvSpPr txBox="1"/>
                            <wps:spPr>
                              <a:xfrm>
                                <a:off x="0" y="2885113"/>
                                <a:ext cx="533621" cy="636474"/>
                              </a:xfrm>
                              <a:prstGeom prst="rect">
                                <a:avLst/>
                              </a:prstGeom>
                              <a:noFill/>
                            </wps:spPr>
                            <wps:txbx>
                              <w:txbxContent>
                                <w:p w14:paraId="399854C0" w14:textId="77777777" w:rsidR="005E2AA9" w:rsidRDefault="005E2AA9" w:rsidP="005E2AA9">
                                  <w:pPr>
                                    <w:rPr>
                                      <w:rFonts w:ascii="Gill Sans MT" w:hAnsi="Gill Sans MT"/>
                                      <w:color w:val="000000" w:themeColor="text1"/>
                                      <w:kern w:val="24"/>
                                      <w:sz w:val="28"/>
                                      <w:szCs w:val="28"/>
                                    </w:rPr>
                                  </w:pPr>
                                  <w:r>
                                    <w:rPr>
                                      <w:rFonts w:ascii="Gill Sans MT" w:hAnsi="Gill Sans MT"/>
                                      <w:color w:val="000000" w:themeColor="text1"/>
                                      <w:kern w:val="24"/>
                                      <w:sz w:val="28"/>
                                      <w:szCs w:val="28"/>
                                    </w:rPr>
                                    <w:t>d</w:t>
                                  </w:r>
                                </w:p>
                              </w:txbxContent>
                            </wps:txbx>
                            <wps:bodyPr wrap="square" rtlCol="0">
                              <a:spAutoFit/>
                            </wps:bodyPr>
                          </wps:wsp>
                          <wps:wsp>
                            <wps:cNvPr id="2009584539" name="TextBox 31"/>
                            <wps:cNvSpPr txBox="1"/>
                            <wps:spPr>
                              <a:xfrm>
                                <a:off x="3571468" y="2965735"/>
                                <a:ext cx="533621" cy="636474"/>
                              </a:xfrm>
                              <a:prstGeom prst="rect">
                                <a:avLst/>
                              </a:prstGeom>
                              <a:noFill/>
                            </wps:spPr>
                            <wps:txbx>
                              <w:txbxContent>
                                <w:p w14:paraId="23F8095E" w14:textId="77777777" w:rsidR="005E2AA9" w:rsidRDefault="005E2AA9" w:rsidP="005E2AA9">
                                  <w:pPr>
                                    <w:rPr>
                                      <w:rFonts w:ascii="Gill Sans MT" w:hAnsi="Gill Sans MT"/>
                                      <w:color w:val="000000" w:themeColor="text1"/>
                                      <w:kern w:val="24"/>
                                      <w:sz w:val="28"/>
                                      <w:szCs w:val="28"/>
                                    </w:rPr>
                                  </w:pPr>
                                  <w:r>
                                    <w:rPr>
                                      <w:rFonts w:ascii="Gill Sans MT" w:hAnsi="Gill Sans MT"/>
                                      <w:color w:val="000000" w:themeColor="text1"/>
                                      <w:kern w:val="24"/>
                                      <w:sz w:val="28"/>
                                      <w:szCs w:val="28"/>
                                    </w:rPr>
                                    <w:t>e</w:t>
                                  </w:r>
                                </w:p>
                              </w:txbxContent>
                            </wps:txbx>
                            <wps:bodyPr wrap="square" rtlCol="0">
                              <a:spAutoFit/>
                            </wps:bodyPr>
                          </wps:wsp>
                          <wps:wsp>
                            <wps:cNvPr id="1101619556" name="TextBox 32"/>
                            <wps:cNvSpPr txBox="1"/>
                            <wps:spPr>
                              <a:xfrm>
                                <a:off x="7378856" y="3126864"/>
                                <a:ext cx="532786" cy="636474"/>
                              </a:xfrm>
                              <a:prstGeom prst="rect">
                                <a:avLst/>
                              </a:prstGeom>
                              <a:noFill/>
                            </wps:spPr>
                            <wps:txbx>
                              <w:txbxContent>
                                <w:p w14:paraId="7D8C16CA" w14:textId="77777777" w:rsidR="005E2AA9" w:rsidRDefault="005E2AA9" w:rsidP="005E2AA9">
                                  <w:pPr>
                                    <w:rPr>
                                      <w:rFonts w:ascii="Gill Sans MT" w:hAnsi="Gill Sans MT"/>
                                      <w:color w:val="000000" w:themeColor="text1"/>
                                      <w:kern w:val="24"/>
                                      <w:sz w:val="28"/>
                                      <w:szCs w:val="28"/>
                                    </w:rPr>
                                  </w:pPr>
                                  <w:r>
                                    <w:rPr>
                                      <w:rFonts w:ascii="Gill Sans MT" w:hAnsi="Gill Sans MT"/>
                                      <w:color w:val="000000" w:themeColor="text1"/>
                                      <w:kern w:val="24"/>
                                      <w:sz w:val="28"/>
                                      <w:szCs w:val="28"/>
                                    </w:rPr>
                                    <w:t>f</w:t>
                                  </w:r>
                                </w:p>
                              </w:txbxContent>
                            </wps:txbx>
                            <wps:bodyPr wrap="square" rtlCol="0">
                              <a:spAutoFit/>
                            </wps:bodyPr>
                          </wps:wsp>
                        </wpg:grpSp>
                        <pic:pic xmlns:pic="http://schemas.openxmlformats.org/drawingml/2006/picture">
                          <pic:nvPicPr>
                            <pic:cNvPr id="1561253980" name="Picture 1561253980"/>
                            <pic:cNvPicPr>
                              <a:picLocks noChangeAspect="1"/>
                            </pic:cNvPicPr>
                          </pic:nvPicPr>
                          <pic:blipFill>
                            <a:blip r:embed="rId25"/>
                            <a:stretch>
                              <a:fillRect/>
                            </a:stretch>
                          </pic:blipFill>
                          <pic:spPr>
                            <a:xfrm>
                              <a:off x="0" y="469166"/>
                              <a:ext cx="3600010" cy="217675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CF33EA8" id="Group 699479468" o:spid="_x0000_s1027" style="position:absolute;margin-left:0;margin-top:26.5pt;width:439.35pt;height:365.65pt;z-index:251658243;mso-width-relative:margin;mso-height-relative:margin" coordsize="116938,5884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">
                  <v:group id="Group 1707728361" o:spid="_x0000_s1028" style="position:absolute;width:116938;height:58846" coordsize="116938,5884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97558904" o:spid="_x0000_s1029" type="#_x0000_t75" alt="Chart, histogram&#10;&#10;Description automatically generated" style="position:absolute;left:36710;top:4168;width:36000;height:2176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">
                      <v:imagedata r:id="rId26" o:title="Chart, histogram&#10;&#10;Description automatically generated"/>
                    </v:shape>
                    <v:shape id="Picture 1457654599" o:spid="_x0000_s1030" type="#_x0000_t75" alt="Chart, histogram&#10;&#10;Description automatically generated" style="position:absolute;left:79138;top:4168;width:36000;height:2176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">
                      <v:imagedata r:id="rId27" o:title="Chart, histogram&#10;&#10;Description automatically generated"/>
                    </v:shape>
                    <v:shape id="Picture 1437378076" o:spid="_x0000_s1031" type="#_x0000_t75" alt="Chart&#10;&#10;Description automatically generated" style="position:absolute;left:710;top:35783;width:36000;height:2176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">
                      <v:imagedata r:id="rId28" o:title="Chart&#10;&#10;Description automatically generated"/>
                    </v:shape>
                    <v:shape id="Picture 2048481140" o:spid="_x0000_s1032" type="#_x0000_t75" alt="Chart, histogram&#10;&#10;Description automatically generated" style="position:absolute;left:36710;top:35783;width:36000;height:2176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">
                      <v:imagedata r:id="rId29" o:title="Chart, histogram&#10;&#10;Description automatically generated"/>
                    </v:shape>
                    <v:shape id="Picture 339410525" o:spid="_x0000_s1033" type="#_x0000_t75" alt="Chart&#10;&#10;Description automatically generated" style="position:absolute;left:77338;top:34902;width:39600;height:239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">
                      <v:imagedata r:id="rId30" o:title="Chart&#10;&#10;Description automatically generated"/>
                    </v:shape>
                    <v:shape id="TextBox 27" o:spid="_x0000_s1034" type="#_x0000_t202" style="position:absolute;width:5336;height:63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" filled="f" stroked="f">
                      <v:textbox style="mso-fit-shape-to-text:t">
                        <w:txbxContent>
                          <w:p w14:paraId="02C88E1B" w14:textId="77777777" w:rsidR="005E2AA9" w:rsidRDefault="005E2AA9" w:rsidP="005E2AA9">
                            <w:pPr>
                              <w:rPr>
                                <w:rFonts w:ascii="Gill Sans MT" w:hAnsi="Gill Sans MT"/>
                                <w:color w:val="000000" w:themeColor="text1"/>
                                <w:kern w:val="24"/>
                                <w:sz w:val="28"/>
                                <w:szCs w:val="28"/>
                              </w:rPr>
                            </w:pPr>
                            <w:r>
                              <w:rPr>
                                <w:rFonts w:ascii="Gill Sans MT" w:hAnsi="Gill Sans MT"/>
                                <w:color w:val="000000" w:themeColor="text1"/>
                                <w:kern w:val="24"/>
                                <w:sz w:val="28"/>
                                <w:szCs w:val="28"/>
                              </w:rPr>
                              <w:t>a</w:t>
                            </w:r>
                          </w:p>
                        </w:txbxContent>
                      </v:textbox>
                    </v:shape>
                    <v:shape id="TextBox 28" o:spid="_x0000_s1035" type="#_x0000_t202" style="position:absolute;left:35714;width:5336;height:63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" filled="f" stroked="f">
                      <v:textbox style="mso-fit-shape-to-text:t">
                        <w:txbxContent>
                          <w:p w14:paraId="630041B0" w14:textId="77777777" w:rsidR="005E2AA9" w:rsidRDefault="005E2AA9" w:rsidP="005E2AA9">
                            <w:pPr>
                              <w:rPr>
                                <w:rFonts w:ascii="Gill Sans MT" w:hAnsi="Gill Sans MT"/>
                                <w:color w:val="000000" w:themeColor="text1"/>
                                <w:kern w:val="24"/>
                                <w:sz w:val="28"/>
                                <w:szCs w:val="28"/>
                              </w:rPr>
                            </w:pPr>
                            <w:r>
                              <w:rPr>
                                <w:rFonts w:ascii="Gill Sans MT" w:hAnsi="Gill Sans MT"/>
                                <w:color w:val="000000" w:themeColor="text1"/>
                                <w:kern w:val="24"/>
                                <w:sz w:val="28"/>
                                <w:szCs w:val="28"/>
                              </w:rPr>
                              <w:t>b</w:t>
                            </w:r>
                          </w:p>
                        </w:txbxContent>
                      </v:textbox>
                    </v:shape>
                    <v:shape id="TextBox 29" o:spid="_x0000_s1036" type="#_x0000_t202" style="position:absolute;left:75482;top:912;width:5337;height:63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" filled="f" stroked="f">
                      <v:textbox style="mso-fit-shape-to-text:t">
                        <w:txbxContent>
                          <w:p w14:paraId="1BE4F504" w14:textId="77777777" w:rsidR="005E2AA9" w:rsidRDefault="005E2AA9" w:rsidP="005E2AA9">
                            <w:pPr>
                              <w:rPr>
                                <w:rFonts w:ascii="Gill Sans MT" w:hAnsi="Gill Sans MT"/>
                                <w:color w:val="000000" w:themeColor="text1"/>
                                <w:kern w:val="24"/>
                                <w:sz w:val="28"/>
                                <w:szCs w:val="28"/>
                              </w:rPr>
                            </w:pPr>
                            <w:r>
                              <w:rPr>
                                <w:rFonts w:ascii="Gill Sans MT" w:hAnsi="Gill Sans MT"/>
                                <w:color w:val="000000" w:themeColor="text1"/>
                                <w:kern w:val="24"/>
                                <w:sz w:val="28"/>
                                <w:szCs w:val="28"/>
                              </w:rPr>
                              <w:t>c</w:t>
                            </w:r>
                          </w:p>
                        </w:txbxContent>
                      </v:textbox>
                    </v:shape>
                    <v:shape id="TextBox 30" o:spid="_x0000_s1037" type="#_x0000_t202" style="position:absolute;top:28851;width:5336;height:63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" filled="f" stroked="f">
                      <v:textbox style="mso-fit-shape-to-text:t">
                        <w:txbxContent>
                          <w:p w14:paraId="399854C0" w14:textId="77777777" w:rsidR="005E2AA9" w:rsidRDefault="005E2AA9" w:rsidP="005E2AA9">
                            <w:pPr>
                              <w:rPr>
                                <w:rFonts w:ascii="Gill Sans MT" w:hAnsi="Gill Sans MT"/>
                                <w:color w:val="000000" w:themeColor="text1"/>
                                <w:kern w:val="24"/>
                                <w:sz w:val="28"/>
                                <w:szCs w:val="28"/>
                              </w:rPr>
                            </w:pPr>
                            <w:r>
                              <w:rPr>
                                <w:rFonts w:ascii="Gill Sans MT" w:hAnsi="Gill Sans MT"/>
                                <w:color w:val="000000" w:themeColor="text1"/>
                                <w:kern w:val="24"/>
                                <w:sz w:val="28"/>
                                <w:szCs w:val="28"/>
                              </w:rPr>
                              <w:t>d</w:t>
                            </w:r>
                          </w:p>
                        </w:txbxContent>
                      </v:textbox>
                    </v:shape>
                    <v:shape id="TextBox 31" o:spid="_x0000_s1038" type="#_x0000_t202" style="position:absolute;left:35714;top:29657;width:5336;height:63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" filled="f" stroked="f">
                      <v:textbox style="mso-fit-shape-to-text:t">
                        <w:txbxContent>
                          <w:p w14:paraId="23F8095E" w14:textId="77777777" w:rsidR="005E2AA9" w:rsidRDefault="005E2AA9" w:rsidP="005E2AA9">
                            <w:pPr>
                              <w:rPr>
                                <w:rFonts w:ascii="Gill Sans MT" w:hAnsi="Gill Sans MT"/>
                                <w:color w:val="000000" w:themeColor="text1"/>
                                <w:kern w:val="24"/>
                                <w:sz w:val="28"/>
                                <w:szCs w:val="28"/>
                              </w:rPr>
                            </w:pPr>
                            <w:r>
                              <w:rPr>
                                <w:rFonts w:ascii="Gill Sans MT" w:hAnsi="Gill Sans MT"/>
                                <w:color w:val="000000" w:themeColor="text1"/>
                                <w:kern w:val="24"/>
                                <w:sz w:val="28"/>
                                <w:szCs w:val="28"/>
                              </w:rPr>
                              <w:t>e</w:t>
                            </w:r>
                          </w:p>
                        </w:txbxContent>
                      </v:textbox>
                    </v:shape>
                    <v:shape id="TextBox 32" o:spid="_x0000_s1039" type="#_x0000_t202" style="position:absolute;left:73788;top:31268;width:5328;height:63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" filled="f" stroked="f">
                      <v:textbox style="mso-fit-shape-to-text:t">
                        <w:txbxContent>
                          <w:p w14:paraId="7D8C16CA" w14:textId="77777777" w:rsidR="005E2AA9" w:rsidRDefault="005E2AA9" w:rsidP="005E2AA9">
                            <w:pPr>
                              <w:rPr>
                                <w:rFonts w:ascii="Gill Sans MT" w:hAnsi="Gill Sans MT"/>
                                <w:color w:val="000000" w:themeColor="text1"/>
                                <w:kern w:val="24"/>
                                <w:sz w:val="28"/>
                                <w:szCs w:val="28"/>
                              </w:rPr>
                            </w:pPr>
                            <w:r>
                              <w:rPr>
                                <w:rFonts w:ascii="Gill Sans MT" w:hAnsi="Gill Sans MT"/>
                                <w:color w:val="000000" w:themeColor="text1"/>
                                <w:kern w:val="24"/>
                                <w:sz w:val="28"/>
                                <w:szCs w:val="28"/>
                              </w:rPr>
                              <w:t>f</w:t>
                            </w:r>
                          </w:p>
                        </w:txbxContent>
                      </v:textbox>
                    </v:shape>
                  </v:group>
                  <v:shape id="Picture 1561253980" o:spid="_x0000_s1040" type="#_x0000_t75" style="position:absolute;top:4691;width:36000;height:2176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">
                    <v:imagedata r:id="rId31" o:title=""/>
                  </v:shape>
                  <w10:wrap type="topAndBottom"/>
                </v:group>
              </w:pict>
            </mc:Fallback>
          </mc:AlternateContent>
        </w:r>
      </w:del>
    </w:p>
    <w:p w14:paraId="694B4408" w14:textId="3F00C7A9" w:rsidR="00051CA2" w:rsidRPr="00256197" w:rsidDel="0075048F" w:rsidRDefault="0095588E" w:rsidP="00051CA2">
      <w:pPr>
        <w:rPr>
          <w:del w:id="4348" w:author="MKONDIWA, Maxwell (CIMMYT-India)" w:date="2023-10-08T09:50:00Z"/>
          <w:rFonts w:cs="Times New Roman"/>
        </w:rPr>
      </w:pPr>
      <w:del w:id="4349" w:author="MKONDIWA, Maxwell (CIMMYT-India)" w:date="2023-10-08T09:50:00Z">
        <w:r w:rsidRPr="00256197" w:rsidDel="0075048F">
          <w:rPr>
            <w:rFonts w:cs="Times New Roman"/>
          </w:rPr>
          <w:delText xml:space="preserve">Figure </w:delText>
        </w:r>
        <w:r w:rsidR="00CC6EF4" w:rsidRPr="00256197" w:rsidDel="0075048F">
          <w:rPr>
            <w:rFonts w:cs="Times New Roman"/>
          </w:rPr>
          <w:delText>A</w:delText>
        </w:r>
        <w:r w:rsidRPr="00256197" w:rsidDel="0075048F">
          <w:rPr>
            <w:rFonts w:cs="Times New Roman"/>
          </w:rPr>
          <w:delText xml:space="preserve">1: </w:delText>
        </w:r>
        <w:r w:rsidR="00051CA2" w:rsidRPr="00256197" w:rsidDel="0075048F">
          <w:rPr>
            <w:rFonts w:cs="Times New Roman"/>
          </w:rPr>
          <w:delText xml:space="preserve">Rice WTP decisions as compared to fixed long strategy </w:delText>
        </w:r>
      </w:del>
    </w:p>
    <w:p w14:paraId="0CAFB14A" w14:textId="1BF8705E" w:rsidR="0095588E" w:rsidRPr="00256197" w:rsidDel="0075048F" w:rsidRDefault="0095588E" w:rsidP="00357536">
      <w:pPr>
        <w:rPr>
          <w:del w:id="4350" w:author="MKONDIWA, Maxwell (CIMMYT-India)" w:date="2023-10-08T09:50:00Z"/>
          <w:rFonts w:cs="Times New Roman"/>
        </w:rPr>
      </w:pPr>
    </w:p>
    <w:p w14:paraId="3E444EDD" w14:textId="7D85E35F" w:rsidR="0003058D" w:rsidRPr="00256197" w:rsidDel="0075048F" w:rsidRDefault="009B5072" w:rsidP="00357536">
      <w:pPr>
        <w:rPr>
          <w:del w:id="4351" w:author="MKONDIWA, Maxwell (CIMMYT-India)" w:date="2023-10-08T09:50:00Z"/>
          <w:rFonts w:cs="Times New Roman"/>
        </w:rPr>
      </w:pPr>
      <w:del w:id="4352" w:author="MKONDIWA, Maxwell (CIMMYT-India)" w:date="2023-10-08T09:50:00Z">
        <w:r w:rsidRPr="00256197" w:rsidDel="0075048F">
          <w:rPr>
            <w:rFonts w:cs="Times New Roman"/>
            <w:noProof/>
            <w:rPrChange w:id="4353" w:author="Urfels, Anton (IRRI)" w:date="2023-10-06T20:02:00Z">
              <w:rPr>
                <w:rFonts w:ascii="Gill Sans MT" w:hAnsi="Gill Sans MT"/>
                <w:noProof/>
              </w:rPr>
            </w:rPrChange>
          </w:rPr>
          <mc:AlternateContent>
            <mc:Choice Requires="wpg">
              <w:drawing>
                <wp:anchor distT="0" distB="0" distL="114300" distR="114300" simplePos="0" relativeHeight="251658242" behindDoc="0" locked="0" layoutInCell="1" allowOverlap="1" wp14:anchorId="7967C4A6" wp14:editId="1CF01B2E">
                  <wp:simplePos x="0" y="0"/>
                  <wp:positionH relativeFrom="margin">
                    <wp:posOffset>0</wp:posOffset>
                  </wp:positionH>
                  <wp:positionV relativeFrom="paragraph">
                    <wp:posOffset>337185</wp:posOffset>
                  </wp:positionV>
                  <wp:extent cx="5904000" cy="4140000"/>
                  <wp:effectExtent l="0" t="0" r="1905" b="0"/>
                  <wp:wrapTopAndBottom/>
                  <wp:docPr id="53" name="Group 53"/>
                  <wp:cNvGraphicFramePr/>
                  <a:graphic xmlns:a="http://schemas.openxmlformats.org/drawingml/2006/main">
                    <a:graphicData uri="http://schemas.microsoft.com/office/word/2010/wordprocessingGroup">
                      <wpg:wgp>
                        <wpg:cNvGrpSpPr/>
                        <wpg:grpSpPr>
                          <a:xfrm>
                            <a:off x="0" y="0"/>
                            <a:ext cx="5904000" cy="4140000"/>
                            <a:chOff x="0" y="0"/>
                            <a:chExt cx="11582285" cy="5680487"/>
                          </a:xfrm>
                        </wpg:grpSpPr>
                        <wps:wsp>
                          <wps:cNvPr id="54" name="TextBox 27"/>
                          <wps:cNvSpPr txBox="1"/>
                          <wps:spPr>
                            <a:xfrm>
                              <a:off x="68280" y="0"/>
                              <a:ext cx="534144" cy="683243"/>
                            </a:xfrm>
                            <a:prstGeom prst="rect">
                              <a:avLst/>
                            </a:prstGeom>
                            <a:noFill/>
                          </wps:spPr>
                          <wps:txbx>
                            <w:txbxContent>
                              <w:p w14:paraId="72442DAF" w14:textId="77777777" w:rsidR="009B5072" w:rsidRDefault="009B5072" w:rsidP="009B5072">
                                <w:pPr>
                                  <w:rPr>
                                    <w:rFonts w:ascii="Gill Sans MT" w:hAnsi="Gill Sans MT"/>
                                    <w:color w:val="000000" w:themeColor="text1"/>
                                    <w:kern w:val="24"/>
                                    <w:sz w:val="28"/>
                                    <w:szCs w:val="28"/>
                                  </w:rPr>
                                </w:pPr>
                                <w:r>
                                  <w:rPr>
                                    <w:rFonts w:ascii="Gill Sans MT" w:hAnsi="Gill Sans MT"/>
                                    <w:color w:val="000000" w:themeColor="text1"/>
                                    <w:kern w:val="24"/>
                                    <w:sz w:val="28"/>
                                    <w:szCs w:val="28"/>
                                  </w:rPr>
                                  <w:t>a</w:t>
                                </w:r>
                              </w:p>
                            </w:txbxContent>
                          </wps:txbx>
                          <wps:bodyPr wrap="square" rtlCol="0">
                            <a:spAutoFit/>
                          </wps:bodyPr>
                        </wps:wsp>
                        <wps:wsp>
                          <wps:cNvPr id="55" name="TextBox 28"/>
                          <wps:cNvSpPr txBox="1"/>
                          <wps:spPr>
                            <a:xfrm>
                              <a:off x="3633938" y="0"/>
                              <a:ext cx="531861" cy="683243"/>
                            </a:xfrm>
                            <a:prstGeom prst="rect">
                              <a:avLst/>
                            </a:prstGeom>
                            <a:noFill/>
                          </wps:spPr>
                          <wps:txbx>
                            <w:txbxContent>
                              <w:p w14:paraId="3C99806B" w14:textId="77777777" w:rsidR="009B5072" w:rsidRDefault="009B5072" w:rsidP="009B5072">
                                <w:pPr>
                                  <w:rPr>
                                    <w:rFonts w:ascii="Gill Sans MT" w:hAnsi="Gill Sans MT"/>
                                    <w:color w:val="000000" w:themeColor="text1"/>
                                    <w:kern w:val="24"/>
                                    <w:sz w:val="28"/>
                                    <w:szCs w:val="28"/>
                                  </w:rPr>
                                </w:pPr>
                                <w:r>
                                  <w:rPr>
                                    <w:rFonts w:ascii="Gill Sans MT" w:hAnsi="Gill Sans MT"/>
                                    <w:color w:val="000000" w:themeColor="text1"/>
                                    <w:kern w:val="24"/>
                                    <w:sz w:val="28"/>
                                    <w:szCs w:val="28"/>
                                  </w:rPr>
                                  <w:t>b</w:t>
                                </w:r>
                              </w:p>
                            </w:txbxContent>
                          </wps:txbx>
                          <wps:bodyPr wrap="square" rtlCol="0">
                            <a:spAutoFit/>
                          </wps:bodyPr>
                        </wps:wsp>
                        <wps:wsp>
                          <wps:cNvPr id="56" name="TextBox 29"/>
                          <wps:cNvSpPr txBox="1"/>
                          <wps:spPr>
                            <a:xfrm>
                              <a:off x="7604282" y="91255"/>
                              <a:ext cx="533003" cy="683243"/>
                            </a:xfrm>
                            <a:prstGeom prst="rect">
                              <a:avLst/>
                            </a:prstGeom>
                            <a:noFill/>
                          </wps:spPr>
                          <wps:txbx>
                            <w:txbxContent>
                              <w:p w14:paraId="67E06DCC" w14:textId="77777777" w:rsidR="009B5072" w:rsidRDefault="009B5072" w:rsidP="009B5072">
                                <w:pPr>
                                  <w:rPr>
                                    <w:rFonts w:ascii="Gill Sans MT" w:hAnsi="Gill Sans MT"/>
                                    <w:color w:val="000000" w:themeColor="text1"/>
                                    <w:kern w:val="24"/>
                                    <w:sz w:val="28"/>
                                    <w:szCs w:val="28"/>
                                  </w:rPr>
                                </w:pPr>
                                <w:r>
                                  <w:rPr>
                                    <w:rFonts w:ascii="Gill Sans MT" w:hAnsi="Gill Sans MT"/>
                                    <w:color w:val="000000" w:themeColor="text1"/>
                                    <w:kern w:val="24"/>
                                    <w:sz w:val="28"/>
                                    <w:szCs w:val="28"/>
                                  </w:rPr>
                                  <w:t>c</w:t>
                                </w:r>
                              </w:p>
                            </w:txbxContent>
                          </wps:txbx>
                          <wps:bodyPr wrap="square" rtlCol="0">
                            <a:spAutoFit/>
                          </wps:bodyPr>
                        </wps:wsp>
                        <wps:wsp>
                          <wps:cNvPr id="57" name="TextBox 30"/>
                          <wps:cNvSpPr txBox="1"/>
                          <wps:spPr>
                            <a:xfrm>
                              <a:off x="68279" y="3045168"/>
                              <a:ext cx="534144" cy="683243"/>
                            </a:xfrm>
                            <a:prstGeom prst="rect">
                              <a:avLst/>
                            </a:prstGeom>
                            <a:noFill/>
                          </wps:spPr>
                          <wps:txbx>
                            <w:txbxContent>
                              <w:p w14:paraId="27E11EA7" w14:textId="77777777" w:rsidR="009B5072" w:rsidRDefault="009B5072" w:rsidP="009B5072">
                                <w:pPr>
                                  <w:rPr>
                                    <w:rFonts w:ascii="Gill Sans MT" w:hAnsi="Gill Sans MT"/>
                                    <w:color w:val="000000" w:themeColor="text1"/>
                                    <w:kern w:val="24"/>
                                    <w:sz w:val="28"/>
                                    <w:szCs w:val="28"/>
                                  </w:rPr>
                                </w:pPr>
                                <w:r>
                                  <w:rPr>
                                    <w:rFonts w:ascii="Gill Sans MT" w:hAnsi="Gill Sans MT"/>
                                    <w:color w:val="000000" w:themeColor="text1"/>
                                    <w:kern w:val="24"/>
                                    <w:sz w:val="28"/>
                                    <w:szCs w:val="28"/>
                                  </w:rPr>
                                  <w:t>d</w:t>
                                </w:r>
                              </w:p>
                            </w:txbxContent>
                          </wps:txbx>
                          <wps:bodyPr wrap="square" rtlCol="0">
                            <a:spAutoFit/>
                          </wps:bodyPr>
                        </wps:wsp>
                        <wps:wsp>
                          <wps:cNvPr id="58" name="TextBox 31"/>
                          <wps:cNvSpPr txBox="1"/>
                          <wps:spPr>
                            <a:xfrm>
                              <a:off x="3633938" y="2964636"/>
                              <a:ext cx="531861" cy="683243"/>
                            </a:xfrm>
                            <a:prstGeom prst="rect">
                              <a:avLst/>
                            </a:prstGeom>
                            <a:noFill/>
                          </wps:spPr>
                          <wps:txbx>
                            <w:txbxContent>
                              <w:p w14:paraId="0261A398" w14:textId="77777777" w:rsidR="009B5072" w:rsidRDefault="009B5072" w:rsidP="009B5072">
                                <w:pPr>
                                  <w:rPr>
                                    <w:rFonts w:ascii="Gill Sans MT" w:hAnsi="Gill Sans MT"/>
                                    <w:color w:val="000000" w:themeColor="text1"/>
                                    <w:kern w:val="24"/>
                                    <w:sz w:val="28"/>
                                    <w:szCs w:val="28"/>
                                  </w:rPr>
                                </w:pPr>
                                <w:r>
                                  <w:rPr>
                                    <w:rFonts w:ascii="Gill Sans MT" w:hAnsi="Gill Sans MT"/>
                                    <w:color w:val="000000" w:themeColor="text1"/>
                                    <w:kern w:val="24"/>
                                    <w:sz w:val="28"/>
                                    <w:szCs w:val="28"/>
                                  </w:rPr>
                                  <w:t>e</w:t>
                                </w:r>
                              </w:p>
                            </w:txbxContent>
                          </wps:txbx>
                          <wps:bodyPr wrap="square" rtlCol="0">
                            <a:spAutoFit/>
                          </wps:bodyPr>
                        </wps:wsp>
                        <wps:wsp>
                          <wps:cNvPr id="59" name="TextBox 32"/>
                          <wps:cNvSpPr txBox="1"/>
                          <wps:spPr>
                            <a:xfrm>
                              <a:off x="7435130" y="3125702"/>
                              <a:ext cx="534144" cy="683243"/>
                            </a:xfrm>
                            <a:prstGeom prst="rect">
                              <a:avLst/>
                            </a:prstGeom>
                            <a:noFill/>
                          </wps:spPr>
                          <wps:txbx>
                            <w:txbxContent>
                              <w:p w14:paraId="76CDB729" w14:textId="77777777" w:rsidR="009B5072" w:rsidRDefault="009B5072" w:rsidP="009B5072">
                                <w:pPr>
                                  <w:rPr>
                                    <w:rFonts w:ascii="Gill Sans MT" w:hAnsi="Gill Sans MT"/>
                                    <w:color w:val="000000" w:themeColor="text1"/>
                                    <w:kern w:val="24"/>
                                    <w:sz w:val="28"/>
                                    <w:szCs w:val="28"/>
                                  </w:rPr>
                                </w:pPr>
                                <w:r>
                                  <w:rPr>
                                    <w:rFonts w:ascii="Gill Sans MT" w:hAnsi="Gill Sans MT"/>
                                    <w:color w:val="000000" w:themeColor="text1"/>
                                    <w:kern w:val="24"/>
                                    <w:sz w:val="28"/>
                                    <w:szCs w:val="28"/>
                                  </w:rPr>
                                  <w:t>f</w:t>
                                </w:r>
                              </w:p>
                            </w:txbxContent>
                          </wps:txbx>
                          <wps:bodyPr wrap="square" rtlCol="0">
                            <a:spAutoFit/>
                          </wps:bodyPr>
                        </wps:wsp>
                        <pic:pic xmlns:pic="http://schemas.openxmlformats.org/drawingml/2006/picture">
                          <pic:nvPicPr>
                            <pic:cNvPr id="60" name="Picture 60" descr="Chart, histogram&#10;&#10;Description automatically generated"/>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3739440" y="399162"/>
                              <a:ext cx="3600000" cy="2176750"/>
                            </a:xfrm>
                            <a:prstGeom prst="rect">
                              <a:avLst/>
                            </a:prstGeom>
                          </pic:spPr>
                        </pic:pic>
                        <pic:pic xmlns:pic="http://schemas.openxmlformats.org/drawingml/2006/picture">
                          <pic:nvPicPr>
                            <pic:cNvPr id="61" name="Picture 61" descr="Chart, histogram&#10;&#10;Description automatically generated"/>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7982285" y="399162"/>
                              <a:ext cx="3600000" cy="2176750"/>
                            </a:xfrm>
                            <a:prstGeom prst="rect">
                              <a:avLst/>
                            </a:prstGeom>
                          </pic:spPr>
                        </pic:pic>
                        <pic:pic xmlns:pic="http://schemas.openxmlformats.org/drawingml/2006/picture">
                          <pic:nvPicPr>
                            <pic:cNvPr id="62" name="Picture 62" descr="Chart&#10;&#10;Description automatically generated"/>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68418" y="3437794"/>
                              <a:ext cx="3600000" cy="2176750"/>
                            </a:xfrm>
                            <a:prstGeom prst="rect">
                              <a:avLst/>
                            </a:prstGeom>
                          </pic:spPr>
                        </pic:pic>
                        <pic:pic xmlns:pic="http://schemas.openxmlformats.org/drawingml/2006/picture">
                          <pic:nvPicPr>
                            <pic:cNvPr id="63" name="Picture 63" descr="Chart&#10;&#10;Description automatically generated"/>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3758625" y="3437794"/>
                              <a:ext cx="3600000" cy="2176750"/>
                            </a:xfrm>
                            <a:prstGeom prst="rect">
                              <a:avLst/>
                            </a:prstGeom>
                          </pic:spPr>
                        </pic:pic>
                        <pic:pic xmlns:pic="http://schemas.openxmlformats.org/drawingml/2006/picture">
                          <pic:nvPicPr>
                            <pic:cNvPr id="64" name="Picture 64" descr="Chart, histogram&#10;&#10;Description automatically generated"/>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7982285" y="3503737"/>
                              <a:ext cx="3600000" cy="2176750"/>
                            </a:xfrm>
                            <a:prstGeom prst="rect">
                              <a:avLst/>
                            </a:prstGeom>
                          </pic:spPr>
                        </pic:pic>
                        <pic:pic xmlns:pic="http://schemas.openxmlformats.org/drawingml/2006/picture">
                          <pic:nvPicPr>
                            <pic:cNvPr id="65" name="Picture 65"/>
                            <pic:cNvPicPr>
                              <a:picLocks noChangeAspect="1"/>
                            </pic:cNvPicPr>
                          </pic:nvPicPr>
                          <pic:blipFill>
                            <a:blip r:embed="rId37"/>
                            <a:stretch>
                              <a:fillRect/>
                            </a:stretch>
                          </pic:blipFill>
                          <pic:spPr>
                            <a:xfrm>
                              <a:off x="0" y="388423"/>
                              <a:ext cx="3600010" cy="217675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967C4A6" id="Group 53" o:spid="_x0000_s1041" style="position:absolute;margin-left:0;margin-top:26.55pt;width:464.9pt;height:326pt;z-index:251658242;mso-position-horizontal-relative:margin;mso-width-relative:margin;mso-height-relative:margin" coordsize="115822,5680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">
                  <v:shape id="TextBox 27" o:spid="_x0000_s1042" type="#_x0000_t202" style="position:absolute;left:682;width:5342;height:68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" filled="f" stroked="f">
                    <v:textbox style="mso-fit-shape-to-text:t">
                      <w:txbxContent>
                        <w:p w14:paraId="72442DAF" w14:textId="77777777" w:rsidR="009B5072" w:rsidRDefault="009B5072" w:rsidP="009B5072">
                          <w:pPr>
                            <w:rPr>
                              <w:rFonts w:ascii="Gill Sans MT" w:hAnsi="Gill Sans MT"/>
                              <w:color w:val="000000" w:themeColor="text1"/>
                              <w:kern w:val="24"/>
                              <w:sz w:val="28"/>
                              <w:szCs w:val="28"/>
                            </w:rPr>
                          </w:pPr>
                          <w:r>
                            <w:rPr>
                              <w:rFonts w:ascii="Gill Sans MT" w:hAnsi="Gill Sans MT"/>
                              <w:color w:val="000000" w:themeColor="text1"/>
                              <w:kern w:val="24"/>
                              <w:sz w:val="28"/>
                              <w:szCs w:val="28"/>
                            </w:rPr>
                            <w:t>a</w:t>
                          </w:r>
                        </w:p>
                      </w:txbxContent>
                    </v:textbox>
                  </v:shape>
                  <v:shape id="TextBox 28" o:spid="_x0000_s1043" type="#_x0000_t202" style="position:absolute;left:36339;width:5318;height:68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" filled="f" stroked="f">
                    <v:textbox style="mso-fit-shape-to-text:t">
                      <w:txbxContent>
                        <w:p w14:paraId="3C99806B" w14:textId="77777777" w:rsidR="009B5072" w:rsidRDefault="009B5072" w:rsidP="009B5072">
                          <w:pPr>
                            <w:rPr>
                              <w:rFonts w:ascii="Gill Sans MT" w:hAnsi="Gill Sans MT"/>
                              <w:color w:val="000000" w:themeColor="text1"/>
                              <w:kern w:val="24"/>
                              <w:sz w:val="28"/>
                              <w:szCs w:val="28"/>
                            </w:rPr>
                          </w:pPr>
                          <w:r>
                            <w:rPr>
                              <w:rFonts w:ascii="Gill Sans MT" w:hAnsi="Gill Sans MT"/>
                              <w:color w:val="000000" w:themeColor="text1"/>
                              <w:kern w:val="24"/>
                              <w:sz w:val="28"/>
                              <w:szCs w:val="28"/>
                            </w:rPr>
                            <w:t>b</w:t>
                          </w:r>
                        </w:p>
                      </w:txbxContent>
                    </v:textbox>
                  </v:shape>
                  <v:shape id="TextBox 29" o:spid="_x0000_s1044" type="#_x0000_t202" style="position:absolute;left:76042;top:912;width:5330;height:68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" filled="f" stroked="f">
                    <v:textbox style="mso-fit-shape-to-text:t">
                      <w:txbxContent>
                        <w:p w14:paraId="67E06DCC" w14:textId="77777777" w:rsidR="009B5072" w:rsidRDefault="009B5072" w:rsidP="009B5072">
                          <w:pPr>
                            <w:rPr>
                              <w:rFonts w:ascii="Gill Sans MT" w:hAnsi="Gill Sans MT"/>
                              <w:color w:val="000000" w:themeColor="text1"/>
                              <w:kern w:val="24"/>
                              <w:sz w:val="28"/>
                              <w:szCs w:val="28"/>
                            </w:rPr>
                          </w:pPr>
                          <w:r>
                            <w:rPr>
                              <w:rFonts w:ascii="Gill Sans MT" w:hAnsi="Gill Sans MT"/>
                              <w:color w:val="000000" w:themeColor="text1"/>
                              <w:kern w:val="24"/>
                              <w:sz w:val="28"/>
                              <w:szCs w:val="28"/>
                            </w:rPr>
                            <w:t>c</w:t>
                          </w:r>
                        </w:p>
                      </w:txbxContent>
                    </v:textbox>
                  </v:shape>
                  <v:shape id="TextBox 30" o:spid="_x0000_s1045" type="#_x0000_t202" style="position:absolute;left:682;top:30451;width:5342;height:68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" filled="f" stroked="f">
                    <v:textbox style="mso-fit-shape-to-text:t">
                      <w:txbxContent>
                        <w:p w14:paraId="27E11EA7" w14:textId="77777777" w:rsidR="009B5072" w:rsidRDefault="009B5072" w:rsidP="009B5072">
                          <w:pPr>
                            <w:rPr>
                              <w:rFonts w:ascii="Gill Sans MT" w:hAnsi="Gill Sans MT"/>
                              <w:color w:val="000000" w:themeColor="text1"/>
                              <w:kern w:val="24"/>
                              <w:sz w:val="28"/>
                              <w:szCs w:val="28"/>
                            </w:rPr>
                          </w:pPr>
                          <w:r>
                            <w:rPr>
                              <w:rFonts w:ascii="Gill Sans MT" w:hAnsi="Gill Sans MT"/>
                              <w:color w:val="000000" w:themeColor="text1"/>
                              <w:kern w:val="24"/>
                              <w:sz w:val="28"/>
                              <w:szCs w:val="28"/>
                            </w:rPr>
                            <w:t>d</w:t>
                          </w:r>
                        </w:p>
                      </w:txbxContent>
                    </v:textbox>
                  </v:shape>
                  <v:shape id="TextBox 31" o:spid="_x0000_s1046" type="#_x0000_t202" style="position:absolute;left:36339;top:29646;width:5318;height:68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" filled="f" stroked="f">
                    <v:textbox style="mso-fit-shape-to-text:t">
                      <w:txbxContent>
                        <w:p w14:paraId="0261A398" w14:textId="77777777" w:rsidR="009B5072" w:rsidRDefault="009B5072" w:rsidP="009B5072">
                          <w:pPr>
                            <w:rPr>
                              <w:rFonts w:ascii="Gill Sans MT" w:hAnsi="Gill Sans MT"/>
                              <w:color w:val="000000" w:themeColor="text1"/>
                              <w:kern w:val="24"/>
                              <w:sz w:val="28"/>
                              <w:szCs w:val="28"/>
                            </w:rPr>
                          </w:pPr>
                          <w:r>
                            <w:rPr>
                              <w:rFonts w:ascii="Gill Sans MT" w:hAnsi="Gill Sans MT"/>
                              <w:color w:val="000000" w:themeColor="text1"/>
                              <w:kern w:val="24"/>
                              <w:sz w:val="28"/>
                              <w:szCs w:val="28"/>
                            </w:rPr>
                            <w:t>e</w:t>
                          </w:r>
                        </w:p>
                      </w:txbxContent>
                    </v:textbox>
                  </v:shape>
                  <v:shape id="TextBox 32" o:spid="_x0000_s1047" type="#_x0000_t202" style="position:absolute;left:74351;top:31257;width:5341;height:68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" filled="f" stroked="f">
                    <v:textbox style="mso-fit-shape-to-text:t">
                      <w:txbxContent>
                        <w:p w14:paraId="76CDB729" w14:textId="77777777" w:rsidR="009B5072" w:rsidRDefault="009B5072" w:rsidP="009B5072">
                          <w:pPr>
                            <w:rPr>
                              <w:rFonts w:ascii="Gill Sans MT" w:hAnsi="Gill Sans MT"/>
                              <w:color w:val="000000" w:themeColor="text1"/>
                              <w:kern w:val="24"/>
                              <w:sz w:val="28"/>
                              <w:szCs w:val="28"/>
                            </w:rPr>
                          </w:pPr>
                          <w:r>
                            <w:rPr>
                              <w:rFonts w:ascii="Gill Sans MT" w:hAnsi="Gill Sans MT"/>
                              <w:color w:val="000000" w:themeColor="text1"/>
                              <w:kern w:val="24"/>
                              <w:sz w:val="28"/>
                              <w:szCs w:val="28"/>
                            </w:rPr>
                            <w:t>f</w:t>
                          </w:r>
                        </w:p>
                      </w:txbxContent>
                    </v:textbox>
                  </v:shape>
                  <v:shape id="Picture 60" o:spid="_x0000_s1048" type="#_x0000_t75" alt="Chart, histogram&#10;&#10;Description automatically generated" style="position:absolute;left:37394;top:3991;width:36000;height:2176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">
                    <v:imagedata r:id="rId38" o:title="Chart, histogram&#10;&#10;Description automatically generated"/>
                  </v:shape>
                  <v:shape id="Picture 61" o:spid="_x0000_s1049" type="#_x0000_t75" alt="Chart, histogram&#10;&#10;Description automatically generated" style="position:absolute;left:79822;top:3991;width:36000;height:2176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">
                    <v:imagedata r:id="rId39" o:title="Chart, histogram&#10;&#10;Description automatically generated"/>
                  </v:shape>
                  <v:shape id="Picture 62" o:spid="_x0000_s1050" type="#_x0000_t75" alt="Chart&#10;&#10;Description automatically generated" style="position:absolute;left:684;top:34377;width:36000;height:2176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">
                    <v:imagedata r:id="rId40" o:title="Chart&#10;&#10;Description automatically generated"/>
                  </v:shape>
                  <v:shape id="Picture 63" o:spid="_x0000_s1051" type="#_x0000_t75" alt="Chart&#10;&#10;Description automatically generated" style="position:absolute;left:37586;top:34377;width:36000;height:2176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">
                    <v:imagedata r:id="rId41" o:title="Chart&#10;&#10;Description automatically generated"/>
                  </v:shape>
                  <v:shape id="Picture 64" o:spid="_x0000_s1052" type="#_x0000_t75" alt="Chart, histogram&#10;&#10;Description automatically generated" style="position:absolute;left:79822;top:35037;width:36000;height:2176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">
                    <v:imagedata r:id="rId42" o:title="Chart, histogram&#10;&#10;Description automatically generated"/>
                  </v:shape>
                  <v:shape id="Picture 65" o:spid="_x0000_s1053" type="#_x0000_t75" style="position:absolute;top:3884;width:36000;height:2176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">
                    <v:imagedata r:id="rId43" o:title=""/>
                  </v:shape>
                  <w10:wrap type="topAndBottom" anchorx="margin"/>
                </v:group>
              </w:pict>
            </mc:Fallback>
          </mc:AlternateContent>
        </w:r>
      </w:del>
    </w:p>
    <w:p w14:paraId="66217992" w14:textId="23C10CBC" w:rsidR="00051CA2" w:rsidRPr="00256197" w:rsidDel="0075048F" w:rsidRDefault="00FF10C7" w:rsidP="00051CA2">
      <w:pPr>
        <w:rPr>
          <w:del w:id="4354" w:author="MKONDIWA, Maxwell (CIMMYT-India)" w:date="2023-10-08T09:50:00Z"/>
          <w:rFonts w:cs="Times New Roman"/>
        </w:rPr>
      </w:pPr>
      <w:del w:id="4355" w:author="MKONDIWA, Maxwell (CIMMYT-India)" w:date="2023-10-08T09:50:00Z">
        <w:r w:rsidRPr="00256197" w:rsidDel="0075048F">
          <w:rPr>
            <w:rFonts w:cs="Times New Roman"/>
          </w:rPr>
          <w:delText>Figure</w:delText>
        </w:r>
        <w:r w:rsidR="00E86FB1" w:rsidRPr="00256197" w:rsidDel="0075048F">
          <w:rPr>
            <w:rFonts w:cs="Times New Roman"/>
          </w:rPr>
          <w:delText xml:space="preserve"> </w:delText>
        </w:r>
        <w:r w:rsidR="00CC6EF4" w:rsidRPr="00256197" w:rsidDel="0075048F">
          <w:rPr>
            <w:rFonts w:cs="Times New Roman"/>
          </w:rPr>
          <w:delText>A</w:delText>
        </w:r>
        <w:r w:rsidR="00E86FB1" w:rsidRPr="00256197" w:rsidDel="0075048F">
          <w:rPr>
            <w:rFonts w:cs="Times New Roman"/>
          </w:rPr>
          <w:delText>2</w:delText>
        </w:r>
        <w:r w:rsidRPr="00256197" w:rsidDel="0075048F">
          <w:rPr>
            <w:rFonts w:cs="Times New Roman"/>
          </w:rPr>
          <w:delText xml:space="preserve">: </w:delText>
        </w:r>
        <w:r w:rsidR="00051CA2" w:rsidRPr="00256197" w:rsidDel="0075048F">
          <w:rPr>
            <w:rFonts w:cs="Times New Roman"/>
          </w:rPr>
          <w:delText xml:space="preserve">Wheat WTP decisions as compared to fixed long strategy </w:delText>
        </w:r>
      </w:del>
    </w:p>
    <w:p w14:paraId="0D19E690" w14:textId="40124823" w:rsidR="00FF10C7" w:rsidRPr="00256197" w:rsidDel="0075048F" w:rsidRDefault="00FF10C7" w:rsidP="0003058D">
      <w:pPr>
        <w:rPr>
          <w:del w:id="4356" w:author="MKONDIWA, Maxwell (CIMMYT-India)" w:date="2023-10-08T09:50:00Z"/>
          <w:rFonts w:cs="Times New Roman"/>
        </w:rPr>
      </w:pPr>
    </w:p>
    <w:p w14:paraId="2C45A083" w14:textId="18663744" w:rsidR="00FF10C7" w:rsidRPr="00256197" w:rsidDel="0075048F" w:rsidRDefault="00FF10C7" w:rsidP="0003058D">
      <w:pPr>
        <w:rPr>
          <w:del w:id="4357" w:author="MKONDIWA, Maxwell (CIMMYT-India)" w:date="2023-10-08T09:50:00Z"/>
          <w:rFonts w:cs="Times New Roman"/>
        </w:rPr>
      </w:pPr>
    </w:p>
    <w:p w14:paraId="2F261D45" w14:textId="2462E94C" w:rsidR="00FF10C7" w:rsidRPr="00256197" w:rsidDel="0075048F" w:rsidRDefault="00FF10C7" w:rsidP="0003058D">
      <w:pPr>
        <w:rPr>
          <w:del w:id="4358" w:author="MKONDIWA, Maxwell (CIMMYT-India)" w:date="2023-10-08T09:50:00Z"/>
          <w:rFonts w:cs="Times New Roman"/>
        </w:rPr>
      </w:pPr>
    </w:p>
    <w:p w14:paraId="3ADCA73C" w14:textId="019CC7EE" w:rsidR="00FF10C7" w:rsidRPr="00256197" w:rsidDel="0075048F" w:rsidRDefault="00FF10C7" w:rsidP="0003058D">
      <w:pPr>
        <w:rPr>
          <w:del w:id="4359" w:author="MKONDIWA, Maxwell (CIMMYT-India)" w:date="2023-10-08T09:50:00Z"/>
          <w:rFonts w:cs="Times New Roman"/>
        </w:rPr>
      </w:pPr>
    </w:p>
    <w:p w14:paraId="1AD6843F" w14:textId="76AE953A" w:rsidR="00FF10C7" w:rsidRPr="00256197" w:rsidDel="0075048F" w:rsidRDefault="00FF10C7" w:rsidP="0003058D">
      <w:pPr>
        <w:rPr>
          <w:del w:id="4360" w:author="MKONDIWA, Maxwell (CIMMYT-India)" w:date="2023-10-08T09:50:00Z"/>
          <w:rFonts w:cs="Times New Roman"/>
        </w:rPr>
      </w:pPr>
    </w:p>
    <w:p w14:paraId="0B02B6C2" w14:textId="229FD2E0" w:rsidR="00FF10C7" w:rsidRPr="00256197" w:rsidDel="0075048F" w:rsidRDefault="00FF10C7" w:rsidP="0003058D">
      <w:pPr>
        <w:rPr>
          <w:del w:id="4361" w:author="MKONDIWA, Maxwell (CIMMYT-India)" w:date="2023-10-08T09:50:00Z"/>
          <w:rFonts w:cs="Times New Roman"/>
        </w:rPr>
      </w:pPr>
    </w:p>
    <w:p w14:paraId="7B4C6D64" w14:textId="6869A3AE" w:rsidR="00FF10C7" w:rsidRPr="00256197" w:rsidDel="0075048F" w:rsidRDefault="00FF10C7" w:rsidP="0003058D">
      <w:pPr>
        <w:rPr>
          <w:del w:id="4362" w:author="MKONDIWA, Maxwell (CIMMYT-India)" w:date="2023-10-08T09:50:00Z"/>
          <w:rFonts w:cs="Times New Roman"/>
        </w:rPr>
      </w:pPr>
    </w:p>
    <w:p w14:paraId="446A06C8" w14:textId="37B92EEA" w:rsidR="00FF10C7" w:rsidRPr="00256197" w:rsidDel="0075048F" w:rsidRDefault="00FF10C7" w:rsidP="0003058D">
      <w:pPr>
        <w:rPr>
          <w:del w:id="4363" w:author="MKONDIWA, Maxwell (CIMMYT-India)" w:date="2023-10-08T09:50:00Z"/>
          <w:rFonts w:cs="Times New Roman"/>
        </w:rPr>
      </w:pPr>
    </w:p>
    <w:p w14:paraId="4A630167" w14:textId="5649A5A4" w:rsidR="00FF10C7" w:rsidRPr="00256197" w:rsidDel="0075048F" w:rsidRDefault="00FF10C7" w:rsidP="0003058D">
      <w:pPr>
        <w:rPr>
          <w:del w:id="4364" w:author="MKONDIWA, Maxwell (CIMMYT-India)" w:date="2023-10-08T09:50:00Z"/>
          <w:rFonts w:cs="Times New Roman"/>
        </w:rPr>
      </w:pPr>
    </w:p>
    <w:p w14:paraId="5F0021F6" w14:textId="62646E3A" w:rsidR="00FF10C7" w:rsidRPr="00256197" w:rsidDel="0075048F" w:rsidRDefault="00FF10C7" w:rsidP="0003058D">
      <w:pPr>
        <w:rPr>
          <w:del w:id="4365" w:author="MKONDIWA, Maxwell (CIMMYT-India)" w:date="2023-10-08T09:50:00Z"/>
          <w:rFonts w:cs="Times New Roman"/>
        </w:rPr>
      </w:pPr>
    </w:p>
    <w:p w14:paraId="50897344" w14:textId="41E58541" w:rsidR="00FF10C7" w:rsidRPr="00256197" w:rsidDel="0075048F" w:rsidRDefault="00FF10C7" w:rsidP="0003058D">
      <w:pPr>
        <w:rPr>
          <w:del w:id="4366" w:author="MKONDIWA, Maxwell (CIMMYT-India)" w:date="2023-10-08T09:50:00Z"/>
          <w:rFonts w:cs="Times New Roman"/>
        </w:rPr>
      </w:pPr>
    </w:p>
    <w:p w14:paraId="1CC554A8" w14:textId="1D35F4D1" w:rsidR="00FF10C7" w:rsidRPr="00256197" w:rsidDel="0075048F" w:rsidRDefault="00FF10C7" w:rsidP="0003058D">
      <w:pPr>
        <w:rPr>
          <w:del w:id="4367" w:author="MKONDIWA, Maxwell (CIMMYT-India)" w:date="2023-10-08T09:50:00Z"/>
          <w:rFonts w:cs="Times New Roman"/>
        </w:rPr>
      </w:pPr>
    </w:p>
    <w:p w14:paraId="778C8E90" w14:textId="1BBA77F6" w:rsidR="00DE16C9" w:rsidRPr="00256197" w:rsidDel="0075048F" w:rsidRDefault="008955C8" w:rsidP="00357536">
      <w:pPr>
        <w:rPr>
          <w:del w:id="4368" w:author="MKONDIWA, Maxwell (CIMMYT-India)" w:date="2023-10-08T09:50:00Z"/>
          <w:rFonts w:cs="Times New Roman"/>
        </w:rPr>
      </w:pPr>
      <w:del w:id="4369" w:author="MKONDIWA, Maxwell (CIMMYT-India)" w:date="2023-10-08T09:50:00Z">
        <w:r w:rsidRPr="00256197" w:rsidDel="0075048F">
          <w:rPr>
            <w:rFonts w:cs="Times New Roman"/>
            <w:noProof/>
            <w:highlight w:val="yellow"/>
            <w:rPrChange w:id="4370" w:author="Urfels, Anton (IRRI)" w:date="2023-10-06T20:02:00Z">
              <w:rPr>
                <w:rFonts w:ascii="Gill Sans MT" w:hAnsi="Gill Sans MT"/>
                <w:noProof/>
                <w:highlight w:val="yellow"/>
              </w:rPr>
            </w:rPrChange>
          </w:rPr>
          <mc:AlternateContent>
            <mc:Choice Requires="wpg">
              <w:drawing>
                <wp:anchor distT="0" distB="0" distL="114300" distR="114300" simplePos="0" relativeHeight="251658241" behindDoc="0" locked="0" layoutInCell="1" allowOverlap="1" wp14:anchorId="206D2D09" wp14:editId="17656BAB">
                  <wp:simplePos x="0" y="0"/>
                  <wp:positionH relativeFrom="column">
                    <wp:posOffset>0</wp:posOffset>
                  </wp:positionH>
                  <wp:positionV relativeFrom="paragraph">
                    <wp:posOffset>347980</wp:posOffset>
                  </wp:positionV>
                  <wp:extent cx="5760000" cy="3492000"/>
                  <wp:effectExtent l="0" t="0" r="0" b="0"/>
                  <wp:wrapTopAndBottom/>
                  <wp:docPr id="9" name="Group 9">
                    <a:extLst xmlns:a="http://schemas.openxmlformats.org/drawingml/2006/main">
                      <a:ext uri="{FF2B5EF4-FFF2-40B4-BE49-F238E27FC236}">
                        <a16:creationId xmlns:a16="http://schemas.microsoft.com/office/drawing/2014/main" id="{E85601EE-98D5-D9C2-F5A9-6BA5F5FA0E85}"/>
                      </a:ext>
                    </a:extLst>
                  </wp:docPr>
                  <wp:cNvGraphicFramePr/>
                  <a:graphic xmlns:a="http://schemas.openxmlformats.org/drawingml/2006/main">
                    <a:graphicData uri="http://schemas.microsoft.com/office/word/2010/wordprocessingGroup">
                      <wpg:wgp>
                        <wpg:cNvGrpSpPr/>
                        <wpg:grpSpPr>
                          <a:xfrm>
                            <a:off x="0" y="0"/>
                            <a:ext cx="5760000" cy="3492000"/>
                            <a:chOff x="0" y="0"/>
                            <a:chExt cx="11990799" cy="6111961"/>
                          </a:xfrm>
                        </wpg:grpSpPr>
                        <pic:pic xmlns:pic="http://schemas.openxmlformats.org/drawingml/2006/picture">
                          <pic:nvPicPr>
                            <pic:cNvPr id="1" name="Picture 1" descr="Chart&#10;&#10;Description automatically generated">
                              <a:extLst>
                                <a:ext uri="{FF2B5EF4-FFF2-40B4-BE49-F238E27FC236}">
                                  <a16:creationId xmlns:a16="http://schemas.microsoft.com/office/drawing/2014/main" id="{BD56440B-F37D-23E1-483E-9725984D6BD4}"/>
                                </a:ext>
                              </a:extLst>
                            </pic:cNvPr>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041133" cy="2802924"/>
                            </a:xfrm>
                            <a:prstGeom prst="rect">
                              <a:avLst/>
                            </a:prstGeom>
                          </pic:spPr>
                        </pic:pic>
                        <pic:pic xmlns:pic="http://schemas.openxmlformats.org/drawingml/2006/picture">
                          <pic:nvPicPr>
                            <pic:cNvPr id="2" name="Picture 2">
                              <a:extLst>
                                <a:ext uri="{FF2B5EF4-FFF2-40B4-BE49-F238E27FC236}">
                                  <a16:creationId xmlns:a16="http://schemas.microsoft.com/office/drawing/2014/main" id="{E94694C1-87E5-5A0B-C801-6E87F18F4F21}"/>
                                </a:ext>
                              </a:extLst>
                            </pic:cNvPr>
                            <pic:cNvPicPr>
                              <a:picLocks noChangeAspect="1"/>
                            </pic:cNvPicPr>
                          </pic:nvPicPr>
                          <pic:blipFill>
                            <a:blip r:embed="rId45"/>
                            <a:stretch>
                              <a:fillRect/>
                            </a:stretch>
                          </pic:blipFill>
                          <pic:spPr>
                            <a:xfrm>
                              <a:off x="4041133" y="75170"/>
                              <a:ext cx="4186010" cy="2990335"/>
                            </a:xfrm>
                            <a:prstGeom prst="rect">
                              <a:avLst/>
                            </a:prstGeom>
                          </pic:spPr>
                        </pic:pic>
                        <pic:pic xmlns:pic="http://schemas.openxmlformats.org/drawingml/2006/picture">
                          <pic:nvPicPr>
                            <pic:cNvPr id="3" name="Picture 3">
                              <a:extLst>
                                <a:ext uri="{FF2B5EF4-FFF2-40B4-BE49-F238E27FC236}">
                                  <a16:creationId xmlns:a16="http://schemas.microsoft.com/office/drawing/2014/main" id="{B057D9F4-CB75-AC5F-93E4-F3AAE5CA66A9}"/>
                                </a:ext>
                              </a:extLst>
                            </pic:cNvPr>
                            <pic:cNvPicPr>
                              <a:picLocks noChangeAspect="1"/>
                            </pic:cNvPicPr>
                          </pic:nvPicPr>
                          <pic:blipFill>
                            <a:blip r:embed="rId46"/>
                            <a:stretch>
                              <a:fillRect/>
                            </a:stretch>
                          </pic:blipFill>
                          <pic:spPr>
                            <a:xfrm>
                              <a:off x="8158544" y="154975"/>
                              <a:ext cx="3658067" cy="2830724"/>
                            </a:xfrm>
                            <a:prstGeom prst="rect">
                              <a:avLst/>
                            </a:prstGeom>
                          </pic:spPr>
                        </pic:pic>
                        <pic:pic xmlns:pic="http://schemas.openxmlformats.org/drawingml/2006/picture">
                          <pic:nvPicPr>
                            <pic:cNvPr id="4" name="Picture 4">
                              <a:extLst>
                                <a:ext uri="{FF2B5EF4-FFF2-40B4-BE49-F238E27FC236}">
                                  <a16:creationId xmlns:a16="http://schemas.microsoft.com/office/drawing/2014/main" id="{96C4AB59-E9AB-0610-EFF1-6F7753CF9A39}"/>
                                </a:ext>
                              </a:extLst>
                            </pic:cNvPr>
                            <pic:cNvPicPr>
                              <a:picLocks noChangeAspect="1"/>
                            </pic:cNvPicPr>
                          </pic:nvPicPr>
                          <pic:blipFill>
                            <a:blip r:embed="rId47"/>
                            <a:stretch>
                              <a:fillRect/>
                            </a:stretch>
                          </pic:blipFill>
                          <pic:spPr>
                            <a:xfrm>
                              <a:off x="1" y="3464014"/>
                              <a:ext cx="4041132" cy="2631988"/>
                            </a:xfrm>
                            <a:prstGeom prst="rect">
                              <a:avLst/>
                            </a:prstGeom>
                          </pic:spPr>
                        </pic:pic>
                        <pic:pic xmlns:pic="http://schemas.openxmlformats.org/drawingml/2006/picture">
                          <pic:nvPicPr>
                            <pic:cNvPr id="5" name="Picture 5">
                              <a:extLst>
                                <a:ext uri="{FF2B5EF4-FFF2-40B4-BE49-F238E27FC236}">
                                  <a16:creationId xmlns:a16="http://schemas.microsoft.com/office/drawing/2014/main" id="{CC2DFA56-31EB-BC69-7A07-D83D8A08EFC1}"/>
                                </a:ext>
                              </a:extLst>
                            </pic:cNvPr>
                            <pic:cNvPicPr>
                              <a:picLocks noChangeAspect="1"/>
                            </pic:cNvPicPr>
                          </pic:nvPicPr>
                          <pic:blipFill>
                            <a:blip r:embed="rId48"/>
                            <a:stretch>
                              <a:fillRect/>
                            </a:stretch>
                          </pic:blipFill>
                          <pic:spPr>
                            <a:xfrm>
                              <a:off x="3929418" y="3438921"/>
                              <a:ext cx="4131964" cy="2631987"/>
                            </a:xfrm>
                            <a:prstGeom prst="rect">
                              <a:avLst/>
                            </a:prstGeom>
                          </pic:spPr>
                        </pic:pic>
                        <pic:pic xmlns:pic="http://schemas.openxmlformats.org/drawingml/2006/picture">
                          <pic:nvPicPr>
                            <pic:cNvPr id="6" name="Picture 6">
                              <a:extLst>
                                <a:ext uri="{FF2B5EF4-FFF2-40B4-BE49-F238E27FC236}">
                                  <a16:creationId xmlns:a16="http://schemas.microsoft.com/office/drawing/2014/main" id="{CF0A6DEC-B63E-293C-6217-836AAF0ADF35}"/>
                                </a:ext>
                              </a:extLst>
                            </pic:cNvPr>
                            <pic:cNvPicPr>
                              <a:picLocks noChangeAspect="1"/>
                            </pic:cNvPicPr>
                          </pic:nvPicPr>
                          <pic:blipFill>
                            <a:blip r:embed="rId49"/>
                            <a:stretch>
                              <a:fillRect/>
                            </a:stretch>
                          </pic:blipFill>
                          <pic:spPr>
                            <a:xfrm>
                              <a:off x="8227143" y="3370306"/>
                              <a:ext cx="3763656" cy="274165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C45D0DE" id="Group 8" o:spid="_x0000_s1026" style="position:absolute;margin-left:0;margin-top:27.4pt;width:453.55pt;height:274.95pt;z-index:251662340;mso-width-relative:margin;mso-height-relative:margin" coordsize="119907,61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">
                  <v:shape id="Picture 1" o:spid="_x0000_s1027" type="#_x0000_t75" alt="Chart&#10;&#10;Description automatically generated" style="position:absolute;width:40411;height:280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">
                    <v:imagedata r:id="rId56" o:title="Chart&#10;&#10;Description automatically generated"/>
                  </v:shape>
                  <v:shape id="Picture 2" o:spid="_x0000_s1028" type="#_x0000_t75" style="position:absolute;left:40411;top:751;width:41860;height:29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">
                    <v:imagedata r:id="rId57" o:title=""/>
                  </v:shape>
                  <v:shape id="Picture 3" o:spid="_x0000_s1029" type="#_x0000_t75" style="position:absolute;left:81585;top:1549;width:36581;height:283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">
                    <v:imagedata r:id="rId58" o:title=""/>
                  </v:shape>
                  <v:shape id="Picture 4" o:spid="_x0000_s1030" type="#_x0000_t75" style="position:absolute;top:34640;width:40411;height:263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">
                    <v:imagedata r:id="rId59" o:title=""/>
                  </v:shape>
                  <v:shape id="Picture 5" o:spid="_x0000_s1031" type="#_x0000_t75" style="position:absolute;left:39294;top:34389;width:41319;height:263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">
                    <v:imagedata r:id="rId60" o:title=""/>
                  </v:shape>
                  <v:shape id="Picture 6" o:spid="_x0000_s1032" type="#_x0000_t75" style="position:absolute;left:82271;top:33703;width:37636;height:274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">
                    <v:imagedata r:id="rId61" o:title=""/>
                  </v:shape>
                  <w10:wrap type="topAndBottom"/>
                </v:group>
              </w:pict>
            </mc:Fallback>
          </mc:AlternateContent>
        </w:r>
      </w:del>
    </w:p>
    <w:p w14:paraId="65CC4D23" w14:textId="5B98D50F" w:rsidR="00DD2987" w:rsidRPr="00256197" w:rsidDel="0075048F" w:rsidRDefault="00DD2987" w:rsidP="00357536">
      <w:pPr>
        <w:rPr>
          <w:del w:id="4371" w:author="MKONDIWA, Maxwell (CIMMYT-India)" w:date="2023-10-08T09:50:00Z"/>
          <w:rFonts w:cs="Times New Roman"/>
        </w:rPr>
      </w:pPr>
    </w:p>
    <w:p w14:paraId="512BD85F" w14:textId="2FDBA07A" w:rsidR="00E86FB1" w:rsidRPr="00256197" w:rsidDel="0075048F" w:rsidRDefault="00E86FB1" w:rsidP="00357536">
      <w:pPr>
        <w:rPr>
          <w:del w:id="4372" w:author="MKONDIWA, Maxwell (CIMMYT-India)" w:date="2023-10-08T09:50:00Z"/>
          <w:rFonts w:cs="Times New Roman"/>
        </w:rPr>
      </w:pPr>
      <w:del w:id="4373" w:author="MKONDIWA, Maxwell (CIMMYT-India)" w:date="2023-10-08T09:50:00Z">
        <w:r w:rsidRPr="00256197" w:rsidDel="0075048F">
          <w:rPr>
            <w:rFonts w:cs="Times New Roman"/>
          </w:rPr>
          <w:delText xml:space="preserve">Figure </w:delText>
        </w:r>
        <w:r w:rsidR="00CC6EF4" w:rsidRPr="00256197" w:rsidDel="0075048F">
          <w:rPr>
            <w:rFonts w:cs="Times New Roman"/>
          </w:rPr>
          <w:delText>A</w:delText>
        </w:r>
        <w:r w:rsidRPr="00256197" w:rsidDel="0075048F">
          <w:rPr>
            <w:rFonts w:cs="Times New Roman"/>
          </w:rPr>
          <w:delText xml:space="preserve">3: </w:delText>
        </w:r>
        <w:r w:rsidR="00DC141E" w:rsidRPr="00256197" w:rsidDel="0075048F">
          <w:rPr>
            <w:rFonts w:cs="Times New Roman"/>
          </w:rPr>
          <w:delText xml:space="preserve">Revenue </w:delText>
        </w:r>
        <w:r w:rsidR="006B741C" w:rsidRPr="00256197" w:rsidDel="0075048F">
          <w:rPr>
            <w:rFonts w:cs="Times New Roman"/>
          </w:rPr>
          <w:delText>WTP</w:delText>
        </w:r>
        <w:r w:rsidR="00636DB1" w:rsidRPr="00256197" w:rsidDel="0075048F">
          <w:rPr>
            <w:rFonts w:cs="Times New Roman"/>
          </w:rPr>
          <w:delText xml:space="preserve"> </w:delText>
        </w:r>
        <w:r w:rsidR="00DC141E" w:rsidRPr="00256197" w:rsidDel="0075048F">
          <w:rPr>
            <w:rFonts w:cs="Times New Roman"/>
          </w:rPr>
          <w:delText xml:space="preserve">decisions as compared to fixed long strategy </w:delText>
        </w:r>
      </w:del>
    </w:p>
    <w:p w14:paraId="30F95859" w14:textId="17A83B7E" w:rsidR="00DD2987" w:rsidRPr="00256197" w:rsidDel="0075048F" w:rsidRDefault="00DD2987" w:rsidP="00357536">
      <w:pPr>
        <w:rPr>
          <w:del w:id="4374" w:author="MKONDIWA, Maxwell (CIMMYT-India)" w:date="2023-10-08T09:50:00Z"/>
          <w:rFonts w:cs="Times New Roman"/>
        </w:rPr>
      </w:pPr>
    </w:p>
    <w:p w14:paraId="5D591833" w14:textId="2BFF1C14" w:rsidR="008073E4" w:rsidRPr="00256197" w:rsidDel="0075048F" w:rsidRDefault="008073E4" w:rsidP="00357536">
      <w:pPr>
        <w:rPr>
          <w:del w:id="4375" w:author="MKONDIWA, Maxwell (CIMMYT-India)" w:date="2023-10-08T09:50:00Z"/>
          <w:rFonts w:cs="Times New Roman"/>
        </w:rPr>
      </w:pPr>
    </w:p>
    <w:p w14:paraId="36C7B488" w14:textId="74E4F3CB" w:rsidR="0057094C" w:rsidRPr="00256197" w:rsidDel="0075048F" w:rsidRDefault="0057094C" w:rsidP="00F470A3">
      <w:pPr>
        <w:rPr>
          <w:del w:id="4376" w:author="MKONDIWA, Maxwell (CIMMYT-India)" w:date="2023-10-08T09:50:00Z"/>
          <w:rFonts w:cs="Times New Roman"/>
        </w:rPr>
      </w:pPr>
    </w:p>
    <w:p w14:paraId="5DF9CF62" w14:textId="0E69AC5C" w:rsidR="0099369D" w:rsidRPr="00256197" w:rsidDel="0075048F" w:rsidRDefault="0099369D" w:rsidP="00F470A3">
      <w:pPr>
        <w:rPr>
          <w:del w:id="4377" w:author="MKONDIWA, Maxwell (CIMMYT-India)" w:date="2023-10-08T09:50:00Z"/>
          <w:rFonts w:cs="Times New Roman"/>
        </w:rPr>
      </w:pPr>
    </w:p>
    <w:p w14:paraId="0CEEC4C3" w14:textId="0A0AEE2A" w:rsidR="002D41A2" w:rsidRPr="00256197" w:rsidDel="0075048F" w:rsidRDefault="002D41A2" w:rsidP="009561B2">
      <w:pPr>
        <w:spacing w:line="259" w:lineRule="auto"/>
        <w:rPr>
          <w:del w:id="4378" w:author="MKONDIWA, Maxwell (CIMMYT-India)" w:date="2023-10-08T09:50:00Z"/>
          <w:rFonts w:cs="Times New Roman"/>
        </w:rPr>
      </w:pPr>
      <w:del w:id="4379" w:author="MKONDIWA, Maxwell (CIMMYT-India)" w:date="2023-10-08T09:50:00Z">
        <w:r w:rsidRPr="00256197" w:rsidDel="0075048F">
          <w:rPr>
            <w:rFonts w:cs="Times New Roman"/>
          </w:rPr>
          <w:br w:type="page"/>
        </w:r>
      </w:del>
    </w:p>
    <w:p w14:paraId="0AC40174" w14:textId="478173D1" w:rsidR="009561B2" w:rsidRPr="00256197" w:rsidDel="0075048F" w:rsidRDefault="009561B2" w:rsidP="00F470A3">
      <w:pPr>
        <w:spacing w:line="259" w:lineRule="auto"/>
        <w:rPr>
          <w:del w:id="4380" w:author="MKONDIWA, Maxwell (CIMMYT-India)" w:date="2023-10-08T09:50:00Z"/>
          <w:rFonts w:cs="Times New Roman"/>
        </w:rPr>
        <w:sectPr w:rsidR="009561B2" w:rsidRPr="00256197" w:rsidDel="0075048F" w:rsidSect="00126D58">
          <w:footerReference w:type="default" r:id="rId62"/>
          <w:pgSz w:w="11906" w:h="16838"/>
          <w:pgMar w:top="1440" w:right="1440" w:bottom="1440" w:left="1440" w:header="708" w:footer="708" w:gutter="0"/>
          <w:lnNumType w:countBy="1" w:restart="continuous"/>
          <w:cols w:space="708"/>
          <w:docGrid w:linePitch="360"/>
          <w:sectPrChange w:id="4381" w:author="Urfels, Anton (IRRI)" w:date="2023-10-07T23:49:00Z">
            <w:sectPr w:rsidR="009561B2" w:rsidRPr="00256197" w:rsidDel="0075048F" w:rsidSect="00126D58">
              <w:pgMar w:top="1440" w:right="1440" w:bottom="1440" w:left="1440" w:header="708" w:footer="708" w:gutter="0"/>
              <w:lnNumType w:countBy="0" w:restart="newPage"/>
            </w:sectPr>
          </w:sectPrChange>
        </w:sectPr>
      </w:pPr>
    </w:p>
    <w:p w14:paraId="55265EF8" w14:textId="3C1D05F7" w:rsidR="00FD1472" w:rsidRPr="00256197" w:rsidDel="0075048F" w:rsidRDefault="00FD1472" w:rsidP="00FD1472">
      <w:pPr>
        <w:rPr>
          <w:del w:id="4382" w:author="MKONDIWA, Maxwell (CIMMYT-India)" w:date="2023-10-08T09:50:00Z"/>
          <w:rFonts w:cs="Times New Roman"/>
          <w:rPrChange w:id="4383" w:author="Urfels, Anton (IRRI)" w:date="2023-10-06T20:02:00Z">
            <w:rPr>
              <w:del w:id="4384" w:author="MKONDIWA, Maxwell (CIMMYT-India)" w:date="2023-10-08T09:50:00Z"/>
              <w:rFonts w:ascii="Gill Sans MT" w:hAnsi="Gill Sans MT"/>
            </w:rPr>
          </w:rPrChange>
        </w:rPr>
      </w:pPr>
      <w:del w:id="4385" w:author="MKONDIWA, Maxwell (CIMMYT-India)" w:date="2023-10-08T09:50:00Z">
        <w:r w:rsidRPr="00256197" w:rsidDel="0075048F">
          <w:rPr>
            <w:rFonts w:cs="Times New Roman"/>
            <w:rPrChange w:id="4386" w:author="Urfels, Anton (IRRI)" w:date="2023-10-06T20:02:00Z">
              <w:rPr>
                <w:rFonts w:ascii="Gill Sans MT" w:hAnsi="Gill Sans MT"/>
              </w:rPr>
            </w:rPrChange>
          </w:rPr>
          <w:delText xml:space="preserve">Table </w:delText>
        </w:r>
        <w:r w:rsidR="00CC6EF4" w:rsidRPr="00256197" w:rsidDel="0075048F">
          <w:rPr>
            <w:rFonts w:cs="Times New Roman"/>
            <w:rPrChange w:id="4387" w:author="Urfels, Anton (IRRI)" w:date="2023-10-06T20:02:00Z">
              <w:rPr>
                <w:rFonts w:ascii="Gill Sans MT" w:hAnsi="Gill Sans MT"/>
              </w:rPr>
            </w:rPrChange>
          </w:rPr>
          <w:delText>A</w:delText>
        </w:r>
        <w:r w:rsidRPr="00256197" w:rsidDel="0075048F">
          <w:rPr>
            <w:rFonts w:cs="Times New Roman"/>
            <w:rPrChange w:id="4388" w:author="Urfels, Anton (IRRI)" w:date="2023-10-06T20:02:00Z">
              <w:rPr>
                <w:rFonts w:ascii="Gill Sans MT" w:hAnsi="Gill Sans MT"/>
              </w:rPr>
            </w:rPrChange>
          </w:rPr>
          <w:delText>1:  Rice WTP bounds with fixed long as baseline [with zero yield entries], Bihar</w:delText>
        </w:r>
      </w:del>
    </w:p>
    <w:tbl>
      <w:tblPr>
        <w:tblStyle w:val="PlainTable2"/>
        <w:tblW w:w="5000" w:type="pct"/>
        <w:jc w:val="center"/>
        <w:tblLook w:val="0620" w:firstRow="1" w:lastRow="0" w:firstColumn="0" w:lastColumn="0" w:noHBand="1" w:noVBand="1"/>
      </w:tblPr>
      <w:tblGrid>
        <w:gridCol w:w="1226"/>
        <w:gridCol w:w="2154"/>
        <w:gridCol w:w="941"/>
        <w:gridCol w:w="941"/>
        <w:gridCol w:w="941"/>
        <w:gridCol w:w="941"/>
        <w:gridCol w:w="941"/>
        <w:gridCol w:w="941"/>
      </w:tblGrid>
      <w:tr w:rsidR="00FD1472" w:rsidRPr="00256197" w:rsidDel="0075048F" w14:paraId="5001A3B2" w14:textId="60B6EB37" w:rsidTr="00DB11CB">
        <w:trPr>
          <w:cnfStyle w:val="100000000000" w:firstRow="1" w:lastRow="0" w:firstColumn="0" w:lastColumn="0" w:oddVBand="0" w:evenVBand="0" w:oddHBand="0" w:evenHBand="0" w:firstRowFirstColumn="0" w:firstRowLastColumn="0" w:lastRowFirstColumn="0" w:lastRowLastColumn="0"/>
          <w:trHeight w:val="288"/>
          <w:jc w:val="center"/>
          <w:del w:id="4389" w:author="MKONDIWA, Maxwell (CIMMYT-India)" w:date="2023-10-08T09:50:00Z"/>
        </w:trPr>
        <w:tc>
          <w:tcPr>
            <w:tcW w:w="679" w:type="pct"/>
          </w:tcPr>
          <w:p w14:paraId="3C16321A" w14:textId="3A578D71" w:rsidR="00FD1472" w:rsidRPr="00256197" w:rsidDel="0075048F" w:rsidRDefault="00FD1472" w:rsidP="00DB11CB">
            <w:pPr>
              <w:spacing w:line="240" w:lineRule="auto"/>
              <w:rPr>
                <w:del w:id="4390" w:author="MKONDIWA, Maxwell (CIMMYT-India)" w:date="2023-10-08T09:50:00Z"/>
                <w:rFonts w:eastAsia="Times New Roman" w:cs="Times New Roman"/>
                <w:color w:val="000000"/>
                <w:lang w:eastAsia="en-ZW"/>
                <w:rPrChange w:id="4391" w:author="Urfels, Anton (IRRI)" w:date="2023-10-06T20:02:00Z">
                  <w:rPr>
                    <w:del w:id="4392" w:author="MKONDIWA, Maxwell (CIMMYT-India)" w:date="2023-10-08T09:50:00Z"/>
                    <w:rFonts w:ascii="Gill Sans MT" w:eastAsia="Times New Roman" w:hAnsi="Gill Sans MT" w:cs="Calibri"/>
                    <w:color w:val="000000"/>
                    <w:lang w:eastAsia="en-ZW"/>
                  </w:rPr>
                </w:rPrChange>
              </w:rPr>
            </w:pPr>
            <w:del w:id="4393" w:author="MKONDIWA, Maxwell (CIMMYT-India)" w:date="2023-10-08T09:50:00Z">
              <w:r w:rsidRPr="00256197" w:rsidDel="0075048F">
                <w:rPr>
                  <w:rFonts w:eastAsia="Times New Roman" w:cs="Times New Roman"/>
                  <w:color w:val="000000"/>
                  <w:lang w:eastAsia="en-ZW"/>
                  <w:rPrChange w:id="4394" w:author="Urfels, Anton (IRRI)" w:date="2023-10-06T20:02:00Z">
                    <w:rPr>
                      <w:rFonts w:ascii="Gill Sans MT" w:eastAsia="Times New Roman" w:hAnsi="Gill Sans MT" w:cs="Calibri"/>
                      <w:color w:val="000000"/>
                      <w:lang w:eastAsia="en-ZW"/>
                    </w:rPr>
                  </w:rPrChange>
                </w:rPr>
                <w:delText>Bound</w:delText>
              </w:r>
            </w:del>
          </w:p>
        </w:tc>
        <w:tc>
          <w:tcPr>
            <w:tcW w:w="1193" w:type="pct"/>
            <w:noWrap/>
            <w:hideMark/>
          </w:tcPr>
          <w:p w14:paraId="3A8CD966" w14:textId="02A1BADF" w:rsidR="00FD1472" w:rsidRPr="00256197" w:rsidDel="0075048F" w:rsidRDefault="00FD1472" w:rsidP="00DB11CB">
            <w:pPr>
              <w:spacing w:line="240" w:lineRule="auto"/>
              <w:rPr>
                <w:del w:id="4395" w:author="MKONDIWA, Maxwell (CIMMYT-India)" w:date="2023-10-08T09:50:00Z"/>
                <w:rFonts w:eastAsia="Times New Roman" w:cs="Times New Roman"/>
                <w:color w:val="000000"/>
                <w:lang w:eastAsia="en-ZW"/>
                <w:rPrChange w:id="4396" w:author="Urfels, Anton (IRRI)" w:date="2023-10-06T20:02:00Z">
                  <w:rPr>
                    <w:del w:id="4397" w:author="MKONDIWA, Maxwell (CIMMYT-India)" w:date="2023-10-08T09:50:00Z"/>
                    <w:rFonts w:ascii="Gill Sans MT" w:eastAsia="Times New Roman" w:hAnsi="Gill Sans MT" w:cs="Calibri"/>
                    <w:color w:val="000000"/>
                    <w:lang w:eastAsia="en-ZW"/>
                  </w:rPr>
                </w:rPrChange>
              </w:rPr>
            </w:pPr>
            <w:del w:id="4398" w:author="MKONDIWA, Maxwell (CIMMYT-India)" w:date="2023-10-08T09:50:00Z">
              <w:r w:rsidRPr="00256197" w:rsidDel="0075048F">
                <w:rPr>
                  <w:rFonts w:eastAsia="Times New Roman" w:cs="Times New Roman"/>
                  <w:color w:val="000000"/>
                  <w:lang w:eastAsia="en-ZW"/>
                  <w:rPrChange w:id="4399" w:author="Urfels, Anton (IRRI)" w:date="2023-10-06T20:02:00Z">
                    <w:rPr>
                      <w:rFonts w:ascii="Gill Sans MT" w:eastAsia="Times New Roman" w:hAnsi="Gill Sans MT" w:cs="Calibri"/>
                      <w:color w:val="000000"/>
                      <w:lang w:eastAsia="en-ZW"/>
                    </w:rPr>
                  </w:rPrChange>
                </w:rPr>
                <w:delText>Statistics</w:delText>
              </w:r>
            </w:del>
          </w:p>
        </w:tc>
        <w:tc>
          <w:tcPr>
            <w:tcW w:w="521" w:type="pct"/>
            <w:noWrap/>
            <w:hideMark/>
          </w:tcPr>
          <w:p w14:paraId="487D029C" w14:textId="0EEC90BF" w:rsidR="00FD1472" w:rsidRPr="00256197" w:rsidDel="0075048F" w:rsidRDefault="00FD1472" w:rsidP="00DB11CB">
            <w:pPr>
              <w:spacing w:line="240" w:lineRule="auto"/>
              <w:jc w:val="right"/>
              <w:rPr>
                <w:del w:id="4400" w:author="MKONDIWA, Maxwell (CIMMYT-India)" w:date="2023-10-08T09:50:00Z"/>
                <w:rFonts w:eastAsia="Times New Roman" w:cs="Times New Roman"/>
                <w:color w:val="000000"/>
                <w:lang w:eastAsia="en-ZW"/>
                <w:rPrChange w:id="4401" w:author="Urfels, Anton (IRRI)" w:date="2023-10-06T20:02:00Z">
                  <w:rPr>
                    <w:del w:id="4402" w:author="MKONDIWA, Maxwell (CIMMYT-India)" w:date="2023-10-08T09:50:00Z"/>
                    <w:rFonts w:ascii="Gill Sans MT" w:eastAsia="Times New Roman" w:hAnsi="Gill Sans MT" w:cs="Calibri"/>
                    <w:color w:val="000000"/>
                    <w:lang w:eastAsia="en-ZW"/>
                  </w:rPr>
                </w:rPrChange>
              </w:rPr>
            </w:pPr>
            <w:del w:id="4403" w:author="MKONDIWA, Maxwell (CIMMYT-India)" w:date="2023-10-08T09:50:00Z">
              <w:r w:rsidRPr="00256197" w:rsidDel="0075048F">
                <w:rPr>
                  <w:rFonts w:eastAsia="Times New Roman" w:cs="Times New Roman"/>
                  <w:color w:val="000000"/>
                  <w:lang w:eastAsia="en-ZW"/>
                  <w:rPrChange w:id="4404" w:author="Urfels, Anton (IRRI)" w:date="2023-10-06T20:02:00Z">
                    <w:rPr>
                      <w:rFonts w:ascii="Gill Sans MT" w:eastAsia="Times New Roman" w:hAnsi="Gill Sans MT" w:cs="Calibri"/>
                      <w:color w:val="000000"/>
                      <w:lang w:eastAsia="en-ZW"/>
                    </w:rPr>
                  </w:rPrChange>
                </w:rPr>
                <w:delText>S0-S1</w:delText>
              </w:r>
            </w:del>
          </w:p>
        </w:tc>
        <w:tc>
          <w:tcPr>
            <w:tcW w:w="521" w:type="pct"/>
            <w:noWrap/>
            <w:hideMark/>
          </w:tcPr>
          <w:p w14:paraId="7ED9EB5E" w14:textId="68EE2F84" w:rsidR="00FD1472" w:rsidRPr="00256197" w:rsidDel="0075048F" w:rsidRDefault="00FD1472" w:rsidP="00DB11CB">
            <w:pPr>
              <w:spacing w:line="240" w:lineRule="auto"/>
              <w:jc w:val="right"/>
              <w:rPr>
                <w:del w:id="4405" w:author="MKONDIWA, Maxwell (CIMMYT-India)" w:date="2023-10-08T09:50:00Z"/>
                <w:rFonts w:eastAsia="Times New Roman" w:cs="Times New Roman"/>
                <w:color w:val="000000"/>
                <w:lang w:eastAsia="en-ZW"/>
                <w:rPrChange w:id="4406" w:author="Urfels, Anton (IRRI)" w:date="2023-10-06T20:02:00Z">
                  <w:rPr>
                    <w:del w:id="4407" w:author="MKONDIWA, Maxwell (CIMMYT-India)" w:date="2023-10-08T09:50:00Z"/>
                    <w:rFonts w:ascii="Gill Sans MT" w:eastAsia="Times New Roman" w:hAnsi="Gill Sans MT" w:cs="Calibri"/>
                    <w:color w:val="000000"/>
                    <w:lang w:eastAsia="en-ZW"/>
                  </w:rPr>
                </w:rPrChange>
              </w:rPr>
            </w:pPr>
            <w:del w:id="4408" w:author="MKONDIWA, Maxwell (CIMMYT-India)" w:date="2023-10-08T09:50:00Z">
              <w:r w:rsidRPr="00256197" w:rsidDel="0075048F">
                <w:rPr>
                  <w:rFonts w:eastAsia="Times New Roman" w:cs="Times New Roman"/>
                  <w:color w:val="000000"/>
                  <w:lang w:eastAsia="en-ZW"/>
                  <w:rPrChange w:id="4409" w:author="Urfels, Anton (IRRI)" w:date="2023-10-06T20:02:00Z">
                    <w:rPr>
                      <w:rFonts w:ascii="Gill Sans MT" w:eastAsia="Times New Roman" w:hAnsi="Gill Sans MT" w:cs="Calibri"/>
                      <w:color w:val="000000"/>
                      <w:lang w:eastAsia="en-ZW"/>
                    </w:rPr>
                  </w:rPrChange>
                </w:rPr>
                <w:delText>S2-S1</w:delText>
              </w:r>
            </w:del>
          </w:p>
        </w:tc>
        <w:tc>
          <w:tcPr>
            <w:tcW w:w="521" w:type="pct"/>
            <w:noWrap/>
            <w:hideMark/>
          </w:tcPr>
          <w:p w14:paraId="0927670B" w14:textId="1E1F9933" w:rsidR="00FD1472" w:rsidRPr="00256197" w:rsidDel="0075048F" w:rsidRDefault="00FD1472" w:rsidP="00DB11CB">
            <w:pPr>
              <w:spacing w:line="240" w:lineRule="auto"/>
              <w:jc w:val="right"/>
              <w:rPr>
                <w:del w:id="4410" w:author="MKONDIWA, Maxwell (CIMMYT-India)" w:date="2023-10-08T09:50:00Z"/>
                <w:rFonts w:eastAsia="Times New Roman" w:cs="Times New Roman"/>
                <w:color w:val="000000"/>
                <w:lang w:eastAsia="en-ZW"/>
                <w:rPrChange w:id="4411" w:author="Urfels, Anton (IRRI)" w:date="2023-10-06T20:02:00Z">
                  <w:rPr>
                    <w:del w:id="4412" w:author="MKONDIWA, Maxwell (CIMMYT-India)" w:date="2023-10-08T09:50:00Z"/>
                    <w:rFonts w:ascii="Gill Sans MT" w:eastAsia="Times New Roman" w:hAnsi="Gill Sans MT" w:cs="Calibri"/>
                    <w:color w:val="000000"/>
                    <w:lang w:eastAsia="en-ZW"/>
                  </w:rPr>
                </w:rPrChange>
              </w:rPr>
            </w:pPr>
            <w:del w:id="4413" w:author="MKONDIWA, Maxwell (CIMMYT-India)" w:date="2023-10-08T09:50:00Z">
              <w:r w:rsidRPr="00256197" w:rsidDel="0075048F">
                <w:rPr>
                  <w:rFonts w:eastAsia="Times New Roman" w:cs="Times New Roman"/>
                  <w:color w:val="000000"/>
                  <w:lang w:eastAsia="en-ZW"/>
                  <w:rPrChange w:id="4414" w:author="Urfels, Anton (IRRI)" w:date="2023-10-06T20:02:00Z">
                    <w:rPr>
                      <w:rFonts w:ascii="Gill Sans MT" w:eastAsia="Times New Roman" w:hAnsi="Gill Sans MT" w:cs="Calibri"/>
                      <w:color w:val="000000"/>
                      <w:lang w:eastAsia="en-ZW"/>
                    </w:rPr>
                  </w:rPrChange>
                </w:rPr>
                <w:delText>S3-S1</w:delText>
              </w:r>
            </w:del>
          </w:p>
        </w:tc>
        <w:tc>
          <w:tcPr>
            <w:tcW w:w="521" w:type="pct"/>
            <w:noWrap/>
            <w:hideMark/>
          </w:tcPr>
          <w:p w14:paraId="47A8C811" w14:textId="1B9ACAA1" w:rsidR="00FD1472" w:rsidRPr="00256197" w:rsidDel="0075048F" w:rsidRDefault="00FD1472" w:rsidP="00DB11CB">
            <w:pPr>
              <w:spacing w:line="240" w:lineRule="auto"/>
              <w:jc w:val="right"/>
              <w:rPr>
                <w:del w:id="4415" w:author="MKONDIWA, Maxwell (CIMMYT-India)" w:date="2023-10-08T09:50:00Z"/>
                <w:rFonts w:eastAsia="Times New Roman" w:cs="Times New Roman"/>
                <w:color w:val="000000"/>
                <w:lang w:eastAsia="en-ZW"/>
                <w:rPrChange w:id="4416" w:author="Urfels, Anton (IRRI)" w:date="2023-10-06T20:02:00Z">
                  <w:rPr>
                    <w:del w:id="4417" w:author="MKONDIWA, Maxwell (CIMMYT-India)" w:date="2023-10-08T09:50:00Z"/>
                    <w:rFonts w:ascii="Gill Sans MT" w:eastAsia="Times New Roman" w:hAnsi="Gill Sans MT" w:cs="Calibri"/>
                    <w:color w:val="000000"/>
                    <w:lang w:eastAsia="en-ZW"/>
                  </w:rPr>
                </w:rPrChange>
              </w:rPr>
            </w:pPr>
            <w:del w:id="4418" w:author="MKONDIWA, Maxwell (CIMMYT-India)" w:date="2023-10-08T09:50:00Z">
              <w:r w:rsidRPr="00256197" w:rsidDel="0075048F">
                <w:rPr>
                  <w:rFonts w:eastAsia="Times New Roman" w:cs="Times New Roman"/>
                  <w:color w:val="000000"/>
                  <w:lang w:eastAsia="en-ZW"/>
                  <w:rPrChange w:id="4419" w:author="Urfels, Anton (IRRI)" w:date="2023-10-06T20:02:00Z">
                    <w:rPr>
                      <w:rFonts w:ascii="Gill Sans MT" w:eastAsia="Times New Roman" w:hAnsi="Gill Sans MT" w:cs="Calibri"/>
                      <w:color w:val="000000"/>
                      <w:lang w:eastAsia="en-ZW"/>
                    </w:rPr>
                  </w:rPrChange>
                </w:rPr>
                <w:delText>S4-S1</w:delText>
              </w:r>
            </w:del>
          </w:p>
        </w:tc>
        <w:tc>
          <w:tcPr>
            <w:tcW w:w="521" w:type="pct"/>
            <w:noWrap/>
            <w:hideMark/>
          </w:tcPr>
          <w:p w14:paraId="3110216C" w14:textId="190AB0D8" w:rsidR="00FD1472" w:rsidRPr="00256197" w:rsidDel="0075048F" w:rsidRDefault="00FD1472" w:rsidP="00DB11CB">
            <w:pPr>
              <w:spacing w:line="240" w:lineRule="auto"/>
              <w:jc w:val="right"/>
              <w:rPr>
                <w:del w:id="4420" w:author="MKONDIWA, Maxwell (CIMMYT-India)" w:date="2023-10-08T09:50:00Z"/>
                <w:rFonts w:eastAsia="Times New Roman" w:cs="Times New Roman"/>
                <w:color w:val="000000"/>
                <w:lang w:eastAsia="en-ZW"/>
                <w:rPrChange w:id="4421" w:author="Urfels, Anton (IRRI)" w:date="2023-10-06T20:02:00Z">
                  <w:rPr>
                    <w:del w:id="4422" w:author="MKONDIWA, Maxwell (CIMMYT-India)" w:date="2023-10-08T09:50:00Z"/>
                    <w:rFonts w:ascii="Gill Sans MT" w:eastAsia="Times New Roman" w:hAnsi="Gill Sans MT" w:cs="Calibri"/>
                    <w:color w:val="000000"/>
                    <w:lang w:eastAsia="en-ZW"/>
                  </w:rPr>
                </w:rPrChange>
              </w:rPr>
            </w:pPr>
            <w:del w:id="4423" w:author="MKONDIWA, Maxwell (CIMMYT-India)" w:date="2023-10-08T09:50:00Z">
              <w:r w:rsidRPr="00256197" w:rsidDel="0075048F">
                <w:rPr>
                  <w:rFonts w:eastAsia="Times New Roman" w:cs="Times New Roman"/>
                  <w:color w:val="000000"/>
                  <w:lang w:eastAsia="en-ZW"/>
                  <w:rPrChange w:id="4424" w:author="Urfels, Anton (IRRI)" w:date="2023-10-06T20:02:00Z">
                    <w:rPr>
                      <w:rFonts w:ascii="Gill Sans MT" w:eastAsia="Times New Roman" w:hAnsi="Gill Sans MT" w:cs="Calibri"/>
                      <w:color w:val="000000"/>
                      <w:lang w:eastAsia="en-ZW"/>
                    </w:rPr>
                  </w:rPrChange>
                </w:rPr>
                <w:delText>S5-S1</w:delText>
              </w:r>
            </w:del>
          </w:p>
        </w:tc>
        <w:tc>
          <w:tcPr>
            <w:tcW w:w="521" w:type="pct"/>
            <w:noWrap/>
            <w:hideMark/>
          </w:tcPr>
          <w:p w14:paraId="52DEFFA1" w14:textId="0A89BA26" w:rsidR="00FD1472" w:rsidRPr="00256197" w:rsidDel="0075048F" w:rsidRDefault="00FD1472" w:rsidP="00DB11CB">
            <w:pPr>
              <w:spacing w:line="240" w:lineRule="auto"/>
              <w:jc w:val="right"/>
              <w:rPr>
                <w:del w:id="4425" w:author="MKONDIWA, Maxwell (CIMMYT-India)" w:date="2023-10-08T09:50:00Z"/>
                <w:rFonts w:eastAsia="Times New Roman" w:cs="Times New Roman"/>
                <w:color w:val="000000"/>
                <w:lang w:eastAsia="en-ZW"/>
                <w:rPrChange w:id="4426" w:author="Urfels, Anton (IRRI)" w:date="2023-10-06T20:02:00Z">
                  <w:rPr>
                    <w:del w:id="4427" w:author="MKONDIWA, Maxwell (CIMMYT-India)" w:date="2023-10-08T09:50:00Z"/>
                    <w:rFonts w:ascii="Gill Sans MT" w:eastAsia="Times New Roman" w:hAnsi="Gill Sans MT" w:cs="Calibri"/>
                    <w:color w:val="000000"/>
                    <w:lang w:eastAsia="en-ZW"/>
                  </w:rPr>
                </w:rPrChange>
              </w:rPr>
            </w:pPr>
            <w:del w:id="4428" w:author="MKONDIWA, Maxwell (CIMMYT-India)" w:date="2023-10-08T09:50:00Z">
              <w:r w:rsidRPr="00256197" w:rsidDel="0075048F">
                <w:rPr>
                  <w:rFonts w:eastAsia="Times New Roman" w:cs="Times New Roman"/>
                  <w:color w:val="000000"/>
                  <w:lang w:eastAsia="en-ZW"/>
                  <w:rPrChange w:id="4429" w:author="Urfels, Anton (IRRI)" w:date="2023-10-06T20:02:00Z">
                    <w:rPr>
                      <w:rFonts w:ascii="Gill Sans MT" w:eastAsia="Times New Roman" w:hAnsi="Gill Sans MT" w:cs="Calibri"/>
                      <w:color w:val="000000"/>
                      <w:lang w:eastAsia="en-ZW"/>
                    </w:rPr>
                  </w:rPrChange>
                </w:rPr>
                <w:delText>S6-S1</w:delText>
              </w:r>
            </w:del>
          </w:p>
        </w:tc>
      </w:tr>
      <w:tr w:rsidR="00FD1472" w:rsidRPr="00256197" w:rsidDel="0075048F" w14:paraId="4895980C" w14:textId="0DB75C5C" w:rsidTr="00DB11CB">
        <w:trPr>
          <w:trHeight w:val="288"/>
          <w:jc w:val="center"/>
          <w:del w:id="4430" w:author="MKONDIWA, Maxwell (CIMMYT-India)" w:date="2023-10-08T09:50:00Z"/>
        </w:trPr>
        <w:tc>
          <w:tcPr>
            <w:tcW w:w="679" w:type="pct"/>
            <w:vMerge w:val="restart"/>
          </w:tcPr>
          <w:p w14:paraId="69F1C631" w14:textId="667C4402" w:rsidR="00FD1472" w:rsidRPr="00256197" w:rsidDel="0075048F" w:rsidRDefault="00FD1472" w:rsidP="00DB11CB">
            <w:pPr>
              <w:spacing w:line="240" w:lineRule="auto"/>
              <w:rPr>
                <w:del w:id="4431" w:author="MKONDIWA, Maxwell (CIMMYT-India)" w:date="2023-10-08T09:50:00Z"/>
                <w:rFonts w:eastAsia="Times New Roman" w:cs="Times New Roman"/>
                <w:color w:val="000000"/>
                <w:lang w:eastAsia="en-ZW"/>
                <w:rPrChange w:id="4432" w:author="Urfels, Anton (IRRI)" w:date="2023-10-06T20:02:00Z">
                  <w:rPr>
                    <w:del w:id="4433" w:author="MKONDIWA, Maxwell (CIMMYT-India)" w:date="2023-10-08T09:50:00Z"/>
                    <w:rFonts w:ascii="Gill Sans MT" w:eastAsia="Times New Roman" w:hAnsi="Gill Sans MT" w:cs="Calibri"/>
                    <w:color w:val="000000"/>
                    <w:lang w:eastAsia="en-ZW"/>
                  </w:rPr>
                </w:rPrChange>
              </w:rPr>
            </w:pPr>
            <w:del w:id="4434" w:author="MKONDIWA, Maxwell (CIMMYT-India)" w:date="2023-10-08T09:50:00Z">
              <w:r w:rsidRPr="00256197" w:rsidDel="0075048F">
                <w:rPr>
                  <w:rFonts w:eastAsia="Times New Roman" w:cs="Times New Roman"/>
                  <w:color w:val="000000"/>
                  <w:lang w:eastAsia="en-ZW"/>
                  <w:rPrChange w:id="4435" w:author="Urfels, Anton (IRRI)" w:date="2023-10-06T20:02:00Z">
                    <w:rPr>
                      <w:rFonts w:ascii="Gill Sans MT" w:eastAsia="Times New Roman" w:hAnsi="Gill Sans MT" w:cs="Calibri"/>
                      <w:color w:val="000000"/>
                      <w:lang w:eastAsia="en-ZW"/>
                    </w:rPr>
                  </w:rPrChange>
                </w:rPr>
                <w:delText>Upper bound</w:delText>
              </w:r>
            </w:del>
          </w:p>
        </w:tc>
        <w:tc>
          <w:tcPr>
            <w:tcW w:w="1193" w:type="pct"/>
            <w:noWrap/>
            <w:hideMark/>
          </w:tcPr>
          <w:p w14:paraId="7B4D4088" w14:textId="550AB612" w:rsidR="00FD1472" w:rsidRPr="00256197" w:rsidDel="0075048F" w:rsidRDefault="00FD1472" w:rsidP="00DB11CB">
            <w:pPr>
              <w:spacing w:line="240" w:lineRule="auto"/>
              <w:rPr>
                <w:del w:id="4436" w:author="MKONDIWA, Maxwell (CIMMYT-India)" w:date="2023-10-08T09:50:00Z"/>
                <w:rFonts w:eastAsia="Times New Roman" w:cs="Times New Roman"/>
                <w:color w:val="000000"/>
                <w:lang w:eastAsia="en-ZW"/>
                <w:rPrChange w:id="4437" w:author="Urfels, Anton (IRRI)" w:date="2023-10-06T20:02:00Z">
                  <w:rPr>
                    <w:del w:id="4438" w:author="MKONDIWA, Maxwell (CIMMYT-India)" w:date="2023-10-08T09:50:00Z"/>
                    <w:rFonts w:ascii="Gill Sans MT" w:eastAsia="Times New Roman" w:hAnsi="Gill Sans MT" w:cs="Calibri"/>
                    <w:color w:val="000000"/>
                    <w:lang w:eastAsia="en-ZW"/>
                  </w:rPr>
                </w:rPrChange>
              </w:rPr>
            </w:pPr>
            <w:del w:id="4439" w:author="MKONDIWA, Maxwell (CIMMYT-India)" w:date="2023-10-08T09:50:00Z">
              <w:r w:rsidRPr="00256197" w:rsidDel="0075048F">
                <w:rPr>
                  <w:rFonts w:eastAsia="Times New Roman" w:cs="Times New Roman"/>
                  <w:color w:val="000000"/>
                  <w:lang w:eastAsia="en-ZW"/>
                  <w:rPrChange w:id="4440" w:author="Urfels, Anton (IRRI)" w:date="2023-10-06T20:02:00Z">
                    <w:rPr>
                      <w:rFonts w:ascii="Gill Sans MT" w:eastAsia="Times New Roman" w:hAnsi="Gill Sans MT" w:cs="Calibri"/>
                      <w:color w:val="000000"/>
                      <w:lang w:eastAsia="en-ZW"/>
                    </w:rPr>
                  </w:rPrChange>
                </w:rPr>
                <w:delText>Mean</w:delText>
              </w:r>
            </w:del>
          </w:p>
        </w:tc>
        <w:tc>
          <w:tcPr>
            <w:tcW w:w="521" w:type="pct"/>
            <w:noWrap/>
            <w:vAlign w:val="bottom"/>
            <w:hideMark/>
          </w:tcPr>
          <w:p w14:paraId="5DB18F79" w14:textId="36F6D569" w:rsidR="00FD1472" w:rsidRPr="00256197" w:rsidDel="0075048F" w:rsidRDefault="00FD1472" w:rsidP="00DB11CB">
            <w:pPr>
              <w:spacing w:line="240" w:lineRule="auto"/>
              <w:jc w:val="right"/>
              <w:rPr>
                <w:del w:id="4441" w:author="MKONDIWA, Maxwell (CIMMYT-India)" w:date="2023-10-08T09:50:00Z"/>
                <w:rFonts w:eastAsia="Times New Roman" w:cs="Times New Roman"/>
                <w:color w:val="000000"/>
                <w:lang w:eastAsia="en-ZW"/>
                <w:rPrChange w:id="4442" w:author="Urfels, Anton (IRRI)" w:date="2023-10-06T20:02:00Z">
                  <w:rPr>
                    <w:del w:id="4443" w:author="MKONDIWA, Maxwell (CIMMYT-India)" w:date="2023-10-08T09:50:00Z"/>
                    <w:rFonts w:ascii="Gill Sans MT" w:eastAsia="Times New Roman" w:hAnsi="Gill Sans MT" w:cs="Calibri"/>
                    <w:color w:val="000000"/>
                    <w:lang w:eastAsia="en-ZW"/>
                  </w:rPr>
                </w:rPrChange>
              </w:rPr>
            </w:pPr>
            <w:del w:id="4444" w:author="MKONDIWA, Maxwell (CIMMYT-India)" w:date="2023-10-08T09:50:00Z">
              <w:r w:rsidRPr="00256197" w:rsidDel="0075048F">
                <w:rPr>
                  <w:rFonts w:cs="Times New Roman"/>
                  <w:color w:val="000000"/>
                  <w:rPrChange w:id="4445" w:author="Urfels, Anton (IRRI)" w:date="2023-10-06T20:02:00Z">
                    <w:rPr>
                      <w:rFonts w:ascii="Calibri" w:hAnsi="Calibri" w:cs="Calibri"/>
                      <w:color w:val="000000"/>
                    </w:rPr>
                  </w:rPrChange>
                </w:rPr>
                <w:delText>-0.84</w:delText>
              </w:r>
            </w:del>
          </w:p>
        </w:tc>
        <w:tc>
          <w:tcPr>
            <w:tcW w:w="521" w:type="pct"/>
            <w:noWrap/>
            <w:vAlign w:val="bottom"/>
            <w:hideMark/>
          </w:tcPr>
          <w:p w14:paraId="7FDA0EB6" w14:textId="7F5C8340" w:rsidR="00FD1472" w:rsidRPr="00256197" w:rsidDel="0075048F" w:rsidRDefault="00FD1472" w:rsidP="00DB11CB">
            <w:pPr>
              <w:spacing w:line="240" w:lineRule="auto"/>
              <w:jc w:val="right"/>
              <w:rPr>
                <w:del w:id="4446" w:author="MKONDIWA, Maxwell (CIMMYT-India)" w:date="2023-10-08T09:50:00Z"/>
                <w:rFonts w:eastAsia="Times New Roman" w:cs="Times New Roman"/>
                <w:color w:val="000000"/>
                <w:lang w:eastAsia="en-ZW"/>
                <w:rPrChange w:id="4447" w:author="Urfels, Anton (IRRI)" w:date="2023-10-06T20:02:00Z">
                  <w:rPr>
                    <w:del w:id="4448" w:author="MKONDIWA, Maxwell (CIMMYT-India)" w:date="2023-10-08T09:50:00Z"/>
                    <w:rFonts w:ascii="Gill Sans MT" w:eastAsia="Times New Roman" w:hAnsi="Gill Sans MT" w:cs="Calibri"/>
                    <w:color w:val="000000"/>
                    <w:lang w:eastAsia="en-ZW"/>
                  </w:rPr>
                </w:rPrChange>
              </w:rPr>
            </w:pPr>
            <w:del w:id="4449" w:author="MKONDIWA, Maxwell (CIMMYT-India)" w:date="2023-10-08T09:50:00Z">
              <w:r w:rsidRPr="00256197" w:rsidDel="0075048F">
                <w:rPr>
                  <w:rFonts w:cs="Times New Roman"/>
                  <w:color w:val="000000"/>
                  <w:rPrChange w:id="4450" w:author="Urfels, Anton (IRRI)" w:date="2023-10-06T20:02:00Z">
                    <w:rPr>
                      <w:rFonts w:ascii="Calibri" w:hAnsi="Calibri" w:cs="Calibri"/>
                      <w:color w:val="000000"/>
                    </w:rPr>
                  </w:rPrChange>
                </w:rPr>
                <w:delText>2.92</w:delText>
              </w:r>
            </w:del>
          </w:p>
        </w:tc>
        <w:tc>
          <w:tcPr>
            <w:tcW w:w="521" w:type="pct"/>
            <w:noWrap/>
            <w:vAlign w:val="bottom"/>
            <w:hideMark/>
          </w:tcPr>
          <w:p w14:paraId="6B7362B0" w14:textId="57DD1574" w:rsidR="00FD1472" w:rsidRPr="00256197" w:rsidDel="0075048F" w:rsidRDefault="00FD1472" w:rsidP="00DB11CB">
            <w:pPr>
              <w:spacing w:line="240" w:lineRule="auto"/>
              <w:jc w:val="right"/>
              <w:rPr>
                <w:del w:id="4451" w:author="MKONDIWA, Maxwell (CIMMYT-India)" w:date="2023-10-08T09:50:00Z"/>
                <w:rFonts w:eastAsia="Times New Roman" w:cs="Times New Roman"/>
                <w:color w:val="000000"/>
                <w:lang w:eastAsia="en-ZW"/>
                <w:rPrChange w:id="4452" w:author="Urfels, Anton (IRRI)" w:date="2023-10-06T20:02:00Z">
                  <w:rPr>
                    <w:del w:id="4453" w:author="MKONDIWA, Maxwell (CIMMYT-India)" w:date="2023-10-08T09:50:00Z"/>
                    <w:rFonts w:ascii="Gill Sans MT" w:eastAsia="Times New Roman" w:hAnsi="Gill Sans MT" w:cs="Calibri"/>
                    <w:color w:val="000000"/>
                    <w:lang w:eastAsia="en-ZW"/>
                  </w:rPr>
                </w:rPrChange>
              </w:rPr>
            </w:pPr>
            <w:del w:id="4454" w:author="MKONDIWA, Maxwell (CIMMYT-India)" w:date="2023-10-08T09:50:00Z">
              <w:r w:rsidRPr="00256197" w:rsidDel="0075048F">
                <w:rPr>
                  <w:rFonts w:cs="Times New Roman"/>
                  <w:color w:val="000000"/>
                  <w:rPrChange w:id="4455" w:author="Urfels, Anton (IRRI)" w:date="2023-10-06T20:02:00Z">
                    <w:rPr>
                      <w:rFonts w:ascii="Calibri" w:hAnsi="Calibri" w:cs="Calibri"/>
                      <w:color w:val="000000"/>
                    </w:rPr>
                  </w:rPrChange>
                </w:rPr>
                <w:delText>3.95</w:delText>
              </w:r>
            </w:del>
          </w:p>
        </w:tc>
        <w:tc>
          <w:tcPr>
            <w:tcW w:w="521" w:type="pct"/>
            <w:noWrap/>
            <w:vAlign w:val="bottom"/>
            <w:hideMark/>
          </w:tcPr>
          <w:p w14:paraId="449DDC78" w14:textId="5328ADCB" w:rsidR="00FD1472" w:rsidRPr="00256197" w:rsidDel="0075048F" w:rsidRDefault="00FD1472" w:rsidP="00DB11CB">
            <w:pPr>
              <w:spacing w:line="240" w:lineRule="auto"/>
              <w:jc w:val="right"/>
              <w:rPr>
                <w:del w:id="4456" w:author="MKONDIWA, Maxwell (CIMMYT-India)" w:date="2023-10-08T09:50:00Z"/>
                <w:rFonts w:eastAsia="Times New Roman" w:cs="Times New Roman"/>
                <w:color w:val="000000"/>
                <w:lang w:eastAsia="en-ZW"/>
                <w:rPrChange w:id="4457" w:author="Urfels, Anton (IRRI)" w:date="2023-10-06T20:02:00Z">
                  <w:rPr>
                    <w:del w:id="4458" w:author="MKONDIWA, Maxwell (CIMMYT-India)" w:date="2023-10-08T09:50:00Z"/>
                    <w:rFonts w:ascii="Gill Sans MT" w:eastAsia="Times New Roman" w:hAnsi="Gill Sans MT" w:cs="Calibri"/>
                    <w:color w:val="000000"/>
                    <w:lang w:eastAsia="en-ZW"/>
                  </w:rPr>
                </w:rPrChange>
              </w:rPr>
            </w:pPr>
            <w:del w:id="4459" w:author="MKONDIWA, Maxwell (CIMMYT-India)" w:date="2023-10-08T09:50:00Z">
              <w:r w:rsidRPr="00256197" w:rsidDel="0075048F">
                <w:rPr>
                  <w:rFonts w:cs="Times New Roman"/>
                  <w:color w:val="000000"/>
                  <w:rPrChange w:id="4460" w:author="Urfels, Anton (IRRI)" w:date="2023-10-06T20:02:00Z">
                    <w:rPr>
                      <w:rFonts w:ascii="Calibri" w:hAnsi="Calibri" w:cs="Calibri"/>
                      <w:color w:val="000000"/>
                    </w:rPr>
                  </w:rPrChange>
                </w:rPr>
                <w:delText>3.57</w:delText>
              </w:r>
            </w:del>
          </w:p>
        </w:tc>
        <w:tc>
          <w:tcPr>
            <w:tcW w:w="521" w:type="pct"/>
            <w:noWrap/>
            <w:vAlign w:val="bottom"/>
            <w:hideMark/>
          </w:tcPr>
          <w:p w14:paraId="771FBC09" w14:textId="4C8E48FB" w:rsidR="00FD1472" w:rsidRPr="00256197" w:rsidDel="0075048F" w:rsidRDefault="00FD1472" w:rsidP="00DB11CB">
            <w:pPr>
              <w:spacing w:line="240" w:lineRule="auto"/>
              <w:jc w:val="right"/>
              <w:rPr>
                <w:del w:id="4461" w:author="MKONDIWA, Maxwell (CIMMYT-India)" w:date="2023-10-08T09:50:00Z"/>
                <w:rFonts w:eastAsia="Times New Roman" w:cs="Times New Roman"/>
                <w:color w:val="000000"/>
                <w:lang w:eastAsia="en-ZW"/>
                <w:rPrChange w:id="4462" w:author="Urfels, Anton (IRRI)" w:date="2023-10-06T20:02:00Z">
                  <w:rPr>
                    <w:del w:id="4463" w:author="MKONDIWA, Maxwell (CIMMYT-India)" w:date="2023-10-08T09:50:00Z"/>
                    <w:rFonts w:ascii="Gill Sans MT" w:eastAsia="Times New Roman" w:hAnsi="Gill Sans MT" w:cs="Calibri"/>
                    <w:color w:val="000000"/>
                    <w:lang w:eastAsia="en-ZW"/>
                  </w:rPr>
                </w:rPrChange>
              </w:rPr>
            </w:pPr>
            <w:del w:id="4464" w:author="MKONDIWA, Maxwell (CIMMYT-India)" w:date="2023-10-08T09:50:00Z">
              <w:r w:rsidRPr="00256197" w:rsidDel="0075048F">
                <w:rPr>
                  <w:rFonts w:cs="Times New Roman"/>
                  <w:color w:val="000000"/>
                  <w:rPrChange w:id="4465" w:author="Urfels, Anton (IRRI)" w:date="2023-10-06T20:02:00Z">
                    <w:rPr>
                      <w:rFonts w:ascii="Calibri" w:hAnsi="Calibri" w:cs="Calibri"/>
                      <w:color w:val="000000"/>
                    </w:rPr>
                  </w:rPrChange>
                </w:rPr>
                <w:delText>1.91</w:delText>
              </w:r>
            </w:del>
          </w:p>
        </w:tc>
        <w:tc>
          <w:tcPr>
            <w:tcW w:w="521" w:type="pct"/>
            <w:noWrap/>
            <w:vAlign w:val="bottom"/>
            <w:hideMark/>
          </w:tcPr>
          <w:p w14:paraId="177D9A4F" w14:textId="5AFF42ED" w:rsidR="00FD1472" w:rsidRPr="00256197" w:rsidDel="0075048F" w:rsidRDefault="00FD1472" w:rsidP="00DB11CB">
            <w:pPr>
              <w:spacing w:line="240" w:lineRule="auto"/>
              <w:jc w:val="right"/>
              <w:rPr>
                <w:del w:id="4466" w:author="MKONDIWA, Maxwell (CIMMYT-India)" w:date="2023-10-08T09:50:00Z"/>
                <w:rFonts w:eastAsia="Times New Roman" w:cs="Times New Roman"/>
                <w:color w:val="000000"/>
                <w:lang w:eastAsia="en-ZW"/>
                <w:rPrChange w:id="4467" w:author="Urfels, Anton (IRRI)" w:date="2023-10-06T20:02:00Z">
                  <w:rPr>
                    <w:del w:id="4468" w:author="MKONDIWA, Maxwell (CIMMYT-India)" w:date="2023-10-08T09:50:00Z"/>
                    <w:rFonts w:ascii="Gill Sans MT" w:eastAsia="Times New Roman" w:hAnsi="Gill Sans MT" w:cs="Calibri"/>
                    <w:color w:val="000000"/>
                    <w:lang w:eastAsia="en-ZW"/>
                  </w:rPr>
                </w:rPrChange>
              </w:rPr>
            </w:pPr>
            <w:del w:id="4469" w:author="MKONDIWA, Maxwell (CIMMYT-India)" w:date="2023-10-08T09:50:00Z">
              <w:r w:rsidRPr="00256197" w:rsidDel="0075048F">
                <w:rPr>
                  <w:rFonts w:cs="Times New Roman"/>
                  <w:color w:val="000000"/>
                  <w:rPrChange w:id="4470" w:author="Urfels, Anton (IRRI)" w:date="2023-10-06T20:02:00Z">
                    <w:rPr>
                      <w:rFonts w:ascii="Calibri" w:hAnsi="Calibri" w:cs="Calibri"/>
                      <w:color w:val="000000"/>
                    </w:rPr>
                  </w:rPrChange>
                </w:rPr>
                <w:delText>1.80</w:delText>
              </w:r>
            </w:del>
          </w:p>
        </w:tc>
      </w:tr>
      <w:tr w:rsidR="00FD1472" w:rsidRPr="00256197" w:rsidDel="0075048F" w14:paraId="7F892FA5" w14:textId="10F4CA1F" w:rsidTr="00DB11CB">
        <w:trPr>
          <w:trHeight w:val="288"/>
          <w:jc w:val="center"/>
          <w:del w:id="4471" w:author="MKONDIWA, Maxwell (CIMMYT-India)" w:date="2023-10-08T09:50:00Z"/>
        </w:trPr>
        <w:tc>
          <w:tcPr>
            <w:tcW w:w="679" w:type="pct"/>
            <w:vMerge/>
          </w:tcPr>
          <w:p w14:paraId="2DF6EBE9" w14:textId="4E5EFC3B" w:rsidR="00FD1472" w:rsidRPr="00256197" w:rsidDel="0075048F" w:rsidRDefault="00FD1472" w:rsidP="00DB11CB">
            <w:pPr>
              <w:spacing w:line="240" w:lineRule="auto"/>
              <w:rPr>
                <w:del w:id="4472" w:author="MKONDIWA, Maxwell (CIMMYT-India)" w:date="2023-10-08T09:50:00Z"/>
                <w:rFonts w:eastAsia="Times New Roman" w:cs="Times New Roman"/>
                <w:color w:val="000000"/>
                <w:lang w:eastAsia="en-ZW"/>
                <w:rPrChange w:id="4473" w:author="Urfels, Anton (IRRI)" w:date="2023-10-06T20:02:00Z">
                  <w:rPr>
                    <w:del w:id="4474" w:author="MKONDIWA, Maxwell (CIMMYT-India)" w:date="2023-10-08T09:50:00Z"/>
                    <w:rFonts w:ascii="Gill Sans MT" w:eastAsia="Times New Roman" w:hAnsi="Gill Sans MT" w:cs="Calibri"/>
                    <w:color w:val="000000"/>
                    <w:lang w:eastAsia="en-ZW"/>
                  </w:rPr>
                </w:rPrChange>
              </w:rPr>
            </w:pPr>
          </w:p>
        </w:tc>
        <w:tc>
          <w:tcPr>
            <w:tcW w:w="1193" w:type="pct"/>
            <w:noWrap/>
            <w:hideMark/>
          </w:tcPr>
          <w:p w14:paraId="74C52488" w14:textId="54DBEF40" w:rsidR="00FD1472" w:rsidRPr="00256197" w:rsidDel="0075048F" w:rsidRDefault="00FD1472" w:rsidP="00DB11CB">
            <w:pPr>
              <w:spacing w:line="240" w:lineRule="auto"/>
              <w:rPr>
                <w:del w:id="4475" w:author="MKONDIWA, Maxwell (CIMMYT-India)" w:date="2023-10-08T09:50:00Z"/>
                <w:rFonts w:eastAsia="Times New Roman" w:cs="Times New Roman"/>
                <w:color w:val="000000"/>
                <w:lang w:eastAsia="en-ZW"/>
                <w:rPrChange w:id="4476" w:author="Urfels, Anton (IRRI)" w:date="2023-10-06T20:02:00Z">
                  <w:rPr>
                    <w:del w:id="4477" w:author="MKONDIWA, Maxwell (CIMMYT-India)" w:date="2023-10-08T09:50:00Z"/>
                    <w:rFonts w:ascii="Gill Sans MT" w:eastAsia="Times New Roman" w:hAnsi="Gill Sans MT" w:cs="Calibri"/>
                    <w:color w:val="000000"/>
                    <w:lang w:eastAsia="en-ZW"/>
                  </w:rPr>
                </w:rPrChange>
              </w:rPr>
            </w:pPr>
            <w:del w:id="4478" w:author="MKONDIWA, Maxwell (CIMMYT-India)" w:date="2023-10-08T09:50:00Z">
              <w:r w:rsidRPr="00256197" w:rsidDel="0075048F">
                <w:rPr>
                  <w:rFonts w:eastAsia="Times New Roman" w:cs="Times New Roman"/>
                  <w:color w:val="000000"/>
                  <w:lang w:eastAsia="en-ZW"/>
                  <w:rPrChange w:id="4479" w:author="Urfels, Anton (IRRI)" w:date="2023-10-06T20:02:00Z">
                    <w:rPr>
                      <w:rFonts w:ascii="Gill Sans MT" w:eastAsia="Times New Roman" w:hAnsi="Gill Sans MT" w:cs="Calibri"/>
                      <w:color w:val="000000"/>
                      <w:lang w:eastAsia="en-ZW"/>
                    </w:rPr>
                  </w:rPrChange>
                </w:rPr>
                <w:delText>Standard deviation</w:delText>
              </w:r>
            </w:del>
          </w:p>
        </w:tc>
        <w:tc>
          <w:tcPr>
            <w:tcW w:w="521" w:type="pct"/>
            <w:noWrap/>
            <w:vAlign w:val="bottom"/>
            <w:hideMark/>
          </w:tcPr>
          <w:p w14:paraId="4A175BE8" w14:textId="195E09AD" w:rsidR="00FD1472" w:rsidRPr="00256197" w:rsidDel="0075048F" w:rsidRDefault="00FD1472" w:rsidP="00DB11CB">
            <w:pPr>
              <w:spacing w:line="240" w:lineRule="auto"/>
              <w:jc w:val="right"/>
              <w:rPr>
                <w:del w:id="4480" w:author="MKONDIWA, Maxwell (CIMMYT-India)" w:date="2023-10-08T09:50:00Z"/>
                <w:rFonts w:eastAsia="Times New Roman" w:cs="Times New Roman"/>
                <w:color w:val="000000"/>
                <w:lang w:eastAsia="en-ZW"/>
                <w:rPrChange w:id="4481" w:author="Urfels, Anton (IRRI)" w:date="2023-10-06T20:02:00Z">
                  <w:rPr>
                    <w:del w:id="4482" w:author="MKONDIWA, Maxwell (CIMMYT-India)" w:date="2023-10-08T09:50:00Z"/>
                    <w:rFonts w:ascii="Gill Sans MT" w:eastAsia="Times New Roman" w:hAnsi="Gill Sans MT" w:cs="Calibri"/>
                    <w:color w:val="000000"/>
                    <w:lang w:eastAsia="en-ZW"/>
                  </w:rPr>
                </w:rPrChange>
              </w:rPr>
            </w:pPr>
            <w:del w:id="4483" w:author="MKONDIWA, Maxwell (CIMMYT-India)" w:date="2023-10-08T09:50:00Z">
              <w:r w:rsidRPr="00256197" w:rsidDel="0075048F">
                <w:rPr>
                  <w:rFonts w:cs="Times New Roman"/>
                  <w:color w:val="000000"/>
                  <w:rPrChange w:id="4484" w:author="Urfels, Anton (IRRI)" w:date="2023-10-06T20:02:00Z">
                    <w:rPr>
                      <w:rFonts w:ascii="Calibri" w:hAnsi="Calibri" w:cs="Calibri"/>
                      <w:color w:val="000000"/>
                    </w:rPr>
                  </w:rPrChange>
                </w:rPr>
                <w:delText>1.57</w:delText>
              </w:r>
            </w:del>
          </w:p>
        </w:tc>
        <w:tc>
          <w:tcPr>
            <w:tcW w:w="521" w:type="pct"/>
            <w:noWrap/>
            <w:vAlign w:val="bottom"/>
            <w:hideMark/>
          </w:tcPr>
          <w:p w14:paraId="7D2DBFB3" w14:textId="42BA4E8E" w:rsidR="00FD1472" w:rsidRPr="00256197" w:rsidDel="0075048F" w:rsidRDefault="00FD1472" w:rsidP="00DB11CB">
            <w:pPr>
              <w:spacing w:line="240" w:lineRule="auto"/>
              <w:jc w:val="right"/>
              <w:rPr>
                <w:del w:id="4485" w:author="MKONDIWA, Maxwell (CIMMYT-India)" w:date="2023-10-08T09:50:00Z"/>
                <w:rFonts w:eastAsia="Times New Roman" w:cs="Times New Roman"/>
                <w:color w:val="000000"/>
                <w:lang w:eastAsia="en-ZW"/>
                <w:rPrChange w:id="4486" w:author="Urfels, Anton (IRRI)" w:date="2023-10-06T20:02:00Z">
                  <w:rPr>
                    <w:del w:id="4487" w:author="MKONDIWA, Maxwell (CIMMYT-India)" w:date="2023-10-08T09:50:00Z"/>
                    <w:rFonts w:ascii="Gill Sans MT" w:eastAsia="Times New Roman" w:hAnsi="Gill Sans MT" w:cs="Calibri"/>
                    <w:color w:val="000000"/>
                    <w:lang w:eastAsia="en-ZW"/>
                  </w:rPr>
                </w:rPrChange>
              </w:rPr>
            </w:pPr>
            <w:del w:id="4488" w:author="MKONDIWA, Maxwell (CIMMYT-India)" w:date="2023-10-08T09:50:00Z">
              <w:r w:rsidRPr="00256197" w:rsidDel="0075048F">
                <w:rPr>
                  <w:rFonts w:cs="Times New Roman"/>
                  <w:color w:val="000000"/>
                  <w:rPrChange w:id="4489" w:author="Urfels, Anton (IRRI)" w:date="2023-10-06T20:02:00Z">
                    <w:rPr>
                      <w:rFonts w:ascii="Calibri" w:hAnsi="Calibri" w:cs="Calibri"/>
                      <w:color w:val="000000"/>
                    </w:rPr>
                  </w:rPrChange>
                </w:rPr>
                <w:delText>0.41</w:delText>
              </w:r>
            </w:del>
          </w:p>
        </w:tc>
        <w:tc>
          <w:tcPr>
            <w:tcW w:w="521" w:type="pct"/>
            <w:noWrap/>
            <w:vAlign w:val="bottom"/>
            <w:hideMark/>
          </w:tcPr>
          <w:p w14:paraId="5F202FDC" w14:textId="2BD2E4EA" w:rsidR="00FD1472" w:rsidRPr="00256197" w:rsidDel="0075048F" w:rsidRDefault="00FD1472" w:rsidP="00DB11CB">
            <w:pPr>
              <w:spacing w:line="240" w:lineRule="auto"/>
              <w:jc w:val="right"/>
              <w:rPr>
                <w:del w:id="4490" w:author="MKONDIWA, Maxwell (CIMMYT-India)" w:date="2023-10-08T09:50:00Z"/>
                <w:rFonts w:eastAsia="Times New Roman" w:cs="Times New Roman"/>
                <w:color w:val="000000"/>
                <w:lang w:eastAsia="en-ZW"/>
                <w:rPrChange w:id="4491" w:author="Urfels, Anton (IRRI)" w:date="2023-10-06T20:02:00Z">
                  <w:rPr>
                    <w:del w:id="4492" w:author="MKONDIWA, Maxwell (CIMMYT-India)" w:date="2023-10-08T09:50:00Z"/>
                    <w:rFonts w:ascii="Gill Sans MT" w:eastAsia="Times New Roman" w:hAnsi="Gill Sans MT" w:cs="Calibri"/>
                    <w:color w:val="000000"/>
                    <w:lang w:eastAsia="en-ZW"/>
                  </w:rPr>
                </w:rPrChange>
              </w:rPr>
            </w:pPr>
            <w:del w:id="4493" w:author="MKONDIWA, Maxwell (CIMMYT-India)" w:date="2023-10-08T09:50:00Z">
              <w:r w:rsidRPr="00256197" w:rsidDel="0075048F">
                <w:rPr>
                  <w:rFonts w:cs="Times New Roman"/>
                  <w:color w:val="000000"/>
                  <w:rPrChange w:id="4494" w:author="Urfels, Anton (IRRI)" w:date="2023-10-06T20:02:00Z">
                    <w:rPr>
                      <w:rFonts w:ascii="Calibri" w:hAnsi="Calibri" w:cs="Calibri"/>
                      <w:color w:val="000000"/>
                    </w:rPr>
                  </w:rPrChange>
                </w:rPr>
                <w:delText>0.62</w:delText>
              </w:r>
            </w:del>
          </w:p>
        </w:tc>
        <w:tc>
          <w:tcPr>
            <w:tcW w:w="521" w:type="pct"/>
            <w:noWrap/>
            <w:vAlign w:val="bottom"/>
            <w:hideMark/>
          </w:tcPr>
          <w:p w14:paraId="70D8F23F" w14:textId="4CF2E525" w:rsidR="00FD1472" w:rsidRPr="00256197" w:rsidDel="0075048F" w:rsidRDefault="00FD1472" w:rsidP="00DB11CB">
            <w:pPr>
              <w:spacing w:line="240" w:lineRule="auto"/>
              <w:jc w:val="right"/>
              <w:rPr>
                <w:del w:id="4495" w:author="MKONDIWA, Maxwell (CIMMYT-India)" w:date="2023-10-08T09:50:00Z"/>
                <w:rFonts w:eastAsia="Times New Roman" w:cs="Times New Roman"/>
                <w:color w:val="000000"/>
                <w:lang w:eastAsia="en-ZW"/>
                <w:rPrChange w:id="4496" w:author="Urfels, Anton (IRRI)" w:date="2023-10-06T20:02:00Z">
                  <w:rPr>
                    <w:del w:id="4497" w:author="MKONDIWA, Maxwell (CIMMYT-India)" w:date="2023-10-08T09:50:00Z"/>
                    <w:rFonts w:ascii="Gill Sans MT" w:eastAsia="Times New Roman" w:hAnsi="Gill Sans MT" w:cs="Calibri"/>
                    <w:color w:val="000000"/>
                    <w:lang w:eastAsia="en-ZW"/>
                  </w:rPr>
                </w:rPrChange>
              </w:rPr>
            </w:pPr>
            <w:del w:id="4498" w:author="MKONDIWA, Maxwell (CIMMYT-India)" w:date="2023-10-08T09:50:00Z">
              <w:r w:rsidRPr="00256197" w:rsidDel="0075048F">
                <w:rPr>
                  <w:rFonts w:cs="Times New Roman"/>
                  <w:color w:val="000000"/>
                  <w:rPrChange w:id="4499" w:author="Urfels, Anton (IRRI)" w:date="2023-10-06T20:02:00Z">
                    <w:rPr>
                      <w:rFonts w:ascii="Calibri" w:hAnsi="Calibri" w:cs="Calibri"/>
                      <w:color w:val="000000"/>
                    </w:rPr>
                  </w:rPrChange>
                </w:rPr>
                <w:delText>0.63</w:delText>
              </w:r>
            </w:del>
          </w:p>
        </w:tc>
        <w:tc>
          <w:tcPr>
            <w:tcW w:w="521" w:type="pct"/>
            <w:noWrap/>
            <w:vAlign w:val="bottom"/>
            <w:hideMark/>
          </w:tcPr>
          <w:p w14:paraId="4DD2473C" w14:textId="42A54FAF" w:rsidR="00FD1472" w:rsidRPr="00256197" w:rsidDel="0075048F" w:rsidRDefault="00FD1472" w:rsidP="00DB11CB">
            <w:pPr>
              <w:spacing w:line="240" w:lineRule="auto"/>
              <w:jc w:val="right"/>
              <w:rPr>
                <w:del w:id="4500" w:author="MKONDIWA, Maxwell (CIMMYT-India)" w:date="2023-10-08T09:50:00Z"/>
                <w:rFonts w:eastAsia="Times New Roman" w:cs="Times New Roman"/>
                <w:color w:val="000000"/>
                <w:lang w:eastAsia="en-ZW"/>
                <w:rPrChange w:id="4501" w:author="Urfels, Anton (IRRI)" w:date="2023-10-06T20:02:00Z">
                  <w:rPr>
                    <w:del w:id="4502" w:author="MKONDIWA, Maxwell (CIMMYT-India)" w:date="2023-10-08T09:50:00Z"/>
                    <w:rFonts w:ascii="Gill Sans MT" w:eastAsia="Times New Roman" w:hAnsi="Gill Sans MT" w:cs="Calibri"/>
                    <w:color w:val="000000"/>
                    <w:lang w:eastAsia="en-ZW"/>
                  </w:rPr>
                </w:rPrChange>
              </w:rPr>
            </w:pPr>
            <w:del w:id="4503" w:author="MKONDIWA, Maxwell (CIMMYT-India)" w:date="2023-10-08T09:50:00Z">
              <w:r w:rsidRPr="00256197" w:rsidDel="0075048F">
                <w:rPr>
                  <w:rFonts w:cs="Times New Roman"/>
                  <w:color w:val="000000"/>
                  <w:rPrChange w:id="4504" w:author="Urfels, Anton (IRRI)" w:date="2023-10-06T20:02:00Z">
                    <w:rPr>
                      <w:rFonts w:ascii="Calibri" w:hAnsi="Calibri" w:cs="Calibri"/>
                      <w:color w:val="000000"/>
                    </w:rPr>
                  </w:rPrChange>
                </w:rPr>
                <w:delText>0.35</w:delText>
              </w:r>
            </w:del>
          </w:p>
        </w:tc>
        <w:tc>
          <w:tcPr>
            <w:tcW w:w="521" w:type="pct"/>
            <w:noWrap/>
            <w:vAlign w:val="bottom"/>
            <w:hideMark/>
          </w:tcPr>
          <w:p w14:paraId="17039574" w14:textId="161078BE" w:rsidR="00FD1472" w:rsidRPr="00256197" w:rsidDel="0075048F" w:rsidRDefault="00FD1472" w:rsidP="00DB11CB">
            <w:pPr>
              <w:spacing w:line="240" w:lineRule="auto"/>
              <w:jc w:val="right"/>
              <w:rPr>
                <w:del w:id="4505" w:author="MKONDIWA, Maxwell (CIMMYT-India)" w:date="2023-10-08T09:50:00Z"/>
                <w:rFonts w:eastAsia="Times New Roman" w:cs="Times New Roman"/>
                <w:color w:val="000000"/>
                <w:lang w:eastAsia="en-ZW"/>
                <w:rPrChange w:id="4506" w:author="Urfels, Anton (IRRI)" w:date="2023-10-06T20:02:00Z">
                  <w:rPr>
                    <w:del w:id="4507" w:author="MKONDIWA, Maxwell (CIMMYT-India)" w:date="2023-10-08T09:50:00Z"/>
                    <w:rFonts w:ascii="Gill Sans MT" w:eastAsia="Times New Roman" w:hAnsi="Gill Sans MT" w:cs="Calibri"/>
                    <w:color w:val="000000"/>
                    <w:lang w:eastAsia="en-ZW"/>
                  </w:rPr>
                </w:rPrChange>
              </w:rPr>
            </w:pPr>
            <w:del w:id="4508" w:author="MKONDIWA, Maxwell (CIMMYT-India)" w:date="2023-10-08T09:50:00Z">
              <w:r w:rsidRPr="00256197" w:rsidDel="0075048F">
                <w:rPr>
                  <w:rFonts w:cs="Times New Roman"/>
                  <w:color w:val="000000"/>
                  <w:rPrChange w:id="4509" w:author="Urfels, Anton (IRRI)" w:date="2023-10-06T20:02:00Z">
                    <w:rPr>
                      <w:rFonts w:ascii="Calibri" w:hAnsi="Calibri" w:cs="Calibri"/>
                      <w:color w:val="000000"/>
                    </w:rPr>
                  </w:rPrChange>
                </w:rPr>
                <w:delText>0.45</w:delText>
              </w:r>
            </w:del>
          </w:p>
        </w:tc>
      </w:tr>
      <w:tr w:rsidR="00FD1472" w:rsidRPr="00256197" w:rsidDel="0075048F" w14:paraId="34A4D4F1" w14:textId="1C24479B" w:rsidTr="00DB11CB">
        <w:trPr>
          <w:trHeight w:val="288"/>
          <w:jc w:val="center"/>
          <w:del w:id="4510" w:author="MKONDIWA, Maxwell (CIMMYT-India)" w:date="2023-10-08T09:50:00Z"/>
        </w:trPr>
        <w:tc>
          <w:tcPr>
            <w:tcW w:w="679" w:type="pct"/>
            <w:vMerge/>
          </w:tcPr>
          <w:p w14:paraId="4CF5C919" w14:textId="19FACA7A" w:rsidR="00FD1472" w:rsidRPr="00256197" w:rsidDel="0075048F" w:rsidRDefault="00FD1472" w:rsidP="00DB11CB">
            <w:pPr>
              <w:spacing w:line="240" w:lineRule="auto"/>
              <w:rPr>
                <w:del w:id="4511" w:author="MKONDIWA, Maxwell (CIMMYT-India)" w:date="2023-10-08T09:50:00Z"/>
                <w:rFonts w:eastAsia="Times New Roman" w:cs="Times New Roman"/>
                <w:color w:val="000000"/>
                <w:lang w:eastAsia="en-ZW"/>
                <w:rPrChange w:id="4512" w:author="Urfels, Anton (IRRI)" w:date="2023-10-06T20:02:00Z">
                  <w:rPr>
                    <w:del w:id="4513" w:author="MKONDIWA, Maxwell (CIMMYT-India)" w:date="2023-10-08T09:50:00Z"/>
                    <w:rFonts w:ascii="Gill Sans MT" w:eastAsia="Times New Roman" w:hAnsi="Gill Sans MT" w:cs="Calibri"/>
                    <w:color w:val="000000"/>
                    <w:lang w:eastAsia="en-ZW"/>
                  </w:rPr>
                </w:rPrChange>
              </w:rPr>
            </w:pPr>
          </w:p>
        </w:tc>
        <w:tc>
          <w:tcPr>
            <w:tcW w:w="1193" w:type="pct"/>
            <w:noWrap/>
            <w:hideMark/>
          </w:tcPr>
          <w:p w14:paraId="0C309D2D" w14:textId="5154914F" w:rsidR="00FD1472" w:rsidRPr="00256197" w:rsidDel="0075048F" w:rsidRDefault="00FD1472" w:rsidP="00DB11CB">
            <w:pPr>
              <w:spacing w:line="240" w:lineRule="auto"/>
              <w:rPr>
                <w:del w:id="4514" w:author="MKONDIWA, Maxwell (CIMMYT-India)" w:date="2023-10-08T09:50:00Z"/>
                <w:rFonts w:eastAsia="Times New Roman" w:cs="Times New Roman"/>
                <w:color w:val="000000"/>
                <w:lang w:eastAsia="en-ZW"/>
                <w:rPrChange w:id="4515" w:author="Urfels, Anton (IRRI)" w:date="2023-10-06T20:02:00Z">
                  <w:rPr>
                    <w:del w:id="4516" w:author="MKONDIWA, Maxwell (CIMMYT-India)" w:date="2023-10-08T09:50:00Z"/>
                    <w:rFonts w:ascii="Gill Sans MT" w:eastAsia="Times New Roman" w:hAnsi="Gill Sans MT" w:cs="Calibri"/>
                    <w:color w:val="000000"/>
                    <w:lang w:eastAsia="en-ZW"/>
                  </w:rPr>
                </w:rPrChange>
              </w:rPr>
            </w:pPr>
            <w:del w:id="4517" w:author="MKONDIWA, Maxwell (CIMMYT-India)" w:date="2023-10-08T09:50:00Z">
              <w:r w:rsidRPr="00256197" w:rsidDel="0075048F">
                <w:rPr>
                  <w:rFonts w:eastAsia="Times New Roman" w:cs="Times New Roman"/>
                  <w:color w:val="000000"/>
                  <w:lang w:eastAsia="en-ZW"/>
                  <w:rPrChange w:id="4518" w:author="Urfels, Anton (IRRI)" w:date="2023-10-06T20:02:00Z">
                    <w:rPr>
                      <w:rFonts w:ascii="Gill Sans MT" w:eastAsia="Times New Roman" w:hAnsi="Gill Sans MT" w:cs="Calibri"/>
                      <w:color w:val="000000"/>
                      <w:lang w:eastAsia="en-ZW"/>
                    </w:rPr>
                  </w:rPrChange>
                </w:rPr>
                <w:delText>Min</w:delText>
              </w:r>
            </w:del>
          </w:p>
        </w:tc>
        <w:tc>
          <w:tcPr>
            <w:tcW w:w="521" w:type="pct"/>
            <w:noWrap/>
            <w:vAlign w:val="bottom"/>
            <w:hideMark/>
          </w:tcPr>
          <w:p w14:paraId="400A79B3" w14:textId="1539797E" w:rsidR="00FD1472" w:rsidRPr="00256197" w:rsidDel="0075048F" w:rsidRDefault="00FD1472" w:rsidP="00DB11CB">
            <w:pPr>
              <w:spacing w:line="240" w:lineRule="auto"/>
              <w:jc w:val="right"/>
              <w:rPr>
                <w:del w:id="4519" w:author="MKONDIWA, Maxwell (CIMMYT-India)" w:date="2023-10-08T09:50:00Z"/>
                <w:rFonts w:eastAsia="Times New Roman" w:cs="Times New Roman"/>
                <w:color w:val="000000"/>
                <w:lang w:eastAsia="en-ZW"/>
                <w:rPrChange w:id="4520" w:author="Urfels, Anton (IRRI)" w:date="2023-10-06T20:02:00Z">
                  <w:rPr>
                    <w:del w:id="4521" w:author="MKONDIWA, Maxwell (CIMMYT-India)" w:date="2023-10-08T09:50:00Z"/>
                    <w:rFonts w:ascii="Gill Sans MT" w:eastAsia="Times New Roman" w:hAnsi="Gill Sans MT" w:cs="Calibri"/>
                    <w:color w:val="000000"/>
                    <w:lang w:eastAsia="en-ZW"/>
                  </w:rPr>
                </w:rPrChange>
              </w:rPr>
            </w:pPr>
            <w:del w:id="4522" w:author="MKONDIWA, Maxwell (CIMMYT-India)" w:date="2023-10-08T09:50:00Z">
              <w:r w:rsidRPr="00256197" w:rsidDel="0075048F">
                <w:rPr>
                  <w:rFonts w:cs="Times New Roman"/>
                  <w:color w:val="000000"/>
                  <w:rPrChange w:id="4523" w:author="Urfels, Anton (IRRI)" w:date="2023-10-06T20:02:00Z">
                    <w:rPr>
                      <w:rFonts w:ascii="Calibri" w:hAnsi="Calibri" w:cs="Calibri"/>
                      <w:color w:val="000000"/>
                    </w:rPr>
                  </w:rPrChange>
                </w:rPr>
                <w:delText>-2.20</w:delText>
              </w:r>
            </w:del>
          </w:p>
        </w:tc>
        <w:tc>
          <w:tcPr>
            <w:tcW w:w="521" w:type="pct"/>
            <w:noWrap/>
            <w:vAlign w:val="bottom"/>
            <w:hideMark/>
          </w:tcPr>
          <w:p w14:paraId="6CEBA443" w14:textId="043F7524" w:rsidR="00FD1472" w:rsidRPr="00256197" w:rsidDel="0075048F" w:rsidRDefault="00FD1472" w:rsidP="00DB11CB">
            <w:pPr>
              <w:spacing w:line="240" w:lineRule="auto"/>
              <w:jc w:val="right"/>
              <w:rPr>
                <w:del w:id="4524" w:author="MKONDIWA, Maxwell (CIMMYT-India)" w:date="2023-10-08T09:50:00Z"/>
                <w:rFonts w:eastAsia="Times New Roman" w:cs="Times New Roman"/>
                <w:color w:val="000000"/>
                <w:lang w:eastAsia="en-ZW"/>
                <w:rPrChange w:id="4525" w:author="Urfels, Anton (IRRI)" w:date="2023-10-06T20:02:00Z">
                  <w:rPr>
                    <w:del w:id="4526" w:author="MKONDIWA, Maxwell (CIMMYT-India)" w:date="2023-10-08T09:50:00Z"/>
                    <w:rFonts w:ascii="Gill Sans MT" w:eastAsia="Times New Roman" w:hAnsi="Gill Sans MT" w:cs="Calibri"/>
                    <w:color w:val="000000"/>
                    <w:lang w:eastAsia="en-ZW"/>
                  </w:rPr>
                </w:rPrChange>
              </w:rPr>
            </w:pPr>
            <w:del w:id="4527" w:author="MKONDIWA, Maxwell (CIMMYT-India)" w:date="2023-10-08T09:50:00Z">
              <w:r w:rsidRPr="00256197" w:rsidDel="0075048F">
                <w:rPr>
                  <w:rFonts w:cs="Times New Roman"/>
                  <w:color w:val="000000"/>
                  <w:rPrChange w:id="4528" w:author="Urfels, Anton (IRRI)" w:date="2023-10-06T20:02:00Z">
                    <w:rPr>
                      <w:rFonts w:ascii="Calibri" w:hAnsi="Calibri" w:cs="Calibri"/>
                      <w:color w:val="000000"/>
                    </w:rPr>
                  </w:rPrChange>
                </w:rPr>
                <w:delText>2.27</w:delText>
              </w:r>
            </w:del>
          </w:p>
        </w:tc>
        <w:tc>
          <w:tcPr>
            <w:tcW w:w="521" w:type="pct"/>
            <w:noWrap/>
            <w:vAlign w:val="bottom"/>
            <w:hideMark/>
          </w:tcPr>
          <w:p w14:paraId="27098F2F" w14:textId="1D332ED6" w:rsidR="00FD1472" w:rsidRPr="00256197" w:rsidDel="0075048F" w:rsidRDefault="00FD1472" w:rsidP="00DB11CB">
            <w:pPr>
              <w:spacing w:line="240" w:lineRule="auto"/>
              <w:jc w:val="right"/>
              <w:rPr>
                <w:del w:id="4529" w:author="MKONDIWA, Maxwell (CIMMYT-India)" w:date="2023-10-08T09:50:00Z"/>
                <w:rFonts w:eastAsia="Times New Roman" w:cs="Times New Roman"/>
                <w:color w:val="000000"/>
                <w:lang w:eastAsia="en-ZW"/>
                <w:rPrChange w:id="4530" w:author="Urfels, Anton (IRRI)" w:date="2023-10-06T20:02:00Z">
                  <w:rPr>
                    <w:del w:id="4531" w:author="MKONDIWA, Maxwell (CIMMYT-India)" w:date="2023-10-08T09:50:00Z"/>
                    <w:rFonts w:ascii="Gill Sans MT" w:eastAsia="Times New Roman" w:hAnsi="Gill Sans MT" w:cs="Calibri"/>
                    <w:color w:val="000000"/>
                    <w:lang w:eastAsia="en-ZW"/>
                  </w:rPr>
                </w:rPrChange>
              </w:rPr>
            </w:pPr>
            <w:del w:id="4532" w:author="MKONDIWA, Maxwell (CIMMYT-India)" w:date="2023-10-08T09:50:00Z">
              <w:r w:rsidRPr="00256197" w:rsidDel="0075048F">
                <w:rPr>
                  <w:rFonts w:cs="Times New Roman"/>
                  <w:color w:val="000000"/>
                  <w:rPrChange w:id="4533" w:author="Urfels, Anton (IRRI)" w:date="2023-10-06T20:02:00Z">
                    <w:rPr>
                      <w:rFonts w:ascii="Calibri" w:hAnsi="Calibri" w:cs="Calibri"/>
                      <w:color w:val="000000"/>
                    </w:rPr>
                  </w:rPrChange>
                </w:rPr>
                <w:delText>2.89</w:delText>
              </w:r>
            </w:del>
          </w:p>
        </w:tc>
        <w:tc>
          <w:tcPr>
            <w:tcW w:w="521" w:type="pct"/>
            <w:noWrap/>
            <w:vAlign w:val="bottom"/>
            <w:hideMark/>
          </w:tcPr>
          <w:p w14:paraId="34C6C6D5" w14:textId="27124CA6" w:rsidR="00FD1472" w:rsidRPr="00256197" w:rsidDel="0075048F" w:rsidRDefault="00FD1472" w:rsidP="00DB11CB">
            <w:pPr>
              <w:spacing w:line="240" w:lineRule="auto"/>
              <w:jc w:val="right"/>
              <w:rPr>
                <w:del w:id="4534" w:author="MKONDIWA, Maxwell (CIMMYT-India)" w:date="2023-10-08T09:50:00Z"/>
                <w:rFonts w:eastAsia="Times New Roman" w:cs="Times New Roman"/>
                <w:color w:val="000000"/>
                <w:lang w:eastAsia="en-ZW"/>
                <w:rPrChange w:id="4535" w:author="Urfels, Anton (IRRI)" w:date="2023-10-06T20:02:00Z">
                  <w:rPr>
                    <w:del w:id="4536" w:author="MKONDIWA, Maxwell (CIMMYT-India)" w:date="2023-10-08T09:50:00Z"/>
                    <w:rFonts w:ascii="Gill Sans MT" w:eastAsia="Times New Roman" w:hAnsi="Gill Sans MT" w:cs="Calibri"/>
                    <w:color w:val="000000"/>
                    <w:lang w:eastAsia="en-ZW"/>
                  </w:rPr>
                </w:rPrChange>
              </w:rPr>
            </w:pPr>
            <w:del w:id="4537" w:author="MKONDIWA, Maxwell (CIMMYT-India)" w:date="2023-10-08T09:50:00Z">
              <w:r w:rsidRPr="00256197" w:rsidDel="0075048F">
                <w:rPr>
                  <w:rFonts w:cs="Times New Roman"/>
                  <w:color w:val="000000"/>
                  <w:rPrChange w:id="4538" w:author="Urfels, Anton (IRRI)" w:date="2023-10-06T20:02:00Z">
                    <w:rPr>
                      <w:rFonts w:ascii="Calibri" w:hAnsi="Calibri" w:cs="Calibri"/>
                      <w:color w:val="000000"/>
                    </w:rPr>
                  </w:rPrChange>
                </w:rPr>
                <w:delText>-1.75</w:delText>
              </w:r>
            </w:del>
          </w:p>
        </w:tc>
        <w:tc>
          <w:tcPr>
            <w:tcW w:w="521" w:type="pct"/>
            <w:noWrap/>
            <w:vAlign w:val="bottom"/>
            <w:hideMark/>
          </w:tcPr>
          <w:p w14:paraId="48C69B2A" w14:textId="70FCE7BA" w:rsidR="00FD1472" w:rsidRPr="00256197" w:rsidDel="0075048F" w:rsidRDefault="00FD1472" w:rsidP="00DB11CB">
            <w:pPr>
              <w:spacing w:line="240" w:lineRule="auto"/>
              <w:jc w:val="right"/>
              <w:rPr>
                <w:del w:id="4539" w:author="MKONDIWA, Maxwell (CIMMYT-India)" w:date="2023-10-08T09:50:00Z"/>
                <w:rFonts w:eastAsia="Times New Roman" w:cs="Times New Roman"/>
                <w:color w:val="000000"/>
                <w:lang w:eastAsia="en-ZW"/>
                <w:rPrChange w:id="4540" w:author="Urfels, Anton (IRRI)" w:date="2023-10-06T20:02:00Z">
                  <w:rPr>
                    <w:del w:id="4541" w:author="MKONDIWA, Maxwell (CIMMYT-India)" w:date="2023-10-08T09:50:00Z"/>
                    <w:rFonts w:ascii="Gill Sans MT" w:eastAsia="Times New Roman" w:hAnsi="Gill Sans MT" w:cs="Calibri"/>
                    <w:color w:val="000000"/>
                    <w:lang w:eastAsia="en-ZW"/>
                  </w:rPr>
                </w:rPrChange>
              </w:rPr>
            </w:pPr>
            <w:del w:id="4542" w:author="MKONDIWA, Maxwell (CIMMYT-India)" w:date="2023-10-08T09:50:00Z">
              <w:r w:rsidRPr="00256197" w:rsidDel="0075048F">
                <w:rPr>
                  <w:rFonts w:cs="Times New Roman"/>
                  <w:color w:val="000000"/>
                  <w:rPrChange w:id="4543" w:author="Urfels, Anton (IRRI)" w:date="2023-10-06T20:02:00Z">
                    <w:rPr>
                      <w:rFonts w:ascii="Calibri" w:hAnsi="Calibri" w:cs="Calibri"/>
                      <w:color w:val="000000"/>
                    </w:rPr>
                  </w:rPrChange>
                </w:rPr>
                <w:delText>1.29</w:delText>
              </w:r>
            </w:del>
          </w:p>
        </w:tc>
        <w:tc>
          <w:tcPr>
            <w:tcW w:w="521" w:type="pct"/>
            <w:noWrap/>
            <w:vAlign w:val="bottom"/>
            <w:hideMark/>
          </w:tcPr>
          <w:p w14:paraId="063B8688" w14:textId="5081BC5E" w:rsidR="00FD1472" w:rsidRPr="00256197" w:rsidDel="0075048F" w:rsidRDefault="00FD1472" w:rsidP="00DB11CB">
            <w:pPr>
              <w:spacing w:line="240" w:lineRule="auto"/>
              <w:jc w:val="right"/>
              <w:rPr>
                <w:del w:id="4544" w:author="MKONDIWA, Maxwell (CIMMYT-India)" w:date="2023-10-08T09:50:00Z"/>
                <w:rFonts w:eastAsia="Times New Roman" w:cs="Times New Roman"/>
                <w:color w:val="000000"/>
                <w:lang w:eastAsia="en-ZW"/>
                <w:rPrChange w:id="4545" w:author="Urfels, Anton (IRRI)" w:date="2023-10-06T20:02:00Z">
                  <w:rPr>
                    <w:del w:id="4546" w:author="MKONDIWA, Maxwell (CIMMYT-India)" w:date="2023-10-08T09:50:00Z"/>
                    <w:rFonts w:ascii="Gill Sans MT" w:eastAsia="Times New Roman" w:hAnsi="Gill Sans MT" w:cs="Calibri"/>
                    <w:color w:val="000000"/>
                    <w:lang w:eastAsia="en-ZW"/>
                  </w:rPr>
                </w:rPrChange>
              </w:rPr>
            </w:pPr>
            <w:del w:id="4547" w:author="MKONDIWA, Maxwell (CIMMYT-India)" w:date="2023-10-08T09:50:00Z">
              <w:r w:rsidRPr="00256197" w:rsidDel="0075048F">
                <w:rPr>
                  <w:rFonts w:cs="Times New Roman"/>
                  <w:color w:val="000000"/>
                  <w:rPrChange w:id="4548" w:author="Urfels, Anton (IRRI)" w:date="2023-10-06T20:02:00Z">
                    <w:rPr>
                      <w:rFonts w:ascii="Calibri" w:hAnsi="Calibri" w:cs="Calibri"/>
                      <w:color w:val="000000"/>
                    </w:rPr>
                  </w:rPrChange>
                </w:rPr>
                <w:delText>-1.95</w:delText>
              </w:r>
            </w:del>
          </w:p>
        </w:tc>
      </w:tr>
      <w:tr w:rsidR="00FD1472" w:rsidRPr="00256197" w:rsidDel="0075048F" w14:paraId="1BCF6E83" w14:textId="434F38E9" w:rsidTr="00DB11CB">
        <w:trPr>
          <w:trHeight w:val="288"/>
          <w:jc w:val="center"/>
          <w:del w:id="4549" w:author="MKONDIWA, Maxwell (CIMMYT-India)" w:date="2023-10-08T09:50:00Z"/>
        </w:trPr>
        <w:tc>
          <w:tcPr>
            <w:tcW w:w="679" w:type="pct"/>
            <w:vMerge/>
          </w:tcPr>
          <w:p w14:paraId="3289EA9B" w14:textId="36DBB68A" w:rsidR="00FD1472" w:rsidRPr="00256197" w:rsidDel="0075048F" w:rsidRDefault="00FD1472" w:rsidP="00DB11CB">
            <w:pPr>
              <w:spacing w:line="240" w:lineRule="auto"/>
              <w:rPr>
                <w:del w:id="4550" w:author="MKONDIWA, Maxwell (CIMMYT-India)" w:date="2023-10-08T09:50:00Z"/>
                <w:rFonts w:eastAsia="Times New Roman" w:cs="Times New Roman"/>
                <w:color w:val="000000"/>
                <w:lang w:eastAsia="en-ZW"/>
                <w:rPrChange w:id="4551" w:author="Urfels, Anton (IRRI)" w:date="2023-10-06T20:02:00Z">
                  <w:rPr>
                    <w:del w:id="4552" w:author="MKONDIWA, Maxwell (CIMMYT-India)" w:date="2023-10-08T09:50:00Z"/>
                    <w:rFonts w:ascii="Gill Sans MT" w:eastAsia="Times New Roman" w:hAnsi="Gill Sans MT" w:cs="Calibri"/>
                    <w:color w:val="000000"/>
                    <w:lang w:eastAsia="en-ZW"/>
                  </w:rPr>
                </w:rPrChange>
              </w:rPr>
            </w:pPr>
          </w:p>
        </w:tc>
        <w:tc>
          <w:tcPr>
            <w:tcW w:w="1193" w:type="pct"/>
            <w:noWrap/>
            <w:hideMark/>
          </w:tcPr>
          <w:p w14:paraId="6FFA19F7" w14:textId="7E7B9EF8" w:rsidR="00FD1472" w:rsidRPr="00256197" w:rsidDel="0075048F" w:rsidRDefault="00FD1472" w:rsidP="00DB11CB">
            <w:pPr>
              <w:spacing w:line="240" w:lineRule="auto"/>
              <w:rPr>
                <w:del w:id="4553" w:author="MKONDIWA, Maxwell (CIMMYT-India)" w:date="2023-10-08T09:50:00Z"/>
                <w:rFonts w:eastAsia="Times New Roman" w:cs="Times New Roman"/>
                <w:color w:val="000000"/>
                <w:lang w:eastAsia="en-ZW"/>
                <w:rPrChange w:id="4554" w:author="Urfels, Anton (IRRI)" w:date="2023-10-06T20:02:00Z">
                  <w:rPr>
                    <w:del w:id="4555" w:author="MKONDIWA, Maxwell (CIMMYT-India)" w:date="2023-10-08T09:50:00Z"/>
                    <w:rFonts w:ascii="Gill Sans MT" w:eastAsia="Times New Roman" w:hAnsi="Gill Sans MT" w:cs="Calibri"/>
                    <w:color w:val="000000"/>
                    <w:lang w:eastAsia="en-ZW"/>
                  </w:rPr>
                </w:rPrChange>
              </w:rPr>
            </w:pPr>
            <w:del w:id="4556" w:author="MKONDIWA, Maxwell (CIMMYT-India)" w:date="2023-10-08T09:50:00Z">
              <w:r w:rsidRPr="00256197" w:rsidDel="0075048F">
                <w:rPr>
                  <w:rFonts w:eastAsia="Times New Roman" w:cs="Times New Roman"/>
                  <w:color w:val="000000"/>
                  <w:lang w:eastAsia="en-ZW"/>
                  <w:rPrChange w:id="4557" w:author="Urfels, Anton (IRRI)" w:date="2023-10-06T20:02:00Z">
                    <w:rPr>
                      <w:rFonts w:ascii="Gill Sans MT" w:eastAsia="Times New Roman" w:hAnsi="Gill Sans MT" w:cs="Calibri"/>
                      <w:color w:val="000000"/>
                      <w:lang w:eastAsia="en-ZW"/>
                    </w:rPr>
                  </w:rPrChange>
                </w:rPr>
                <w:delText>10th percentile</w:delText>
              </w:r>
            </w:del>
          </w:p>
        </w:tc>
        <w:tc>
          <w:tcPr>
            <w:tcW w:w="521" w:type="pct"/>
            <w:noWrap/>
            <w:vAlign w:val="bottom"/>
            <w:hideMark/>
          </w:tcPr>
          <w:p w14:paraId="68C31AE1" w14:textId="5FD5CCE0" w:rsidR="00FD1472" w:rsidRPr="00256197" w:rsidDel="0075048F" w:rsidRDefault="00FD1472" w:rsidP="00DB11CB">
            <w:pPr>
              <w:spacing w:line="240" w:lineRule="auto"/>
              <w:jc w:val="right"/>
              <w:rPr>
                <w:del w:id="4558" w:author="MKONDIWA, Maxwell (CIMMYT-India)" w:date="2023-10-08T09:50:00Z"/>
                <w:rFonts w:eastAsia="Times New Roman" w:cs="Times New Roman"/>
                <w:color w:val="000000"/>
                <w:lang w:eastAsia="en-ZW"/>
                <w:rPrChange w:id="4559" w:author="Urfels, Anton (IRRI)" w:date="2023-10-06T20:02:00Z">
                  <w:rPr>
                    <w:del w:id="4560" w:author="MKONDIWA, Maxwell (CIMMYT-India)" w:date="2023-10-08T09:50:00Z"/>
                    <w:rFonts w:ascii="Gill Sans MT" w:eastAsia="Times New Roman" w:hAnsi="Gill Sans MT" w:cs="Calibri"/>
                    <w:color w:val="000000"/>
                    <w:lang w:eastAsia="en-ZW"/>
                  </w:rPr>
                </w:rPrChange>
              </w:rPr>
            </w:pPr>
            <w:del w:id="4561" w:author="MKONDIWA, Maxwell (CIMMYT-India)" w:date="2023-10-08T09:50:00Z">
              <w:r w:rsidRPr="00256197" w:rsidDel="0075048F">
                <w:rPr>
                  <w:rFonts w:cs="Times New Roman"/>
                  <w:color w:val="000000"/>
                  <w:rPrChange w:id="4562" w:author="Urfels, Anton (IRRI)" w:date="2023-10-06T20:02:00Z">
                    <w:rPr>
                      <w:rFonts w:ascii="Calibri" w:hAnsi="Calibri" w:cs="Calibri"/>
                      <w:color w:val="000000"/>
                    </w:rPr>
                  </w:rPrChange>
                </w:rPr>
                <w:delText>-1.92</w:delText>
              </w:r>
            </w:del>
          </w:p>
        </w:tc>
        <w:tc>
          <w:tcPr>
            <w:tcW w:w="521" w:type="pct"/>
            <w:noWrap/>
            <w:vAlign w:val="bottom"/>
            <w:hideMark/>
          </w:tcPr>
          <w:p w14:paraId="1FEB1736" w14:textId="29F6B306" w:rsidR="00FD1472" w:rsidRPr="00256197" w:rsidDel="0075048F" w:rsidRDefault="00FD1472" w:rsidP="00DB11CB">
            <w:pPr>
              <w:spacing w:line="240" w:lineRule="auto"/>
              <w:jc w:val="right"/>
              <w:rPr>
                <w:del w:id="4563" w:author="MKONDIWA, Maxwell (CIMMYT-India)" w:date="2023-10-08T09:50:00Z"/>
                <w:rFonts w:eastAsia="Times New Roman" w:cs="Times New Roman"/>
                <w:color w:val="000000"/>
                <w:lang w:eastAsia="en-ZW"/>
                <w:rPrChange w:id="4564" w:author="Urfels, Anton (IRRI)" w:date="2023-10-06T20:02:00Z">
                  <w:rPr>
                    <w:del w:id="4565" w:author="MKONDIWA, Maxwell (CIMMYT-India)" w:date="2023-10-08T09:50:00Z"/>
                    <w:rFonts w:ascii="Gill Sans MT" w:eastAsia="Times New Roman" w:hAnsi="Gill Sans MT" w:cs="Calibri"/>
                    <w:color w:val="000000"/>
                    <w:lang w:eastAsia="en-ZW"/>
                  </w:rPr>
                </w:rPrChange>
              </w:rPr>
            </w:pPr>
            <w:del w:id="4566" w:author="MKONDIWA, Maxwell (CIMMYT-India)" w:date="2023-10-08T09:50:00Z">
              <w:r w:rsidRPr="00256197" w:rsidDel="0075048F">
                <w:rPr>
                  <w:rFonts w:cs="Times New Roman"/>
                  <w:color w:val="000000"/>
                  <w:rPrChange w:id="4567" w:author="Urfels, Anton (IRRI)" w:date="2023-10-06T20:02:00Z">
                    <w:rPr>
                      <w:rFonts w:ascii="Calibri" w:hAnsi="Calibri" w:cs="Calibri"/>
                      <w:color w:val="000000"/>
                    </w:rPr>
                  </w:rPrChange>
                </w:rPr>
                <w:delText>2.50</w:delText>
              </w:r>
            </w:del>
          </w:p>
        </w:tc>
        <w:tc>
          <w:tcPr>
            <w:tcW w:w="521" w:type="pct"/>
            <w:noWrap/>
            <w:vAlign w:val="bottom"/>
            <w:hideMark/>
          </w:tcPr>
          <w:p w14:paraId="18E6348F" w14:textId="196353A4" w:rsidR="00FD1472" w:rsidRPr="00256197" w:rsidDel="0075048F" w:rsidRDefault="00FD1472" w:rsidP="00DB11CB">
            <w:pPr>
              <w:spacing w:line="240" w:lineRule="auto"/>
              <w:jc w:val="right"/>
              <w:rPr>
                <w:del w:id="4568" w:author="MKONDIWA, Maxwell (CIMMYT-India)" w:date="2023-10-08T09:50:00Z"/>
                <w:rFonts w:eastAsia="Times New Roman" w:cs="Times New Roman"/>
                <w:color w:val="000000"/>
                <w:lang w:eastAsia="en-ZW"/>
                <w:rPrChange w:id="4569" w:author="Urfels, Anton (IRRI)" w:date="2023-10-06T20:02:00Z">
                  <w:rPr>
                    <w:del w:id="4570" w:author="MKONDIWA, Maxwell (CIMMYT-India)" w:date="2023-10-08T09:50:00Z"/>
                    <w:rFonts w:ascii="Gill Sans MT" w:eastAsia="Times New Roman" w:hAnsi="Gill Sans MT" w:cs="Calibri"/>
                    <w:color w:val="000000"/>
                    <w:lang w:eastAsia="en-ZW"/>
                  </w:rPr>
                </w:rPrChange>
              </w:rPr>
            </w:pPr>
            <w:del w:id="4571" w:author="MKONDIWA, Maxwell (CIMMYT-India)" w:date="2023-10-08T09:50:00Z">
              <w:r w:rsidRPr="00256197" w:rsidDel="0075048F">
                <w:rPr>
                  <w:rFonts w:cs="Times New Roman"/>
                  <w:color w:val="000000"/>
                  <w:rPrChange w:id="4572" w:author="Urfels, Anton (IRRI)" w:date="2023-10-06T20:02:00Z">
                    <w:rPr>
                      <w:rFonts w:ascii="Calibri" w:hAnsi="Calibri" w:cs="Calibri"/>
                      <w:color w:val="000000"/>
                    </w:rPr>
                  </w:rPrChange>
                </w:rPr>
                <w:delText>3.18</w:delText>
              </w:r>
            </w:del>
          </w:p>
        </w:tc>
        <w:tc>
          <w:tcPr>
            <w:tcW w:w="521" w:type="pct"/>
            <w:noWrap/>
            <w:vAlign w:val="bottom"/>
            <w:hideMark/>
          </w:tcPr>
          <w:p w14:paraId="527AFF6E" w14:textId="31A8D246" w:rsidR="00FD1472" w:rsidRPr="00256197" w:rsidDel="0075048F" w:rsidRDefault="00FD1472" w:rsidP="00DB11CB">
            <w:pPr>
              <w:spacing w:line="240" w:lineRule="auto"/>
              <w:jc w:val="right"/>
              <w:rPr>
                <w:del w:id="4573" w:author="MKONDIWA, Maxwell (CIMMYT-India)" w:date="2023-10-08T09:50:00Z"/>
                <w:rFonts w:eastAsia="Times New Roman" w:cs="Times New Roman"/>
                <w:color w:val="000000"/>
                <w:lang w:eastAsia="en-ZW"/>
                <w:rPrChange w:id="4574" w:author="Urfels, Anton (IRRI)" w:date="2023-10-06T20:02:00Z">
                  <w:rPr>
                    <w:del w:id="4575" w:author="MKONDIWA, Maxwell (CIMMYT-India)" w:date="2023-10-08T09:50:00Z"/>
                    <w:rFonts w:ascii="Gill Sans MT" w:eastAsia="Times New Roman" w:hAnsi="Gill Sans MT" w:cs="Calibri"/>
                    <w:color w:val="000000"/>
                    <w:lang w:eastAsia="en-ZW"/>
                  </w:rPr>
                </w:rPrChange>
              </w:rPr>
            </w:pPr>
            <w:del w:id="4576" w:author="MKONDIWA, Maxwell (CIMMYT-India)" w:date="2023-10-08T09:50:00Z">
              <w:r w:rsidRPr="00256197" w:rsidDel="0075048F">
                <w:rPr>
                  <w:rFonts w:cs="Times New Roman"/>
                  <w:color w:val="000000"/>
                  <w:rPrChange w:id="4577" w:author="Urfels, Anton (IRRI)" w:date="2023-10-06T20:02:00Z">
                    <w:rPr>
                      <w:rFonts w:ascii="Calibri" w:hAnsi="Calibri" w:cs="Calibri"/>
                      <w:color w:val="000000"/>
                    </w:rPr>
                  </w:rPrChange>
                </w:rPr>
                <w:delText>3.03</w:delText>
              </w:r>
            </w:del>
          </w:p>
        </w:tc>
        <w:tc>
          <w:tcPr>
            <w:tcW w:w="521" w:type="pct"/>
            <w:noWrap/>
            <w:vAlign w:val="bottom"/>
            <w:hideMark/>
          </w:tcPr>
          <w:p w14:paraId="53A6029D" w14:textId="37D36896" w:rsidR="00FD1472" w:rsidRPr="00256197" w:rsidDel="0075048F" w:rsidRDefault="00FD1472" w:rsidP="00DB11CB">
            <w:pPr>
              <w:spacing w:line="240" w:lineRule="auto"/>
              <w:jc w:val="right"/>
              <w:rPr>
                <w:del w:id="4578" w:author="MKONDIWA, Maxwell (CIMMYT-India)" w:date="2023-10-08T09:50:00Z"/>
                <w:rFonts w:eastAsia="Times New Roman" w:cs="Times New Roman"/>
                <w:color w:val="000000"/>
                <w:lang w:eastAsia="en-ZW"/>
                <w:rPrChange w:id="4579" w:author="Urfels, Anton (IRRI)" w:date="2023-10-06T20:02:00Z">
                  <w:rPr>
                    <w:del w:id="4580" w:author="MKONDIWA, Maxwell (CIMMYT-India)" w:date="2023-10-08T09:50:00Z"/>
                    <w:rFonts w:ascii="Gill Sans MT" w:eastAsia="Times New Roman" w:hAnsi="Gill Sans MT" w:cs="Calibri"/>
                    <w:color w:val="000000"/>
                    <w:lang w:eastAsia="en-ZW"/>
                  </w:rPr>
                </w:rPrChange>
              </w:rPr>
            </w:pPr>
            <w:del w:id="4581" w:author="MKONDIWA, Maxwell (CIMMYT-India)" w:date="2023-10-08T09:50:00Z">
              <w:r w:rsidRPr="00256197" w:rsidDel="0075048F">
                <w:rPr>
                  <w:rFonts w:cs="Times New Roman"/>
                  <w:color w:val="000000"/>
                  <w:rPrChange w:id="4582" w:author="Urfels, Anton (IRRI)" w:date="2023-10-06T20:02:00Z">
                    <w:rPr>
                      <w:rFonts w:ascii="Calibri" w:hAnsi="Calibri" w:cs="Calibri"/>
                      <w:color w:val="000000"/>
                    </w:rPr>
                  </w:rPrChange>
                </w:rPr>
                <w:delText>1.55</w:delText>
              </w:r>
            </w:del>
          </w:p>
        </w:tc>
        <w:tc>
          <w:tcPr>
            <w:tcW w:w="521" w:type="pct"/>
            <w:noWrap/>
            <w:vAlign w:val="bottom"/>
            <w:hideMark/>
          </w:tcPr>
          <w:p w14:paraId="22BF3134" w14:textId="3271657D" w:rsidR="00FD1472" w:rsidRPr="00256197" w:rsidDel="0075048F" w:rsidRDefault="00FD1472" w:rsidP="00DB11CB">
            <w:pPr>
              <w:spacing w:line="240" w:lineRule="auto"/>
              <w:jc w:val="right"/>
              <w:rPr>
                <w:del w:id="4583" w:author="MKONDIWA, Maxwell (CIMMYT-India)" w:date="2023-10-08T09:50:00Z"/>
                <w:rFonts w:eastAsia="Times New Roman" w:cs="Times New Roman"/>
                <w:color w:val="000000"/>
                <w:lang w:eastAsia="en-ZW"/>
                <w:rPrChange w:id="4584" w:author="Urfels, Anton (IRRI)" w:date="2023-10-06T20:02:00Z">
                  <w:rPr>
                    <w:del w:id="4585" w:author="MKONDIWA, Maxwell (CIMMYT-India)" w:date="2023-10-08T09:50:00Z"/>
                    <w:rFonts w:ascii="Gill Sans MT" w:eastAsia="Times New Roman" w:hAnsi="Gill Sans MT" w:cs="Calibri"/>
                    <w:color w:val="000000"/>
                    <w:lang w:eastAsia="en-ZW"/>
                  </w:rPr>
                </w:rPrChange>
              </w:rPr>
            </w:pPr>
            <w:del w:id="4586" w:author="MKONDIWA, Maxwell (CIMMYT-India)" w:date="2023-10-08T09:50:00Z">
              <w:r w:rsidRPr="00256197" w:rsidDel="0075048F">
                <w:rPr>
                  <w:rFonts w:cs="Times New Roman"/>
                  <w:color w:val="000000"/>
                  <w:rPrChange w:id="4587" w:author="Urfels, Anton (IRRI)" w:date="2023-10-06T20:02:00Z">
                    <w:rPr>
                      <w:rFonts w:ascii="Calibri" w:hAnsi="Calibri" w:cs="Calibri"/>
                      <w:color w:val="000000"/>
                    </w:rPr>
                  </w:rPrChange>
                </w:rPr>
                <w:delText>1.45</w:delText>
              </w:r>
            </w:del>
          </w:p>
        </w:tc>
      </w:tr>
      <w:tr w:rsidR="00FD1472" w:rsidRPr="00256197" w:rsidDel="0075048F" w14:paraId="30770CDA" w14:textId="0A69870B" w:rsidTr="00DB11CB">
        <w:trPr>
          <w:trHeight w:val="288"/>
          <w:jc w:val="center"/>
          <w:del w:id="4588" w:author="MKONDIWA, Maxwell (CIMMYT-India)" w:date="2023-10-08T09:50:00Z"/>
        </w:trPr>
        <w:tc>
          <w:tcPr>
            <w:tcW w:w="679" w:type="pct"/>
            <w:vMerge/>
          </w:tcPr>
          <w:p w14:paraId="7FCF4A2A" w14:textId="51472DF1" w:rsidR="00FD1472" w:rsidRPr="00256197" w:rsidDel="0075048F" w:rsidRDefault="00FD1472" w:rsidP="00DB11CB">
            <w:pPr>
              <w:spacing w:line="240" w:lineRule="auto"/>
              <w:rPr>
                <w:del w:id="4589" w:author="MKONDIWA, Maxwell (CIMMYT-India)" w:date="2023-10-08T09:50:00Z"/>
                <w:rFonts w:eastAsia="Times New Roman" w:cs="Times New Roman"/>
                <w:color w:val="000000"/>
                <w:lang w:eastAsia="en-ZW"/>
                <w:rPrChange w:id="4590" w:author="Urfels, Anton (IRRI)" w:date="2023-10-06T20:02:00Z">
                  <w:rPr>
                    <w:del w:id="4591" w:author="MKONDIWA, Maxwell (CIMMYT-India)" w:date="2023-10-08T09:50:00Z"/>
                    <w:rFonts w:ascii="Gill Sans MT" w:eastAsia="Times New Roman" w:hAnsi="Gill Sans MT" w:cs="Calibri"/>
                    <w:color w:val="000000"/>
                    <w:lang w:eastAsia="en-ZW"/>
                  </w:rPr>
                </w:rPrChange>
              </w:rPr>
            </w:pPr>
          </w:p>
        </w:tc>
        <w:tc>
          <w:tcPr>
            <w:tcW w:w="1193" w:type="pct"/>
            <w:noWrap/>
            <w:hideMark/>
          </w:tcPr>
          <w:p w14:paraId="4E5D1E66" w14:textId="314BD6C2" w:rsidR="00FD1472" w:rsidRPr="00256197" w:rsidDel="0075048F" w:rsidRDefault="00FD1472" w:rsidP="00DB11CB">
            <w:pPr>
              <w:spacing w:line="240" w:lineRule="auto"/>
              <w:rPr>
                <w:del w:id="4592" w:author="MKONDIWA, Maxwell (CIMMYT-India)" w:date="2023-10-08T09:50:00Z"/>
                <w:rFonts w:eastAsia="Times New Roman" w:cs="Times New Roman"/>
                <w:color w:val="000000"/>
                <w:lang w:eastAsia="en-ZW"/>
                <w:rPrChange w:id="4593" w:author="Urfels, Anton (IRRI)" w:date="2023-10-06T20:02:00Z">
                  <w:rPr>
                    <w:del w:id="4594" w:author="MKONDIWA, Maxwell (CIMMYT-India)" w:date="2023-10-08T09:50:00Z"/>
                    <w:rFonts w:ascii="Gill Sans MT" w:eastAsia="Times New Roman" w:hAnsi="Gill Sans MT" w:cs="Calibri"/>
                    <w:color w:val="000000"/>
                    <w:lang w:eastAsia="en-ZW"/>
                  </w:rPr>
                </w:rPrChange>
              </w:rPr>
            </w:pPr>
            <w:del w:id="4595" w:author="MKONDIWA, Maxwell (CIMMYT-India)" w:date="2023-10-08T09:50:00Z">
              <w:r w:rsidRPr="00256197" w:rsidDel="0075048F">
                <w:rPr>
                  <w:rFonts w:eastAsia="Times New Roman" w:cs="Times New Roman"/>
                  <w:color w:val="000000"/>
                  <w:lang w:eastAsia="en-ZW"/>
                  <w:rPrChange w:id="4596" w:author="Urfels, Anton (IRRI)" w:date="2023-10-06T20:02:00Z">
                    <w:rPr>
                      <w:rFonts w:ascii="Gill Sans MT" w:eastAsia="Times New Roman" w:hAnsi="Gill Sans MT" w:cs="Calibri"/>
                      <w:color w:val="000000"/>
                      <w:lang w:eastAsia="en-ZW"/>
                    </w:rPr>
                  </w:rPrChange>
                </w:rPr>
                <w:delText>25th percentile</w:delText>
              </w:r>
            </w:del>
          </w:p>
        </w:tc>
        <w:tc>
          <w:tcPr>
            <w:tcW w:w="521" w:type="pct"/>
            <w:noWrap/>
            <w:vAlign w:val="bottom"/>
            <w:hideMark/>
          </w:tcPr>
          <w:p w14:paraId="656413AE" w14:textId="0DBC78E9" w:rsidR="00FD1472" w:rsidRPr="00256197" w:rsidDel="0075048F" w:rsidRDefault="00FD1472" w:rsidP="00DB11CB">
            <w:pPr>
              <w:spacing w:line="240" w:lineRule="auto"/>
              <w:jc w:val="right"/>
              <w:rPr>
                <w:del w:id="4597" w:author="MKONDIWA, Maxwell (CIMMYT-India)" w:date="2023-10-08T09:50:00Z"/>
                <w:rFonts w:eastAsia="Times New Roman" w:cs="Times New Roman"/>
                <w:color w:val="000000"/>
                <w:lang w:eastAsia="en-ZW"/>
                <w:rPrChange w:id="4598" w:author="Urfels, Anton (IRRI)" w:date="2023-10-06T20:02:00Z">
                  <w:rPr>
                    <w:del w:id="4599" w:author="MKONDIWA, Maxwell (CIMMYT-India)" w:date="2023-10-08T09:50:00Z"/>
                    <w:rFonts w:ascii="Gill Sans MT" w:eastAsia="Times New Roman" w:hAnsi="Gill Sans MT" w:cs="Calibri"/>
                    <w:color w:val="000000"/>
                    <w:lang w:eastAsia="en-ZW"/>
                  </w:rPr>
                </w:rPrChange>
              </w:rPr>
            </w:pPr>
            <w:del w:id="4600" w:author="MKONDIWA, Maxwell (CIMMYT-India)" w:date="2023-10-08T09:50:00Z">
              <w:r w:rsidRPr="00256197" w:rsidDel="0075048F">
                <w:rPr>
                  <w:rFonts w:cs="Times New Roman"/>
                  <w:color w:val="000000"/>
                  <w:rPrChange w:id="4601" w:author="Urfels, Anton (IRRI)" w:date="2023-10-06T20:02:00Z">
                    <w:rPr>
                      <w:rFonts w:ascii="Calibri" w:hAnsi="Calibri" w:cs="Calibri"/>
                      <w:color w:val="000000"/>
                    </w:rPr>
                  </w:rPrChange>
                </w:rPr>
                <w:delText>-1.87</w:delText>
              </w:r>
            </w:del>
          </w:p>
        </w:tc>
        <w:tc>
          <w:tcPr>
            <w:tcW w:w="521" w:type="pct"/>
            <w:noWrap/>
            <w:vAlign w:val="bottom"/>
            <w:hideMark/>
          </w:tcPr>
          <w:p w14:paraId="4B53F83D" w14:textId="05387459" w:rsidR="00FD1472" w:rsidRPr="00256197" w:rsidDel="0075048F" w:rsidRDefault="00FD1472" w:rsidP="00DB11CB">
            <w:pPr>
              <w:spacing w:line="240" w:lineRule="auto"/>
              <w:jc w:val="right"/>
              <w:rPr>
                <w:del w:id="4602" w:author="MKONDIWA, Maxwell (CIMMYT-India)" w:date="2023-10-08T09:50:00Z"/>
                <w:rFonts w:eastAsia="Times New Roman" w:cs="Times New Roman"/>
                <w:color w:val="000000"/>
                <w:lang w:eastAsia="en-ZW"/>
                <w:rPrChange w:id="4603" w:author="Urfels, Anton (IRRI)" w:date="2023-10-06T20:02:00Z">
                  <w:rPr>
                    <w:del w:id="4604" w:author="MKONDIWA, Maxwell (CIMMYT-India)" w:date="2023-10-08T09:50:00Z"/>
                    <w:rFonts w:ascii="Gill Sans MT" w:eastAsia="Times New Roman" w:hAnsi="Gill Sans MT" w:cs="Calibri"/>
                    <w:color w:val="000000"/>
                    <w:lang w:eastAsia="en-ZW"/>
                  </w:rPr>
                </w:rPrChange>
              </w:rPr>
            </w:pPr>
            <w:del w:id="4605" w:author="MKONDIWA, Maxwell (CIMMYT-India)" w:date="2023-10-08T09:50:00Z">
              <w:r w:rsidRPr="00256197" w:rsidDel="0075048F">
                <w:rPr>
                  <w:rFonts w:cs="Times New Roman"/>
                  <w:color w:val="000000"/>
                  <w:rPrChange w:id="4606" w:author="Urfels, Anton (IRRI)" w:date="2023-10-06T20:02:00Z">
                    <w:rPr>
                      <w:rFonts w:ascii="Calibri" w:hAnsi="Calibri" w:cs="Calibri"/>
                      <w:color w:val="000000"/>
                    </w:rPr>
                  </w:rPrChange>
                </w:rPr>
                <w:delText>2.61</w:delText>
              </w:r>
            </w:del>
          </w:p>
        </w:tc>
        <w:tc>
          <w:tcPr>
            <w:tcW w:w="521" w:type="pct"/>
            <w:noWrap/>
            <w:vAlign w:val="bottom"/>
            <w:hideMark/>
          </w:tcPr>
          <w:p w14:paraId="6F6729ED" w14:textId="2375754E" w:rsidR="00FD1472" w:rsidRPr="00256197" w:rsidDel="0075048F" w:rsidRDefault="00FD1472" w:rsidP="00DB11CB">
            <w:pPr>
              <w:spacing w:line="240" w:lineRule="auto"/>
              <w:jc w:val="right"/>
              <w:rPr>
                <w:del w:id="4607" w:author="MKONDIWA, Maxwell (CIMMYT-India)" w:date="2023-10-08T09:50:00Z"/>
                <w:rFonts w:eastAsia="Times New Roman" w:cs="Times New Roman"/>
                <w:color w:val="000000"/>
                <w:lang w:eastAsia="en-ZW"/>
                <w:rPrChange w:id="4608" w:author="Urfels, Anton (IRRI)" w:date="2023-10-06T20:02:00Z">
                  <w:rPr>
                    <w:del w:id="4609" w:author="MKONDIWA, Maxwell (CIMMYT-India)" w:date="2023-10-08T09:50:00Z"/>
                    <w:rFonts w:ascii="Gill Sans MT" w:eastAsia="Times New Roman" w:hAnsi="Gill Sans MT" w:cs="Calibri"/>
                    <w:color w:val="000000"/>
                    <w:lang w:eastAsia="en-ZW"/>
                  </w:rPr>
                </w:rPrChange>
              </w:rPr>
            </w:pPr>
            <w:del w:id="4610" w:author="MKONDIWA, Maxwell (CIMMYT-India)" w:date="2023-10-08T09:50:00Z">
              <w:r w:rsidRPr="00256197" w:rsidDel="0075048F">
                <w:rPr>
                  <w:rFonts w:cs="Times New Roman"/>
                  <w:color w:val="000000"/>
                  <w:rPrChange w:id="4611" w:author="Urfels, Anton (IRRI)" w:date="2023-10-06T20:02:00Z">
                    <w:rPr>
                      <w:rFonts w:ascii="Calibri" w:hAnsi="Calibri" w:cs="Calibri"/>
                      <w:color w:val="000000"/>
                    </w:rPr>
                  </w:rPrChange>
                </w:rPr>
                <w:delText>3.44</w:delText>
              </w:r>
            </w:del>
          </w:p>
        </w:tc>
        <w:tc>
          <w:tcPr>
            <w:tcW w:w="521" w:type="pct"/>
            <w:noWrap/>
            <w:vAlign w:val="bottom"/>
            <w:hideMark/>
          </w:tcPr>
          <w:p w14:paraId="63C06D45" w14:textId="6E33B020" w:rsidR="00FD1472" w:rsidRPr="00256197" w:rsidDel="0075048F" w:rsidRDefault="00FD1472" w:rsidP="00DB11CB">
            <w:pPr>
              <w:spacing w:line="240" w:lineRule="auto"/>
              <w:jc w:val="right"/>
              <w:rPr>
                <w:del w:id="4612" w:author="MKONDIWA, Maxwell (CIMMYT-India)" w:date="2023-10-08T09:50:00Z"/>
                <w:rFonts w:eastAsia="Times New Roman" w:cs="Times New Roman"/>
                <w:color w:val="000000"/>
                <w:lang w:eastAsia="en-ZW"/>
                <w:rPrChange w:id="4613" w:author="Urfels, Anton (IRRI)" w:date="2023-10-06T20:02:00Z">
                  <w:rPr>
                    <w:del w:id="4614" w:author="MKONDIWA, Maxwell (CIMMYT-India)" w:date="2023-10-08T09:50:00Z"/>
                    <w:rFonts w:ascii="Gill Sans MT" w:eastAsia="Times New Roman" w:hAnsi="Gill Sans MT" w:cs="Calibri"/>
                    <w:color w:val="000000"/>
                    <w:lang w:eastAsia="en-ZW"/>
                  </w:rPr>
                </w:rPrChange>
              </w:rPr>
            </w:pPr>
            <w:del w:id="4615" w:author="MKONDIWA, Maxwell (CIMMYT-India)" w:date="2023-10-08T09:50:00Z">
              <w:r w:rsidRPr="00256197" w:rsidDel="0075048F">
                <w:rPr>
                  <w:rFonts w:cs="Times New Roman"/>
                  <w:color w:val="000000"/>
                  <w:rPrChange w:id="4616" w:author="Urfels, Anton (IRRI)" w:date="2023-10-06T20:02:00Z">
                    <w:rPr>
                      <w:rFonts w:ascii="Calibri" w:hAnsi="Calibri" w:cs="Calibri"/>
                      <w:color w:val="000000"/>
                    </w:rPr>
                  </w:rPrChange>
                </w:rPr>
                <w:delText>3.20</w:delText>
              </w:r>
            </w:del>
          </w:p>
        </w:tc>
        <w:tc>
          <w:tcPr>
            <w:tcW w:w="521" w:type="pct"/>
            <w:noWrap/>
            <w:vAlign w:val="bottom"/>
            <w:hideMark/>
          </w:tcPr>
          <w:p w14:paraId="682CD9CA" w14:textId="115F2764" w:rsidR="00FD1472" w:rsidRPr="00256197" w:rsidDel="0075048F" w:rsidRDefault="00FD1472" w:rsidP="00DB11CB">
            <w:pPr>
              <w:spacing w:line="240" w:lineRule="auto"/>
              <w:jc w:val="right"/>
              <w:rPr>
                <w:del w:id="4617" w:author="MKONDIWA, Maxwell (CIMMYT-India)" w:date="2023-10-08T09:50:00Z"/>
                <w:rFonts w:eastAsia="Times New Roman" w:cs="Times New Roman"/>
                <w:color w:val="000000"/>
                <w:lang w:eastAsia="en-ZW"/>
                <w:rPrChange w:id="4618" w:author="Urfels, Anton (IRRI)" w:date="2023-10-06T20:02:00Z">
                  <w:rPr>
                    <w:del w:id="4619" w:author="MKONDIWA, Maxwell (CIMMYT-India)" w:date="2023-10-08T09:50:00Z"/>
                    <w:rFonts w:ascii="Gill Sans MT" w:eastAsia="Times New Roman" w:hAnsi="Gill Sans MT" w:cs="Calibri"/>
                    <w:color w:val="000000"/>
                    <w:lang w:eastAsia="en-ZW"/>
                  </w:rPr>
                </w:rPrChange>
              </w:rPr>
            </w:pPr>
            <w:del w:id="4620" w:author="MKONDIWA, Maxwell (CIMMYT-India)" w:date="2023-10-08T09:50:00Z">
              <w:r w:rsidRPr="00256197" w:rsidDel="0075048F">
                <w:rPr>
                  <w:rFonts w:cs="Times New Roman"/>
                  <w:color w:val="000000"/>
                  <w:rPrChange w:id="4621" w:author="Urfels, Anton (IRRI)" w:date="2023-10-06T20:02:00Z">
                    <w:rPr>
                      <w:rFonts w:ascii="Calibri" w:hAnsi="Calibri" w:cs="Calibri"/>
                      <w:color w:val="000000"/>
                    </w:rPr>
                  </w:rPrChange>
                </w:rPr>
                <w:delText>1.64</w:delText>
              </w:r>
            </w:del>
          </w:p>
        </w:tc>
        <w:tc>
          <w:tcPr>
            <w:tcW w:w="521" w:type="pct"/>
            <w:noWrap/>
            <w:vAlign w:val="bottom"/>
            <w:hideMark/>
          </w:tcPr>
          <w:p w14:paraId="1BABFF8A" w14:textId="0D477BEA" w:rsidR="00FD1472" w:rsidRPr="00256197" w:rsidDel="0075048F" w:rsidRDefault="00FD1472" w:rsidP="00DB11CB">
            <w:pPr>
              <w:spacing w:line="240" w:lineRule="auto"/>
              <w:jc w:val="right"/>
              <w:rPr>
                <w:del w:id="4622" w:author="MKONDIWA, Maxwell (CIMMYT-India)" w:date="2023-10-08T09:50:00Z"/>
                <w:rFonts w:eastAsia="Times New Roman" w:cs="Times New Roman"/>
                <w:color w:val="000000"/>
                <w:lang w:eastAsia="en-ZW"/>
                <w:rPrChange w:id="4623" w:author="Urfels, Anton (IRRI)" w:date="2023-10-06T20:02:00Z">
                  <w:rPr>
                    <w:del w:id="4624" w:author="MKONDIWA, Maxwell (CIMMYT-India)" w:date="2023-10-08T09:50:00Z"/>
                    <w:rFonts w:ascii="Gill Sans MT" w:eastAsia="Times New Roman" w:hAnsi="Gill Sans MT" w:cs="Calibri"/>
                    <w:color w:val="000000"/>
                    <w:lang w:eastAsia="en-ZW"/>
                  </w:rPr>
                </w:rPrChange>
              </w:rPr>
            </w:pPr>
            <w:del w:id="4625" w:author="MKONDIWA, Maxwell (CIMMYT-India)" w:date="2023-10-08T09:50:00Z">
              <w:r w:rsidRPr="00256197" w:rsidDel="0075048F">
                <w:rPr>
                  <w:rFonts w:cs="Times New Roman"/>
                  <w:color w:val="000000"/>
                  <w:rPrChange w:id="4626" w:author="Urfels, Anton (IRRI)" w:date="2023-10-06T20:02:00Z">
                    <w:rPr>
                      <w:rFonts w:ascii="Calibri" w:hAnsi="Calibri" w:cs="Calibri"/>
                      <w:color w:val="000000"/>
                    </w:rPr>
                  </w:rPrChange>
                </w:rPr>
                <w:delText>1.60</w:delText>
              </w:r>
            </w:del>
          </w:p>
        </w:tc>
      </w:tr>
      <w:tr w:rsidR="00FD1472" w:rsidRPr="00256197" w:rsidDel="0075048F" w14:paraId="3D647B09" w14:textId="4655A169" w:rsidTr="00DB11CB">
        <w:trPr>
          <w:trHeight w:val="288"/>
          <w:jc w:val="center"/>
          <w:del w:id="4627" w:author="MKONDIWA, Maxwell (CIMMYT-India)" w:date="2023-10-08T09:50:00Z"/>
        </w:trPr>
        <w:tc>
          <w:tcPr>
            <w:tcW w:w="679" w:type="pct"/>
            <w:vMerge/>
          </w:tcPr>
          <w:p w14:paraId="6234D81E" w14:textId="0D6E6BF8" w:rsidR="00FD1472" w:rsidRPr="00256197" w:rsidDel="0075048F" w:rsidRDefault="00FD1472" w:rsidP="00DB11CB">
            <w:pPr>
              <w:spacing w:line="240" w:lineRule="auto"/>
              <w:rPr>
                <w:del w:id="4628" w:author="MKONDIWA, Maxwell (CIMMYT-India)" w:date="2023-10-08T09:50:00Z"/>
                <w:rFonts w:eastAsia="Times New Roman" w:cs="Times New Roman"/>
                <w:color w:val="000000"/>
                <w:lang w:eastAsia="en-ZW"/>
                <w:rPrChange w:id="4629" w:author="Urfels, Anton (IRRI)" w:date="2023-10-06T20:02:00Z">
                  <w:rPr>
                    <w:del w:id="4630" w:author="MKONDIWA, Maxwell (CIMMYT-India)" w:date="2023-10-08T09:50:00Z"/>
                    <w:rFonts w:ascii="Gill Sans MT" w:eastAsia="Times New Roman" w:hAnsi="Gill Sans MT" w:cs="Calibri"/>
                    <w:color w:val="000000"/>
                    <w:lang w:eastAsia="en-ZW"/>
                  </w:rPr>
                </w:rPrChange>
              </w:rPr>
            </w:pPr>
          </w:p>
        </w:tc>
        <w:tc>
          <w:tcPr>
            <w:tcW w:w="1193" w:type="pct"/>
            <w:noWrap/>
            <w:hideMark/>
          </w:tcPr>
          <w:p w14:paraId="2053D755" w14:textId="487721F2" w:rsidR="00FD1472" w:rsidRPr="00256197" w:rsidDel="0075048F" w:rsidRDefault="00FD1472" w:rsidP="00DB11CB">
            <w:pPr>
              <w:spacing w:line="240" w:lineRule="auto"/>
              <w:rPr>
                <w:del w:id="4631" w:author="MKONDIWA, Maxwell (CIMMYT-India)" w:date="2023-10-08T09:50:00Z"/>
                <w:rFonts w:eastAsia="Times New Roman" w:cs="Times New Roman"/>
                <w:color w:val="000000"/>
                <w:lang w:eastAsia="en-ZW"/>
                <w:rPrChange w:id="4632" w:author="Urfels, Anton (IRRI)" w:date="2023-10-06T20:02:00Z">
                  <w:rPr>
                    <w:del w:id="4633" w:author="MKONDIWA, Maxwell (CIMMYT-India)" w:date="2023-10-08T09:50:00Z"/>
                    <w:rFonts w:ascii="Gill Sans MT" w:eastAsia="Times New Roman" w:hAnsi="Gill Sans MT" w:cs="Calibri"/>
                    <w:color w:val="000000"/>
                    <w:lang w:eastAsia="en-ZW"/>
                  </w:rPr>
                </w:rPrChange>
              </w:rPr>
            </w:pPr>
            <w:del w:id="4634" w:author="MKONDIWA, Maxwell (CIMMYT-India)" w:date="2023-10-08T09:50:00Z">
              <w:r w:rsidRPr="00256197" w:rsidDel="0075048F">
                <w:rPr>
                  <w:rFonts w:eastAsia="Times New Roman" w:cs="Times New Roman"/>
                  <w:color w:val="000000"/>
                  <w:lang w:eastAsia="en-ZW"/>
                  <w:rPrChange w:id="4635" w:author="Urfels, Anton (IRRI)" w:date="2023-10-06T20:02:00Z">
                    <w:rPr>
                      <w:rFonts w:ascii="Gill Sans MT" w:eastAsia="Times New Roman" w:hAnsi="Gill Sans MT" w:cs="Calibri"/>
                      <w:color w:val="000000"/>
                      <w:lang w:eastAsia="en-ZW"/>
                    </w:rPr>
                  </w:rPrChange>
                </w:rPr>
                <w:delText>Median</w:delText>
              </w:r>
            </w:del>
          </w:p>
        </w:tc>
        <w:tc>
          <w:tcPr>
            <w:tcW w:w="521" w:type="pct"/>
            <w:noWrap/>
            <w:vAlign w:val="bottom"/>
            <w:hideMark/>
          </w:tcPr>
          <w:p w14:paraId="4B78A8F3" w14:textId="3C552562" w:rsidR="00FD1472" w:rsidRPr="00256197" w:rsidDel="0075048F" w:rsidRDefault="00FD1472" w:rsidP="00DB11CB">
            <w:pPr>
              <w:spacing w:line="240" w:lineRule="auto"/>
              <w:jc w:val="right"/>
              <w:rPr>
                <w:del w:id="4636" w:author="MKONDIWA, Maxwell (CIMMYT-India)" w:date="2023-10-08T09:50:00Z"/>
                <w:rFonts w:eastAsia="Times New Roman" w:cs="Times New Roman"/>
                <w:color w:val="000000"/>
                <w:lang w:eastAsia="en-ZW"/>
                <w:rPrChange w:id="4637" w:author="Urfels, Anton (IRRI)" w:date="2023-10-06T20:02:00Z">
                  <w:rPr>
                    <w:del w:id="4638" w:author="MKONDIWA, Maxwell (CIMMYT-India)" w:date="2023-10-08T09:50:00Z"/>
                    <w:rFonts w:ascii="Gill Sans MT" w:eastAsia="Times New Roman" w:hAnsi="Gill Sans MT" w:cs="Calibri"/>
                    <w:color w:val="000000"/>
                    <w:lang w:eastAsia="en-ZW"/>
                  </w:rPr>
                </w:rPrChange>
              </w:rPr>
            </w:pPr>
            <w:del w:id="4639" w:author="MKONDIWA, Maxwell (CIMMYT-India)" w:date="2023-10-08T09:50:00Z">
              <w:r w:rsidRPr="00256197" w:rsidDel="0075048F">
                <w:rPr>
                  <w:rFonts w:cs="Times New Roman"/>
                  <w:color w:val="000000"/>
                  <w:rPrChange w:id="4640" w:author="Urfels, Anton (IRRI)" w:date="2023-10-06T20:02:00Z">
                    <w:rPr>
                      <w:rFonts w:ascii="Calibri" w:hAnsi="Calibri" w:cs="Calibri"/>
                      <w:color w:val="000000"/>
                    </w:rPr>
                  </w:rPrChange>
                </w:rPr>
                <w:delText>-1.69</w:delText>
              </w:r>
            </w:del>
          </w:p>
        </w:tc>
        <w:tc>
          <w:tcPr>
            <w:tcW w:w="521" w:type="pct"/>
            <w:noWrap/>
            <w:vAlign w:val="bottom"/>
            <w:hideMark/>
          </w:tcPr>
          <w:p w14:paraId="6EF660A5" w14:textId="60353782" w:rsidR="00FD1472" w:rsidRPr="00256197" w:rsidDel="0075048F" w:rsidRDefault="00FD1472" w:rsidP="00DB11CB">
            <w:pPr>
              <w:spacing w:line="240" w:lineRule="auto"/>
              <w:jc w:val="right"/>
              <w:rPr>
                <w:del w:id="4641" w:author="MKONDIWA, Maxwell (CIMMYT-India)" w:date="2023-10-08T09:50:00Z"/>
                <w:rFonts w:eastAsia="Times New Roman" w:cs="Times New Roman"/>
                <w:color w:val="000000"/>
                <w:lang w:eastAsia="en-ZW"/>
                <w:rPrChange w:id="4642" w:author="Urfels, Anton (IRRI)" w:date="2023-10-06T20:02:00Z">
                  <w:rPr>
                    <w:del w:id="4643" w:author="MKONDIWA, Maxwell (CIMMYT-India)" w:date="2023-10-08T09:50:00Z"/>
                    <w:rFonts w:ascii="Gill Sans MT" w:eastAsia="Times New Roman" w:hAnsi="Gill Sans MT" w:cs="Calibri"/>
                    <w:color w:val="000000"/>
                    <w:lang w:eastAsia="en-ZW"/>
                  </w:rPr>
                </w:rPrChange>
              </w:rPr>
            </w:pPr>
            <w:del w:id="4644" w:author="MKONDIWA, Maxwell (CIMMYT-India)" w:date="2023-10-08T09:50:00Z">
              <w:r w:rsidRPr="00256197" w:rsidDel="0075048F">
                <w:rPr>
                  <w:rFonts w:cs="Times New Roman"/>
                  <w:color w:val="000000"/>
                  <w:rPrChange w:id="4645" w:author="Urfels, Anton (IRRI)" w:date="2023-10-06T20:02:00Z">
                    <w:rPr>
                      <w:rFonts w:ascii="Calibri" w:hAnsi="Calibri" w:cs="Calibri"/>
                      <w:color w:val="000000"/>
                    </w:rPr>
                  </w:rPrChange>
                </w:rPr>
                <w:delText>2.79</w:delText>
              </w:r>
            </w:del>
          </w:p>
        </w:tc>
        <w:tc>
          <w:tcPr>
            <w:tcW w:w="521" w:type="pct"/>
            <w:noWrap/>
            <w:vAlign w:val="bottom"/>
            <w:hideMark/>
          </w:tcPr>
          <w:p w14:paraId="7CE68922" w14:textId="1E98D04F" w:rsidR="00FD1472" w:rsidRPr="00256197" w:rsidDel="0075048F" w:rsidRDefault="00FD1472" w:rsidP="00DB11CB">
            <w:pPr>
              <w:spacing w:line="240" w:lineRule="auto"/>
              <w:jc w:val="right"/>
              <w:rPr>
                <w:del w:id="4646" w:author="MKONDIWA, Maxwell (CIMMYT-India)" w:date="2023-10-08T09:50:00Z"/>
                <w:rFonts w:eastAsia="Times New Roman" w:cs="Times New Roman"/>
                <w:color w:val="000000"/>
                <w:lang w:eastAsia="en-ZW"/>
                <w:rPrChange w:id="4647" w:author="Urfels, Anton (IRRI)" w:date="2023-10-06T20:02:00Z">
                  <w:rPr>
                    <w:del w:id="4648" w:author="MKONDIWA, Maxwell (CIMMYT-India)" w:date="2023-10-08T09:50:00Z"/>
                    <w:rFonts w:ascii="Gill Sans MT" w:eastAsia="Times New Roman" w:hAnsi="Gill Sans MT" w:cs="Calibri"/>
                    <w:color w:val="000000"/>
                    <w:lang w:eastAsia="en-ZW"/>
                  </w:rPr>
                </w:rPrChange>
              </w:rPr>
            </w:pPr>
            <w:del w:id="4649" w:author="MKONDIWA, Maxwell (CIMMYT-India)" w:date="2023-10-08T09:50:00Z">
              <w:r w:rsidRPr="00256197" w:rsidDel="0075048F">
                <w:rPr>
                  <w:rFonts w:cs="Times New Roman"/>
                  <w:color w:val="000000"/>
                  <w:rPrChange w:id="4650" w:author="Urfels, Anton (IRRI)" w:date="2023-10-06T20:02:00Z">
                    <w:rPr>
                      <w:rFonts w:ascii="Calibri" w:hAnsi="Calibri" w:cs="Calibri"/>
                      <w:color w:val="000000"/>
                    </w:rPr>
                  </w:rPrChange>
                </w:rPr>
                <w:delText>3.85</w:delText>
              </w:r>
            </w:del>
          </w:p>
        </w:tc>
        <w:tc>
          <w:tcPr>
            <w:tcW w:w="521" w:type="pct"/>
            <w:noWrap/>
            <w:vAlign w:val="bottom"/>
            <w:hideMark/>
          </w:tcPr>
          <w:p w14:paraId="3327CC79" w14:textId="1F32FFF4" w:rsidR="00FD1472" w:rsidRPr="00256197" w:rsidDel="0075048F" w:rsidRDefault="00FD1472" w:rsidP="00DB11CB">
            <w:pPr>
              <w:spacing w:line="240" w:lineRule="auto"/>
              <w:jc w:val="right"/>
              <w:rPr>
                <w:del w:id="4651" w:author="MKONDIWA, Maxwell (CIMMYT-India)" w:date="2023-10-08T09:50:00Z"/>
                <w:rFonts w:eastAsia="Times New Roman" w:cs="Times New Roman"/>
                <w:color w:val="000000"/>
                <w:lang w:eastAsia="en-ZW"/>
                <w:rPrChange w:id="4652" w:author="Urfels, Anton (IRRI)" w:date="2023-10-06T20:02:00Z">
                  <w:rPr>
                    <w:del w:id="4653" w:author="MKONDIWA, Maxwell (CIMMYT-India)" w:date="2023-10-08T09:50:00Z"/>
                    <w:rFonts w:ascii="Gill Sans MT" w:eastAsia="Times New Roman" w:hAnsi="Gill Sans MT" w:cs="Calibri"/>
                    <w:color w:val="000000"/>
                    <w:lang w:eastAsia="en-ZW"/>
                  </w:rPr>
                </w:rPrChange>
              </w:rPr>
            </w:pPr>
            <w:del w:id="4654" w:author="MKONDIWA, Maxwell (CIMMYT-India)" w:date="2023-10-08T09:50:00Z">
              <w:r w:rsidRPr="00256197" w:rsidDel="0075048F">
                <w:rPr>
                  <w:rFonts w:cs="Times New Roman"/>
                  <w:color w:val="000000"/>
                  <w:rPrChange w:id="4655" w:author="Urfels, Anton (IRRI)" w:date="2023-10-06T20:02:00Z">
                    <w:rPr>
                      <w:rFonts w:ascii="Calibri" w:hAnsi="Calibri" w:cs="Calibri"/>
                      <w:color w:val="000000"/>
                    </w:rPr>
                  </w:rPrChange>
                </w:rPr>
                <w:delText>3.48</w:delText>
              </w:r>
            </w:del>
          </w:p>
        </w:tc>
        <w:tc>
          <w:tcPr>
            <w:tcW w:w="521" w:type="pct"/>
            <w:noWrap/>
            <w:vAlign w:val="bottom"/>
            <w:hideMark/>
          </w:tcPr>
          <w:p w14:paraId="18DBFFD2" w14:textId="33E8E9B9" w:rsidR="00FD1472" w:rsidRPr="00256197" w:rsidDel="0075048F" w:rsidRDefault="00FD1472" w:rsidP="00DB11CB">
            <w:pPr>
              <w:spacing w:line="240" w:lineRule="auto"/>
              <w:jc w:val="right"/>
              <w:rPr>
                <w:del w:id="4656" w:author="MKONDIWA, Maxwell (CIMMYT-India)" w:date="2023-10-08T09:50:00Z"/>
                <w:rFonts w:eastAsia="Times New Roman" w:cs="Times New Roman"/>
                <w:color w:val="000000"/>
                <w:lang w:eastAsia="en-ZW"/>
                <w:rPrChange w:id="4657" w:author="Urfels, Anton (IRRI)" w:date="2023-10-06T20:02:00Z">
                  <w:rPr>
                    <w:del w:id="4658" w:author="MKONDIWA, Maxwell (CIMMYT-India)" w:date="2023-10-08T09:50:00Z"/>
                    <w:rFonts w:ascii="Gill Sans MT" w:eastAsia="Times New Roman" w:hAnsi="Gill Sans MT" w:cs="Calibri"/>
                    <w:color w:val="000000"/>
                    <w:lang w:eastAsia="en-ZW"/>
                  </w:rPr>
                </w:rPrChange>
              </w:rPr>
            </w:pPr>
            <w:del w:id="4659" w:author="MKONDIWA, Maxwell (CIMMYT-India)" w:date="2023-10-08T09:50:00Z">
              <w:r w:rsidRPr="00256197" w:rsidDel="0075048F">
                <w:rPr>
                  <w:rFonts w:cs="Times New Roman"/>
                  <w:color w:val="000000"/>
                  <w:rPrChange w:id="4660" w:author="Urfels, Anton (IRRI)" w:date="2023-10-06T20:02:00Z">
                    <w:rPr>
                      <w:rFonts w:ascii="Calibri" w:hAnsi="Calibri" w:cs="Calibri"/>
                      <w:color w:val="000000"/>
                    </w:rPr>
                  </w:rPrChange>
                </w:rPr>
                <w:delText>1.84</w:delText>
              </w:r>
            </w:del>
          </w:p>
        </w:tc>
        <w:tc>
          <w:tcPr>
            <w:tcW w:w="521" w:type="pct"/>
            <w:noWrap/>
            <w:vAlign w:val="bottom"/>
            <w:hideMark/>
          </w:tcPr>
          <w:p w14:paraId="4AF1E82A" w14:textId="0C73822D" w:rsidR="00FD1472" w:rsidRPr="00256197" w:rsidDel="0075048F" w:rsidRDefault="00FD1472" w:rsidP="00DB11CB">
            <w:pPr>
              <w:spacing w:line="240" w:lineRule="auto"/>
              <w:jc w:val="right"/>
              <w:rPr>
                <w:del w:id="4661" w:author="MKONDIWA, Maxwell (CIMMYT-India)" w:date="2023-10-08T09:50:00Z"/>
                <w:rFonts w:eastAsia="Times New Roman" w:cs="Times New Roman"/>
                <w:color w:val="000000"/>
                <w:lang w:eastAsia="en-ZW"/>
                <w:rPrChange w:id="4662" w:author="Urfels, Anton (IRRI)" w:date="2023-10-06T20:02:00Z">
                  <w:rPr>
                    <w:del w:id="4663" w:author="MKONDIWA, Maxwell (CIMMYT-India)" w:date="2023-10-08T09:50:00Z"/>
                    <w:rFonts w:ascii="Gill Sans MT" w:eastAsia="Times New Roman" w:hAnsi="Gill Sans MT" w:cs="Calibri"/>
                    <w:color w:val="000000"/>
                    <w:lang w:eastAsia="en-ZW"/>
                  </w:rPr>
                </w:rPrChange>
              </w:rPr>
            </w:pPr>
            <w:del w:id="4664" w:author="MKONDIWA, Maxwell (CIMMYT-India)" w:date="2023-10-08T09:50:00Z">
              <w:r w:rsidRPr="00256197" w:rsidDel="0075048F">
                <w:rPr>
                  <w:rFonts w:cs="Times New Roman"/>
                  <w:color w:val="000000"/>
                  <w:rPrChange w:id="4665" w:author="Urfels, Anton (IRRI)" w:date="2023-10-06T20:02:00Z">
                    <w:rPr>
                      <w:rFonts w:ascii="Calibri" w:hAnsi="Calibri" w:cs="Calibri"/>
                      <w:color w:val="000000"/>
                    </w:rPr>
                  </w:rPrChange>
                </w:rPr>
                <w:delText>1.79</w:delText>
              </w:r>
            </w:del>
          </w:p>
        </w:tc>
      </w:tr>
      <w:tr w:rsidR="00FD1472" w:rsidRPr="00256197" w:rsidDel="0075048F" w14:paraId="746129E1" w14:textId="706E7A0D" w:rsidTr="00DB11CB">
        <w:trPr>
          <w:trHeight w:val="288"/>
          <w:jc w:val="center"/>
          <w:del w:id="4666" w:author="MKONDIWA, Maxwell (CIMMYT-India)" w:date="2023-10-08T09:50:00Z"/>
        </w:trPr>
        <w:tc>
          <w:tcPr>
            <w:tcW w:w="679" w:type="pct"/>
            <w:vMerge/>
          </w:tcPr>
          <w:p w14:paraId="52D0D1B3" w14:textId="5E1E014D" w:rsidR="00FD1472" w:rsidRPr="00256197" w:rsidDel="0075048F" w:rsidRDefault="00FD1472" w:rsidP="00DB11CB">
            <w:pPr>
              <w:spacing w:line="240" w:lineRule="auto"/>
              <w:rPr>
                <w:del w:id="4667" w:author="MKONDIWA, Maxwell (CIMMYT-India)" w:date="2023-10-08T09:50:00Z"/>
                <w:rFonts w:eastAsia="Times New Roman" w:cs="Times New Roman"/>
                <w:color w:val="000000"/>
                <w:lang w:eastAsia="en-ZW"/>
                <w:rPrChange w:id="4668" w:author="Urfels, Anton (IRRI)" w:date="2023-10-06T20:02:00Z">
                  <w:rPr>
                    <w:del w:id="4669" w:author="MKONDIWA, Maxwell (CIMMYT-India)" w:date="2023-10-08T09:50:00Z"/>
                    <w:rFonts w:ascii="Gill Sans MT" w:eastAsia="Times New Roman" w:hAnsi="Gill Sans MT" w:cs="Calibri"/>
                    <w:color w:val="000000"/>
                    <w:lang w:eastAsia="en-ZW"/>
                  </w:rPr>
                </w:rPrChange>
              </w:rPr>
            </w:pPr>
          </w:p>
        </w:tc>
        <w:tc>
          <w:tcPr>
            <w:tcW w:w="1193" w:type="pct"/>
            <w:noWrap/>
            <w:hideMark/>
          </w:tcPr>
          <w:p w14:paraId="30099A2B" w14:textId="5C8FE289" w:rsidR="00FD1472" w:rsidRPr="00256197" w:rsidDel="0075048F" w:rsidRDefault="00FD1472" w:rsidP="00DB11CB">
            <w:pPr>
              <w:spacing w:line="240" w:lineRule="auto"/>
              <w:rPr>
                <w:del w:id="4670" w:author="MKONDIWA, Maxwell (CIMMYT-India)" w:date="2023-10-08T09:50:00Z"/>
                <w:rFonts w:eastAsia="Times New Roman" w:cs="Times New Roman"/>
                <w:color w:val="000000"/>
                <w:lang w:eastAsia="en-ZW"/>
                <w:rPrChange w:id="4671" w:author="Urfels, Anton (IRRI)" w:date="2023-10-06T20:02:00Z">
                  <w:rPr>
                    <w:del w:id="4672" w:author="MKONDIWA, Maxwell (CIMMYT-India)" w:date="2023-10-08T09:50:00Z"/>
                    <w:rFonts w:ascii="Gill Sans MT" w:eastAsia="Times New Roman" w:hAnsi="Gill Sans MT" w:cs="Calibri"/>
                    <w:color w:val="000000"/>
                    <w:lang w:eastAsia="en-ZW"/>
                  </w:rPr>
                </w:rPrChange>
              </w:rPr>
            </w:pPr>
            <w:del w:id="4673" w:author="MKONDIWA, Maxwell (CIMMYT-India)" w:date="2023-10-08T09:50:00Z">
              <w:r w:rsidRPr="00256197" w:rsidDel="0075048F">
                <w:rPr>
                  <w:rFonts w:eastAsia="Times New Roman" w:cs="Times New Roman"/>
                  <w:color w:val="000000"/>
                  <w:lang w:eastAsia="en-ZW"/>
                  <w:rPrChange w:id="4674" w:author="Urfels, Anton (IRRI)" w:date="2023-10-06T20:02:00Z">
                    <w:rPr>
                      <w:rFonts w:ascii="Gill Sans MT" w:eastAsia="Times New Roman" w:hAnsi="Gill Sans MT" w:cs="Calibri"/>
                      <w:color w:val="000000"/>
                      <w:lang w:eastAsia="en-ZW"/>
                    </w:rPr>
                  </w:rPrChange>
                </w:rPr>
                <w:delText>75th percentile</w:delText>
              </w:r>
            </w:del>
          </w:p>
        </w:tc>
        <w:tc>
          <w:tcPr>
            <w:tcW w:w="521" w:type="pct"/>
            <w:noWrap/>
            <w:vAlign w:val="bottom"/>
            <w:hideMark/>
          </w:tcPr>
          <w:p w14:paraId="7B6C2ACD" w14:textId="71BEA759" w:rsidR="00FD1472" w:rsidRPr="00256197" w:rsidDel="0075048F" w:rsidRDefault="00FD1472" w:rsidP="00DB11CB">
            <w:pPr>
              <w:spacing w:line="240" w:lineRule="auto"/>
              <w:jc w:val="right"/>
              <w:rPr>
                <w:del w:id="4675" w:author="MKONDIWA, Maxwell (CIMMYT-India)" w:date="2023-10-08T09:50:00Z"/>
                <w:rFonts w:eastAsia="Times New Roman" w:cs="Times New Roman"/>
                <w:color w:val="000000"/>
                <w:lang w:eastAsia="en-ZW"/>
                <w:rPrChange w:id="4676" w:author="Urfels, Anton (IRRI)" w:date="2023-10-06T20:02:00Z">
                  <w:rPr>
                    <w:del w:id="4677" w:author="MKONDIWA, Maxwell (CIMMYT-India)" w:date="2023-10-08T09:50:00Z"/>
                    <w:rFonts w:ascii="Gill Sans MT" w:eastAsia="Times New Roman" w:hAnsi="Gill Sans MT" w:cs="Calibri"/>
                    <w:color w:val="000000"/>
                    <w:lang w:eastAsia="en-ZW"/>
                  </w:rPr>
                </w:rPrChange>
              </w:rPr>
            </w:pPr>
            <w:del w:id="4678" w:author="MKONDIWA, Maxwell (CIMMYT-India)" w:date="2023-10-08T09:50:00Z">
              <w:r w:rsidRPr="00256197" w:rsidDel="0075048F">
                <w:rPr>
                  <w:rFonts w:cs="Times New Roman"/>
                  <w:color w:val="000000"/>
                  <w:rPrChange w:id="4679" w:author="Urfels, Anton (IRRI)" w:date="2023-10-06T20:02:00Z">
                    <w:rPr>
                      <w:rFonts w:ascii="Calibri" w:hAnsi="Calibri" w:cs="Calibri"/>
                      <w:color w:val="000000"/>
                    </w:rPr>
                  </w:rPrChange>
                </w:rPr>
                <w:delText>-0.41</w:delText>
              </w:r>
            </w:del>
          </w:p>
        </w:tc>
        <w:tc>
          <w:tcPr>
            <w:tcW w:w="521" w:type="pct"/>
            <w:noWrap/>
            <w:vAlign w:val="bottom"/>
            <w:hideMark/>
          </w:tcPr>
          <w:p w14:paraId="7FB2E9BD" w14:textId="01FA7E8F" w:rsidR="00FD1472" w:rsidRPr="00256197" w:rsidDel="0075048F" w:rsidRDefault="00FD1472" w:rsidP="00DB11CB">
            <w:pPr>
              <w:spacing w:line="240" w:lineRule="auto"/>
              <w:jc w:val="right"/>
              <w:rPr>
                <w:del w:id="4680" w:author="MKONDIWA, Maxwell (CIMMYT-India)" w:date="2023-10-08T09:50:00Z"/>
                <w:rFonts w:eastAsia="Times New Roman" w:cs="Times New Roman"/>
                <w:color w:val="000000"/>
                <w:lang w:eastAsia="en-ZW"/>
                <w:rPrChange w:id="4681" w:author="Urfels, Anton (IRRI)" w:date="2023-10-06T20:02:00Z">
                  <w:rPr>
                    <w:del w:id="4682" w:author="MKONDIWA, Maxwell (CIMMYT-India)" w:date="2023-10-08T09:50:00Z"/>
                    <w:rFonts w:ascii="Gill Sans MT" w:eastAsia="Times New Roman" w:hAnsi="Gill Sans MT" w:cs="Calibri"/>
                    <w:color w:val="000000"/>
                    <w:lang w:eastAsia="en-ZW"/>
                  </w:rPr>
                </w:rPrChange>
              </w:rPr>
            </w:pPr>
            <w:del w:id="4683" w:author="MKONDIWA, Maxwell (CIMMYT-India)" w:date="2023-10-08T09:50:00Z">
              <w:r w:rsidRPr="00256197" w:rsidDel="0075048F">
                <w:rPr>
                  <w:rFonts w:cs="Times New Roman"/>
                  <w:color w:val="000000"/>
                  <w:rPrChange w:id="4684" w:author="Urfels, Anton (IRRI)" w:date="2023-10-06T20:02:00Z">
                    <w:rPr>
                      <w:rFonts w:ascii="Calibri" w:hAnsi="Calibri" w:cs="Calibri"/>
                      <w:color w:val="000000"/>
                    </w:rPr>
                  </w:rPrChange>
                </w:rPr>
                <w:delText>3.18</w:delText>
              </w:r>
            </w:del>
          </w:p>
        </w:tc>
        <w:tc>
          <w:tcPr>
            <w:tcW w:w="521" w:type="pct"/>
            <w:noWrap/>
            <w:vAlign w:val="bottom"/>
            <w:hideMark/>
          </w:tcPr>
          <w:p w14:paraId="0DBDEDD3" w14:textId="037E5069" w:rsidR="00FD1472" w:rsidRPr="00256197" w:rsidDel="0075048F" w:rsidRDefault="00FD1472" w:rsidP="00DB11CB">
            <w:pPr>
              <w:spacing w:line="240" w:lineRule="auto"/>
              <w:jc w:val="right"/>
              <w:rPr>
                <w:del w:id="4685" w:author="MKONDIWA, Maxwell (CIMMYT-India)" w:date="2023-10-08T09:50:00Z"/>
                <w:rFonts w:eastAsia="Times New Roman" w:cs="Times New Roman"/>
                <w:color w:val="000000"/>
                <w:lang w:eastAsia="en-ZW"/>
                <w:rPrChange w:id="4686" w:author="Urfels, Anton (IRRI)" w:date="2023-10-06T20:02:00Z">
                  <w:rPr>
                    <w:del w:id="4687" w:author="MKONDIWA, Maxwell (CIMMYT-India)" w:date="2023-10-08T09:50:00Z"/>
                    <w:rFonts w:ascii="Gill Sans MT" w:eastAsia="Times New Roman" w:hAnsi="Gill Sans MT" w:cs="Calibri"/>
                    <w:color w:val="000000"/>
                    <w:lang w:eastAsia="en-ZW"/>
                  </w:rPr>
                </w:rPrChange>
              </w:rPr>
            </w:pPr>
            <w:del w:id="4688" w:author="MKONDIWA, Maxwell (CIMMYT-India)" w:date="2023-10-08T09:50:00Z">
              <w:r w:rsidRPr="00256197" w:rsidDel="0075048F">
                <w:rPr>
                  <w:rFonts w:cs="Times New Roman"/>
                  <w:color w:val="000000"/>
                  <w:rPrChange w:id="4689" w:author="Urfels, Anton (IRRI)" w:date="2023-10-06T20:02:00Z">
                    <w:rPr>
                      <w:rFonts w:ascii="Calibri" w:hAnsi="Calibri" w:cs="Calibri"/>
                      <w:color w:val="000000"/>
                    </w:rPr>
                  </w:rPrChange>
                </w:rPr>
                <w:delText>4.40</w:delText>
              </w:r>
            </w:del>
          </w:p>
        </w:tc>
        <w:tc>
          <w:tcPr>
            <w:tcW w:w="521" w:type="pct"/>
            <w:noWrap/>
            <w:vAlign w:val="bottom"/>
            <w:hideMark/>
          </w:tcPr>
          <w:p w14:paraId="4A597C5C" w14:textId="59FC33CA" w:rsidR="00FD1472" w:rsidRPr="00256197" w:rsidDel="0075048F" w:rsidRDefault="00FD1472" w:rsidP="00DB11CB">
            <w:pPr>
              <w:spacing w:line="240" w:lineRule="auto"/>
              <w:jc w:val="right"/>
              <w:rPr>
                <w:del w:id="4690" w:author="MKONDIWA, Maxwell (CIMMYT-India)" w:date="2023-10-08T09:50:00Z"/>
                <w:rFonts w:eastAsia="Times New Roman" w:cs="Times New Roman"/>
                <w:color w:val="000000"/>
                <w:lang w:eastAsia="en-ZW"/>
                <w:rPrChange w:id="4691" w:author="Urfels, Anton (IRRI)" w:date="2023-10-06T20:02:00Z">
                  <w:rPr>
                    <w:del w:id="4692" w:author="MKONDIWA, Maxwell (CIMMYT-India)" w:date="2023-10-08T09:50:00Z"/>
                    <w:rFonts w:ascii="Gill Sans MT" w:eastAsia="Times New Roman" w:hAnsi="Gill Sans MT" w:cs="Calibri"/>
                    <w:color w:val="000000"/>
                    <w:lang w:eastAsia="en-ZW"/>
                  </w:rPr>
                </w:rPrChange>
              </w:rPr>
            </w:pPr>
            <w:del w:id="4693" w:author="MKONDIWA, Maxwell (CIMMYT-India)" w:date="2023-10-08T09:50:00Z">
              <w:r w:rsidRPr="00256197" w:rsidDel="0075048F">
                <w:rPr>
                  <w:rFonts w:cs="Times New Roman"/>
                  <w:color w:val="000000"/>
                  <w:rPrChange w:id="4694" w:author="Urfels, Anton (IRRI)" w:date="2023-10-06T20:02:00Z">
                    <w:rPr>
                      <w:rFonts w:ascii="Calibri" w:hAnsi="Calibri" w:cs="Calibri"/>
                      <w:color w:val="000000"/>
                    </w:rPr>
                  </w:rPrChange>
                </w:rPr>
                <w:delText>3.95</w:delText>
              </w:r>
            </w:del>
          </w:p>
        </w:tc>
        <w:tc>
          <w:tcPr>
            <w:tcW w:w="521" w:type="pct"/>
            <w:noWrap/>
            <w:vAlign w:val="bottom"/>
            <w:hideMark/>
          </w:tcPr>
          <w:p w14:paraId="6604C4EA" w14:textId="46A9F2FB" w:rsidR="00FD1472" w:rsidRPr="00256197" w:rsidDel="0075048F" w:rsidRDefault="00FD1472" w:rsidP="00DB11CB">
            <w:pPr>
              <w:spacing w:line="240" w:lineRule="auto"/>
              <w:jc w:val="right"/>
              <w:rPr>
                <w:del w:id="4695" w:author="MKONDIWA, Maxwell (CIMMYT-India)" w:date="2023-10-08T09:50:00Z"/>
                <w:rFonts w:eastAsia="Times New Roman" w:cs="Times New Roman"/>
                <w:color w:val="000000"/>
                <w:lang w:eastAsia="en-ZW"/>
                <w:rPrChange w:id="4696" w:author="Urfels, Anton (IRRI)" w:date="2023-10-06T20:02:00Z">
                  <w:rPr>
                    <w:del w:id="4697" w:author="MKONDIWA, Maxwell (CIMMYT-India)" w:date="2023-10-08T09:50:00Z"/>
                    <w:rFonts w:ascii="Gill Sans MT" w:eastAsia="Times New Roman" w:hAnsi="Gill Sans MT" w:cs="Calibri"/>
                    <w:color w:val="000000"/>
                    <w:lang w:eastAsia="en-ZW"/>
                  </w:rPr>
                </w:rPrChange>
              </w:rPr>
            </w:pPr>
            <w:del w:id="4698" w:author="MKONDIWA, Maxwell (CIMMYT-India)" w:date="2023-10-08T09:50:00Z">
              <w:r w:rsidRPr="00256197" w:rsidDel="0075048F">
                <w:rPr>
                  <w:rFonts w:cs="Times New Roman"/>
                  <w:color w:val="000000"/>
                  <w:rPrChange w:id="4699" w:author="Urfels, Anton (IRRI)" w:date="2023-10-06T20:02:00Z">
                    <w:rPr>
                      <w:rFonts w:ascii="Calibri" w:hAnsi="Calibri" w:cs="Calibri"/>
                      <w:color w:val="000000"/>
                    </w:rPr>
                  </w:rPrChange>
                </w:rPr>
                <w:delText>2.13</w:delText>
              </w:r>
            </w:del>
          </w:p>
        </w:tc>
        <w:tc>
          <w:tcPr>
            <w:tcW w:w="521" w:type="pct"/>
            <w:noWrap/>
            <w:vAlign w:val="bottom"/>
            <w:hideMark/>
          </w:tcPr>
          <w:p w14:paraId="600329A3" w14:textId="7A963B51" w:rsidR="00FD1472" w:rsidRPr="00256197" w:rsidDel="0075048F" w:rsidRDefault="00FD1472" w:rsidP="00DB11CB">
            <w:pPr>
              <w:spacing w:line="240" w:lineRule="auto"/>
              <w:jc w:val="right"/>
              <w:rPr>
                <w:del w:id="4700" w:author="MKONDIWA, Maxwell (CIMMYT-India)" w:date="2023-10-08T09:50:00Z"/>
                <w:rFonts w:eastAsia="Times New Roman" w:cs="Times New Roman"/>
                <w:color w:val="000000"/>
                <w:lang w:eastAsia="en-ZW"/>
                <w:rPrChange w:id="4701" w:author="Urfels, Anton (IRRI)" w:date="2023-10-06T20:02:00Z">
                  <w:rPr>
                    <w:del w:id="4702" w:author="MKONDIWA, Maxwell (CIMMYT-India)" w:date="2023-10-08T09:50:00Z"/>
                    <w:rFonts w:ascii="Gill Sans MT" w:eastAsia="Times New Roman" w:hAnsi="Gill Sans MT" w:cs="Calibri"/>
                    <w:color w:val="000000"/>
                    <w:lang w:eastAsia="en-ZW"/>
                  </w:rPr>
                </w:rPrChange>
              </w:rPr>
            </w:pPr>
            <w:del w:id="4703" w:author="MKONDIWA, Maxwell (CIMMYT-India)" w:date="2023-10-08T09:50:00Z">
              <w:r w:rsidRPr="00256197" w:rsidDel="0075048F">
                <w:rPr>
                  <w:rFonts w:cs="Times New Roman"/>
                  <w:color w:val="000000"/>
                  <w:rPrChange w:id="4704" w:author="Urfels, Anton (IRRI)" w:date="2023-10-06T20:02:00Z">
                    <w:rPr>
                      <w:rFonts w:ascii="Calibri" w:hAnsi="Calibri" w:cs="Calibri"/>
                      <w:color w:val="000000"/>
                    </w:rPr>
                  </w:rPrChange>
                </w:rPr>
                <w:delText>2.03</w:delText>
              </w:r>
            </w:del>
          </w:p>
        </w:tc>
      </w:tr>
      <w:tr w:rsidR="00FD1472" w:rsidRPr="00256197" w:rsidDel="0075048F" w14:paraId="7BFCAAB8" w14:textId="6A366A88" w:rsidTr="00DB11CB">
        <w:trPr>
          <w:trHeight w:val="288"/>
          <w:jc w:val="center"/>
          <w:del w:id="4705" w:author="MKONDIWA, Maxwell (CIMMYT-India)" w:date="2023-10-08T09:50:00Z"/>
        </w:trPr>
        <w:tc>
          <w:tcPr>
            <w:tcW w:w="679" w:type="pct"/>
            <w:vMerge/>
          </w:tcPr>
          <w:p w14:paraId="4E908A82" w14:textId="594D3231" w:rsidR="00FD1472" w:rsidRPr="00256197" w:rsidDel="0075048F" w:rsidRDefault="00FD1472" w:rsidP="00DB11CB">
            <w:pPr>
              <w:spacing w:line="240" w:lineRule="auto"/>
              <w:rPr>
                <w:del w:id="4706" w:author="MKONDIWA, Maxwell (CIMMYT-India)" w:date="2023-10-08T09:50:00Z"/>
                <w:rFonts w:eastAsia="Times New Roman" w:cs="Times New Roman"/>
                <w:color w:val="000000"/>
                <w:lang w:eastAsia="en-ZW"/>
                <w:rPrChange w:id="4707" w:author="Urfels, Anton (IRRI)" w:date="2023-10-06T20:02:00Z">
                  <w:rPr>
                    <w:del w:id="4708" w:author="MKONDIWA, Maxwell (CIMMYT-India)" w:date="2023-10-08T09:50:00Z"/>
                    <w:rFonts w:ascii="Gill Sans MT" w:eastAsia="Times New Roman" w:hAnsi="Gill Sans MT" w:cs="Calibri"/>
                    <w:color w:val="000000"/>
                    <w:lang w:eastAsia="en-ZW"/>
                  </w:rPr>
                </w:rPrChange>
              </w:rPr>
            </w:pPr>
          </w:p>
        </w:tc>
        <w:tc>
          <w:tcPr>
            <w:tcW w:w="1193" w:type="pct"/>
            <w:tcBorders>
              <w:bottom w:val="nil"/>
            </w:tcBorders>
            <w:noWrap/>
            <w:hideMark/>
          </w:tcPr>
          <w:p w14:paraId="1A1E7B1D" w14:textId="5C751B29" w:rsidR="00FD1472" w:rsidRPr="00256197" w:rsidDel="0075048F" w:rsidRDefault="00FD1472" w:rsidP="00DB11CB">
            <w:pPr>
              <w:spacing w:line="240" w:lineRule="auto"/>
              <w:rPr>
                <w:del w:id="4709" w:author="MKONDIWA, Maxwell (CIMMYT-India)" w:date="2023-10-08T09:50:00Z"/>
                <w:rFonts w:eastAsia="Times New Roman" w:cs="Times New Roman"/>
                <w:color w:val="000000"/>
                <w:lang w:eastAsia="en-ZW"/>
                <w:rPrChange w:id="4710" w:author="Urfels, Anton (IRRI)" w:date="2023-10-06T20:02:00Z">
                  <w:rPr>
                    <w:del w:id="4711" w:author="MKONDIWA, Maxwell (CIMMYT-India)" w:date="2023-10-08T09:50:00Z"/>
                    <w:rFonts w:ascii="Gill Sans MT" w:eastAsia="Times New Roman" w:hAnsi="Gill Sans MT" w:cs="Calibri"/>
                    <w:color w:val="000000"/>
                    <w:lang w:eastAsia="en-ZW"/>
                  </w:rPr>
                </w:rPrChange>
              </w:rPr>
            </w:pPr>
            <w:del w:id="4712" w:author="MKONDIWA, Maxwell (CIMMYT-India)" w:date="2023-10-08T09:50:00Z">
              <w:r w:rsidRPr="00256197" w:rsidDel="0075048F">
                <w:rPr>
                  <w:rFonts w:eastAsia="Times New Roman" w:cs="Times New Roman"/>
                  <w:color w:val="000000"/>
                  <w:lang w:eastAsia="en-ZW"/>
                  <w:rPrChange w:id="4713" w:author="Urfels, Anton (IRRI)" w:date="2023-10-06T20:02:00Z">
                    <w:rPr>
                      <w:rFonts w:ascii="Gill Sans MT" w:eastAsia="Times New Roman" w:hAnsi="Gill Sans MT" w:cs="Calibri"/>
                      <w:color w:val="000000"/>
                      <w:lang w:eastAsia="en-ZW"/>
                    </w:rPr>
                  </w:rPrChange>
                </w:rPr>
                <w:delText>90th percentile</w:delText>
              </w:r>
            </w:del>
          </w:p>
        </w:tc>
        <w:tc>
          <w:tcPr>
            <w:tcW w:w="521" w:type="pct"/>
            <w:tcBorders>
              <w:bottom w:val="nil"/>
            </w:tcBorders>
            <w:noWrap/>
            <w:vAlign w:val="bottom"/>
            <w:hideMark/>
          </w:tcPr>
          <w:p w14:paraId="1E65D1DE" w14:textId="757EF89A" w:rsidR="00FD1472" w:rsidRPr="00256197" w:rsidDel="0075048F" w:rsidRDefault="00FD1472" w:rsidP="00DB11CB">
            <w:pPr>
              <w:spacing w:line="240" w:lineRule="auto"/>
              <w:jc w:val="right"/>
              <w:rPr>
                <w:del w:id="4714" w:author="MKONDIWA, Maxwell (CIMMYT-India)" w:date="2023-10-08T09:50:00Z"/>
                <w:rFonts w:eastAsia="Times New Roman" w:cs="Times New Roman"/>
                <w:color w:val="000000"/>
                <w:lang w:eastAsia="en-ZW"/>
                <w:rPrChange w:id="4715" w:author="Urfels, Anton (IRRI)" w:date="2023-10-06T20:02:00Z">
                  <w:rPr>
                    <w:del w:id="4716" w:author="MKONDIWA, Maxwell (CIMMYT-India)" w:date="2023-10-08T09:50:00Z"/>
                    <w:rFonts w:ascii="Gill Sans MT" w:eastAsia="Times New Roman" w:hAnsi="Gill Sans MT" w:cs="Calibri"/>
                    <w:color w:val="000000"/>
                    <w:lang w:eastAsia="en-ZW"/>
                  </w:rPr>
                </w:rPrChange>
              </w:rPr>
            </w:pPr>
            <w:del w:id="4717" w:author="MKONDIWA, Maxwell (CIMMYT-India)" w:date="2023-10-08T09:50:00Z">
              <w:r w:rsidRPr="00256197" w:rsidDel="0075048F">
                <w:rPr>
                  <w:rFonts w:cs="Times New Roman"/>
                  <w:color w:val="000000"/>
                  <w:rPrChange w:id="4718" w:author="Urfels, Anton (IRRI)" w:date="2023-10-06T20:02:00Z">
                    <w:rPr>
                      <w:rFonts w:ascii="Calibri" w:hAnsi="Calibri" w:cs="Calibri"/>
                      <w:color w:val="000000"/>
                    </w:rPr>
                  </w:rPrChange>
                </w:rPr>
                <w:delText>1.86</w:delText>
              </w:r>
            </w:del>
          </w:p>
        </w:tc>
        <w:tc>
          <w:tcPr>
            <w:tcW w:w="521" w:type="pct"/>
            <w:tcBorders>
              <w:bottom w:val="nil"/>
            </w:tcBorders>
            <w:noWrap/>
            <w:vAlign w:val="bottom"/>
            <w:hideMark/>
          </w:tcPr>
          <w:p w14:paraId="4330EC51" w14:textId="55B8391A" w:rsidR="00FD1472" w:rsidRPr="00256197" w:rsidDel="0075048F" w:rsidRDefault="00FD1472" w:rsidP="00DB11CB">
            <w:pPr>
              <w:spacing w:line="240" w:lineRule="auto"/>
              <w:jc w:val="right"/>
              <w:rPr>
                <w:del w:id="4719" w:author="MKONDIWA, Maxwell (CIMMYT-India)" w:date="2023-10-08T09:50:00Z"/>
                <w:rFonts w:eastAsia="Times New Roman" w:cs="Times New Roman"/>
                <w:color w:val="000000"/>
                <w:lang w:eastAsia="en-ZW"/>
                <w:rPrChange w:id="4720" w:author="Urfels, Anton (IRRI)" w:date="2023-10-06T20:02:00Z">
                  <w:rPr>
                    <w:del w:id="4721" w:author="MKONDIWA, Maxwell (CIMMYT-India)" w:date="2023-10-08T09:50:00Z"/>
                    <w:rFonts w:ascii="Gill Sans MT" w:eastAsia="Times New Roman" w:hAnsi="Gill Sans MT" w:cs="Calibri"/>
                    <w:color w:val="000000"/>
                    <w:lang w:eastAsia="en-ZW"/>
                  </w:rPr>
                </w:rPrChange>
              </w:rPr>
            </w:pPr>
            <w:del w:id="4722" w:author="MKONDIWA, Maxwell (CIMMYT-India)" w:date="2023-10-08T09:50:00Z">
              <w:r w:rsidRPr="00256197" w:rsidDel="0075048F">
                <w:rPr>
                  <w:rFonts w:cs="Times New Roman"/>
                  <w:color w:val="000000"/>
                  <w:rPrChange w:id="4723" w:author="Urfels, Anton (IRRI)" w:date="2023-10-06T20:02:00Z">
                    <w:rPr>
                      <w:rFonts w:ascii="Calibri" w:hAnsi="Calibri" w:cs="Calibri"/>
                      <w:color w:val="000000"/>
                    </w:rPr>
                  </w:rPrChange>
                </w:rPr>
                <w:delText>3.49</w:delText>
              </w:r>
            </w:del>
          </w:p>
        </w:tc>
        <w:tc>
          <w:tcPr>
            <w:tcW w:w="521" w:type="pct"/>
            <w:tcBorders>
              <w:bottom w:val="nil"/>
            </w:tcBorders>
            <w:noWrap/>
            <w:vAlign w:val="bottom"/>
            <w:hideMark/>
          </w:tcPr>
          <w:p w14:paraId="46E6C1E2" w14:textId="4634E42E" w:rsidR="00FD1472" w:rsidRPr="00256197" w:rsidDel="0075048F" w:rsidRDefault="00FD1472" w:rsidP="00DB11CB">
            <w:pPr>
              <w:spacing w:line="240" w:lineRule="auto"/>
              <w:jc w:val="right"/>
              <w:rPr>
                <w:del w:id="4724" w:author="MKONDIWA, Maxwell (CIMMYT-India)" w:date="2023-10-08T09:50:00Z"/>
                <w:rFonts w:eastAsia="Times New Roman" w:cs="Times New Roman"/>
                <w:color w:val="000000"/>
                <w:lang w:eastAsia="en-ZW"/>
                <w:rPrChange w:id="4725" w:author="Urfels, Anton (IRRI)" w:date="2023-10-06T20:02:00Z">
                  <w:rPr>
                    <w:del w:id="4726" w:author="MKONDIWA, Maxwell (CIMMYT-India)" w:date="2023-10-08T09:50:00Z"/>
                    <w:rFonts w:ascii="Gill Sans MT" w:eastAsia="Times New Roman" w:hAnsi="Gill Sans MT" w:cs="Calibri"/>
                    <w:color w:val="000000"/>
                    <w:lang w:eastAsia="en-ZW"/>
                  </w:rPr>
                </w:rPrChange>
              </w:rPr>
            </w:pPr>
            <w:del w:id="4727" w:author="MKONDIWA, Maxwell (CIMMYT-India)" w:date="2023-10-08T09:50:00Z">
              <w:r w:rsidRPr="00256197" w:rsidDel="0075048F">
                <w:rPr>
                  <w:rFonts w:cs="Times New Roman"/>
                  <w:color w:val="000000"/>
                  <w:rPrChange w:id="4728" w:author="Urfels, Anton (IRRI)" w:date="2023-10-06T20:02:00Z">
                    <w:rPr>
                      <w:rFonts w:ascii="Calibri" w:hAnsi="Calibri" w:cs="Calibri"/>
                      <w:color w:val="000000"/>
                    </w:rPr>
                  </w:rPrChange>
                </w:rPr>
                <w:delText>4.85</w:delText>
              </w:r>
            </w:del>
          </w:p>
        </w:tc>
        <w:tc>
          <w:tcPr>
            <w:tcW w:w="521" w:type="pct"/>
            <w:tcBorders>
              <w:bottom w:val="nil"/>
            </w:tcBorders>
            <w:noWrap/>
            <w:vAlign w:val="bottom"/>
            <w:hideMark/>
          </w:tcPr>
          <w:p w14:paraId="1DA8C881" w14:textId="25D8EE5B" w:rsidR="00FD1472" w:rsidRPr="00256197" w:rsidDel="0075048F" w:rsidRDefault="00FD1472" w:rsidP="00DB11CB">
            <w:pPr>
              <w:spacing w:line="240" w:lineRule="auto"/>
              <w:jc w:val="right"/>
              <w:rPr>
                <w:del w:id="4729" w:author="MKONDIWA, Maxwell (CIMMYT-India)" w:date="2023-10-08T09:50:00Z"/>
                <w:rFonts w:eastAsia="Times New Roman" w:cs="Times New Roman"/>
                <w:color w:val="000000"/>
                <w:lang w:eastAsia="en-ZW"/>
                <w:rPrChange w:id="4730" w:author="Urfels, Anton (IRRI)" w:date="2023-10-06T20:02:00Z">
                  <w:rPr>
                    <w:del w:id="4731" w:author="MKONDIWA, Maxwell (CIMMYT-India)" w:date="2023-10-08T09:50:00Z"/>
                    <w:rFonts w:ascii="Gill Sans MT" w:eastAsia="Times New Roman" w:hAnsi="Gill Sans MT" w:cs="Calibri"/>
                    <w:color w:val="000000"/>
                    <w:lang w:eastAsia="en-ZW"/>
                  </w:rPr>
                </w:rPrChange>
              </w:rPr>
            </w:pPr>
            <w:del w:id="4732" w:author="MKONDIWA, Maxwell (CIMMYT-India)" w:date="2023-10-08T09:50:00Z">
              <w:r w:rsidRPr="00256197" w:rsidDel="0075048F">
                <w:rPr>
                  <w:rFonts w:cs="Times New Roman"/>
                  <w:color w:val="000000"/>
                  <w:rPrChange w:id="4733" w:author="Urfels, Anton (IRRI)" w:date="2023-10-06T20:02:00Z">
                    <w:rPr>
                      <w:rFonts w:ascii="Calibri" w:hAnsi="Calibri" w:cs="Calibri"/>
                      <w:color w:val="000000"/>
                    </w:rPr>
                  </w:rPrChange>
                </w:rPr>
                <w:delText>4.37</w:delText>
              </w:r>
            </w:del>
          </w:p>
        </w:tc>
        <w:tc>
          <w:tcPr>
            <w:tcW w:w="521" w:type="pct"/>
            <w:tcBorders>
              <w:bottom w:val="nil"/>
            </w:tcBorders>
            <w:noWrap/>
            <w:vAlign w:val="bottom"/>
            <w:hideMark/>
          </w:tcPr>
          <w:p w14:paraId="6F20C8B0" w14:textId="5053D4DA" w:rsidR="00FD1472" w:rsidRPr="00256197" w:rsidDel="0075048F" w:rsidRDefault="00FD1472" w:rsidP="00DB11CB">
            <w:pPr>
              <w:spacing w:line="240" w:lineRule="auto"/>
              <w:jc w:val="right"/>
              <w:rPr>
                <w:del w:id="4734" w:author="MKONDIWA, Maxwell (CIMMYT-India)" w:date="2023-10-08T09:50:00Z"/>
                <w:rFonts w:eastAsia="Times New Roman" w:cs="Times New Roman"/>
                <w:color w:val="000000"/>
                <w:lang w:eastAsia="en-ZW"/>
                <w:rPrChange w:id="4735" w:author="Urfels, Anton (IRRI)" w:date="2023-10-06T20:02:00Z">
                  <w:rPr>
                    <w:del w:id="4736" w:author="MKONDIWA, Maxwell (CIMMYT-India)" w:date="2023-10-08T09:50:00Z"/>
                    <w:rFonts w:ascii="Gill Sans MT" w:eastAsia="Times New Roman" w:hAnsi="Gill Sans MT" w:cs="Calibri"/>
                    <w:color w:val="000000"/>
                    <w:lang w:eastAsia="en-ZW"/>
                  </w:rPr>
                </w:rPrChange>
              </w:rPr>
            </w:pPr>
            <w:del w:id="4737" w:author="MKONDIWA, Maxwell (CIMMYT-India)" w:date="2023-10-08T09:50:00Z">
              <w:r w:rsidRPr="00256197" w:rsidDel="0075048F">
                <w:rPr>
                  <w:rFonts w:cs="Times New Roman"/>
                  <w:color w:val="000000"/>
                  <w:rPrChange w:id="4738" w:author="Urfels, Anton (IRRI)" w:date="2023-10-06T20:02:00Z">
                    <w:rPr>
                      <w:rFonts w:ascii="Calibri" w:hAnsi="Calibri" w:cs="Calibri"/>
                      <w:color w:val="000000"/>
                    </w:rPr>
                  </w:rPrChange>
                </w:rPr>
                <w:delText>2.40</w:delText>
              </w:r>
            </w:del>
          </w:p>
        </w:tc>
        <w:tc>
          <w:tcPr>
            <w:tcW w:w="521" w:type="pct"/>
            <w:tcBorders>
              <w:bottom w:val="nil"/>
            </w:tcBorders>
            <w:noWrap/>
            <w:vAlign w:val="bottom"/>
            <w:hideMark/>
          </w:tcPr>
          <w:p w14:paraId="57C0013F" w14:textId="5D32355F" w:rsidR="00FD1472" w:rsidRPr="00256197" w:rsidDel="0075048F" w:rsidRDefault="00FD1472" w:rsidP="00DB11CB">
            <w:pPr>
              <w:spacing w:line="240" w:lineRule="auto"/>
              <w:jc w:val="right"/>
              <w:rPr>
                <w:del w:id="4739" w:author="MKONDIWA, Maxwell (CIMMYT-India)" w:date="2023-10-08T09:50:00Z"/>
                <w:rFonts w:eastAsia="Times New Roman" w:cs="Times New Roman"/>
                <w:color w:val="000000"/>
                <w:lang w:eastAsia="en-ZW"/>
                <w:rPrChange w:id="4740" w:author="Urfels, Anton (IRRI)" w:date="2023-10-06T20:02:00Z">
                  <w:rPr>
                    <w:del w:id="4741" w:author="MKONDIWA, Maxwell (CIMMYT-India)" w:date="2023-10-08T09:50:00Z"/>
                    <w:rFonts w:ascii="Gill Sans MT" w:eastAsia="Times New Roman" w:hAnsi="Gill Sans MT" w:cs="Calibri"/>
                    <w:color w:val="000000"/>
                    <w:lang w:eastAsia="en-ZW"/>
                  </w:rPr>
                </w:rPrChange>
              </w:rPr>
            </w:pPr>
            <w:del w:id="4742" w:author="MKONDIWA, Maxwell (CIMMYT-India)" w:date="2023-10-08T09:50:00Z">
              <w:r w:rsidRPr="00256197" w:rsidDel="0075048F">
                <w:rPr>
                  <w:rFonts w:cs="Times New Roman"/>
                  <w:color w:val="000000"/>
                  <w:rPrChange w:id="4743" w:author="Urfels, Anton (IRRI)" w:date="2023-10-06T20:02:00Z">
                    <w:rPr>
                      <w:rFonts w:ascii="Calibri" w:hAnsi="Calibri" w:cs="Calibri"/>
                      <w:color w:val="000000"/>
                    </w:rPr>
                  </w:rPrChange>
                </w:rPr>
                <w:delText>2.31</w:delText>
              </w:r>
            </w:del>
          </w:p>
        </w:tc>
      </w:tr>
      <w:tr w:rsidR="00FD1472" w:rsidRPr="00256197" w:rsidDel="0075048F" w14:paraId="5707F76F" w14:textId="7C2945A2" w:rsidTr="00DB11CB">
        <w:trPr>
          <w:trHeight w:val="288"/>
          <w:jc w:val="center"/>
          <w:del w:id="4744" w:author="MKONDIWA, Maxwell (CIMMYT-India)" w:date="2023-10-08T09:50:00Z"/>
        </w:trPr>
        <w:tc>
          <w:tcPr>
            <w:tcW w:w="679" w:type="pct"/>
            <w:vMerge/>
            <w:tcBorders>
              <w:bottom w:val="single" w:sz="4" w:space="0" w:color="auto"/>
            </w:tcBorders>
          </w:tcPr>
          <w:p w14:paraId="272E5712" w14:textId="44A1C843" w:rsidR="00FD1472" w:rsidRPr="00256197" w:rsidDel="0075048F" w:rsidRDefault="00FD1472" w:rsidP="00DB11CB">
            <w:pPr>
              <w:spacing w:line="240" w:lineRule="auto"/>
              <w:rPr>
                <w:del w:id="4745" w:author="MKONDIWA, Maxwell (CIMMYT-India)" w:date="2023-10-08T09:50:00Z"/>
                <w:rFonts w:eastAsia="Times New Roman" w:cs="Times New Roman"/>
                <w:color w:val="000000"/>
                <w:lang w:eastAsia="en-ZW"/>
                <w:rPrChange w:id="4746" w:author="Urfels, Anton (IRRI)" w:date="2023-10-06T20:02:00Z">
                  <w:rPr>
                    <w:del w:id="4747" w:author="MKONDIWA, Maxwell (CIMMYT-India)" w:date="2023-10-08T09:50:00Z"/>
                    <w:rFonts w:ascii="Gill Sans MT" w:eastAsia="Times New Roman" w:hAnsi="Gill Sans MT" w:cs="Calibri"/>
                    <w:color w:val="000000"/>
                    <w:lang w:eastAsia="en-ZW"/>
                  </w:rPr>
                </w:rPrChange>
              </w:rPr>
            </w:pPr>
          </w:p>
        </w:tc>
        <w:tc>
          <w:tcPr>
            <w:tcW w:w="1193" w:type="pct"/>
            <w:tcBorders>
              <w:top w:val="nil"/>
              <w:bottom w:val="single" w:sz="4" w:space="0" w:color="auto"/>
            </w:tcBorders>
            <w:noWrap/>
            <w:hideMark/>
          </w:tcPr>
          <w:p w14:paraId="37CF1BB1" w14:textId="60F97444" w:rsidR="00FD1472" w:rsidRPr="00256197" w:rsidDel="0075048F" w:rsidRDefault="00FD1472" w:rsidP="00DB11CB">
            <w:pPr>
              <w:spacing w:line="240" w:lineRule="auto"/>
              <w:rPr>
                <w:del w:id="4748" w:author="MKONDIWA, Maxwell (CIMMYT-India)" w:date="2023-10-08T09:50:00Z"/>
                <w:rFonts w:eastAsia="Times New Roman" w:cs="Times New Roman"/>
                <w:color w:val="000000"/>
                <w:lang w:eastAsia="en-ZW"/>
                <w:rPrChange w:id="4749" w:author="Urfels, Anton (IRRI)" w:date="2023-10-06T20:02:00Z">
                  <w:rPr>
                    <w:del w:id="4750" w:author="MKONDIWA, Maxwell (CIMMYT-India)" w:date="2023-10-08T09:50:00Z"/>
                    <w:rFonts w:ascii="Gill Sans MT" w:eastAsia="Times New Roman" w:hAnsi="Gill Sans MT" w:cs="Calibri"/>
                    <w:color w:val="000000"/>
                    <w:lang w:eastAsia="en-ZW"/>
                  </w:rPr>
                </w:rPrChange>
              </w:rPr>
            </w:pPr>
            <w:del w:id="4751" w:author="MKONDIWA, Maxwell (CIMMYT-India)" w:date="2023-10-08T09:50:00Z">
              <w:r w:rsidRPr="00256197" w:rsidDel="0075048F">
                <w:rPr>
                  <w:rFonts w:eastAsia="Times New Roman" w:cs="Times New Roman"/>
                  <w:color w:val="000000"/>
                  <w:lang w:eastAsia="en-ZW"/>
                  <w:rPrChange w:id="4752" w:author="Urfels, Anton (IRRI)" w:date="2023-10-06T20:02:00Z">
                    <w:rPr>
                      <w:rFonts w:ascii="Gill Sans MT" w:eastAsia="Times New Roman" w:hAnsi="Gill Sans MT" w:cs="Calibri"/>
                      <w:color w:val="000000"/>
                      <w:lang w:eastAsia="en-ZW"/>
                    </w:rPr>
                  </w:rPrChange>
                </w:rPr>
                <w:delText>Max</w:delText>
              </w:r>
            </w:del>
          </w:p>
        </w:tc>
        <w:tc>
          <w:tcPr>
            <w:tcW w:w="521" w:type="pct"/>
            <w:tcBorders>
              <w:top w:val="nil"/>
              <w:bottom w:val="single" w:sz="4" w:space="0" w:color="auto"/>
            </w:tcBorders>
            <w:noWrap/>
            <w:vAlign w:val="bottom"/>
            <w:hideMark/>
          </w:tcPr>
          <w:p w14:paraId="1F661A16" w14:textId="393FD360" w:rsidR="00FD1472" w:rsidRPr="00256197" w:rsidDel="0075048F" w:rsidRDefault="00FD1472" w:rsidP="00DB11CB">
            <w:pPr>
              <w:spacing w:line="240" w:lineRule="auto"/>
              <w:jc w:val="right"/>
              <w:rPr>
                <w:del w:id="4753" w:author="MKONDIWA, Maxwell (CIMMYT-India)" w:date="2023-10-08T09:50:00Z"/>
                <w:rFonts w:eastAsia="Times New Roman" w:cs="Times New Roman"/>
                <w:color w:val="000000"/>
                <w:lang w:eastAsia="en-ZW"/>
                <w:rPrChange w:id="4754" w:author="Urfels, Anton (IRRI)" w:date="2023-10-06T20:02:00Z">
                  <w:rPr>
                    <w:del w:id="4755" w:author="MKONDIWA, Maxwell (CIMMYT-India)" w:date="2023-10-08T09:50:00Z"/>
                    <w:rFonts w:ascii="Gill Sans MT" w:eastAsia="Times New Roman" w:hAnsi="Gill Sans MT" w:cs="Calibri"/>
                    <w:color w:val="000000"/>
                    <w:lang w:eastAsia="en-ZW"/>
                  </w:rPr>
                </w:rPrChange>
              </w:rPr>
            </w:pPr>
            <w:del w:id="4756" w:author="MKONDIWA, Maxwell (CIMMYT-India)" w:date="2023-10-08T09:50:00Z">
              <w:r w:rsidRPr="00256197" w:rsidDel="0075048F">
                <w:rPr>
                  <w:rFonts w:cs="Times New Roman"/>
                  <w:color w:val="000000"/>
                  <w:rPrChange w:id="4757" w:author="Urfels, Anton (IRRI)" w:date="2023-10-06T20:02:00Z">
                    <w:rPr>
                      <w:rFonts w:ascii="Calibri" w:hAnsi="Calibri" w:cs="Calibri"/>
                      <w:color w:val="000000"/>
                    </w:rPr>
                  </w:rPrChange>
                </w:rPr>
                <w:delText>4.88</w:delText>
              </w:r>
            </w:del>
          </w:p>
        </w:tc>
        <w:tc>
          <w:tcPr>
            <w:tcW w:w="521" w:type="pct"/>
            <w:tcBorders>
              <w:top w:val="nil"/>
              <w:bottom w:val="single" w:sz="4" w:space="0" w:color="auto"/>
            </w:tcBorders>
            <w:noWrap/>
            <w:vAlign w:val="bottom"/>
            <w:hideMark/>
          </w:tcPr>
          <w:p w14:paraId="2B038E18" w14:textId="7C070A1A" w:rsidR="00FD1472" w:rsidRPr="00256197" w:rsidDel="0075048F" w:rsidRDefault="00FD1472" w:rsidP="00DB11CB">
            <w:pPr>
              <w:spacing w:line="240" w:lineRule="auto"/>
              <w:jc w:val="right"/>
              <w:rPr>
                <w:del w:id="4758" w:author="MKONDIWA, Maxwell (CIMMYT-India)" w:date="2023-10-08T09:50:00Z"/>
                <w:rFonts w:eastAsia="Times New Roman" w:cs="Times New Roman"/>
                <w:color w:val="000000"/>
                <w:lang w:eastAsia="en-ZW"/>
                <w:rPrChange w:id="4759" w:author="Urfels, Anton (IRRI)" w:date="2023-10-06T20:02:00Z">
                  <w:rPr>
                    <w:del w:id="4760" w:author="MKONDIWA, Maxwell (CIMMYT-India)" w:date="2023-10-08T09:50:00Z"/>
                    <w:rFonts w:ascii="Gill Sans MT" w:eastAsia="Times New Roman" w:hAnsi="Gill Sans MT" w:cs="Calibri"/>
                    <w:color w:val="000000"/>
                    <w:lang w:eastAsia="en-ZW"/>
                  </w:rPr>
                </w:rPrChange>
              </w:rPr>
            </w:pPr>
            <w:del w:id="4761" w:author="MKONDIWA, Maxwell (CIMMYT-India)" w:date="2023-10-08T09:50:00Z">
              <w:r w:rsidRPr="00256197" w:rsidDel="0075048F">
                <w:rPr>
                  <w:rFonts w:cs="Times New Roman"/>
                  <w:color w:val="000000"/>
                  <w:rPrChange w:id="4762" w:author="Urfels, Anton (IRRI)" w:date="2023-10-06T20:02:00Z">
                    <w:rPr>
                      <w:rFonts w:ascii="Calibri" w:hAnsi="Calibri" w:cs="Calibri"/>
                      <w:color w:val="000000"/>
                    </w:rPr>
                  </w:rPrChange>
                </w:rPr>
                <w:delText>4.19</w:delText>
              </w:r>
            </w:del>
          </w:p>
        </w:tc>
        <w:tc>
          <w:tcPr>
            <w:tcW w:w="521" w:type="pct"/>
            <w:tcBorders>
              <w:top w:val="nil"/>
              <w:bottom w:val="single" w:sz="4" w:space="0" w:color="auto"/>
            </w:tcBorders>
            <w:noWrap/>
            <w:vAlign w:val="bottom"/>
            <w:hideMark/>
          </w:tcPr>
          <w:p w14:paraId="426EE8DD" w14:textId="78AEE566" w:rsidR="00FD1472" w:rsidRPr="00256197" w:rsidDel="0075048F" w:rsidRDefault="00FD1472" w:rsidP="00DB11CB">
            <w:pPr>
              <w:spacing w:line="240" w:lineRule="auto"/>
              <w:jc w:val="right"/>
              <w:rPr>
                <w:del w:id="4763" w:author="MKONDIWA, Maxwell (CIMMYT-India)" w:date="2023-10-08T09:50:00Z"/>
                <w:rFonts w:eastAsia="Times New Roman" w:cs="Times New Roman"/>
                <w:color w:val="000000"/>
                <w:lang w:eastAsia="en-ZW"/>
                <w:rPrChange w:id="4764" w:author="Urfels, Anton (IRRI)" w:date="2023-10-06T20:02:00Z">
                  <w:rPr>
                    <w:del w:id="4765" w:author="MKONDIWA, Maxwell (CIMMYT-India)" w:date="2023-10-08T09:50:00Z"/>
                    <w:rFonts w:ascii="Gill Sans MT" w:eastAsia="Times New Roman" w:hAnsi="Gill Sans MT" w:cs="Calibri"/>
                    <w:color w:val="000000"/>
                    <w:lang w:eastAsia="en-ZW"/>
                  </w:rPr>
                </w:rPrChange>
              </w:rPr>
            </w:pPr>
            <w:del w:id="4766" w:author="MKONDIWA, Maxwell (CIMMYT-India)" w:date="2023-10-08T09:50:00Z">
              <w:r w:rsidRPr="00256197" w:rsidDel="0075048F">
                <w:rPr>
                  <w:rFonts w:cs="Times New Roman"/>
                  <w:color w:val="000000"/>
                  <w:rPrChange w:id="4767" w:author="Urfels, Anton (IRRI)" w:date="2023-10-06T20:02:00Z">
                    <w:rPr>
                      <w:rFonts w:ascii="Calibri" w:hAnsi="Calibri" w:cs="Calibri"/>
                      <w:color w:val="000000"/>
                    </w:rPr>
                  </w:rPrChange>
                </w:rPr>
                <w:delText>5.73</w:delText>
              </w:r>
            </w:del>
          </w:p>
        </w:tc>
        <w:tc>
          <w:tcPr>
            <w:tcW w:w="521" w:type="pct"/>
            <w:tcBorders>
              <w:top w:val="nil"/>
              <w:bottom w:val="single" w:sz="4" w:space="0" w:color="auto"/>
            </w:tcBorders>
            <w:noWrap/>
            <w:vAlign w:val="bottom"/>
            <w:hideMark/>
          </w:tcPr>
          <w:p w14:paraId="33E83E54" w14:textId="60C73C9E" w:rsidR="00FD1472" w:rsidRPr="00256197" w:rsidDel="0075048F" w:rsidRDefault="00FD1472" w:rsidP="00DB11CB">
            <w:pPr>
              <w:spacing w:line="240" w:lineRule="auto"/>
              <w:jc w:val="right"/>
              <w:rPr>
                <w:del w:id="4768" w:author="MKONDIWA, Maxwell (CIMMYT-India)" w:date="2023-10-08T09:50:00Z"/>
                <w:rFonts w:eastAsia="Times New Roman" w:cs="Times New Roman"/>
                <w:color w:val="000000"/>
                <w:lang w:eastAsia="en-ZW"/>
                <w:rPrChange w:id="4769" w:author="Urfels, Anton (IRRI)" w:date="2023-10-06T20:02:00Z">
                  <w:rPr>
                    <w:del w:id="4770" w:author="MKONDIWA, Maxwell (CIMMYT-India)" w:date="2023-10-08T09:50:00Z"/>
                    <w:rFonts w:ascii="Gill Sans MT" w:eastAsia="Times New Roman" w:hAnsi="Gill Sans MT" w:cs="Calibri"/>
                    <w:color w:val="000000"/>
                    <w:lang w:eastAsia="en-ZW"/>
                  </w:rPr>
                </w:rPrChange>
              </w:rPr>
            </w:pPr>
            <w:del w:id="4771" w:author="MKONDIWA, Maxwell (CIMMYT-India)" w:date="2023-10-08T09:50:00Z">
              <w:r w:rsidRPr="00256197" w:rsidDel="0075048F">
                <w:rPr>
                  <w:rFonts w:cs="Times New Roman"/>
                  <w:color w:val="000000"/>
                  <w:rPrChange w:id="4772" w:author="Urfels, Anton (IRRI)" w:date="2023-10-06T20:02:00Z">
                    <w:rPr>
                      <w:rFonts w:ascii="Calibri" w:hAnsi="Calibri" w:cs="Calibri"/>
                      <w:color w:val="000000"/>
                    </w:rPr>
                  </w:rPrChange>
                </w:rPr>
                <w:delText>5.33</w:delText>
              </w:r>
            </w:del>
          </w:p>
        </w:tc>
        <w:tc>
          <w:tcPr>
            <w:tcW w:w="521" w:type="pct"/>
            <w:tcBorders>
              <w:top w:val="nil"/>
              <w:bottom w:val="single" w:sz="4" w:space="0" w:color="auto"/>
            </w:tcBorders>
            <w:noWrap/>
            <w:vAlign w:val="bottom"/>
            <w:hideMark/>
          </w:tcPr>
          <w:p w14:paraId="6FABE066" w14:textId="3ED69207" w:rsidR="00FD1472" w:rsidRPr="00256197" w:rsidDel="0075048F" w:rsidRDefault="00FD1472" w:rsidP="00DB11CB">
            <w:pPr>
              <w:spacing w:line="240" w:lineRule="auto"/>
              <w:jc w:val="right"/>
              <w:rPr>
                <w:del w:id="4773" w:author="MKONDIWA, Maxwell (CIMMYT-India)" w:date="2023-10-08T09:50:00Z"/>
                <w:rFonts w:eastAsia="Times New Roman" w:cs="Times New Roman"/>
                <w:color w:val="000000"/>
                <w:lang w:eastAsia="en-ZW"/>
                <w:rPrChange w:id="4774" w:author="Urfels, Anton (IRRI)" w:date="2023-10-06T20:02:00Z">
                  <w:rPr>
                    <w:del w:id="4775" w:author="MKONDIWA, Maxwell (CIMMYT-India)" w:date="2023-10-08T09:50:00Z"/>
                    <w:rFonts w:ascii="Gill Sans MT" w:eastAsia="Times New Roman" w:hAnsi="Gill Sans MT" w:cs="Calibri"/>
                    <w:color w:val="000000"/>
                    <w:lang w:eastAsia="en-ZW"/>
                  </w:rPr>
                </w:rPrChange>
              </w:rPr>
            </w:pPr>
            <w:del w:id="4776" w:author="MKONDIWA, Maxwell (CIMMYT-India)" w:date="2023-10-08T09:50:00Z">
              <w:r w:rsidRPr="00256197" w:rsidDel="0075048F">
                <w:rPr>
                  <w:rFonts w:cs="Times New Roman"/>
                  <w:color w:val="000000"/>
                  <w:rPrChange w:id="4777" w:author="Urfels, Anton (IRRI)" w:date="2023-10-06T20:02:00Z">
                    <w:rPr>
                      <w:rFonts w:ascii="Calibri" w:hAnsi="Calibri" w:cs="Calibri"/>
                      <w:color w:val="000000"/>
                    </w:rPr>
                  </w:rPrChange>
                </w:rPr>
                <w:delText>3.12</w:delText>
              </w:r>
            </w:del>
          </w:p>
        </w:tc>
        <w:tc>
          <w:tcPr>
            <w:tcW w:w="521" w:type="pct"/>
            <w:tcBorders>
              <w:top w:val="nil"/>
              <w:bottom w:val="single" w:sz="4" w:space="0" w:color="auto"/>
            </w:tcBorders>
            <w:noWrap/>
            <w:vAlign w:val="bottom"/>
            <w:hideMark/>
          </w:tcPr>
          <w:p w14:paraId="2FCC98A0" w14:textId="2A4A36E9" w:rsidR="00FD1472" w:rsidRPr="00256197" w:rsidDel="0075048F" w:rsidRDefault="00FD1472" w:rsidP="00DB11CB">
            <w:pPr>
              <w:spacing w:line="240" w:lineRule="auto"/>
              <w:jc w:val="right"/>
              <w:rPr>
                <w:del w:id="4778" w:author="MKONDIWA, Maxwell (CIMMYT-India)" w:date="2023-10-08T09:50:00Z"/>
                <w:rFonts w:eastAsia="Times New Roman" w:cs="Times New Roman"/>
                <w:color w:val="FF0000"/>
                <w:lang w:eastAsia="en-ZW"/>
                <w:rPrChange w:id="4779" w:author="Urfels, Anton (IRRI)" w:date="2023-10-06T20:02:00Z">
                  <w:rPr>
                    <w:del w:id="4780" w:author="MKONDIWA, Maxwell (CIMMYT-India)" w:date="2023-10-08T09:50:00Z"/>
                    <w:rFonts w:ascii="Gill Sans MT" w:eastAsia="Times New Roman" w:hAnsi="Gill Sans MT" w:cs="Calibri"/>
                    <w:color w:val="FF0000"/>
                    <w:lang w:eastAsia="en-ZW"/>
                  </w:rPr>
                </w:rPrChange>
              </w:rPr>
            </w:pPr>
            <w:del w:id="4781" w:author="MKONDIWA, Maxwell (CIMMYT-India)" w:date="2023-10-08T09:50:00Z">
              <w:r w:rsidRPr="00256197" w:rsidDel="0075048F">
                <w:rPr>
                  <w:rFonts w:cs="Times New Roman"/>
                  <w:color w:val="000000"/>
                  <w:rPrChange w:id="4782" w:author="Urfels, Anton (IRRI)" w:date="2023-10-06T20:02:00Z">
                    <w:rPr>
                      <w:rFonts w:ascii="Calibri" w:hAnsi="Calibri" w:cs="Calibri"/>
                      <w:color w:val="000000"/>
                    </w:rPr>
                  </w:rPrChange>
                </w:rPr>
                <w:delText>2.97</w:delText>
              </w:r>
            </w:del>
          </w:p>
        </w:tc>
      </w:tr>
      <w:tr w:rsidR="00FD1472" w:rsidRPr="00256197" w:rsidDel="0075048F" w14:paraId="0EC2FA06" w14:textId="476BBBD1" w:rsidTr="00DB11CB">
        <w:trPr>
          <w:trHeight w:val="288"/>
          <w:jc w:val="center"/>
          <w:del w:id="4783" w:author="MKONDIWA, Maxwell (CIMMYT-India)" w:date="2023-10-08T09:50:00Z"/>
        </w:trPr>
        <w:tc>
          <w:tcPr>
            <w:tcW w:w="679" w:type="pct"/>
            <w:vMerge w:val="restart"/>
            <w:tcBorders>
              <w:top w:val="single" w:sz="4" w:space="0" w:color="auto"/>
            </w:tcBorders>
          </w:tcPr>
          <w:p w14:paraId="67AC37D6" w14:textId="6EA72C66" w:rsidR="00FD1472" w:rsidRPr="00256197" w:rsidDel="0075048F" w:rsidRDefault="00FD1472" w:rsidP="00DB11CB">
            <w:pPr>
              <w:spacing w:line="240" w:lineRule="auto"/>
              <w:rPr>
                <w:del w:id="4784" w:author="MKONDIWA, Maxwell (CIMMYT-India)" w:date="2023-10-08T09:50:00Z"/>
                <w:rFonts w:eastAsia="Times New Roman" w:cs="Times New Roman"/>
                <w:color w:val="000000"/>
                <w:lang w:eastAsia="en-ZW"/>
                <w:rPrChange w:id="4785" w:author="Urfels, Anton (IRRI)" w:date="2023-10-06T20:02:00Z">
                  <w:rPr>
                    <w:del w:id="4786" w:author="MKONDIWA, Maxwell (CIMMYT-India)" w:date="2023-10-08T09:50:00Z"/>
                    <w:rFonts w:ascii="Gill Sans MT" w:eastAsia="Times New Roman" w:hAnsi="Gill Sans MT" w:cs="Calibri"/>
                    <w:color w:val="000000"/>
                    <w:lang w:eastAsia="en-ZW"/>
                  </w:rPr>
                </w:rPrChange>
              </w:rPr>
            </w:pPr>
            <w:del w:id="4787" w:author="MKONDIWA, Maxwell (CIMMYT-India)" w:date="2023-10-08T09:50:00Z">
              <w:r w:rsidRPr="00256197" w:rsidDel="0075048F">
                <w:rPr>
                  <w:rFonts w:eastAsia="Times New Roman" w:cs="Times New Roman"/>
                  <w:color w:val="000000"/>
                  <w:lang w:eastAsia="en-ZW"/>
                  <w:rPrChange w:id="4788" w:author="Urfels, Anton (IRRI)" w:date="2023-10-06T20:02:00Z">
                    <w:rPr>
                      <w:rFonts w:ascii="Gill Sans MT" w:eastAsia="Times New Roman" w:hAnsi="Gill Sans MT" w:cs="Calibri"/>
                      <w:color w:val="000000"/>
                      <w:lang w:eastAsia="en-ZW"/>
                    </w:rPr>
                  </w:rPrChange>
                </w:rPr>
                <w:delText>Lower bound</w:delText>
              </w:r>
            </w:del>
          </w:p>
        </w:tc>
        <w:tc>
          <w:tcPr>
            <w:tcW w:w="1193" w:type="pct"/>
            <w:tcBorders>
              <w:top w:val="single" w:sz="4" w:space="0" w:color="auto"/>
            </w:tcBorders>
            <w:noWrap/>
            <w:hideMark/>
          </w:tcPr>
          <w:p w14:paraId="54E6F6C4" w14:textId="48A01EC2" w:rsidR="00FD1472" w:rsidRPr="00256197" w:rsidDel="0075048F" w:rsidRDefault="00FD1472" w:rsidP="00DB11CB">
            <w:pPr>
              <w:spacing w:line="240" w:lineRule="auto"/>
              <w:rPr>
                <w:del w:id="4789" w:author="MKONDIWA, Maxwell (CIMMYT-India)" w:date="2023-10-08T09:50:00Z"/>
                <w:rFonts w:eastAsia="Times New Roman" w:cs="Times New Roman"/>
                <w:color w:val="000000"/>
                <w:lang w:eastAsia="en-ZW"/>
                <w:rPrChange w:id="4790" w:author="Urfels, Anton (IRRI)" w:date="2023-10-06T20:02:00Z">
                  <w:rPr>
                    <w:del w:id="4791" w:author="MKONDIWA, Maxwell (CIMMYT-India)" w:date="2023-10-08T09:50:00Z"/>
                    <w:rFonts w:ascii="Gill Sans MT" w:eastAsia="Times New Roman" w:hAnsi="Gill Sans MT" w:cs="Calibri"/>
                    <w:color w:val="000000"/>
                    <w:lang w:eastAsia="en-ZW"/>
                  </w:rPr>
                </w:rPrChange>
              </w:rPr>
            </w:pPr>
            <w:del w:id="4792" w:author="MKONDIWA, Maxwell (CIMMYT-India)" w:date="2023-10-08T09:50:00Z">
              <w:r w:rsidRPr="00256197" w:rsidDel="0075048F">
                <w:rPr>
                  <w:rFonts w:eastAsia="Times New Roman" w:cs="Times New Roman"/>
                  <w:color w:val="000000"/>
                  <w:lang w:eastAsia="en-ZW"/>
                  <w:rPrChange w:id="4793" w:author="Urfels, Anton (IRRI)" w:date="2023-10-06T20:02:00Z">
                    <w:rPr>
                      <w:rFonts w:ascii="Gill Sans MT" w:eastAsia="Times New Roman" w:hAnsi="Gill Sans MT" w:cs="Calibri"/>
                      <w:color w:val="000000"/>
                      <w:lang w:eastAsia="en-ZW"/>
                    </w:rPr>
                  </w:rPrChange>
                </w:rPr>
                <w:delText>Mean</w:delText>
              </w:r>
            </w:del>
          </w:p>
        </w:tc>
        <w:tc>
          <w:tcPr>
            <w:tcW w:w="521" w:type="pct"/>
            <w:tcBorders>
              <w:top w:val="single" w:sz="4" w:space="0" w:color="auto"/>
            </w:tcBorders>
            <w:noWrap/>
            <w:vAlign w:val="bottom"/>
            <w:hideMark/>
          </w:tcPr>
          <w:p w14:paraId="3B9597DE" w14:textId="52BA4242" w:rsidR="00FD1472" w:rsidRPr="00256197" w:rsidDel="0075048F" w:rsidRDefault="00FD1472" w:rsidP="00DB11CB">
            <w:pPr>
              <w:spacing w:line="240" w:lineRule="auto"/>
              <w:jc w:val="right"/>
              <w:rPr>
                <w:del w:id="4794" w:author="MKONDIWA, Maxwell (CIMMYT-India)" w:date="2023-10-08T09:50:00Z"/>
                <w:rFonts w:eastAsia="Times New Roman" w:cs="Times New Roman"/>
                <w:color w:val="000000"/>
                <w:lang w:eastAsia="en-ZW"/>
                <w:rPrChange w:id="4795" w:author="Urfels, Anton (IRRI)" w:date="2023-10-06T20:02:00Z">
                  <w:rPr>
                    <w:del w:id="4796" w:author="MKONDIWA, Maxwell (CIMMYT-India)" w:date="2023-10-08T09:50:00Z"/>
                    <w:rFonts w:ascii="Gill Sans MT" w:eastAsia="Times New Roman" w:hAnsi="Gill Sans MT" w:cs="Calibri"/>
                    <w:color w:val="000000"/>
                    <w:lang w:eastAsia="en-ZW"/>
                  </w:rPr>
                </w:rPrChange>
              </w:rPr>
            </w:pPr>
            <w:del w:id="4797" w:author="MKONDIWA, Maxwell (CIMMYT-India)" w:date="2023-10-08T09:50:00Z">
              <w:r w:rsidRPr="00256197" w:rsidDel="0075048F">
                <w:rPr>
                  <w:rFonts w:cs="Times New Roman"/>
                  <w:color w:val="000000"/>
                  <w:rPrChange w:id="4798" w:author="Urfels, Anton (IRRI)" w:date="2023-10-06T20:02:00Z">
                    <w:rPr>
                      <w:rFonts w:ascii="Calibri" w:hAnsi="Calibri" w:cs="Calibri"/>
                      <w:color w:val="000000"/>
                    </w:rPr>
                  </w:rPrChange>
                </w:rPr>
                <w:delText>-3.21</w:delText>
              </w:r>
            </w:del>
          </w:p>
        </w:tc>
        <w:tc>
          <w:tcPr>
            <w:tcW w:w="521" w:type="pct"/>
            <w:tcBorders>
              <w:top w:val="single" w:sz="4" w:space="0" w:color="auto"/>
            </w:tcBorders>
            <w:noWrap/>
            <w:vAlign w:val="bottom"/>
            <w:hideMark/>
          </w:tcPr>
          <w:p w14:paraId="74EFF13E" w14:textId="07A57C67" w:rsidR="00FD1472" w:rsidRPr="00256197" w:rsidDel="0075048F" w:rsidRDefault="00FD1472" w:rsidP="00DB11CB">
            <w:pPr>
              <w:spacing w:line="240" w:lineRule="auto"/>
              <w:jc w:val="right"/>
              <w:rPr>
                <w:del w:id="4799" w:author="MKONDIWA, Maxwell (CIMMYT-India)" w:date="2023-10-08T09:50:00Z"/>
                <w:rFonts w:eastAsia="Times New Roman" w:cs="Times New Roman"/>
                <w:color w:val="000000"/>
                <w:lang w:eastAsia="en-ZW"/>
                <w:rPrChange w:id="4800" w:author="Urfels, Anton (IRRI)" w:date="2023-10-06T20:02:00Z">
                  <w:rPr>
                    <w:del w:id="4801" w:author="MKONDIWA, Maxwell (CIMMYT-India)" w:date="2023-10-08T09:50:00Z"/>
                    <w:rFonts w:ascii="Gill Sans MT" w:eastAsia="Times New Roman" w:hAnsi="Gill Sans MT" w:cs="Calibri"/>
                    <w:color w:val="000000"/>
                    <w:lang w:eastAsia="en-ZW"/>
                  </w:rPr>
                </w:rPrChange>
              </w:rPr>
            </w:pPr>
            <w:del w:id="4802" w:author="MKONDIWA, Maxwell (CIMMYT-India)" w:date="2023-10-08T09:50:00Z">
              <w:r w:rsidRPr="00256197" w:rsidDel="0075048F">
                <w:rPr>
                  <w:rFonts w:cs="Times New Roman"/>
                  <w:color w:val="000000"/>
                  <w:rPrChange w:id="4803" w:author="Urfels, Anton (IRRI)" w:date="2023-10-06T20:02:00Z">
                    <w:rPr>
                      <w:rFonts w:ascii="Calibri" w:hAnsi="Calibri" w:cs="Calibri"/>
                      <w:color w:val="000000"/>
                    </w:rPr>
                  </w:rPrChange>
                </w:rPr>
                <w:delText>0.44</w:delText>
              </w:r>
            </w:del>
          </w:p>
        </w:tc>
        <w:tc>
          <w:tcPr>
            <w:tcW w:w="521" w:type="pct"/>
            <w:tcBorders>
              <w:top w:val="single" w:sz="4" w:space="0" w:color="auto"/>
            </w:tcBorders>
            <w:noWrap/>
            <w:vAlign w:val="bottom"/>
            <w:hideMark/>
          </w:tcPr>
          <w:p w14:paraId="3406D04F" w14:textId="53DC6E21" w:rsidR="00FD1472" w:rsidRPr="00256197" w:rsidDel="0075048F" w:rsidRDefault="00FD1472" w:rsidP="00DB11CB">
            <w:pPr>
              <w:spacing w:line="240" w:lineRule="auto"/>
              <w:jc w:val="right"/>
              <w:rPr>
                <w:del w:id="4804" w:author="MKONDIWA, Maxwell (CIMMYT-India)" w:date="2023-10-08T09:50:00Z"/>
                <w:rFonts w:eastAsia="Times New Roman" w:cs="Times New Roman"/>
                <w:color w:val="000000"/>
                <w:lang w:eastAsia="en-ZW"/>
                <w:rPrChange w:id="4805" w:author="Urfels, Anton (IRRI)" w:date="2023-10-06T20:02:00Z">
                  <w:rPr>
                    <w:del w:id="4806" w:author="MKONDIWA, Maxwell (CIMMYT-India)" w:date="2023-10-08T09:50:00Z"/>
                    <w:rFonts w:ascii="Gill Sans MT" w:eastAsia="Times New Roman" w:hAnsi="Gill Sans MT" w:cs="Calibri"/>
                    <w:color w:val="000000"/>
                    <w:lang w:eastAsia="en-ZW"/>
                  </w:rPr>
                </w:rPrChange>
              </w:rPr>
            </w:pPr>
            <w:del w:id="4807" w:author="MKONDIWA, Maxwell (CIMMYT-India)" w:date="2023-10-08T09:50:00Z">
              <w:r w:rsidRPr="00256197" w:rsidDel="0075048F">
                <w:rPr>
                  <w:rFonts w:cs="Times New Roman"/>
                  <w:color w:val="000000"/>
                  <w:rPrChange w:id="4808" w:author="Urfels, Anton (IRRI)" w:date="2023-10-06T20:02:00Z">
                    <w:rPr>
                      <w:rFonts w:ascii="Calibri" w:hAnsi="Calibri" w:cs="Calibri"/>
                      <w:color w:val="000000"/>
                    </w:rPr>
                  </w:rPrChange>
                </w:rPr>
                <w:delText>1.43</w:delText>
              </w:r>
            </w:del>
          </w:p>
        </w:tc>
        <w:tc>
          <w:tcPr>
            <w:tcW w:w="521" w:type="pct"/>
            <w:tcBorders>
              <w:top w:val="single" w:sz="4" w:space="0" w:color="auto"/>
            </w:tcBorders>
            <w:noWrap/>
            <w:vAlign w:val="bottom"/>
            <w:hideMark/>
          </w:tcPr>
          <w:p w14:paraId="0472390D" w14:textId="3C7AEEC6" w:rsidR="00FD1472" w:rsidRPr="00256197" w:rsidDel="0075048F" w:rsidRDefault="00FD1472" w:rsidP="00DB11CB">
            <w:pPr>
              <w:spacing w:line="240" w:lineRule="auto"/>
              <w:jc w:val="right"/>
              <w:rPr>
                <w:del w:id="4809" w:author="MKONDIWA, Maxwell (CIMMYT-India)" w:date="2023-10-08T09:50:00Z"/>
                <w:rFonts w:eastAsia="Times New Roman" w:cs="Times New Roman"/>
                <w:color w:val="000000"/>
                <w:lang w:eastAsia="en-ZW"/>
                <w:rPrChange w:id="4810" w:author="Urfels, Anton (IRRI)" w:date="2023-10-06T20:02:00Z">
                  <w:rPr>
                    <w:del w:id="4811" w:author="MKONDIWA, Maxwell (CIMMYT-India)" w:date="2023-10-08T09:50:00Z"/>
                    <w:rFonts w:ascii="Gill Sans MT" w:eastAsia="Times New Roman" w:hAnsi="Gill Sans MT" w:cs="Calibri"/>
                    <w:color w:val="000000"/>
                    <w:lang w:eastAsia="en-ZW"/>
                  </w:rPr>
                </w:rPrChange>
              </w:rPr>
            </w:pPr>
            <w:del w:id="4812" w:author="MKONDIWA, Maxwell (CIMMYT-India)" w:date="2023-10-08T09:50:00Z">
              <w:r w:rsidRPr="00256197" w:rsidDel="0075048F">
                <w:rPr>
                  <w:rFonts w:cs="Times New Roman"/>
                  <w:color w:val="000000"/>
                  <w:rPrChange w:id="4813" w:author="Urfels, Anton (IRRI)" w:date="2023-10-06T20:02:00Z">
                    <w:rPr>
                      <w:rFonts w:ascii="Calibri" w:hAnsi="Calibri" w:cs="Calibri"/>
                      <w:color w:val="000000"/>
                    </w:rPr>
                  </w:rPrChange>
                </w:rPr>
                <w:delText>0.73</w:delText>
              </w:r>
            </w:del>
          </w:p>
        </w:tc>
        <w:tc>
          <w:tcPr>
            <w:tcW w:w="521" w:type="pct"/>
            <w:tcBorders>
              <w:top w:val="single" w:sz="4" w:space="0" w:color="auto"/>
            </w:tcBorders>
            <w:noWrap/>
            <w:vAlign w:val="bottom"/>
            <w:hideMark/>
          </w:tcPr>
          <w:p w14:paraId="2D034CBD" w14:textId="190B8C73" w:rsidR="00FD1472" w:rsidRPr="00256197" w:rsidDel="0075048F" w:rsidRDefault="00FD1472" w:rsidP="00DB11CB">
            <w:pPr>
              <w:spacing w:line="240" w:lineRule="auto"/>
              <w:jc w:val="right"/>
              <w:rPr>
                <w:del w:id="4814" w:author="MKONDIWA, Maxwell (CIMMYT-India)" w:date="2023-10-08T09:50:00Z"/>
                <w:rFonts w:eastAsia="Times New Roman" w:cs="Times New Roman"/>
                <w:color w:val="000000"/>
                <w:lang w:eastAsia="en-ZW"/>
                <w:rPrChange w:id="4815" w:author="Urfels, Anton (IRRI)" w:date="2023-10-06T20:02:00Z">
                  <w:rPr>
                    <w:del w:id="4816" w:author="MKONDIWA, Maxwell (CIMMYT-India)" w:date="2023-10-08T09:50:00Z"/>
                    <w:rFonts w:ascii="Gill Sans MT" w:eastAsia="Times New Roman" w:hAnsi="Gill Sans MT" w:cs="Calibri"/>
                    <w:color w:val="000000"/>
                    <w:lang w:eastAsia="en-ZW"/>
                  </w:rPr>
                </w:rPrChange>
              </w:rPr>
            </w:pPr>
            <w:del w:id="4817" w:author="MKONDIWA, Maxwell (CIMMYT-India)" w:date="2023-10-08T09:50:00Z">
              <w:r w:rsidRPr="00256197" w:rsidDel="0075048F">
                <w:rPr>
                  <w:rFonts w:cs="Times New Roman"/>
                  <w:color w:val="000000"/>
                  <w:rPrChange w:id="4818" w:author="Urfels, Anton (IRRI)" w:date="2023-10-06T20:02:00Z">
                    <w:rPr>
                      <w:rFonts w:ascii="Calibri" w:hAnsi="Calibri" w:cs="Calibri"/>
                      <w:color w:val="000000"/>
                    </w:rPr>
                  </w:rPrChange>
                </w:rPr>
                <w:delText>-0.61</w:delText>
              </w:r>
            </w:del>
          </w:p>
        </w:tc>
        <w:tc>
          <w:tcPr>
            <w:tcW w:w="521" w:type="pct"/>
            <w:tcBorders>
              <w:top w:val="single" w:sz="4" w:space="0" w:color="auto"/>
            </w:tcBorders>
            <w:noWrap/>
            <w:vAlign w:val="bottom"/>
            <w:hideMark/>
          </w:tcPr>
          <w:p w14:paraId="72A3BE28" w14:textId="0BB204B8" w:rsidR="00FD1472" w:rsidRPr="00256197" w:rsidDel="0075048F" w:rsidRDefault="00FD1472" w:rsidP="00DB11CB">
            <w:pPr>
              <w:spacing w:line="240" w:lineRule="auto"/>
              <w:jc w:val="right"/>
              <w:rPr>
                <w:del w:id="4819" w:author="MKONDIWA, Maxwell (CIMMYT-India)" w:date="2023-10-08T09:50:00Z"/>
                <w:rFonts w:eastAsia="Times New Roman" w:cs="Times New Roman"/>
                <w:color w:val="000000"/>
                <w:lang w:eastAsia="en-ZW"/>
                <w:rPrChange w:id="4820" w:author="Urfels, Anton (IRRI)" w:date="2023-10-06T20:02:00Z">
                  <w:rPr>
                    <w:del w:id="4821" w:author="MKONDIWA, Maxwell (CIMMYT-India)" w:date="2023-10-08T09:50:00Z"/>
                    <w:rFonts w:ascii="Gill Sans MT" w:eastAsia="Times New Roman" w:hAnsi="Gill Sans MT" w:cs="Calibri"/>
                    <w:color w:val="000000"/>
                    <w:lang w:eastAsia="en-ZW"/>
                  </w:rPr>
                </w:rPrChange>
              </w:rPr>
            </w:pPr>
            <w:del w:id="4822" w:author="MKONDIWA, Maxwell (CIMMYT-India)" w:date="2023-10-08T09:50:00Z">
              <w:r w:rsidRPr="00256197" w:rsidDel="0075048F">
                <w:rPr>
                  <w:rFonts w:cs="Times New Roman"/>
                  <w:color w:val="000000"/>
                  <w:rPrChange w:id="4823" w:author="Urfels, Anton (IRRI)" w:date="2023-10-06T20:02:00Z">
                    <w:rPr>
                      <w:rFonts w:ascii="Calibri" w:hAnsi="Calibri" w:cs="Calibri"/>
                      <w:color w:val="000000"/>
                    </w:rPr>
                  </w:rPrChange>
                </w:rPr>
                <w:delText>-0.86</w:delText>
              </w:r>
            </w:del>
          </w:p>
        </w:tc>
      </w:tr>
      <w:tr w:rsidR="00FD1472" w:rsidRPr="00256197" w:rsidDel="0075048F" w14:paraId="365652C6" w14:textId="2039702A" w:rsidTr="00DB11CB">
        <w:trPr>
          <w:trHeight w:val="288"/>
          <w:jc w:val="center"/>
          <w:del w:id="4824" w:author="MKONDIWA, Maxwell (CIMMYT-India)" w:date="2023-10-08T09:50:00Z"/>
        </w:trPr>
        <w:tc>
          <w:tcPr>
            <w:tcW w:w="679" w:type="pct"/>
            <w:vMerge/>
          </w:tcPr>
          <w:p w14:paraId="68FE6476" w14:textId="0B112AE1" w:rsidR="00FD1472" w:rsidRPr="00256197" w:rsidDel="0075048F" w:rsidRDefault="00FD1472" w:rsidP="00DB11CB">
            <w:pPr>
              <w:spacing w:line="240" w:lineRule="auto"/>
              <w:rPr>
                <w:del w:id="4825" w:author="MKONDIWA, Maxwell (CIMMYT-India)" w:date="2023-10-08T09:50:00Z"/>
                <w:rFonts w:eastAsia="Times New Roman" w:cs="Times New Roman"/>
                <w:color w:val="000000"/>
                <w:lang w:eastAsia="en-ZW"/>
                <w:rPrChange w:id="4826" w:author="Urfels, Anton (IRRI)" w:date="2023-10-06T20:02:00Z">
                  <w:rPr>
                    <w:del w:id="4827" w:author="MKONDIWA, Maxwell (CIMMYT-India)" w:date="2023-10-08T09:50:00Z"/>
                    <w:rFonts w:ascii="Gill Sans MT" w:eastAsia="Times New Roman" w:hAnsi="Gill Sans MT" w:cs="Calibri"/>
                    <w:color w:val="000000"/>
                    <w:lang w:eastAsia="en-ZW"/>
                  </w:rPr>
                </w:rPrChange>
              </w:rPr>
            </w:pPr>
          </w:p>
        </w:tc>
        <w:tc>
          <w:tcPr>
            <w:tcW w:w="1193" w:type="pct"/>
            <w:noWrap/>
            <w:hideMark/>
          </w:tcPr>
          <w:p w14:paraId="0260EA1F" w14:textId="10643343" w:rsidR="00FD1472" w:rsidRPr="00256197" w:rsidDel="0075048F" w:rsidRDefault="00FD1472" w:rsidP="00DB11CB">
            <w:pPr>
              <w:spacing w:line="240" w:lineRule="auto"/>
              <w:rPr>
                <w:del w:id="4828" w:author="MKONDIWA, Maxwell (CIMMYT-India)" w:date="2023-10-08T09:50:00Z"/>
                <w:rFonts w:eastAsia="Times New Roman" w:cs="Times New Roman"/>
                <w:color w:val="000000"/>
                <w:lang w:eastAsia="en-ZW"/>
                <w:rPrChange w:id="4829" w:author="Urfels, Anton (IRRI)" w:date="2023-10-06T20:02:00Z">
                  <w:rPr>
                    <w:del w:id="4830" w:author="MKONDIWA, Maxwell (CIMMYT-India)" w:date="2023-10-08T09:50:00Z"/>
                    <w:rFonts w:ascii="Gill Sans MT" w:eastAsia="Times New Roman" w:hAnsi="Gill Sans MT" w:cs="Calibri"/>
                    <w:color w:val="000000"/>
                    <w:lang w:eastAsia="en-ZW"/>
                  </w:rPr>
                </w:rPrChange>
              </w:rPr>
            </w:pPr>
            <w:del w:id="4831" w:author="MKONDIWA, Maxwell (CIMMYT-India)" w:date="2023-10-08T09:50:00Z">
              <w:r w:rsidRPr="00256197" w:rsidDel="0075048F">
                <w:rPr>
                  <w:rFonts w:eastAsia="Times New Roman" w:cs="Times New Roman"/>
                  <w:color w:val="000000"/>
                  <w:lang w:eastAsia="en-ZW"/>
                  <w:rPrChange w:id="4832" w:author="Urfels, Anton (IRRI)" w:date="2023-10-06T20:02:00Z">
                    <w:rPr>
                      <w:rFonts w:ascii="Gill Sans MT" w:eastAsia="Times New Roman" w:hAnsi="Gill Sans MT" w:cs="Calibri"/>
                      <w:color w:val="000000"/>
                      <w:lang w:eastAsia="en-ZW"/>
                    </w:rPr>
                  </w:rPrChange>
                </w:rPr>
                <w:delText>Standard deviation</w:delText>
              </w:r>
            </w:del>
          </w:p>
        </w:tc>
        <w:tc>
          <w:tcPr>
            <w:tcW w:w="521" w:type="pct"/>
            <w:noWrap/>
            <w:vAlign w:val="bottom"/>
            <w:hideMark/>
          </w:tcPr>
          <w:p w14:paraId="5B026646" w14:textId="36A4E50C" w:rsidR="00FD1472" w:rsidRPr="00256197" w:rsidDel="0075048F" w:rsidRDefault="00FD1472" w:rsidP="00DB11CB">
            <w:pPr>
              <w:spacing w:line="240" w:lineRule="auto"/>
              <w:jc w:val="right"/>
              <w:rPr>
                <w:del w:id="4833" w:author="MKONDIWA, Maxwell (CIMMYT-India)" w:date="2023-10-08T09:50:00Z"/>
                <w:rFonts w:eastAsia="Times New Roman" w:cs="Times New Roman"/>
                <w:color w:val="000000"/>
                <w:lang w:eastAsia="en-ZW"/>
                <w:rPrChange w:id="4834" w:author="Urfels, Anton (IRRI)" w:date="2023-10-06T20:02:00Z">
                  <w:rPr>
                    <w:del w:id="4835" w:author="MKONDIWA, Maxwell (CIMMYT-India)" w:date="2023-10-08T09:50:00Z"/>
                    <w:rFonts w:ascii="Gill Sans MT" w:eastAsia="Times New Roman" w:hAnsi="Gill Sans MT" w:cs="Calibri"/>
                    <w:color w:val="000000"/>
                    <w:lang w:eastAsia="en-ZW"/>
                  </w:rPr>
                </w:rPrChange>
              </w:rPr>
            </w:pPr>
            <w:del w:id="4836" w:author="MKONDIWA, Maxwell (CIMMYT-India)" w:date="2023-10-08T09:50:00Z">
              <w:r w:rsidRPr="00256197" w:rsidDel="0075048F">
                <w:rPr>
                  <w:rFonts w:cs="Times New Roman"/>
                  <w:color w:val="000000"/>
                  <w:rPrChange w:id="4837" w:author="Urfels, Anton (IRRI)" w:date="2023-10-06T20:02:00Z">
                    <w:rPr>
                      <w:rFonts w:ascii="Calibri" w:hAnsi="Calibri" w:cs="Calibri"/>
                      <w:color w:val="000000"/>
                    </w:rPr>
                  </w:rPrChange>
                </w:rPr>
                <w:delText>1.44</w:delText>
              </w:r>
            </w:del>
          </w:p>
        </w:tc>
        <w:tc>
          <w:tcPr>
            <w:tcW w:w="521" w:type="pct"/>
            <w:noWrap/>
            <w:vAlign w:val="bottom"/>
            <w:hideMark/>
          </w:tcPr>
          <w:p w14:paraId="061A826C" w14:textId="1C850657" w:rsidR="00FD1472" w:rsidRPr="00256197" w:rsidDel="0075048F" w:rsidRDefault="00FD1472" w:rsidP="00DB11CB">
            <w:pPr>
              <w:spacing w:line="240" w:lineRule="auto"/>
              <w:jc w:val="right"/>
              <w:rPr>
                <w:del w:id="4838" w:author="MKONDIWA, Maxwell (CIMMYT-India)" w:date="2023-10-08T09:50:00Z"/>
                <w:rFonts w:eastAsia="Times New Roman" w:cs="Times New Roman"/>
                <w:color w:val="000000"/>
                <w:lang w:eastAsia="en-ZW"/>
                <w:rPrChange w:id="4839" w:author="Urfels, Anton (IRRI)" w:date="2023-10-06T20:02:00Z">
                  <w:rPr>
                    <w:del w:id="4840" w:author="MKONDIWA, Maxwell (CIMMYT-India)" w:date="2023-10-08T09:50:00Z"/>
                    <w:rFonts w:ascii="Gill Sans MT" w:eastAsia="Times New Roman" w:hAnsi="Gill Sans MT" w:cs="Calibri"/>
                    <w:color w:val="000000"/>
                    <w:lang w:eastAsia="en-ZW"/>
                  </w:rPr>
                </w:rPrChange>
              </w:rPr>
            </w:pPr>
            <w:del w:id="4841" w:author="MKONDIWA, Maxwell (CIMMYT-India)" w:date="2023-10-08T09:50:00Z">
              <w:r w:rsidRPr="00256197" w:rsidDel="0075048F">
                <w:rPr>
                  <w:rFonts w:cs="Times New Roman"/>
                  <w:color w:val="000000"/>
                  <w:rPrChange w:id="4842" w:author="Urfels, Anton (IRRI)" w:date="2023-10-06T20:02:00Z">
                    <w:rPr>
                      <w:rFonts w:ascii="Calibri" w:hAnsi="Calibri" w:cs="Calibri"/>
                      <w:color w:val="000000"/>
                    </w:rPr>
                  </w:rPrChange>
                </w:rPr>
                <w:delText>1.38</w:delText>
              </w:r>
            </w:del>
          </w:p>
        </w:tc>
        <w:tc>
          <w:tcPr>
            <w:tcW w:w="521" w:type="pct"/>
            <w:noWrap/>
            <w:vAlign w:val="bottom"/>
            <w:hideMark/>
          </w:tcPr>
          <w:p w14:paraId="420A1E6F" w14:textId="5929585E" w:rsidR="00FD1472" w:rsidRPr="00256197" w:rsidDel="0075048F" w:rsidRDefault="00FD1472" w:rsidP="00DB11CB">
            <w:pPr>
              <w:spacing w:line="240" w:lineRule="auto"/>
              <w:jc w:val="right"/>
              <w:rPr>
                <w:del w:id="4843" w:author="MKONDIWA, Maxwell (CIMMYT-India)" w:date="2023-10-08T09:50:00Z"/>
                <w:rFonts w:eastAsia="Times New Roman" w:cs="Times New Roman"/>
                <w:color w:val="000000"/>
                <w:lang w:eastAsia="en-ZW"/>
                <w:rPrChange w:id="4844" w:author="Urfels, Anton (IRRI)" w:date="2023-10-06T20:02:00Z">
                  <w:rPr>
                    <w:del w:id="4845" w:author="MKONDIWA, Maxwell (CIMMYT-India)" w:date="2023-10-08T09:50:00Z"/>
                    <w:rFonts w:ascii="Gill Sans MT" w:eastAsia="Times New Roman" w:hAnsi="Gill Sans MT" w:cs="Calibri"/>
                    <w:color w:val="000000"/>
                    <w:lang w:eastAsia="en-ZW"/>
                  </w:rPr>
                </w:rPrChange>
              </w:rPr>
            </w:pPr>
            <w:del w:id="4846" w:author="MKONDIWA, Maxwell (CIMMYT-India)" w:date="2023-10-08T09:50:00Z">
              <w:r w:rsidRPr="00256197" w:rsidDel="0075048F">
                <w:rPr>
                  <w:rFonts w:cs="Times New Roman"/>
                  <w:color w:val="000000"/>
                  <w:rPrChange w:id="4847" w:author="Urfels, Anton (IRRI)" w:date="2023-10-06T20:02:00Z">
                    <w:rPr>
                      <w:rFonts w:ascii="Calibri" w:hAnsi="Calibri" w:cs="Calibri"/>
                      <w:color w:val="000000"/>
                    </w:rPr>
                  </w:rPrChange>
                </w:rPr>
                <w:delText>1.23</w:delText>
              </w:r>
            </w:del>
          </w:p>
        </w:tc>
        <w:tc>
          <w:tcPr>
            <w:tcW w:w="521" w:type="pct"/>
            <w:noWrap/>
            <w:vAlign w:val="bottom"/>
            <w:hideMark/>
          </w:tcPr>
          <w:p w14:paraId="193E60D1" w14:textId="26F437C5" w:rsidR="00FD1472" w:rsidRPr="00256197" w:rsidDel="0075048F" w:rsidRDefault="00FD1472" w:rsidP="00DB11CB">
            <w:pPr>
              <w:spacing w:line="240" w:lineRule="auto"/>
              <w:jc w:val="right"/>
              <w:rPr>
                <w:del w:id="4848" w:author="MKONDIWA, Maxwell (CIMMYT-India)" w:date="2023-10-08T09:50:00Z"/>
                <w:rFonts w:eastAsia="Times New Roman" w:cs="Times New Roman"/>
                <w:color w:val="000000"/>
                <w:lang w:eastAsia="en-ZW"/>
                <w:rPrChange w:id="4849" w:author="Urfels, Anton (IRRI)" w:date="2023-10-06T20:02:00Z">
                  <w:rPr>
                    <w:del w:id="4850" w:author="MKONDIWA, Maxwell (CIMMYT-India)" w:date="2023-10-08T09:50:00Z"/>
                    <w:rFonts w:ascii="Gill Sans MT" w:eastAsia="Times New Roman" w:hAnsi="Gill Sans MT" w:cs="Calibri"/>
                    <w:color w:val="000000"/>
                    <w:lang w:eastAsia="en-ZW"/>
                  </w:rPr>
                </w:rPrChange>
              </w:rPr>
            </w:pPr>
            <w:del w:id="4851" w:author="MKONDIWA, Maxwell (CIMMYT-India)" w:date="2023-10-08T09:50:00Z">
              <w:r w:rsidRPr="00256197" w:rsidDel="0075048F">
                <w:rPr>
                  <w:rFonts w:cs="Times New Roman"/>
                  <w:color w:val="000000"/>
                  <w:rPrChange w:id="4852" w:author="Urfels, Anton (IRRI)" w:date="2023-10-06T20:02:00Z">
                    <w:rPr>
                      <w:rFonts w:ascii="Calibri" w:hAnsi="Calibri" w:cs="Calibri"/>
                      <w:color w:val="000000"/>
                    </w:rPr>
                  </w:rPrChange>
                </w:rPr>
                <w:delText>1.18</w:delText>
              </w:r>
            </w:del>
          </w:p>
        </w:tc>
        <w:tc>
          <w:tcPr>
            <w:tcW w:w="521" w:type="pct"/>
            <w:noWrap/>
            <w:vAlign w:val="bottom"/>
            <w:hideMark/>
          </w:tcPr>
          <w:p w14:paraId="0914F943" w14:textId="29CAD4F2" w:rsidR="00FD1472" w:rsidRPr="00256197" w:rsidDel="0075048F" w:rsidRDefault="00FD1472" w:rsidP="00DB11CB">
            <w:pPr>
              <w:spacing w:line="240" w:lineRule="auto"/>
              <w:jc w:val="right"/>
              <w:rPr>
                <w:del w:id="4853" w:author="MKONDIWA, Maxwell (CIMMYT-India)" w:date="2023-10-08T09:50:00Z"/>
                <w:rFonts w:eastAsia="Times New Roman" w:cs="Times New Roman"/>
                <w:color w:val="000000"/>
                <w:lang w:eastAsia="en-ZW"/>
                <w:rPrChange w:id="4854" w:author="Urfels, Anton (IRRI)" w:date="2023-10-06T20:02:00Z">
                  <w:rPr>
                    <w:del w:id="4855" w:author="MKONDIWA, Maxwell (CIMMYT-India)" w:date="2023-10-08T09:50:00Z"/>
                    <w:rFonts w:ascii="Gill Sans MT" w:eastAsia="Times New Roman" w:hAnsi="Gill Sans MT" w:cs="Calibri"/>
                    <w:color w:val="000000"/>
                    <w:lang w:eastAsia="en-ZW"/>
                  </w:rPr>
                </w:rPrChange>
              </w:rPr>
            </w:pPr>
            <w:del w:id="4856" w:author="MKONDIWA, Maxwell (CIMMYT-India)" w:date="2023-10-08T09:50:00Z">
              <w:r w:rsidRPr="00256197" w:rsidDel="0075048F">
                <w:rPr>
                  <w:rFonts w:cs="Times New Roman"/>
                  <w:color w:val="000000"/>
                  <w:rPrChange w:id="4857" w:author="Urfels, Anton (IRRI)" w:date="2023-10-06T20:02:00Z">
                    <w:rPr>
                      <w:rFonts w:ascii="Calibri" w:hAnsi="Calibri" w:cs="Calibri"/>
                      <w:color w:val="000000"/>
                    </w:rPr>
                  </w:rPrChange>
                </w:rPr>
                <w:delText>1.33</w:delText>
              </w:r>
            </w:del>
          </w:p>
        </w:tc>
        <w:tc>
          <w:tcPr>
            <w:tcW w:w="521" w:type="pct"/>
            <w:noWrap/>
            <w:vAlign w:val="bottom"/>
            <w:hideMark/>
          </w:tcPr>
          <w:p w14:paraId="04AB2FD3" w14:textId="7DA4395C" w:rsidR="00FD1472" w:rsidRPr="00256197" w:rsidDel="0075048F" w:rsidRDefault="00FD1472" w:rsidP="00DB11CB">
            <w:pPr>
              <w:spacing w:line="240" w:lineRule="auto"/>
              <w:jc w:val="right"/>
              <w:rPr>
                <w:del w:id="4858" w:author="MKONDIWA, Maxwell (CIMMYT-India)" w:date="2023-10-08T09:50:00Z"/>
                <w:rFonts w:eastAsia="Times New Roman" w:cs="Times New Roman"/>
                <w:color w:val="000000"/>
                <w:lang w:eastAsia="en-ZW"/>
                <w:rPrChange w:id="4859" w:author="Urfels, Anton (IRRI)" w:date="2023-10-06T20:02:00Z">
                  <w:rPr>
                    <w:del w:id="4860" w:author="MKONDIWA, Maxwell (CIMMYT-India)" w:date="2023-10-08T09:50:00Z"/>
                    <w:rFonts w:ascii="Gill Sans MT" w:eastAsia="Times New Roman" w:hAnsi="Gill Sans MT" w:cs="Calibri"/>
                    <w:color w:val="000000"/>
                    <w:lang w:eastAsia="en-ZW"/>
                  </w:rPr>
                </w:rPrChange>
              </w:rPr>
            </w:pPr>
            <w:del w:id="4861" w:author="MKONDIWA, Maxwell (CIMMYT-India)" w:date="2023-10-08T09:50:00Z">
              <w:r w:rsidRPr="00256197" w:rsidDel="0075048F">
                <w:rPr>
                  <w:rFonts w:cs="Times New Roman"/>
                  <w:color w:val="000000"/>
                  <w:rPrChange w:id="4862" w:author="Urfels, Anton (IRRI)" w:date="2023-10-06T20:02:00Z">
                    <w:rPr>
                      <w:rFonts w:ascii="Calibri" w:hAnsi="Calibri" w:cs="Calibri"/>
                      <w:color w:val="000000"/>
                    </w:rPr>
                  </w:rPrChange>
                </w:rPr>
                <w:delText>1.28</w:delText>
              </w:r>
            </w:del>
          </w:p>
        </w:tc>
      </w:tr>
      <w:tr w:rsidR="00FD1472" w:rsidRPr="00256197" w:rsidDel="0075048F" w14:paraId="3B299D77" w14:textId="2C52281F" w:rsidTr="00DB11CB">
        <w:trPr>
          <w:trHeight w:val="288"/>
          <w:jc w:val="center"/>
          <w:del w:id="4863" w:author="MKONDIWA, Maxwell (CIMMYT-India)" w:date="2023-10-08T09:50:00Z"/>
        </w:trPr>
        <w:tc>
          <w:tcPr>
            <w:tcW w:w="679" w:type="pct"/>
            <w:vMerge/>
          </w:tcPr>
          <w:p w14:paraId="28B23459" w14:textId="5690CAE8" w:rsidR="00FD1472" w:rsidRPr="00256197" w:rsidDel="0075048F" w:rsidRDefault="00FD1472" w:rsidP="00DB11CB">
            <w:pPr>
              <w:spacing w:line="240" w:lineRule="auto"/>
              <w:rPr>
                <w:del w:id="4864" w:author="MKONDIWA, Maxwell (CIMMYT-India)" w:date="2023-10-08T09:50:00Z"/>
                <w:rFonts w:eastAsia="Times New Roman" w:cs="Times New Roman"/>
                <w:color w:val="000000"/>
                <w:lang w:eastAsia="en-ZW"/>
                <w:rPrChange w:id="4865" w:author="Urfels, Anton (IRRI)" w:date="2023-10-06T20:02:00Z">
                  <w:rPr>
                    <w:del w:id="4866" w:author="MKONDIWA, Maxwell (CIMMYT-India)" w:date="2023-10-08T09:50:00Z"/>
                    <w:rFonts w:ascii="Gill Sans MT" w:eastAsia="Times New Roman" w:hAnsi="Gill Sans MT" w:cs="Calibri"/>
                    <w:color w:val="000000"/>
                    <w:lang w:eastAsia="en-ZW"/>
                  </w:rPr>
                </w:rPrChange>
              </w:rPr>
            </w:pPr>
          </w:p>
        </w:tc>
        <w:tc>
          <w:tcPr>
            <w:tcW w:w="1193" w:type="pct"/>
            <w:noWrap/>
            <w:hideMark/>
          </w:tcPr>
          <w:p w14:paraId="578EF992" w14:textId="201E1160" w:rsidR="00FD1472" w:rsidRPr="00256197" w:rsidDel="0075048F" w:rsidRDefault="00FD1472" w:rsidP="00DB11CB">
            <w:pPr>
              <w:spacing w:line="240" w:lineRule="auto"/>
              <w:rPr>
                <w:del w:id="4867" w:author="MKONDIWA, Maxwell (CIMMYT-India)" w:date="2023-10-08T09:50:00Z"/>
                <w:rFonts w:eastAsia="Times New Roman" w:cs="Times New Roman"/>
                <w:color w:val="000000"/>
                <w:lang w:eastAsia="en-ZW"/>
                <w:rPrChange w:id="4868" w:author="Urfels, Anton (IRRI)" w:date="2023-10-06T20:02:00Z">
                  <w:rPr>
                    <w:del w:id="4869" w:author="MKONDIWA, Maxwell (CIMMYT-India)" w:date="2023-10-08T09:50:00Z"/>
                    <w:rFonts w:ascii="Gill Sans MT" w:eastAsia="Times New Roman" w:hAnsi="Gill Sans MT" w:cs="Calibri"/>
                    <w:color w:val="000000"/>
                    <w:lang w:eastAsia="en-ZW"/>
                  </w:rPr>
                </w:rPrChange>
              </w:rPr>
            </w:pPr>
            <w:del w:id="4870" w:author="MKONDIWA, Maxwell (CIMMYT-India)" w:date="2023-10-08T09:50:00Z">
              <w:r w:rsidRPr="00256197" w:rsidDel="0075048F">
                <w:rPr>
                  <w:rFonts w:eastAsia="Times New Roman" w:cs="Times New Roman"/>
                  <w:color w:val="000000"/>
                  <w:lang w:eastAsia="en-ZW"/>
                  <w:rPrChange w:id="4871" w:author="Urfels, Anton (IRRI)" w:date="2023-10-06T20:02:00Z">
                    <w:rPr>
                      <w:rFonts w:ascii="Gill Sans MT" w:eastAsia="Times New Roman" w:hAnsi="Gill Sans MT" w:cs="Calibri"/>
                      <w:color w:val="000000"/>
                      <w:lang w:eastAsia="en-ZW"/>
                    </w:rPr>
                  </w:rPrChange>
                </w:rPr>
                <w:delText>Min</w:delText>
              </w:r>
            </w:del>
          </w:p>
        </w:tc>
        <w:tc>
          <w:tcPr>
            <w:tcW w:w="521" w:type="pct"/>
            <w:noWrap/>
            <w:vAlign w:val="bottom"/>
            <w:hideMark/>
          </w:tcPr>
          <w:p w14:paraId="23093B92" w14:textId="147CECED" w:rsidR="00FD1472" w:rsidRPr="00256197" w:rsidDel="0075048F" w:rsidRDefault="00FD1472" w:rsidP="00DB11CB">
            <w:pPr>
              <w:spacing w:line="240" w:lineRule="auto"/>
              <w:jc w:val="right"/>
              <w:rPr>
                <w:del w:id="4872" w:author="MKONDIWA, Maxwell (CIMMYT-India)" w:date="2023-10-08T09:50:00Z"/>
                <w:rFonts w:eastAsia="Times New Roman" w:cs="Times New Roman"/>
                <w:color w:val="000000"/>
                <w:lang w:eastAsia="en-ZW"/>
                <w:rPrChange w:id="4873" w:author="Urfels, Anton (IRRI)" w:date="2023-10-06T20:02:00Z">
                  <w:rPr>
                    <w:del w:id="4874" w:author="MKONDIWA, Maxwell (CIMMYT-India)" w:date="2023-10-08T09:50:00Z"/>
                    <w:rFonts w:ascii="Gill Sans MT" w:eastAsia="Times New Roman" w:hAnsi="Gill Sans MT" w:cs="Calibri"/>
                    <w:color w:val="000000"/>
                    <w:lang w:eastAsia="en-ZW"/>
                  </w:rPr>
                </w:rPrChange>
              </w:rPr>
            </w:pPr>
            <w:del w:id="4875" w:author="MKONDIWA, Maxwell (CIMMYT-India)" w:date="2023-10-08T09:50:00Z">
              <w:r w:rsidRPr="00256197" w:rsidDel="0075048F">
                <w:rPr>
                  <w:rFonts w:cs="Times New Roman"/>
                  <w:color w:val="000000"/>
                  <w:rPrChange w:id="4876" w:author="Urfels, Anton (IRRI)" w:date="2023-10-06T20:02:00Z">
                    <w:rPr>
                      <w:rFonts w:ascii="Calibri" w:hAnsi="Calibri" w:cs="Calibri"/>
                      <w:color w:val="000000"/>
                    </w:rPr>
                  </w:rPrChange>
                </w:rPr>
                <w:delText>-6.59</w:delText>
              </w:r>
            </w:del>
          </w:p>
        </w:tc>
        <w:tc>
          <w:tcPr>
            <w:tcW w:w="521" w:type="pct"/>
            <w:noWrap/>
            <w:vAlign w:val="bottom"/>
            <w:hideMark/>
          </w:tcPr>
          <w:p w14:paraId="343F083D" w14:textId="0C1312AF" w:rsidR="00FD1472" w:rsidRPr="00256197" w:rsidDel="0075048F" w:rsidRDefault="00FD1472" w:rsidP="00DB11CB">
            <w:pPr>
              <w:spacing w:line="240" w:lineRule="auto"/>
              <w:jc w:val="right"/>
              <w:rPr>
                <w:del w:id="4877" w:author="MKONDIWA, Maxwell (CIMMYT-India)" w:date="2023-10-08T09:50:00Z"/>
                <w:rFonts w:eastAsia="Times New Roman" w:cs="Times New Roman"/>
                <w:color w:val="000000"/>
                <w:lang w:eastAsia="en-ZW"/>
                <w:rPrChange w:id="4878" w:author="Urfels, Anton (IRRI)" w:date="2023-10-06T20:02:00Z">
                  <w:rPr>
                    <w:del w:id="4879" w:author="MKONDIWA, Maxwell (CIMMYT-India)" w:date="2023-10-08T09:50:00Z"/>
                    <w:rFonts w:ascii="Gill Sans MT" w:eastAsia="Times New Roman" w:hAnsi="Gill Sans MT" w:cs="Calibri"/>
                    <w:color w:val="000000"/>
                    <w:lang w:eastAsia="en-ZW"/>
                  </w:rPr>
                </w:rPrChange>
              </w:rPr>
            </w:pPr>
            <w:del w:id="4880" w:author="MKONDIWA, Maxwell (CIMMYT-India)" w:date="2023-10-08T09:50:00Z">
              <w:r w:rsidRPr="00256197" w:rsidDel="0075048F">
                <w:rPr>
                  <w:rFonts w:cs="Times New Roman"/>
                  <w:color w:val="000000"/>
                  <w:rPrChange w:id="4881" w:author="Urfels, Anton (IRRI)" w:date="2023-10-06T20:02:00Z">
                    <w:rPr>
                      <w:rFonts w:ascii="Calibri" w:hAnsi="Calibri" w:cs="Calibri"/>
                      <w:color w:val="000000"/>
                    </w:rPr>
                  </w:rPrChange>
                </w:rPr>
                <w:delText>-1.73</w:delText>
              </w:r>
            </w:del>
          </w:p>
        </w:tc>
        <w:tc>
          <w:tcPr>
            <w:tcW w:w="521" w:type="pct"/>
            <w:noWrap/>
            <w:vAlign w:val="bottom"/>
            <w:hideMark/>
          </w:tcPr>
          <w:p w14:paraId="712BC87A" w14:textId="3E44CCA5" w:rsidR="00FD1472" w:rsidRPr="00256197" w:rsidDel="0075048F" w:rsidRDefault="00FD1472" w:rsidP="00DB11CB">
            <w:pPr>
              <w:spacing w:line="240" w:lineRule="auto"/>
              <w:jc w:val="right"/>
              <w:rPr>
                <w:del w:id="4882" w:author="MKONDIWA, Maxwell (CIMMYT-India)" w:date="2023-10-08T09:50:00Z"/>
                <w:rFonts w:eastAsia="Times New Roman" w:cs="Times New Roman"/>
                <w:color w:val="000000"/>
                <w:lang w:eastAsia="en-ZW"/>
                <w:rPrChange w:id="4883" w:author="Urfels, Anton (IRRI)" w:date="2023-10-06T20:02:00Z">
                  <w:rPr>
                    <w:del w:id="4884" w:author="MKONDIWA, Maxwell (CIMMYT-India)" w:date="2023-10-08T09:50:00Z"/>
                    <w:rFonts w:ascii="Gill Sans MT" w:eastAsia="Times New Roman" w:hAnsi="Gill Sans MT" w:cs="Calibri"/>
                    <w:color w:val="000000"/>
                    <w:lang w:eastAsia="en-ZW"/>
                  </w:rPr>
                </w:rPrChange>
              </w:rPr>
            </w:pPr>
            <w:del w:id="4885" w:author="MKONDIWA, Maxwell (CIMMYT-India)" w:date="2023-10-08T09:50:00Z">
              <w:r w:rsidRPr="00256197" w:rsidDel="0075048F">
                <w:rPr>
                  <w:rFonts w:cs="Times New Roman"/>
                  <w:color w:val="000000"/>
                  <w:rPrChange w:id="4886" w:author="Urfels, Anton (IRRI)" w:date="2023-10-06T20:02:00Z">
                    <w:rPr>
                      <w:rFonts w:ascii="Calibri" w:hAnsi="Calibri" w:cs="Calibri"/>
                      <w:color w:val="000000"/>
                    </w:rPr>
                  </w:rPrChange>
                </w:rPr>
                <w:delText>-1.71</w:delText>
              </w:r>
            </w:del>
          </w:p>
        </w:tc>
        <w:tc>
          <w:tcPr>
            <w:tcW w:w="521" w:type="pct"/>
            <w:noWrap/>
            <w:vAlign w:val="bottom"/>
            <w:hideMark/>
          </w:tcPr>
          <w:p w14:paraId="37B6D2A1" w14:textId="6AE22441" w:rsidR="00FD1472" w:rsidRPr="00256197" w:rsidDel="0075048F" w:rsidRDefault="00FD1472" w:rsidP="00DB11CB">
            <w:pPr>
              <w:spacing w:line="240" w:lineRule="auto"/>
              <w:jc w:val="right"/>
              <w:rPr>
                <w:del w:id="4887" w:author="MKONDIWA, Maxwell (CIMMYT-India)" w:date="2023-10-08T09:50:00Z"/>
                <w:rFonts w:eastAsia="Times New Roman" w:cs="Times New Roman"/>
                <w:color w:val="000000"/>
                <w:lang w:eastAsia="en-ZW"/>
                <w:rPrChange w:id="4888" w:author="Urfels, Anton (IRRI)" w:date="2023-10-06T20:02:00Z">
                  <w:rPr>
                    <w:del w:id="4889" w:author="MKONDIWA, Maxwell (CIMMYT-India)" w:date="2023-10-08T09:50:00Z"/>
                    <w:rFonts w:ascii="Gill Sans MT" w:eastAsia="Times New Roman" w:hAnsi="Gill Sans MT" w:cs="Calibri"/>
                    <w:color w:val="000000"/>
                    <w:lang w:eastAsia="en-ZW"/>
                  </w:rPr>
                </w:rPrChange>
              </w:rPr>
            </w:pPr>
            <w:del w:id="4890" w:author="MKONDIWA, Maxwell (CIMMYT-India)" w:date="2023-10-08T09:50:00Z">
              <w:r w:rsidRPr="00256197" w:rsidDel="0075048F">
                <w:rPr>
                  <w:rFonts w:cs="Times New Roman"/>
                  <w:color w:val="000000"/>
                  <w:rPrChange w:id="4891" w:author="Urfels, Anton (IRRI)" w:date="2023-10-06T20:02:00Z">
                    <w:rPr>
                      <w:rFonts w:ascii="Calibri" w:hAnsi="Calibri" w:cs="Calibri"/>
                      <w:color w:val="000000"/>
                    </w:rPr>
                  </w:rPrChange>
                </w:rPr>
                <w:delText>-3.91</w:delText>
              </w:r>
            </w:del>
          </w:p>
        </w:tc>
        <w:tc>
          <w:tcPr>
            <w:tcW w:w="521" w:type="pct"/>
            <w:noWrap/>
            <w:vAlign w:val="bottom"/>
            <w:hideMark/>
          </w:tcPr>
          <w:p w14:paraId="7BBB29F3" w14:textId="0ABC7D6C" w:rsidR="00FD1472" w:rsidRPr="00256197" w:rsidDel="0075048F" w:rsidRDefault="00FD1472" w:rsidP="00DB11CB">
            <w:pPr>
              <w:spacing w:line="240" w:lineRule="auto"/>
              <w:jc w:val="right"/>
              <w:rPr>
                <w:del w:id="4892" w:author="MKONDIWA, Maxwell (CIMMYT-India)" w:date="2023-10-08T09:50:00Z"/>
                <w:rFonts w:eastAsia="Times New Roman" w:cs="Times New Roman"/>
                <w:color w:val="000000"/>
                <w:lang w:eastAsia="en-ZW"/>
                <w:rPrChange w:id="4893" w:author="Urfels, Anton (IRRI)" w:date="2023-10-06T20:02:00Z">
                  <w:rPr>
                    <w:del w:id="4894" w:author="MKONDIWA, Maxwell (CIMMYT-India)" w:date="2023-10-08T09:50:00Z"/>
                    <w:rFonts w:ascii="Gill Sans MT" w:eastAsia="Times New Roman" w:hAnsi="Gill Sans MT" w:cs="Calibri"/>
                    <w:color w:val="000000"/>
                    <w:lang w:eastAsia="en-ZW"/>
                  </w:rPr>
                </w:rPrChange>
              </w:rPr>
            </w:pPr>
            <w:del w:id="4895" w:author="MKONDIWA, Maxwell (CIMMYT-India)" w:date="2023-10-08T09:50:00Z">
              <w:r w:rsidRPr="00256197" w:rsidDel="0075048F">
                <w:rPr>
                  <w:rFonts w:cs="Times New Roman"/>
                  <w:color w:val="000000"/>
                  <w:rPrChange w:id="4896" w:author="Urfels, Anton (IRRI)" w:date="2023-10-06T20:02:00Z">
                    <w:rPr>
                      <w:rFonts w:ascii="Calibri" w:hAnsi="Calibri" w:cs="Calibri"/>
                      <w:color w:val="000000"/>
                    </w:rPr>
                  </w:rPrChange>
                </w:rPr>
                <w:delText>-2.66</w:delText>
              </w:r>
            </w:del>
          </w:p>
        </w:tc>
        <w:tc>
          <w:tcPr>
            <w:tcW w:w="521" w:type="pct"/>
            <w:noWrap/>
            <w:vAlign w:val="bottom"/>
            <w:hideMark/>
          </w:tcPr>
          <w:p w14:paraId="564549B6" w14:textId="196AABEB" w:rsidR="00FD1472" w:rsidRPr="00256197" w:rsidDel="0075048F" w:rsidRDefault="00FD1472" w:rsidP="00DB11CB">
            <w:pPr>
              <w:spacing w:line="240" w:lineRule="auto"/>
              <w:jc w:val="right"/>
              <w:rPr>
                <w:del w:id="4897" w:author="MKONDIWA, Maxwell (CIMMYT-India)" w:date="2023-10-08T09:50:00Z"/>
                <w:rFonts w:eastAsia="Times New Roman" w:cs="Times New Roman"/>
                <w:color w:val="000000"/>
                <w:lang w:eastAsia="en-ZW"/>
                <w:rPrChange w:id="4898" w:author="Urfels, Anton (IRRI)" w:date="2023-10-06T20:02:00Z">
                  <w:rPr>
                    <w:del w:id="4899" w:author="MKONDIWA, Maxwell (CIMMYT-India)" w:date="2023-10-08T09:50:00Z"/>
                    <w:rFonts w:ascii="Gill Sans MT" w:eastAsia="Times New Roman" w:hAnsi="Gill Sans MT" w:cs="Calibri"/>
                    <w:color w:val="000000"/>
                    <w:lang w:eastAsia="en-ZW"/>
                  </w:rPr>
                </w:rPrChange>
              </w:rPr>
            </w:pPr>
            <w:del w:id="4900" w:author="MKONDIWA, Maxwell (CIMMYT-India)" w:date="2023-10-08T09:50:00Z">
              <w:r w:rsidRPr="00256197" w:rsidDel="0075048F">
                <w:rPr>
                  <w:rFonts w:cs="Times New Roman"/>
                  <w:color w:val="000000"/>
                  <w:rPrChange w:id="4901" w:author="Urfels, Anton (IRRI)" w:date="2023-10-06T20:02:00Z">
                    <w:rPr>
                      <w:rFonts w:ascii="Calibri" w:hAnsi="Calibri" w:cs="Calibri"/>
                      <w:color w:val="000000"/>
                    </w:rPr>
                  </w:rPrChange>
                </w:rPr>
                <w:delText>-3.04</w:delText>
              </w:r>
            </w:del>
          </w:p>
        </w:tc>
      </w:tr>
      <w:tr w:rsidR="00FD1472" w:rsidRPr="00256197" w:rsidDel="0075048F" w14:paraId="24D078D7" w14:textId="15A3726C" w:rsidTr="00DB11CB">
        <w:trPr>
          <w:trHeight w:val="288"/>
          <w:jc w:val="center"/>
          <w:del w:id="4902" w:author="MKONDIWA, Maxwell (CIMMYT-India)" w:date="2023-10-08T09:50:00Z"/>
        </w:trPr>
        <w:tc>
          <w:tcPr>
            <w:tcW w:w="679" w:type="pct"/>
            <w:vMerge/>
          </w:tcPr>
          <w:p w14:paraId="468AA99C" w14:textId="66D9E741" w:rsidR="00FD1472" w:rsidRPr="00256197" w:rsidDel="0075048F" w:rsidRDefault="00FD1472" w:rsidP="00DB11CB">
            <w:pPr>
              <w:spacing w:line="240" w:lineRule="auto"/>
              <w:rPr>
                <w:del w:id="4903" w:author="MKONDIWA, Maxwell (CIMMYT-India)" w:date="2023-10-08T09:50:00Z"/>
                <w:rFonts w:eastAsia="Times New Roman" w:cs="Times New Roman"/>
                <w:color w:val="000000"/>
                <w:lang w:eastAsia="en-ZW"/>
                <w:rPrChange w:id="4904" w:author="Urfels, Anton (IRRI)" w:date="2023-10-06T20:02:00Z">
                  <w:rPr>
                    <w:del w:id="4905" w:author="MKONDIWA, Maxwell (CIMMYT-India)" w:date="2023-10-08T09:50:00Z"/>
                    <w:rFonts w:ascii="Gill Sans MT" w:eastAsia="Times New Roman" w:hAnsi="Gill Sans MT" w:cs="Calibri"/>
                    <w:color w:val="000000"/>
                    <w:lang w:eastAsia="en-ZW"/>
                  </w:rPr>
                </w:rPrChange>
              </w:rPr>
            </w:pPr>
          </w:p>
        </w:tc>
        <w:tc>
          <w:tcPr>
            <w:tcW w:w="1193" w:type="pct"/>
            <w:noWrap/>
            <w:hideMark/>
          </w:tcPr>
          <w:p w14:paraId="5099952C" w14:textId="49C286C1" w:rsidR="00FD1472" w:rsidRPr="00256197" w:rsidDel="0075048F" w:rsidRDefault="00FD1472" w:rsidP="00DB11CB">
            <w:pPr>
              <w:spacing w:line="240" w:lineRule="auto"/>
              <w:rPr>
                <w:del w:id="4906" w:author="MKONDIWA, Maxwell (CIMMYT-India)" w:date="2023-10-08T09:50:00Z"/>
                <w:rFonts w:eastAsia="Times New Roman" w:cs="Times New Roman"/>
                <w:color w:val="000000"/>
                <w:lang w:eastAsia="en-ZW"/>
                <w:rPrChange w:id="4907" w:author="Urfels, Anton (IRRI)" w:date="2023-10-06T20:02:00Z">
                  <w:rPr>
                    <w:del w:id="4908" w:author="MKONDIWA, Maxwell (CIMMYT-India)" w:date="2023-10-08T09:50:00Z"/>
                    <w:rFonts w:ascii="Gill Sans MT" w:eastAsia="Times New Roman" w:hAnsi="Gill Sans MT" w:cs="Calibri"/>
                    <w:color w:val="000000"/>
                    <w:lang w:eastAsia="en-ZW"/>
                  </w:rPr>
                </w:rPrChange>
              </w:rPr>
            </w:pPr>
            <w:del w:id="4909" w:author="MKONDIWA, Maxwell (CIMMYT-India)" w:date="2023-10-08T09:50:00Z">
              <w:r w:rsidRPr="00256197" w:rsidDel="0075048F">
                <w:rPr>
                  <w:rFonts w:eastAsia="Times New Roman" w:cs="Times New Roman"/>
                  <w:color w:val="000000"/>
                  <w:lang w:eastAsia="en-ZW"/>
                  <w:rPrChange w:id="4910" w:author="Urfels, Anton (IRRI)" w:date="2023-10-06T20:02:00Z">
                    <w:rPr>
                      <w:rFonts w:ascii="Gill Sans MT" w:eastAsia="Times New Roman" w:hAnsi="Gill Sans MT" w:cs="Calibri"/>
                      <w:color w:val="000000"/>
                      <w:lang w:eastAsia="en-ZW"/>
                    </w:rPr>
                  </w:rPrChange>
                </w:rPr>
                <w:delText>10th percentile</w:delText>
              </w:r>
            </w:del>
          </w:p>
        </w:tc>
        <w:tc>
          <w:tcPr>
            <w:tcW w:w="521" w:type="pct"/>
            <w:noWrap/>
            <w:vAlign w:val="bottom"/>
            <w:hideMark/>
          </w:tcPr>
          <w:p w14:paraId="2EFC881C" w14:textId="306A051A" w:rsidR="00FD1472" w:rsidRPr="00256197" w:rsidDel="0075048F" w:rsidRDefault="00FD1472" w:rsidP="00DB11CB">
            <w:pPr>
              <w:spacing w:line="240" w:lineRule="auto"/>
              <w:jc w:val="right"/>
              <w:rPr>
                <w:del w:id="4911" w:author="MKONDIWA, Maxwell (CIMMYT-India)" w:date="2023-10-08T09:50:00Z"/>
                <w:rFonts w:eastAsia="Times New Roman" w:cs="Times New Roman"/>
                <w:color w:val="000000"/>
                <w:lang w:eastAsia="en-ZW"/>
                <w:rPrChange w:id="4912" w:author="Urfels, Anton (IRRI)" w:date="2023-10-06T20:02:00Z">
                  <w:rPr>
                    <w:del w:id="4913" w:author="MKONDIWA, Maxwell (CIMMYT-India)" w:date="2023-10-08T09:50:00Z"/>
                    <w:rFonts w:ascii="Gill Sans MT" w:eastAsia="Times New Roman" w:hAnsi="Gill Sans MT" w:cs="Calibri"/>
                    <w:color w:val="000000"/>
                    <w:lang w:eastAsia="en-ZW"/>
                  </w:rPr>
                </w:rPrChange>
              </w:rPr>
            </w:pPr>
            <w:del w:id="4914" w:author="MKONDIWA, Maxwell (CIMMYT-India)" w:date="2023-10-08T09:50:00Z">
              <w:r w:rsidRPr="00256197" w:rsidDel="0075048F">
                <w:rPr>
                  <w:rFonts w:cs="Times New Roman"/>
                  <w:color w:val="000000"/>
                  <w:rPrChange w:id="4915" w:author="Urfels, Anton (IRRI)" w:date="2023-10-06T20:02:00Z">
                    <w:rPr>
                      <w:rFonts w:ascii="Calibri" w:hAnsi="Calibri" w:cs="Calibri"/>
                      <w:color w:val="000000"/>
                    </w:rPr>
                  </w:rPrChange>
                </w:rPr>
                <w:delText>-5.31</w:delText>
              </w:r>
            </w:del>
          </w:p>
        </w:tc>
        <w:tc>
          <w:tcPr>
            <w:tcW w:w="521" w:type="pct"/>
            <w:noWrap/>
            <w:vAlign w:val="bottom"/>
            <w:hideMark/>
          </w:tcPr>
          <w:p w14:paraId="28FE6CD2" w14:textId="6FF1D823" w:rsidR="00FD1472" w:rsidRPr="00256197" w:rsidDel="0075048F" w:rsidRDefault="00FD1472" w:rsidP="00DB11CB">
            <w:pPr>
              <w:spacing w:line="240" w:lineRule="auto"/>
              <w:jc w:val="right"/>
              <w:rPr>
                <w:del w:id="4916" w:author="MKONDIWA, Maxwell (CIMMYT-India)" w:date="2023-10-08T09:50:00Z"/>
                <w:rFonts w:eastAsia="Times New Roman" w:cs="Times New Roman"/>
                <w:color w:val="000000"/>
                <w:lang w:eastAsia="en-ZW"/>
                <w:rPrChange w:id="4917" w:author="Urfels, Anton (IRRI)" w:date="2023-10-06T20:02:00Z">
                  <w:rPr>
                    <w:del w:id="4918" w:author="MKONDIWA, Maxwell (CIMMYT-India)" w:date="2023-10-08T09:50:00Z"/>
                    <w:rFonts w:ascii="Gill Sans MT" w:eastAsia="Times New Roman" w:hAnsi="Gill Sans MT" w:cs="Calibri"/>
                    <w:color w:val="000000"/>
                    <w:lang w:eastAsia="en-ZW"/>
                  </w:rPr>
                </w:rPrChange>
              </w:rPr>
            </w:pPr>
            <w:del w:id="4919" w:author="MKONDIWA, Maxwell (CIMMYT-India)" w:date="2023-10-08T09:50:00Z">
              <w:r w:rsidRPr="00256197" w:rsidDel="0075048F">
                <w:rPr>
                  <w:rFonts w:cs="Times New Roman"/>
                  <w:color w:val="000000"/>
                  <w:rPrChange w:id="4920" w:author="Urfels, Anton (IRRI)" w:date="2023-10-06T20:02:00Z">
                    <w:rPr>
                      <w:rFonts w:ascii="Calibri" w:hAnsi="Calibri" w:cs="Calibri"/>
                      <w:color w:val="000000"/>
                    </w:rPr>
                  </w:rPrChange>
                </w:rPr>
                <w:delText>-1.31</w:delText>
              </w:r>
            </w:del>
          </w:p>
        </w:tc>
        <w:tc>
          <w:tcPr>
            <w:tcW w:w="521" w:type="pct"/>
            <w:noWrap/>
            <w:vAlign w:val="bottom"/>
            <w:hideMark/>
          </w:tcPr>
          <w:p w14:paraId="43A1752D" w14:textId="3EF7ABC6" w:rsidR="00FD1472" w:rsidRPr="00256197" w:rsidDel="0075048F" w:rsidRDefault="00FD1472" w:rsidP="00DB11CB">
            <w:pPr>
              <w:spacing w:line="240" w:lineRule="auto"/>
              <w:jc w:val="right"/>
              <w:rPr>
                <w:del w:id="4921" w:author="MKONDIWA, Maxwell (CIMMYT-India)" w:date="2023-10-08T09:50:00Z"/>
                <w:rFonts w:eastAsia="Times New Roman" w:cs="Times New Roman"/>
                <w:color w:val="000000"/>
                <w:lang w:eastAsia="en-ZW"/>
                <w:rPrChange w:id="4922" w:author="Urfels, Anton (IRRI)" w:date="2023-10-06T20:02:00Z">
                  <w:rPr>
                    <w:del w:id="4923" w:author="MKONDIWA, Maxwell (CIMMYT-India)" w:date="2023-10-08T09:50:00Z"/>
                    <w:rFonts w:ascii="Gill Sans MT" w:eastAsia="Times New Roman" w:hAnsi="Gill Sans MT" w:cs="Calibri"/>
                    <w:color w:val="000000"/>
                    <w:lang w:eastAsia="en-ZW"/>
                  </w:rPr>
                </w:rPrChange>
              </w:rPr>
            </w:pPr>
            <w:del w:id="4924" w:author="MKONDIWA, Maxwell (CIMMYT-India)" w:date="2023-10-08T09:50:00Z">
              <w:r w:rsidRPr="00256197" w:rsidDel="0075048F">
                <w:rPr>
                  <w:rFonts w:cs="Times New Roman"/>
                  <w:color w:val="000000"/>
                  <w:rPrChange w:id="4925" w:author="Urfels, Anton (IRRI)" w:date="2023-10-06T20:02:00Z">
                    <w:rPr>
                      <w:rFonts w:ascii="Calibri" w:hAnsi="Calibri" w:cs="Calibri"/>
                      <w:color w:val="000000"/>
                    </w:rPr>
                  </w:rPrChange>
                </w:rPr>
                <w:delText>-0.10</w:delText>
              </w:r>
            </w:del>
          </w:p>
        </w:tc>
        <w:tc>
          <w:tcPr>
            <w:tcW w:w="521" w:type="pct"/>
            <w:noWrap/>
            <w:vAlign w:val="bottom"/>
            <w:hideMark/>
          </w:tcPr>
          <w:p w14:paraId="241924BA" w14:textId="284588C8" w:rsidR="00FD1472" w:rsidRPr="00256197" w:rsidDel="0075048F" w:rsidRDefault="00FD1472" w:rsidP="00DB11CB">
            <w:pPr>
              <w:spacing w:line="240" w:lineRule="auto"/>
              <w:jc w:val="right"/>
              <w:rPr>
                <w:del w:id="4926" w:author="MKONDIWA, Maxwell (CIMMYT-India)" w:date="2023-10-08T09:50:00Z"/>
                <w:rFonts w:eastAsia="Times New Roman" w:cs="Times New Roman"/>
                <w:color w:val="000000"/>
                <w:lang w:eastAsia="en-ZW"/>
                <w:rPrChange w:id="4927" w:author="Urfels, Anton (IRRI)" w:date="2023-10-06T20:02:00Z">
                  <w:rPr>
                    <w:del w:id="4928" w:author="MKONDIWA, Maxwell (CIMMYT-India)" w:date="2023-10-08T09:50:00Z"/>
                    <w:rFonts w:ascii="Gill Sans MT" w:eastAsia="Times New Roman" w:hAnsi="Gill Sans MT" w:cs="Calibri"/>
                    <w:color w:val="000000"/>
                    <w:lang w:eastAsia="en-ZW"/>
                  </w:rPr>
                </w:rPrChange>
              </w:rPr>
            </w:pPr>
            <w:del w:id="4929" w:author="MKONDIWA, Maxwell (CIMMYT-India)" w:date="2023-10-08T09:50:00Z">
              <w:r w:rsidRPr="00256197" w:rsidDel="0075048F">
                <w:rPr>
                  <w:rFonts w:cs="Times New Roman"/>
                  <w:color w:val="000000"/>
                  <w:rPrChange w:id="4930" w:author="Urfels, Anton (IRRI)" w:date="2023-10-06T20:02:00Z">
                    <w:rPr>
                      <w:rFonts w:ascii="Calibri" w:hAnsi="Calibri" w:cs="Calibri"/>
                      <w:color w:val="000000"/>
                    </w:rPr>
                  </w:rPrChange>
                </w:rPr>
                <w:delText>-0.44</w:delText>
              </w:r>
            </w:del>
          </w:p>
        </w:tc>
        <w:tc>
          <w:tcPr>
            <w:tcW w:w="521" w:type="pct"/>
            <w:noWrap/>
            <w:vAlign w:val="bottom"/>
            <w:hideMark/>
          </w:tcPr>
          <w:p w14:paraId="73A2C431" w14:textId="408C4F4D" w:rsidR="00FD1472" w:rsidRPr="00256197" w:rsidDel="0075048F" w:rsidRDefault="00FD1472" w:rsidP="00DB11CB">
            <w:pPr>
              <w:spacing w:line="240" w:lineRule="auto"/>
              <w:jc w:val="right"/>
              <w:rPr>
                <w:del w:id="4931" w:author="MKONDIWA, Maxwell (CIMMYT-India)" w:date="2023-10-08T09:50:00Z"/>
                <w:rFonts w:eastAsia="Times New Roman" w:cs="Times New Roman"/>
                <w:color w:val="000000"/>
                <w:lang w:eastAsia="en-ZW"/>
                <w:rPrChange w:id="4932" w:author="Urfels, Anton (IRRI)" w:date="2023-10-06T20:02:00Z">
                  <w:rPr>
                    <w:del w:id="4933" w:author="MKONDIWA, Maxwell (CIMMYT-India)" w:date="2023-10-08T09:50:00Z"/>
                    <w:rFonts w:ascii="Gill Sans MT" w:eastAsia="Times New Roman" w:hAnsi="Gill Sans MT" w:cs="Calibri"/>
                    <w:color w:val="000000"/>
                    <w:lang w:eastAsia="en-ZW"/>
                  </w:rPr>
                </w:rPrChange>
              </w:rPr>
            </w:pPr>
            <w:del w:id="4934" w:author="MKONDIWA, Maxwell (CIMMYT-India)" w:date="2023-10-08T09:50:00Z">
              <w:r w:rsidRPr="00256197" w:rsidDel="0075048F">
                <w:rPr>
                  <w:rFonts w:cs="Times New Roman"/>
                  <w:color w:val="000000"/>
                  <w:rPrChange w:id="4935" w:author="Urfels, Anton (IRRI)" w:date="2023-10-06T20:02:00Z">
                    <w:rPr>
                      <w:rFonts w:ascii="Calibri" w:hAnsi="Calibri" w:cs="Calibri"/>
                      <w:color w:val="000000"/>
                    </w:rPr>
                  </w:rPrChange>
                </w:rPr>
                <w:delText>-2.24</w:delText>
              </w:r>
            </w:del>
          </w:p>
        </w:tc>
        <w:tc>
          <w:tcPr>
            <w:tcW w:w="521" w:type="pct"/>
            <w:noWrap/>
            <w:vAlign w:val="bottom"/>
            <w:hideMark/>
          </w:tcPr>
          <w:p w14:paraId="464D76B9" w14:textId="4693229B" w:rsidR="00FD1472" w:rsidRPr="00256197" w:rsidDel="0075048F" w:rsidRDefault="00FD1472" w:rsidP="00DB11CB">
            <w:pPr>
              <w:spacing w:line="240" w:lineRule="auto"/>
              <w:jc w:val="right"/>
              <w:rPr>
                <w:del w:id="4936" w:author="MKONDIWA, Maxwell (CIMMYT-India)" w:date="2023-10-08T09:50:00Z"/>
                <w:rFonts w:eastAsia="Times New Roman" w:cs="Times New Roman"/>
                <w:color w:val="000000"/>
                <w:lang w:eastAsia="en-ZW"/>
                <w:rPrChange w:id="4937" w:author="Urfels, Anton (IRRI)" w:date="2023-10-06T20:02:00Z">
                  <w:rPr>
                    <w:del w:id="4938" w:author="MKONDIWA, Maxwell (CIMMYT-India)" w:date="2023-10-08T09:50:00Z"/>
                    <w:rFonts w:ascii="Gill Sans MT" w:eastAsia="Times New Roman" w:hAnsi="Gill Sans MT" w:cs="Calibri"/>
                    <w:color w:val="000000"/>
                    <w:lang w:eastAsia="en-ZW"/>
                  </w:rPr>
                </w:rPrChange>
              </w:rPr>
            </w:pPr>
            <w:del w:id="4939" w:author="MKONDIWA, Maxwell (CIMMYT-India)" w:date="2023-10-08T09:50:00Z">
              <w:r w:rsidRPr="00256197" w:rsidDel="0075048F">
                <w:rPr>
                  <w:rFonts w:cs="Times New Roman"/>
                  <w:color w:val="000000"/>
                  <w:rPrChange w:id="4940" w:author="Urfels, Anton (IRRI)" w:date="2023-10-06T20:02:00Z">
                    <w:rPr>
                      <w:rFonts w:ascii="Calibri" w:hAnsi="Calibri" w:cs="Calibri"/>
                      <w:color w:val="000000"/>
                    </w:rPr>
                  </w:rPrChange>
                </w:rPr>
                <w:delText>-2.29</w:delText>
              </w:r>
            </w:del>
          </w:p>
        </w:tc>
      </w:tr>
      <w:tr w:rsidR="00FD1472" w:rsidRPr="00256197" w:rsidDel="0075048F" w14:paraId="44ACE7E7" w14:textId="524A0A3D" w:rsidTr="00DB11CB">
        <w:trPr>
          <w:trHeight w:val="288"/>
          <w:jc w:val="center"/>
          <w:del w:id="4941" w:author="MKONDIWA, Maxwell (CIMMYT-India)" w:date="2023-10-08T09:50:00Z"/>
        </w:trPr>
        <w:tc>
          <w:tcPr>
            <w:tcW w:w="679" w:type="pct"/>
            <w:vMerge/>
          </w:tcPr>
          <w:p w14:paraId="6CB89D94" w14:textId="3A69521B" w:rsidR="00FD1472" w:rsidRPr="00256197" w:rsidDel="0075048F" w:rsidRDefault="00FD1472" w:rsidP="00DB11CB">
            <w:pPr>
              <w:spacing w:line="240" w:lineRule="auto"/>
              <w:rPr>
                <w:del w:id="4942" w:author="MKONDIWA, Maxwell (CIMMYT-India)" w:date="2023-10-08T09:50:00Z"/>
                <w:rFonts w:eastAsia="Times New Roman" w:cs="Times New Roman"/>
                <w:color w:val="000000"/>
                <w:lang w:eastAsia="en-ZW"/>
                <w:rPrChange w:id="4943" w:author="Urfels, Anton (IRRI)" w:date="2023-10-06T20:02:00Z">
                  <w:rPr>
                    <w:del w:id="4944" w:author="MKONDIWA, Maxwell (CIMMYT-India)" w:date="2023-10-08T09:50:00Z"/>
                    <w:rFonts w:ascii="Gill Sans MT" w:eastAsia="Times New Roman" w:hAnsi="Gill Sans MT" w:cs="Calibri"/>
                    <w:color w:val="000000"/>
                    <w:lang w:eastAsia="en-ZW"/>
                  </w:rPr>
                </w:rPrChange>
              </w:rPr>
            </w:pPr>
          </w:p>
        </w:tc>
        <w:tc>
          <w:tcPr>
            <w:tcW w:w="1193" w:type="pct"/>
            <w:noWrap/>
            <w:hideMark/>
          </w:tcPr>
          <w:p w14:paraId="01822FEE" w14:textId="3DBBEDE7" w:rsidR="00FD1472" w:rsidRPr="00256197" w:rsidDel="0075048F" w:rsidRDefault="00FD1472" w:rsidP="00DB11CB">
            <w:pPr>
              <w:spacing w:line="240" w:lineRule="auto"/>
              <w:rPr>
                <w:del w:id="4945" w:author="MKONDIWA, Maxwell (CIMMYT-India)" w:date="2023-10-08T09:50:00Z"/>
                <w:rFonts w:eastAsia="Times New Roman" w:cs="Times New Roman"/>
                <w:color w:val="000000"/>
                <w:lang w:eastAsia="en-ZW"/>
                <w:rPrChange w:id="4946" w:author="Urfels, Anton (IRRI)" w:date="2023-10-06T20:02:00Z">
                  <w:rPr>
                    <w:del w:id="4947" w:author="MKONDIWA, Maxwell (CIMMYT-India)" w:date="2023-10-08T09:50:00Z"/>
                    <w:rFonts w:ascii="Gill Sans MT" w:eastAsia="Times New Roman" w:hAnsi="Gill Sans MT" w:cs="Calibri"/>
                    <w:color w:val="000000"/>
                    <w:lang w:eastAsia="en-ZW"/>
                  </w:rPr>
                </w:rPrChange>
              </w:rPr>
            </w:pPr>
            <w:del w:id="4948" w:author="MKONDIWA, Maxwell (CIMMYT-India)" w:date="2023-10-08T09:50:00Z">
              <w:r w:rsidRPr="00256197" w:rsidDel="0075048F">
                <w:rPr>
                  <w:rFonts w:eastAsia="Times New Roman" w:cs="Times New Roman"/>
                  <w:color w:val="000000"/>
                  <w:lang w:eastAsia="en-ZW"/>
                  <w:rPrChange w:id="4949" w:author="Urfels, Anton (IRRI)" w:date="2023-10-06T20:02:00Z">
                    <w:rPr>
                      <w:rFonts w:ascii="Gill Sans MT" w:eastAsia="Times New Roman" w:hAnsi="Gill Sans MT" w:cs="Calibri"/>
                      <w:color w:val="000000"/>
                      <w:lang w:eastAsia="en-ZW"/>
                    </w:rPr>
                  </w:rPrChange>
                </w:rPr>
                <w:delText>25th percentile</w:delText>
              </w:r>
            </w:del>
          </w:p>
        </w:tc>
        <w:tc>
          <w:tcPr>
            <w:tcW w:w="521" w:type="pct"/>
            <w:noWrap/>
            <w:vAlign w:val="bottom"/>
            <w:hideMark/>
          </w:tcPr>
          <w:p w14:paraId="7A7565FE" w14:textId="0D289BBA" w:rsidR="00FD1472" w:rsidRPr="00256197" w:rsidDel="0075048F" w:rsidRDefault="00FD1472" w:rsidP="00DB11CB">
            <w:pPr>
              <w:spacing w:line="240" w:lineRule="auto"/>
              <w:jc w:val="right"/>
              <w:rPr>
                <w:del w:id="4950" w:author="MKONDIWA, Maxwell (CIMMYT-India)" w:date="2023-10-08T09:50:00Z"/>
                <w:rFonts w:eastAsia="Times New Roman" w:cs="Times New Roman"/>
                <w:color w:val="000000"/>
                <w:lang w:eastAsia="en-ZW"/>
                <w:rPrChange w:id="4951" w:author="Urfels, Anton (IRRI)" w:date="2023-10-06T20:02:00Z">
                  <w:rPr>
                    <w:del w:id="4952" w:author="MKONDIWA, Maxwell (CIMMYT-India)" w:date="2023-10-08T09:50:00Z"/>
                    <w:rFonts w:ascii="Gill Sans MT" w:eastAsia="Times New Roman" w:hAnsi="Gill Sans MT" w:cs="Calibri"/>
                    <w:color w:val="000000"/>
                    <w:lang w:eastAsia="en-ZW"/>
                  </w:rPr>
                </w:rPrChange>
              </w:rPr>
            </w:pPr>
            <w:del w:id="4953" w:author="MKONDIWA, Maxwell (CIMMYT-India)" w:date="2023-10-08T09:50:00Z">
              <w:r w:rsidRPr="00256197" w:rsidDel="0075048F">
                <w:rPr>
                  <w:rFonts w:cs="Times New Roman"/>
                  <w:color w:val="000000"/>
                  <w:rPrChange w:id="4954" w:author="Urfels, Anton (IRRI)" w:date="2023-10-06T20:02:00Z">
                    <w:rPr>
                      <w:rFonts w:ascii="Calibri" w:hAnsi="Calibri" w:cs="Calibri"/>
                      <w:color w:val="000000"/>
                    </w:rPr>
                  </w:rPrChange>
                </w:rPr>
                <w:delText>-4.28</w:delText>
              </w:r>
            </w:del>
          </w:p>
        </w:tc>
        <w:tc>
          <w:tcPr>
            <w:tcW w:w="521" w:type="pct"/>
            <w:noWrap/>
            <w:vAlign w:val="bottom"/>
            <w:hideMark/>
          </w:tcPr>
          <w:p w14:paraId="04D6CBBF" w14:textId="721FC157" w:rsidR="00FD1472" w:rsidRPr="00256197" w:rsidDel="0075048F" w:rsidRDefault="00FD1472" w:rsidP="00DB11CB">
            <w:pPr>
              <w:spacing w:line="240" w:lineRule="auto"/>
              <w:jc w:val="right"/>
              <w:rPr>
                <w:del w:id="4955" w:author="MKONDIWA, Maxwell (CIMMYT-India)" w:date="2023-10-08T09:50:00Z"/>
                <w:rFonts w:eastAsia="Times New Roman" w:cs="Times New Roman"/>
                <w:color w:val="000000"/>
                <w:lang w:eastAsia="en-ZW"/>
                <w:rPrChange w:id="4956" w:author="Urfels, Anton (IRRI)" w:date="2023-10-06T20:02:00Z">
                  <w:rPr>
                    <w:del w:id="4957" w:author="MKONDIWA, Maxwell (CIMMYT-India)" w:date="2023-10-08T09:50:00Z"/>
                    <w:rFonts w:ascii="Gill Sans MT" w:eastAsia="Times New Roman" w:hAnsi="Gill Sans MT" w:cs="Calibri"/>
                    <w:color w:val="000000"/>
                    <w:lang w:eastAsia="en-ZW"/>
                  </w:rPr>
                </w:rPrChange>
              </w:rPr>
            </w:pPr>
            <w:del w:id="4958" w:author="MKONDIWA, Maxwell (CIMMYT-India)" w:date="2023-10-08T09:50:00Z">
              <w:r w:rsidRPr="00256197" w:rsidDel="0075048F">
                <w:rPr>
                  <w:rFonts w:cs="Times New Roman"/>
                  <w:color w:val="000000"/>
                  <w:rPrChange w:id="4959" w:author="Urfels, Anton (IRRI)" w:date="2023-10-06T20:02:00Z">
                    <w:rPr>
                      <w:rFonts w:ascii="Calibri" w:hAnsi="Calibri" w:cs="Calibri"/>
                      <w:color w:val="000000"/>
                    </w:rPr>
                  </w:rPrChange>
                </w:rPr>
                <w:delText>-0.66</w:delText>
              </w:r>
            </w:del>
          </w:p>
        </w:tc>
        <w:tc>
          <w:tcPr>
            <w:tcW w:w="521" w:type="pct"/>
            <w:noWrap/>
            <w:vAlign w:val="bottom"/>
            <w:hideMark/>
          </w:tcPr>
          <w:p w14:paraId="3F5310D0" w14:textId="5ACA774F" w:rsidR="00FD1472" w:rsidRPr="00256197" w:rsidDel="0075048F" w:rsidRDefault="00FD1472" w:rsidP="00DB11CB">
            <w:pPr>
              <w:spacing w:line="240" w:lineRule="auto"/>
              <w:jc w:val="right"/>
              <w:rPr>
                <w:del w:id="4960" w:author="MKONDIWA, Maxwell (CIMMYT-India)" w:date="2023-10-08T09:50:00Z"/>
                <w:rFonts w:eastAsia="Times New Roman" w:cs="Times New Roman"/>
                <w:color w:val="000000"/>
                <w:lang w:eastAsia="en-ZW"/>
                <w:rPrChange w:id="4961" w:author="Urfels, Anton (IRRI)" w:date="2023-10-06T20:02:00Z">
                  <w:rPr>
                    <w:del w:id="4962" w:author="MKONDIWA, Maxwell (CIMMYT-India)" w:date="2023-10-08T09:50:00Z"/>
                    <w:rFonts w:ascii="Gill Sans MT" w:eastAsia="Times New Roman" w:hAnsi="Gill Sans MT" w:cs="Calibri"/>
                    <w:color w:val="000000"/>
                    <w:lang w:eastAsia="en-ZW"/>
                  </w:rPr>
                </w:rPrChange>
              </w:rPr>
            </w:pPr>
            <w:del w:id="4963" w:author="MKONDIWA, Maxwell (CIMMYT-India)" w:date="2023-10-08T09:50:00Z">
              <w:r w:rsidRPr="00256197" w:rsidDel="0075048F">
                <w:rPr>
                  <w:rFonts w:cs="Times New Roman"/>
                  <w:color w:val="000000"/>
                  <w:rPrChange w:id="4964" w:author="Urfels, Anton (IRRI)" w:date="2023-10-06T20:02:00Z">
                    <w:rPr>
                      <w:rFonts w:ascii="Calibri" w:hAnsi="Calibri" w:cs="Calibri"/>
                      <w:color w:val="000000"/>
                    </w:rPr>
                  </w:rPrChange>
                </w:rPr>
                <w:delText>0.43</w:delText>
              </w:r>
            </w:del>
          </w:p>
        </w:tc>
        <w:tc>
          <w:tcPr>
            <w:tcW w:w="521" w:type="pct"/>
            <w:noWrap/>
            <w:vAlign w:val="bottom"/>
            <w:hideMark/>
          </w:tcPr>
          <w:p w14:paraId="70B8DEC4" w14:textId="2B7BA2BE" w:rsidR="00FD1472" w:rsidRPr="00256197" w:rsidDel="0075048F" w:rsidRDefault="00FD1472" w:rsidP="00DB11CB">
            <w:pPr>
              <w:spacing w:line="240" w:lineRule="auto"/>
              <w:jc w:val="right"/>
              <w:rPr>
                <w:del w:id="4965" w:author="MKONDIWA, Maxwell (CIMMYT-India)" w:date="2023-10-08T09:50:00Z"/>
                <w:rFonts w:eastAsia="Times New Roman" w:cs="Times New Roman"/>
                <w:color w:val="000000"/>
                <w:lang w:eastAsia="en-ZW"/>
                <w:rPrChange w:id="4966" w:author="Urfels, Anton (IRRI)" w:date="2023-10-06T20:02:00Z">
                  <w:rPr>
                    <w:del w:id="4967" w:author="MKONDIWA, Maxwell (CIMMYT-India)" w:date="2023-10-08T09:50:00Z"/>
                    <w:rFonts w:ascii="Gill Sans MT" w:eastAsia="Times New Roman" w:hAnsi="Gill Sans MT" w:cs="Calibri"/>
                    <w:color w:val="000000"/>
                    <w:lang w:eastAsia="en-ZW"/>
                  </w:rPr>
                </w:rPrChange>
              </w:rPr>
            </w:pPr>
            <w:del w:id="4968" w:author="MKONDIWA, Maxwell (CIMMYT-India)" w:date="2023-10-08T09:50:00Z">
              <w:r w:rsidRPr="00256197" w:rsidDel="0075048F">
                <w:rPr>
                  <w:rFonts w:cs="Times New Roman"/>
                  <w:color w:val="000000"/>
                  <w:rPrChange w:id="4969" w:author="Urfels, Anton (IRRI)" w:date="2023-10-06T20:02:00Z">
                    <w:rPr>
                      <w:rFonts w:ascii="Calibri" w:hAnsi="Calibri" w:cs="Calibri"/>
                      <w:color w:val="000000"/>
                    </w:rPr>
                  </w:rPrChange>
                </w:rPr>
                <w:delText>-0.12</w:delText>
              </w:r>
            </w:del>
          </w:p>
        </w:tc>
        <w:tc>
          <w:tcPr>
            <w:tcW w:w="521" w:type="pct"/>
            <w:noWrap/>
            <w:vAlign w:val="bottom"/>
            <w:hideMark/>
          </w:tcPr>
          <w:p w14:paraId="7F46F1EC" w14:textId="622EA14B" w:rsidR="00FD1472" w:rsidRPr="00256197" w:rsidDel="0075048F" w:rsidRDefault="00FD1472" w:rsidP="00DB11CB">
            <w:pPr>
              <w:spacing w:line="240" w:lineRule="auto"/>
              <w:jc w:val="right"/>
              <w:rPr>
                <w:del w:id="4970" w:author="MKONDIWA, Maxwell (CIMMYT-India)" w:date="2023-10-08T09:50:00Z"/>
                <w:rFonts w:eastAsia="Times New Roman" w:cs="Times New Roman"/>
                <w:color w:val="000000"/>
                <w:lang w:eastAsia="en-ZW"/>
                <w:rPrChange w:id="4971" w:author="Urfels, Anton (IRRI)" w:date="2023-10-06T20:02:00Z">
                  <w:rPr>
                    <w:del w:id="4972" w:author="MKONDIWA, Maxwell (CIMMYT-India)" w:date="2023-10-08T09:50:00Z"/>
                    <w:rFonts w:ascii="Gill Sans MT" w:eastAsia="Times New Roman" w:hAnsi="Gill Sans MT" w:cs="Calibri"/>
                    <w:color w:val="000000"/>
                    <w:lang w:eastAsia="en-ZW"/>
                  </w:rPr>
                </w:rPrChange>
              </w:rPr>
            </w:pPr>
            <w:del w:id="4973" w:author="MKONDIWA, Maxwell (CIMMYT-India)" w:date="2023-10-08T09:50:00Z">
              <w:r w:rsidRPr="00256197" w:rsidDel="0075048F">
                <w:rPr>
                  <w:rFonts w:cs="Times New Roman"/>
                  <w:color w:val="000000"/>
                  <w:rPrChange w:id="4974" w:author="Urfels, Anton (IRRI)" w:date="2023-10-06T20:02:00Z">
                    <w:rPr>
                      <w:rFonts w:ascii="Calibri" w:hAnsi="Calibri" w:cs="Calibri"/>
                      <w:color w:val="000000"/>
                    </w:rPr>
                  </w:rPrChange>
                </w:rPr>
                <w:delText>-1.68</w:delText>
              </w:r>
            </w:del>
          </w:p>
        </w:tc>
        <w:tc>
          <w:tcPr>
            <w:tcW w:w="521" w:type="pct"/>
            <w:noWrap/>
            <w:vAlign w:val="bottom"/>
            <w:hideMark/>
          </w:tcPr>
          <w:p w14:paraId="5FBBDA27" w14:textId="2CCD1276" w:rsidR="00FD1472" w:rsidRPr="00256197" w:rsidDel="0075048F" w:rsidRDefault="00FD1472" w:rsidP="00DB11CB">
            <w:pPr>
              <w:spacing w:line="240" w:lineRule="auto"/>
              <w:jc w:val="right"/>
              <w:rPr>
                <w:del w:id="4975" w:author="MKONDIWA, Maxwell (CIMMYT-India)" w:date="2023-10-08T09:50:00Z"/>
                <w:rFonts w:eastAsia="Times New Roman" w:cs="Times New Roman"/>
                <w:color w:val="000000"/>
                <w:lang w:eastAsia="en-ZW"/>
                <w:rPrChange w:id="4976" w:author="Urfels, Anton (IRRI)" w:date="2023-10-06T20:02:00Z">
                  <w:rPr>
                    <w:del w:id="4977" w:author="MKONDIWA, Maxwell (CIMMYT-India)" w:date="2023-10-08T09:50:00Z"/>
                    <w:rFonts w:ascii="Gill Sans MT" w:eastAsia="Times New Roman" w:hAnsi="Gill Sans MT" w:cs="Calibri"/>
                    <w:color w:val="000000"/>
                    <w:lang w:eastAsia="en-ZW"/>
                  </w:rPr>
                </w:rPrChange>
              </w:rPr>
            </w:pPr>
            <w:del w:id="4978" w:author="MKONDIWA, Maxwell (CIMMYT-India)" w:date="2023-10-08T09:50:00Z">
              <w:r w:rsidRPr="00256197" w:rsidDel="0075048F">
                <w:rPr>
                  <w:rFonts w:cs="Times New Roman"/>
                  <w:color w:val="000000"/>
                  <w:rPrChange w:id="4979" w:author="Urfels, Anton (IRRI)" w:date="2023-10-06T20:02:00Z">
                    <w:rPr>
                      <w:rFonts w:ascii="Calibri" w:hAnsi="Calibri" w:cs="Calibri"/>
                      <w:color w:val="000000"/>
                    </w:rPr>
                  </w:rPrChange>
                </w:rPr>
                <w:delText>-1.91</w:delText>
              </w:r>
            </w:del>
          </w:p>
        </w:tc>
      </w:tr>
      <w:tr w:rsidR="00FD1472" w:rsidRPr="00256197" w:rsidDel="0075048F" w14:paraId="6CC739BE" w14:textId="6C1ED101" w:rsidTr="00DB11CB">
        <w:trPr>
          <w:trHeight w:val="288"/>
          <w:jc w:val="center"/>
          <w:del w:id="4980" w:author="MKONDIWA, Maxwell (CIMMYT-India)" w:date="2023-10-08T09:50:00Z"/>
        </w:trPr>
        <w:tc>
          <w:tcPr>
            <w:tcW w:w="679" w:type="pct"/>
            <w:vMerge/>
          </w:tcPr>
          <w:p w14:paraId="38496BAD" w14:textId="7D77AA09" w:rsidR="00FD1472" w:rsidRPr="00256197" w:rsidDel="0075048F" w:rsidRDefault="00FD1472" w:rsidP="00DB11CB">
            <w:pPr>
              <w:spacing w:line="240" w:lineRule="auto"/>
              <w:rPr>
                <w:del w:id="4981" w:author="MKONDIWA, Maxwell (CIMMYT-India)" w:date="2023-10-08T09:50:00Z"/>
                <w:rFonts w:eastAsia="Times New Roman" w:cs="Times New Roman"/>
                <w:color w:val="000000"/>
                <w:lang w:eastAsia="en-ZW"/>
                <w:rPrChange w:id="4982" w:author="Urfels, Anton (IRRI)" w:date="2023-10-06T20:02:00Z">
                  <w:rPr>
                    <w:del w:id="4983" w:author="MKONDIWA, Maxwell (CIMMYT-India)" w:date="2023-10-08T09:50:00Z"/>
                    <w:rFonts w:ascii="Gill Sans MT" w:eastAsia="Times New Roman" w:hAnsi="Gill Sans MT" w:cs="Calibri"/>
                    <w:color w:val="000000"/>
                    <w:lang w:eastAsia="en-ZW"/>
                  </w:rPr>
                </w:rPrChange>
              </w:rPr>
            </w:pPr>
          </w:p>
        </w:tc>
        <w:tc>
          <w:tcPr>
            <w:tcW w:w="1193" w:type="pct"/>
            <w:noWrap/>
            <w:hideMark/>
          </w:tcPr>
          <w:p w14:paraId="73B48EC1" w14:textId="42BC9A39" w:rsidR="00FD1472" w:rsidRPr="00256197" w:rsidDel="0075048F" w:rsidRDefault="00FD1472" w:rsidP="00DB11CB">
            <w:pPr>
              <w:spacing w:line="240" w:lineRule="auto"/>
              <w:rPr>
                <w:del w:id="4984" w:author="MKONDIWA, Maxwell (CIMMYT-India)" w:date="2023-10-08T09:50:00Z"/>
                <w:rFonts w:eastAsia="Times New Roman" w:cs="Times New Roman"/>
                <w:color w:val="000000"/>
                <w:lang w:eastAsia="en-ZW"/>
                <w:rPrChange w:id="4985" w:author="Urfels, Anton (IRRI)" w:date="2023-10-06T20:02:00Z">
                  <w:rPr>
                    <w:del w:id="4986" w:author="MKONDIWA, Maxwell (CIMMYT-India)" w:date="2023-10-08T09:50:00Z"/>
                    <w:rFonts w:ascii="Gill Sans MT" w:eastAsia="Times New Roman" w:hAnsi="Gill Sans MT" w:cs="Calibri"/>
                    <w:color w:val="000000"/>
                    <w:lang w:eastAsia="en-ZW"/>
                  </w:rPr>
                </w:rPrChange>
              </w:rPr>
            </w:pPr>
            <w:del w:id="4987" w:author="MKONDIWA, Maxwell (CIMMYT-India)" w:date="2023-10-08T09:50:00Z">
              <w:r w:rsidRPr="00256197" w:rsidDel="0075048F">
                <w:rPr>
                  <w:rFonts w:eastAsia="Times New Roman" w:cs="Times New Roman"/>
                  <w:color w:val="000000"/>
                  <w:lang w:eastAsia="en-ZW"/>
                  <w:rPrChange w:id="4988" w:author="Urfels, Anton (IRRI)" w:date="2023-10-06T20:02:00Z">
                    <w:rPr>
                      <w:rFonts w:ascii="Gill Sans MT" w:eastAsia="Times New Roman" w:hAnsi="Gill Sans MT" w:cs="Calibri"/>
                      <w:color w:val="000000"/>
                      <w:lang w:eastAsia="en-ZW"/>
                    </w:rPr>
                  </w:rPrChange>
                </w:rPr>
                <w:delText>Median</w:delText>
              </w:r>
            </w:del>
          </w:p>
        </w:tc>
        <w:tc>
          <w:tcPr>
            <w:tcW w:w="521" w:type="pct"/>
            <w:noWrap/>
            <w:vAlign w:val="bottom"/>
            <w:hideMark/>
          </w:tcPr>
          <w:p w14:paraId="70D58A2E" w14:textId="28918A04" w:rsidR="00FD1472" w:rsidRPr="00256197" w:rsidDel="0075048F" w:rsidRDefault="00FD1472" w:rsidP="00DB11CB">
            <w:pPr>
              <w:spacing w:line="240" w:lineRule="auto"/>
              <w:jc w:val="right"/>
              <w:rPr>
                <w:del w:id="4989" w:author="MKONDIWA, Maxwell (CIMMYT-India)" w:date="2023-10-08T09:50:00Z"/>
                <w:rFonts w:eastAsia="Times New Roman" w:cs="Times New Roman"/>
                <w:color w:val="000000"/>
                <w:lang w:eastAsia="en-ZW"/>
                <w:rPrChange w:id="4990" w:author="Urfels, Anton (IRRI)" w:date="2023-10-06T20:02:00Z">
                  <w:rPr>
                    <w:del w:id="4991" w:author="MKONDIWA, Maxwell (CIMMYT-India)" w:date="2023-10-08T09:50:00Z"/>
                    <w:rFonts w:ascii="Gill Sans MT" w:eastAsia="Times New Roman" w:hAnsi="Gill Sans MT" w:cs="Calibri"/>
                    <w:color w:val="000000"/>
                    <w:lang w:eastAsia="en-ZW"/>
                  </w:rPr>
                </w:rPrChange>
              </w:rPr>
            </w:pPr>
            <w:del w:id="4992" w:author="MKONDIWA, Maxwell (CIMMYT-India)" w:date="2023-10-08T09:50:00Z">
              <w:r w:rsidRPr="00256197" w:rsidDel="0075048F">
                <w:rPr>
                  <w:rFonts w:cs="Times New Roman"/>
                  <w:color w:val="000000"/>
                  <w:rPrChange w:id="4993" w:author="Urfels, Anton (IRRI)" w:date="2023-10-06T20:02:00Z">
                    <w:rPr>
                      <w:rFonts w:ascii="Calibri" w:hAnsi="Calibri" w:cs="Calibri"/>
                      <w:color w:val="000000"/>
                    </w:rPr>
                  </w:rPrChange>
                </w:rPr>
                <w:delText>-3.08</w:delText>
              </w:r>
            </w:del>
          </w:p>
        </w:tc>
        <w:tc>
          <w:tcPr>
            <w:tcW w:w="521" w:type="pct"/>
            <w:noWrap/>
            <w:vAlign w:val="bottom"/>
            <w:hideMark/>
          </w:tcPr>
          <w:p w14:paraId="4B230185" w14:textId="2EAA8D26" w:rsidR="00FD1472" w:rsidRPr="00256197" w:rsidDel="0075048F" w:rsidRDefault="00FD1472" w:rsidP="00DB11CB">
            <w:pPr>
              <w:spacing w:line="240" w:lineRule="auto"/>
              <w:jc w:val="right"/>
              <w:rPr>
                <w:del w:id="4994" w:author="MKONDIWA, Maxwell (CIMMYT-India)" w:date="2023-10-08T09:50:00Z"/>
                <w:rFonts w:eastAsia="Times New Roman" w:cs="Times New Roman"/>
                <w:color w:val="000000"/>
                <w:lang w:eastAsia="en-ZW"/>
                <w:rPrChange w:id="4995" w:author="Urfels, Anton (IRRI)" w:date="2023-10-06T20:02:00Z">
                  <w:rPr>
                    <w:del w:id="4996" w:author="MKONDIWA, Maxwell (CIMMYT-India)" w:date="2023-10-08T09:50:00Z"/>
                    <w:rFonts w:ascii="Gill Sans MT" w:eastAsia="Times New Roman" w:hAnsi="Gill Sans MT" w:cs="Calibri"/>
                    <w:color w:val="000000"/>
                    <w:lang w:eastAsia="en-ZW"/>
                  </w:rPr>
                </w:rPrChange>
              </w:rPr>
            </w:pPr>
            <w:del w:id="4997" w:author="MKONDIWA, Maxwell (CIMMYT-India)" w:date="2023-10-08T09:50:00Z">
              <w:r w:rsidRPr="00256197" w:rsidDel="0075048F">
                <w:rPr>
                  <w:rFonts w:cs="Times New Roman"/>
                  <w:color w:val="000000"/>
                  <w:rPrChange w:id="4998" w:author="Urfels, Anton (IRRI)" w:date="2023-10-06T20:02:00Z">
                    <w:rPr>
                      <w:rFonts w:ascii="Calibri" w:hAnsi="Calibri" w:cs="Calibri"/>
                      <w:color w:val="000000"/>
                    </w:rPr>
                  </w:rPrChange>
                </w:rPr>
                <w:delText>0.25</w:delText>
              </w:r>
            </w:del>
          </w:p>
        </w:tc>
        <w:tc>
          <w:tcPr>
            <w:tcW w:w="521" w:type="pct"/>
            <w:noWrap/>
            <w:vAlign w:val="bottom"/>
            <w:hideMark/>
          </w:tcPr>
          <w:p w14:paraId="18FE1A12" w14:textId="6E4CF03D" w:rsidR="00FD1472" w:rsidRPr="00256197" w:rsidDel="0075048F" w:rsidRDefault="00FD1472" w:rsidP="00DB11CB">
            <w:pPr>
              <w:spacing w:line="240" w:lineRule="auto"/>
              <w:jc w:val="right"/>
              <w:rPr>
                <w:del w:id="4999" w:author="MKONDIWA, Maxwell (CIMMYT-India)" w:date="2023-10-08T09:50:00Z"/>
                <w:rFonts w:eastAsia="Times New Roman" w:cs="Times New Roman"/>
                <w:color w:val="000000"/>
                <w:lang w:eastAsia="en-ZW"/>
                <w:rPrChange w:id="5000" w:author="Urfels, Anton (IRRI)" w:date="2023-10-06T20:02:00Z">
                  <w:rPr>
                    <w:del w:id="5001" w:author="MKONDIWA, Maxwell (CIMMYT-India)" w:date="2023-10-08T09:50:00Z"/>
                    <w:rFonts w:ascii="Gill Sans MT" w:eastAsia="Times New Roman" w:hAnsi="Gill Sans MT" w:cs="Calibri"/>
                    <w:color w:val="000000"/>
                    <w:lang w:eastAsia="en-ZW"/>
                  </w:rPr>
                </w:rPrChange>
              </w:rPr>
            </w:pPr>
            <w:del w:id="5002" w:author="MKONDIWA, Maxwell (CIMMYT-India)" w:date="2023-10-08T09:50:00Z">
              <w:r w:rsidRPr="00256197" w:rsidDel="0075048F">
                <w:rPr>
                  <w:rFonts w:cs="Times New Roman"/>
                  <w:color w:val="000000"/>
                  <w:rPrChange w:id="5003" w:author="Urfels, Anton (IRRI)" w:date="2023-10-06T20:02:00Z">
                    <w:rPr>
                      <w:rFonts w:ascii="Calibri" w:hAnsi="Calibri" w:cs="Calibri"/>
                      <w:color w:val="000000"/>
                    </w:rPr>
                  </w:rPrChange>
                </w:rPr>
                <w:delText>1.29</w:delText>
              </w:r>
            </w:del>
          </w:p>
        </w:tc>
        <w:tc>
          <w:tcPr>
            <w:tcW w:w="521" w:type="pct"/>
            <w:noWrap/>
            <w:vAlign w:val="bottom"/>
            <w:hideMark/>
          </w:tcPr>
          <w:p w14:paraId="673AD457" w14:textId="2F842EA9" w:rsidR="00FD1472" w:rsidRPr="00256197" w:rsidDel="0075048F" w:rsidRDefault="00FD1472" w:rsidP="00DB11CB">
            <w:pPr>
              <w:spacing w:line="240" w:lineRule="auto"/>
              <w:jc w:val="right"/>
              <w:rPr>
                <w:del w:id="5004" w:author="MKONDIWA, Maxwell (CIMMYT-India)" w:date="2023-10-08T09:50:00Z"/>
                <w:rFonts w:eastAsia="Times New Roman" w:cs="Times New Roman"/>
                <w:color w:val="000000"/>
                <w:lang w:eastAsia="en-ZW"/>
                <w:rPrChange w:id="5005" w:author="Urfels, Anton (IRRI)" w:date="2023-10-06T20:02:00Z">
                  <w:rPr>
                    <w:del w:id="5006" w:author="MKONDIWA, Maxwell (CIMMYT-India)" w:date="2023-10-08T09:50:00Z"/>
                    <w:rFonts w:ascii="Gill Sans MT" w:eastAsia="Times New Roman" w:hAnsi="Gill Sans MT" w:cs="Calibri"/>
                    <w:color w:val="000000"/>
                    <w:lang w:eastAsia="en-ZW"/>
                  </w:rPr>
                </w:rPrChange>
              </w:rPr>
            </w:pPr>
            <w:del w:id="5007" w:author="MKONDIWA, Maxwell (CIMMYT-India)" w:date="2023-10-08T09:50:00Z">
              <w:r w:rsidRPr="00256197" w:rsidDel="0075048F">
                <w:rPr>
                  <w:rFonts w:cs="Times New Roman"/>
                  <w:color w:val="000000"/>
                  <w:rPrChange w:id="5008" w:author="Urfels, Anton (IRRI)" w:date="2023-10-06T20:02:00Z">
                    <w:rPr>
                      <w:rFonts w:ascii="Calibri" w:hAnsi="Calibri" w:cs="Calibri"/>
                      <w:color w:val="000000"/>
                    </w:rPr>
                  </w:rPrChange>
                </w:rPr>
                <w:delText>0.57</w:delText>
              </w:r>
            </w:del>
          </w:p>
        </w:tc>
        <w:tc>
          <w:tcPr>
            <w:tcW w:w="521" w:type="pct"/>
            <w:noWrap/>
            <w:vAlign w:val="bottom"/>
            <w:hideMark/>
          </w:tcPr>
          <w:p w14:paraId="56F10976" w14:textId="558652D4" w:rsidR="00FD1472" w:rsidRPr="00256197" w:rsidDel="0075048F" w:rsidRDefault="00FD1472" w:rsidP="00DB11CB">
            <w:pPr>
              <w:spacing w:line="240" w:lineRule="auto"/>
              <w:jc w:val="right"/>
              <w:rPr>
                <w:del w:id="5009" w:author="MKONDIWA, Maxwell (CIMMYT-India)" w:date="2023-10-08T09:50:00Z"/>
                <w:rFonts w:eastAsia="Times New Roman" w:cs="Times New Roman"/>
                <w:color w:val="000000"/>
                <w:lang w:eastAsia="en-ZW"/>
                <w:rPrChange w:id="5010" w:author="Urfels, Anton (IRRI)" w:date="2023-10-06T20:02:00Z">
                  <w:rPr>
                    <w:del w:id="5011" w:author="MKONDIWA, Maxwell (CIMMYT-India)" w:date="2023-10-08T09:50:00Z"/>
                    <w:rFonts w:ascii="Gill Sans MT" w:eastAsia="Times New Roman" w:hAnsi="Gill Sans MT" w:cs="Calibri"/>
                    <w:color w:val="000000"/>
                    <w:lang w:eastAsia="en-ZW"/>
                  </w:rPr>
                </w:rPrChange>
              </w:rPr>
            </w:pPr>
            <w:del w:id="5012" w:author="MKONDIWA, Maxwell (CIMMYT-India)" w:date="2023-10-08T09:50:00Z">
              <w:r w:rsidRPr="00256197" w:rsidDel="0075048F">
                <w:rPr>
                  <w:rFonts w:cs="Times New Roman"/>
                  <w:color w:val="000000"/>
                  <w:rPrChange w:id="5013" w:author="Urfels, Anton (IRRI)" w:date="2023-10-06T20:02:00Z">
                    <w:rPr>
                      <w:rFonts w:ascii="Calibri" w:hAnsi="Calibri" w:cs="Calibri"/>
                      <w:color w:val="000000"/>
                    </w:rPr>
                  </w:rPrChange>
                </w:rPr>
                <w:delText>-0.84</w:delText>
              </w:r>
            </w:del>
          </w:p>
        </w:tc>
        <w:tc>
          <w:tcPr>
            <w:tcW w:w="521" w:type="pct"/>
            <w:noWrap/>
            <w:vAlign w:val="bottom"/>
            <w:hideMark/>
          </w:tcPr>
          <w:p w14:paraId="7804D75E" w14:textId="17E5F619" w:rsidR="00FD1472" w:rsidRPr="00256197" w:rsidDel="0075048F" w:rsidRDefault="00FD1472" w:rsidP="00DB11CB">
            <w:pPr>
              <w:spacing w:line="240" w:lineRule="auto"/>
              <w:jc w:val="right"/>
              <w:rPr>
                <w:del w:id="5014" w:author="MKONDIWA, Maxwell (CIMMYT-India)" w:date="2023-10-08T09:50:00Z"/>
                <w:rFonts w:eastAsia="Times New Roman" w:cs="Times New Roman"/>
                <w:color w:val="000000"/>
                <w:lang w:eastAsia="en-ZW"/>
                <w:rPrChange w:id="5015" w:author="Urfels, Anton (IRRI)" w:date="2023-10-06T20:02:00Z">
                  <w:rPr>
                    <w:del w:id="5016" w:author="MKONDIWA, Maxwell (CIMMYT-India)" w:date="2023-10-08T09:50:00Z"/>
                    <w:rFonts w:ascii="Gill Sans MT" w:eastAsia="Times New Roman" w:hAnsi="Gill Sans MT" w:cs="Calibri"/>
                    <w:color w:val="000000"/>
                    <w:lang w:eastAsia="en-ZW"/>
                  </w:rPr>
                </w:rPrChange>
              </w:rPr>
            </w:pPr>
            <w:del w:id="5017" w:author="MKONDIWA, Maxwell (CIMMYT-India)" w:date="2023-10-08T09:50:00Z">
              <w:r w:rsidRPr="00256197" w:rsidDel="0075048F">
                <w:rPr>
                  <w:rFonts w:cs="Times New Roman"/>
                  <w:color w:val="000000"/>
                  <w:rPrChange w:id="5018" w:author="Urfels, Anton (IRRI)" w:date="2023-10-06T20:02:00Z">
                    <w:rPr>
                      <w:rFonts w:ascii="Calibri" w:hAnsi="Calibri" w:cs="Calibri"/>
                      <w:color w:val="000000"/>
                    </w:rPr>
                  </w:rPrChange>
                </w:rPr>
                <w:delText>-1.14</w:delText>
              </w:r>
            </w:del>
          </w:p>
        </w:tc>
      </w:tr>
      <w:tr w:rsidR="00FD1472" w:rsidRPr="00256197" w:rsidDel="0075048F" w14:paraId="3EE94FA1" w14:textId="74368F08" w:rsidTr="00DB11CB">
        <w:trPr>
          <w:trHeight w:val="288"/>
          <w:jc w:val="center"/>
          <w:del w:id="5019" w:author="MKONDIWA, Maxwell (CIMMYT-India)" w:date="2023-10-08T09:50:00Z"/>
        </w:trPr>
        <w:tc>
          <w:tcPr>
            <w:tcW w:w="679" w:type="pct"/>
            <w:vMerge/>
          </w:tcPr>
          <w:p w14:paraId="31FF0CF5" w14:textId="75450ED8" w:rsidR="00FD1472" w:rsidRPr="00256197" w:rsidDel="0075048F" w:rsidRDefault="00FD1472" w:rsidP="00DB11CB">
            <w:pPr>
              <w:spacing w:line="240" w:lineRule="auto"/>
              <w:rPr>
                <w:del w:id="5020" w:author="MKONDIWA, Maxwell (CIMMYT-India)" w:date="2023-10-08T09:50:00Z"/>
                <w:rFonts w:eastAsia="Times New Roman" w:cs="Times New Roman"/>
                <w:color w:val="000000"/>
                <w:lang w:eastAsia="en-ZW"/>
                <w:rPrChange w:id="5021" w:author="Urfels, Anton (IRRI)" w:date="2023-10-06T20:02:00Z">
                  <w:rPr>
                    <w:del w:id="5022" w:author="MKONDIWA, Maxwell (CIMMYT-India)" w:date="2023-10-08T09:50:00Z"/>
                    <w:rFonts w:ascii="Gill Sans MT" w:eastAsia="Times New Roman" w:hAnsi="Gill Sans MT" w:cs="Calibri"/>
                    <w:color w:val="000000"/>
                    <w:lang w:eastAsia="en-ZW"/>
                  </w:rPr>
                </w:rPrChange>
              </w:rPr>
            </w:pPr>
          </w:p>
        </w:tc>
        <w:tc>
          <w:tcPr>
            <w:tcW w:w="1193" w:type="pct"/>
            <w:noWrap/>
            <w:hideMark/>
          </w:tcPr>
          <w:p w14:paraId="20A0F23D" w14:textId="335DE7B0" w:rsidR="00FD1472" w:rsidRPr="00256197" w:rsidDel="0075048F" w:rsidRDefault="00FD1472" w:rsidP="00DB11CB">
            <w:pPr>
              <w:spacing w:line="240" w:lineRule="auto"/>
              <w:rPr>
                <w:del w:id="5023" w:author="MKONDIWA, Maxwell (CIMMYT-India)" w:date="2023-10-08T09:50:00Z"/>
                <w:rFonts w:eastAsia="Times New Roman" w:cs="Times New Roman"/>
                <w:color w:val="000000"/>
                <w:lang w:eastAsia="en-ZW"/>
                <w:rPrChange w:id="5024" w:author="Urfels, Anton (IRRI)" w:date="2023-10-06T20:02:00Z">
                  <w:rPr>
                    <w:del w:id="5025" w:author="MKONDIWA, Maxwell (CIMMYT-India)" w:date="2023-10-08T09:50:00Z"/>
                    <w:rFonts w:ascii="Gill Sans MT" w:eastAsia="Times New Roman" w:hAnsi="Gill Sans MT" w:cs="Calibri"/>
                    <w:color w:val="000000"/>
                    <w:lang w:eastAsia="en-ZW"/>
                  </w:rPr>
                </w:rPrChange>
              </w:rPr>
            </w:pPr>
            <w:del w:id="5026" w:author="MKONDIWA, Maxwell (CIMMYT-India)" w:date="2023-10-08T09:50:00Z">
              <w:r w:rsidRPr="00256197" w:rsidDel="0075048F">
                <w:rPr>
                  <w:rFonts w:eastAsia="Times New Roman" w:cs="Times New Roman"/>
                  <w:color w:val="000000"/>
                  <w:lang w:eastAsia="en-ZW"/>
                  <w:rPrChange w:id="5027" w:author="Urfels, Anton (IRRI)" w:date="2023-10-06T20:02:00Z">
                    <w:rPr>
                      <w:rFonts w:ascii="Gill Sans MT" w:eastAsia="Times New Roman" w:hAnsi="Gill Sans MT" w:cs="Calibri"/>
                      <w:color w:val="000000"/>
                      <w:lang w:eastAsia="en-ZW"/>
                    </w:rPr>
                  </w:rPrChange>
                </w:rPr>
                <w:delText>75th percentile</w:delText>
              </w:r>
            </w:del>
          </w:p>
        </w:tc>
        <w:tc>
          <w:tcPr>
            <w:tcW w:w="521" w:type="pct"/>
            <w:noWrap/>
            <w:vAlign w:val="bottom"/>
            <w:hideMark/>
          </w:tcPr>
          <w:p w14:paraId="5979E2D4" w14:textId="47ECE897" w:rsidR="00FD1472" w:rsidRPr="00256197" w:rsidDel="0075048F" w:rsidRDefault="00FD1472" w:rsidP="00DB11CB">
            <w:pPr>
              <w:spacing w:line="240" w:lineRule="auto"/>
              <w:jc w:val="right"/>
              <w:rPr>
                <w:del w:id="5028" w:author="MKONDIWA, Maxwell (CIMMYT-India)" w:date="2023-10-08T09:50:00Z"/>
                <w:rFonts w:eastAsia="Times New Roman" w:cs="Times New Roman"/>
                <w:color w:val="000000"/>
                <w:lang w:eastAsia="en-ZW"/>
                <w:rPrChange w:id="5029" w:author="Urfels, Anton (IRRI)" w:date="2023-10-06T20:02:00Z">
                  <w:rPr>
                    <w:del w:id="5030" w:author="MKONDIWA, Maxwell (CIMMYT-India)" w:date="2023-10-08T09:50:00Z"/>
                    <w:rFonts w:ascii="Gill Sans MT" w:eastAsia="Times New Roman" w:hAnsi="Gill Sans MT" w:cs="Calibri"/>
                    <w:color w:val="000000"/>
                    <w:lang w:eastAsia="en-ZW"/>
                  </w:rPr>
                </w:rPrChange>
              </w:rPr>
            </w:pPr>
            <w:del w:id="5031" w:author="MKONDIWA, Maxwell (CIMMYT-India)" w:date="2023-10-08T09:50:00Z">
              <w:r w:rsidRPr="00256197" w:rsidDel="0075048F">
                <w:rPr>
                  <w:rFonts w:cs="Times New Roman"/>
                  <w:color w:val="000000"/>
                  <w:rPrChange w:id="5032" w:author="Urfels, Anton (IRRI)" w:date="2023-10-06T20:02:00Z">
                    <w:rPr>
                      <w:rFonts w:ascii="Calibri" w:hAnsi="Calibri" w:cs="Calibri"/>
                      <w:color w:val="000000"/>
                    </w:rPr>
                  </w:rPrChange>
                </w:rPr>
                <w:delText>-2.06</w:delText>
              </w:r>
            </w:del>
          </w:p>
        </w:tc>
        <w:tc>
          <w:tcPr>
            <w:tcW w:w="521" w:type="pct"/>
            <w:noWrap/>
            <w:vAlign w:val="bottom"/>
            <w:hideMark/>
          </w:tcPr>
          <w:p w14:paraId="33FFC299" w14:textId="359E9F3F" w:rsidR="00FD1472" w:rsidRPr="00256197" w:rsidDel="0075048F" w:rsidRDefault="00FD1472" w:rsidP="00DB11CB">
            <w:pPr>
              <w:spacing w:line="240" w:lineRule="auto"/>
              <w:jc w:val="right"/>
              <w:rPr>
                <w:del w:id="5033" w:author="MKONDIWA, Maxwell (CIMMYT-India)" w:date="2023-10-08T09:50:00Z"/>
                <w:rFonts w:eastAsia="Times New Roman" w:cs="Times New Roman"/>
                <w:color w:val="000000"/>
                <w:lang w:eastAsia="en-ZW"/>
                <w:rPrChange w:id="5034" w:author="Urfels, Anton (IRRI)" w:date="2023-10-06T20:02:00Z">
                  <w:rPr>
                    <w:del w:id="5035" w:author="MKONDIWA, Maxwell (CIMMYT-India)" w:date="2023-10-08T09:50:00Z"/>
                    <w:rFonts w:ascii="Gill Sans MT" w:eastAsia="Times New Roman" w:hAnsi="Gill Sans MT" w:cs="Calibri"/>
                    <w:color w:val="000000"/>
                    <w:lang w:eastAsia="en-ZW"/>
                  </w:rPr>
                </w:rPrChange>
              </w:rPr>
            </w:pPr>
            <w:del w:id="5036" w:author="MKONDIWA, Maxwell (CIMMYT-India)" w:date="2023-10-08T09:50:00Z">
              <w:r w:rsidRPr="00256197" w:rsidDel="0075048F">
                <w:rPr>
                  <w:rFonts w:cs="Times New Roman"/>
                  <w:color w:val="000000"/>
                  <w:rPrChange w:id="5037" w:author="Urfels, Anton (IRRI)" w:date="2023-10-06T20:02:00Z">
                    <w:rPr>
                      <w:rFonts w:ascii="Calibri" w:hAnsi="Calibri" w:cs="Calibri"/>
                      <w:color w:val="000000"/>
                    </w:rPr>
                  </w:rPrChange>
                </w:rPr>
                <w:delText>1.37</w:delText>
              </w:r>
            </w:del>
          </w:p>
        </w:tc>
        <w:tc>
          <w:tcPr>
            <w:tcW w:w="521" w:type="pct"/>
            <w:noWrap/>
            <w:vAlign w:val="bottom"/>
            <w:hideMark/>
          </w:tcPr>
          <w:p w14:paraId="75D92A6A" w14:textId="1805E06B" w:rsidR="00FD1472" w:rsidRPr="00256197" w:rsidDel="0075048F" w:rsidRDefault="00FD1472" w:rsidP="00DB11CB">
            <w:pPr>
              <w:spacing w:line="240" w:lineRule="auto"/>
              <w:jc w:val="right"/>
              <w:rPr>
                <w:del w:id="5038" w:author="MKONDIWA, Maxwell (CIMMYT-India)" w:date="2023-10-08T09:50:00Z"/>
                <w:rFonts w:eastAsia="Times New Roman" w:cs="Times New Roman"/>
                <w:color w:val="000000"/>
                <w:lang w:eastAsia="en-ZW"/>
                <w:rPrChange w:id="5039" w:author="Urfels, Anton (IRRI)" w:date="2023-10-06T20:02:00Z">
                  <w:rPr>
                    <w:del w:id="5040" w:author="MKONDIWA, Maxwell (CIMMYT-India)" w:date="2023-10-08T09:50:00Z"/>
                    <w:rFonts w:ascii="Gill Sans MT" w:eastAsia="Times New Roman" w:hAnsi="Gill Sans MT" w:cs="Calibri"/>
                    <w:color w:val="000000"/>
                    <w:lang w:eastAsia="en-ZW"/>
                  </w:rPr>
                </w:rPrChange>
              </w:rPr>
            </w:pPr>
            <w:del w:id="5041" w:author="MKONDIWA, Maxwell (CIMMYT-India)" w:date="2023-10-08T09:50:00Z">
              <w:r w:rsidRPr="00256197" w:rsidDel="0075048F">
                <w:rPr>
                  <w:rFonts w:cs="Times New Roman"/>
                  <w:color w:val="000000"/>
                  <w:rPrChange w:id="5042" w:author="Urfels, Anton (IRRI)" w:date="2023-10-06T20:02:00Z">
                    <w:rPr>
                      <w:rFonts w:ascii="Calibri" w:hAnsi="Calibri" w:cs="Calibri"/>
                      <w:color w:val="000000"/>
                    </w:rPr>
                  </w:rPrChange>
                </w:rPr>
                <w:delText>2.27</w:delText>
              </w:r>
            </w:del>
          </w:p>
        </w:tc>
        <w:tc>
          <w:tcPr>
            <w:tcW w:w="521" w:type="pct"/>
            <w:noWrap/>
            <w:vAlign w:val="bottom"/>
            <w:hideMark/>
          </w:tcPr>
          <w:p w14:paraId="273D259C" w14:textId="0A6C9FA6" w:rsidR="00FD1472" w:rsidRPr="00256197" w:rsidDel="0075048F" w:rsidRDefault="00FD1472" w:rsidP="00DB11CB">
            <w:pPr>
              <w:spacing w:line="240" w:lineRule="auto"/>
              <w:jc w:val="right"/>
              <w:rPr>
                <w:del w:id="5043" w:author="MKONDIWA, Maxwell (CIMMYT-India)" w:date="2023-10-08T09:50:00Z"/>
                <w:rFonts w:eastAsia="Times New Roman" w:cs="Times New Roman"/>
                <w:color w:val="000000"/>
                <w:lang w:eastAsia="en-ZW"/>
                <w:rPrChange w:id="5044" w:author="Urfels, Anton (IRRI)" w:date="2023-10-06T20:02:00Z">
                  <w:rPr>
                    <w:del w:id="5045" w:author="MKONDIWA, Maxwell (CIMMYT-India)" w:date="2023-10-08T09:50:00Z"/>
                    <w:rFonts w:ascii="Gill Sans MT" w:eastAsia="Times New Roman" w:hAnsi="Gill Sans MT" w:cs="Calibri"/>
                    <w:color w:val="000000"/>
                    <w:lang w:eastAsia="en-ZW"/>
                  </w:rPr>
                </w:rPrChange>
              </w:rPr>
            </w:pPr>
            <w:del w:id="5046" w:author="MKONDIWA, Maxwell (CIMMYT-India)" w:date="2023-10-08T09:50:00Z">
              <w:r w:rsidRPr="00256197" w:rsidDel="0075048F">
                <w:rPr>
                  <w:rFonts w:cs="Times New Roman"/>
                  <w:color w:val="000000"/>
                  <w:rPrChange w:id="5047" w:author="Urfels, Anton (IRRI)" w:date="2023-10-06T20:02:00Z">
                    <w:rPr>
                      <w:rFonts w:ascii="Calibri" w:hAnsi="Calibri" w:cs="Calibri"/>
                      <w:color w:val="000000"/>
                    </w:rPr>
                  </w:rPrChange>
                </w:rPr>
                <w:delText>1.47</w:delText>
              </w:r>
            </w:del>
          </w:p>
        </w:tc>
        <w:tc>
          <w:tcPr>
            <w:tcW w:w="521" w:type="pct"/>
            <w:noWrap/>
            <w:vAlign w:val="bottom"/>
            <w:hideMark/>
          </w:tcPr>
          <w:p w14:paraId="6FD8AA4F" w14:textId="0B551F18" w:rsidR="00FD1472" w:rsidRPr="00256197" w:rsidDel="0075048F" w:rsidRDefault="00FD1472" w:rsidP="00DB11CB">
            <w:pPr>
              <w:spacing w:line="240" w:lineRule="auto"/>
              <w:jc w:val="right"/>
              <w:rPr>
                <w:del w:id="5048" w:author="MKONDIWA, Maxwell (CIMMYT-India)" w:date="2023-10-08T09:50:00Z"/>
                <w:rFonts w:eastAsia="Times New Roman" w:cs="Times New Roman"/>
                <w:color w:val="000000"/>
                <w:lang w:eastAsia="en-ZW"/>
                <w:rPrChange w:id="5049" w:author="Urfels, Anton (IRRI)" w:date="2023-10-06T20:02:00Z">
                  <w:rPr>
                    <w:del w:id="5050" w:author="MKONDIWA, Maxwell (CIMMYT-India)" w:date="2023-10-08T09:50:00Z"/>
                    <w:rFonts w:ascii="Gill Sans MT" w:eastAsia="Times New Roman" w:hAnsi="Gill Sans MT" w:cs="Calibri"/>
                    <w:color w:val="000000"/>
                    <w:lang w:eastAsia="en-ZW"/>
                  </w:rPr>
                </w:rPrChange>
              </w:rPr>
            </w:pPr>
            <w:del w:id="5051" w:author="MKONDIWA, Maxwell (CIMMYT-India)" w:date="2023-10-08T09:50:00Z">
              <w:r w:rsidRPr="00256197" w:rsidDel="0075048F">
                <w:rPr>
                  <w:rFonts w:cs="Times New Roman"/>
                  <w:color w:val="000000"/>
                  <w:rPrChange w:id="5052" w:author="Urfels, Anton (IRRI)" w:date="2023-10-06T20:02:00Z">
                    <w:rPr>
                      <w:rFonts w:ascii="Calibri" w:hAnsi="Calibri" w:cs="Calibri"/>
                      <w:color w:val="000000"/>
                    </w:rPr>
                  </w:rPrChange>
                </w:rPr>
                <w:delText>0.28</w:delText>
              </w:r>
            </w:del>
          </w:p>
        </w:tc>
        <w:tc>
          <w:tcPr>
            <w:tcW w:w="521" w:type="pct"/>
            <w:noWrap/>
            <w:vAlign w:val="bottom"/>
            <w:hideMark/>
          </w:tcPr>
          <w:p w14:paraId="660A9454" w14:textId="396509D2" w:rsidR="00FD1472" w:rsidRPr="00256197" w:rsidDel="0075048F" w:rsidRDefault="00FD1472" w:rsidP="00DB11CB">
            <w:pPr>
              <w:spacing w:line="240" w:lineRule="auto"/>
              <w:jc w:val="right"/>
              <w:rPr>
                <w:del w:id="5053" w:author="MKONDIWA, Maxwell (CIMMYT-India)" w:date="2023-10-08T09:50:00Z"/>
                <w:rFonts w:eastAsia="Times New Roman" w:cs="Times New Roman"/>
                <w:color w:val="000000"/>
                <w:lang w:eastAsia="en-ZW"/>
                <w:rPrChange w:id="5054" w:author="Urfels, Anton (IRRI)" w:date="2023-10-06T20:02:00Z">
                  <w:rPr>
                    <w:del w:id="5055" w:author="MKONDIWA, Maxwell (CIMMYT-India)" w:date="2023-10-08T09:50:00Z"/>
                    <w:rFonts w:ascii="Gill Sans MT" w:eastAsia="Times New Roman" w:hAnsi="Gill Sans MT" w:cs="Calibri"/>
                    <w:color w:val="000000"/>
                    <w:lang w:eastAsia="en-ZW"/>
                  </w:rPr>
                </w:rPrChange>
              </w:rPr>
            </w:pPr>
            <w:del w:id="5056" w:author="MKONDIWA, Maxwell (CIMMYT-India)" w:date="2023-10-08T09:50:00Z">
              <w:r w:rsidRPr="00256197" w:rsidDel="0075048F">
                <w:rPr>
                  <w:rFonts w:cs="Times New Roman"/>
                  <w:color w:val="000000"/>
                  <w:rPrChange w:id="5057" w:author="Urfels, Anton (IRRI)" w:date="2023-10-06T20:02:00Z">
                    <w:rPr>
                      <w:rFonts w:ascii="Calibri" w:hAnsi="Calibri" w:cs="Calibri"/>
                      <w:color w:val="000000"/>
                    </w:rPr>
                  </w:rPrChange>
                </w:rPr>
                <w:delText>-0.08</w:delText>
              </w:r>
            </w:del>
          </w:p>
        </w:tc>
      </w:tr>
      <w:tr w:rsidR="00FD1472" w:rsidRPr="00256197" w:rsidDel="0075048F" w14:paraId="15A1B49C" w14:textId="62ADC03C" w:rsidTr="00DB11CB">
        <w:trPr>
          <w:trHeight w:val="288"/>
          <w:jc w:val="center"/>
          <w:del w:id="5058" w:author="MKONDIWA, Maxwell (CIMMYT-India)" w:date="2023-10-08T09:50:00Z"/>
        </w:trPr>
        <w:tc>
          <w:tcPr>
            <w:tcW w:w="679" w:type="pct"/>
            <w:vMerge/>
          </w:tcPr>
          <w:p w14:paraId="17A0A9A9" w14:textId="6C1A2CA0" w:rsidR="00FD1472" w:rsidRPr="00256197" w:rsidDel="0075048F" w:rsidRDefault="00FD1472" w:rsidP="00DB11CB">
            <w:pPr>
              <w:spacing w:line="240" w:lineRule="auto"/>
              <w:rPr>
                <w:del w:id="5059" w:author="MKONDIWA, Maxwell (CIMMYT-India)" w:date="2023-10-08T09:50:00Z"/>
                <w:rFonts w:eastAsia="Times New Roman" w:cs="Times New Roman"/>
                <w:color w:val="000000"/>
                <w:lang w:eastAsia="en-ZW"/>
                <w:rPrChange w:id="5060" w:author="Urfels, Anton (IRRI)" w:date="2023-10-06T20:02:00Z">
                  <w:rPr>
                    <w:del w:id="5061" w:author="MKONDIWA, Maxwell (CIMMYT-India)" w:date="2023-10-08T09:50:00Z"/>
                    <w:rFonts w:ascii="Gill Sans MT" w:eastAsia="Times New Roman" w:hAnsi="Gill Sans MT" w:cs="Calibri"/>
                    <w:color w:val="000000"/>
                    <w:lang w:eastAsia="en-ZW"/>
                  </w:rPr>
                </w:rPrChange>
              </w:rPr>
            </w:pPr>
          </w:p>
        </w:tc>
        <w:tc>
          <w:tcPr>
            <w:tcW w:w="1193" w:type="pct"/>
            <w:tcBorders>
              <w:bottom w:val="nil"/>
            </w:tcBorders>
            <w:noWrap/>
            <w:hideMark/>
          </w:tcPr>
          <w:p w14:paraId="09996787" w14:textId="7956E129" w:rsidR="00FD1472" w:rsidRPr="00256197" w:rsidDel="0075048F" w:rsidRDefault="00FD1472" w:rsidP="00DB11CB">
            <w:pPr>
              <w:spacing w:line="240" w:lineRule="auto"/>
              <w:rPr>
                <w:del w:id="5062" w:author="MKONDIWA, Maxwell (CIMMYT-India)" w:date="2023-10-08T09:50:00Z"/>
                <w:rFonts w:eastAsia="Times New Roman" w:cs="Times New Roman"/>
                <w:color w:val="000000"/>
                <w:lang w:eastAsia="en-ZW"/>
                <w:rPrChange w:id="5063" w:author="Urfels, Anton (IRRI)" w:date="2023-10-06T20:02:00Z">
                  <w:rPr>
                    <w:del w:id="5064" w:author="MKONDIWA, Maxwell (CIMMYT-India)" w:date="2023-10-08T09:50:00Z"/>
                    <w:rFonts w:ascii="Gill Sans MT" w:eastAsia="Times New Roman" w:hAnsi="Gill Sans MT" w:cs="Calibri"/>
                    <w:color w:val="000000"/>
                    <w:lang w:eastAsia="en-ZW"/>
                  </w:rPr>
                </w:rPrChange>
              </w:rPr>
            </w:pPr>
            <w:del w:id="5065" w:author="MKONDIWA, Maxwell (CIMMYT-India)" w:date="2023-10-08T09:50:00Z">
              <w:r w:rsidRPr="00256197" w:rsidDel="0075048F">
                <w:rPr>
                  <w:rFonts w:eastAsia="Times New Roman" w:cs="Times New Roman"/>
                  <w:color w:val="000000"/>
                  <w:lang w:eastAsia="en-ZW"/>
                  <w:rPrChange w:id="5066" w:author="Urfels, Anton (IRRI)" w:date="2023-10-06T20:02:00Z">
                    <w:rPr>
                      <w:rFonts w:ascii="Gill Sans MT" w:eastAsia="Times New Roman" w:hAnsi="Gill Sans MT" w:cs="Calibri"/>
                      <w:color w:val="000000"/>
                      <w:lang w:eastAsia="en-ZW"/>
                    </w:rPr>
                  </w:rPrChange>
                </w:rPr>
                <w:delText>90th percentile</w:delText>
              </w:r>
            </w:del>
          </w:p>
        </w:tc>
        <w:tc>
          <w:tcPr>
            <w:tcW w:w="521" w:type="pct"/>
            <w:tcBorders>
              <w:bottom w:val="nil"/>
            </w:tcBorders>
            <w:noWrap/>
            <w:vAlign w:val="bottom"/>
            <w:hideMark/>
          </w:tcPr>
          <w:p w14:paraId="5D25632F" w14:textId="0E0AEB1C" w:rsidR="00FD1472" w:rsidRPr="00256197" w:rsidDel="0075048F" w:rsidRDefault="00FD1472" w:rsidP="00DB11CB">
            <w:pPr>
              <w:spacing w:line="240" w:lineRule="auto"/>
              <w:jc w:val="right"/>
              <w:rPr>
                <w:del w:id="5067" w:author="MKONDIWA, Maxwell (CIMMYT-India)" w:date="2023-10-08T09:50:00Z"/>
                <w:rFonts w:eastAsia="Times New Roman" w:cs="Times New Roman"/>
                <w:color w:val="000000"/>
                <w:lang w:eastAsia="en-ZW"/>
                <w:rPrChange w:id="5068" w:author="Urfels, Anton (IRRI)" w:date="2023-10-06T20:02:00Z">
                  <w:rPr>
                    <w:del w:id="5069" w:author="MKONDIWA, Maxwell (CIMMYT-India)" w:date="2023-10-08T09:50:00Z"/>
                    <w:rFonts w:ascii="Gill Sans MT" w:eastAsia="Times New Roman" w:hAnsi="Gill Sans MT" w:cs="Calibri"/>
                    <w:color w:val="000000"/>
                    <w:lang w:eastAsia="en-ZW"/>
                  </w:rPr>
                </w:rPrChange>
              </w:rPr>
            </w:pPr>
            <w:del w:id="5070" w:author="MKONDIWA, Maxwell (CIMMYT-India)" w:date="2023-10-08T09:50:00Z">
              <w:r w:rsidRPr="00256197" w:rsidDel="0075048F">
                <w:rPr>
                  <w:rFonts w:cs="Times New Roman"/>
                  <w:color w:val="000000"/>
                  <w:rPrChange w:id="5071" w:author="Urfels, Anton (IRRI)" w:date="2023-10-06T20:02:00Z">
                    <w:rPr>
                      <w:rFonts w:ascii="Calibri" w:hAnsi="Calibri" w:cs="Calibri"/>
                      <w:color w:val="000000"/>
                    </w:rPr>
                  </w:rPrChange>
                </w:rPr>
                <w:delText>-1.82</w:delText>
              </w:r>
            </w:del>
          </w:p>
        </w:tc>
        <w:tc>
          <w:tcPr>
            <w:tcW w:w="521" w:type="pct"/>
            <w:tcBorders>
              <w:bottom w:val="nil"/>
            </w:tcBorders>
            <w:noWrap/>
            <w:vAlign w:val="bottom"/>
            <w:hideMark/>
          </w:tcPr>
          <w:p w14:paraId="7E5AE44D" w14:textId="5DEAFF61" w:rsidR="00FD1472" w:rsidRPr="00256197" w:rsidDel="0075048F" w:rsidRDefault="00FD1472" w:rsidP="00DB11CB">
            <w:pPr>
              <w:spacing w:line="240" w:lineRule="auto"/>
              <w:jc w:val="right"/>
              <w:rPr>
                <w:del w:id="5072" w:author="MKONDIWA, Maxwell (CIMMYT-India)" w:date="2023-10-08T09:50:00Z"/>
                <w:rFonts w:eastAsia="Times New Roman" w:cs="Times New Roman"/>
                <w:color w:val="000000"/>
                <w:lang w:eastAsia="en-ZW"/>
                <w:rPrChange w:id="5073" w:author="Urfels, Anton (IRRI)" w:date="2023-10-06T20:02:00Z">
                  <w:rPr>
                    <w:del w:id="5074" w:author="MKONDIWA, Maxwell (CIMMYT-India)" w:date="2023-10-08T09:50:00Z"/>
                    <w:rFonts w:ascii="Gill Sans MT" w:eastAsia="Times New Roman" w:hAnsi="Gill Sans MT" w:cs="Calibri"/>
                    <w:color w:val="000000"/>
                    <w:lang w:eastAsia="en-ZW"/>
                  </w:rPr>
                </w:rPrChange>
              </w:rPr>
            </w:pPr>
            <w:del w:id="5075" w:author="MKONDIWA, Maxwell (CIMMYT-India)" w:date="2023-10-08T09:50:00Z">
              <w:r w:rsidRPr="00256197" w:rsidDel="0075048F">
                <w:rPr>
                  <w:rFonts w:cs="Times New Roman"/>
                  <w:color w:val="000000"/>
                  <w:rPrChange w:id="5076" w:author="Urfels, Anton (IRRI)" w:date="2023-10-06T20:02:00Z">
                    <w:rPr>
                      <w:rFonts w:ascii="Calibri" w:hAnsi="Calibri" w:cs="Calibri"/>
                      <w:color w:val="000000"/>
                    </w:rPr>
                  </w:rPrChange>
                </w:rPr>
                <w:delText>2.68</w:delText>
              </w:r>
            </w:del>
          </w:p>
        </w:tc>
        <w:tc>
          <w:tcPr>
            <w:tcW w:w="521" w:type="pct"/>
            <w:tcBorders>
              <w:bottom w:val="nil"/>
            </w:tcBorders>
            <w:noWrap/>
            <w:vAlign w:val="bottom"/>
            <w:hideMark/>
          </w:tcPr>
          <w:p w14:paraId="7FF56331" w14:textId="04683D30" w:rsidR="00FD1472" w:rsidRPr="00256197" w:rsidDel="0075048F" w:rsidRDefault="00FD1472" w:rsidP="00DB11CB">
            <w:pPr>
              <w:spacing w:line="240" w:lineRule="auto"/>
              <w:jc w:val="right"/>
              <w:rPr>
                <w:del w:id="5077" w:author="MKONDIWA, Maxwell (CIMMYT-India)" w:date="2023-10-08T09:50:00Z"/>
                <w:rFonts w:eastAsia="Times New Roman" w:cs="Times New Roman"/>
                <w:color w:val="000000"/>
                <w:lang w:eastAsia="en-ZW"/>
                <w:rPrChange w:id="5078" w:author="Urfels, Anton (IRRI)" w:date="2023-10-06T20:02:00Z">
                  <w:rPr>
                    <w:del w:id="5079" w:author="MKONDIWA, Maxwell (CIMMYT-India)" w:date="2023-10-08T09:50:00Z"/>
                    <w:rFonts w:ascii="Gill Sans MT" w:eastAsia="Times New Roman" w:hAnsi="Gill Sans MT" w:cs="Calibri"/>
                    <w:color w:val="000000"/>
                    <w:lang w:eastAsia="en-ZW"/>
                  </w:rPr>
                </w:rPrChange>
              </w:rPr>
            </w:pPr>
            <w:del w:id="5080" w:author="MKONDIWA, Maxwell (CIMMYT-India)" w:date="2023-10-08T09:50:00Z">
              <w:r w:rsidRPr="00256197" w:rsidDel="0075048F">
                <w:rPr>
                  <w:rFonts w:cs="Times New Roman"/>
                  <w:color w:val="000000"/>
                  <w:rPrChange w:id="5081" w:author="Urfels, Anton (IRRI)" w:date="2023-10-06T20:02:00Z">
                    <w:rPr>
                      <w:rFonts w:ascii="Calibri" w:hAnsi="Calibri" w:cs="Calibri"/>
                      <w:color w:val="000000"/>
                    </w:rPr>
                  </w:rPrChange>
                </w:rPr>
                <w:delText>3.25</w:delText>
              </w:r>
            </w:del>
          </w:p>
        </w:tc>
        <w:tc>
          <w:tcPr>
            <w:tcW w:w="521" w:type="pct"/>
            <w:tcBorders>
              <w:bottom w:val="nil"/>
            </w:tcBorders>
            <w:noWrap/>
            <w:vAlign w:val="bottom"/>
            <w:hideMark/>
          </w:tcPr>
          <w:p w14:paraId="03EB4D82" w14:textId="52DABEE9" w:rsidR="00FD1472" w:rsidRPr="00256197" w:rsidDel="0075048F" w:rsidRDefault="00FD1472" w:rsidP="00DB11CB">
            <w:pPr>
              <w:spacing w:line="240" w:lineRule="auto"/>
              <w:jc w:val="right"/>
              <w:rPr>
                <w:del w:id="5082" w:author="MKONDIWA, Maxwell (CIMMYT-India)" w:date="2023-10-08T09:50:00Z"/>
                <w:rFonts w:eastAsia="Times New Roman" w:cs="Times New Roman"/>
                <w:color w:val="000000"/>
                <w:lang w:eastAsia="en-ZW"/>
                <w:rPrChange w:id="5083" w:author="Urfels, Anton (IRRI)" w:date="2023-10-06T20:02:00Z">
                  <w:rPr>
                    <w:del w:id="5084" w:author="MKONDIWA, Maxwell (CIMMYT-India)" w:date="2023-10-08T09:50:00Z"/>
                    <w:rFonts w:ascii="Gill Sans MT" w:eastAsia="Times New Roman" w:hAnsi="Gill Sans MT" w:cs="Calibri"/>
                    <w:color w:val="000000"/>
                    <w:lang w:eastAsia="en-ZW"/>
                  </w:rPr>
                </w:rPrChange>
              </w:rPr>
            </w:pPr>
            <w:del w:id="5085" w:author="MKONDIWA, Maxwell (CIMMYT-India)" w:date="2023-10-08T09:50:00Z">
              <w:r w:rsidRPr="00256197" w:rsidDel="0075048F">
                <w:rPr>
                  <w:rFonts w:cs="Times New Roman"/>
                  <w:color w:val="000000"/>
                  <w:rPrChange w:id="5086" w:author="Urfels, Anton (IRRI)" w:date="2023-10-06T20:02:00Z">
                    <w:rPr>
                      <w:rFonts w:ascii="Calibri" w:hAnsi="Calibri" w:cs="Calibri"/>
                      <w:color w:val="000000"/>
                    </w:rPr>
                  </w:rPrChange>
                </w:rPr>
                <w:delText>2.39</w:delText>
              </w:r>
            </w:del>
          </w:p>
        </w:tc>
        <w:tc>
          <w:tcPr>
            <w:tcW w:w="521" w:type="pct"/>
            <w:tcBorders>
              <w:bottom w:val="nil"/>
            </w:tcBorders>
            <w:noWrap/>
            <w:vAlign w:val="bottom"/>
            <w:hideMark/>
          </w:tcPr>
          <w:p w14:paraId="75092DB2" w14:textId="64767C19" w:rsidR="00FD1472" w:rsidRPr="00256197" w:rsidDel="0075048F" w:rsidRDefault="00FD1472" w:rsidP="00DB11CB">
            <w:pPr>
              <w:spacing w:line="240" w:lineRule="auto"/>
              <w:jc w:val="right"/>
              <w:rPr>
                <w:del w:id="5087" w:author="MKONDIWA, Maxwell (CIMMYT-India)" w:date="2023-10-08T09:50:00Z"/>
                <w:rFonts w:eastAsia="Times New Roman" w:cs="Times New Roman"/>
                <w:color w:val="000000"/>
                <w:lang w:eastAsia="en-ZW"/>
                <w:rPrChange w:id="5088" w:author="Urfels, Anton (IRRI)" w:date="2023-10-06T20:02:00Z">
                  <w:rPr>
                    <w:del w:id="5089" w:author="MKONDIWA, Maxwell (CIMMYT-India)" w:date="2023-10-08T09:50:00Z"/>
                    <w:rFonts w:ascii="Gill Sans MT" w:eastAsia="Times New Roman" w:hAnsi="Gill Sans MT" w:cs="Calibri"/>
                    <w:color w:val="000000"/>
                    <w:lang w:eastAsia="en-ZW"/>
                  </w:rPr>
                </w:rPrChange>
              </w:rPr>
            </w:pPr>
            <w:del w:id="5090" w:author="MKONDIWA, Maxwell (CIMMYT-India)" w:date="2023-10-08T09:50:00Z">
              <w:r w:rsidRPr="00256197" w:rsidDel="0075048F">
                <w:rPr>
                  <w:rFonts w:cs="Times New Roman"/>
                  <w:color w:val="000000"/>
                  <w:rPrChange w:id="5091" w:author="Urfels, Anton (IRRI)" w:date="2023-10-06T20:02:00Z">
                    <w:rPr>
                      <w:rFonts w:ascii="Calibri" w:hAnsi="Calibri" w:cs="Calibri"/>
                      <w:color w:val="000000"/>
                    </w:rPr>
                  </w:rPrChange>
                </w:rPr>
                <w:delText>1.49</w:delText>
              </w:r>
            </w:del>
          </w:p>
        </w:tc>
        <w:tc>
          <w:tcPr>
            <w:tcW w:w="521" w:type="pct"/>
            <w:tcBorders>
              <w:bottom w:val="nil"/>
            </w:tcBorders>
            <w:noWrap/>
            <w:vAlign w:val="bottom"/>
            <w:hideMark/>
          </w:tcPr>
          <w:p w14:paraId="7C2AEBB7" w14:textId="4AB025FA" w:rsidR="00FD1472" w:rsidRPr="00256197" w:rsidDel="0075048F" w:rsidRDefault="00FD1472" w:rsidP="00DB11CB">
            <w:pPr>
              <w:spacing w:line="240" w:lineRule="auto"/>
              <w:jc w:val="right"/>
              <w:rPr>
                <w:del w:id="5092" w:author="MKONDIWA, Maxwell (CIMMYT-India)" w:date="2023-10-08T09:50:00Z"/>
                <w:rFonts w:eastAsia="Times New Roman" w:cs="Times New Roman"/>
                <w:color w:val="000000"/>
                <w:lang w:eastAsia="en-ZW"/>
                <w:rPrChange w:id="5093" w:author="Urfels, Anton (IRRI)" w:date="2023-10-06T20:02:00Z">
                  <w:rPr>
                    <w:del w:id="5094" w:author="MKONDIWA, Maxwell (CIMMYT-India)" w:date="2023-10-08T09:50:00Z"/>
                    <w:rFonts w:ascii="Gill Sans MT" w:eastAsia="Times New Roman" w:hAnsi="Gill Sans MT" w:cs="Calibri"/>
                    <w:color w:val="000000"/>
                    <w:lang w:eastAsia="en-ZW"/>
                  </w:rPr>
                </w:rPrChange>
              </w:rPr>
            </w:pPr>
            <w:del w:id="5095" w:author="MKONDIWA, Maxwell (CIMMYT-India)" w:date="2023-10-08T09:50:00Z">
              <w:r w:rsidRPr="00256197" w:rsidDel="0075048F">
                <w:rPr>
                  <w:rFonts w:cs="Times New Roman"/>
                  <w:color w:val="000000"/>
                  <w:rPrChange w:id="5096" w:author="Urfels, Anton (IRRI)" w:date="2023-10-06T20:02:00Z">
                    <w:rPr>
                      <w:rFonts w:ascii="Calibri" w:hAnsi="Calibri" w:cs="Calibri"/>
                      <w:color w:val="000000"/>
                    </w:rPr>
                  </w:rPrChange>
                </w:rPr>
                <w:delText>1.20</w:delText>
              </w:r>
            </w:del>
          </w:p>
        </w:tc>
      </w:tr>
      <w:tr w:rsidR="00FD1472" w:rsidRPr="00256197" w:rsidDel="0075048F" w14:paraId="7C4E57B5" w14:textId="72A028D5" w:rsidTr="00DB11CB">
        <w:trPr>
          <w:trHeight w:val="288"/>
          <w:jc w:val="center"/>
          <w:del w:id="5097" w:author="MKONDIWA, Maxwell (CIMMYT-India)" w:date="2023-10-08T09:50:00Z"/>
        </w:trPr>
        <w:tc>
          <w:tcPr>
            <w:tcW w:w="679" w:type="pct"/>
            <w:vMerge/>
            <w:tcBorders>
              <w:bottom w:val="single" w:sz="4" w:space="0" w:color="auto"/>
            </w:tcBorders>
          </w:tcPr>
          <w:p w14:paraId="779A7226" w14:textId="3EB4A486" w:rsidR="00FD1472" w:rsidRPr="00256197" w:rsidDel="0075048F" w:rsidRDefault="00FD1472" w:rsidP="00DB11CB">
            <w:pPr>
              <w:spacing w:line="240" w:lineRule="auto"/>
              <w:rPr>
                <w:del w:id="5098" w:author="MKONDIWA, Maxwell (CIMMYT-India)" w:date="2023-10-08T09:50:00Z"/>
                <w:rFonts w:eastAsia="Times New Roman" w:cs="Times New Roman"/>
                <w:color w:val="000000"/>
                <w:lang w:eastAsia="en-ZW"/>
                <w:rPrChange w:id="5099" w:author="Urfels, Anton (IRRI)" w:date="2023-10-06T20:02:00Z">
                  <w:rPr>
                    <w:del w:id="5100" w:author="MKONDIWA, Maxwell (CIMMYT-India)" w:date="2023-10-08T09:50:00Z"/>
                    <w:rFonts w:ascii="Gill Sans MT" w:eastAsia="Times New Roman" w:hAnsi="Gill Sans MT" w:cs="Calibri"/>
                    <w:color w:val="000000"/>
                    <w:lang w:eastAsia="en-ZW"/>
                  </w:rPr>
                </w:rPrChange>
              </w:rPr>
            </w:pPr>
          </w:p>
        </w:tc>
        <w:tc>
          <w:tcPr>
            <w:tcW w:w="1193" w:type="pct"/>
            <w:tcBorders>
              <w:top w:val="nil"/>
              <w:bottom w:val="single" w:sz="4" w:space="0" w:color="auto"/>
            </w:tcBorders>
            <w:noWrap/>
            <w:hideMark/>
          </w:tcPr>
          <w:p w14:paraId="7B1A25D2" w14:textId="4E7F180C" w:rsidR="00FD1472" w:rsidRPr="00256197" w:rsidDel="0075048F" w:rsidRDefault="00FD1472" w:rsidP="00DB11CB">
            <w:pPr>
              <w:spacing w:line="240" w:lineRule="auto"/>
              <w:rPr>
                <w:del w:id="5101" w:author="MKONDIWA, Maxwell (CIMMYT-India)" w:date="2023-10-08T09:50:00Z"/>
                <w:rFonts w:eastAsia="Times New Roman" w:cs="Times New Roman"/>
                <w:color w:val="000000"/>
                <w:lang w:eastAsia="en-ZW"/>
                <w:rPrChange w:id="5102" w:author="Urfels, Anton (IRRI)" w:date="2023-10-06T20:02:00Z">
                  <w:rPr>
                    <w:del w:id="5103" w:author="MKONDIWA, Maxwell (CIMMYT-India)" w:date="2023-10-08T09:50:00Z"/>
                    <w:rFonts w:ascii="Gill Sans MT" w:eastAsia="Times New Roman" w:hAnsi="Gill Sans MT" w:cs="Calibri"/>
                    <w:color w:val="000000"/>
                    <w:lang w:eastAsia="en-ZW"/>
                  </w:rPr>
                </w:rPrChange>
              </w:rPr>
            </w:pPr>
            <w:del w:id="5104" w:author="MKONDIWA, Maxwell (CIMMYT-India)" w:date="2023-10-08T09:50:00Z">
              <w:r w:rsidRPr="00256197" w:rsidDel="0075048F">
                <w:rPr>
                  <w:rFonts w:eastAsia="Times New Roman" w:cs="Times New Roman"/>
                  <w:color w:val="000000"/>
                  <w:lang w:eastAsia="en-ZW"/>
                  <w:rPrChange w:id="5105" w:author="Urfels, Anton (IRRI)" w:date="2023-10-06T20:02:00Z">
                    <w:rPr>
                      <w:rFonts w:ascii="Gill Sans MT" w:eastAsia="Times New Roman" w:hAnsi="Gill Sans MT" w:cs="Calibri"/>
                      <w:color w:val="000000"/>
                      <w:lang w:eastAsia="en-ZW"/>
                    </w:rPr>
                  </w:rPrChange>
                </w:rPr>
                <w:delText>Max</w:delText>
              </w:r>
            </w:del>
          </w:p>
        </w:tc>
        <w:tc>
          <w:tcPr>
            <w:tcW w:w="521" w:type="pct"/>
            <w:tcBorders>
              <w:top w:val="nil"/>
              <w:bottom w:val="single" w:sz="4" w:space="0" w:color="auto"/>
            </w:tcBorders>
            <w:noWrap/>
            <w:vAlign w:val="bottom"/>
            <w:hideMark/>
          </w:tcPr>
          <w:p w14:paraId="3529D99C" w14:textId="7CB7633C" w:rsidR="00FD1472" w:rsidRPr="00256197" w:rsidDel="0075048F" w:rsidRDefault="00FD1472" w:rsidP="00DB11CB">
            <w:pPr>
              <w:spacing w:line="240" w:lineRule="auto"/>
              <w:jc w:val="right"/>
              <w:rPr>
                <w:del w:id="5106" w:author="MKONDIWA, Maxwell (CIMMYT-India)" w:date="2023-10-08T09:50:00Z"/>
                <w:rFonts w:eastAsia="Times New Roman" w:cs="Times New Roman"/>
                <w:color w:val="000000"/>
                <w:lang w:eastAsia="en-ZW"/>
                <w:rPrChange w:id="5107" w:author="Urfels, Anton (IRRI)" w:date="2023-10-06T20:02:00Z">
                  <w:rPr>
                    <w:del w:id="5108" w:author="MKONDIWA, Maxwell (CIMMYT-India)" w:date="2023-10-08T09:50:00Z"/>
                    <w:rFonts w:ascii="Gill Sans MT" w:eastAsia="Times New Roman" w:hAnsi="Gill Sans MT" w:cs="Calibri"/>
                    <w:color w:val="000000"/>
                    <w:lang w:eastAsia="en-ZW"/>
                  </w:rPr>
                </w:rPrChange>
              </w:rPr>
            </w:pPr>
            <w:del w:id="5109" w:author="MKONDIWA, Maxwell (CIMMYT-India)" w:date="2023-10-08T09:50:00Z">
              <w:r w:rsidRPr="00256197" w:rsidDel="0075048F">
                <w:rPr>
                  <w:rFonts w:cs="Times New Roman"/>
                  <w:color w:val="000000"/>
                  <w:rPrChange w:id="5110" w:author="Urfels, Anton (IRRI)" w:date="2023-10-06T20:02:00Z">
                    <w:rPr>
                      <w:rFonts w:ascii="Calibri" w:hAnsi="Calibri" w:cs="Calibri"/>
                      <w:color w:val="000000"/>
                    </w:rPr>
                  </w:rPrChange>
                </w:rPr>
                <w:delText>0.76</w:delText>
              </w:r>
            </w:del>
          </w:p>
        </w:tc>
        <w:tc>
          <w:tcPr>
            <w:tcW w:w="521" w:type="pct"/>
            <w:tcBorders>
              <w:top w:val="nil"/>
              <w:bottom w:val="single" w:sz="4" w:space="0" w:color="auto"/>
            </w:tcBorders>
            <w:noWrap/>
            <w:vAlign w:val="bottom"/>
            <w:hideMark/>
          </w:tcPr>
          <w:p w14:paraId="218DF3F1" w14:textId="644D41AD" w:rsidR="00FD1472" w:rsidRPr="00256197" w:rsidDel="0075048F" w:rsidRDefault="00FD1472" w:rsidP="00DB11CB">
            <w:pPr>
              <w:spacing w:line="240" w:lineRule="auto"/>
              <w:jc w:val="right"/>
              <w:rPr>
                <w:del w:id="5111" w:author="MKONDIWA, Maxwell (CIMMYT-India)" w:date="2023-10-08T09:50:00Z"/>
                <w:rFonts w:eastAsia="Times New Roman" w:cs="Times New Roman"/>
                <w:color w:val="000000"/>
                <w:lang w:eastAsia="en-ZW"/>
                <w:rPrChange w:id="5112" w:author="Urfels, Anton (IRRI)" w:date="2023-10-06T20:02:00Z">
                  <w:rPr>
                    <w:del w:id="5113" w:author="MKONDIWA, Maxwell (CIMMYT-India)" w:date="2023-10-08T09:50:00Z"/>
                    <w:rFonts w:ascii="Gill Sans MT" w:eastAsia="Times New Roman" w:hAnsi="Gill Sans MT" w:cs="Calibri"/>
                    <w:color w:val="000000"/>
                    <w:lang w:eastAsia="en-ZW"/>
                  </w:rPr>
                </w:rPrChange>
              </w:rPr>
            </w:pPr>
            <w:del w:id="5114" w:author="MKONDIWA, Maxwell (CIMMYT-India)" w:date="2023-10-08T09:50:00Z">
              <w:r w:rsidRPr="00256197" w:rsidDel="0075048F">
                <w:rPr>
                  <w:rFonts w:cs="Times New Roman"/>
                  <w:color w:val="000000"/>
                  <w:rPrChange w:id="5115" w:author="Urfels, Anton (IRRI)" w:date="2023-10-06T20:02:00Z">
                    <w:rPr>
                      <w:rFonts w:ascii="Calibri" w:hAnsi="Calibri" w:cs="Calibri"/>
                      <w:color w:val="000000"/>
                    </w:rPr>
                  </w:rPrChange>
                </w:rPr>
                <w:delText>3.69</w:delText>
              </w:r>
            </w:del>
          </w:p>
        </w:tc>
        <w:tc>
          <w:tcPr>
            <w:tcW w:w="521" w:type="pct"/>
            <w:tcBorders>
              <w:top w:val="nil"/>
              <w:bottom w:val="single" w:sz="4" w:space="0" w:color="auto"/>
            </w:tcBorders>
            <w:noWrap/>
            <w:vAlign w:val="bottom"/>
            <w:hideMark/>
          </w:tcPr>
          <w:p w14:paraId="5DD415DA" w14:textId="0237C943" w:rsidR="00FD1472" w:rsidRPr="00256197" w:rsidDel="0075048F" w:rsidRDefault="00FD1472" w:rsidP="00DB11CB">
            <w:pPr>
              <w:spacing w:line="240" w:lineRule="auto"/>
              <w:jc w:val="right"/>
              <w:rPr>
                <w:del w:id="5116" w:author="MKONDIWA, Maxwell (CIMMYT-India)" w:date="2023-10-08T09:50:00Z"/>
                <w:rFonts w:eastAsia="Times New Roman" w:cs="Times New Roman"/>
                <w:color w:val="000000"/>
                <w:lang w:eastAsia="en-ZW"/>
                <w:rPrChange w:id="5117" w:author="Urfels, Anton (IRRI)" w:date="2023-10-06T20:02:00Z">
                  <w:rPr>
                    <w:del w:id="5118" w:author="MKONDIWA, Maxwell (CIMMYT-India)" w:date="2023-10-08T09:50:00Z"/>
                    <w:rFonts w:ascii="Gill Sans MT" w:eastAsia="Times New Roman" w:hAnsi="Gill Sans MT" w:cs="Calibri"/>
                    <w:color w:val="000000"/>
                    <w:lang w:eastAsia="en-ZW"/>
                  </w:rPr>
                </w:rPrChange>
              </w:rPr>
            </w:pPr>
            <w:del w:id="5119" w:author="MKONDIWA, Maxwell (CIMMYT-India)" w:date="2023-10-08T09:50:00Z">
              <w:r w:rsidRPr="00256197" w:rsidDel="0075048F">
                <w:rPr>
                  <w:rFonts w:cs="Times New Roman"/>
                  <w:color w:val="000000"/>
                  <w:rPrChange w:id="5120" w:author="Urfels, Anton (IRRI)" w:date="2023-10-06T20:02:00Z">
                    <w:rPr>
                      <w:rFonts w:ascii="Calibri" w:hAnsi="Calibri" w:cs="Calibri"/>
                      <w:color w:val="000000"/>
                    </w:rPr>
                  </w:rPrChange>
                </w:rPr>
                <w:delText>4.79</w:delText>
              </w:r>
            </w:del>
          </w:p>
        </w:tc>
        <w:tc>
          <w:tcPr>
            <w:tcW w:w="521" w:type="pct"/>
            <w:tcBorders>
              <w:top w:val="nil"/>
              <w:bottom w:val="single" w:sz="4" w:space="0" w:color="auto"/>
            </w:tcBorders>
            <w:noWrap/>
            <w:vAlign w:val="bottom"/>
            <w:hideMark/>
          </w:tcPr>
          <w:p w14:paraId="2C5739F7" w14:textId="33F43406" w:rsidR="00FD1472" w:rsidRPr="00256197" w:rsidDel="0075048F" w:rsidRDefault="00FD1472" w:rsidP="00DB11CB">
            <w:pPr>
              <w:spacing w:line="240" w:lineRule="auto"/>
              <w:jc w:val="right"/>
              <w:rPr>
                <w:del w:id="5121" w:author="MKONDIWA, Maxwell (CIMMYT-India)" w:date="2023-10-08T09:50:00Z"/>
                <w:rFonts w:eastAsia="Times New Roman" w:cs="Times New Roman"/>
                <w:color w:val="000000"/>
                <w:lang w:eastAsia="en-ZW"/>
                <w:rPrChange w:id="5122" w:author="Urfels, Anton (IRRI)" w:date="2023-10-06T20:02:00Z">
                  <w:rPr>
                    <w:del w:id="5123" w:author="MKONDIWA, Maxwell (CIMMYT-India)" w:date="2023-10-08T09:50:00Z"/>
                    <w:rFonts w:ascii="Gill Sans MT" w:eastAsia="Times New Roman" w:hAnsi="Gill Sans MT" w:cs="Calibri"/>
                    <w:color w:val="000000"/>
                    <w:lang w:eastAsia="en-ZW"/>
                  </w:rPr>
                </w:rPrChange>
              </w:rPr>
            </w:pPr>
            <w:del w:id="5124" w:author="MKONDIWA, Maxwell (CIMMYT-India)" w:date="2023-10-08T09:50:00Z">
              <w:r w:rsidRPr="00256197" w:rsidDel="0075048F">
                <w:rPr>
                  <w:rFonts w:cs="Times New Roman"/>
                  <w:color w:val="000000"/>
                  <w:rPrChange w:id="5125" w:author="Urfels, Anton (IRRI)" w:date="2023-10-06T20:02:00Z">
                    <w:rPr>
                      <w:rFonts w:ascii="Calibri" w:hAnsi="Calibri" w:cs="Calibri"/>
                      <w:color w:val="000000"/>
                    </w:rPr>
                  </w:rPrChange>
                </w:rPr>
                <w:delText>4.37</w:delText>
              </w:r>
            </w:del>
          </w:p>
        </w:tc>
        <w:tc>
          <w:tcPr>
            <w:tcW w:w="521" w:type="pct"/>
            <w:tcBorders>
              <w:top w:val="nil"/>
              <w:bottom w:val="single" w:sz="4" w:space="0" w:color="auto"/>
            </w:tcBorders>
            <w:noWrap/>
            <w:vAlign w:val="bottom"/>
            <w:hideMark/>
          </w:tcPr>
          <w:p w14:paraId="2957968B" w14:textId="58B33C40" w:rsidR="00FD1472" w:rsidRPr="00256197" w:rsidDel="0075048F" w:rsidRDefault="00FD1472" w:rsidP="00DB11CB">
            <w:pPr>
              <w:spacing w:line="240" w:lineRule="auto"/>
              <w:jc w:val="right"/>
              <w:rPr>
                <w:del w:id="5126" w:author="MKONDIWA, Maxwell (CIMMYT-India)" w:date="2023-10-08T09:50:00Z"/>
                <w:rFonts w:eastAsia="Times New Roman" w:cs="Times New Roman"/>
                <w:color w:val="000000"/>
                <w:lang w:eastAsia="en-ZW"/>
                <w:rPrChange w:id="5127" w:author="Urfels, Anton (IRRI)" w:date="2023-10-06T20:02:00Z">
                  <w:rPr>
                    <w:del w:id="5128" w:author="MKONDIWA, Maxwell (CIMMYT-India)" w:date="2023-10-08T09:50:00Z"/>
                    <w:rFonts w:ascii="Gill Sans MT" w:eastAsia="Times New Roman" w:hAnsi="Gill Sans MT" w:cs="Calibri"/>
                    <w:color w:val="000000"/>
                    <w:lang w:eastAsia="en-ZW"/>
                  </w:rPr>
                </w:rPrChange>
              </w:rPr>
            </w:pPr>
            <w:del w:id="5129" w:author="MKONDIWA, Maxwell (CIMMYT-India)" w:date="2023-10-08T09:50:00Z">
              <w:r w:rsidRPr="00256197" w:rsidDel="0075048F">
                <w:rPr>
                  <w:rFonts w:cs="Times New Roman"/>
                  <w:color w:val="000000"/>
                  <w:rPrChange w:id="5130" w:author="Urfels, Anton (IRRI)" w:date="2023-10-06T20:02:00Z">
                    <w:rPr>
                      <w:rFonts w:ascii="Calibri" w:hAnsi="Calibri" w:cs="Calibri"/>
                      <w:color w:val="000000"/>
                    </w:rPr>
                  </w:rPrChange>
                </w:rPr>
                <w:delText>2.45</w:delText>
              </w:r>
            </w:del>
          </w:p>
        </w:tc>
        <w:tc>
          <w:tcPr>
            <w:tcW w:w="521" w:type="pct"/>
            <w:tcBorders>
              <w:top w:val="nil"/>
              <w:bottom w:val="single" w:sz="4" w:space="0" w:color="auto"/>
            </w:tcBorders>
            <w:noWrap/>
            <w:vAlign w:val="bottom"/>
            <w:hideMark/>
          </w:tcPr>
          <w:p w14:paraId="203715DC" w14:textId="02683404" w:rsidR="00FD1472" w:rsidRPr="00256197" w:rsidDel="0075048F" w:rsidRDefault="00FD1472" w:rsidP="00DB11CB">
            <w:pPr>
              <w:spacing w:line="240" w:lineRule="auto"/>
              <w:jc w:val="right"/>
              <w:rPr>
                <w:del w:id="5131" w:author="MKONDIWA, Maxwell (CIMMYT-India)" w:date="2023-10-08T09:50:00Z"/>
                <w:rFonts w:eastAsia="Times New Roman" w:cs="Times New Roman"/>
                <w:color w:val="FF0000"/>
                <w:lang w:eastAsia="en-ZW"/>
                <w:rPrChange w:id="5132" w:author="Urfels, Anton (IRRI)" w:date="2023-10-06T20:02:00Z">
                  <w:rPr>
                    <w:del w:id="5133" w:author="MKONDIWA, Maxwell (CIMMYT-India)" w:date="2023-10-08T09:50:00Z"/>
                    <w:rFonts w:ascii="Gill Sans MT" w:eastAsia="Times New Roman" w:hAnsi="Gill Sans MT" w:cs="Calibri"/>
                    <w:color w:val="FF0000"/>
                    <w:lang w:eastAsia="en-ZW"/>
                  </w:rPr>
                </w:rPrChange>
              </w:rPr>
            </w:pPr>
            <w:del w:id="5134" w:author="MKONDIWA, Maxwell (CIMMYT-India)" w:date="2023-10-08T09:50:00Z">
              <w:r w:rsidRPr="00256197" w:rsidDel="0075048F">
                <w:rPr>
                  <w:rFonts w:cs="Times New Roman"/>
                  <w:color w:val="000000"/>
                  <w:rPrChange w:id="5135" w:author="Urfels, Anton (IRRI)" w:date="2023-10-06T20:02:00Z">
                    <w:rPr>
                      <w:rFonts w:ascii="Calibri" w:hAnsi="Calibri" w:cs="Calibri"/>
                      <w:color w:val="000000"/>
                    </w:rPr>
                  </w:rPrChange>
                </w:rPr>
                <w:delText>2.35</w:delText>
              </w:r>
            </w:del>
          </w:p>
        </w:tc>
      </w:tr>
      <w:tr w:rsidR="00FD1472" w:rsidRPr="00256197" w:rsidDel="0075048F" w14:paraId="0893E516" w14:textId="1D6FD663" w:rsidTr="00DB11CB">
        <w:trPr>
          <w:trHeight w:val="288"/>
          <w:jc w:val="center"/>
          <w:del w:id="5136" w:author="MKONDIWA, Maxwell (CIMMYT-India)" w:date="2023-10-08T09:50:00Z"/>
        </w:trPr>
        <w:tc>
          <w:tcPr>
            <w:tcW w:w="679" w:type="pct"/>
            <w:vMerge w:val="restart"/>
            <w:tcBorders>
              <w:top w:val="single" w:sz="4" w:space="0" w:color="auto"/>
            </w:tcBorders>
          </w:tcPr>
          <w:p w14:paraId="6487C332" w14:textId="3B9818A1" w:rsidR="00FD1472" w:rsidRPr="00256197" w:rsidDel="0075048F" w:rsidRDefault="00FD1472" w:rsidP="00DB11CB">
            <w:pPr>
              <w:spacing w:line="240" w:lineRule="auto"/>
              <w:rPr>
                <w:del w:id="5137" w:author="MKONDIWA, Maxwell (CIMMYT-India)" w:date="2023-10-08T09:50:00Z"/>
                <w:rFonts w:eastAsia="Times New Roman" w:cs="Times New Roman"/>
                <w:color w:val="000000"/>
                <w:lang w:eastAsia="en-ZW"/>
                <w:rPrChange w:id="5138" w:author="Urfels, Anton (IRRI)" w:date="2023-10-06T20:02:00Z">
                  <w:rPr>
                    <w:del w:id="5139" w:author="MKONDIWA, Maxwell (CIMMYT-India)" w:date="2023-10-08T09:50:00Z"/>
                    <w:rFonts w:ascii="Gill Sans MT" w:eastAsia="Times New Roman" w:hAnsi="Gill Sans MT" w:cs="Calibri"/>
                    <w:color w:val="000000"/>
                    <w:lang w:eastAsia="en-ZW"/>
                  </w:rPr>
                </w:rPrChange>
              </w:rPr>
            </w:pPr>
            <w:del w:id="5140" w:author="MKONDIWA, Maxwell (CIMMYT-India)" w:date="2023-10-08T09:50:00Z">
              <w:r w:rsidRPr="00256197" w:rsidDel="0075048F">
                <w:rPr>
                  <w:rFonts w:eastAsia="Times New Roman" w:cs="Times New Roman"/>
                  <w:color w:val="000000"/>
                  <w:lang w:eastAsia="en-ZW"/>
                  <w:rPrChange w:id="5141" w:author="Urfels, Anton (IRRI)" w:date="2023-10-06T20:02:00Z">
                    <w:rPr>
                      <w:rFonts w:ascii="Gill Sans MT" w:eastAsia="Times New Roman" w:hAnsi="Gill Sans MT" w:cs="Calibri"/>
                      <w:color w:val="000000"/>
                      <w:lang w:eastAsia="en-ZW"/>
                    </w:rPr>
                  </w:rPrChange>
                </w:rPr>
                <w:delText>WTP summary</w:delText>
              </w:r>
            </w:del>
          </w:p>
        </w:tc>
        <w:tc>
          <w:tcPr>
            <w:tcW w:w="1193" w:type="pct"/>
            <w:tcBorders>
              <w:top w:val="single" w:sz="4" w:space="0" w:color="auto"/>
            </w:tcBorders>
            <w:noWrap/>
            <w:hideMark/>
          </w:tcPr>
          <w:p w14:paraId="47584C86" w14:textId="6E688D79" w:rsidR="00FD1472" w:rsidRPr="00256197" w:rsidDel="0075048F" w:rsidRDefault="00FD1472" w:rsidP="00DB11CB">
            <w:pPr>
              <w:spacing w:line="240" w:lineRule="auto"/>
              <w:rPr>
                <w:del w:id="5142" w:author="MKONDIWA, Maxwell (CIMMYT-India)" w:date="2023-10-08T09:50:00Z"/>
                <w:rFonts w:eastAsia="Times New Roman" w:cs="Times New Roman"/>
                <w:color w:val="000000"/>
                <w:lang w:eastAsia="en-ZW"/>
                <w:rPrChange w:id="5143" w:author="Urfels, Anton (IRRI)" w:date="2023-10-06T20:02:00Z">
                  <w:rPr>
                    <w:del w:id="5144" w:author="MKONDIWA, Maxwell (CIMMYT-India)" w:date="2023-10-08T09:50:00Z"/>
                    <w:rFonts w:ascii="Gill Sans MT" w:eastAsia="Times New Roman" w:hAnsi="Gill Sans MT" w:cs="Calibri"/>
                    <w:color w:val="000000"/>
                    <w:lang w:eastAsia="en-ZW"/>
                  </w:rPr>
                </w:rPrChange>
              </w:rPr>
            </w:pPr>
            <w:del w:id="5145" w:author="MKONDIWA, Maxwell (CIMMYT-India)" w:date="2023-10-08T09:50:00Z">
              <w:r w:rsidRPr="00256197" w:rsidDel="0075048F">
                <w:rPr>
                  <w:rFonts w:eastAsia="Times New Roman" w:cs="Times New Roman"/>
                  <w:color w:val="000000"/>
                  <w:lang w:eastAsia="en-ZW"/>
                  <w:rPrChange w:id="5146" w:author="Urfels, Anton (IRRI)" w:date="2023-10-06T20:02:00Z">
                    <w:rPr>
                      <w:rFonts w:ascii="Gill Sans MT" w:eastAsia="Times New Roman" w:hAnsi="Gill Sans MT" w:cs="Calibri"/>
                      <w:color w:val="000000"/>
                      <w:lang w:eastAsia="en-ZW"/>
                    </w:rPr>
                  </w:rPrChange>
                </w:rPr>
                <w:delText>Clearly better (share)</w:delText>
              </w:r>
            </w:del>
          </w:p>
        </w:tc>
        <w:tc>
          <w:tcPr>
            <w:tcW w:w="521" w:type="pct"/>
            <w:tcBorders>
              <w:top w:val="single" w:sz="4" w:space="0" w:color="auto"/>
            </w:tcBorders>
            <w:noWrap/>
            <w:vAlign w:val="bottom"/>
            <w:hideMark/>
          </w:tcPr>
          <w:p w14:paraId="217C9815" w14:textId="25A13C9C" w:rsidR="00FD1472" w:rsidRPr="00256197" w:rsidDel="0075048F" w:rsidRDefault="00FD1472" w:rsidP="00DB11CB">
            <w:pPr>
              <w:spacing w:line="240" w:lineRule="auto"/>
              <w:jc w:val="right"/>
              <w:rPr>
                <w:del w:id="5147" w:author="MKONDIWA, Maxwell (CIMMYT-India)" w:date="2023-10-08T09:50:00Z"/>
                <w:rFonts w:eastAsia="Times New Roman" w:cs="Times New Roman"/>
                <w:color w:val="000000"/>
                <w:lang w:eastAsia="en-ZW"/>
                <w:rPrChange w:id="5148" w:author="Urfels, Anton (IRRI)" w:date="2023-10-06T20:02:00Z">
                  <w:rPr>
                    <w:del w:id="5149" w:author="MKONDIWA, Maxwell (CIMMYT-India)" w:date="2023-10-08T09:50:00Z"/>
                    <w:rFonts w:ascii="Gill Sans MT" w:eastAsia="Times New Roman" w:hAnsi="Gill Sans MT" w:cs="Calibri"/>
                    <w:color w:val="000000"/>
                    <w:lang w:eastAsia="en-ZW"/>
                  </w:rPr>
                </w:rPrChange>
              </w:rPr>
            </w:pPr>
            <w:del w:id="5150" w:author="MKONDIWA, Maxwell (CIMMYT-India)" w:date="2023-10-08T09:50:00Z">
              <w:r w:rsidRPr="00256197" w:rsidDel="0075048F">
                <w:rPr>
                  <w:rFonts w:cs="Times New Roman"/>
                  <w:color w:val="000000"/>
                  <w:rPrChange w:id="5151" w:author="Urfels, Anton (IRRI)" w:date="2023-10-06T20:02:00Z">
                    <w:rPr>
                      <w:rFonts w:ascii="Calibri" w:hAnsi="Calibri" w:cs="Calibri"/>
                      <w:color w:val="000000"/>
                    </w:rPr>
                  </w:rPrChange>
                </w:rPr>
                <w:delText>0.01</w:delText>
              </w:r>
            </w:del>
          </w:p>
        </w:tc>
        <w:tc>
          <w:tcPr>
            <w:tcW w:w="521" w:type="pct"/>
            <w:tcBorders>
              <w:top w:val="single" w:sz="4" w:space="0" w:color="auto"/>
            </w:tcBorders>
            <w:noWrap/>
            <w:vAlign w:val="bottom"/>
            <w:hideMark/>
          </w:tcPr>
          <w:p w14:paraId="43E32A95" w14:textId="2D236B4B" w:rsidR="00FD1472" w:rsidRPr="00256197" w:rsidDel="0075048F" w:rsidRDefault="00FD1472" w:rsidP="00DB11CB">
            <w:pPr>
              <w:spacing w:line="240" w:lineRule="auto"/>
              <w:jc w:val="right"/>
              <w:rPr>
                <w:del w:id="5152" w:author="MKONDIWA, Maxwell (CIMMYT-India)" w:date="2023-10-08T09:50:00Z"/>
                <w:rFonts w:eastAsia="Times New Roman" w:cs="Times New Roman"/>
                <w:color w:val="000000"/>
                <w:lang w:eastAsia="en-ZW"/>
                <w:rPrChange w:id="5153" w:author="Urfels, Anton (IRRI)" w:date="2023-10-06T20:02:00Z">
                  <w:rPr>
                    <w:del w:id="5154" w:author="MKONDIWA, Maxwell (CIMMYT-India)" w:date="2023-10-08T09:50:00Z"/>
                    <w:rFonts w:ascii="Gill Sans MT" w:eastAsia="Times New Roman" w:hAnsi="Gill Sans MT" w:cs="Calibri"/>
                    <w:color w:val="000000"/>
                    <w:lang w:eastAsia="en-ZW"/>
                  </w:rPr>
                </w:rPrChange>
              </w:rPr>
            </w:pPr>
            <w:del w:id="5155" w:author="MKONDIWA, Maxwell (CIMMYT-India)" w:date="2023-10-08T09:50:00Z">
              <w:r w:rsidRPr="00256197" w:rsidDel="0075048F">
                <w:rPr>
                  <w:rFonts w:cs="Times New Roman"/>
                  <w:color w:val="000000"/>
                  <w:rPrChange w:id="5156" w:author="Urfels, Anton (IRRI)" w:date="2023-10-06T20:02:00Z">
                    <w:rPr>
                      <w:rFonts w:ascii="Calibri" w:hAnsi="Calibri" w:cs="Calibri"/>
                      <w:color w:val="000000"/>
                    </w:rPr>
                  </w:rPrChange>
                </w:rPr>
                <w:delText>0.57</w:delText>
              </w:r>
            </w:del>
          </w:p>
        </w:tc>
        <w:tc>
          <w:tcPr>
            <w:tcW w:w="521" w:type="pct"/>
            <w:tcBorders>
              <w:top w:val="single" w:sz="4" w:space="0" w:color="auto"/>
            </w:tcBorders>
            <w:noWrap/>
            <w:vAlign w:val="bottom"/>
            <w:hideMark/>
          </w:tcPr>
          <w:p w14:paraId="7CE55E82" w14:textId="7175E242" w:rsidR="00FD1472" w:rsidRPr="00256197" w:rsidDel="0075048F" w:rsidRDefault="00FD1472" w:rsidP="00DB11CB">
            <w:pPr>
              <w:spacing w:line="240" w:lineRule="auto"/>
              <w:jc w:val="right"/>
              <w:rPr>
                <w:del w:id="5157" w:author="MKONDIWA, Maxwell (CIMMYT-India)" w:date="2023-10-08T09:50:00Z"/>
                <w:rFonts w:eastAsia="Times New Roman" w:cs="Times New Roman"/>
                <w:color w:val="000000"/>
                <w:lang w:eastAsia="en-ZW"/>
                <w:rPrChange w:id="5158" w:author="Urfels, Anton (IRRI)" w:date="2023-10-06T20:02:00Z">
                  <w:rPr>
                    <w:del w:id="5159" w:author="MKONDIWA, Maxwell (CIMMYT-India)" w:date="2023-10-08T09:50:00Z"/>
                    <w:rFonts w:ascii="Gill Sans MT" w:eastAsia="Times New Roman" w:hAnsi="Gill Sans MT" w:cs="Calibri"/>
                    <w:color w:val="000000"/>
                    <w:lang w:eastAsia="en-ZW"/>
                  </w:rPr>
                </w:rPrChange>
              </w:rPr>
            </w:pPr>
            <w:del w:id="5160" w:author="MKONDIWA, Maxwell (CIMMYT-India)" w:date="2023-10-08T09:50:00Z">
              <w:r w:rsidRPr="00256197" w:rsidDel="0075048F">
                <w:rPr>
                  <w:rFonts w:cs="Times New Roman"/>
                  <w:color w:val="000000"/>
                  <w:rPrChange w:id="5161" w:author="Urfels, Anton (IRRI)" w:date="2023-10-06T20:02:00Z">
                    <w:rPr>
                      <w:rFonts w:ascii="Calibri" w:hAnsi="Calibri" w:cs="Calibri"/>
                      <w:color w:val="000000"/>
                    </w:rPr>
                  </w:rPrChange>
                </w:rPr>
                <w:delText>0.87</w:delText>
              </w:r>
            </w:del>
          </w:p>
        </w:tc>
        <w:tc>
          <w:tcPr>
            <w:tcW w:w="521" w:type="pct"/>
            <w:tcBorders>
              <w:top w:val="single" w:sz="4" w:space="0" w:color="auto"/>
            </w:tcBorders>
            <w:noWrap/>
            <w:vAlign w:val="bottom"/>
            <w:hideMark/>
          </w:tcPr>
          <w:p w14:paraId="06678CE7" w14:textId="10943FD8" w:rsidR="00FD1472" w:rsidRPr="00256197" w:rsidDel="0075048F" w:rsidRDefault="00FD1472" w:rsidP="00DB11CB">
            <w:pPr>
              <w:spacing w:line="240" w:lineRule="auto"/>
              <w:jc w:val="right"/>
              <w:rPr>
                <w:del w:id="5162" w:author="MKONDIWA, Maxwell (CIMMYT-India)" w:date="2023-10-08T09:50:00Z"/>
                <w:rFonts w:eastAsia="Times New Roman" w:cs="Times New Roman"/>
                <w:color w:val="000000"/>
                <w:lang w:eastAsia="en-ZW"/>
                <w:rPrChange w:id="5163" w:author="Urfels, Anton (IRRI)" w:date="2023-10-06T20:02:00Z">
                  <w:rPr>
                    <w:del w:id="5164" w:author="MKONDIWA, Maxwell (CIMMYT-India)" w:date="2023-10-08T09:50:00Z"/>
                    <w:rFonts w:ascii="Gill Sans MT" w:eastAsia="Times New Roman" w:hAnsi="Gill Sans MT" w:cs="Calibri"/>
                    <w:color w:val="000000"/>
                    <w:lang w:eastAsia="en-ZW"/>
                  </w:rPr>
                </w:rPrChange>
              </w:rPr>
            </w:pPr>
            <w:del w:id="5165" w:author="MKONDIWA, Maxwell (CIMMYT-India)" w:date="2023-10-08T09:50:00Z">
              <w:r w:rsidRPr="00256197" w:rsidDel="0075048F">
                <w:rPr>
                  <w:rFonts w:cs="Times New Roman"/>
                  <w:color w:val="000000"/>
                  <w:rPrChange w:id="5166" w:author="Urfels, Anton (IRRI)" w:date="2023-10-06T20:02:00Z">
                    <w:rPr>
                      <w:rFonts w:ascii="Calibri" w:hAnsi="Calibri" w:cs="Calibri"/>
                      <w:color w:val="000000"/>
                    </w:rPr>
                  </w:rPrChange>
                </w:rPr>
                <w:delText>0.69</w:delText>
              </w:r>
            </w:del>
          </w:p>
        </w:tc>
        <w:tc>
          <w:tcPr>
            <w:tcW w:w="521" w:type="pct"/>
            <w:tcBorders>
              <w:top w:val="single" w:sz="4" w:space="0" w:color="auto"/>
            </w:tcBorders>
            <w:noWrap/>
            <w:vAlign w:val="bottom"/>
            <w:hideMark/>
          </w:tcPr>
          <w:p w14:paraId="4D952E24" w14:textId="21246EED" w:rsidR="00FD1472" w:rsidRPr="00256197" w:rsidDel="0075048F" w:rsidRDefault="00FD1472" w:rsidP="00DB11CB">
            <w:pPr>
              <w:spacing w:line="240" w:lineRule="auto"/>
              <w:jc w:val="right"/>
              <w:rPr>
                <w:del w:id="5167" w:author="MKONDIWA, Maxwell (CIMMYT-India)" w:date="2023-10-08T09:50:00Z"/>
                <w:rFonts w:eastAsia="Times New Roman" w:cs="Times New Roman"/>
                <w:color w:val="000000"/>
                <w:lang w:eastAsia="en-ZW"/>
                <w:rPrChange w:id="5168" w:author="Urfels, Anton (IRRI)" w:date="2023-10-06T20:02:00Z">
                  <w:rPr>
                    <w:del w:id="5169" w:author="MKONDIWA, Maxwell (CIMMYT-India)" w:date="2023-10-08T09:50:00Z"/>
                    <w:rFonts w:ascii="Gill Sans MT" w:eastAsia="Times New Roman" w:hAnsi="Gill Sans MT" w:cs="Calibri"/>
                    <w:color w:val="000000"/>
                    <w:lang w:eastAsia="en-ZW"/>
                  </w:rPr>
                </w:rPrChange>
              </w:rPr>
            </w:pPr>
            <w:del w:id="5170" w:author="MKONDIWA, Maxwell (CIMMYT-India)" w:date="2023-10-08T09:50:00Z">
              <w:r w:rsidRPr="00256197" w:rsidDel="0075048F">
                <w:rPr>
                  <w:rFonts w:cs="Times New Roman"/>
                  <w:color w:val="000000"/>
                  <w:rPrChange w:id="5171" w:author="Urfels, Anton (IRRI)" w:date="2023-10-06T20:02:00Z">
                    <w:rPr>
                      <w:rFonts w:ascii="Calibri" w:hAnsi="Calibri" w:cs="Calibri"/>
                      <w:color w:val="000000"/>
                    </w:rPr>
                  </w:rPrChange>
                </w:rPr>
                <w:delText>0.29</w:delText>
              </w:r>
            </w:del>
          </w:p>
        </w:tc>
        <w:tc>
          <w:tcPr>
            <w:tcW w:w="521" w:type="pct"/>
            <w:tcBorders>
              <w:top w:val="single" w:sz="4" w:space="0" w:color="auto"/>
            </w:tcBorders>
            <w:noWrap/>
            <w:vAlign w:val="bottom"/>
            <w:hideMark/>
          </w:tcPr>
          <w:p w14:paraId="6F180C11" w14:textId="24BA62DF" w:rsidR="00FD1472" w:rsidRPr="00256197" w:rsidDel="0075048F" w:rsidRDefault="00FD1472" w:rsidP="00DB11CB">
            <w:pPr>
              <w:spacing w:line="240" w:lineRule="auto"/>
              <w:jc w:val="right"/>
              <w:rPr>
                <w:del w:id="5172" w:author="MKONDIWA, Maxwell (CIMMYT-India)" w:date="2023-10-08T09:50:00Z"/>
                <w:rFonts w:eastAsia="Times New Roman" w:cs="Times New Roman"/>
                <w:color w:val="000000"/>
                <w:lang w:eastAsia="en-ZW"/>
                <w:rPrChange w:id="5173" w:author="Urfels, Anton (IRRI)" w:date="2023-10-06T20:02:00Z">
                  <w:rPr>
                    <w:del w:id="5174" w:author="MKONDIWA, Maxwell (CIMMYT-India)" w:date="2023-10-08T09:50:00Z"/>
                    <w:rFonts w:ascii="Gill Sans MT" w:eastAsia="Times New Roman" w:hAnsi="Gill Sans MT" w:cs="Calibri"/>
                    <w:color w:val="000000"/>
                    <w:lang w:eastAsia="en-ZW"/>
                  </w:rPr>
                </w:rPrChange>
              </w:rPr>
            </w:pPr>
            <w:del w:id="5175" w:author="MKONDIWA, Maxwell (CIMMYT-India)" w:date="2023-10-08T09:50:00Z">
              <w:r w:rsidRPr="00256197" w:rsidDel="0075048F">
                <w:rPr>
                  <w:rFonts w:cs="Times New Roman"/>
                  <w:color w:val="000000"/>
                  <w:rPrChange w:id="5176" w:author="Urfels, Anton (IRRI)" w:date="2023-10-06T20:02:00Z">
                    <w:rPr>
                      <w:rFonts w:ascii="Calibri" w:hAnsi="Calibri" w:cs="Calibri"/>
                      <w:color w:val="000000"/>
                    </w:rPr>
                  </w:rPrChange>
                </w:rPr>
                <w:delText>0.24</w:delText>
              </w:r>
            </w:del>
          </w:p>
        </w:tc>
      </w:tr>
      <w:tr w:rsidR="00FD1472" w:rsidRPr="00256197" w:rsidDel="0075048F" w14:paraId="7CD124EB" w14:textId="5AC946CD" w:rsidTr="00DB11CB">
        <w:trPr>
          <w:trHeight w:val="288"/>
          <w:jc w:val="center"/>
          <w:del w:id="5177" w:author="MKONDIWA, Maxwell (CIMMYT-India)" w:date="2023-10-08T09:50:00Z"/>
        </w:trPr>
        <w:tc>
          <w:tcPr>
            <w:tcW w:w="679" w:type="pct"/>
            <w:vMerge/>
          </w:tcPr>
          <w:p w14:paraId="2CC828AD" w14:textId="6680517B" w:rsidR="00FD1472" w:rsidRPr="00256197" w:rsidDel="0075048F" w:rsidRDefault="00FD1472" w:rsidP="00DB11CB">
            <w:pPr>
              <w:spacing w:line="240" w:lineRule="auto"/>
              <w:rPr>
                <w:del w:id="5178" w:author="MKONDIWA, Maxwell (CIMMYT-India)" w:date="2023-10-08T09:50:00Z"/>
                <w:rFonts w:eastAsia="Times New Roman" w:cs="Times New Roman"/>
                <w:color w:val="000000"/>
                <w:lang w:eastAsia="en-ZW"/>
                <w:rPrChange w:id="5179" w:author="Urfels, Anton (IRRI)" w:date="2023-10-06T20:02:00Z">
                  <w:rPr>
                    <w:del w:id="5180" w:author="MKONDIWA, Maxwell (CIMMYT-India)" w:date="2023-10-08T09:50:00Z"/>
                    <w:rFonts w:ascii="Gill Sans MT" w:eastAsia="Times New Roman" w:hAnsi="Gill Sans MT" w:cs="Calibri"/>
                    <w:color w:val="000000"/>
                    <w:lang w:eastAsia="en-ZW"/>
                  </w:rPr>
                </w:rPrChange>
              </w:rPr>
            </w:pPr>
          </w:p>
        </w:tc>
        <w:tc>
          <w:tcPr>
            <w:tcW w:w="1193" w:type="pct"/>
            <w:noWrap/>
            <w:hideMark/>
          </w:tcPr>
          <w:p w14:paraId="15CD4AB8" w14:textId="40757EF2" w:rsidR="00FD1472" w:rsidRPr="00256197" w:rsidDel="0075048F" w:rsidRDefault="00FD1472" w:rsidP="00DB11CB">
            <w:pPr>
              <w:spacing w:line="240" w:lineRule="auto"/>
              <w:rPr>
                <w:del w:id="5181" w:author="MKONDIWA, Maxwell (CIMMYT-India)" w:date="2023-10-08T09:50:00Z"/>
                <w:rFonts w:eastAsia="Times New Roman" w:cs="Times New Roman"/>
                <w:color w:val="000000"/>
                <w:lang w:eastAsia="en-ZW"/>
                <w:rPrChange w:id="5182" w:author="Urfels, Anton (IRRI)" w:date="2023-10-06T20:02:00Z">
                  <w:rPr>
                    <w:del w:id="5183" w:author="MKONDIWA, Maxwell (CIMMYT-India)" w:date="2023-10-08T09:50:00Z"/>
                    <w:rFonts w:ascii="Gill Sans MT" w:eastAsia="Times New Roman" w:hAnsi="Gill Sans MT" w:cs="Calibri"/>
                    <w:color w:val="000000"/>
                    <w:lang w:eastAsia="en-ZW"/>
                  </w:rPr>
                </w:rPrChange>
              </w:rPr>
            </w:pPr>
            <w:del w:id="5184" w:author="MKONDIWA, Maxwell (CIMMYT-India)" w:date="2023-10-08T09:50:00Z">
              <w:r w:rsidRPr="00256197" w:rsidDel="0075048F">
                <w:rPr>
                  <w:rFonts w:eastAsia="Times New Roman" w:cs="Times New Roman"/>
                  <w:color w:val="000000"/>
                  <w:lang w:eastAsia="en-ZW"/>
                  <w:rPrChange w:id="5185" w:author="Urfels, Anton (IRRI)" w:date="2023-10-06T20:02:00Z">
                    <w:rPr>
                      <w:rFonts w:ascii="Gill Sans MT" w:eastAsia="Times New Roman" w:hAnsi="Gill Sans MT" w:cs="Calibri"/>
                      <w:color w:val="000000"/>
                      <w:lang w:eastAsia="en-ZW"/>
                    </w:rPr>
                  </w:rPrChange>
                </w:rPr>
                <w:delText>Not clear (share)</w:delText>
              </w:r>
            </w:del>
          </w:p>
        </w:tc>
        <w:tc>
          <w:tcPr>
            <w:tcW w:w="521" w:type="pct"/>
            <w:noWrap/>
            <w:vAlign w:val="bottom"/>
            <w:hideMark/>
          </w:tcPr>
          <w:p w14:paraId="7FB82E76" w14:textId="229DD466" w:rsidR="00FD1472" w:rsidRPr="00256197" w:rsidDel="0075048F" w:rsidRDefault="00FD1472" w:rsidP="00DB11CB">
            <w:pPr>
              <w:spacing w:line="240" w:lineRule="auto"/>
              <w:jc w:val="right"/>
              <w:rPr>
                <w:del w:id="5186" w:author="MKONDIWA, Maxwell (CIMMYT-India)" w:date="2023-10-08T09:50:00Z"/>
                <w:rFonts w:eastAsia="Times New Roman" w:cs="Times New Roman"/>
                <w:color w:val="000000"/>
                <w:lang w:eastAsia="en-ZW"/>
                <w:rPrChange w:id="5187" w:author="Urfels, Anton (IRRI)" w:date="2023-10-06T20:02:00Z">
                  <w:rPr>
                    <w:del w:id="5188" w:author="MKONDIWA, Maxwell (CIMMYT-India)" w:date="2023-10-08T09:50:00Z"/>
                    <w:rFonts w:ascii="Gill Sans MT" w:eastAsia="Times New Roman" w:hAnsi="Gill Sans MT" w:cs="Calibri"/>
                    <w:color w:val="000000"/>
                    <w:lang w:eastAsia="en-ZW"/>
                  </w:rPr>
                </w:rPrChange>
              </w:rPr>
            </w:pPr>
            <w:del w:id="5189" w:author="MKONDIWA, Maxwell (CIMMYT-India)" w:date="2023-10-08T09:50:00Z">
              <w:r w:rsidRPr="00256197" w:rsidDel="0075048F">
                <w:rPr>
                  <w:rFonts w:cs="Times New Roman"/>
                  <w:color w:val="000000"/>
                  <w:rPrChange w:id="5190" w:author="Urfels, Anton (IRRI)" w:date="2023-10-06T20:02:00Z">
                    <w:rPr>
                      <w:rFonts w:ascii="Calibri" w:hAnsi="Calibri" w:cs="Calibri"/>
                      <w:color w:val="000000"/>
                    </w:rPr>
                  </w:rPrChange>
                </w:rPr>
                <w:delText>0.19</w:delText>
              </w:r>
            </w:del>
          </w:p>
        </w:tc>
        <w:tc>
          <w:tcPr>
            <w:tcW w:w="521" w:type="pct"/>
            <w:noWrap/>
            <w:vAlign w:val="bottom"/>
            <w:hideMark/>
          </w:tcPr>
          <w:p w14:paraId="57DB58DB" w14:textId="7EFA46D8" w:rsidR="00FD1472" w:rsidRPr="00256197" w:rsidDel="0075048F" w:rsidRDefault="00FD1472" w:rsidP="00DB11CB">
            <w:pPr>
              <w:spacing w:line="240" w:lineRule="auto"/>
              <w:jc w:val="right"/>
              <w:rPr>
                <w:del w:id="5191" w:author="MKONDIWA, Maxwell (CIMMYT-India)" w:date="2023-10-08T09:50:00Z"/>
                <w:rFonts w:eastAsia="Times New Roman" w:cs="Times New Roman"/>
                <w:color w:val="000000"/>
                <w:lang w:eastAsia="en-ZW"/>
                <w:rPrChange w:id="5192" w:author="Urfels, Anton (IRRI)" w:date="2023-10-06T20:02:00Z">
                  <w:rPr>
                    <w:del w:id="5193" w:author="MKONDIWA, Maxwell (CIMMYT-India)" w:date="2023-10-08T09:50:00Z"/>
                    <w:rFonts w:ascii="Gill Sans MT" w:eastAsia="Times New Roman" w:hAnsi="Gill Sans MT" w:cs="Calibri"/>
                    <w:color w:val="000000"/>
                    <w:lang w:eastAsia="en-ZW"/>
                  </w:rPr>
                </w:rPrChange>
              </w:rPr>
            </w:pPr>
            <w:del w:id="5194" w:author="MKONDIWA, Maxwell (CIMMYT-India)" w:date="2023-10-08T09:50:00Z">
              <w:r w:rsidRPr="00256197" w:rsidDel="0075048F">
                <w:rPr>
                  <w:rFonts w:cs="Times New Roman"/>
                  <w:color w:val="000000"/>
                  <w:rPrChange w:id="5195" w:author="Urfels, Anton (IRRI)" w:date="2023-10-06T20:02:00Z">
                    <w:rPr>
                      <w:rFonts w:ascii="Calibri" w:hAnsi="Calibri" w:cs="Calibri"/>
                      <w:color w:val="000000"/>
                    </w:rPr>
                  </w:rPrChange>
                </w:rPr>
                <w:delText>0.43</w:delText>
              </w:r>
            </w:del>
          </w:p>
        </w:tc>
        <w:tc>
          <w:tcPr>
            <w:tcW w:w="521" w:type="pct"/>
            <w:noWrap/>
            <w:vAlign w:val="bottom"/>
            <w:hideMark/>
          </w:tcPr>
          <w:p w14:paraId="14ECAA4B" w14:textId="6A34A3AD" w:rsidR="00FD1472" w:rsidRPr="00256197" w:rsidDel="0075048F" w:rsidRDefault="00FD1472" w:rsidP="00DB11CB">
            <w:pPr>
              <w:spacing w:line="240" w:lineRule="auto"/>
              <w:jc w:val="right"/>
              <w:rPr>
                <w:del w:id="5196" w:author="MKONDIWA, Maxwell (CIMMYT-India)" w:date="2023-10-08T09:50:00Z"/>
                <w:rFonts w:eastAsia="Times New Roman" w:cs="Times New Roman"/>
                <w:color w:val="000000"/>
                <w:lang w:eastAsia="en-ZW"/>
                <w:rPrChange w:id="5197" w:author="Urfels, Anton (IRRI)" w:date="2023-10-06T20:02:00Z">
                  <w:rPr>
                    <w:del w:id="5198" w:author="MKONDIWA, Maxwell (CIMMYT-India)" w:date="2023-10-08T09:50:00Z"/>
                    <w:rFonts w:ascii="Gill Sans MT" w:eastAsia="Times New Roman" w:hAnsi="Gill Sans MT" w:cs="Calibri"/>
                    <w:color w:val="000000"/>
                    <w:lang w:eastAsia="en-ZW"/>
                  </w:rPr>
                </w:rPrChange>
              </w:rPr>
            </w:pPr>
            <w:del w:id="5199" w:author="MKONDIWA, Maxwell (CIMMYT-India)" w:date="2023-10-08T09:50:00Z">
              <w:r w:rsidRPr="00256197" w:rsidDel="0075048F">
                <w:rPr>
                  <w:rFonts w:cs="Times New Roman"/>
                  <w:color w:val="000000"/>
                  <w:rPrChange w:id="5200" w:author="Urfels, Anton (IRRI)" w:date="2023-10-06T20:02:00Z">
                    <w:rPr>
                      <w:rFonts w:ascii="Calibri" w:hAnsi="Calibri" w:cs="Calibri"/>
                      <w:color w:val="000000"/>
                    </w:rPr>
                  </w:rPrChange>
                </w:rPr>
                <w:delText>0.13</w:delText>
              </w:r>
            </w:del>
          </w:p>
        </w:tc>
        <w:tc>
          <w:tcPr>
            <w:tcW w:w="521" w:type="pct"/>
            <w:noWrap/>
            <w:vAlign w:val="bottom"/>
            <w:hideMark/>
          </w:tcPr>
          <w:p w14:paraId="564DC5D4" w14:textId="18B61ECF" w:rsidR="00FD1472" w:rsidRPr="00256197" w:rsidDel="0075048F" w:rsidRDefault="00FD1472" w:rsidP="00DB11CB">
            <w:pPr>
              <w:spacing w:line="240" w:lineRule="auto"/>
              <w:jc w:val="right"/>
              <w:rPr>
                <w:del w:id="5201" w:author="MKONDIWA, Maxwell (CIMMYT-India)" w:date="2023-10-08T09:50:00Z"/>
                <w:rFonts w:eastAsia="Times New Roman" w:cs="Times New Roman"/>
                <w:color w:val="000000"/>
                <w:lang w:eastAsia="en-ZW"/>
                <w:rPrChange w:id="5202" w:author="Urfels, Anton (IRRI)" w:date="2023-10-06T20:02:00Z">
                  <w:rPr>
                    <w:del w:id="5203" w:author="MKONDIWA, Maxwell (CIMMYT-India)" w:date="2023-10-08T09:50:00Z"/>
                    <w:rFonts w:ascii="Gill Sans MT" w:eastAsia="Times New Roman" w:hAnsi="Gill Sans MT" w:cs="Calibri"/>
                    <w:color w:val="000000"/>
                    <w:lang w:eastAsia="en-ZW"/>
                  </w:rPr>
                </w:rPrChange>
              </w:rPr>
            </w:pPr>
            <w:del w:id="5204" w:author="MKONDIWA, Maxwell (CIMMYT-India)" w:date="2023-10-08T09:50:00Z">
              <w:r w:rsidRPr="00256197" w:rsidDel="0075048F">
                <w:rPr>
                  <w:rFonts w:cs="Times New Roman"/>
                  <w:color w:val="000000"/>
                  <w:rPrChange w:id="5205" w:author="Urfels, Anton (IRRI)" w:date="2023-10-06T20:02:00Z">
                    <w:rPr>
                      <w:rFonts w:ascii="Calibri" w:hAnsi="Calibri" w:cs="Calibri"/>
                      <w:color w:val="000000"/>
                    </w:rPr>
                  </w:rPrChange>
                </w:rPr>
                <w:delText>0.30</w:delText>
              </w:r>
            </w:del>
          </w:p>
        </w:tc>
        <w:tc>
          <w:tcPr>
            <w:tcW w:w="521" w:type="pct"/>
            <w:noWrap/>
            <w:vAlign w:val="bottom"/>
            <w:hideMark/>
          </w:tcPr>
          <w:p w14:paraId="00AB33E8" w14:textId="33DE1723" w:rsidR="00FD1472" w:rsidRPr="00256197" w:rsidDel="0075048F" w:rsidRDefault="00FD1472" w:rsidP="00DB11CB">
            <w:pPr>
              <w:spacing w:line="240" w:lineRule="auto"/>
              <w:jc w:val="right"/>
              <w:rPr>
                <w:del w:id="5206" w:author="MKONDIWA, Maxwell (CIMMYT-India)" w:date="2023-10-08T09:50:00Z"/>
                <w:rFonts w:eastAsia="Times New Roman" w:cs="Times New Roman"/>
                <w:color w:val="000000"/>
                <w:lang w:eastAsia="en-ZW"/>
                <w:rPrChange w:id="5207" w:author="Urfels, Anton (IRRI)" w:date="2023-10-06T20:02:00Z">
                  <w:rPr>
                    <w:del w:id="5208" w:author="MKONDIWA, Maxwell (CIMMYT-India)" w:date="2023-10-08T09:50:00Z"/>
                    <w:rFonts w:ascii="Gill Sans MT" w:eastAsia="Times New Roman" w:hAnsi="Gill Sans MT" w:cs="Calibri"/>
                    <w:color w:val="000000"/>
                    <w:lang w:eastAsia="en-ZW"/>
                  </w:rPr>
                </w:rPrChange>
              </w:rPr>
            </w:pPr>
            <w:del w:id="5209" w:author="MKONDIWA, Maxwell (CIMMYT-India)" w:date="2023-10-08T09:50:00Z">
              <w:r w:rsidRPr="00256197" w:rsidDel="0075048F">
                <w:rPr>
                  <w:rFonts w:cs="Times New Roman"/>
                  <w:color w:val="000000"/>
                  <w:rPrChange w:id="5210" w:author="Urfels, Anton (IRRI)" w:date="2023-10-06T20:02:00Z">
                    <w:rPr>
                      <w:rFonts w:ascii="Calibri" w:hAnsi="Calibri" w:cs="Calibri"/>
                      <w:color w:val="000000"/>
                    </w:rPr>
                  </w:rPrChange>
                </w:rPr>
                <w:delText>0.71</w:delText>
              </w:r>
            </w:del>
          </w:p>
        </w:tc>
        <w:tc>
          <w:tcPr>
            <w:tcW w:w="521" w:type="pct"/>
            <w:noWrap/>
            <w:vAlign w:val="bottom"/>
            <w:hideMark/>
          </w:tcPr>
          <w:p w14:paraId="42F2EF3F" w14:textId="7579C00A" w:rsidR="00FD1472" w:rsidRPr="00256197" w:rsidDel="0075048F" w:rsidRDefault="00FD1472" w:rsidP="00DB11CB">
            <w:pPr>
              <w:spacing w:line="240" w:lineRule="auto"/>
              <w:jc w:val="right"/>
              <w:rPr>
                <w:del w:id="5211" w:author="MKONDIWA, Maxwell (CIMMYT-India)" w:date="2023-10-08T09:50:00Z"/>
                <w:rFonts w:eastAsia="Times New Roman" w:cs="Times New Roman"/>
                <w:color w:val="000000"/>
                <w:lang w:eastAsia="en-ZW"/>
                <w:rPrChange w:id="5212" w:author="Urfels, Anton (IRRI)" w:date="2023-10-06T20:02:00Z">
                  <w:rPr>
                    <w:del w:id="5213" w:author="MKONDIWA, Maxwell (CIMMYT-India)" w:date="2023-10-08T09:50:00Z"/>
                    <w:rFonts w:ascii="Gill Sans MT" w:eastAsia="Times New Roman" w:hAnsi="Gill Sans MT" w:cs="Calibri"/>
                    <w:color w:val="000000"/>
                    <w:lang w:eastAsia="en-ZW"/>
                  </w:rPr>
                </w:rPrChange>
              </w:rPr>
            </w:pPr>
            <w:del w:id="5214" w:author="MKONDIWA, Maxwell (CIMMYT-India)" w:date="2023-10-08T09:50:00Z">
              <w:r w:rsidRPr="00256197" w:rsidDel="0075048F">
                <w:rPr>
                  <w:rFonts w:cs="Times New Roman"/>
                  <w:color w:val="000000"/>
                  <w:rPrChange w:id="5215" w:author="Urfels, Anton (IRRI)" w:date="2023-10-06T20:02:00Z">
                    <w:rPr>
                      <w:rFonts w:ascii="Calibri" w:hAnsi="Calibri" w:cs="Calibri"/>
                      <w:color w:val="000000"/>
                    </w:rPr>
                  </w:rPrChange>
                </w:rPr>
                <w:delText>0.75</w:delText>
              </w:r>
            </w:del>
          </w:p>
        </w:tc>
      </w:tr>
      <w:tr w:rsidR="00FD1472" w:rsidRPr="00256197" w:rsidDel="0075048F" w14:paraId="713F526B" w14:textId="4FAF6E87" w:rsidTr="00DB11CB">
        <w:trPr>
          <w:trHeight w:val="288"/>
          <w:jc w:val="center"/>
          <w:del w:id="5216" w:author="MKONDIWA, Maxwell (CIMMYT-India)" w:date="2023-10-08T09:50:00Z"/>
        </w:trPr>
        <w:tc>
          <w:tcPr>
            <w:tcW w:w="679" w:type="pct"/>
            <w:vMerge/>
          </w:tcPr>
          <w:p w14:paraId="7E82394A" w14:textId="76AE1A62" w:rsidR="00FD1472" w:rsidRPr="00256197" w:rsidDel="0075048F" w:rsidRDefault="00FD1472" w:rsidP="00DB11CB">
            <w:pPr>
              <w:spacing w:line="240" w:lineRule="auto"/>
              <w:rPr>
                <w:del w:id="5217" w:author="MKONDIWA, Maxwell (CIMMYT-India)" w:date="2023-10-08T09:50:00Z"/>
                <w:rFonts w:eastAsia="Times New Roman" w:cs="Times New Roman"/>
                <w:color w:val="000000"/>
                <w:lang w:eastAsia="en-ZW"/>
                <w:rPrChange w:id="5218" w:author="Urfels, Anton (IRRI)" w:date="2023-10-06T20:02:00Z">
                  <w:rPr>
                    <w:del w:id="5219" w:author="MKONDIWA, Maxwell (CIMMYT-India)" w:date="2023-10-08T09:50:00Z"/>
                    <w:rFonts w:ascii="Gill Sans MT" w:eastAsia="Times New Roman" w:hAnsi="Gill Sans MT" w:cs="Calibri"/>
                    <w:color w:val="000000"/>
                    <w:lang w:eastAsia="en-ZW"/>
                  </w:rPr>
                </w:rPrChange>
              </w:rPr>
            </w:pPr>
          </w:p>
        </w:tc>
        <w:tc>
          <w:tcPr>
            <w:tcW w:w="1193" w:type="pct"/>
            <w:noWrap/>
            <w:hideMark/>
          </w:tcPr>
          <w:p w14:paraId="64DCB7B4" w14:textId="2E15CDCA" w:rsidR="00FD1472" w:rsidRPr="00256197" w:rsidDel="0075048F" w:rsidRDefault="00FD1472" w:rsidP="00DB11CB">
            <w:pPr>
              <w:spacing w:line="240" w:lineRule="auto"/>
              <w:rPr>
                <w:del w:id="5220" w:author="MKONDIWA, Maxwell (CIMMYT-India)" w:date="2023-10-08T09:50:00Z"/>
                <w:rFonts w:eastAsia="Times New Roman" w:cs="Times New Roman"/>
                <w:color w:val="000000"/>
                <w:lang w:eastAsia="en-ZW"/>
                <w:rPrChange w:id="5221" w:author="Urfels, Anton (IRRI)" w:date="2023-10-06T20:02:00Z">
                  <w:rPr>
                    <w:del w:id="5222" w:author="MKONDIWA, Maxwell (CIMMYT-India)" w:date="2023-10-08T09:50:00Z"/>
                    <w:rFonts w:ascii="Gill Sans MT" w:eastAsia="Times New Roman" w:hAnsi="Gill Sans MT" w:cs="Calibri"/>
                    <w:color w:val="000000"/>
                    <w:lang w:eastAsia="en-ZW"/>
                  </w:rPr>
                </w:rPrChange>
              </w:rPr>
            </w:pPr>
            <w:del w:id="5223" w:author="MKONDIWA, Maxwell (CIMMYT-India)" w:date="2023-10-08T09:50:00Z">
              <w:r w:rsidRPr="00256197" w:rsidDel="0075048F">
                <w:rPr>
                  <w:rFonts w:eastAsia="Times New Roman" w:cs="Times New Roman"/>
                  <w:color w:val="000000"/>
                  <w:lang w:eastAsia="en-ZW"/>
                  <w:rPrChange w:id="5224" w:author="Urfels, Anton (IRRI)" w:date="2023-10-06T20:02:00Z">
                    <w:rPr>
                      <w:rFonts w:ascii="Gill Sans MT" w:eastAsia="Times New Roman" w:hAnsi="Gill Sans MT" w:cs="Calibri"/>
                      <w:color w:val="000000"/>
                      <w:lang w:eastAsia="en-ZW"/>
                    </w:rPr>
                  </w:rPrChange>
                </w:rPr>
                <w:delText>Clearly worse (share)</w:delText>
              </w:r>
            </w:del>
          </w:p>
        </w:tc>
        <w:tc>
          <w:tcPr>
            <w:tcW w:w="521" w:type="pct"/>
            <w:noWrap/>
            <w:vAlign w:val="bottom"/>
            <w:hideMark/>
          </w:tcPr>
          <w:p w14:paraId="02805CEB" w14:textId="17B45834" w:rsidR="00FD1472" w:rsidRPr="00256197" w:rsidDel="0075048F" w:rsidRDefault="00FD1472" w:rsidP="00DB11CB">
            <w:pPr>
              <w:spacing w:line="240" w:lineRule="auto"/>
              <w:jc w:val="right"/>
              <w:rPr>
                <w:del w:id="5225" w:author="MKONDIWA, Maxwell (CIMMYT-India)" w:date="2023-10-08T09:50:00Z"/>
                <w:rFonts w:eastAsia="Times New Roman" w:cs="Times New Roman"/>
                <w:color w:val="000000"/>
                <w:lang w:eastAsia="en-ZW"/>
                <w:rPrChange w:id="5226" w:author="Urfels, Anton (IRRI)" w:date="2023-10-06T20:02:00Z">
                  <w:rPr>
                    <w:del w:id="5227" w:author="MKONDIWA, Maxwell (CIMMYT-India)" w:date="2023-10-08T09:50:00Z"/>
                    <w:rFonts w:ascii="Gill Sans MT" w:eastAsia="Times New Roman" w:hAnsi="Gill Sans MT" w:cs="Calibri"/>
                    <w:color w:val="000000"/>
                    <w:lang w:eastAsia="en-ZW"/>
                  </w:rPr>
                </w:rPrChange>
              </w:rPr>
            </w:pPr>
            <w:del w:id="5228" w:author="MKONDIWA, Maxwell (CIMMYT-India)" w:date="2023-10-08T09:50:00Z">
              <w:r w:rsidRPr="00256197" w:rsidDel="0075048F">
                <w:rPr>
                  <w:rFonts w:cs="Times New Roman"/>
                  <w:color w:val="000000"/>
                  <w:rPrChange w:id="5229" w:author="Urfels, Anton (IRRI)" w:date="2023-10-06T20:02:00Z">
                    <w:rPr>
                      <w:rFonts w:ascii="Calibri" w:hAnsi="Calibri" w:cs="Calibri"/>
                      <w:color w:val="000000"/>
                    </w:rPr>
                  </w:rPrChange>
                </w:rPr>
                <w:delText>0.79</w:delText>
              </w:r>
            </w:del>
          </w:p>
        </w:tc>
        <w:tc>
          <w:tcPr>
            <w:tcW w:w="521" w:type="pct"/>
            <w:noWrap/>
            <w:vAlign w:val="bottom"/>
            <w:hideMark/>
          </w:tcPr>
          <w:p w14:paraId="117965C3" w14:textId="6A18F48B" w:rsidR="00FD1472" w:rsidRPr="00256197" w:rsidDel="0075048F" w:rsidRDefault="00FD1472" w:rsidP="00DB11CB">
            <w:pPr>
              <w:spacing w:line="240" w:lineRule="auto"/>
              <w:jc w:val="right"/>
              <w:rPr>
                <w:del w:id="5230" w:author="MKONDIWA, Maxwell (CIMMYT-India)" w:date="2023-10-08T09:50:00Z"/>
                <w:rFonts w:eastAsia="Times New Roman" w:cs="Times New Roman"/>
                <w:color w:val="000000"/>
                <w:lang w:eastAsia="en-ZW"/>
                <w:rPrChange w:id="5231" w:author="Urfels, Anton (IRRI)" w:date="2023-10-06T20:02:00Z">
                  <w:rPr>
                    <w:del w:id="5232" w:author="MKONDIWA, Maxwell (CIMMYT-India)" w:date="2023-10-08T09:50:00Z"/>
                    <w:rFonts w:ascii="Gill Sans MT" w:eastAsia="Times New Roman" w:hAnsi="Gill Sans MT" w:cs="Calibri"/>
                    <w:color w:val="000000"/>
                    <w:lang w:eastAsia="en-ZW"/>
                  </w:rPr>
                </w:rPrChange>
              </w:rPr>
            </w:pPr>
            <w:del w:id="5233" w:author="MKONDIWA, Maxwell (CIMMYT-India)" w:date="2023-10-08T09:50:00Z">
              <w:r w:rsidRPr="00256197" w:rsidDel="0075048F">
                <w:rPr>
                  <w:rFonts w:cs="Times New Roman"/>
                  <w:color w:val="000000"/>
                  <w:rPrChange w:id="5234" w:author="Urfels, Anton (IRRI)" w:date="2023-10-06T20:02:00Z">
                    <w:rPr>
                      <w:rFonts w:ascii="Calibri" w:hAnsi="Calibri" w:cs="Calibri"/>
                      <w:color w:val="000000"/>
                    </w:rPr>
                  </w:rPrChange>
                </w:rPr>
                <w:delText>0.00</w:delText>
              </w:r>
            </w:del>
          </w:p>
        </w:tc>
        <w:tc>
          <w:tcPr>
            <w:tcW w:w="521" w:type="pct"/>
            <w:noWrap/>
            <w:vAlign w:val="bottom"/>
            <w:hideMark/>
          </w:tcPr>
          <w:p w14:paraId="79419AC4" w14:textId="42013890" w:rsidR="00FD1472" w:rsidRPr="00256197" w:rsidDel="0075048F" w:rsidRDefault="00FD1472" w:rsidP="00DB11CB">
            <w:pPr>
              <w:spacing w:line="240" w:lineRule="auto"/>
              <w:jc w:val="right"/>
              <w:rPr>
                <w:del w:id="5235" w:author="MKONDIWA, Maxwell (CIMMYT-India)" w:date="2023-10-08T09:50:00Z"/>
                <w:rFonts w:eastAsia="Times New Roman" w:cs="Times New Roman"/>
                <w:color w:val="000000"/>
                <w:lang w:eastAsia="en-ZW"/>
                <w:rPrChange w:id="5236" w:author="Urfels, Anton (IRRI)" w:date="2023-10-06T20:02:00Z">
                  <w:rPr>
                    <w:del w:id="5237" w:author="MKONDIWA, Maxwell (CIMMYT-India)" w:date="2023-10-08T09:50:00Z"/>
                    <w:rFonts w:ascii="Gill Sans MT" w:eastAsia="Times New Roman" w:hAnsi="Gill Sans MT" w:cs="Calibri"/>
                    <w:color w:val="000000"/>
                    <w:lang w:eastAsia="en-ZW"/>
                  </w:rPr>
                </w:rPrChange>
              </w:rPr>
            </w:pPr>
            <w:del w:id="5238" w:author="MKONDIWA, Maxwell (CIMMYT-India)" w:date="2023-10-08T09:50:00Z">
              <w:r w:rsidRPr="00256197" w:rsidDel="0075048F">
                <w:rPr>
                  <w:rFonts w:cs="Times New Roman"/>
                  <w:color w:val="000000"/>
                  <w:rPrChange w:id="5239" w:author="Urfels, Anton (IRRI)" w:date="2023-10-06T20:02:00Z">
                    <w:rPr>
                      <w:rFonts w:ascii="Calibri" w:hAnsi="Calibri" w:cs="Calibri"/>
                      <w:color w:val="000000"/>
                    </w:rPr>
                  </w:rPrChange>
                </w:rPr>
                <w:delText>0.00</w:delText>
              </w:r>
            </w:del>
          </w:p>
        </w:tc>
        <w:tc>
          <w:tcPr>
            <w:tcW w:w="521" w:type="pct"/>
            <w:noWrap/>
            <w:vAlign w:val="bottom"/>
            <w:hideMark/>
          </w:tcPr>
          <w:p w14:paraId="64DB597F" w14:textId="11A07597" w:rsidR="00FD1472" w:rsidRPr="00256197" w:rsidDel="0075048F" w:rsidRDefault="00FD1472" w:rsidP="00DB11CB">
            <w:pPr>
              <w:spacing w:line="240" w:lineRule="auto"/>
              <w:jc w:val="right"/>
              <w:rPr>
                <w:del w:id="5240" w:author="MKONDIWA, Maxwell (CIMMYT-India)" w:date="2023-10-08T09:50:00Z"/>
                <w:rFonts w:eastAsia="Times New Roman" w:cs="Times New Roman"/>
                <w:color w:val="000000"/>
                <w:lang w:eastAsia="en-ZW"/>
                <w:rPrChange w:id="5241" w:author="Urfels, Anton (IRRI)" w:date="2023-10-06T20:02:00Z">
                  <w:rPr>
                    <w:del w:id="5242" w:author="MKONDIWA, Maxwell (CIMMYT-India)" w:date="2023-10-08T09:50:00Z"/>
                    <w:rFonts w:ascii="Gill Sans MT" w:eastAsia="Times New Roman" w:hAnsi="Gill Sans MT" w:cs="Calibri"/>
                    <w:color w:val="000000"/>
                    <w:lang w:eastAsia="en-ZW"/>
                  </w:rPr>
                </w:rPrChange>
              </w:rPr>
            </w:pPr>
            <w:del w:id="5243" w:author="MKONDIWA, Maxwell (CIMMYT-India)" w:date="2023-10-08T09:50:00Z">
              <w:r w:rsidRPr="00256197" w:rsidDel="0075048F">
                <w:rPr>
                  <w:rFonts w:cs="Times New Roman"/>
                  <w:color w:val="000000"/>
                  <w:rPrChange w:id="5244" w:author="Urfels, Anton (IRRI)" w:date="2023-10-06T20:02:00Z">
                    <w:rPr>
                      <w:rFonts w:ascii="Calibri" w:hAnsi="Calibri" w:cs="Calibri"/>
                      <w:color w:val="000000"/>
                    </w:rPr>
                  </w:rPrChange>
                </w:rPr>
                <w:delText>0.00</w:delText>
              </w:r>
            </w:del>
          </w:p>
        </w:tc>
        <w:tc>
          <w:tcPr>
            <w:tcW w:w="521" w:type="pct"/>
            <w:noWrap/>
            <w:vAlign w:val="bottom"/>
            <w:hideMark/>
          </w:tcPr>
          <w:p w14:paraId="4E05468F" w14:textId="4C0383BA" w:rsidR="00FD1472" w:rsidRPr="00256197" w:rsidDel="0075048F" w:rsidRDefault="00FD1472" w:rsidP="00DB11CB">
            <w:pPr>
              <w:spacing w:line="240" w:lineRule="auto"/>
              <w:jc w:val="right"/>
              <w:rPr>
                <w:del w:id="5245" w:author="MKONDIWA, Maxwell (CIMMYT-India)" w:date="2023-10-08T09:50:00Z"/>
                <w:rFonts w:eastAsia="Times New Roman" w:cs="Times New Roman"/>
                <w:color w:val="000000"/>
                <w:lang w:eastAsia="en-ZW"/>
                <w:rPrChange w:id="5246" w:author="Urfels, Anton (IRRI)" w:date="2023-10-06T20:02:00Z">
                  <w:rPr>
                    <w:del w:id="5247" w:author="MKONDIWA, Maxwell (CIMMYT-India)" w:date="2023-10-08T09:50:00Z"/>
                    <w:rFonts w:ascii="Gill Sans MT" w:eastAsia="Times New Roman" w:hAnsi="Gill Sans MT" w:cs="Calibri"/>
                    <w:color w:val="000000"/>
                    <w:lang w:eastAsia="en-ZW"/>
                  </w:rPr>
                </w:rPrChange>
              </w:rPr>
            </w:pPr>
            <w:del w:id="5248" w:author="MKONDIWA, Maxwell (CIMMYT-India)" w:date="2023-10-08T09:50:00Z">
              <w:r w:rsidRPr="00256197" w:rsidDel="0075048F">
                <w:rPr>
                  <w:rFonts w:cs="Times New Roman"/>
                  <w:color w:val="000000"/>
                  <w:rPrChange w:id="5249" w:author="Urfels, Anton (IRRI)" w:date="2023-10-06T20:02:00Z">
                    <w:rPr>
                      <w:rFonts w:ascii="Calibri" w:hAnsi="Calibri" w:cs="Calibri"/>
                      <w:color w:val="000000"/>
                    </w:rPr>
                  </w:rPrChange>
                </w:rPr>
                <w:delText>0.00</w:delText>
              </w:r>
            </w:del>
          </w:p>
        </w:tc>
        <w:tc>
          <w:tcPr>
            <w:tcW w:w="521" w:type="pct"/>
            <w:noWrap/>
            <w:vAlign w:val="bottom"/>
            <w:hideMark/>
          </w:tcPr>
          <w:p w14:paraId="3B70CB98" w14:textId="0660EEA2" w:rsidR="00FD1472" w:rsidRPr="00256197" w:rsidDel="0075048F" w:rsidRDefault="00FD1472" w:rsidP="00DB11CB">
            <w:pPr>
              <w:spacing w:line="240" w:lineRule="auto"/>
              <w:jc w:val="right"/>
              <w:rPr>
                <w:del w:id="5250" w:author="MKONDIWA, Maxwell (CIMMYT-India)" w:date="2023-10-08T09:50:00Z"/>
                <w:rFonts w:eastAsia="Times New Roman" w:cs="Times New Roman"/>
                <w:color w:val="000000"/>
                <w:lang w:eastAsia="en-ZW"/>
                <w:rPrChange w:id="5251" w:author="Urfels, Anton (IRRI)" w:date="2023-10-06T20:02:00Z">
                  <w:rPr>
                    <w:del w:id="5252" w:author="MKONDIWA, Maxwell (CIMMYT-India)" w:date="2023-10-08T09:50:00Z"/>
                    <w:rFonts w:ascii="Gill Sans MT" w:eastAsia="Times New Roman" w:hAnsi="Gill Sans MT" w:cs="Calibri"/>
                    <w:color w:val="000000"/>
                    <w:lang w:eastAsia="en-ZW"/>
                  </w:rPr>
                </w:rPrChange>
              </w:rPr>
            </w:pPr>
            <w:del w:id="5253" w:author="MKONDIWA, Maxwell (CIMMYT-India)" w:date="2023-10-08T09:50:00Z">
              <w:r w:rsidRPr="00256197" w:rsidDel="0075048F">
                <w:rPr>
                  <w:rFonts w:cs="Times New Roman"/>
                  <w:color w:val="000000"/>
                  <w:rPrChange w:id="5254" w:author="Urfels, Anton (IRRI)" w:date="2023-10-06T20:02:00Z">
                    <w:rPr>
                      <w:rFonts w:ascii="Calibri" w:hAnsi="Calibri" w:cs="Calibri"/>
                      <w:color w:val="000000"/>
                    </w:rPr>
                  </w:rPrChange>
                </w:rPr>
                <w:delText>0.01</w:delText>
              </w:r>
            </w:del>
          </w:p>
        </w:tc>
      </w:tr>
      <w:tr w:rsidR="00FD1472" w:rsidRPr="00256197" w:rsidDel="0075048F" w14:paraId="1FBAC57A" w14:textId="7556E90E" w:rsidTr="00DB11CB">
        <w:trPr>
          <w:trHeight w:val="288"/>
          <w:jc w:val="center"/>
          <w:del w:id="5255" w:author="MKONDIWA, Maxwell (CIMMYT-India)" w:date="2023-10-08T09:50:00Z"/>
        </w:trPr>
        <w:tc>
          <w:tcPr>
            <w:tcW w:w="679" w:type="pct"/>
            <w:vMerge/>
          </w:tcPr>
          <w:p w14:paraId="2549C8A9" w14:textId="18301B4B" w:rsidR="00FD1472" w:rsidRPr="00256197" w:rsidDel="0075048F" w:rsidRDefault="00FD1472" w:rsidP="00DB11CB">
            <w:pPr>
              <w:spacing w:line="240" w:lineRule="auto"/>
              <w:rPr>
                <w:del w:id="5256" w:author="MKONDIWA, Maxwell (CIMMYT-India)" w:date="2023-10-08T09:50:00Z"/>
                <w:rFonts w:eastAsia="Times New Roman" w:cs="Times New Roman"/>
                <w:color w:val="000000"/>
                <w:lang w:eastAsia="en-ZW"/>
                <w:rPrChange w:id="5257" w:author="Urfels, Anton (IRRI)" w:date="2023-10-06T20:02:00Z">
                  <w:rPr>
                    <w:del w:id="5258" w:author="MKONDIWA, Maxwell (CIMMYT-India)" w:date="2023-10-08T09:50:00Z"/>
                    <w:rFonts w:ascii="Gill Sans MT" w:eastAsia="Times New Roman" w:hAnsi="Gill Sans MT" w:cs="Calibri"/>
                    <w:color w:val="000000"/>
                    <w:lang w:eastAsia="en-ZW"/>
                  </w:rPr>
                </w:rPrChange>
              </w:rPr>
            </w:pPr>
          </w:p>
        </w:tc>
        <w:tc>
          <w:tcPr>
            <w:tcW w:w="1193" w:type="pct"/>
            <w:noWrap/>
            <w:hideMark/>
          </w:tcPr>
          <w:p w14:paraId="1AA3C38E" w14:textId="2A708860" w:rsidR="00FD1472" w:rsidRPr="00256197" w:rsidDel="0075048F" w:rsidRDefault="00FD1472" w:rsidP="00DB11CB">
            <w:pPr>
              <w:spacing w:line="240" w:lineRule="auto"/>
              <w:rPr>
                <w:del w:id="5259" w:author="MKONDIWA, Maxwell (CIMMYT-India)" w:date="2023-10-08T09:50:00Z"/>
                <w:rFonts w:eastAsia="Times New Roman" w:cs="Times New Roman"/>
                <w:color w:val="000000"/>
                <w:lang w:eastAsia="en-ZW"/>
                <w:rPrChange w:id="5260" w:author="Urfels, Anton (IRRI)" w:date="2023-10-06T20:02:00Z">
                  <w:rPr>
                    <w:del w:id="5261" w:author="MKONDIWA, Maxwell (CIMMYT-India)" w:date="2023-10-08T09:50:00Z"/>
                    <w:rFonts w:ascii="Gill Sans MT" w:eastAsia="Times New Roman" w:hAnsi="Gill Sans MT" w:cs="Calibri"/>
                    <w:color w:val="000000"/>
                    <w:lang w:eastAsia="en-ZW"/>
                  </w:rPr>
                </w:rPrChange>
              </w:rPr>
            </w:pPr>
            <w:del w:id="5262" w:author="MKONDIWA, Maxwell (CIMMYT-India)" w:date="2023-10-08T09:50:00Z">
              <w:r w:rsidRPr="00256197" w:rsidDel="0075048F">
                <w:rPr>
                  <w:rFonts w:eastAsia="Times New Roman" w:cs="Times New Roman"/>
                  <w:color w:val="000000"/>
                  <w:lang w:eastAsia="en-ZW"/>
                  <w:rPrChange w:id="5263" w:author="Urfels, Anton (IRRI)" w:date="2023-10-06T20:02:00Z">
                    <w:rPr>
                      <w:rFonts w:ascii="Gill Sans MT" w:eastAsia="Times New Roman" w:hAnsi="Gill Sans MT" w:cs="Calibri"/>
                      <w:color w:val="000000"/>
                      <w:lang w:eastAsia="en-ZW"/>
                    </w:rPr>
                  </w:rPrChange>
                </w:rPr>
                <w:delText>Number of cells</w:delText>
              </w:r>
            </w:del>
          </w:p>
        </w:tc>
        <w:tc>
          <w:tcPr>
            <w:tcW w:w="521" w:type="pct"/>
            <w:noWrap/>
            <w:vAlign w:val="bottom"/>
            <w:hideMark/>
          </w:tcPr>
          <w:p w14:paraId="1791CEFE" w14:textId="5CC65D04" w:rsidR="00FD1472" w:rsidRPr="00256197" w:rsidDel="0075048F" w:rsidRDefault="00FD1472" w:rsidP="00DB11CB">
            <w:pPr>
              <w:spacing w:line="240" w:lineRule="auto"/>
              <w:jc w:val="right"/>
              <w:rPr>
                <w:del w:id="5264" w:author="MKONDIWA, Maxwell (CIMMYT-India)" w:date="2023-10-08T09:50:00Z"/>
                <w:rFonts w:eastAsia="Times New Roman" w:cs="Times New Roman"/>
                <w:color w:val="000000"/>
                <w:lang w:eastAsia="en-ZW"/>
                <w:rPrChange w:id="5265" w:author="Urfels, Anton (IRRI)" w:date="2023-10-06T20:02:00Z">
                  <w:rPr>
                    <w:del w:id="5266" w:author="MKONDIWA, Maxwell (CIMMYT-India)" w:date="2023-10-08T09:50:00Z"/>
                    <w:rFonts w:ascii="Gill Sans MT" w:eastAsia="Times New Roman" w:hAnsi="Gill Sans MT" w:cs="Calibri"/>
                    <w:color w:val="000000"/>
                    <w:lang w:eastAsia="en-ZW"/>
                  </w:rPr>
                </w:rPrChange>
              </w:rPr>
            </w:pPr>
            <w:del w:id="5267" w:author="MKONDIWA, Maxwell (CIMMYT-India)" w:date="2023-10-08T09:50:00Z">
              <w:r w:rsidRPr="00256197" w:rsidDel="0075048F">
                <w:rPr>
                  <w:rFonts w:cs="Times New Roman"/>
                  <w:color w:val="000000"/>
                  <w:rPrChange w:id="5268" w:author="Urfels, Anton (IRRI)" w:date="2023-10-06T20:02:00Z">
                    <w:rPr>
                      <w:rFonts w:ascii="Calibri" w:hAnsi="Calibri" w:cs="Calibri"/>
                      <w:color w:val="000000"/>
                    </w:rPr>
                  </w:rPrChange>
                </w:rPr>
                <w:delText>3386.00</w:delText>
              </w:r>
            </w:del>
          </w:p>
        </w:tc>
        <w:tc>
          <w:tcPr>
            <w:tcW w:w="521" w:type="pct"/>
            <w:noWrap/>
            <w:vAlign w:val="bottom"/>
            <w:hideMark/>
          </w:tcPr>
          <w:p w14:paraId="4FBEA6C9" w14:textId="1B861A25" w:rsidR="00FD1472" w:rsidRPr="00256197" w:rsidDel="0075048F" w:rsidRDefault="00FD1472" w:rsidP="00DB11CB">
            <w:pPr>
              <w:spacing w:line="240" w:lineRule="auto"/>
              <w:jc w:val="right"/>
              <w:rPr>
                <w:del w:id="5269" w:author="MKONDIWA, Maxwell (CIMMYT-India)" w:date="2023-10-08T09:50:00Z"/>
                <w:rFonts w:eastAsia="Times New Roman" w:cs="Times New Roman"/>
                <w:color w:val="000000"/>
                <w:lang w:eastAsia="en-ZW"/>
                <w:rPrChange w:id="5270" w:author="Urfels, Anton (IRRI)" w:date="2023-10-06T20:02:00Z">
                  <w:rPr>
                    <w:del w:id="5271" w:author="MKONDIWA, Maxwell (CIMMYT-India)" w:date="2023-10-08T09:50:00Z"/>
                    <w:rFonts w:ascii="Gill Sans MT" w:eastAsia="Times New Roman" w:hAnsi="Gill Sans MT" w:cs="Calibri"/>
                    <w:color w:val="000000"/>
                    <w:lang w:eastAsia="en-ZW"/>
                  </w:rPr>
                </w:rPrChange>
              </w:rPr>
            </w:pPr>
            <w:del w:id="5272" w:author="MKONDIWA, Maxwell (CIMMYT-India)" w:date="2023-10-08T09:50:00Z">
              <w:r w:rsidRPr="00256197" w:rsidDel="0075048F">
                <w:rPr>
                  <w:rFonts w:cs="Times New Roman"/>
                  <w:color w:val="000000"/>
                  <w:rPrChange w:id="5273" w:author="Urfels, Anton (IRRI)" w:date="2023-10-06T20:02:00Z">
                    <w:rPr>
                      <w:rFonts w:ascii="Calibri" w:hAnsi="Calibri" w:cs="Calibri"/>
                      <w:color w:val="000000"/>
                    </w:rPr>
                  </w:rPrChange>
                </w:rPr>
                <w:delText>3386.00</w:delText>
              </w:r>
            </w:del>
          </w:p>
        </w:tc>
        <w:tc>
          <w:tcPr>
            <w:tcW w:w="521" w:type="pct"/>
            <w:noWrap/>
            <w:vAlign w:val="bottom"/>
            <w:hideMark/>
          </w:tcPr>
          <w:p w14:paraId="601155EB" w14:textId="2B7AE248" w:rsidR="00FD1472" w:rsidRPr="00256197" w:rsidDel="0075048F" w:rsidRDefault="00FD1472" w:rsidP="00DB11CB">
            <w:pPr>
              <w:spacing w:line="240" w:lineRule="auto"/>
              <w:jc w:val="right"/>
              <w:rPr>
                <w:del w:id="5274" w:author="MKONDIWA, Maxwell (CIMMYT-India)" w:date="2023-10-08T09:50:00Z"/>
                <w:rFonts w:eastAsia="Times New Roman" w:cs="Times New Roman"/>
                <w:color w:val="000000"/>
                <w:lang w:eastAsia="en-ZW"/>
                <w:rPrChange w:id="5275" w:author="Urfels, Anton (IRRI)" w:date="2023-10-06T20:02:00Z">
                  <w:rPr>
                    <w:del w:id="5276" w:author="MKONDIWA, Maxwell (CIMMYT-India)" w:date="2023-10-08T09:50:00Z"/>
                    <w:rFonts w:ascii="Gill Sans MT" w:eastAsia="Times New Roman" w:hAnsi="Gill Sans MT" w:cs="Calibri"/>
                    <w:color w:val="000000"/>
                    <w:lang w:eastAsia="en-ZW"/>
                  </w:rPr>
                </w:rPrChange>
              </w:rPr>
            </w:pPr>
            <w:del w:id="5277" w:author="MKONDIWA, Maxwell (CIMMYT-India)" w:date="2023-10-08T09:50:00Z">
              <w:r w:rsidRPr="00256197" w:rsidDel="0075048F">
                <w:rPr>
                  <w:rFonts w:cs="Times New Roman"/>
                  <w:color w:val="000000"/>
                  <w:rPrChange w:id="5278" w:author="Urfels, Anton (IRRI)" w:date="2023-10-06T20:02:00Z">
                    <w:rPr>
                      <w:rFonts w:ascii="Calibri" w:hAnsi="Calibri" w:cs="Calibri"/>
                      <w:color w:val="000000"/>
                    </w:rPr>
                  </w:rPrChange>
                </w:rPr>
                <w:delText>3386.00</w:delText>
              </w:r>
            </w:del>
          </w:p>
        </w:tc>
        <w:tc>
          <w:tcPr>
            <w:tcW w:w="521" w:type="pct"/>
            <w:noWrap/>
            <w:vAlign w:val="bottom"/>
            <w:hideMark/>
          </w:tcPr>
          <w:p w14:paraId="1419FD9A" w14:textId="6FC982E1" w:rsidR="00FD1472" w:rsidRPr="00256197" w:rsidDel="0075048F" w:rsidRDefault="00FD1472" w:rsidP="00DB11CB">
            <w:pPr>
              <w:spacing w:line="240" w:lineRule="auto"/>
              <w:jc w:val="right"/>
              <w:rPr>
                <w:del w:id="5279" w:author="MKONDIWA, Maxwell (CIMMYT-India)" w:date="2023-10-08T09:50:00Z"/>
                <w:rFonts w:eastAsia="Times New Roman" w:cs="Times New Roman"/>
                <w:color w:val="000000"/>
                <w:lang w:eastAsia="en-ZW"/>
                <w:rPrChange w:id="5280" w:author="Urfels, Anton (IRRI)" w:date="2023-10-06T20:02:00Z">
                  <w:rPr>
                    <w:del w:id="5281" w:author="MKONDIWA, Maxwell (CIMMYT-India)" w:date="2023-10-08T09:50:00Z"/>
                    <w:rFonts w:ascii="Gill Sans MT" w:eastAsia="Times New Roman" w:hAnsi="Gill Sans MT" w:cs="Calibri"/>
                    <w:color w:val="000000"/>
                    <w:lang w:eastAsia="en-ZW"/>
                  </w:rPr>
                </w:rPrChange>
              </w:rPr>
            </w:pPr>
            <w:del w:id="5282" w:author="MKONDIWA, Maxwell (CIMMYT-India)" w:date="2023-10-08T09:50:00Z">
              <w:r w:rsidRPr="00256197" w:rsidDel="0075048F">
                <w:rPr>
                  <w:rFonts w:cs="Times New Roman"/>
                  <w:color w:val="000000"/>
                  <w:rPrChange w:id="5283" w:author="Urfels, Anton (IRRI)" w:date="2023-10-06T20:02:00Z">
                    <w:rPr>
                      <w:rFonts w:ascii="Calibri" w:hAnsi="Calibri" w:cs="Calibri"/>
                      <w:color w:val="000000"/>
                    </w:rPr>
                  </w:rPrChange>
                </w:rPr>
                <w:delText>3386.00</w:delText>
              </w:r>
            </w:del>
          </w:p>
        </w:tc>
        <w:tc>
          <w:tcPr>
            <w:tcW w:w="521" w:type="pct"/>
            <w:noWrap/>
            <w:vAlign w:val="bottom"/>
            <w:hideMark/>
          </w:tcPr>
          <w:p w14:paraId="4422BFA2" w14:textId="6E264EAE" w:rsidR="00FD1472" w:rsidRPr="00256197" w:rsidDel="0075048F" w:rsidRDefault="00FD1472" w:rsidP="00DB11CB">
            <w:pPr>
              <w:spacing w:line="240" w:lineRule="auto"/>
              <w:jc w:val="right"/>
              <w:rPr>
                <w:del w:id="5284" w:author="MKONDIWA, Maxwell (CIMMYT-India)" w:date="2023-10-08T09:50:00Z"/>
                <w:rFonts w:eastAsia="Times New Roman" w:cs="Times New Roman"/>
                <w:color w:val="000000"/>
                <w:lang w:eastAsia="en-ZW"/>
                <w:rPrChange w:id="5285" w:author="Urfels, Anton (IRRI)" w:date="2023-10-06T20:02:00Z">
                  <w:rPr>
                    <w:del w:id="5286" w:author="MKONDIWA, Maxwell (CIMMYT-India)" w:date="2023-10-08T09:50:00Z"/>
                    <w:rFonts w:ascii="Gill Sans MT" w:eastAsia="Times New Roman" w:hAnsi="Gill Sans MT" w:cs="Calibri"/>
                    <w:color w:val="000000"/>
                    <w:lang w:eastAsia="en-ZW"/>
                  </w:rPr>
                </w:rPrChange>
              </w:rPr>
            </w:pPr>
            <w:del w:id="5287" w:author="MKONDIWA, Maxwell (CIMMYT-India)" w:date="2023-10-08T09:50:00Z">
              <w:r w:rsidRPr="00256197" w:rsidDel="0075048F">
                <w:rPr>
                  <w:rFonts w:cs="Times New Roman"/>
                  <w:color w:val="000000"/>
                  <w:rPrChange w:id="5288" w:author="Urfels, Anton (IRRI)" w:date="2023-10-06T20:02:00Z">
                    <w:rPr>
                      <w:rFonts w:ascii="Calibri" w:hAnsi="Calibri" w:cs="Calibri"/>
                      <w:color w:val="000000"/>
                    </w:rPr>
                  </w:rPrChange>
                </w:rPr>
                <w:delText>3386.00</w:delText>
              </w:r>
            </w:del>
          </w:p>
        </w:tc>
        <w:tc>
          <w:tcPr>
            <w:tcW w:w="521" w:type="pct"/>
            <w:noWrap/>
            <w:vAlign w:val="bottom"/>
            <w:hideMark/>
          </w:tcPr>
          <w:p w14:paraId="041E76A8" w14:textId="35D6325D" w:rsidR="00FD1472" w:rsidRPr="00256197" w:rsidDel="0075048F" w:rsidRDefault="00FD1472" w:rsidP="00DB11CB">
            <w:pPr>
              <w:spacing w:line="240" w:lineRule="auto"/>
              <w:jc w:val="right"/>
              <w:rPr>
                <w:del w:id="5289" w:author="MKONDIWA, Maxwell (CIMMYT-India)" w:date="2023-10-08T09:50:00Z"/>
                <w:rFonts w:eastAsia="Times New Roman" w:cs="Times New Roman"/>
                <w:color w:val="000000"/>
                <w:lang w:eastAsia="en-ZW"/>
                <w:rPrChange w:id="5290" w:author="Urfels, Anton (IRRI)" w:date="2023-10-06T20:02:00Z">
                  <w:rPr>
                    <w:del w:id="5291" w:author="MKONDIWA, Maxwell (CIMMYT-India)" w:date="2023-10-08T09:50:00Z"/>
                    <w:rFonts w:ascii="Gill Sans MT" w:eastAsia="Times New Roman" w:hAnsi="Gill Sans MT" w:cs="Calibri"/>
                    <w:color w:val="000000"/>
                    <w:lang w:eastAsia="en-ZW"/>
                  </w:rPr>
                </w:rPrChange>
              </w:rPr>
            </w:pPr>
            <w:del w:id="5292" w:author="MKONDIWA, Maxwell (CIMMYT-India)" w:date="2023-10-08T09:50:00Z">
              <w:r w:rsidRPr="00256197" w:rsidDel="0075048F">
                <w:rPr>
                  <w:rFonts w:cs="Times New Roman"/>
                  <w:color w:val="000000"/>
                  <w:rPrChange w:id="5293" w:author="Urfels, Anton (IRRI)" w:date="2023-10-06T20:02:00Z">
                    <w:rPr>
                      <w:rFonts w:ascii="Calibri" w:hAnsi="Calibri" w:cs="Calibri"/>
                      <w:color w:val="000000"/>
                    </w:rPr>
                  </w:rPrChange>
                </w:rPr>
                <w:delText>3386.00</w:delText>
              </w:r>
            </w:del>
          </w:p>
        </w:tc>
      </w:tr>
    </w:tbl>
    <w:p w14:paraId="492AC65D" w14:textId="2237C509" w:rsidR="00FD1472" w:rsidRPr="00256197" w:rsidDel="0075048F" w:rsidRDefault="00FD1472">
      <w:pPr>
        <w:spacing w:line="259" w:lineRule="auto"/>
        <w:rPr>
          <w:del w:id="5294" w:author="MKONDIWA, Maxwell (CIMMYT-India)" w:date="2023-10-08T09:50:00Z"/>
          <w:rFonts w:cs="Times New Roman"/>
        </w:rPr>
      </w:pPr>
    </w:p>
    <w:p w14:paraId="6B6E66B4" w14:textId="0B0FB102" w:rsidR="00FD1472" w:rsidRPr="00256197" w:rsidDel="0075048F" w:rsidRDefault="00FD1472">
      <w:pPr>
        <w:spacing w:line="259" w:lineRule="auto"/>
        <w:rPr>
          <w:del w:id="5295" w:author="MKONDIWA, Maxwell (CIMMYT-India)" w:date="2023-10-08T09:50:00Z"/>
          <w:rFonts w:cs="Times New Roman"/>
          <w:highlight w:val="yellow"/>
          <w:rPrChange w:id="5296" w:author="Urfels, Anton (IRRI)" w:date="2023-10-06T20:02:00Z">
            <w:rPr>
              <w:del w:id="5297" w:author="MKONDIWA, Maxwell (CIMMYT-India)" w:date="2023-10-08T09:50:00Z"/>
              <w:rFonts w:ascii="Gill Sans MT" w:hAnsi="Gill Sans MT"/>
              <w:highlight w:val="yellow"/>
            </w:rPr>
          </w:rPrChange>
        </w:rPr>
      </w:pPr>
      <w:del w:id="5298" w:author="MKONDIWA, Maxwell (CIMMYT-India)" w:date="2023-10-08T09:50:00Z">
        <w:r w:rsidRPr="00256197" w:rsidDel="0075048F">
          <w:rPr>
            <w:rFonts w:cs="Times New Roman"/>
            <w:highlight w:val="yellow"/>
            <w:rPrChange w:id="5299" w:author="Urfels, Anton (IRRI)" w:date="2023-10-06T20:02:00Z">
              <w:rPr>
                <w:rFonts w:ascii="Gill Sans MT" w:hAnsi="Gill Sans MT"/>
                <w:highlight w:val="yellow"/>
              </w:rPr>
            </w:rPrChange>
          </w:rPr>
          <w:br w:type="page"/>
        </w:r>
      </w:del>
    </w:p>
    <w:p w14:paraId="1747043B" w14:textId="300A4E06" w:rsidR="00FD1472" w:rsidRPr="00256197" w:rsidDel="0075048F" w:rsidRDefault="00FD1472" w:rsidP="00FD1472">
      <w:pPr>
        <w:rPr>
          <w:del w:id="5300" w:author="MKONDIWA, Maxwell (CIMMYT-India)" w:date="2023-10-08T09:50:00Z"/>
          <w:rFonts w:cs="Times New Roman"/>
          <w:rPrChange w:id="5301" w:author="Urfels, Anton (IRRI)" w:date="2023-10-06T20:02:00Z">
            <w:rPr>
              <w:del w:id="5302" w:author="MKONDIWA, Maxwell (CIMMYT-India)" w:date="2023-10-08T09:50:00Z"/>
              <w:rFonts w:ascii="Gill Sans MT" w:hAnsi="Gill Sans MT"/>
            </w:rPr>
          </w:rPrChange>
        </w:rPr>
      </w:pPr>
      <w:del w:id="5303" w:author="MKONDIWA, Maxwell (CIMMYT-India)" w:date="2023-10-08T09:50:00Z">
        <w:r w:rsidRPr="00256197" w:rsidDel="0075048F">
          <w:rPr>
            <w:rFonts w:cs="Times New Roman"/>
            <w:rPrChange w:id="5304" w:author="Urfels, Anton (IRRI)" w:date="2023-10-06T20:02:00Z">
              <w:rPr>
                <w:rFonts w:ascii="Gill Sans MT" w:hAnsi="Gill Sans MT"/>
              </w:rPr>
            </w:rPrChange>
          </w:rPr>
          <w:delText xml:space="preserve">Table </w:delText>
        </w:r>
        <w:r w:rsidR="00CC6EF4" w:rsidRPr="00256197" w:rsidDel="0075048F">
          <w:rPr>
            <w:rFonts w:cs="Times New Roman"/>
            <w:rPrChange w:id="5305" w:author="Urfels, Anton (IRRI)" w:date="2023-10-06T20:02:00Z">
              <w:rPr>
                <w:rFonts w:ascii="Gill Sans MT" w:hAnsi="Gill Sans MT"/>
              </w:rPr>
            </w:rPrChange>
          </w:rPr>
          <w:delText>A</w:delText>
        </w:r>
        <w:r w:rsidRPr="00256197" w:rsidDel="0075048F">
          <w:rPr>
            <w:rFonts w:cs="Times New Roman"/>
            <w:rPrChange w:id="5306" w:author="Urfels, Anton (IRRI)" w:date="2023-10-06T20:02:00Z">
              <w:rPr>
                <w:rFonts w:ascii="Gill Sans MT" w:hAnsi="Gill Sans MT"/>
              </w:rPr>
            </w:rPrChange>
          </w:rPr>
          <w:delText>2:  Wheat WTP bounds with fixed long as baseline, Bihar</w:delText>
        </w:r>
      </w:del>
    </w:p>
    <w:tbl>
      <w:tblPr>
        <w:tblStyle w:val="PlainTable2"/>
        <w:tblW w:w="5000" w:type="pct"/>
        <w:jc w:val="center"/>
        <w:tblLook w:val="0620" w:firstRow="1" w:lastRow="0" w:firstColumn="0" w:lastColumn="0" w:noHBand="1" w:noVBand="1"/>
      </w:tblPr>
      <w:tblGrid>
        <w:gridCol w:w="1226"/>
        <w:gridCol w:w="2154"/>
        <w:gridCol w:w="941"/>
        <w:gridCol w:w="941"/>
        <w:gridCol w:w="941"/>
        <w:gridCol w:w="941"/>
        <w:gridCol w:w="941"/>
        <w:gridCol w:w="941"/>
      </w:tblGrid>
      <w:tr w:rsidR="00FD1472" w:rsidRPr="00256197" w:rsidDel="0075048F" w14:paraId="1CC0DB58" w14:textId="1A289FDA" w:rsidTr="00DB11CB">
        <w:trPr>
          <w:cnfStyle w:val="100000000000" w:firstRow="1" w:lastRow="0" w:firstColumn="0" w:lastColumn="0" w:oddVBand="0" w:evenVBand="0" w:oddHBand="0" w:evenHBand="0" w:firstRowFirstColumn="0" w:firstRowLastColumn="0" w:lastRowFirstColumn="0" w:lastRowLastColumn="0"/>
          <w:trHeight w:val="288"/>
          <w:jc w:val="center"/>
          <w:del w:id="5307" w:author="MKONDIWA, Maxwell (CIMMYT-India)" w:date="2023-10-08T09:50:00Z"/>
        </w:trPr>
        <w:tc>
          <w:tcPr>
            <w:tcW w:w="679" w:type="pct"/>
          </w:tcPr>
          <w:p w14:paraId="1A79FF83" w14:textId="7BB2F818" w:rsidR="00FD1472" w:rsidRPr="00256197" w:rsidDel="0075048F" w:rsidRDefault="00FD1472" w:rsidP="00DB11CB">
            <w:pPr>
              <w:spacing w:line="240" w:lineRule="auto"/>
              <w:rPr>
                <w:del w:id="5308" w:author="MKONDIWA, Maxwell (CIMMYT-India)" w:date="2023-10-08T09:50:00Z"/>
                <w:rFonts w:eastAsia="Times New Roman" w:cs="Times New Roman"/>
                <w:color w:val="000000"/>
                <w:lang w:eastAsia="en-ZW"/>
                <w:rPrChange w:id="5309" w:author="Urfels, Anton (IRRI)" w:date="2023-10-06T20:02:00Z">
                  <w:rPr>
                    <w:del w:id="5310" w:author="MKONDIWA, Maxwell (CIMMYT-India)" w:date="2023-10-08T09:50:00Z"/>
                    <w:rFonts w:ascii="Gill Sans MT" w:eastAsia="Times New Roman" w:hAnsi="Gill Sans MT" w:cs="Calibri"/>
                    <w:color w:val="000000"/>
                    <w:lang w:eastAsia="en-ZW"/>
                  </w:rPr>
                </w:rPrChange>
              </w:rPr>
            </w:pPr>
            <w:del w:id="5311" w:author="MKONDIWA, Maxwell (CIMMYT-India)" w:date="2023-10-08T09:50:00Z">
              <w:r w:rsidRPr="00256197" w:rsidDel="0075048F">
                <w:rPr>
                  <w:rFonts w:eastAsia="Times New Roman" w:cs="Times New Roman"/>
                  <w:color w:val="000000"/>
                  <w:lang w:eastAsia="en-ZW"/>
                  <w:rPrChange w:id="5312" w:author="Urfels, Anton (IRRI)" w:date="2023-10-06T20:02:00Z">
                    <w:rPr>
                      <w:rFonts w:ascii="Gill Sans MT" w:eastAsia="Times New Roman" w:hAnsi="Gill Sans MT" w:cs="Calibri"/>
                      <w:color w:val="000000"/>
                      <w:lang w:eastAsia="en-ZW"/>
                    </w:rPr>
                  </w:rPrChange>
                </w:rPr>
                <w:delText>Bound</w:delText>
              </w:r>
            </w:del>
          </w:p>
        </w:tc>
        <w:tc>
          <w:tcPr>
            <w:tcW w:w="1193" w:type="pct"/>
            <w:noWrap/>
            <w:hideMark/>
          </w:tcPr>
          <w:p w14:paraId="554C0148" w14:textId="2DC6321B" w:rsidR="00FD1472" w:rsidRPr="00256197" w:rsidDel="0075048F" w:rsidRDefault="00FD1472" w:rsidP="00DB11CB">
            <w:pPr>
              <w:spacing w:line="240" w:lineRule="auto"/>
              <w:rPr>
                <w:del w:id="5313" w:author="MKONDIWA, Maxwell (CIMMYT-India)" w:date="2023-10-08T09:50:00Z"/>
                <w:rFonts w:eastAsia="Times New Roman" w:cs="Times New Roman"/>
                <w:color w:val="000000"/>
                <w:lang w:eastAsia="en-ZW"/>
                <w:rPrChange w:id="5314" w:author="Urfels, Anton (IRRI)" w:date="2023-10-06T20:02:00Z">
                  <w:rPr>
                    <w:del w:id="5315" w:author="MKONDIWA, Maxwell (CIMMYT-India)" w:date="2023-10-08T09:50:00Z"/>
                    <w:rFonts w:ascii="Gill Sans MT" w:eastAsia="Times New Roman" w:hAnsi="Gill Sans MT" w:cs="Calibri"/>
                    <w:color w:val="000000"/>
                    <w:lang w:eastAsia="en-ZW"/>
                  </w:rPr>
                </w:rPrChange>
              </w:rPr>
            </w:pPr>
            <w:del w:id="5316" w:author="MKONDIWA, Maxwell (CIMMYT-India)" w:date="2023-10-08T09:50:00Z">
              <w:r w:rsidRPr="00256197" w:rsidDel="0075048F">
                <w:rPr>
                  <w:rFonts w:eastAsia="Times New Roman" w:cs="Times New Roman"/>
                  <w:color w:val="000000"/>
                  <w:lang w:eastAsia="en-ZW"/>
                  <w:rPrChange w:id="5317" w:author="Urfels, Anton (IRRI)" w:date="2023-10-06T20:02:00Z">
                    <w:rPr>
                      <w:rFonts w:ascii="Gill Sans MT" w:eastAsia="Times New Roman" w:hAnsi="Gill Sans MT" w:cs="Calibri"/>
                      <w:color w:val="000000"/>
                      <w:lang w:eastAsia="en-ZW"/>
                    </w:rPr>
                  </w:rPrChange>
                </w:rPr>
                <w:delText>Statistics</w:delText>
              </w:r>
            </w:del>
          </w:p>
        </w:tc>
        <w:tc>
          <w:tcPr>
            <w:tcW w:w="521" w:type="pct"/>
            <w:noWrap/>
            <w:hideMark/>
          </w:tcPr>
          <w:p w14:paraId="5FDA05F0" w14:textId="01BA5CE8" w:rsidR="00FD1472" w:rsidRPr="00256197" w:rsidDel="0075048F" w:rsidRDefault="00FD1472" w:rsidP="00DB11CB">
            <w:pPr>
              <w:spacing w:line="240" w:lineRule="auto"/>
              <w:jc w:val="right"/>
              <w:rPr>
                <w:del w:id="5318" w:author="MKONDIWA, Maxwell (CIMMYT-India)" w:date="2023-10-08T09:50:00Z"/>
                <w:rFonts w:eastAsia="Times New Roman" w:cs="Times New Roman"/>
                <w:color w:val="000000"/>
                <w:lang w:eastAsia="en-ZW"/>
                <w:rPrChange w:id="5319" w:author="Urfels, Anton (IRRI)" w:date="2023-10-06T20:02:00Z">
                  <w:rPr>
                    <w:del w:id="5320" w:author="MKONDIWA, Maxwell (CIMMYT-India)" w:date="2023-10-08T09:50:00Z"/>
                    <w:rFonts w:ascii="Gill Sans MT" w:eastAsia="Times New Roman" w:hAnsi="Gill Sans MT" w:cs="Calibri"/>
                    <w:color w:val="000000"/>
                    <w:lang w:eastAsia="en-ZW"/>
                  </w:rPr>
                </w:rPrChange>
              </w:rPr>
            </w:pPr>
            <w:del w:id="5321" w:author="MKONDIWA, Maxwell (CIMMYT-India)" w:date="2023-10-08T09:50:00Z">
              <w:r w:rsidRPr="00256197" w:rsidDel="0075048F">
                <w:rPr>
                  <w:rFonts w:eastAsia="Times New Roman" w:cs="Times New Roman"/>
                  <w:color w:val="000000"/>
                  <w:lang w:eastAsia="en-ZW"/>
                  <w:rPrChange w:id="5322" w:author="Urfels, Anton (IRRI)" w:date="2023-10-06T20:02:00Z">
                    <w:rPr>
                      <w:rFonts w:ascii="Gill Sans MT" w:eastAsia="Times New Roman" w:hAnsi="Gill Sans MT" w:cs="Calibri"/>
                      <w:color w:val="000000"/>
                      <w:lang w:eastAsia="en-ZW"/>
                    </w:rPr>
                  </w:rPrChange>
                </w:rPr>
                <w:delText>S0-S1</w:delText>
              </w:r>
            </w:del>
          </w:p>
        </w:tc>
        <w:tc>
          <w:tcPr>
            <w:tcW w:w="521" w:type="pct"/>
            <w:noWrap/>
            <w:hideMark/>
          </w:tcPr>
          <w:p w14:paraId="4A22BFC6" w14:textId="1B844456" w:rsidR="00FD1472" w:rsidRPr="00256197" w:rsidDel="0075048F" w:rsidRDefault="00FD1472" w:rsidP="00DB11CB">
            <w:pPr>
              <w:spacing w:line="240" w:lineRule="auto"/>
              <w:jc w:val="right"/>
              <w:rPr>
                <w:del w:id="5323" w:author="MKONDIWA, Maxwell (CIMMYT-India)" w:date="2023-10-08T09:50:00Z"/>
                <w:rFonts w:eastAsia="Times New Roman" w:cs="Times New Roman"/>
                <w:color w:val="000000"/>
                <w:lang w:eastAsia="en-ZW"/>
                <w:rPrChange w:id="5324" w:author="Urfels, Anton (IRRI)" w:date="2023-10-06T20:02:00Z">
                  <w:rPr>
                    <w:del w:id="5325" w:author="MKONDIWA, Maxwell (CIMMYT-India)" w:date="2023-10-08T09:50:00Z"/>
                    <w:rFonts w:ascii="Gill Sans MT" w:eastAsia="Times New Roman" w:hAnsi="Gill Sans MT" w:cs="Calibri"/>
                    <w:color w:val="000000"/>
                    <w:lang w:eastAsia="en-ZW"/>
                  </w:rPr>
                </w:rPrChange>
              </w:rPr>
            </w:pPr>
            <w:del w:id="5326" w:author="MKONDIWA, Maxwell (CIMMYT-India)" w:date="2023-10-08T09:50:00Z">
              <w:r w:rsidRPr="00256197" w:rsidDel="0075048F">
                <w:rPr>
                  <w:rFonts w:eastAsia="Times New Roman" w:cs="Times New Roman"/>
                  <w:color w:val="000000"/>
                  <w:lang w:eastAsia="en-ZW"/>
                  <w:rPrChange w:id="5327" w:author="Urfels, Anton (IRRI)" w:date="2023-10-06T20:02:00Z">
                    <w:rPr>
                      <w:rFonts w:ascii="Gill Sans MT" w:eastAsia="Times New Roman" w:hAnsi="Gill Sans MT" w:cs="Calibri"/>
                      <w:color w:val="000000"/>
                      <w:lang w:eastAsia="en-ZW"/>
                    </w:rPr>
                  </w:rPrChange>
                </w:rPr>
                <w:delText>S2-S1</w:delText>
              </w:r>
            </w:del>
          </w:p>
        </w:tc>
        <w:tc>
          <w:tcPr>
            <w:tcW w:w="521" w:type="pct"/>
            <w:noWrap/>
            <w:hideMark/>
          </w:tcPr>
          <w:p w14:paraId="3223E4E0" w14:textId="3E01784A" w:rsidR="00FD1472" w:rsidRPr="00256197" w:rsidDel="0075048F" w:rsidRDefault="00FD1472" w:rsidP="00DB11CB">
            <w:pPr>
              <w:spacing w:line="240" w:lineRule="auto"/>
              <w:jc w:val="right"/>
              <w:rPr>
                <w:del w:id="5328" w:author="MKONDIWA, Maxwell (CIMMYT-India)" w:date="2023-10-08T09:50:00Z"/>
                <w:rFonts w:eastAsia="Times New Roman" w:cs="Times New Roman"/>
                <w:color w:val="000000"/>
                <w:lang w:eastAsia="en-ZW"/>
                <w:rPrChange w:id="5329" w:author="Urfels, Anton (IRRI)" w:date="2023-10-06T20:02:00Z">
                  <w:rPr>
                    <w:del w:id="5330" w:author="MKONDIWA, Maxwell (CIMMYT-India)" w:date="2023-10-08T09:50:00Z"/>
                    <w:rFonts w:ascii="Gill Sans MT" w:eastAsia="Times New Roman" w:hAnsi="Gill Sans MT" w:cs="Calibri"/>
                    <w:color w:val="000000"/>
                    <w:lang w:eastAsia="en-ZW"/>
                  </w:rPr>
                </w:rPrChange>
              </w:rPr>
            </w:pPr>
            <w:del w:id="5331" w:author="MKONDIWA, Maxwell (CIMMYT-India)" w:date="2023-10-08T09:50:00Z">
              <w:r w:rsidRPr="00256197" w:rsidDel="0075048F">
                <w:rPr>
                  <w:rFonts w:eastAsia="Times New Roman" w:cs="Times New Roman"/>
                  <w:color w:val="000000"/>
                  <w:lang w:eastAsia="en-ZW"/>
                  <w:rPrChange w:id="5332" w:author="Urfels, Anton (IRRI)" w:date="2023-10-06T20:02:00Z">
                    <w:rPr>
                      <w:rFonts w:ascii="Gill Sans MT" w:eastAsia="Times New Roman" w:hAnsi="Gill Sans MT" w:cs="Calibri"/>
                      <w:color w:val="000000"/>
                      <w:lang w:eastAsia="en-ZW"/>
                    </w:rPr>
                  </w:rPrChange>
                </w:rPr>
                <w:delText>S3-S1</w:delText>
              </w:r>
            </w:del>
          </w:p>
        </w:tc>
        <w:tc>
          <w:tcPr>
            <w:tcW w:w="521" w:type="pct"/>
            <w:noWrap/>
            <w:hideMark/>
          </w:tcPr>
          <w:p w14:paraId="261025F7" w14:textId="4E36E77F" w:rsidR="00FD1472" w:rsidRPr="00256197" w:rsidDel="0075048F" w:rsidRDefault="00FD1472" w:rsidP="00DB11CB">
            <w:pPr>
              <w:spacing w:line="240" w:lineRule="auto"/>
              <w:jc w:val="right"/>
              <w:rPr>
                <w:del w:id="5333" w:author="MKONDIWA, Maxwell (CIMMYT-India)" w:date="2023-10-08T09:50:00Z"/>
                <w:rFonts w:eastAsia="Times New Roman" w:cs="Times New Roman"/>
                <w:color w:val="000000"/>
                <w:lang w:eastAsia="en-ZW"/>
                <w:rPrChange w:id="5334" w:author="Urfels, Anton (IRRI)" w:date="2023-10-06T20:02:00Z">
                  <w:rPr>
                    <w:del w:id="5335" w:author="MKONDIWA, Maxwell (CIMMYT-India)" w:date="2023-10-08T09:50:00Z"/>
                    <w:rFonts w:ascii="Gill Sans MT" w:eastAsia="Times New Roman" w:hAnsi="Gill Sans MT" w:cs="Calibri"/>
                    <w:color w:val="000000"/>
                    <w:lang w:eastAsia="en-ZW"/>
                  </w:rPr>
                </w:rPrChange>
              </w:rPr>
            </w:pPr>
            <w:del w:id="5336" w:author="MKONDIWA, Maxwell (CIMMYT-India)" w:date="2023-10-08T09:50:00Z">
              <w:r w:rsidRPr="00256197" w:rsidDel="0075048F">
                <w:rPr>
                  <w:rFonts w:eastAsia="Times New Roman" w:cs="Times New Roman"/>
                  <w:color w:val="000000"/>
                  <w:lang w:eastAsia="en-ZW"/>
                  <w:rPrChange w:id="5337" w:author="Urfels, Anton (IRRI)" w:date="2023-10-06T20:02:00Z">
                    <w:rPr>
                      <w:rFonts w:ascii="Gill Sans MT" w:eastAsia="Times New Roman" w:hAnsi="Gill Sans MT" w:cs="Calibri"/>
                      <w:color w:val="000000"/>
                      <w:lang w:eastAsia="en-ZW"/>
                    </w:rPr>
                  </w:rPrChange>
                </w:rPr>
                <w:delText>S4-S1</w:delText>
              </w:r>
            </w:del>
          </w:p>
        </w:tc>
        <w:tc>
          <w:tcPr>
            <w:tcW w:w="521" w:type="pct"/>
            <w:noWrap/>
            <w:hideMark/>
          </w:tcPr>
          <w:p w14:paraId="548D3E3C" w14:textId="7EE7010E" w:rsidR="00FD1472" w:rsidRPr="00256197" w:rsidDel="0075048F" w:rsidRDefault="00FD1472" w:rsidP="00DB11CB">
            <w:pPr>
              <w:spacing w:line="240" w:lineRule="auto"/>
              <w:jc w:val="right"/>
              <w:rPr>
                <w:del w:id="5338" w:author="MKONDIWA, Maxwell (CIMMYT-India)" w:date="2023-10-08T09:50:00Z"/>
                <w:rFonts w:eastAsia="Times New Roman" w:cs="Times New Roman"/>
                <w:color w:val="000000"/>
                <w:lang w:eastAsia="en-ZW"/>
                <w:rPrChange w:id="5339" w:author="Urfels, Anton (IRRI)" w:date="2023-10-06T20:02:00Z">
                  <w:rPr>
                    <w:del w:id="5340" w:author="MKONDIWA, Maxwell (CIMMYT-India)" w:date="2023-10-08T09:50:00Z"/>
                    <w:rFonts w:ascii="Gill Sans MT" w:eastAsia="Times New Roman" w:hAnsi="Gill Sans MT" w:cs="Calibri"/>
                    <w:color w:val="000000"/>
                    <w:lang w:eastAsia="en-ZW"/>
                  </w:rPr>
                </w:rPrChange>
              </w:rPr>
            </w:pPr>
            <w:del w:id="5341" w:author="MKONDIWA, Maxwell (CIMMYT-India)" w:date="2023-10-08T09:50:00Z">
              <w:r w:rsidRPr="00256197" w:rsidDel="0075048F">
                <w:rPr>
                  <w:rFonts w:eastAsia="Times New Roman" w:cs="Times New Roman"/>
                  <w:color w:val="000000"/>
                  <w:lang w:eastAsia="en-ZW"/>
                  <w:rPrChange w:id="5342" w:author="Urfels, Anton (IRRI)" w:date="2023-10-06T20:02:00Z">
                    <w:rPr>
                      <w:rFonts w:ascii="Gill Sans MT" w:eastAsia="Times New Roman" w:hAnsi="Gill Sans MT" w:cs="Calibri"/>
                      <w:color w:val="000000"/>
                      <w:lang w:eastAsia="en-ZW"/>
                    </w:rPr>
                  </w:rPrChange>
                </w:rPr>
                <w:delText>S5-S1</w:delText>
              </w:r>
            </w:del>
          </w:p>
        </w:tc>
        <w:tc>
          <w:tcPr>
            <w:tcW w:w="521" w:type="pct"/>
            <w:noWrap/>
            <w:hideMark/>
          </w:tcPr>
          <w:p w14:paraId="499964E7" w14:textId="18D7641E" w:rsidR="00FD1472" w:rsidRPr="00256197" w:rsidDel="0075048F" w:rsidRDefault="00FD1472" w:rsidP="00DB11CB">
            <w:pPr>
              <w:spacing w:line="240" w:lineRule="auto"/>
              <w:jc w:val="right"/>
              <w:rPr>
                <w:del w:id="5343" w:author="MKONDIWA, Maxwell (CIMMYT-India)" w:date="2023-10-08T09:50:00Z"/>
                <w:rFonts w:eastAsia="Times New Roman" w:cs="Times New Roman"/>
                <w:color w:val="000000"/>
                <w:lang w:eastAsia="en-ZW"/>
                <w:rPrChange w:id="5344" w:author="Urfels, Anton (IRRI)" w:date="2023-10-06T20:02:00Z">
                  <w:rPr>
                    <w:del w:id="5345" w:author="MKONDIWA, Maxwell (CIMMYT-India)" w:date="2023-10-08T09:50:00Z"/>
                    <w:rFonts w:ascii="Gill Sans MT" w:eastAsia="Times New Roman" w:hAnsi="Gill Sans MT" w:cs="Calibri"/>
                    <w:color w:val="000000"/>
                    <w:lang w:eastAsia="en-ZW"/>
                  </w:rPr>
                </w:rPrChange>
              </w:rPr>
            </w:pPr>
            <w:del w:id="5346" w:author="MKONDIWA, Maxwell (CIMMYT-India)" w:date="2023-10-08T09:50:00Z">
              <w:r w:rsidRPr="00256197" w:rsidDel="0075048F">
                <w:rPr>
                  <w:rFonts w:eastAsia="Times New Roman" w:cs="Times New Roman"/>
                  <w:color w:val="000000"/>
                  <w:lang w:eastAsia="en-ZW"/>
                  <w:rPrChange w:id="5347" w:author="Urfels, Anton (IRRI)" w:date="2023-10-06T20:02:00Z">
                    <w:rPr>
                      <w:rFonts w:ascii="Gill Sans MT" w:eastAsia="Times New Roman" w:hAnsi="Gill Sans MT" w:cs="Calibri"/>
                      <w:color w:val="000000"/>
                      <w:lang w:eastAsia="en-ZW"/>
                    </w:rPr>
                  </w:rPrChange>
                </w:rPr>
                <w:delText>S6-S1</w:delText>
              </w:r>
            </w:del>
          </w:p>
        </w:tc>
      </w:tr>
      <w:tr w:rsidR="00FD1472" w:rsidRPr="00256197" w:rsidDel="0075048F" w14:paraId="18A9254A" w14:textId="2E8D0779" w:rsidTr="00DB11CB">
        <w:trPr>
          <w:trHeight w:val="288"/>
          <w:jc w:val="center"/>
          <w:del w:id="5348" w:author="MKONDIWA, Maxwell (CIMMYT-India)" w:date="2023-10-08T09:50:00Z"/>
        </w:trPr>
        <w:tc>
          <w:tcPr>
            <w:tcW w:w="679" w:type="pct"/>
            <w:vMerge w:val="restart"/>
          </w:tcPr>
          <w:p w14:paraId="2DAB8840" w14:textId="61FF9113" w:rsidR="00FD1472" w:rsidRPr="00256197" w:rsidDel="0075048F" w:rsidRDefault="00FD1472" w:rsidP="00DB11CB">
            <w:pPr>
              <w:spacing w:line="240" w:lineRule="auto"/>
              <w:rPr>
                <w:del w:id="5349" w:author="MKONDIWA, Maxwell (CIMMYT-India)" w:date="2023-10-08T09:50:00Z"/>
                <w:rFonts w:eastAsia="Times New Roman" w:cs="Times New Roman"/>
                <w:color w:val="000000"/>
                <w:lang w:eastAsia="en-ZW"/>
                <w:rPrChange w:id="5350" w:author="Urfels, Anton (IRRI)" w:date="2023-10-06T20:02:00Z">
                  <w:rPr>
                    <w:del w:id="5351" w:author="MKONDIWA, Maxwell (CIMMYT-India)" w:date="2023-10-08T09:50:00Z"/>
                    <w:rFonts w:ascii="Gill Sans MT" w:eastAsia="Times New Roman" w:hAnsi="Gill Sans MT" w:cs="Calibri"/>
                    <w:color w:val="000000"/>
                    <w:lang w:eastAsia="en-ZW"/>
                  </w:rPr>
                </w:rPrChange>
              </w:rPr>
            </w:pPr>
            <w:del w:id="5352" w:author="MKONDIWA, Maxwell (CIMMYT-India)" w:date="2023-10-08T09:50:00Z">
              <w:r w:rsidRPr="00256197" w:rsidDel="0075048F">
                <w:rPr>
                  <w:rFonts w:eastAsia="Times New Roman" w:cs="Times New Roman"/>
                  <w:color w:val="000000"/>
                  <w:lang w:eastAsia="en-ZW"/>
                  <w:rPrChange w:id="5353" w:author="Urfels, Anton (IRRI)" w:date="2023-10-06T20:02:00Z">
                    <w:rPr>
                      <w:rFonts w:ascii="Gill Sans MT" w:eastAsia="Times New Roman" w:hAnsi="Gill Sans MT" w:cs="Calibri"/>
                      <w:color w:val="000000"/>
                      <w:lang w:eastAsia="en-ZW"/>
                    </w:rPr>
                  </w:rPrChange>
                </w:rPr>
                <w:delText>Upper bound</w:delText>
              </w:r>
            </w:del>
          </w:p>
        </w:tc>
        <w:tc>
          <w:tcPr>
            <w:tcW w:w="1193" w:type="pct"/>
            <w:noWrap/>
            <w:hideMark/>
          </w:tcPr>
          <w:p w14:paraId="2896CB74" w14:textId="1318AC89" w:rsidR="00FD1472" w:rsidRPr="00256197" w:rsidDel="0075048F" w:rsidRDefault="00FD1472" w:rsidP="00DB11CB">
            <w:pPr>
              <w:spacing w:line="240" w:lineRule="auto"/>
              <w:rPr>
                <w:del w:id="5354" w:author="MKONDIWA, Maxwell (CIMMYT-India)" w:date="2023-10-08T09:50:00Z"/>
                <w:rFonts w:eastAsia="Times New Roman" w:cs="Times New Roman"/>
                <w:color w:val="000000"/>
                <w:lang w:eastAsia="en-ZW"/>
                <w:rPrChange w:id="5355" w:author="Urfels, Anton (IRRI)" w:date="2023-10-06T20:02:00Z">
                  <w:rPr>
                    <w:del w:id="5356" w:author="MKONDIWA, Maxwell (CIMMYT-India)" w:date="2023-10-08T09:50:00Z"/>
                    <w:rFonts w:ascii="Gill Sans MT" w:eastAsia="Times New Roman" w:hAnsi="Gill Sans MT" w:cs="Calibri"/>
                    <w:color w:val="000000"/>
                    <w:lang w:eastAsia="en-ZW"/>
                  </w:rPr>
                </w:rPrChange>
              </w:rPr>
            </w:pPr>
            <w:del w:id="5357" w:author="MKONDIWA, Maxwell (CIMMYT-India)" w:date="2023-10-08T09:50:00Z">
              <w:r w:rsidRPr="00256197" w:rsidDel="0075048F">
                <w:rPr>
                  <w:rFonts w:eastAsia="Times New Roman" w:cs="Times New Roman"/>
                  <w:color w:val="000000"/>
                  <w:lang w:eastAsia="en-ZW"/>
                  <w:rPrChange w:id="5358" w:author="Urfels, Anton (IRRI)" w:date="2023-10-06T20:02:00Z">
                    <w:rPr>
                      <w:rFonts w:ascii="Gill Sans MT" w:eastAsia="Times New Roman" w:hAnsi="Gill Sans MT" w:cs="Calibri"/>
                      <w:color w:val="000000"/>
                      <w:lang w:eastAsia="en-ZW"/>
                    </w:rPr>
                  </w:rPrChange>
                </w:rPr>
                <w:delText>Mean</w:delText>
              </w:r>
            </w:del>
          </w:p>
        </w:tc>
        <w:tc>
          <w:tcPr>
            <w:tcW w:w="521" w:type="pct"/>
            <w:noWrap/>
            <w:vAlign w:val="bottom"/>
          </w:tcPr>
          <w:p w14:paraId="3C07F091" w14:textId="6E655C22" w:rsidR="00FD1472" w:rsidRPr="00256197" w:rsidDel="0075048F" w:rsidRDefault="00FD1472" w:rsidP="00DB11CB">
            <w:pPr>
              <w:spacing w:line="240" w:lineRule="auto"/>
              <w:jc w:val="right"/>
              <w:rPr>
                <w:del w:id="5359" w:author="MKONDIWA, Maxwell (CIMMYT-India)" w:date="2023-10-08T09:50:00Z"/>
                <w:rFonts w:eastAsia="Times New Roman" w:cs="Times New Roman"/>
                <w:color w:val="000000"/>
                <w:lang w:eastAsia="en-ZW"/>
                <w:rPrChange w:id="5360" w:author="Urfels, Anton (IRRI)" w:date="2023-10-06T20:02:00Z">
                  <w:rPr>
                    <w:del w:id="5361" w:author="MKONDIWA, Maxwell (CIMMYT-India)" w:date="2023-10-08T09:50:00Z"/>
                    <w:rFonts w:ascii="Gill Sans MT" w:eastAsia="Times New Roman" w:hAnsi="Gill Sans MT" w:cs="Calibri"/>
                    <w:color w:val="000000"/>
                    <w:lang w:eastAsia="en-ZW"/>
                  </w:rPr>
                </w:rPrChange>
              </w:rPr>
            </w:pPr>
            <w:del w:id="5362" w:author="MKONDIWA, Maxwell (CIMMYT-India)" w:date="2023-10-08T09:50:00Z">
              <w:r w:rsidRPr="00256197" w:rsidDel="0075048F">
                <w:rPr>
                  <w:rFonts w:cs="Times New Roman"/>
                  <w:color w:val="000000"/>
                  <w:rPrChange w:id="5363" w:author="Urfels, Anton (IRRI)" w:date="2023-10-06T20:02:00Z">
                    <w:rPr>
                      <w:rFonts w:ascii="Calibri" w:hAnsi="Calibri" w:cs="Calibri"/>
                      <w:color w:val="000000"/>
                    </w:rPr>
                  </w:rPrChange>
                </w:rPr>
                <w:delText>-0.34</w:delText>
              </w:r>
            </w:del>
          </w:p>
        </w:tc>
        <w:tc>
          <w:tcPr>
            <w:tcW w:w="521" w:type="pct"/>
            <w:noWrap/>
            <w:vAlign w:val="bottom"/>
          </w:tcPr>
          <w:p w14:paraId="17A4B2D6" w14:textId="45A97A10" w:rsidR="00FD1472" w:rsidRPr="00256197" w:rsidDel="0075048F" w:rsidRDefault="00FD1472" w:rsidP="00DB11CB">
            <w:pPr>
              <w:spacing w:line="240" w:lineRule="auto"/>
              <w:jc w:val="right"/>
              <w:rPr>
                <w:del w:id="5364" w:author="MKONDIWA, Maxwell (CIMMYT-India)" w:date="2023-10-08T09:50:00Z"/>
                <w:rFonts w:eastAsia="Times New Roman" w:cs="Times New Roman"/>
                <w:color w:val="000000"/>
                <w:lang w:eastAsia="en-ZW"/>
                <w:rPrChange w:id="5365" w:author="Urfels, Anton (IRRI)" w:date="2023-10-06T20:02:00Z">
                  <w:rPr>
                    <w:del w:id="5366" w:author="MKONDIWA, Maxwell (CIMMYT-India)" w:date="2023-10-08T09:50:00Z"/>
                    <w:rFonts w:ascii="Gill Sans MT" w:eastAsia="Times New Roman" w:hAnsi="Gill Sans MT" w:cs="Calibri"/>
                    <w:color w:val="000000"/>
                    <w:lang w:eastAsia="en-ZW"/>
                  </w:rPr>
                </w:rPrChange>
              </w:rPr>
            </w:pPr>
            <w:del w:id="5367" w:author="MKONDIWA, Maxwell (CIMMYT-India)" w:date="2023-10-08T09:50:00Z">
              <w:r w:rsidRPr="00256197" w:rsidDel="0075048F">
                <w:rPr>
                  <w:rFonts w:cs="Times New Roman"/>
                  <w:color w:val="000000"/>
                  <w:rPrChange w:id="5368" w:author="Urfels, Anton (IRRI)" w:date="2023-10-06T20:02:00Z">
                    <w:rPr>
                      <w:rFonts w:ascii="Calibri" w:hAnsi="Calibri" w:cs="Calibri"/>
                      <w:color w:val="000000"/>
                    </w:rPr>
                  </w:rPrChange>
                </w:rPr>
                <w:delText>1.28</w:delText>
              </w:r>
            </w:del>
          </w:p>
        </w:tc>
        <w:tc>
          <w:tcPr>
            <w:tcW w:w="521" w:type="pct"/>
            <w:noWrap/>
            <w:vAlign w:val="bottom"/>
          </w:tcPr>
          <w:p w14:paraId="246D6C26" w14:textId="0801BE4E" w:rsidR="00FD1472" w:rsidRPr="00256197" w:rsidDel="0075048F" w:rsidRDefault="00FD1472" w:rsidP="00DB11CB">
            <w:pPr>
              <w:spacing w:line="240" w:lineRule="auto"/>
              <w:jc w:val="right"/>
              <w:rPr>
                <w:del w:id="5369" w:author="MKONDIWA, Maxwell (CIMMYT-India)" w:date="2023-10-08T09:50:00Z"/>
                <w:rFonts w:eastAsia="Times New Roman" w:cs="Times New Roman"/>
                <w:color w:val="000000"/>
                <w:lang w:eastAsia="en-ZW"/>
                <w:rPrChange w:id="5370" w:author="Urfels, Anton (IRRI)" w:date="2023-10-06T20:02:00Z">
                  <w:rPr>
                    <w:del w:id="5371" w:author="MKONDIWA, Maxwell (CIMMYT-India)" w:date="2023-10-08T09:50:00Z"/>
                    <w:rFonts w:ascii="Gill Sans MT" w:eastAsia="Times New Roman" w:hAnsi="Gill Sans MT" w:cs="Calibri"/>
                    <w:color w:val="000000"/>
                    <w:lang w:eastAsia="en-ZW"/>
                  </w:rPr>
                </w:rPrChange>
              </w:rPr>
            </w:pPr>
            <w:del w:id="5372" w:author="MKONDIWA, Maxwell (CIMMYT-India)" w:date="2023-10-08T09:50:00Z">
              <w:r w:rsidRPr="00256197" w:rsidDel="0075048F">
                <w:rPr>
                  <w:rFonts w:cs="Times New Roman"/>
                  <w:color w:val="000000"/>
                  <w:rPrChange w:id="5373" w:author="Urfels, Anton (IRRI)" w:date="2023-10-06T20:02:00Z">
                    <w:rPr>
                      <w:rFonts w:ascii="Calibri" w:hAnsi="Calibri" w:cs="Calibri"/>
                      <w:color w:val="000000"/>
                    </w:rPr>
                  </w:rPrChange>
                </w:rPr>
                <w:delText>1.23</w:delText>
              </w:r>
            </w:del>
          </w:p>
        </w:tc>
        <w:tc>
          <w:tcPr>
            <w:tcW w:w="521" w:type="pct"/>
            <w:noWrap/>
            <w:vAlign w:val="bottom"/>
          </w:tcPr>
          <w:p w14:paraId="14DAAE52" w14:textId="64C314BA" w:rsidR="00FD1472" w:rsidRPr="00256197" w:rsidDel="0075048F" w:rsidRDefault="00FD1472" w:rsidP="00DB11CB">
            <w:pPr>
              <w:spacing w:line="240" w:lineRule="auto"/>
              <w:jc w:val="right"/>
              <w:rPr>
                <w:del w:id="5374" w:author="MKONDIWA, Maxwell (CIMMYT-India)" w:date="2023-10-08T09:50:00Z"/>
                <w:rFonts w:eastAsia="Times New Roman" w:cs="Times New Roman"/>
                <w:color w:val="000000"/>
                <w:lang w:eastAsia="en-ZW"/>
                <w:rPrChange w:id="5375" w:author="Urfels, Anton (IRRI)" w:date="2023-10-06T20:02:00Z">
                  <w:rPr>
                    <w:del w:id="5376" w:author="MKONDIWA, Maxwell (CIMMYT-India)" w:date="2023-10-08T09:50:00Z"/>
                    <w:rFonts w:ascii="Gill Sans MT" w:eastAsia="Times New Roman" w:hAnsi="Gill Sans MT" w:cs="Calibri"/>
                    <w:color w:val="000000"/>
                    <w:lang w:eastAsia="en-ZW"/>
                  </w:rPr>
                </w:rPrChange>
              </w:rPr>
            </w:pPr>
            <w:del w:id="5377" w:author="MKONDIWA, Maxwell (CIMMYT-India)" w:date="2023-10-08T09:50:00Z">
              <w:r w:rsidRPr="00256197" w:rsidDel="0075048F">
                <w:rPr>
                  <w:rFonts w:cs="Times New Roman"/>
                  <w:color w:val="000000"/>
                  <w:rPrChange w:id="5378" w:author="Urfels, Anton (IRRI)" w:date="2023-10-06T20:02:00Z">
                    <w:rPr>
                      <w:rFonts w:ascii="Calibri" w:hAnsi="Calibri" w:cs="Calibri"/>
                      <w:color w:val="000000"/>
                    </w:rPr>
                  </w:rPrChange>
                </w:rPr>
                <w:delText>0.64</w:delText>
              </w:r>
            </w:del>
          </w:p>
        </w:tc>
        <w:tc>
          <w:tcPr>
            <w:tcW w:w="521" w:type="pct"/>
            <w:noWrap/>
            <w:vAlign w:val="bottom"/>
          </w:tcPr>
          <w:p w14:paraId="245E4254" w14:textId="154EFFAC" w:rsidR="00FD1472" w:rsidRPr="00256197" w:rsidDel="0075048F" w:rsidRDefault="00FD1472" w:rsidP="00DB11CB">
            <w:pPr>
              <w:spacing w:line="240" w:lineRule="auto"/>
              <w:jc w:val="right"/>
              <w:rPr>
                <w:del w:id="5379" w:author="MKONDIWA, Maxwell (CIMMYT-India)" w:date="2023-10-08T09:50:00Z"/>
                <w:rFonts w:eastAsia="Times New Roman" w:cs="Times New Roman"/>
                <w:color w:val="000000"/>
                <w:lang w:eastAsia="en-ZW"/>
                <w:rPrChange w:id="5380" w:author="Urfels, Anton (IRRI)" w:date="2023-10-06T20:02:00Z">
                  <w:rPr>
                    <w:del w:id="5381" w:author="MKONDIWA, Maxwell (CIMMYT-India)" w:date="2023-10-08T09:50:00Z"/>
                    <w:rFonts w:ascii="Gill Sans MT" w:eastAsia="Times New Roman" w:hAnsi="Gill Sans MT" w:cs="Calibri"/>
                    <w:color w:val="000000"/>
                    <w:lang w:eastAsia="en-ZW"/>
                  </w:rPr>
                </w:rPrChange>
              </w:rPr>
            </w:pPr>
            <w:del w:id="5382" w:author="MKONDIWA, Maxwell (CIMMYT-India)" w:date="2023-10-08T09:50:00Z">
              <w:r w:rsidRPr="00256197" w:rsidDel="0075048F">
                <w:rPr>
                  <w:rFonts w:cs="Times New Roman"/>
                  <w:color w:val="000000"/>
                  <w:rPrChange w:id="5383" w:author="Urfels, Anton (IRRI)" w:date="2023-10-06T20:02:00Z">
                    <w:rPr>
                      <w:rFonts w:ascii="Calibri" w:hAnsi="Calibri" w:cs="Calibri"/>
                      <w:color w:val="000000"/>
                    </w:rPr>
                  </w:rPrChange>
                </w:rPr>
                <w:delText>0.20</w:delText>
              </w:r>
            </w:del>
          </w:p>
        </w:tc>
        <w:tc>
          <w:tcPr>
            <w:tcW w:w="521" w:type="pct"/>
            <w:noWrap/>
            <w:vAlign w:val="bottom"/>
          </w:tcPr>
          <w:p w14:paraId="4F234F61" w14:textId="7B094AF1" w:rsidR="00FD1472" w:rsidRPr="00256197" w:rsidDel="0075048F" w:rsidRDefault="00FD1472" w:rsidP="00DB11CB">
            <w:pPr>
              <w:spacing w:line="240" w:lineRule="auto"/>
              <w:jc w:val="right"/>
              <w:rPr>
                <w:del w:id="5384" w:author="MKONDIWA, Maxwell (CIMMYT-India)" w:date="2023-10-08T09:50:00Z"/>
                <w:rFonts w:eastAsia="Times New Roman" w:cs="Times New Roman"/>
                <w:color w:val="000000"/>
                <w:lang w:eastAsia="en-ZW"/>
                <w:rPrChange w:id="5385" w:author="Urfels, Anton (IRRI)" w:date="2023-10-06T20:02:00Z">
                  <w:rPr>
                    <w:del w:id="5386" w:author="MKONDIWA, Maxwell (CIMMYT-India)" w:date="2023-10-08T09:50:00Z"/>
                    <w:rFonts w:ascii="Gill Sans MT" w:eastAsia="Times New Roman" w:hAnsi="Gill Sans MT" w:cs="Calibri"/>
                    <w:color w:val="000000"/>
                    <w:lang w:eastAsia="en-ZW"/>
                  </w:rPr>
                </w:rPrChange>
              </w:rPr>
            </w:pPr>
            <w:del w:id="5387" w:author="MKONDIWA, Maxwell (CIMMYT-India)" w:date="2023-10-08T09:50:00Z">
              <w:r w:rsidRPr="00256197" w:rsidDel="0075048F">
                <w:rPr>
                  <w:rFonts w:cs="Times New Roman"/>
                  <w:color w:val="000000"/>
                  <w:rPrChange w:id="5388" w:author="Urfels, Anton (IRRI)" w:date="2023-10-06T20:02:00Z">
                    <w:rPr>
                      <w:rFonts w:ascii="Calibri" w:hAnsi="Calibri" w:cs="Calibri"/>
                      <w:color w:val="000000"/>
                    </w:rPr>
                  </w:rPrChange>
                </w:rPr>
                <w:delText>-0.37</w:delText>
              </w:r>
            </w:del>
          </w:p>
        </w:tc>
      </w:tr>
      <w:tr w:rsidR="00FD1472" w:rsidRPr="00256197" w:rsidDel="0075048F" w14:paraId="02F400D3" w14:textId="09760A04" w:rsidTr="00DB11CB">
        <w:trPr>
          <w:trHeight w:val="288"/>
          <w:jc w:val="center"/>
          <w:del w:id="5389" w:author="MKONDIWA, Maxwell (CIMMYT-India)" w:date="2023-10-08T09:50:00Z"/>
        </w:trPr>
        <w:tc>
          <w:tcPr>
            <w:tcW w:w="679" w:type="pct"/>
            <w:vMerge/>
          </w:tcPr>
          <w:p w14:paraId="2C0854B0" w14:textId="7364739D" w:rsidR="00FD1472" w:rsidRPr="00256197" w:rsidDel="0075048F" w:rsidRDefault="00FD1472" w:rsidP="00DB11CB">
            <w:pPr>
              <w:spacing w:line="240" w:lineRule="auto"/>
              <w:rPr>
                <w:del w:id="5390" w:author="MKONDIWA, Maxwell (CIMMYT-India)" w:date="2023-10-08T09:50:00Z"/>
                <w:rFonts w:eastAsia="Times New Roman" w:cs="Times New Roman"/>
                <w:color w:val="000000"/>
                <w:lang w:eastAsia="en-ZW"/>
                <w:rPrChange w:id="5391" w:author="Urfels, Anton (IRRI)" w:date="2023-10-06T20:02:00Z">
                  <w:rPr>
                    <w:del w:id="5392" w:author="MKONDIWA, Maxwell (CIMMYT-India)" w:date="2023-10-08T09:50:00Z"/>
                    <w:rFonts w:ascii="Gill Sans MT" w:eastAsia="Times New Roman" w:hAnsi="Gill Sans MT" w:cs="Calibri"/>
                    <w:color w:val="000000"/>
                    <w:lang w:eastAsia="en-ZW"/>
                  </w:rPr>
                </w:rPrChange>
              </w:rPr>
            </w:pPr>
          </w:p>
        </w:tc>
        <w:tc>
          <w:tcPr>
            <w:tcW w:w="1193" w:type="pct"/>
            <w:noWrap/>
            <w:hideMark/>
          </w:tcPr>
          <w:p w14:paraId="56A59E61" w14:textId="6F111B2F" w:rsidR="00FD1472" w:rsidRPr="00256197" w:rsidDel="0075048F" w:rsidRDefault="00FD1472" w:rsidP="00DB11CB">
            <w:pPr>
              <w:spacing w:line="240" w:lineRule="auto"/>
              <w:rPr>
                <w:del w:id="5393" w:author="MKONDIWA, Maxwell (CIMMYT-India)" w:date="2023-10-08T09:50:00Z"/>
                <w:rFonts w:eastAsia="Times New Roman" w:cs="Times New Roman"/>
                <w:color w:val="000000"/>
                <w:lang w:eastAsia="en-ZW"/>
                <w:rPrChange w:id="5394" w:author="Urfels, Anton (IRRI)" w:date="2023-10-06T20:02:00Z">
                  <w:rPr>
                    <w:del w:id="5395" w:author="MKONDIWA, Maxwell (CIMMYT-India)" w:date="2023-10-08T09:50:00Z"/>
                    <w:rFonts w:ascii="Gill Sans MT" w:eastAsia="Times New Roman" w:hAnsi="Gill Sans MT" w:cs="Calibri"/>
                    <w:color w:val="000000"/>
                    <w:lang w:eastAsia="en-ZW"/>
                  </w:rPr>
                </w:rPrChange>
              </w:rPr>
            </w:pPr>
            <w:del w:id="5396" w:author="MKONDIWA, Maxwell (CIMMYT-India)" w:date="2023-10-08T09:50:00Z">
              <w:r w:rsidRPr="00256197" w:rsidDel="0075048F">
                <w:rPr>
                  <w:rFonts w:eastAsia="Times New Roman" w:cs="Times New Roman"/>
                  <w:color w:val="000000"/>
                  <w:lang w:eastAsia="en-ZW"/>
                  <w:rPrChange w:id="5397" w:author="Urfels, Anton (IRRI)" w:date="2023-10-06T20:02:00Z">
                    <w:rPr>
                      <w:rFonts w:ascii="Gill Sans MT" w:eastAsia="Times New Roman" w:hAnsi="Gill Sans MT" w:cs="Calibri"/>
                      <w:color w:val="000000"/>
                      <w:lang w:eastAsia="en-ZW"/>
                    </w:rPr>
                  </w:rPrChange>
                </w:rPr>
                <w:delText>Standard deviation</w:delText>
              </w:r>
            </w:del>
          </w:p>
        </w:tc>
        <w:tc>
          <w:tcPr>
            <w:tcW w:w="521" w:type="pct"/>
            <w:noWrap/>
            <w:vAlign w:val="bottom"/>
          </w:tcPr>
          <w:p w14:paraId="2AB9E327" w14:textId="62DAC482" w:rsidR="00FD1472" w:rsidRPr="00256197" w:rsidDel="0075048F" w:rsidRDefault="00FD1472" w:rsidP="00DB11CB">
            <w:pPr>
              <w:spacing w:line="240" w:lineRule="auto"/>
              <w:jc w:val="right"/>
              <w:rPr>
                <w:del w:id="5398" w:author="MKONDIWA, Maxwell (CIMMYT-India)" w:date="2023-10-08T09:50:00Z"/>
                <w:rFonts w:eastAsia="Times New Roman" w:cs="Times New Roman"/>
                <w:color w:val="000000"/>
                <w:lang w:eastAsia="en-ZW"/>
                <w:rPrChange w:id="5399" w:author="Urfels, Anton (IRRI)" w:date="2023-10-06T20:02:00Z">
                  <w:rPr>
                    <w:del w:id="5400" w:author="MKONDIWA, Maxwell (CIMMYT-India)" w:date="2023-10-08T09:50:00Z"/>
                    <w:rFonts w:ascii="Gill Sans MT" w:eastAsia="Times New Roman" w:hAnsi="Gill Sans MT" w:cs="Calibri"/>
                    <w:color w:val="000000"/>
                    <w:lang w:eastAsia="en-ZW"/>
                  </w:rPr>
                </w:rPrChange>
              </w:rPr>
            </w:pPr>
            <w:del w:id="5401" w:author="MKONDIWA, Maxwell (CIMMYT-India)" w:date="2023-10-08T09:50:00Z">
              <w:r w:rsidRPr="00256197" w:rsidDel="0075048F">
                <w:rPr>
                  <w:rFonts w:cs="Times New Roman"/>
                  <w:color w:val="000000"/>
                  <w:rPrChange w:id="5402" w:author="Urfels, Anton (IRRI)" w:date="2023-10-06T20:02:00Z">
                    <w:rPr>
                      <w:rFonts w:ascii="Calibri" w:hAnsi="Calibri" w:cs="Calibri"/>
                      <w:color w:val="000000"/>
                    </w:rPr>
                  </w:rPrChange>
                </w:rPr>
                <w:delText>0.98</w:delText>
              </w:r>
            </w:del>
          </w:p>
        </w:tc>
        <w:tc>
          <w:tcPr>
            <w:tcW w:w="521" w:type="pct"/>
            <w:noWrap/>
            <w:vAlign w:val="bottom"/>
          </w:tcPr>
          <w:p w14:paraId="384C28EF" w14:textId="203D1355" w:rsidR="00FD1472" w:rsidRPr="00256197" w:rsidDel="0075048F" w:rsidRDefault="00FD1472" w:rsidP="00DB11CB">
            <w:pPr>
              <w:spacing w:line="240" w:lineRule="auto"/>
              <w:jc w:val="right"/>
              <w:rPr>
                <w:del w:id="5403" w:author="MKONDIWA, Maxwell (CIMMYT-India)" w:date="2023-10-08T09:50:00Z"/>
                <w:rFonts w:eastAsia="Times New Roman" w:cs="Times New Roman"/>
                <w:color w:val="000000"/>
                <w:lang w:eastAsia="en-ZW"/>
                <w:rPrChange w:id="5404" w:author="Urfels, Anton (IRRI)" w:date="2023-10-06T20:02:00Z">
                  <w:rPr>
                    <w:del w:id="5405" w:author="MKONDIWA, Maxwell (CIMMYT-India)" w:date="2023-10-08T09:50:00Z"/>
                    <w:rFonts w:ascii="Gill Sans MT" w:eastAsia="Times New Roman" w:hAnsi="Gill Sans MT" w:cs="Calibri"/>
                    <w:color w:val="000000"/>
                    <w:lang w:eastAsia="en-ZW"/>
                  </w:rPr>
                </w:rPrChange>
              </w:rPr>
            </w:pPr>
            <w:del w:id="5406" w:author="MKONDIWA, Maxwell (CIMMYT-India)" w:date="2023-10-08T09:50:00Z">
              <w:r w:rsidRPr="00256197" w:rsidDel="0075048F">
                <w:rPr>
                  <w:rFonts w:cs="Times New Roman"/>
                  <w:color w:val="000000"/>
                  <w:rPrChange w:id="5407" w:author="Urfels, Anton (IRRI)" w:date="2023-10-06T20:02:00Z">
                    <w:rPr>
                      <w:rFonts w:ascii="Calibri" w:hAnsi="Calibri" w:cs="Calibri"/>
                      <w:color w:val="000000"/>
                    </w:rPr>
                  </w:rPrChange>
                </w:rPr>
                <w:delText>0.12</w:delText>
              </w:r>
            </w:del>
          </w:p>
        </w:tc>
        <w:tc>
          <w:tcPr>
            <w:tcW w:w="521" w:type="pct"/>
            <w:noWrap/>
            <w:vAlign w:val="bottom"/>
          </w:tcPr>
          <w:p w14:paraId="5CCB2387" w14:textId="4E888901" w:rsidR="00FD1472" w:rsidRPr="00256197" w:rsidDel="0075048F" w:rsidRDefault="00FD1472" w:rsidP="00DB11CB">
            <w:pPr>
              <w:spacing w:line="240" w:lineRule="auto"/>
              <w:jc w:val="right"/>
              <w:rPr>
                <w:del w:id="5408" w:author="MKONDIWA, Maxwell (CIMMYT-India)" w:date="2023-10-08T09:50:00Z"/>
                <w:rFonts w:eastAsia="Times New Roman" w:cs="Times New Roman"/>
                <w:color w:val="000000"/>
                <w:lang w:eastAsia="en-ZW"/>
                <w:rPrChange w:id="5409" w:author="Urfels, Anton (IRRI)" w:date="2023-10-06T20:02:00Z">
                  <w:rPr>
                    <w:del w:id="5410" w:author="MKONDIWA, Maxwell (CIMMYT-India)" w:date="2023-10-08T09:50:00Z"/>
                    <w:rFonts w:ascii="Gill Sans MT" w:eastAsia="Times New Roman" w:hAnsi="Gill Sans MT" w:cs="Calibri"/>
                    <w:color w:val="000000"/>
                    <w:lang w:eastAsia="en-ZW"/>
                  </w:rPr>
                </w:rPrChange>
              </w:rPr>
            </w:pPr>
            <w:del w:id="5411" w:author="MKONDIWA, Maxwell (CIMMYT-India)" w:date="2023-10-08T09:50:00Z">
              <w:r w:rsidRPr="00256197" w:rsidDel="0075048F">
                <w:rPr>
                  <w:rFonts w:cs="Times New Roman"/>
                  <w:color w:val="000000"/>
                  <w:rPrChange w:id="5412" w:author="Urfels, Anton (IRRI)" w:date="2023-10-06T20:02:00Z">
                    <w:rPr>
                      <w:rFonts w:ascii="Calibri" w:hAnsi="Calibri" w:cs="Calibri"/>
                      <w:color w:val="000000"/>
                    </w:rPr>
                  </w:rPrChange>
                </w:rPr>
                <w:delText>0.38</w:delText>
              </w:r>
            </w:del>
          </w:p>
        </w:tc>
        <w:tc>
          <w:tcPr>
            <w:tcW w:w="521" w:type="pct"/>
            <w:noWrap/>
            <w:vAlign w:val="bottom"/>
          </w:tcPr>
          <w:p w14:paraId="781ECF8D" w14:textId="0C7652ED" w:rsidR="00FD1472" w:rsidRPr="00256197" w:rsidDel="0075048F" w:rsidRDefault="00FD1472" w:rsidP="00DB11CB">
            <w:pPr>
              <w:spacing w:line="240" w:lineRule="auto"/>
              <w:jc w:val="right"/>
              <w:rPr>
                <w:del w:id="5413" w:author="MKONDIWA, Maxwell (CIMMYT-India)" w:date="2023-10-08T09:50:00Z"/>
                <w:rFonts w:eastAsia="Times New Roman" w:cs="Times New Roman"/>
                <w:color w:val="000000"/>
                <w:lang w:eastAsia="en-ZW"/>
                <w:rPrChange w:id="5414" w:author="Urfels, Anton (IRRI)" w:date="2023-10-06T20:02:00Z">
                  <w:rPr>
                    <w:del w:id="5415" w:author="MKONDIWA, Maxwell (CIMMYT-India)" w:date="2023-10-08T09:50:00Z"/>
                    <w:rFonts w:ascii="Gill Sans MT" w:eastAsia="Times New Roman" w:hAnsi="Gill Sans MT" w:cs="Calibri"/>
                    <w:color w:val="000000"/>
                    <w:lang w:eastAsia="en-ZW"/>
                  </w:rPr>
                </w:rPrChange>
              </w:rPr>
            </w:pPr>
            <w:del w:id="5416" w:author="MKONDIWA, Maxwell (CIMMYT-India)" w:date="2023-10-08T09:50:00Z">
              <w:r w:rsidRPr="00256197" w:rsidDel="0075048F">
                <w:rPr>
                  <w:rFonts w:cs="Times New Roman"/>
                  <w:color w:val="000000"/>
                  <w:rPrChange w:id="5417" w:author="Urfels, Anton (IRRI)" w:date="2023-10-06T20:02:00Z">
                    <w:rPr>
                      <w:rFonts w:ascii="Calibri" w:hAnsi="Calibri" w:cs="Calibri"/>
                      <w:color w:val="000000"/>
                    </w:rPr>
                  </w:rPrChange>
                </w:rPr>
                <w:delText>0.69</w:delText>
              </w:r>
            </w:del>
          </w:p>
        </w:tc>
        <w:tc>
          <w:tcPr>
            <w:tcW w:w="521" w:type="pct"/>
            <w:noWrap/>
            <w:vAlign w:val="bottom"/>
          </w:tcPr>
          <w:p w14:paraId="510D4870" w14:textId="74723F62" w:rsidR="00FD1472" w:rsidRPr="00256197" w:rsidDel="0075048F" w:rsidRDefault="00FD1472" w:rsidP="00DB11CB">
            <w:pPr>
              <w:spacing w:line="240" w:lineRule="auto"/>
              <w:jc w:val="right"/>
              <w:rPr>
                <w:del w:id="5418" w:author="MKONDIWA, Maxwell (CIMMYT-India)" w:date="2023-10-08T09:50:00Z"/>
                <w:rFonts w:eastAsia="Times New Roman" w:cs="Times New Roman"/>
                <w:color w:val="000000"/>
                <w:lang w:eastAsia="en-ZW"/>
                <w:rPrChange w:id="5419" w:author="Urfels, Anton (IRRI)" w:date="2023-10-06T20:02:00Z">
                  <w:rPr>
                    <w:del w:id="5420" w:author="MKONDIWA, Maxwell (CIMMYT-India)" w:date="2023-10-08T09:50:00Z"/>
                    <w:rFonts w:ascii="Gill Sans MT" w:eastAsia="Times New Roman" w:hAnsi="Gill Sans MT" w:cs="Calibri"/>
                    <w:color w:val="000000"/>
                    <w:lang w:eastAsia="en-ZW"/>
                  </w:rPr>
                </w:rPrChange>
              </w:rPr>
            </w:pPr>
            <w:del w:id="5421" w:author="MKONDIWA, Maxwell (CIMMYT-India)" w:date="2023-10-08T09:50:00Z">
              <w:r w:rsidRPr="00256197" w:rsidDel="0075048F">
                <w:rPr>
                  <w:rFonts w:cs="Times New Roman"/>
                  <w:color w:val="000000"/>
                  <w:rPrChange w:id="5422" w:author="Urfels, Anton (IRRI)" w:date="2023-10-06T20:02:00Z">
                    <w:rPr>
                      <w:rFonts w:ascii="Calibri" w:hAnsi="Calibri" w:cs="Calibri"/>
                      <w:color w:val="000000"/>
                    </w:rPr>
                  </w:rPrChange>
                </w:rPr>
                <w:delText>0.76</w:delText>
              </w:r>
            </w:del>
          </w:p>
        </w:tc>
        <w:tc>
          <w:tcPr>
            <w:tcW w:w="521" w:type="pct"/>
            <w:noWrap/>
            <w:vAlign w:val="bottom"/>
          </w:tcPr>
          <w:p w14:paraId="05A0C00A" w14:textId="55D28CF2" w:rsidR="00FD1472" w:rsidRPr="00256197" w:rsidDel="0075048F" w:rsidRDefault="00FD1472" w:rsidP="00DB11CB">
            <w:pPr>
              <w:spacing w:line="240" w:lineRule="auto"/>
              <w:jc w:val="right"/>
              <w:rPr>
                <w:del w:id="5423" w:author="MKONDIWA, Maxwell (CIMMYT-India)" w:date="2023-10-08T09:50:00Z"/>
                <w:rFonts w:eastAsia="Times New Roman" w:cs="Times New Roman"/>
                <w:color w:val="000000"/>
                <w:lang w:eastAsia="en-ZW"/>
                <w:rPrChange w:id="5424" w:author="Urfels, Anton (IRRI)" w:date="2023-10-06T20:02:00Z">
                  <w:rPr>
                    <w:del w:id="5425" w:author="MKONDIWA, Maxwell (CIMMYT-India)" w:date="2023-10-08T09:50:00Z"/>
                    <w:rFonts w:ascii="Gill Sans MT" w:eastAsia="Times New Roman" w:hAnsi="Gill Sans MT" w:cs="Calibri"/>
                    <w:color w:val="000000"/>
                    <w:lang w:eastAsia="en-ZW"/>
                  </w:rPr>
                </w:rPrChange>
              </w:rPr>
            </w:pPr>
            <w:del w:id="5426" w:author="MKONDIWA, Maxwell (CIMMYT-India)" w:date="2023-10-08T09:50:00Z">
              <w:r w:rsidRPr="00256197" w:rsidDel="0075048F">
                <w:rPr>
                  <w:rFonts w:cs="Times New Roman"/>
                  <w:color w:val="000000"/>
                  <w:rPrChange w:id="5427" w:author="Urfels, Anton (IRRI)" w:date="2023-10-06T20:02:00Z">
                    <w:rPr>
                      <w:rFonts w:ascii="Calibri" w:hAnsi="Calibri" w:cs="Calibri"/>
                      <w:color w:val="000000"/>
                    </w:rPr>
                  </w:rPrChange>
                </w:rPr>
                <w:delText>1.03</w:delText>
              </w:r>
            </w:del>
          </w:p>
        </w:tc>
      </w:tr>
      <w:tr w:rsidR="00FD1472" w:rsidRPr="00256197" w:rsidDel="0075048F" w14:paraId="753B4032" w14:textId="31FC8B0E" w:rsidTr="00DB11CB">
        <w:trPr>
          <w:trHeight w:val="288"/>
          <w:jc w:val="center"/>
          <w:del w:id="5428" w:author="MKONDIWA, Maxwell (CIMMYT-India)" w:date="2023-10-08T09:50:00Z"/>
        </w:trPr>
        <w:tc>
          <w:tcPr>
            <w:tcW w:w="679" w:type="pct"/>
            <w:vMerge/>
          </w:tcPr>
          <w:p w14:paraId="65D0532D" w14:textId="106AF6BA" w:rsidR="00FD1472" w:rsidRPr="00256197" w:rsidDel="0075048F" w:rsidRDefault="00FD1472" w:rsidP="00DB11CB">
            <w:pPr>
              <w:spacing w:line="240" w:lineRule="auto"/>
              <w:rPr>
                <w:del w:id="5429" w:author="MKONDIWA, Maxwell (CIMMYT-India)" w:date="2023-10-08T09:50:00Z"/>
                <w:rFonts w:eastAsia="Times New Roman" w:cs="Times New Roman"/>
                <w:color w:val="000000"/>
                <w:lang w:eastAsia="en-ZW"/>
                <w:rPrChange w:id="5430" w:author="Urfels, Anton (IRRI)" w:date="2023-10-06T20:02:00Z">
                  <w:rPr>
                    <w:del w:id="5431" w:author="MKONDIWA, Maxwell (CIMMYT-India)" w:date="2023-10-08T09:50:00Z"/>
                    <w:rFonts w:ascii="Gill Sans MT" w:eastAsia="Times New Roman" w:hAnsi="Gill Sans MT" w:cs="Calibri"/>
                    <w:color w:val="000000"/>
                    <w:lang w:eastAsia="en-ZW"/>
                  </w:rPr>
                </w:rPrChange>
              </w:rPr>
            </w:pPr>
          </w:p>
        </w:tc>
        <w:tc>
          <w:tcPr>
            <w:tcW w:w="1193" w:type="pct"/>
            <w:noWrap/>
            <w:hideMark/>
          </w:tcPr>
          <w:p w14:paraId="0413CBDB" w14:textId="625CE05E" w:rsidR="00FD1472" w:rsidRPr="00256197" w:rsidDel="0075048F" w:rsidRDefault="00FD1472" w:rsidP="00DB11CB">
            <w:pPr>
              <w:spacing w:line="240" w:lineRule="auto"/>
              <w:rPr>
                <w:del w:id="5432" w:author="MKONDIWA, Maxwell (CIMMYT-India)" w:date="2023-10-08T09:50:00Z"/>
                <w:rFonts w:eastAsia="Times New Roman" w:cs="Times New Roman"/>
                <w:color w:val="000000"/>
                <w:lang w:eastAsia="en-ZW"/>
                <w:rPrChange w:id="5433" w:author="Urfels, Anton (IRRI)" w:date="2023-10-06T20:02:00Z">
                  <w:rPr>
                    <w:del w:id="5434" w:author="MKONDIWA, Maxwell (CIMMYT-India)" w:date="2023-10-08T09:50:00Z"/>
                    <w:rFonts w:ascii="Gill Sans MT" w:eastAsia="Times New Roman" w:hAnsi="Gill Sans MT" w:cs="Calibri"/>
                    <w:color w:val="000000"/>
                    <w:lang w:eastAsia="en-ZW"/>
                  </w:rPr>
                </w:rPrChange>
              </w:rPr>
            </w:pPr>
            <w:del w:id="5435" w:author="MKONDIWA, Maxwell (CIMMYT-India)" w:date="2023-10-08T09:50:00Z">
              <w:r w:rsidRPr="00256197" w:rsidDel="0075048F">
                <w:rPr>
                  <w:rFonts w:eastAsia="Times New Roman" w:cs="Times New Roman"/>
                  <w:color w:val="000000"/>
                  <w:lang w:eastAsia="en-ZW"/>
                  <w:rPrChange w:id="5436" w:author="Urfels, Anton (IRRI)" w:date="2023-10-06T20:02:00Z">
                    <w:rPr>
                      <w:rFonts w:ascii="Gill Sans MT" w:eastAsia="Times New Roman" w:hAnsi="Gill Sans MT" w:cs="Calibri"/>
                      <w:color w:val="000000"/>
                      <w:lang w:eastAsia="en-ZW"/>
                    </w:rPr>
                  </w:rPrChange>
                </w:rPr>
                <w:delText>Min</w:delText>
              </w:r>
            </w:del>
          </w:p>
        </w:tc>
        <w:tc>
          <w:tcPr>
            <w:tcW w:w="521" w:type="pct"/>
            <w:noWrap/>
            <w:vAlign w:val="bottom"/>
          </w:tcPr>
          <w:p w14:paraId="06804743" w14:textId="63DD7F3F" w:rsidR="00FD1472" w:rsidRPr="00256197" w:rsidDel="0075048F" w:rsidRDefault="00FD1472" w:rsidP="00DB11CB">
            <w:pPr>
              <w:spacing w:line="240" w:lineRule="auto"/>
              <w:jc w:val="right"/>
              <w:rPr>
                <w:del w:id="5437" w:author="MKONDIWA, Maxwell (CIMMYT-India)" w:date="2023-10-08T09:50:00Z"/>
                <w:rFonts w:eastAsia="Times New Roman" w:cs="Times New Roman"/>
                <w:color w:val="000000"/>
                <w:lang w:eastAsia="en-ZW"/>
                <w:rPrChange w:id="5438" w:author="Urfels, Anton (IRRI)" w:date="2023-10-06T20:02:00Z">
                  <w:rPr>
                    <w:del w:id="5439" w:author="MKONDIWA, Maxwell (CIMMYT-India)" w:date="2023-10-08T09:50:00Z"/>
                    <w:rFonts w:ascii="Gill Sans MT" w:eastAsia="Times New Roman" w:hAnsi="Gill Sans MT" w:cs="Calibri"/>
                    <w:color w:val="000000"/>
                    <w:lang w:eastAsia="en-ZW"/>
                  </w:rPr>
                </w:rPrChange>
              </w:rPr>
            </w:pPr>
            <w:del w:id="5440" w:author="MKONDIWA, Maxwell (CIMMYT-India)" w:date="2023-10-08T09:50:00Z">
              <w:r w:rsidRPr="00256197" w:rsidDel="0075048F">
                <w:rPr>
                  <w:rFonts w:cs="Times New Roman"/>
                  <w:color w:val="000000"/>
                  <w:rPrChange w:id="5441" w:author="Urfels, Anton (IRRI)" w:date="2023-10-06T20:02:00Z">
                    <w:rPr>
                      <w:rFonts w:ascii="Calibri" w:hAnsi="Calibri" w:cs="Calibri"/>
                      <w:color w:val="000000"/>
                    </w:rPr>
                  </w:rPrChange>
                </w:rPr>
                <w:delText>-2.60</w:delText>
              </w:r>
            </w:del>
          </w:p>
        </w:tc>
        <w:tc>
          <w:tcPr>
            <w:tcW w:w="521" w:type="pct"/>
            <w:noWrap/>
            <w:vAlign w:val="bottom"/>
          </w:tcPr>
          <w:p w14:paraId="023A7962" w14:textId="75C61DC0" w:rsidR="00FD1472" w:rsidRPr="00256197" w:rsidDel="0075048F" w:rsidRDefault="00FD1472" w:rsidP="00DB11CB">
            <w:pPr>
              <w:spacing w:line="240" w:lineRule="auto"/>
              <w:jc w:val="right"/>
              <w:rPr>
                <w:del w:id="5442" w:author="MKONDIWA, Maxwell (CIMMYT-India)" w:date="2023-10-08T09:50:00Z"/>
                <w:rFonts w:eastAsia="Times New Roman" w:cs="Times New Roman"/>
                <w:color w:val="000000"/>
                <w:lang w:eastAsia="en-ZW"/>
                <w:rPrChange w:id="5443" w:author="Urfels, Anton (IRRI)" w:date="2023-10-06T20:02:00Z">
                  <w:rPr>
                    <w:del w:id="5444" w:author="MKONDIWA, Maxwell (CIMMYT-India)" w:date="2023-10-08T09:50:00Z"/>
                    <w:rFonts w:ascii="Gill Sans MT" w:eastAsia="Times New Roman" w:hAnsi="Gill Sans MT" w:cs="Calibri"/>
                    <w:color w:val="000000"/>
                    <w:lang w:eastAsia="en-ZW"/>
                  </w:rPr>
                </w:rPrChange>
              </w:rPr>
            </w:pPr>
            <w:del w:id="5445" w:author="MKONDIWA, Maxwell (CIMMYT-India)" w:date="2023-10-08T09:50:00Z">
              <w:r w:rsidRPr="00256197" w:rsidDel="0075048F">
                <w:rPr>
                  <w:rFonts w:cs="Times New Roman"/>
                  <w:color w:val="000000"/>
                  <w:rPrChange w:id="5446" w:author="Urfels, Anton (IRRI)" w:date="2023-10-06T20:02:00Z">
                    <w:rPr>
                      <w:rFonts w:ascii="Calibri" w:hAnsi="Calibri" w:cs="Calibri"/>
                      <w:color w:val="000000"/>
                    </w:rPr>
                  </w:rPrChange>
                </w:rPr>
                <w:delText>0.60</w:delText>
              </w:r>
            </w:del>
          </w:p>
        </w:tc>
        <w:tc>
          <w:tcPr>
            <w:tcW w:w="521" w:type="pct"/>
            <w:noWrap/>
            <w:vAlign w:val="bottom"/>
          </w:tcPr>
          <w:p w14:paraId="184F663E" w14:textId="0BC57610" w:rsidR="00FD1472" w:rsidRPr="00256197" w:rsidDel="0075048F" w:rsidRDefault="00FD1472" w:rsidP="00DB11CB">
            <w:pPr>
              <w:spacing w:line="240" w:lineRule="auto"/>
              <w:jc w:val="right"/>
              <w:rPr>
                <w:del w:id="5447" w:author="MKONDIWA, Maxwell (CIMMYT-India)" w:date="2023-10-08T09:50:00Z"/>
                <w:rFonts w:eastAsia="Times New Roman" w:cs="Times New Roman"/>
                <w:color w:val="000000"/>
                <w:lang w:eastAsia="en-ZW"/>
                <w:rPrChange w:id="5448" w:author="Urfels, Anton (IRRI)" w:date="2023-10-06T20:02:00Z">
                  <w:rPr>
                    <w:del w:id="5449" w:author="MKONDIWA, Maxwell (CIMMYT-India)" w:date="2023-10-08T09:50:00Z"/>
                    <w:rFonts w:ascii="Gill Sans MT" w:eastAsia="Times New Roman" w:hAnsi="Gill Sans MT" w:cs="Calibri"/>
                    <w:color w:val="000000"/>
                    <w:lang w:eastAsia="en-ZW"/>
                  </w:rPr>
                </w:rPrChange>
              </w:rPr>
            </w:pPr>
            <w:del w:id="5450" w:author="MKONDIWA, Maxwell (CIMMYT-India)" w:date="2023-10-08T09:50:00Z">
              <w:r w:rsidRPr="00256197" w:rsidDel="0075048F">
                <w:rPr>
                  <w:rFonts w:cs="Times New Roman"/>
                  <w:color w:val="000000"/>
                  <w:rPrChange w:id="5451" w:author="Urfels, Anton (IRRI)" w:date="2023-10-06T20:02:00Z">
                    <w:rPr>
                      <w:rFonts w:ascii="Calibri" w:hAnsi="Calibri" w:cs="Calibri"/>
                      <w:color w:val="000000"/>
                    </w:rPr>
                  </w:rPrChange>
                </w:rPr>
                <w:delText>0.18</w:delText>
              </w:r>
            </w:del>
          </w:p>
        </w:tc>
        <w:tc>
          <w:tcPr>
            <w:tcW w:w="521" w:type="pct"/>
            <w:noWrap/>
            <w:vAlign w:val="bottom"/>
          </w:tcPr>
          <w:p w14:paraId="3912107F" w14:textId="3ECD73E8" w:rsidR="00FD1472" w:rsidRPr="00256197" w:rsidDel="0075048F" w:rsidRDefault="00FD1472" w:rsidP="00DB11CB">
            <w:pPr>
              <w:spacing w:line="240" w:lineRule="auto"/>
              <w:jc w:val="right"/>
              <w:rPr>
                <w:del w:id="5452" w:author="MKONDIWA, Maxwell (CIMMYT-India)" w:date="2023-10-08T09:50:00Z"/>
                <w:rFonts w:eastAsia="Times New Roman" w:cs="Times New Roman"/>
                <w:color w:val="000000"/>
                <w:lang w:eastAsia="en-ZW"/>
                <w:rPrChange w:id="5453" w:author="Urfels, Anton (IRRI)" w:date="2023-10-06T20:02:00Z">
                  <w:rPr>
                    <w:del w:id="5454" w:author="MKONDIWA, Maxwell (CIMMYT-India)" w:date="2023-10-08T09:50:00Z"/>
                    <w:rFonts w:ascii="Gill Sans MT" w:eastAsia="Times New Roman" w:hAnsi="Gill Sans MT" w:cs="Calibri"/>
                    <w:color w:val="000000"/>
                    <w:lang w:eastAsia="en-ZW"/>
                  </w:rPr>
                </w:rPrChange>
              </w:rPr>
            </w:pPr>
            <w:del w:id="5455" w:author="MKONDIWA, Maxwell (CIMMYT-India)" w:date="2023-10-08T09:50:00Z">
              <w:r w:rsidRPr="00256197" w:rsidDel="0075048F">
                <w:rPr>
                  <w:rFonts w:cs="Times New Roman"/>
                  <w:color w:val="000000"/>
                  <w:rPrChange w:id="5456" w:author="Urfels, Anton (IRRI)" w:date="2023-10-06T20:02:00Z">
                    <w:rPr>
                      <w:rFonts w:ascii="Calibri" w:hAnsi="Calibri" w:cs="Calibri"/>
                      <w:color w:val="000000"/>
                    </w:rPr>
                  </w:rPrChange>
                </w:rPr>
                <w:delText>-2.39</w:delText>
              </w:r>
            </w:del>
          </w:p>
        </w:tc>
        <w:tc>
          <w:tcPr>
            <w:tcW w:w="521" w:type="pct"/>
            <w:noWrap/>
            <w:vAlign w:val="bottom"/>
          </w:tcPr>
          <w:p w14:paraId="050FBCEB" w14:textId="56F9C894" w:rsidR="00FD1472" w:rsidRPr="00256197" w:rsidDel="0075048F" w:rsidRDefault="00FD1472" w:rsidP="00DB11CB">
            <w:pPr>
              <w:spacing w:line="240" w:lineRule="auto"/>
              <w:jc w:val="right"/>
              <w:rPr>
                <w:del w:id="5457" w:author="MKONDIWA, Maxwell (CIMMYT-India)" w:date="2023-10-08T09:50:00Z"/>
                <w:rFonts w:eastAsia="Times New Roman" w:cs="Times New Roman"/>
                <w:color w:val="000000"/>
                <w:lang w:eastAsia="en-ZW"/>
                <w:rPrChange w:id="5458" w:author="Urfels, Anton (IRRI)" w:date="2023-10-06T20:02:00Z">
                  <w:rPr>
                    <w:del w:id="5459" w:author="MKONDIWA, Maxwell (CIMMYT-India)" w:date="2023-10-08T09:50:00Z"/>
                    <w:rFonts w:ascii="Gill Sans MT" w:eastAsia="Times New Roman" w:hAnsi="Gill Sans MT" w:cs="Calibri"/>
                    <w:color w:val="000000"/>
                    <w:lang w:eastAsia="en-ZW"/>
                  </w:rPr>
                </w:rPrChange>
              </w:rPr>
            </w:pPr>
            <w:del w:id="5460" w:author="MKONDIWA, Maxwell (CIMMYT-India)" w:date="2023-10-08T09:50:00Z">
              <w:r w:rsidRPr="00256197" w:rsidDel="0075048F">
                <w:rPr>
                  <w:rFonts w:cs="Times New Roman"/>
                  <w:color w:val="000000"/>
                  <w:rPrChange w:id="5461" w:author="Urfels, Anton (IRRI)" w:date="2023-10-06T20:02:00Z">
                    <w:rPr>
                      <w:rFonts w:ascii="Calibri" w:hAnsi="Calibri" w:cs="Calibri"/>
                      <w:color w:val="000000"/>
                    </w:rPr>
                  </w:rPrChange>
                </w:rPr>
                <w:delText>-1.11</w:delText>
              </w:r>
            </w:del>
          </w:p>
        </w:tc>
        <w:tc>
          <w:tcPr>
            <w:tcW w:w="521" w:type="pct"/>
            <w:noWrap/>
            <w:vAlign w:val="bottom"/>
          </w:tcPr>
          <w:p w14:paraId="47CF429C" w14:textId="17B5BC11" w:rsidR="00FD1472" w:rsidRPr="00256197" w:rsidDel="0075048F" w:rsidRDefault="00FD1472" w:rsidP="00DB11CB">
            <w:pPr>
              <w:spacing w:line="240" w:lineRule="auto"/>
              <w:jc w:val="right"/>
              <w:rPr>
                <w:del w:id="5462" w:author="MKONDIWA, Maxwell (CIMMYT-India)" w:date="2023-10-08T09:50:00Z"/>
                <w:rFonts w:eastAsia="Times New Roman" w:cs="Times New Roman"/>
                <w:color w:val="000000"/>
                <w:lang w:eastAsia="en-ZW"/>
                <w:rPrChange w:id="5463" w:author="Urfels, Anton (IRRI)" w:date="2023-10-06T20:02:00Z">
                  <w:rPr>
                    <w:del w:id="5464" w:author="MKONDIWA, Maxwell (CIMMYT-India)" w:date="2023-10-08T09:50:00Z"/>
                    <w:rFonts w:ascii="Gill Sans MT" w:eastAsia="Times New Roman" w:hAnsi="Gill Sans MT" w:cs="Calibri"/>
                    <w:color w:val="000000"/>
                    <w:lang w:eastAsia="en-ZW"/>
                  </w:rPr>
                </w:rPrChange>
              </w:rPr>
            </w:pPr>
            <w:del w:id="5465" w:author="MKONDIWA, Maxwell (CIMMYT-India)" w:date="2023-10-08T09:50:00Z">
              <w:r w:rsidRPr="00256197" w:rsidDel="0075048F">
                <w:rPr>
                  <w:rFonts w:cs="Times New Roman"/>
                  <w:color w:val="000000"/>
                  <w:rPrChange w:id="5466" w:author="Urfels, Anton (IRRI)" w:date="2023-10-06T20:02:00Z">
                    <w:rPr>
                      <w:rFonts w:ascii="Calibri" w:hAnsi="Calibri" w:cs="Calibri"/>
                      <w:color w:val="000000"/>
                    </w:rPr>
                  </w:rPrChange>
                </w:rPr>
                <w:delText>-2.39</w:delText>
              </w:r>
            </w:del>
          </w:p>
        </w:tc>
      </w:tr>
      <w:tr w:rsidR="00FD1472" w:rsidRPr="00256197" w:rsidDel="0075048F" w14:paraId="4D3D54AD" w14:textId="12C356E1" w:rsidTr="00DB11CB">
        <w:trPr>
          <w:trHeight w:val="288"/>
          <w:jc w:val="center"/>
          <w:del w:id="5467" w:author="MKONDIWA, Maxwell (CIMMYT-India)" w:date="2023-10-08T09:50:00Z"/>
        </w:trPr>
        <w:tc>
          <w:tcPr>
            <w:tcW w:w="679" w:type="pct"/>
            <w:vMerge/>
          </w:tcPr>
          <w:p w14:paraId="7D1AC315" w14:textId="406F5860" w:rsidR="00FD1472" w:rsidRPr="00256197" w:rsidDel="0075048F" w:rsidRDefault="00FD1472" w:rsidP="00DB11CB">
            <w:pPr>
              <w:spacing w:line="240" w:lineRule="auto"/>
              <w:rPr>
                <w:del w:id="5468" w:author="MKONDIWA, Maxwell (CIMMYT-India)" w:date="2023-10-08T09:50:00Z"/>
                <w:rFonts w:eastAsia="Times New Roman" w:cs="Times New Roman"/>
                <w:color w:val="000000"/>
                <w:lang w:eastAsia="en-ZW"/>
                <w:rPrChange w:id="5469" w:author="Urfels, Anton (IRRI)" w:date="2023-10-06T20:02:00Z">
                  <w:rPr>
                    <w:del w:id="5470" w:author="MKONDIWA, Maxwell (CIMMYT-India)" w:date="2023-10-08T09:50:00Z"/>
                    <w:rFonts w:ascii="Gill Sans MT" w:eastAsia="Times New Roman" w:hAnsi="Gill Sans MT" w:cs="Calibri"/>
                    <w:color w:val="000000"/>
                    <w:lang w:eastAsia="en-ZW"/>
                  </w:rPr>
                </w:rPrChange>
              </w:rPr>
            </w:pPr>
          </w:p>
        </w:tc>
        <w:tc>
          <w:tcPr>
            <w:tcW w:w="1193" w:type="pct"/>
            <w:noWrap/>
            <w:hideMark/>
          </w:tcPr>
          <w:p w14:paraId="06BB05D4" w14:textId="7178EC3D" w:rsidR="00FD1472" w:rsidRPr="00256197" w:rsidDel="0075048F" w:rsidRDefault="00FD1472" w:rsidP="00DB11CB">
            <w:pPr>
              <w:spacing w:line="240" w:lineRule="auto"/>
              <w:rPr>
                <w:del w:id="5471" w:author="MKONDIWA, Maxwell (CIMMYT-India)" w:date="2023-10-08T09:50:00Z"/>
                <w:rFonts w:eastAsia="Times New Roman" w:cs="Times New Roman"/>
                <w:color w:val="000000"/>
                <w:lang w:eastAsia="en-ZW"/>
                <w:rPrChange w:id="5472" w:author="Urfels, Anton (IRRI)" w:date="2023-10-06T20:02:00Z">
                  <w:rPr>
                    <w:del w:id="5473" w:author="MKONDIWA, Maxwell (CIMMYT-India)" w:date="2023-10-08T09:50:00Z"/>
                    <w:rFonts w:ascii="Gill Sans MT" w:eastAsia="Times New Roman" w:hAnsi="Gill Sans MT" w:cs="Calibri"/>
                    <w:color w:val="000000"/>
                    <w:lang w:eastAsia="en-ZW"/>
                  </w:rPr>
                </w:rPrChange>
              </w:rPr>
            </w:pPr>
            <w:del w:id="5474" w:author="MKONDIWA, Maxwell (CIMMYT-India)" w:date="2023-10-08T09:50:00Z">
              <w:r w:rsidRPr="00256197" w:rsidDel="0075048F">
                <w:rPr>
                  <w:rFonts w:eastAsia="Times New Roman" w:cs="Times New Roman"/>
                  <w:color w:val="000000"/>
                  <w:lang w:eastAsia="en-ZW"/>
                  <w:rPrChange w:id="5475" w:author="Urfels, Anton (IRRI)" w:date="2023-10-06T20:02:00Z">
                    <w:rPr>
                      <w:rFonts w:ascii="Gill Sans MT" w:eastAsia="Times New Roman" w:hAnsi="Gill Sans MT" w:cs="Calibri"/>
                      <w:color w:val="000000"/>
                      <w:lang w:eastAsia="en-ZW"/>
                    </w:rPr>
                  </w:rPrChange>
                </w:rPr>
                <w:delText>10th percentile</w:delText>
              </w:r>
            </w:del>
          </w:p>
        </w:tc>
        <w:tc>
          <w:tcPr>
            <w:tcW w:w="521" w:type="pct"/>
            <w:noWrap/>
            <w:vAlign w:val="bottom"/>
          </w:tcPr>
          <w:p w14:paraId="4FDB399B" w14:textId="2A07CB6F" w:rsidR="00FD1472" w:rsidRPr="00256197" w:rsidDel="0075048F" w:rsidRDefault="00FD1472" w:rsidP="00DB11CB">
            <w:pPr>
              <w:spacing w:line="240" w:lineRule="auto"/>
              <w:jc w:val="right"/>
              <w:rPr>
                <w:del w:id="5476" w:author="MKONDIWA, Maxwell (CIMMYT-India)" w:date="2023-10-08T09:50:00Z"/>
                <w:rFonts w:eastAsia="Times New Roman" w:cs="Times New Roman"/>
                <w:color w:val="000000"/>
                <w:lang w:eastAsia="en-ZW"/>
                <w:rPrChange w:id="5477" w:author="Urfels, Anton (IRRI)" w:date="2023-10-06T20:02:00Z">
                  <w:rPr>
                    <w:del w:id="5478" w:author="MKONDIWA, Maxwell (CIMMYT-India)" w:date="2023-10-08T09:50:00Z"/>
                    <w:rFonts w:ascii="Gill Sans MT" w:eastAsia="Times New Roman" w:hAnsi="Gill Sans MT" w:cs="Calibri"/>
                    <w:color w:val="000000"/>
                    <w:lang w:eastAsia="en-ZW"/>
                  </w:rPr>
                </w:rPrChange>
              </w:rPr>
            </w:pPr>
            <w:del w:id="5479" w:author="MKONDIWA, Maxwell (CIMMYT-India)" w:date="2023-10-08T09:50:00Z">
              <w:r w:rsidRPr="00256197" w:rsidDel="0075048F">
                <w:rPr>
                  <w:rFonts w:cs="Times New Roman"/>
                  <w:color w:val="000000"/>
                  <w:rPrChange w:id="5480" w:author="Urfels, Anton (IRRI)" w:date="2023-10-06T20:02:00Z">
                    <w:rPr>
                      <w:rFonts w:ascii="Calibri" w:hAnsi="Calibri" w:cs="Calibri"/>
                      <w:color w:val="000000"/>
                    </w:rPr>
                  </w:rPrChange>
                </w:rPr>
                <w:delText>-1.98</w:delText>
              </w:r>
            </w:del>
          </w:p>
        </w:tc>
        <w:tc>
          <w:tcPr>
            <w:tcW w:w="521" w:type="pct"/>
            <w:noWrap/>
            <w:vAlign w:val="bottom"/>
          </w:tcPr>
          <w:p w14:paraId="283DD3DD" w14:textId="0B092D9D" w:rsidR="00FD1472" w:rsidRPr="00256197" w:rsidDel="0075048F" w:rsidRDefault="00FD1472" w:rsidP="00DB11CB">
            <w:pPr>
              <w:spacing w:line="240" w:lineRule="auto"/>
              <w:jc w:val="right"/>
              <w:rPr>
                <w:del w:id="5481" w:author="MKONDIWA, Maxwell (CIMMYT-India)" w:date="2023-10-08T09:50:00Z"/>
                <w:rFonts w:eastAsia="Times New Roman" w:cs="Times New Roman"/>
                <w:color w:val="000000"/>
                <w:lang w:eastAsia="en-ZW"/>
                <w:rPrChange w:id="5482" w:author="Urfels, Anton (IRRI)" w:date="2023-10-06T20:02:00Z">
                  <w:rPr>
                    <w:del w:id="5483" w:author="MKONDIWA, Maxwell (CIMMYT-India)" w:date="2023-10-08T09:50:00Z"/>
                    <w:rFonts w:ascii="Gill Sans MT" w:eastAsia="Times New Roman" w:hAnsi="Gill Sans MT" w:cs="Calibri"/>
                    <w:color w:val="000000"/>
                    <w:lang w:eastAsia="en-ZW"/>
                  </w:rPr>
                </w:rPrChange>
              </w:rPr>
            </w:pPr>
            <w:del w:id="5484" w:author="MKONDIWA, Maxwell (CIMMYT-India)" w:date="2023-10-08T09:50:00Z">
              <w:r w:rsidRPr="00256197" w:rsidDel="0075048F">
                <w:rPr>
                  <w:rFonts w:cs="Times New Roman"/>
                  <w:color w:val="000000"/>
                  <w:rPrChange w:id="5485" w:author="Urfels, Anton (IRRI)" w:date="2023-10-06T20:02:00Z">
                    <w:rPr>
                      <w:rFonts w:ascii="Calibri" w:hAnsi="Calibri" w:cs="Calibri"/>
                      <w:color w:val="000000"/>
                    </w:rPr>
                  </w:rPrChange>
                </w:rPr>
                <w:delText>1.15</w:delText>
              </w:r>
            </w:del>
          </w:p>
        </w:tc>
        <w:tc>
          <w:tcPr>
            <w:tcW w:w="521" w:type="pct"/>
            <w:noWrap/>
            <w:vAlign w:val="bottom"/>
          </w:tcPr>
          <w:p w14:paraId="66F595FB" w14:textId="5D8920C8" w:rsidR="00FD1472" w:rsidRPr="00256197" w:rsidDel="0075048F" w:rsidRDefault="00FD1472" w:rsidP="00DB11CB">
            <w:pPr>
              <w:spacing w:line="240" w:lineRule="auto"/>
              <w:jc w:val="right"/>
              <w:rPr>
                <w:del w:id="5486" w:author="MKONDIWA, Maxwell (CIMMYT-India)" w:date="2023-10-08T09:50:00Z"/>
                <w:rFonts w:eastAsia="Times New Roman" w:cs="Times New Roman"/>
                <w:color w:val="000000"/>
                <w:lang w:eastAsia="en-ZW"/>
                <w:rPrChange w:id="5487" w:author="Urfels, Anton (IRRI)" w:date="2023-10-06T20:02:00Z">
                  <w:rPr>
                    <w:del w:id="5488" w:author="MKONDIWA, Maxwell (CIMMYT-India)" w:date="2023-10-08T09:50:00Z"/>
                    <w:rFonts w:ascii="Gill Sans MT" w:eastAsia="Times New Roman" w:hAnsi="Gill Sans MT" w:cs="Calibri"/>
                    <w:color w:val="000000"/>
                    <w:lang w:eastAsia="en-ZW"/>
                  </w:rPr>
                </w:rPrChange>
              </w:rPr>
            </w:pPr>
            <w:del w:id="5489" w:author="MKONDIWA, Maxwell (CIMMYT-India)" w:date="2023-10-08T09:50:00Z">
              <w:r w:rsidRPr="00256197" w:rsidDel="0075048F">
                <w:rPr>
                  <w:rFonts w:cs="Times New Roman"/>
                  <w:color w:val="000000"/>
                  <w:rPrChange w:id="5490" w:author="Urfels, Anton (IRRI)" w:date="2023-10-06T20:02:00Z">
                    <w:rPr>
                      <w:rFonts w:ascii="Calibri" w:hAnsi="Calibri" w:cs="Calibri"/>
                      <w:color w:val="000000"/>
                    </w:rPr>
                  </w:rPrChange>
                </w:rPr>
                <w:delText>0.64</w:delText>
              </w:r>
            </w:del>
          </w:p>
        </w:tc>
        <w:tc>
          <w:tcPr>
            <w:tcW w:w="521" w:type="pct"/>
            <w:noWrap/>
            <w:vAlign w:val="bottom"/>
          </w:tcPr>
          <w:p w14:paraId="7687B012" w14:textId="66E70CF9" w:rsidR="00FD1472" w:rsidRPr="00256197" w:rsidDel="0075048F" w:rsidRDefault="00FD1472" w:rsidP="00DB11CB">
            <w:pPr>
              <w:spacing w:line="240" w:lineRule="auto"/>
              <w:jc w:val="right"/>
              <w:rPr>
                <w:del w:id="5491" w:author="MKONDIWA, Maxwell (CIMMYT-India)" w:date="2023-10-08T09:50:00Z"/>
                <w:rFonts w:eastAsia="Times New Roman" w:cs="Times New Roman"/>
                <w:color w:val="000000"/>
                <w:lang w:eastAsia="en-ZW"/>
                <w:rPrChange w:id="5492" w:author="Urfels, Anton (IRRI)" w:date="2023-10-06T20:02:00Z">
                  <w:rPr>
                    <w:del w:id="5493" w:author="MKONDIWA, Maxwell (CIMMYT-India)" w:date="2023-10-08T09:50:00Z"/>
                    <w:rFonts w:ascii="Gill Sans MT" w:eastAsia="Times New Roman" w:hAnsi="Gill Sans MT" w:cs="Calibri"/>
                    <w:color w:val="000000"/>
                    <w:lang w:eastAsia="en-ZW"/>
                  </w:rPr>
                </w:rPrChange>
              </w:rPr>
            </w:pPr>
            <w:del w:id="5494" w:author="MKONDIWA, Maxwell (CIMMYT-India)" w:date="2023-10-08T09:50:00Z">
              <w:r w:rsidRPr="00256197" w:rsidDel="0075048F">
                <w:rPr>
                  <w:rFonts w:cs="Times New Roman"/>
                  <w:color w:val="000000"/>
                  <w:rPrChange w:id="5495" w:author="Urfels, Anton (IRRI)" w:date="2023-10-06T20:02:00Z">
                    <w:rPr>
                      <w:rFonts w:ascii="Calibri" w:hAnsi="Calibri" w:cs="Calibri"/>
                      <w:color w:val="000000"/>
                    </w:rPr>
                  </w:rPrChange>
                </w:rPr>
                <w:delText>-0.09</w:delText>
              </w:r>
            </w:del>
          </w:p>
        </w:tc>
        <w:tc>
          <w:tcPr>
            <w:tcW w:w="521" w:type="pct"/>
            <w:noWrap/>
            <w:vAlign w:val="bottom"/>
          </w:tcPr>
          <w:p w14:paraId="4E7AA656" w14:textId="446145CC" w:rsidR="00FD1472" w:rsidRPr="00256197" w:rsidDel="0075048F" w:rsidRDefault="00FD1472" w:rsidP="00DB11CB">
            <w:pPr>
              <w:spacing w:line="240" w:lineRule="auto"/>
              <w:jc w:val="right"/>
              <w:rPr>
                <w:del w:id="5496" w:author="MKONDIWA, Maxwell (CIMMYT-India)" w:date="2023-10-08T09:50:00Z"/>
                <w:rFonts w:eastAsia="Times New Roman" w:cs="Times New Roman"/>
                <w:color w:val="000000"/>
                <w:lang w:eastAsia="en-ZW"/>
                <w:rPrChange w:id="5497" w:author="Urfels, Anton (IRRI)" w:date="2023-10-06T20:02:00Z">
                  <w:rPr>
                    <w:del w:id="5498" w:author="MKONDIWA, Maxwell (CIMMYT-India)" w:date="2023-10-08T09:50:00Z"/>
                    <w:rFonts w:ascii="Gill Sans MT" w:eastAsia="Times New Roman" w:hAnsi="Gill Sans MT" w:cs="Calibri"/>
                    <w:color w:val="000000"/>
                    <w:lang w:eastAsia="en-ZW"/>
                  </w:rPr>
                </w:rPrChange>
              </w:rPr>
            </w:pPr>
            <w:del w:id="5499" w:author="MKONDIWA, Maxwell (CIMMYT-India)" w:date="2023-10-08T09:50:00Z">
              <w:r w:rsidRPr="00256197" w:rsidDel="0075048F">
                <w:rPr>
                  <w:rFonts w:cs="Times New Roman"/>
                  <w:color w:val="000000"/>
                  <w:rPrChange w:id="5500" w:author="Urfels, Anton (IRRI)" w:date="2023-10-06T20:02:00Z">
                    <w:rPr>
                      <w:rFonts w:ascii="Calibri" w:hAnsi="Calibri" w:cs="Calibri"/>
                      <w:color w:val="000000"/>
                    </w:rPr>
                  </w:rPrChange>
                </w:rPr>
                <w:delText>-0.80</w:delText>
              </w:r>
            </w:del>
          </w:p>
        </w:tc>
        <w:tc>
          <w:tcPr>
            <w:tcW w:w="521" w:type="pct"/>
            <w:noWrap/>
            <w:vAlign w:val="bottom"/>
          </w:tcPr>
          <w:p w14:paraId="524C1E90" w14:textId="6443A950" w:rsidR="00FD1472" w:rsidRPr="00256197" w:rsidDel="0075048F" w:rsidRDefault="00FD1472" w:rsidP="00DB11CB">
            <w:pPr>
              <w:spacing w:line="240" w:lineRule="auto"/>
              <w:jc w:val="right"/>
              <w:rPr>
                <w:del w:id="5501" w:author="MKONDIWA, Maxwell (CIMMYT-India)" w:date="2023-10-08T09:50:00Z"/>
                <w:rFonts w:eastAsia="Times New Roman" w:cs="Times New Roman"/>
                <w:color w:val="000000"/>
                <w:lang w:eastAsia="en-ZW"/>
                <w:rPrChange w:id="5502" w:author="Urfels, Anton (IRRI)" w:date="2023-10-06T20:02:00Z">
                  <w:rPr>
                    <w:del w:id="5503" w:author="MKONDIWA, Maxwell (CIMMYT-India)" w:date="2023-10-08T09:50:00Z"/>
                    <w:rFonts w:ascii="Gill Sans MT" w:eastAsia="Times New Roman" w:hAnsi="Gill Sans MT" w:cs="Calibri"/>
                    <w:color w:val="000000"/>
                    <w:lang w:eastAsia="en-ZW"/>
                  </w:rPr>
                </w:rPrChange>
              </w:rPr>
            </w:pPr>
            <w:del w:id="5504" w:author="MKONDIWA, Maxwell (CIMMYT-India)" w:date="2023-10-08T09:50:00Z">
              <w:r w:rsidRPr="00256197" w:rsidDel="0075048F">
                <w:rPr>
                  <w:rFonts w:cs="Times New Roman"/>
                  <w:color w:val="000000"/>
                  <w:rPrChange w:id="5505" w:author="Urfels, Anton (IRRI)" w:date="2023-10-06T20:02:00Z">
                    <w:rPr>
                      <w:rFonts w:ascii="Calibri" w:hAnsi="Calibri" w:cs="Calibri"/>
                      <w:color w:val="000000"/>
                    </w:rPr>
                  </w:rPrChange>
                </w:rPr>
                <w:delText>-1.78</w:delText>
              </w:r>
            </w:del>
          </w:p>
        </w:tc>
      </w:tr>
      <w:tr w:rsidR="00FD1472" w:rsidRPr="00256197" w:rsidDel="0075048F" w14:paraId="33F72B33" w14:textId="6EA72550" w:rsidTr="00DB11CB">
        <w:trPr>
          <w:trHeight w:val="288"/>
          <w:jc w:val="center"/>
          <w:del w:id="5506" w:author="MKONDIWA, Maxwell (CIMMYT-India)" w:date="2023-10-08T09:50:00Z"/>
        </w:trPr>
        <w:tc>
          <w:tcPr>
            <w:tcW w:w="679" w:type="pct"/>
            <w:vMerge/>
          </w:tcPr>
          <w:p w14:paraId="44E64CEF" w14:textId="6AE8B008" w:rsidR="00FD1472" w:rsidRPr="00256197" w:rsidDel="0075048F" w:rsidRDefault="00FD1472" w:rsidP="00DB11CB">
            <w:pPr>
              <w:spacing w:line="240" w:lineRule="auto"/>
              <w:rPr>
                <w:del w:id="5507" w:author="MKONDIWA, Maxwell (CIMMYT-India)" w:date="2023-10-08T09:50:00Z"/>
                <w:rFonts w:eastAsia="Times New Roman" w:cs="Times New Roman"/>
                <w:color w:val="000000"/>
                <w:lang w:eastAsia="en-ZW"/>
                <w:rPrChange w:id="5508" w:author="Urfels, Anton (IRRI)" w:date="2023-10-06T20:02:00Z">
                  <w:rPr>
                    <w:del w:id="5509" w:author="MKONDIWA, Maxwell (CIMMYT-India)" w:date="2023-10-08T09:50:00Z"/>
                    <w:rFonts w:ascii="Gill Sans MT" w:eastAsia="Times New Roman" w:hAnsi="Gill Sans MT" w:cs="Calibri"/>
                    <w:color w:val="000000"/>
                    <w:lang w:eastAsia="en-ZW"/>
                  </w:rPr>
                </w:rPrChange>
              </w:rPr>
            </w:pPr>
          </w:p>
        </w:tc>
        <w:tc>
          <w:tcPr>
            <w:tcW w:w="1193" w:type="pct"/>
            <w:noWrap/>
            <w:hideMark/>
          </w:tcPr>
          <w:p w14:paraId="52224FBB" w14:textId="117FA830" w:rsidR="00FD1472" w:rsidRPr="00256197" w:rsidDel="0075048F" w:rsidRDefault="00FD1472" w:rsidP="00DB11CB">
            <w:pPr>
              <w:spacing w:line="240" w:lineRule="auto"/>
              <w:rPr>
                <w:del w:id="5510" w:author="MKONDIWA, Maxwell (CIMMYT-India)" w:date="2023-10-08T09:50:00Z"/>
                <w:rFonts w:eastAsia="Times New Roman" w:cs="Times New Roman"/>
                <w:color w:val="000000"/>
                <w:lang w:eastAsia="en-ZW"/>
                <w:rPrChange w:id="5511" w:author="Urfels, Anton (IRRI)" w:date="2023-10-06T20:02:00Z">
                  <w:rPr>
                    <w:del w:id="5512" w:author="MKONDIWA, Maxwell (CIMMYT-India)" w:date="2023-10-08T09:50:00Z"/>
                    <w:rFonts w:ascii="Gill Sans MT" w:eastAsia="Times New Roman" w:hAnsi="Gill Sans MT" w:cs="Calibri"/>
                    <w:color w:val="000000"/>
                    <w:lang w:eastAsia="en-ZW"/>
                  </w:rPr>
                </w:rPrChange>
              </w:rPr>
            </w:pPr>
            <w:del w:id="5513" w:author="MKONDIWA, Maxwell (CIMMYT-India)" w:date="2023-10-08T09:50:00Z">
              <w:r w:rsidRPr="00256197" w:rsidDel="0075048F">
                <w:rPr>
                  <w:rFonts w:eastAsia="Times New Roman" w:cs="Times New Roman"/>
                  <w:color w:val="000000"/>
                  <w:lang w:eastAsia="en-ZW"/>
                  <w:rPrChange w:id="5514" w:author="Urfels, Anton (IRRI)" w:date="2023-10-06T20:02:00Z">
                    <w:rPr>
                      <w:rFonts w:ascii="Gill Sans MT" w:eastAsia="Times New Roman" w:hAnsi="Gill Sans MT" w:cs="Calibri"/>
                      <w:color w:val="000000"/>
                      <w:lang w:eastAsia="en-ZW"/>
                    </w:rPr>
                  </w:rPrChange>
                </w:rPr>
                <w:delText>25th percentile</w:delText>
              </w:r>
            </w:del>
          </w:p>
        </w:tc>
        <w:tc>
          <w:tcPr>
            <w:tcW w:w="521" w:type="pct"/>
            <w:noWrap/>
            <w:vAlign w:val="bottom"/>
          </w:tcPr>
          <w:p w14:paraId="095989C9" w14:textId="38316DF1" w:rsidR="00FD1472" w:rsidRPr="00256197" w:rsidDel="0075048F" w:rsidRDefault="00FD1472" w:rsidP="00DB11CB">
            <w:pPr>
              <w:spacing w:line="240" w:lineRule="auto"/>
              <w:jc w:val="right"/>
              <w:rPr>
                <w:del w:id="5515" w:author="MKONDIWA, Maxwell (CIMMYT-India)" w:date="2023-10-08T09:50:00Z"/>
                <w:rFonts w:eastAsia="Times New Roman" w:cs="Times New Roman"/>
                <w:color w:val="000000"/>
                <w:lang w:eastAsia="en-ZW"/>
                <w:rPrChange w:id="5516" w:author="Urfels, Anton (IRRI)" w:date="2023-10-06T20:02:00Z">
                  <w:rPr>
                    <w:del w:id="5517" w:author="MKONDIWA, Maxwell (CIMMYT-India)" w:date="2023-10-08T09:50:00Z"/>
                    <w:rFonts w:ascii="Gill Sans MT" w:eastAsia="Times New Roman" w:hAnsi="Gill Sans MT" w:cs="Calibri"/>
                    <w:color w:val="000000"/>
                    <w:lang w:eastAsia="en-ZW"/>
                  </w:rPr>
                </w:rPrChange>
              </w:rPr>
            </w:pPr>
            <w:del w:id="5518" w:author="MKONDIWA, Maxwell (CIMMYT-India)" w:date="2023-10-08T09:50:00Z">
              <w:r w:rsidRPr="00256197" w:rsidDel="0075048F">
                <w:rPr>
                  <w:rFonts w:cs="Times New Roman"/>
                  <w:color w:val="000000"/>
                  <w:rPrChange w:id="5519" w:author="Urfels, Anton (IRRI)" w:date="2023-10-06T20:02:00Z">
                    <w:rPr>
                      <w:rFonts w:ascii="Calibri" w:hAnsi="Calibri" w:cs="Calibri"/>
                      <w:color w:val="000000"/>
                    </w:rPr>
                  </w:rPrChange>
                </w:rPr>
                <w:delText>-1.16</w:delText>
              </w:r>
            </w:del>
          </w:p>
        </w:tc>
        <w:tc>
          <w:tcPr>
            <w:tcW w:w="521" w:type="pct"/>
            <w:noWrap/>
            <w:vAlign w:val="bottom"/>
          </w:tcPr>
          <w:p w14:paraId="4B07971F" w14:textId="2DE8B43F" w:rsidR="00FD1472" w:rsidRPr="00256197" w:rsidDel="0075048F" w:rsidRDefault="00FD1472" w:rsidP="00DB11CB">
            <w:pPr>
              <w:spacing w:line="240" w:lineRule="auto"/>
              <w:jc w:val="right"/>
              <w:rPr>
                <w:del w:id="5520" w:author="MKONDIWA, Maxwell (CIMMYT-India)" w:date="2023-10-08T09:50:00Z"/>
                <w:rFonts w:eastAsia="Times New Roman" w:cs="Times New Roman"/>
                <w:color w:val="000000"/>
                <w:lang w:eastAsia="en-ZW"/>
                <w:rPrChange w:id="5521" w:author="Urfels, Anton (IRRI)" w:date="2023-10-06T20:02:00Z">
                  <w:rPr>
                    <w:del w:id="5522" w:author="MKONDIWA, Maxwell (CIMMYT-India)" w:date="2023-10-08T09:50:00Z"/>
                    <w:rFonts w:ascii="Gill Sans MT" w:eastAsia="Times New Roman" w:hAnsi="Gill Sans MT" w:cs="Calibri"/>
                    <w:color w:val="000000"/>
                    <w:lang w:eastAsia="en-ZW"/>
                  </w:rPr>
                </w:rPrChange>
              </w:rPr>
            </w:pPr>
            <w:del w:id="5523" w:author="MKONDIWA, Maxwell (CIMMYT-India)" w:date="2023-10-08T09:50:00Z">
              <w:r w:rsidRPr="00256197" w:rsidDel="0075048F">
                <w:rPr>
                  <w:rFonts w:cs="Times New Roman"/>
                  <w:color w:val="000000"/>
                  <w:rPrChange w:id="5524" w:author="Urfels, Anton (IRRI)" w:date="2023-10-06T20:02:00Z">
                    <w:rPr>
                      <w:rFonts w:ascii="Calibri" w:hAnsi="Calibri" w:cs="Calibri"/>
                      <w:color w:val="000000"/>
                    </w:rPr>
                  </w:rPrChange>
                </w:rPr>
                <w:delText>1.23</w:delText>
              </w:r>
            </w:del>
          </w:p>
        </w:tc>
        <w:tc>
          <w:tcPr>
            <w:tcW w:w="521" w:type="pct"/>
            <w:noWrap/>
            <w:vAlign w:val="bottom"/>
          </w:tcPr>
          <w:p w14:paraId="7D3D5574" w14:textId="62C34AAD" w:rsidR="00FD1472" w:rsidRPr="00256197" w:rsidDel="0075048F" w:rsidRDefault="00FD1472" w:rsidP="00DB11CB">
            <w:pPr>
              <w:spacing w:line="240" w:lineRule="auto"/>
              <w:jc w:val="right"/>
              <w:rPr>
                <w:del w:id="5525" w:author="MKONDIWA, Maxwell (CIMMYT-India)" w:date="2023-10-08T09:50:00Z"/>
                <w:rFonts w:eastAsia="Times New Roman" w:cs="Times New Roman"/>
                <w:color w:val="000000"/>
                <w:lang w:eastAsia="en-ZW"/>
                <w:rPrChange w:id="5526" w:author="Urfels, Anton (IRRI)" w:date="2023-10-06T20:02:00Z">
                  <w:rPr>
                    <w:del w:id="5527" w:author="MKONDIWA, Maxwell (CIMMYT-India)" w:date="2023-10-08T09:50:00Z"/>
                    <w:rFonts w:ascii="Gill Sans MT" w:eastAsia="Times New Roman" w:hAnsi="Gill Sans MT" w:cs="Calibri"/>
                    <w:color w:val="000000"/>
                    <w:lang w:eastAsia="en-ZW"/>
                  </w:rPr>
                </w:rPrChange>
              </w:rPr>
            </w:pPr>
            <w:del w:id="5528" w:author="MKONDIWA, Maxwell (CIMMYT-India)" w:date="2023-10-08T09:50:00Z">
              <w:r w:rsidRPr="00256197" w:rsidDel="0075048F">
                <w:rPr>
                  <w:rFonts w:cs="Times New Roman"/>
                  <w:color w:val="000000"/>
                  <w:rPrChange w:id="5529" w:author="Urfels, Anton (IRRI)" w:date="2023-10-06T20:02:00Z">
                    <w:rPr>
                      <w:rFonts w:ascii="Calibri" w:hAnsi="Calibri" w:cs="Calibri"/>
                      <w:color w:val="000000"/>
                    </w:rPr>
                  </w:rPrChange>
                </w:rPr>
                <w:delText>0.98</w:delText>
              </w:r>
            </w:del>
          </w:p>
        </w:tc>
        <w:tc>
          <w:tcPr>
            <w:tcW w:w="521" w:type="pct"/>
            <w:noWrap/>
            <w:vAlign w:val="bottom"/>
          </w:tcPr>
          <w:p w14:paraId="35043123" w14:textId="2B051DAD" w:rsidR="00FD1472" w:rsidRPr="00256197" w:rsidDel="0075048F" w:rsidRDefault="00FD1472" w:rsidP="00DB11CB">
            <w:pPr>
              <w:spacing w:line="240" w:lineRule="auto"/>
              <w:jc w:val="right"/>
              <w:rPr>
                <w:del w:id="5530" w:author="MKONDIWA, Maxwell (CIMMYT-India)" w:date="2023-10-08T09:50:00Z"/>
                <w:rFonts w:eastAsia="Times New Roman" w:cs="Times New Roman"/>
                <w:color w:val="000000"/>
                <w:lang w:eastAsia="en-ZW"/>
                <w:rPrChange w:id="5531" w:author="Urfels, Anton (IRRI)" w:date="2023-10-06T20:02:00Z">
                  <w:rPr>
                    <w:del w:id="5532" w:author="MKONDIWA, Maxwell (CIMMYT-India)" w:date="2023-10-08T09:50:00Z"/>
                    <w:rFonts w:ascii="Gill Sans MT" w:eastAsia="Times New Roman" w:hAnsi="Gill Sans MT" w:cs="Calibri"/>
                    <w:color w:val="000000"/>
                    <w:lang w:eastAsia="en-ZW"/>
                  </w:rPr>
                </w:rPrChange>
              </w:rPr>
            </w:pPr>
            <w:del w:id="5533" w:author="MKONDIWA, Maxwell (CIMMYT-India)" w:date="2023-10-08T09:50:00Z">
              <w:r w:rsidRPr="00256197" w:rsidDel="0075048F">
                <w:rPr>
                  <w:rFonts w:cs="Times New Roman"/>
                  <w:color w:val="000000"/>
                  <w:rPrChange w:id="5534" w:author="Urfels, Anton (IRRI)" w:date="2023-10-06T20:02:00Z">
                    <w:rPr>
                      <w:rFonts w:ascii="Calibri" w:hAnsi="Calibri" w:cs="Calibri"/>
                      <w:color w:val="000000"/>
                    </w:rPr>
                  </w:rPrChange>
                </w:rPr>
                <w:delText>0.48</w:delText>
              </w:r>
            </w:del>
          </w:p>
        </w:tc>
        <w:tc>
          <w:tcPr>
            <w:tcW w:w="521" w:type="pct"/>
            <w:noWrap/>
            <w:vAlign w:val="bottom"/>
          </w:tcPr>
          <w:p w14:paraId="7CDDD810" w14:textId="68D77293" w:rsidR="00FD1472" w:rsidRPr="00256197" w:rsidDel="0075048F" w:rsidRDefault="00FD1472" w:rsidP="00DB11CB">
            <w:pPr>
              <w:spacing w:line="240" w:lineRule="auto"/>
              <w:jc w:val="right"/>
              <w:rPr>
                <w:del w:id="5535" w:author="MKONDIWA, Maxwell (CIMMYT-India)" w:date="2023-10-08T09:50:00Z"/>
                <w:rFonts w:eastAsia="Times New Roman" w:cs="Times New Roman"/>
                <w:color w:val="000000"/>
                <w:lang w:eastAsia="en-ZW"/>
                <w:rPrChange w:id="5536" w:author="Urfels, Anton (IRRI)" w:date="2023-10-06T20:02:00Z">
                  <w:rPr>
                    <w:del w:id="5537" w:author="MKONDIWA, Maxwell (CIMMYT-India)" w:date="2023-10-08T09:50:00Z"/>
                    <w:rFonts w:ascii="Gill Sans MT" w:eastAsia="Times New Roman" w:hAnsi="Gill Sans MT" w:cs="Calibri"/>
                    <w:color w:val="000000"/>
                    <w:lang w:eastAsia="en-ZW"/>
                  </w:rPr>
                </w:rPrChange>
              </w:rPr>
            </w:pPr>
            <w:del w:id="5538" w:author="MKONDIWA, Maxwell (CIMMYT-India)" w:date="2023-10-08T09:50:00Z">
              <w:r w:rsidRPr="00256197" w:rsidDel="0075048F">
                <w:rPr>
                  <w:rFonts w:cs="Times New Roman"/>
                  <w:color w:val="000000"/>
                  <w:rPrChange w:id="5539" w:author="Urfels, Anton (IRRI)" w:date="2023-10-06T20:02:00Z">
                    <w:rPr>
                      <w:rFonts w:ascii="Calibri" w:hAnsi="Calibri" w:cs="Calibri"/>
                      <w:color w:val="000000"/>
                    </w:rPr>
                  </w:rPrChange>
                </w:rPr>
                <w:delText>-0.37</w:delText>
              </w:r>
            </w:del>
          </w:p>
        </w:tc>
        <w:tc>
          <w:tcPr>
            <w:tcW w:w="521" w:type="pct"/>
            <w:noWrap/>
            <w:vAlign w:val="bottom"/>
          </w:tcPr>
          <w:p w14:paraId="65B6E189" w14:textId="15E433E2" w:rsidR="00FD1472" w:rsidRPr="00256197" w:rsidDel="0075048F" w:rsidRDefault="00FD1472" w:rsidP="00DB11CB">
            <w:pPr>
              <w:spacing w:line="240" w:lineRule="auto"/>
              <w:jc w:val="right"/>
              <w:rPr>
                <w:del w:id="5540" w:author="MKONDIWA, Maxwell (CIMMYT-India)" w:date="2023-10-08T09:50:00Z"/>
                <w:rFonts w:eastAsia="Times New Roman" w:cs="Times New Roman"/>
                <w:color w:val="000000"/>
                <w:lang w:eastAsia="en-ZW"/>
                <w:rPrChange w:id="5541" w:author="Urfels, Anton (IRRI)" w:date="2023-10-06T20:02:00Z">
                  <w:rPr>
                    <w:del w:id="5542" w:author="MKONDIWA, Maxwell (CIMMYT-India)" w:date="2023-10-08T09:50:00Z"/>
                    <w:rFonts w:ascii="Gill Sans MT" w:eastAsia="Times New Roman" w:hAnsi="Gill Sans MT" w:cs="Calibri"/>
                    <w:color w:val="000000"/>
                    <w:lang w:eastAsia="en-ZW"/>
                  </w:rPr>
                </w:rPrChange>
              </w:rPr>
            </w:pPr>
            <w:del w:id="5543" w:author="MKONDIWA, Maxwell (CIMMYT-India)" w:date="2023-10-08T09:50:00Z">
              <w:r w:rsidRPr="00256197" w:rsidDel="0075048F">
                <w:rPr>
                  <w:rFonts w:cs="Times New Roman"/>
                  <w:color w:val="000000"/>
                  <w:rPrChange w:id="5544" w:author="Urfels, Anton (IRRI)" w:date="2023-10-06T20:02:00Z">
                    <w:rPr>
                      <w:rFonts w:ascii="Calibri" w:hAnsi="Calibri" w:cs="Calibri"/>
                      <w:color w:val="000000"/>
                    </w:rPr>
                  </w:rPrChange>
                </w:rPr>
                <w:delText>-1.22</w:delText>
              </w:r>
            </w:del>
          </w:p>
        </w:tc>
      </w:tr>
      <w:tr w:rsidR="00FD1472" w:rsidRPr="00256197" w:rsidDel="0075048F" w14:paraId="51E716CA" w14:textId="57FA830D" w:rsidTr="00DB11CB">
        <w:trPr>
          <w:trHeight w:val="288"/>
          <w:jc w:val="center"/>
          <w:del w:id="5545" w:author="MKONDIWA, Maxwell (CIMMYT-India)" w:date="2023-10-08T09:50:00Z"/>
        </w:trPr>
        <w:tc>
          <w:tcPr>
            <w:tcW w:w="679" w:type="pct"/>
            <w:vMerge/>
          </w:tcPr>
          <w:p w14:paraId="2C41029E" w14:textId="1D4F6174" w:rsidR="00FD1472" w:rsidRPr="00256197" w:rsidDel="0075048F" w:rsidRDefault="00FD1472" w:rsidP="00DB11CB">
            <w:pPr>
              <w:spacing w:line="240" w:lineRule="auto"/>
              <w:rPr>
                <w:del w:id="5546" w:author="MKONDIWA, Maxwell (CIMMYT-India)" w:date="2023-10-08T09:50:00Z"/>
                <w:rFonts w:eastAsia="Times New Roman" w:cs="Times New Roman"/>
                <w:color w:val="000000"/>
                <w:lang w:eastAsia="en-ZW"/>
                <w:rPrChange w:id="5547" w:author="Urfels, Anton (IRRI)" w:date="2023-10-06T20:02:00Z">
                  <w:rPr>
                    <w:del w:id="5548" w:author="MKONDIWA, Maxwell (CIMMYT-India)" w:date="2023-10-08T09:50:00Z"/>
                    <w:rFonts w:ascii="Gill Sans MT" w:eastAsia="Times New Roman" w:hAnsi="Gill Sans MT" w:cs="Calibri"/>
                    <w:color w:val="000000"/>
                    <w:lang w:eastAsia="en-ZW"/>
                  </w:rPr>
                </w:rPrChange>
              </w:rPr>
            </w:pPr>
          </w:p>
        </w:tc>
        <w:tc>
          <w:tcPr>
            <w:tcW w:w="1193" w:type="pct"/>
            <w:noWrap/>
            <w:hideMark/>
          </w:tcPr>
          <w:p w14:paraId="550E3EFD" w14:textId="6D4D98F5" w:rsidR="00FD1472" w:rsidRPr="00256197" w:rsidDel="0075048F" w:rsidRDefault="00FD1472" w:rsidP="00DB11CB">
            <w:pPr>
              <w:spacing w:line="240" w:lineRule="auto"/>
              <w:rPr>
                <w:del w:id="5549" w:author="MKONDIWA, Maxwell (CIMMYT-India)" w:date="2023-10-08T09:50:00Z"/>
                <w:rFonts w:eastAsia="Times New Roman" w:cs="Times New Roman"/>
                <w:color w:val="000000"/>
                <w:lang w:eastAsia="en-ZW"/>
                <w:rPrChange w:id="5550" w:author="Urfels, Anton (IRRI)" w:date="2023-10-06T20:02:00Z">
                  <w:rPr>
                    <w:del w:id="5551" w:author="MKONDIWA, Maxwell (CIMMYT-India)" w:date="2023-10-08T09:50:00Z"/>
                    <w:rFonts w:ascii="Gill Sans MT" w:eastAsia="Times New Roman" w:hAnsi="Gill Sans MT" w:cs="Calibri"/>
                    <w:color w:val="000000"/>
                    <w:lang w:eastAsia="en-ZW"/>
                  </w:rPr>
                </w:rPrChange>
              </w:rPr>
            </w:pPr>
            <w:del w:id="5552" w:author="MKONDIWA, Maxwell (CIMMYT-India)" w:date="2023-10-08T09:50:00Z">
              <w:r w:rsidRPr="00256197" w:rsidDel="0075048F">
                <w:rPr>
                  <w:rFonts w:eastAsia="Times New Roman" w:cs="Times New Roman"/>
                  <w:color w:val="000000"/>
                  <w:lang w:eastAsia="en-ZW"/>
                  <w:rPrChange w:id="5553" w:author="Urfels, Anton (IRRI)" w:date="2023-10-06T20:02:00Z">
                    <w:rPr>
                      <w:rFonts w:ascii="Gill Sans MT" w:eastAsia="Times New Roman" w:hAnsi="Gill Sans MT" w:cs="Calibri"/>
                      <w:color w:val="000000"/>
                      <w:lang w:eastAsia="en-ZW"/>
                    </w:rPr>
                  </w:rPrChange>
                </w:rPr>
                <w:delText>Median</w:delText>
              </w:r>
            </w:del>
          </w:p>
        </w:tc>
        <w:tc>
          <w:tcPr>
            <w:tcW w:w="521" w:type="pct"/>
            <w:noWrap/>
            <w:vAlign w:val="bottom"/>
          </w:tcPr>
          <w:p w14:paraId="1E9356B7" w14:textId="609AD430" w:rsidR="00FD1472" w:rsidRPr="00256197" w:rsidDel="0075048F" w:rsidRDefault="00FD1472" w:rsidP="00DB11CB">
            <w:pPr>
              <w:spacing w:line="240" w:lineRule="auto"/>
              <w:jc w:val="right"/>
              <w:rPr>
                <w:del w:id="5554" w:author="MKONDIWA, Maxwell (CIMMYT-India)" w:date="2023-10-08T09:50:00Z"/>
                <w:rFonts w:eastAsia="Times New Roman" w:cs="Times New Roman"/>
                <w:color w:val="000000"/>
                <w:lang w:eastAsia="en-ZW"/>
                <w:rPrChange w:id="5555" w:author="Urfels, Anton (IRRI)" w:date="2023-10-06T20:02:00Z">
                  <w:rPr>
                    <w:del w:id="5556" w:author="MKONDIWA, Maxwell (CIMMYT-India)" w:date="2023-10-08T09:50:00Z"/>
                    <w:rFonts w:ascii="Gill Sans MT" w:eastAsia="Times New Roman" w:hAnsi="Gill Sans MT" w:cs="Calibri"/>
                    <w:color w:val="000000"/>
                    <w:lang w:eastAsia="en-ZW"/>
                  </w:rPr>
                </w:rPrChange>
              </w:rPr>
            </w:pPr>
            <w:del w:id="5557" w:author="MKONDIWA, Maxwell (CIMMYT-India)" w:date="2023-10-08T09:50:00Z">
              <w:r w:rsidRPr="00256197" w:rsidDel="0075048F">
                <w:rPr>
                  <w:rFonts w:cs="Times New Roman"/>
                  <w:color w:val="000000"/>
                  <w:rPrChange w:id="5558" w:author="Urfels, Anton (IRRI)" w:date="2023-10-06T20:02:00Z">
                    <w:rPr>
                      <w:rFonts w:ascii="Calibri" w:hAnsi="Calibri" w:cs="Calibri"/>
                      <w:color w:val="000000"/>
                    </w:rPr>
                  </w:rPrChange>
                </w:rPr>
                <w:delText>0.05</w:delText>
              </w:r>
            </w:del>
          </w:p>
        </w:tc>
        <w:tc>
          <w:tcPr>
            <w:tcW w:w="521" w:type="pct"/>
            <w:noWrap/>
            <w:vAlign w:val="bottom"/>
          </w:tcPr>
          <w:p w14:paraId="1572660D" w14:textId="42EA1C5D" w:rsidR="00FD1472" w:rsidRPr="00256197" w:rsidDel="0075048F" w:rsidRDefault="00FD1472" w:rsidP="00DB11CB">
            <w:pPr>
              <w:spacing w:line="240" w:lineRule="auto"/>
              <w:jc w:val="right"/>
              <w:rPr>
                <w:del w:id="5559" w:author="MKONDIWA, Maxwell (CIMMYT-India)" w:date="2023-10-08T09:50:00Z"/>
                <w:rFonts w:eastAsia="Times New Roman" w:cs="Times New Roman"/>
                <w:color w:val="000000"/>
                <w:lang w:eastAsia="en-ZW"/>
                <w:rPrChange w:id="5560" w:author="Urfels, Anton (IRRI)" w:date="2023-10-06T20:02:00Z">
                  <w:rPr>
                    <w:del w:id="5561" w:author="MKONDIWA, Maxwell (CIMMYT-India)" w:date="2023-10-08T09:50:00Z"/>
                    <w:rFonts w:ascii="Gill Sans MT" w:eastAsia="Times New Roman" w:hAnsi="Gill Sans MT" w:cs="Calibri"/>
                    <w:color w:val="000000"/>
                    <w:lang w:eastAsia="en-ZW"/>
                  </w:rPr>
                </w:rPrChange>
              </w:rPr>
            </w:pPr>
            <w:del w:id="5562" w:author="MKONDIWA, Maxwell (CIMMYT-India)" w:date="2023-10-08T09:50:00Z">
              <w:r w:rsidRPr="00256197" w:rsidDel="0075048F">
                <w:rPr>
                  <w:rFonts w:cs="Times New Roman"/>
                  <w:color w:val="000000"/>
                  <w:rPrChange w:id="5563" w:author="Urfels, Anton (IRRI)" w:date="2023-10-06T20:02:00Z">
                    <w:rPr>
                      <w:rFonts w:ascii="Calibri" w:hAnsi="Calibri" w:cs="Calibri"/>
                      <w:color w:val="000000"/>
                    </w:rPr>
                  </w:rPrChange>
                </w:rPr>
                <w:delText>1.30</w:delText>
              </w:r>
            </w:del>
          </w:p>
        </w:tc>
        <w:tc>
          <w:tcPr>
            <w:tcW w:w="521" w:type="pct"/>
            <w:noWrap/>
            <w:vAlign w:val="bottom"/>
          </w:tcPr>
          <w:p w14:paraId="60C1C3B5" w14:textId="343FD522" w:rsidR="00FD1472" w:rsidRPr="00256197" w:rsidDel="0075048F" w:rsidRDefault="00FD1472" w:rsidP="00DB11CB">
            <w:pPr>
              <w:spacing w:line="240" w:lineRule="auto"/>
              <w:jc w:val="right"/>
              <w:rPr>
                <w:del w:id="5564" w:author="MKONDIWA, Maxwell (CIMMYT-India)" w:date="2023-10-08T09:50:00Z"/>
                <w:rFonts w:eastAsia="Times New Roman" w:cs="Times New Roman"/>
                <w:color w:val="000000"/>
                <w:lang w:eastAsia="en-ZW"/>
                <w:rPrChange w:id="5565" w:author="Urfels, Anton (IRRI)" w:date="2023-10-06T20:02:00Z">
                  <w:rPr>
                    <w:del w:id="5566" w:author="MKONDIWA, Maxwell (CIMMYT-India)" w:date="2023-10-08T09:50:00Z"/>
                    <w:rFonts w:ascii="Gill Sans MT" w:eastAsia="Times New Roman" w:hAnsi="Gill Sans MT" w:cs="Calibri"/>
                    <w:color w:val="000000"/>
                    <w:lang w:eastAsia="en-ZW"/>
                  </w:rPr>
                </w:rPrChange>
              </w:rPr>
            </w:pPr>
            <w:del w:id="5567" w:author="MKONDIWA, Maxwell (CIMMYT-India)" w:date="2023-10-08T09:50:00Z">
              <w:r w:rsidRPr="00256197" w:rsidDel="0075048F">
                <w:rPr>
                  <w:rFonts w:cs="Times New Roman"/>
                  <w:color w:val="000000"/>
                  <w:rPrChange w:id="5568" w:author="Urfels, Anton (IRRI)" w:date="2023-10-06T20:02:00Z">
                    <w:rPr>
                      <w:rFonts w:ascii="Calibri" w:hAnsi="Calibri" w:cs="Calibri"/>
                      <w:color w:val="000000"/>
                    </w:rPr>
                  </w:rPrChange>
                </w:rPr>
                <w:delText>1.29</w:delText>
              </w:r>
            </w:del>
          </w:p>
        </w:tc>
        <w:tc>
          <w:tcPr>
            <w:tcW w:w="521" w:type="pct"/>
            <w:noWrap/>
            <w:vAlign w:val="bottom"/>
          </w:tcPr>
          <w:p w14:paraId="047DDF6F" w14:textId="280A5CD5" w:rsidR="00FD1472" w:rsidRPr="00256197" w:rsidDel="0075048F" w:rsidRDefault="00FD1472" w:rsidP="00DB11CB">
            <w:pPr>
              <w:spacing w:line="240" w:lineRule="auto"/>
              <w:jc w:val="right"/>
              <w:rPr>
                <w:del w:id="5569" w:author="MKONDIWA, Maxwell (CIMMYT-India)" w:date="2023-10-08T09:50:00Z"/>
                <w:rFonts w:eastAsia="Times New Roman" w:cs="Times New Roman"/>
                <w:color w:val="000000"/>
                <w:lang w:eastAsia="en-ZW"/>
                <w:rPrChange w:id="5570" w:author="Urfels, Anton (IRRI)" w:date="2023-10-06T20:02:00Z">
                  <w:rPr>
                    <w:del w:id="5571" w:author="MKONDIWA, Maxwell (CIMMYT-India)" w:date="2023-10-08T09:50:00Z"/>
                    <w:rFonts w:ascii="Gill Sans MT" w:eastAsia="Times New Roman" w:hAnsi="Gill Sans MT" w:cs="Calibri"/>
                    <w:color w:val="000000"/>
                    <w:lang w:eastAsia="en-ZW"/>
                  </w:rPr>
                </w:rPrChange>
              </w:rPr>
            </w:pPr>
            <w:del w:id="5572" w:author="MKONDIWA, Maxwell (CIMMYT-India)" w:date="2023-10-08T09:50:00Z">
              <w:r w:rsidRPr="00256197" w:rsidDel="0075048F">
                <w:rPr>
                  <w:rFonts w:cs="Times New Roman"/>
                  <w:color w:val="000000"/>
                  <w:rPrChange w:id="5573" w:author="Urfels, Anton (IRRI)" w:date="2023-10-06T20:02:00Z">
                    <w:rPr>
                      <w:rFonts w:ascii="Calibri" w:hAnsi="Calibri" w:cs="Calibri"/>
                      <w:color w:val="000000"/>
                    </w:rPr>
                  </w:rPrChange>
                </w:rPr>
                <w:delText>0.75</w:delText>
              </w:r>
            </w:del>
          </w:p>
        </w:tc>
        <w:tc>
          <w:tcPr>
            <w:tcW w:w="521" w:type="pct"/>
            <w:noWrap/>
            <w:vAlign w:val="bottom"/>
          </w:tcPr>
          <w:p w14:paraId="6BF14F48" w14:textId="58B0AE02" w:rsidR="00FD1472" w:rsidRPr="00256197" w:rsidDel="0075048F" w:rsidRDefault="00FD1472" w:rsidP="00DB11CB">
            <w:pPr>
              <w:spacing w:line="240" w:lineRule="auto"/>
              <w:jc w:val="right"/>
              <w:rPr>
                <w:del w:id="5574" w:author="MKONDIWA, Maxwell (CIMMYT-India)" w:date="2023-10-08T09:50:00Z"/>
                <w:rFonts w:eastAsia="Times New Roman" w:cs="Times New Roman"/>
                <w:color w:val="000000"/>
                <w:lang w:eastAsia="en-ZW"/>
                <w:rPrChange w:id="5575" w:author="Urfels, Anton (IRRI)" w:date="2023-10-06T20:02:00Z">
                  <w:rPr>
                    <w:del w:id="5576" w:author="MKONDIWA, Maxwell (CIMMYT-India)" w:date="2023-10-08T09:50:00Z"/>
                    <w:rFonts w:ascii="Gill Sans MT" w:eastAsia="Times New Roman" w:hAnsi="Gill Sans MT" w:cs="Calibri"/>
                    <w:color w:val="000000"/>
                    <w:lang w:eastAsia="en-ZW"/>
                  </w:rPr>
                </w:rPrChange>
              </w:rPr>
            </w:pPr>
            <w:del w:id="5577" w:author="MKONDIWA, Maxwell (CIMMYT-India)" w:date="2023-10-08T09:50:00Z">
              <w:r w:rsidRPr="00256197" w:rsidDel="0075048F">
                <w:rPr>
                  <w:rFonts w:cs="Times New Roman"/>
                  <w:color w:val="000000"/>
                  <w:rPrChange w:id="5578" w:author="Urfels, Anton (IRRI)" w:date="2023-10-06T20:02:00Z">
                    <w:rPr>
                      <w:rFonts w:ascii="Calibri" w:hAnsi="Calibri" w:cs="Calibri"/>
                      <w:color w:val="000000"/>
                    </w:rPr>
                  </w:rPrChange>
                </w:rPr>
                <w:delText>0.11</w:delText>
              </w:r>
            </w:del>
          </w:p>
        </w:tc>
        <w:tc>
          <w:tcPr>
            <w:tcW w:w="521" w:type="pct"/>
            <w:noWrap/>
            <w:vAlign w:val="bottom"/>
          </w:tcPr>
          <w:p w14:paraId="237B7292" w14:textId="486B5075" w:rsidR="00FD1472" w:rsidRPr="00256197" w:rsidDel="0075048F" w:rsidRDefault="00FD1472" w:rsidP="00DB11CB">
            <w:pPr>
              <w:spacing w:line="240" w:lineRule="auto"/>
              <w:jc w:val="right"/>
              <w:rPr>
                <w:del w:id="5579" w:author="MKONDIWA, Maxwell (CIMMYT-India)" w:date="2023-10-08T09:50:00Z"/>
                <w:rFonts w:eastAsia="Times New Roman" w:cs="Times New Roman"/>
                <w:color w:val="000000"/>
                <w:lang w:eastAsia="en-ZW"/>
                <w:rPrChange w:id="5580" w:author="Urfels, Anton (IRRI)" w:date="2023-10-06T20:02:00Z">
                  <w:rPr>
                    <w:del w:id="5581" w:author="MKONDIWA, Maxwell (CIMMYT-India)" w:date="2023-10-08T09:50:00Z"/>
                    <w:rFonts w:ascii="Gill Sans MT" w:eastAsia="Times New Roman" w:hAnsi="Gill Sans MT" w:cs="Calibri"/>
                    <w:color w:val="000000"/>
                    <w:lang w:eastAsia="en-ZW"/>
                  </w:rPr>
                </w:rPrChange>
              </w:rPr>
            </w:pPr>
            <w:del w:id="5582" w:author="MKONDIWA, Maxwell (CIMMYT-India)" w:date="2023-10-08T09:50:00Z">
              <w:r w:rsidRPr="00256197" w:rsidDel="0075048F">
                <w:rPr>
                  <w:rFonts w:cs="Times New Roman"/>
                  <w:color w:val="000000"/>
                  <w:rPrChange w:id="5583" w:author="Urfels, Anton (IRRI)" w:date="2023-10-06T20:02:00Z">
                    <w:rPr>
                      <w:rFonts w:ascii="Calibri" w:hAnsi="Calibri" w:cs="Calibri"/>
                      <w:color w:val="000000"/>
                    </w:rPr>
                  </w:rPrChange>
                </w:rPr>
                <w:delText>-0.36</w:delText>
              </w:r>
            </w:del>
          </w:p>
        </w:tc>
      </w:tr>
      <w:tr w:rsidR="00FD1472" w:rsidRPr="00256197" w:rsidDel="0075048F" w14:paraId="5A282F0D" w14:textId="2C138849" w:rsidTr="00DB11CB">
        <w:trPr>
          <w:trHeight w:val="288"/>
          <w:jc w:val="center"/>
          <w:del w:id="5584" w:author="MKONDIWA, Maxwell (CIMMYT-India)" w:date="2023-10-08T09:50:00Z"/>
        </w:trPr>
        <w:tc>
          <w:tcPr>
            <w:tcW w:w="679" w:type="pct"/>
            <w:vMerge/>
          </w:tcPr>
          <w:p w14:paraId="296235BA" w14:textId="40826ECD" w:rsidR="00FD1472" w:rsidRPr="00256197" w:rsidDel="0075048F" w:rsidRDefault="00FD1472" w:rsidP="00DB11CB">
            <w:pPr>
              <w:spacing w:line="240" w:lineRule="auto"/>
              <w:rPr>
                <w:del w:id="5585" w:author="MKONDIWA, Maxwell (CIMMYT-India)" w:date="2023-10-08T09:50:00Z"/>
                <w:rFonts w:eastAsia="Times New Roman" w:cs="Times New Roman"/>
                <w:color w:val="000000"/>
                <w:lang w:eastAsia="en-ZW"/>
                <w:rPrChange w:id="5586" w:author="Urfels, Anton (IRRI)" w:date="2023-10-06T20:02:00Z">
                  <w:rPr>
                    <w:del w:id="5587" w:author="MKONDIWA, Maxwell (CIMMYT-India)" w:date="2023-10-08T09:50:00Z"/>
                    <w:rFonts w:ascii="Gill Sans MT" w:eastAsia="Times New Roman" w:hAnsi="Gill Sans MT" w:cs="Calibri"/>
                    <w:color w:val="000000"/>
                    <w:lang w:eastAsia="en-ZW"/>
                  </w:rPr>
                </w:rPrChange>
              </w:rPr>
            </w:pPr>
          </w:p>
        </w:tc>
        <w:tc>
          <w:tcPr>
            <w:tcW w:w="1193" w:type="pct"/>
            <w:noWrap/>
            <w:hideMark/>
          </w:tcPr>
          <w:p w14:paraId="37B3DB17" w14:textId="34E8ABD4" w:rsidR="00FD1472" w:rsidRPr="00256197" w:rsidDel="0075048F" w:rsidRDefault="00FD1472" w:rsidP="00DB11CB">
            <w:pPr>
              <w:spacing w:line="240" w:lineRule="auto"/>
              <w:rPr>
                <w:del w:id="5588" w:author="MKONDIWA, Maxwell (CIMMYT-India)" w:date="2023-10-08T09:50:00Z"/>
                <w:rFonts w:eastAsia="Times New Roman" w:cs="Times New Roman"/>
                <w:color w:val="000000"/>
                <w:lang w:eastAsia="en-ZW"/>
                <w:rPrChange w:id="5589" w:author="Urfels, Anton (IRRI)" w:date="2023-10-06T20:02:00Z">
                  <w:rPr>
                    <w:del w:id="5590" w:author="MKONDIWA, Maxwell (CIMMYT-India)" w:date="2023-10-08T09:50:00Z"/>
                    <w:rFonts w:ascii="Gill Sans MT" w:eastAsia="Times New Roman" w:hAnsi="Gill Sans MT" w:cs="Calibri"/>
                    <w:color w:val="000000"/>
                    <w:lang w:eastAsia="en-ZW"/>
                  </w:rPr>
                </w:rPrChange>
              </w:rPr>
            </w:pPr>
            <w:del w:id="5591" w:author="MKONDIWA, Maxwell (CIMMYT-India)" w:date="2023-10-08T09:50:00Z">
              <w:r w:rsidRPr="00256197" w:rsidDel="0075048F">
                <w:rPr>
                  <w:rFonts w:eastAsia="Times New Roman" w:cs="Times New Roman"/>
                  <w:color w:val="000000"/>
                  <w:lang w:eastAsia="en-ZW"/>
                  <w:rPrChange w:id="5592" w:author="Urfels, Anton (IRRI)" w:date="2023-10-06T20:02:00Z">
                    <w:rPr>
                      <w:rFonts w:ascii="Gill Sans MT" w:eastAsia="Times New Roman" w:hAnsi="Gill Sans MT" w:cs="Calibri"/>
                      <w:color w:val="000000"/>
                      <w:lang w:eastAsia="en-ZW"/>
                    </w:rPr>
                  </w:rPrChange>
                </w:rPr>
                <w:delText>75th percentile</w:delText>
              </w:r>
            </w:del>
          </w:p>
        </w:tc>
        <w:tc>
          <w:tcPr>
            <w:tcW w:w="521" w:type="pct"/>
            <w:noWrap/>
            <w:vAlign w:val="bottom"/>
          </w:tcPr>
          <w:p w14:paraId="09E8D5E1" w14:textId="7F00D505" w:rsidR="00FD1472" w:rsidRPr="00256197" w:rsidDel="0075048F" w:rsidRDefault="00FD1472" w:rsidP="00DB11CB">
            <w:pPr>
              <w:spacing w:line="240" w:lineRule="auto"/>
              <w:jc w:val="right"/>
              <w:rPr>
                <w:del w:id="5593" w:author="MKONDIWA, Maxwell (CIMMYT-India)" w:date="2023-10-08T09:50:00Z"/>
                <w:rFonts w:eastAsia="Times New Roman" w:cs="Times New Roman"/>
                <w:color w:val="000000"/>
                <w:lang w:eastAsia="en-ZW"/>
                <w:rPrChange w:id="5594" w:author="Urfels, Anton (IRRI)" w:date="2023-10-06T20:02:00Z">
                  <w:rPr>
                    <w:del w:id="5595" w:author="MKONDIWA, Maxwell (CIMMYT-India)" w:date="2023-10-08T09:50:00Z"/>
                    <w:rFonts w:ascii="Gill Sans MT" w:eastAsia="Times New Roman" w:hAnsi="Gill Sans MT" w:cs="Calibri"/>
                    <w:color w:val="000000"/>
                    <w:lang w:eastAsia="en-ZW"/>
                  </w:rPr>
                </w:rPrChange>
              </w:rPr>
            </w:pPr>
            <w:del w:id="5596" w:author="MKONDIWA, Maxwell (CIMMYT-India)" w:date="2023-10-08T09:50:00Z">
              <w:r w:rsidRPr="00256197" w:rsidDel="0075048F">
                <w:rPr>
                  <w:rFonts w:cs="Times New Roman"/>
                  <w:color w:val="000000"/>
                  <w:rPrChange w:id="5597" w:author="Urfels, Anton (IRRI)" w:date="2023-10-06T20:02:00Z">
                    <w:rPr>
                      <w:rFonts w:ascii="Calibri" w:hAnsi="Calibri" w:cs="Calibri"/>
                      <w:color w:val="000000"/>
                    </w:rPr>
                  </w:rPrChange>
                </w:rPr>
                <w:delText>0.32</w:delText>
              </w:r>
            </w:del>
          </w:p>
        </w:tc>
        <w:tc>
          <w:tcPr>
            <w:tcW w:w="521" w:type="pct"/>
            <w:noWrap/>
            <w:vAlign w:val="bottom"/>
          </w:tcPr>
          <w:p w14:paraId="4461C805" w14:textId="3B23BB2A" w:rsidR="00FD1472" w:rsidRPr="00256197" w:rsidDel="0075048F" w:rsidRDefault="00FD1472" w:rsidP="00DB11CB">
            <w:pPr>
              <w:spacing w:line="240" w:lineRule="auto"/>
              <w:jc w:val="right"/>
              <w:rPr>
                <w:del w:id="5598" w:author="MKONDIWA, Maxwell (CIMMYT-India)" w:date="2023-10-08T09:50:00Z"/>
                <w:rFonts w:eastAsia="Times New Roman" w:cs="Times New Roman"/>
                <w:color w:val="000000"/>
                <w:lang w:eastAsia="en-ZW"/>
                <w:rPrChange w:id="5599" w:author="Urfels, Anton (IRRI)" w:date="2023-10-06T20:02:00Z">
                  <w:rPr>
                    <w:del w:id="5600" w:author="MKONDIWA, Maxwell (CIMMYT-India)" w:date="2023-10-08T09:50:00Z"/>
                    <w:rFonts w:ascii="Gill Sans MT" w:eastAsia="Times New Roman" w:hAnsi="Gill Sans MT" w:cs="Calibri"/>
                    <w:color w:val="000000"/>
                    <w:lang w:eastAsia="en-ZW"/>
                  </w:rPr>
                </w:rPrChange>
              </w:rPr>
            </w:pPr>
            <w:del w:id="5601" w:author="MKONDIWA, Maxwell (CIMMYT-India)" w:date="2023-10-08T09:50:00Z">
              <w:r w:rsidRPr="00256197" w:rsidDel="0075048F">
                <w:rPr>
                  <w:rFonts w:cs="Times New Roman"/>
                  <w:color w:val="000000"/>
                  <w:rPrChange w:id="5602" w:author="Urfels, Anton (IRRI)" w:date="2023-10-06T20:02:00Z">
                    <w:rPr>
                      <w:rFonts w:ascii="Calibri" w:hAnsi="Calibri" w:cs="Calibri"/>
                      <w:color w:val="000000"/>
                    </w:rPr>
                  </w:rPrChange>
                </w:rPr>
                <w:delText>1.37</w:delText>
              </w:r>
            </w:del>
          </w:p>
        </w:tc>
        <w:tc>
          <w:tcPr>
            <w:tcW w:w="521" w:type="pct"/>
            <w:noWrap/>
            <w:vAlign w:val="bottom"/>
          </w:tcPr>
          <w:p w14:paraId="764332E4" w14:textId="1DF33101" w:rsidR="00FD1472" w:rsidRPr="00256197" w:rsidDel="0075048F" w:rsidRDefault="00FD1472" w:rsidP="00DB11CB">
            <w:pPr>
              <w:spacing w:line="240" w:lineRule="auto"/>
              <w:jc w:val="right"/>
              <w:rPr>
                <w:del w:id="5603" w:author="MKONDIWA, Maxwell (CIMMYT-India)" w:date="2023-10-08T09:50:00Z"/>
                <w:rFonts w:eastAsia="Times New Roman" w:cs="Times New Roman"/>
                <w:color w:val="000000"/>
                <w:lang w:eastAsia="en-ZW"/>
                <w:rPrChange w:id="5604" w:author="Urfels, Anton (IRRI)" w:date="2023-10-06T20:02:00Z">
                  <w:rPr>
                    <w:del w:id="5605" w:author="MKONDIWA, Maxwell (CIMMYT-India)" w:date="2023-10-08T09:50:00Z"/>
                    <w:rFonts w:ascii="Gill Sans MT" w:eastAsia="Times New Roman" w:hAnsi="Gill Sans MT" w:cs="Calibri"/>
                    <w:color w:val="000000"/>
                    <w:lang w:eastAsia="en-ZW"/>
                  </w:rPr>
                </w:rPrChange>
              </w:rPr>
            </w:pPr>
            <w:del w:id="5606" w:author="MKONDIWA, Maxwell (CIMMYT-India)" w:date="2023-10-08T09:50:00Z">
              <w:r w:rsidRPr="00256197" w:rsidDel="0075048F">
                <w:rPr>
                  <w:rFonts w:cs="Times New Roman"/>
                  <w:color w:val="000000"/>
                  <w:rPrChange w:id="5607" w:author="Urfels, Anton (IRRI)" w:date="2023-10-06T20:02:00Z">
                    <w:rPr>
                      <w:rFonts w:ascii="Calibri" w:hAnsi="Calibri" w:cs="Calibri"/>
                      <w:color w:val="000000"/>
                    </w:rPr>
                  </w:rPrChange>
                </w:rPr>
                <w:delText>1.50</w:delText>
              </w:r>
            </w:del>
          </w:p>
        </w:tc>
        <w:tc>
          <w:tcPr>
            <w:tcW w:w="521" w:type="pct"/>
            <w:noWrap/>
            <w:vAlign w:val="bottom"/>
          </w:tcPr>
          <w:p w14:paraId="0B04552F" w14:textId="7A313DF7" w:rsidR="00FD1472" w:rsidRPr="00256197" w:rsidDel="0075048F" w:rsidRDefault="00FD1472" w:rsidP="00DB11CB">
            <w:pPr>
              <w:spacing w:line="240" w:lineRule="auto"/>
              <w:jc w:val="right"/>
              <w:rPr>
                <w:del w:id="5608" w:author="MKONDIWA, Maxwell (CIMMYT-India)" w:date="2023-10-08T09:50:00Z"/>
                <w:rFonts w:eastAsia="Times New Roman" w:cs="Times New Roman"/>
                <w:color w:val="000000"/>
                <w:lang w:eastAsia="en-ZW"/>
                <w:rPrChange w:id="5609" w:author="Urfels, Anton (IRRI)" w:date="2023-10-06T20:02:00Z">
                  <w:rPr>
                    <w:del w:id="5610" w:author="MKONDIWA, Maxwell (CIMMYT-India)" w:date="2023-10-08T09:50:00Z"/>
                    <w:rFonts w:ascii="Gill Sans MT" w:eastAsia="Times New Roman" w:hAnsi="Gill Sans MT" w:cs="Calibri"/>
                    <w:color w:val="000000"/>
                    <w:lang w:eastAsia="en-ZW"/>
                  </w:rPr>
                </w:rPrChange>
              </w:rPr>
            </w:pPr>
            <w:del w:id="5611" w:author="MKONDIWA, Maxwell (CIMMYT-India)" w:date="2023-10-08T09:50:00Z">
              <w:r w:rsidRPr="00256197" w:rsidDel="0075048F">
                <w:rPr>
                  <w:rFonts w:cs="Times New Roman"/>
                  <w:color w:val="000000"/>
                  <w:rPrChange w:id="5612" w:author="Urfels, Anton (IRRI)" w:date="2023-10-06T20:02:00Z">
                    <w:rPr>
                      <w:rFonts w:ascii="Calibri" w:hAnsi="Calibri" w:cs="Calibri"/>
                      <w:color w:val="000000"/>
                    </w:rPr>
                  </w:rPrChange>
                </w:rPr>
                <w:delText>1.04</w:delText>
              </w:r>
            </w:del>
          </w:p>
        </w:tc>
        <w:tc>
          <w:tcPr>
            <w:tcW w:w="521" w:type="pct"/>
            <w:noWrap/>
            <w:vAlign w:val="bottom"/>
          </w:tcPr>
          <w:p w14:paraId="4044A565" w14:textId="36548070" w:rsidR="00FD1472" w:rsidRPr="00256197" w:rsidDel="0075048F" w:rsidRDefault="00FD1472" w:rsidP="00DB11CB">
            <w:pPr>
              <w:spacing w:line="240" w:lineRule="auto"/>
              <w:jc w:val="right"/>
              <w:rPr>
                <w:del w:id="5613" w:author="MKONDIWA, Maxwell (CIMMYT-India)" w:date="2023-10-08T09:50:00Z"/>
                <w:rFonts w:eastAsia="Times New Roman" w:cs="Times New Roman"/>
                <w:color w:val="000000"/>
                <w:lang w:eastAsia="en-ZW"/>
                <w:rPrChange w:id="5614" w:author="Urfels, Anton (IRRI)" w:date="2023-10-06T20:02:00Z">
                  <w:rPr>
                    <w:del w:id="5615" w:author="MKONDIWA, Maxwell (CIMMYT-India)" w:date="2023-10-08T09:50:00Z"/>
                    <w:rFonts w:ascii="Gill Sans MT" w:eastAsia="Times New Roman" w:hAnsi="Gill Sans MT" w:cs="Calibri"/>
                    <w:color w:val="000000"/>
                    <w:lang w:eastAsia="en-ZW"/>
                  </w:rPr>
                </w:rPrChange>
              </w:rPr>
            </w:pPr>
            <w:del w:id="5616" w:author="MKONDIWA, Maxwell (CIMMYT-India)" w:date="2023-10-08T09:50:00Z">
              <w:r w:rsidRPr="00256197" w:rsidDel="0075048F">
                <w:rPr>
                  <w:rFonts w:cs="Times New Roman"/>
                  <w:color w:val="000000"/>
                  <w:rPrChange w:id="5617" w:author="Urfels, Anton (IRRI)" w:date="2023-10-06T20:02:00Z">
                    <w:rPr>
                      <w:rFonts w:ascii="Calibri" w:hAnsi="Calibri" w:cs="Calibri"/>
                      <w:color w:val="000000"/>
                    </w:rPr>
                  </w:rPrChange>
                </w:rPr>
                <w:delText>0.82</w:delText>
              </w:r>
            </w:del>
          </w:p>
        </w:tc>
        <w:tc>
          <w:tcPr>
            <w:tcW w:w="521" w:type="pct"/>
            <w:noWrap/>
            <w:vAlign w:val="bottom"/>
          </w:tcPr>
          <w:p w14:paraId="2489EBCF" w14:textId="637C213A" w:rsidR="00FD1472" w:rsidRPr="00256197" w:rsidDel="0075048F" w:rsidRDefault="00FD1472" w:rsidP="00DB11CB">
            <w:pPr>
              <w:spacing w:line="240" w:lineRule="auto"/>
              <w:jc w:val="right"/>
              <w:rPr>
                <w:del w:id="5618" w:author="MKONDIWA, Maxwell (CIMMYT-India)" w:date="2023-10-08T09:50:00Z"/>
                <w:rFonts w:eastAsia="Times New Roman" w:cs="Times New Roman"/>
                <w:color w:val="000000"/>
                <w:lang w:eastAsia="en-ZW"/>
                <w:rPrChange w:id="5619" w:author="Urfels, Anton (IRRI)" w:date="2023-10-06T20:02:00Z">
                  <w:rPr>
                    <w:del w:id="5620" w:author="MKONDIWA, Maxwell (CIMMYT-India)" w:date="2023-10-08T09:50:00Z"/>
                    <w:rFonts w:ascii="Gill Sans MT" w:eastAsia="Times New Roman" w:hAnsi="Gill Sans MT" w:cs="Calibri"/>
                    <w:color w:val="000000"/>
                    <w:lang w:eastAsia="en-ZW"/>
                  </w:rPr>
                </w:rPrChange>
              </w:rPr>
            </w:pPr>
            <w:del w:id="5621" w:author="MKONDIWA, Maxwell (CIMMYT-India)" w:date="2023-10-08T09:50:00Z">
              <w:r w:rsidRPr="00256197" w:rsidDel="0075048F">
                <w:rPr>
                  <w:rFonts w:cs="Times New Roman"/>
                  <w:color w:val="000000"/>
                  <w:rPrChange w:id="5622" w:author="Urfels, Anton (IRRI)" w:date="2023-10-06T20:02:00Z">
                    <w:rPr>
                      <w:rFonts w:ascii="Calibri" w:hAnsi="Calibri" w:cs="Calibri"/>
                      <w:color w:val="000000"/>
                    </w:rPr>
                  </w:rPrChange>
                </w:rPr>
                <w:delText>0.47</w:delText>
              </w:r>
            </w:del>
          </w:p>
        </w:tc>
      </w:tr>
      <w:tr w:rsidR="00FD1472" w:rsidRPr="00256197" w:rsidDel="0075048F" w14:paraId="076970E3" w14:textId="36606D3E" w:rsidTr="00DB11CB">
        <w:trPr>
          <w:trHeight w:val="288"/>
          <w:jc w:val="center"/>
          <w:del w:id="5623" w:author="MKONDIWA, Maxwell (CIMMYT-India)" w:date="2023-10-08T09:50:00Z"/>
        </w:trPr>
        <w:tc>
          <w:tcPr>
            <w:tcW w:w="679" w:type="pct"/>
            <w:vMerge/>
          </w:tcPr>
          <w:p w14:paraId="52A1F12B" w14:textId="046026AC" w:rsidR="00FD1472" w:rsidRPr="00256197" w:rsidDel="0075048F" w:rsidRDefault="00FD1472" w:rsidP="00DB11CB">
            <w:pPr>
              <w:spacing w:line="240" w:lineRule="auto"/>
              <w:rPr>
                <w:del w:id="5624" w:author="MKONDIWA, Maxwell (CIMMYT-India)" w:date="2023-10-08T09:50:00Z"/>
                <w:rFonts w:eastAsia="Times New Roman" w:cs="Times New Roman"/>
                <w:color w:val="000000"/>
                <w:lang w:eastAsia="en-ZW"/>
                <w:rPrChange w:id="5625" w:author="Urfels, Anton (IRRI)" w:date="2023-10-06T20:02:00Z">
                  <w:rPr>
                    <w:del w:id="5626" w:author="MKONDIWA, Maxwell (CIMMYT-India)" w:date="2023-10-08T09:50:00Z"/>
                    <w:rFonts w:ascii="Gill Sans MT" w:eastAsia="Times New Roman" w:hAnsi="Gill Sans MT" w:cs="Calibri"/>
                    <w:color w:val="000000"/>
                    <w:lang w:eastAsia="en-ZW"/>
                  </w:rPr>
                </w:rPrChange>
              </w:rPr>
            </w:pPr>
          </w:p>
        </w:tc>
        <w:tc>
          <w:tcPr>
            <w:tcW w:w="1193" w:type="pct"/>
            <w:tcBorders>
              <w:bottom w:val="nil"/>
            </w:tcBorders>
            <w:noWrap/>
            <w:hideMark/>
          </w:tcPr>
          <w:p w14:paraId="29ADEA98" w14:textId="76457C29" w:rsidR="00FD1472" w:rsidRPr="00256197" w:rsidDel="0075048F" w:rsidRDefault="00FD1472" w:rsidP="00DB11CB">
            <w:pPr>
              <w:spacing w:line="240" w:lineRule="auto"/>
              <w:rPr>
                <w:del w:id="5627" w:author="MKONDIWA, Maxwell (CIMMYT-India)" w:date="2023-10-08T09:50:00Z"/>
                <w:rFonts w:eastAsia="Times New Roman" w:cs="Times New Roman"/>
                <w:color w:val="000000"/>
                <w:lang w:eastAsia="en-ZW"/>
                <w:rPrChange w:id="5628" w:author="Urfels, Anton (IRRI)" w:date="2023-10-06T20:02:00Z">
                  <w:rPr>
                    <w:del w:id="5629" w:author="MKONDIWA, Maxwell (CIMMYT-India)" w:date="2023-10-08T09:50:00Z"/>
                    <w:rFonts w:ascii="Gill Sans MT" w:eastAsia="Times New Roman" w:hAnsi="Gill Sans MT" w:cs="Calibri"/>
                    <w:color w:val="000000"/>
                    <w:lang w:eastAsia="en-ZW"/>
                  </w:rPr>
                </w:rPrChange>
              </w:rPr>
            </w:pPr>
            <w:del w:id="5630" w:author="MKONDIWA, Maxwell (CIMMYT-India)" w:date="2023-10-08T09:50:00Z">
              <w:r w:rsidRPr="00256197" w:rsidDel="0075048F">
                <w:rPr>
                  <w:rFonts w:eastAsia="Times New Roman" w:cs="Times New Roman"/>
                  <w:color w:val="000000"/>
                  <w:lang w:eastAsia="en-ZW"/>
                  <w:rPrChange w:id="5631" w:author="Urfels, Anton (IRRI)" w:date="2023-10-06T20:02:00Z">
                    <w:rPr>
                      <w:rFonts w:ascii="Gill Sans MT" w:eastAsia="Times New Roman" w:hAnsi="Gill Sans MT" w:cs="Calibri"/>
                      <w:color w:val="000000"/>
                      <w:lang w:eastAsia="en-ZW"/>
                    </w:rPr>
                  </w:rPrChange>
                </w:rPr>
                <w:delText>90th percentile</w:delText>
              </w:r>
            </w:del>
          </w:p>
        </w:tc>
        <w:tc>
          <w:tcPr>
            <w:tcW w:w="521" w:type="pct"/>
            <w:tcBorders>
              <w:bottom w:val="nil"/>
            </w:tcBorders>
            <w:noWrap/>
            <w:vAlign w:val="bottom"/>
          </w:tcPr>
          <w:p w14:paraId="100D993F" w14:textId="76A01230" w:rsidR="00FD1472" w:rsidRPr="00256197" w:rsidDel="0075048F" w:rsidRDefault="00FD1472" w:rsidP="00DB11CB">
            <w:pPr>
              <w:spacing w:line="240" w:lineRule="auto"/>
              <w:jc w:val="right"/>
              <w:rPr>
                <w:del w:id="5632" w:author="MKONDIWA, Maxwell (CIMMYT-India)" w:date="2023-10-08T09:50:00Z"/>
                <w:rFonts w:eastAsia="Times New Roman" w:cs="Times New Roman"/>
                <w:color w:val="000000"/>
                <w:lang w:eastAsia="en-ZW"/>
                <w:rPrChange w:id="5633" w:author="Urfels, Anton (IRRI)" w:date="2023-10-06T20:02:00Z">
                  <w:rPr>
                    <w:del w:id="5634" w:author="MKONDIWA, Maxwell (CIMMYT-India)" w:date="2023-10-08T09:50:00Z"/>
                    <w:rFonts w:ascii="Gill Sans MT" w:eastAsia="Times New Roman" w:hAnsi="Gill Sans MT" w:cs="Calibri"/>
                    <w:color w:val="000000"/>
                    <w:lang w:eastAsia="en-ZW"/>
                  </w:rPr>
                </w:rPrChange>
              </w:rPr>
            </w:pPr>
            <w:del w:id="5635" w:author="MKONDIWA, Maxwell (CIMMYT-India)" w:date="2023-10-08T09:50:00Z">
              <w:r w:rsidRPr="00256197" w:rsidDel="0075048F">
                <w:rPr>
                  <w:rFonts w:cs="Times New Roman"/>
                  <w:color w:val="000000"/>
                  <w:rPrChange w:id="5636" w:author="Urfels, Anton (IRRI)" w:date="2023-10-06T20:02:00Z">
                    <w:rPr>
                      <w:rFonts w:ascii="Calibri" w:hAnsi="Calibri" w:cs="Calibri"/>
                      <w:color w:val="000000"/>
                    </w:rPr>
                  </w:rPrChange>
                </w:rPr>
                <w:delText>0.59</w:delText>
              </w:r>
            </w:del>
          </w:p>
        </w:tc>
        <w:tc>
          <w:tcPr>
            <w:tcW w:w="521" w:type="pct"/>
            <w:tcBorders>
              <w:bottom w:val="nil"/>
            </w:tcBorders>
            <w:noWrap/>
            <w:vAlign w:val="bottom"/>
          </w:tcPr>
          <w:p w14:paraId="74BCB90F" w14:textId="2CDC553B" w:rsidR="00FD1472" w:rsidRPr="00256197" w:rsidDel="0075048F" w:rsidRDefault="00FD1472" w:rsidP="00DB11CB">
            <w:pPr>
              <w:spacing w:line="240" w:lineRule="auto"/>
              <w:jc w:val="right"/>
              <w:rPr>
                <w:del w:id="5637" w:author="MKONDIWA, Maxwell (CIMMYT-India)" w:date="2023-10-08T09:50:00Z"/>
                <w:rFonts w:eastAsia="Times New Roman" w:cs="Times New Roman"/>
                <w:color w:val="000000"/>
                <w:lang w:eastAsia="en-ZW"/>
                <w:rPrChange w:id="5638" w:author="Urfels, Anton (IRRI)" w:date="2023-10-06T20:02:00Z">
                  <w:rPr>
                    <w:del w:id="5639" w:author="MKONDIWA, Maxwell (CIMMYT-India)" w:date="2023-10-08T09:50:00Z"/>
                    <w:rFonts w:ascii="Gill Sans MT" w:eastAsia="Times New Roman" w:hAnsi="Gill Sans MT" w:cs="Calibri"/>
                    <w:color w:val="000000"/>
                    <w:lang w:eastAsia="en-ZW"/>
                  </w:rPr>
                </w:rPrChange>
              </w:rPr>
            </w:pPr>
            <w:del w:id="5640" w:author="MKONDIWA, Maxwell (CIMMYT-India)" w:date="2023-10-08T09:50:00Z">
              <w:r w:rsidRPr="00256197" w:rsidDel="0075048F">
                <w:rPr>
                  <w:rFonts w:cs="Times New Roman"/>
                  <w:color w:val="000000"/>
                  <w:rPrChange w:id="5641" w:author="Urfels, Anton (IRRI)" w:date="2023-10-06T20:02:00Z">
                    <w:rPr>
                      <w:rFonts w:ascii="Calibri" w:hAnsi="Calibri" w:cs="Calibri"/>
                      <w:color w:val="000000"/>
                    </w:rPr>
                  </w:rPrChange>
                </w:rPr>
                <w:delText>1.40</w:delText>
              </w:r>
            </w:del>
          </w:p>
        </w:tc>
        <w:tc>
          <w:tcPr>
            <w:tcW w:w="521" w:type="pct"/>
            <w:tcBorders>
              <w:bottom w:val="nil"/>
            </w:tcBorders>
            <w:noWrap/>
            <w:vAlign w:val="bottom"/>
          </w:tcPr>
          <w:p w14:paraId="071476FA" w14:textId="757201F7" w:rsidR="00FD1472" w:rsidRPr="00256197" w:rsidDel="0075048F" w:rsidRDefault="00FD1472" w:rsidP="00DB11CB">
            <w:pPr>
              <w:spacing w:line="240" w:lineRule="auto"/>
              <w:jc w:val="right"/>
              <w:rPr>
                <w:del w:id="5642" w:author="MKONDIWA, Maxwell (CIMMYT-India)" w:date="2023-10-08T09:50:00Z"/>
                <w:rFonts w:eastAsia="Times New Roman" w:cs="Times New Roman"/>
                <w:color w:val="000000"/>
                <w:lang w:eastAsia="en-ZW"/>
                <w:rPrChange w:id="5643" w:author="Urfels, Anton (IRRI)" w:date="2023-10-06T20:02:00Z">
                  <w:rPr>
                    <w:del w:id="5644" w:author="MKONDIWA, Maxwell (CIMMYT-India)" w:date="2023-10-08T09:50:00Z"/>
                    <w:rFonts w:ascii="Gill Sans MT" w:eastAsia="Times New Roman" w:hAnsi="Gill Sans MT" w:cs="Calibri"/>
                    <w:color w:val="000000"/>
                    <w:lang w:eastAsia="en-ZW"/>
                  </w:rPr>
                </w:rPrChange>
              </w:rPr>
            </w:pPr>
            <w:del w:id="5645" w:author="MKONDIWA, Maxwell (CIMMYT-India)" w:date="2023-10-08T09:50:00Z">
              <w:r w:rsidRPr="00256197" w:rsidDel="0075048F">
                <w:rPr>
                  <w:rFonts w:cs="Times New Roman"/>
                  <w:color w:val="000000"/>
                  <w:rPrChange w:id="5646" w:author="Urfels, Anton (IRRI)" w:date="2023-10-06T20:02:00Z">
                    <w:rPr>
                      <w:rFonts w:ascii="Calibri" w:hAnsi="Calibri" w:cs="Calibri"/>
                      <w:color w:val="000000"/>
                    </w:rPr>
                  </w:rPrChange>
                </w:rPr>
                <w:delText>1.65</w:delText>
              </w:r>
            </w:del>
          </w:p>
        </w:tc>
        <w:tc>
          <w:tcPr>
            <w:tcW w:w="521" w:type="pct"/>
            <w:tcBorders>
              <w:bottom w:val="nil"/>
            </w:tcBorders>
            <w:noWrap/>
            <w:vAlign w:val="bottom"/>
          </w:tcPr>
          <w:p w14:paraId="3725187B" w14:textId="08ABC6F9" w:rsidR="00FD1472" w:rsidRPr="00256197" w:rsidDel="0075048F" w:rsidRDefault="00FD1472" w:rsidP="00DB11CB">
            <w:pPr>
              <w:spacing w:line="240" w:lineRule="auto"/>
              <w:jc w:val="right"/>
              <w:rPr>
                <w:del w:id="5647" w:author="MKONDIWA, Maxwell (CIMMYT-India)" w:date="2023-10-08T09:50:00Z"/>
                <w:rFonts w:eastAsia="Times New Roman" w:cs="Times New Roman"/>
                <w:color w:val="000000"/>
                <w:lang w:eastAsia="en-ZW"/>
                <w:rPrChange w:id="5648" w:author="Urfels, Anton (IRRI)" w:date="2023-10-06T20:02:00Z">
                  <w:rPr>
                    <w:del w:id="5649" w:author="MKONDIWA, Maxwell (CIMMYT-India)" w:date="2023-10-08T09:50:00Z"/>
                    <w:rFonts w:ascii="Gill Sans MT" w:eastAsia="Times New Roman" w:hAnsi="Gill Sans MT" w:cs="Calibri"/>
                    <w:color w:val="000000"/>
                    <w:lang w:eastAsia="en-ZW"/>
                  </w:rPr>
                </w:rPrChange>
              </w:rPr>
            </w:pPr>
            <w:del w:id="5650" w:author="MKONDIWA, Maxwell (CIMMYT-India)" w:date="2023-10-08T09:50:00Z">
              <w:r w:rsidRPr="00256197" w:rsidDel="0075048F">
                <w:rPr>
                  <w:rFonts w:cs="Times New Roman"/>
                  <w:color w:val="000000"/>
                  <w:rPrChange w:id="5651" w:author="Urfels, Anton (IRRI)" w:date="2023-10-06T20:02:00Z">
                    <w:rPr>
                      <w:rFonts w:ascii="Calibri" w:hAnsi="Calibri" w:cs="Calibri"/>
                      <w:color w:val="000000"/>
                    </w:rPr>
                  </w:rPrChange>
                </w:rPr>
                <w:delText>1.25</w:delText>
              </w:r>
            </w:del>
          </w:p>
        </w:tc>
        <w:tc>
          <w:tcPr>
            <w:tcW w:w="521" w:type="pct"/>
            <w:tcBorders>
              <w:bottom w:val="nil"/>
            </w:tcBorders>
            <w:noWrap/>
            <w:vAlign w:val="bottom"/>
          </w:tcPr>
          <w:p w14:paraId="25290159" w14:textId="41D49B44" w:rsidR="00FD1472" w:rsidRPr="00256197" w:rsidDel="0075048F" w:rsidRDefault="00FD1472" w:rsidP="00DB11CB">
            <w:pPr>
              <w:spacing w:line="240" w:lineRule="auto"/>
              <w:jc w:val="right"/>
              <w:rPr>
                <w:del w:id="5652" w:author="MKONDIWA, Maxwell (CIMMYT-India)" w:date="2023-10-08T09:50:00Z"/>
                <w:rFonts w:eastAsia="Times New Roman" w:cs="Times New Roman"/>
                <w:color w:val="000000"/>
                <w:lang w:eastAsia="en-ZW"/>
                <w:rPrChange w:id="5653" w:author="Urfels, Anton (IRRI)" w:date="2023-10-06T20:02:00Z">
                  <w:rPr>
                    <w:del w:id="5654" w:author="MKONDIWA, Maxwell (CIMMYT-India)" w:date="2023-10-08T09:50:00Z"/>
                    <w:rFonts w:ascii="Gill Sans MT" w:eastAsia="Times New Roman" w:hAnsi="Gill Sans MT" w:cs="Calibri"/>
                    <w:color w:val="000000"/>
                    <w:lang w:eastAsia="en-ZW"/>
                  </w:rPr>
                </w:rPrChange>
              </w:rPr>
            </w:pPr>
            <w:del w:id="5655" w:author="MKONDIWA, Maxwell (CIMMYT-India)" w:date="2023-10-08T09:50:00Z">
              <w:r w:rsidRPr="00256197" w:rsidDel="0075048F">
                <w:rPr>
                  <w:rFonts w:cs="Times New Roman"/>
                  <w:color w:val="000000"/>
                  <w:rPrChange w:id="5656" w:author="Urfels, Anton (IRRI)" w:date="2023-10-06T20:02:00Z">
                    <w:rPr>
                      <w:rFonts w:ascii="Calibri" w:hAnsi="Calibri" w:cs="Calibri"/>
                      <w:color w:val="000000"/>
                    </w:rPr>
                  </w:rPrChange>
                </w:rPr>
                <w:delText>1.32</w:delText>
              </w:r>
            </w:del>
          </w:p>
        </w:tc>
        <w:tc>
          <w:tcPr>
            <w:tcW w:w="521" w:type="pct"/>
            <w:tcBorders>
              <w:bottom w:val="nil"/>
            </w:tcBorders>
            <w:noWrap/>
            <w:vAlign w:val="bottom"/>
          </w:tcPr>
          <w:p w14:paraId="312584EE" w14:textId="27FD2AD1" w:rsidR="00FD1472" w:rsidRPr="00256197" w:rsidDel="0075048F" w:rsidRDefault="00FD1472" w:rsidP="00DB11CB">
            <w:pPr>
              <w:spacing w:line="240" w:lineRule="auto"/>
              <w:jc w:val="right"/>
              <w:rPr>
                <w:del w:id="5657" w:author="MKONDIWA, Maxwell (CIMMYT-India)" w:date="2023-10-08T09:50:00Z"/>
                <w:rFonts w:eastAsia="Times New Roman" w:cs="Times New Roman"/>
                <w:color w:val="000000"/>
                <w:lang w:eastAsia="en-ZW"/>
                <w:rPrChange w:id="5658" w:author="Urfels, Anton (IRRI)" w:date="2023-10-06T20:02:00Z">
                  <w:rPr>
                    <w:del w:id="5659" w:author="MKONDIWA, Maxwell (CIMMYT-India)" w:date="2023-10-08T09:50:00Z"/>
                    <w:rFonts w:ascii="Gill Sans MT" w:eastAsia="Times New Roman" w:hAnsi="Gill Sans MT" w:cs="Calibri"/>
                    <w:color w:val="000000"/>
                    <w:lang w:eastAsia="en-ZW"/>
                  </w:rPr>
                </w:rPrChange>
              </w:rPr>
            </w:pPr>
            <w:del w:id="5660" w:author="MKONDIWA, Maxwell (CIMMYT-India)" w:date="2023-10-08T09:50:00Z">
              <w:r w:rsidRPr="00256197" w:rsidDel="0075048F">
                <w:rPr>
                  <w:rFonts w:cs="Times New Roman"/>
                  <w:color w:val="000000"/>
                  <w:rPrChange w:id="5661" w:author="Urfels, Anton (IRRI)" w:date="2023-10-06T20:02:00Z">
                    <w:rPr>
                      <w:rFonts w:ascii="Calibri" w:hAnsi="Calibri" w:cs="Calibri"/>
                      <w:color w:val="000000"/>
                    </w:rPr>
                  </w:rPrChange>
                </w:rPr>
                <w:delText>1.10</w:delText>
              </w:r>
            </w:del>
          </w:p>
        </w:tc>
      </w:tr>
      <w:tr w:rsidR="00FD1472" w:rsidRPr="00256197" w:rsidDel="0075048F" w14:paraId="119087B9" w14:textId="444C5183" w:rsidTr="00DB11CB">
        <w:trPr>
          <w:trHeight w:val="288"/>
          <w:jc w:val="center"/>
          <w:del w:id="5662" w:author="MKONDIWA, Maxwell (CIMMYT-India)" w:date="2023-10-08T09:50:00Z"/>
        </w:trPr>
        <w:tc>
          <w:tcPr>
            <w:tcW w:w="679" w:type="pct"/>
            <w:vMerge/>
            <w:tcBorders>
              <w:bottom w:val="single" w:sz="4" w:space="0" w:color="auto"/>
            </w:tcBorders>
          </w:tcPr>
          <w:p w14:paraId="731C6072" w14:textId="2C4BAAC8" w:rsidR="00FD1472" w:rsidRPr="00256197" w:rsidDel="0075048F" w:rsidRDefault="00FD1472" w:rsidP="00DB11CB">
            <w:pPr>
              <w:spacing w:line="240" w:lineRule="auto"/>
              <w:rPr>
                <w:del w:id="5663" w:author="MKONDIWA, Maxwell (CIMMYT-India)" w:date="2023-10-08T09:50:00Z"/>
                <w:rFonts w:eastAsia="Times New Roman" w:cs="Times New Roman"/>
                <w:color w:val="000000"/>
                <w:lang w:eastAsia="en-ZW"/>
                <w:rPrChange w:id="5664" w:author="Urfels, Anton (IRRI)" w:date="2023-10-06T20:02:00Z">
                  <w:rPr>
                    <w:del w:id="5665" w:author="MKONDIWA, Maxwell (CIMMYT-India)" w:date="2023-10-08T09:50:00Z"/>
                    <w:rFonts w:ascii="Gill Sans MT" w:eastAsia="Times New Roman" w:hAnsi="Gill Sans MT" w:cs="Calibri"/>
                    <w:color w:val="000000"/>
                    <w:lang w:eastAsia="en-ZW"/>
                  </w:rPr>
                </w:rPrChange>
              </w:rPr>
            </w:pPr>
          </w:p>
        </w:tc>
        <w:tc>
          <w:tcPr>
            <w:tcW w:w="1193" w:type="pct"/>
            <w:tcBorders>
              <w:top w:val="nil"/>
              <w:bottom w:val="single" w:sz="4" w:space="0" w:color="auto"/>
            </w:tcBorders>
            <w:noWrap/>
            <w:hideMark/>
          </w:tcPr>
          <w:p w14:paraId="22ACE728" w14:textId="4D464F02" w:rsidR="00FD1472" w:rsidRPr="00256197" w:rsidDel="0075048F" w:rsidRDefault="00FD1472" w:rsidP="00DB11CB">
            <w:pPr>
              <w:spacing w:line="240" w:lineRule="auto"/>
              <w:rPr>
                <w:del w:id="5666" w:author="MKONDIWA, Maxwell (CIMMYT-India)" w:date="2023-10-08T09:50:00Z"/>
                <w:rFonts w:eastAsia="Times New Roman" w:cs="Times New Roman"/>
                <w:color w:val="000000"/>
                <w:lang w:eastAsia="en-ZW"/>
                <w:rPrChange w:id="5667" w:author="Urfels, Anton (IRRI)" w:date="2023-10-06T20:02:00Z">
                  <w:rPr>
                    <w:del w:id="5668" w:author="MKONDIWA, Maxwell (CIMMYT-India)" w:date="2023-10-08T09:50:00Z"/>
                    <w:rFonts w:ascii="Gill Sans MT" w:eastAsia="Times New Roman" w:hAnsi="Gill Sans MT" w:cs="Calibri"/>
                    <w:color w:val="000000"/>
                    <w:lang w:eastAsia="en-ZW"/>
                  </w:rPr>
                </w:rPrChange>
              </w:rPr>
            </w:pPr>
            <w:del w:id="5669" w:author="MKONDIWA, Maxwell (CIMMYT-India)" w:date="2023-10-08T09:50:00Z">
              <w:r w:rsidRPr="00256197" w:rsidDel="0075048F">
                <w:rPr>
                  <w:rFonts w:eastAsia="Times New Roman" w:cs="Times New Roman"/>
                  <w:color w:val="000000"/>
                  <w:lang w:eastAsia="en-ZW"/>
                  <w:rPrChange w:id="5670" w:author="Urfels, Anton (IRRI)" w:date="2023-10-06T20:02:00Z">
                    <w:rPr>
                      <w:rFonts w:ascii="Gill Sans MT" w:eastAsia="Times New Roman" w:hAnsi="Gill Sans MT" w:cs="Calibri"/>
                      <w:color w:val="000000"/>
                      <w:lang w:eastAsia="en-ZW"/>
                    </w:rPr>
                  </w:rPrChange>
                </w:rPr>
                <w:delText>Max</w:delText>
              </w:r>
            </w:del>
          </w:p>
        </w:tc>
        <w:tc>
          <w:tcPr>
            <w:tcW w:w="521" w:type="pct"/>
            <w:tcBorders>
              <w:top w:val="nil"/>
              <w:bottom w:val="single" w:sz="4" w:space="0" w:color="auto"/>
            </w:tcBorders>
            <w:noWrap/>
            <w:vAlign w:val="bottom"/>
          </w:tcPr>
          <w:p w14:paraId="5E2CB92E" w14:textId="69AC8EFB" w:rsidR="00FD1472" w:rsidRPr="00256197" w:rsidDel="0075048F" w:rsidRDefault="00FD1472" w:rsidP="00DB11CB">
            <w:pPr>
              <w:spacing w:line="240" w:lineRule="auto"/>
              <w:jc w:val="right"/>
              <w:rPr>
                <w:del w:id="5671" w:author="MKONDIWA, Maxwell (CIMMYT-India)" w:date="2023-10-08T09:50:00Z"/>
                <w:rFonts w:eastAsia="Times New Roman" w:cs="Times New Roman"/>
                <w:color w:val="000000"/>
                <w:lang w:eastAsia="en-ZW"/>
                <w:rPrChange w:id="5672" w:author="Urfels, Anton (IRRI)" w:date="2023-10-06T20:02:00Z">
                  <w:rPr>
                    <w:del w:id="5673" w:author="MKONDIWA, Maxwell (CIMMYT-India)" w:date="2023-10-08T09:50:00Z"/>
                    <w:rFonts w:ascii="Gill Sans MT" w:eastAsia="Times New Roman" w:hAnsi="Gill Sans MT" w:cs="Calibri"/>
                    <w:color w:val="000000"/>
                    <w:lang w:eastAsia="en-ZW"/>
                  </w:rPr>
                </w:rPrChange>
              </w:rPr>
            </w:pPr>
            <w:del w:id="5674" w:author="MKONDIWA, Maxwell (CIMMYT-India)" w:date="2023-10-08T09:50:00Z">
              <w:r w:rsidRPr="00256197" w:rsidDel="0075048F">
                <w:rPr>
                  <w:rFonts w:cs="Times New Roman"/>
                  <w:color w:val="000000"/>
                  <w:rPrChange w:id="5675" w:author="Urfels, Anton (IRRI)" w:date="2023-10-06T20:02:00Z">
                    <w:rPr>
                      <w:rFonts w:ascii="Calibri" w:hAnsi="Calibri" w:cs="Calibri"/>
                      <w:color w:val="000000"/>
                    </w:rPr>
                  </w:rPrChange>
                </w:rPr>
                <w:delText>1.59</w:delText>
              </w:r>
            </w:del>
          </w:p>
        </w:tc>
        <w:tc>
          <w:tcPr>
            <w:tcW w:w="521" w:type="pct"/>
            <w:tcBorders>
              <w:top w:val="nil"/>
              <w:bottom w:val="single" w:sz="4" w:space="0" w:color="auto"/>
            </w:tcBorders>
            <w:noWrap/>
            <w:vAlign w:val="bottom"/>
          </w:tcPr>
          <w:p w14:paraId="74C8F6C5" w14:textId="4D974039" w:rsidR="00FD1472" w:rsidRPr="00256197" w:rsidDel="0075048F" w:rsidRDefault="00FD1472" w:rsidP="00DB11CB">
            <w:pPr>
              <w:spacing w:line="240" w:lineRule="auto"/>
              <w:jc w:val="right"/>
              <w:rPr>
                <w:del w:id="5676" w:author="MKONDIWA, Maxwell (CIMMYT-India)" w:date="2023-10-08T09:50:00Z"/>
                <w:rFonts w:eastAsia="Times New Roman" w:cs="Times New Roman"/>
                <w:color w:val="000000"/>
                <w:lang w:eastAsia="en-ZW"/>
                <w:rPrChange w:id="5677" w:author="Urfels, Anton (IRRI)" w:date="2023-10-06T20:02:00Z">
                  <w:rPr>
                    <w:del w:id="5678" w:author="MKONDIWA, Maxwell (CIMMYT-India)" w:date="2023-10-08T09:50:00Z"/>
                    <w:rFonts w:ascii="Gill Sans MT" w:eastAsia="Times New Roman" w:hAnsi="Gill Sans MT" w:cs="Calibri"/>
                    <w:color w:val="000000"/>
                    <w:lang w:eastAsia="en-ZW"/>
                  </w:rPr>
                </w:rPrChange>
              </w:rPr>
            </w:pPr>
            <w:del w:id="5679" w:author="MKONDIWA, Maxwell (CIMMYT-India)" w:date="2023-10-08T09:50:00Z">
              <w:r w:rsidRPr="00256197" w:rsidDel="0075048F">
                <w:rPr>
                  <w:rFonts w:cs="Times New Roman"/>
                  <w:color w:val="000000"/>
                  <w:rPrChange w:id="5680" w:author="Urfels, Anton (IRRI)" w:date="2023-10-06T20:02:00Z">
                    <w:rPr>
                      <w:rFonts w:ascii="Calibri" w:hAnsi="Calibri" w:cs="Calibri"/>
                      <w:color w:val="000000"/>
                    </w:rPr>
                  </w:rPrChange>
                </w:rPr>
                <w:delText>1.53</w:delText>
              </w:r>
            </w:del>
          </w:p>
        </w:tc>
        <w:tc>
          <w:tcPr>
            <w:tcW w:w="521" w:type="pct"/>
            <w:tcBorders>
              <w:top w:val="nil"/>
              <w:bottom w:val="single" w:sz="4" w:space="0" w:color="auto"/>
            </w:tcBorders>
            <w:noWrap/>
            <w:vAlign w:val="bottom"/>
          </w:tcPr>
          <w:p w14:paraId="5CAFD455" w14:textId="782FF8F4" w:rsidR="00FD1472" w:rsidRPr="00256197" w:rsidDel="0075048F" w:rsidRDefault="00FD1472" w:rsidP="00DB11CB">
            <w:pPr>
              <w:spacing w:line="240" w:lineRule="auto"/>
              <w:jc w:val="right"/>
              <w:rPr>
                <w:del w:id="5681" w:author="MKONDIWA, Maxwell (CIMMYT-India)" w:date="2023-10-08T09:50:00Z"/>
                <w:rFonts w:eastAsia="Times New Roman" w:cs="Times New Roman"/>
                <w:color w:val="000000"/>
                <w:lang w:eastAsia="en-ZW"/>
                <w:rPrChange w:id="5682" w:author="Urfels, Anton (IRRI)" w:date="2023-10-06T20:02:00Z">
                  <w:rPr>
                    <w:del w:id="5683" w:author="MKONDIWA, Maxwell (CIMMYT-India)" w:date="2023-10-08T09:50:00Z"/>
                    <w:rFonts w:ascii="Gill Sans MT" w:eastAsia="Times New Roman" w:hAnsi="Gill Sans MT" w:cs="Calibri"/>
                    <w:color w:val="000000"/>
                    <w:lang w:eastAsia="en-ZW"/>
                  </w:rPr>
                </w:rPrChange>
              </w:rPr>
            </w:pPr>
            <w:del w:id="5684" w:author="MKONDIWA, Maxwell (CIMMYT-India)" w:date="2023-10-08T09:50:00Z">
              <w:r w:rsidRPr="00256197" w:rsidDel="0075048F">
                <w:rPr>
                  <w:rFonts w:cs="Times New Roman"/>
                  <w:color w:val="000000"/>
                  <w:rPrChange w:id="5685" w:author="Urfels, Anton (IRRI)" w:date="2023-10-06T20:02:00Z">
                    <w:rPr>
                      <w:rFonts w:ascii="Calibri" w:hAnsi="Calibri" w:cs="Calibri"/>
                      <w:color w:val="000000"/>
                    </w:rPr>
                  </w:rPrChange>
                </w:rPr>
                <w:delText>2.05</w:delText>
              </w:r>
            </w:del>
          </w:p>
        </w:tc>
        <w:tc>
          <w:tcPr>
            <w:tcW w:w="521" w:type="pct"/>
            <w:tcBorders>
              <w:top w:val="nil"/>
              <w:bottom w:val="single" w:sz="4" w:space="0" w:color="auto"/>
            </w:tcBorders>
            <w:noWrap/>
            <w:vAlign w:val="bottom"/>
          </w:tcPr>
          <w:p w14:paraId="6071A8F4" w14:textId="27FCB075" w:rsidR="00FD1472" w:rsidRPr="00256197" w:rsidDel="0075048F" w:rsidRDefault="00FD1472" w:rsidP="00DB11CB">
            <w:pPr>
              <w:spacing w:line="240" w:lineRule="auto"/>
              <w:jc w:val="right"/>
              <w:rPr>
                <w:del w:id="5686" w:author="MKONDIWA, Maxwell (CIMMYT-India)" w:date="2023-10-08T09:50:00Z"/>
                <w:rFonts w:eastAsia="Times New Roman" w:cs="Times New Roman"/>
                <w:color w:val="000000"/>
                <w:lang w:eastAsia="en-ZW"/>
                <w:rPrChange w:id="5687" w:author="Urfels, Anton (IRRI)" w:date="2023-10-06T20:02:00Z">
                  <w:rPr>
                    <w:del w:id="5688" w:author="MKONDIWA, Maxwell (CIMMYT-India)" w:date="2023-10-08T09:50:00Z"/>
                    <w:rFonts w:ascii="Gill Sans MT" w:eastAsia="Times New Roman" w:hAnsi="Gill Sans MT" w:cs="Calibri"/>
                    <w:color w:val="000000"/>
                    <w:lang w:eastAsia="en-ZW"/>
                  </w:rPr>
                </w:rPrChange>
              </w:rPr>
            </w:pPr>
            <w:del w:id="5689" w:author="MKONDIWA, Maxwell (CIMMYT-India)" w:date="2023-10-08T09:50:00Z">
              <w:r w:rsidRPr="00256197" w:rsidDel="0075048F">
                <w:rPr>
                  <w:rFonts w:cs="Times New Roman"/>
                  <w:color w:val="000000"/>
                  <w:rPrChange w:id="5690" w:author="Urfels, Anton (IRRI)" w:date="2023-10-06T20:02:00Z">
                    <w:rPr>
                      <w:rFonts w:ascii="Calibri" w:hAnsi="Calibri" w:cs="Calibri"/>
                      <w:color w:val="000000"/>
                    </w:rPr>
                  </w:rPrChange>
                </w:rPr>
                <w:delText>1.91</w:delText>
              </w:r>
            </w:del>
          </w:p>
        </w:tc>
        <w:tc>
          <w:tcPr>
            <w:tcW w:w="521" w:type="pct"/>
            <w:tcBorders>
              <w:top w:val="nil"/>
              <w:bottom w:val="single" w:sz="4" w:space="0" w:color="auto"/>
            </w:tcBorders>
            <w:noWrap/>
            <w:vAlign w:val="bottom"/>
          </w:tcPr>
          <w:p w14:paraId="036B7DF3" w14:textId="39707DE0" w:rsidR="00FD1472" w:rsidRPr="00256197" w:rsidDel="0075048F" w:rsidRDefault="00FD1472" w:rsidP="00DB11CB">
            <w:pPr>
              <w:spacing w:line="240" w:lineRule="auto"/>
              <w:jc w:val="right"/>
              <w:rPr>
                <w:del w:id="5691" w:author="MKONDIWA, Maxwell (CIMMYT-India)" w:date="2023-10-08T09:50:00Z"/>
                <w:rFonts w:eastAsia="Times New Roman" w:cs="Times New Roman"/>
                <w:color w:val="000000"/>
                <w:lang w:eastAsia="en-ZW"/>
                <w:rPrChange w:id="5692" w:author="Urfels, Anton (IRRI)" w:date="2023-10-06T20:02:00Z">
                  <w:rPr>
                    <w:del w:id="5693" w:author="MKONDIWA, Maxwell (CIMMYT-India)" w:date="2023-10-08T09:50:00Z"/>
                    <w:rFonts w:ascii="Gill Sans MT" w:eastAsia="Times New Roman" w:hAnsi="Gill Sans MT" w:cs="Calibri"/>
                    <w:color w:val="000000"/>
                    <w:lang w:eastAsia="en-ZW"/>
                  </w:rPr>
                </w:rPrChange>
              </w:rPr>
            </w:pPr>
            <w:del w:id="5694" w:author="MKONDIWA, Maxwell (CIMMYT-India)" w:date="2023-10-08T09:50:00Z">
              <w:r w:rsidRPr="00256197" w:rsidDel="0075048F">
                <w:rPr>
                  <w:rFonts w:cs="Times New Roman"/>
                  <w:color w:val="000000"/>
                  <w:rPrChange w:id="5695" w:author="Urfels, Anton (IRRI)" w:date="2023-10-06T20:02:00Z">
                    <w:rPr>
                      <w:rFonts w:ascii="Calibri" w:hAnsi="Calibri" w:cs="Calibri"/>
                      <w:color w:val="000000"/>
                    </w:rPr>
                  </w:rPrChange>
                </w:rPr>
                <w:delText>1.69</w:delText>
              </w:r>
            </w:del>
          </w:p>
        </w:tc>
        <w:tc>
          <w:tcPr>
            <w:tcW w:w="521" w:type="pct"/>
            <w:tcBorders>
              <w:top w:val="nil"/>
              <w:bottom w:val="single" w:sz="4" w:space="0" w:color="auto"/>
            </w:tcBorders>
            <w:noWrap/>
            <w:vAlign w:val="bottom"/>
          </w:tcPr>
          <w:p w14:paraId="4DCB7691" w14:textId="48356ABB" w:rsidR="00FD1472" w:rsidRPr="00256197" w:rsidDel="0075048F" w:rsidRDefault="00FD1472" w:rsidP="00DB11CB">
            <w:pPr>
              <w:spacing w:line="240" w:lineRule="auto"/>
              <w:jc w:val="right"/>
              <w:rPr>
                <w:del w:id="5696" w:author="MKONDIWA, Maxwell (CIMMYT-India)" w:date="2023-10-08T09:50:00Z"/>
                <w:rFonts w:eastAsia="Times New Roman" w:cs="Times New Roman"/>
                <w:color w:val="FF0000"/>
                <w:lang w:eastAsia="en-ZW"/>
                <w:rPrChange w:id="5697" w:author="Urfels, Anton (IRRI)" w:date="2023-10-06T20:02:00Z">
                  <w:rPr>
                    <w:del w:id="5698" w:author="MKONDIWA, Maxwell (CIMMYT-India)" w:date="2023-10-08T09:50:00Z"/>
                    <w:rFonts w:ascii="Gill Sans MT" w:eastAsia="Times New Roman" w:hAnsi="Gill Sans MT" w:cs="Calibri"/>
                    <w:color w:val="FF0000"/>
                    <w:lang w:eastAsia="en-ZW"/>
                  </w:rPr>
                </w:rPrChange>
              </w:rPr>
            </w:pPr>
            <w:del w:id="5699" w:author="MKONDIWA, Maxwell (CIMMYT-India)" w:date="2023-10-08T09:50:00Z">
              <w:r w:rsidRPr="00256197" w:rsidDel="0075048F">
                <w:rPr>
                  <w:rFonts w:cs="Times New Roman"/>
                  <w:color w:val="000000"/>
                  <w:rPrChange w:id="5700" w:author="Urfels, Anton (IRRI)" w:date="2023-10-06T20:02:00Z">
                    <w:rPr>
                      <w:rFonts w:ascii="Calibri" w:hAnsi="Calibri" w:cs="Calibri"/>
                      <w:color w:val="000000"/>
                    </w:rPr>
                  </w:rPrChange>
                </w:rPr>
                <w:delText>1.61</w:delText>
              </w:r>
            </w:del>
          </w:p>
        </w:tc>
      </w:tr>
      <w:tr w:rsidR="00FD1472" w:rsidRPr="00256197" w:rsidDel="0075048F" w14:paraId="5C4E898A" w14:textId="25560361" w:rsidTr="00DB11CB">
        <w:trPr>
          <w:trHeight w:val="288"/>
          <w:jc w:val="center"/>
          <w:del w:id="5701" w:author="MKONDIWA, Maxwell (CIMMYT-India)" w:date="2023-10-08T09:50:00Z"/>
        </w:trPr>
        <w:tc>
          <w:tcPr>
            <w:tcW w:w="679" w:type="pct"/>
            <w:vMerge w:val="restart"/>
            <w:tcBorders>
              <w:top w:val="single" w:sz="4" w:space="0" w:color="auto"/>
            </w:tcBorders>
          </w:tcPr>
          <w:p w14:paraId="70B37F06" w14:textId="3106BD10" w:rsidR="00FD1472" w:rsidRPr="00256197" w:rsidDel="0075048F" w:rsidRDefault="00FD1472" w:rsidP="00DB11CB">
            <w:pPr>
              <w:spacing w:line="240" w:lineRule="auto"/>
              <w:rPr>
                <w:del w:id="5702" w:author="MKONDIWA, Maxwell (CIMMYT-India)" w:date="2023-10-08T09:50:00Z"/>
                <w:rFonts w:eastAsia="Times New Roman" w:cs="Times New Roman"/>
                <w:color w:val="000000"/>
                <w:lang w:eastAsia="en-ZW"/>
                <w:rPrChange w:id="5703" w:author="Urfels, Anton (IRRI)" w:date="2023-10-06T20:02:00Z">
                  <w:rPr>
                    <w:del w:id="5704" w:author="MKONDIWA, Maxwell (CIMMYT-India)" w:date="2023-10-08T09:50:00Z"/>
                    <w:rFonts w:ascii="Gill Sans MT" w:eastAsia="Times New Roman" w:hAnsi="Gill Sans MT" w:cs="Calibri"/>
                    <w:color w:val="000000"/>
                    <w:lang w:eastAsia="en-ZW"/>
                  </w:rPr>
                </w:rPrChange>
              </w:rPr>
            </w:pPr>
            <w:del w:id="5705" w:author="MKONDIWA, Maxwell (CIMMYT-India)" w:date="2023-10-08T09:50:00Z">
              <w:r w:rsidRPr="00256197" w:rsidDel="0075048F">
                <w:rPr>
                  <w:rFonts w:eastAsia="Times New Roman" w:cs="Times New Roman"/>
                  <w:color w:val="000000"/>
                  <w:lang w:eastAsia="en-ZW"/>
                  <w:rPrChange w:id="5706" w:author="Urfels, Anton (IRRI)" w:date="2023-10-06T20:02:00Z">
                    <w:rPr>
                      <w:rFonts w:ascii="Gill Sans MT" w:eastAsia="Times New Roman" w:hAnsi="Gill Sans MT" w:cs="Calibri"/>
                      <w:color w:val="000000"/>
                      <w:lang w:eastAsia="en-ZW"/>
                    </w:rPr>
                  </w:rPrChange>
                </w:rPr>
                <w:delText>Lower bound</w:delText>
              </w:r>
            </w:del>
          </w:p>
        </w:tc>
        <w:tc>
          <w:tcPr>
            <w:tcW w:w="1193" w:type="pct"/>
            <w:tcBorders>
              <w:top w:val="single" w:sz="4" w:space="0" w:color="auto"/>
            </w:tcBorders>
            <w:noWrap/>
            <w:hideMark/>
          </w:tcPr>
          <w:p w14:paraId="311CF993" w14:textId="2B703C47" w:rsidR="00FD1472" w:rsidRPr="00256197" w:rsidDel="0075048F" w:rsidRDefault="00FD1472" w:rsidP="00DB11CB">
            <w:pPr>
              <w:spacing w:line="240" w:lineRule="auto"/>
              <w:rPr>
                <w:del w:id="5707" w:author="MKONDIWA, Maxwell (CIMMYT-India)" w:date="2023-10-08T09:50:00Z"/>
                <w:rFonts w:eastAsia="Times New Roman" w:cs="Times New Roman"/>
                <w:color w:val="000000"/>
                <w:lang w:eastAsia="en-ZW"/>
                <w:rPrChange w:id="5708" w:author="Urfels, Anton (IRRI)" w:date="2023-10-06T20:02:00Z">
                  <w:rPr>
                    <w:del w:id="5709" w:author="MKONDIWA, Maxwell (CIMMYT-India)" w:date="2023-10-08T09:50:00Z"/>
                    <w:rFonts w:ascii="Gill Sans MT" w:eastAsia="Times New Roman" w:hAnsi="Gill Sans MT" w:cs="Calibri"/>
                    <w:color w:val="000000"/>
                    <w:lang w:eastAsia="en-ZW"/>
                  </w:rPr>
                </w:rPrChange>
              </w:rPr>
            </w:pPr>
            <w:del w:id="5710" w:author="MKONDIWA, Maxwell (CIMMYT-India)" w:date="2023-10-08T09:50:00Z">
              <w:r w:rsidRPr="00256197" w:rsidDel="0075048F">
                <w:rPr>
                  <w:rFonts w:eastAsia="Times New Roman" w:cs="Times New Roman"/>
                  <w:color w:val="000000"/>
                  <w:lang w:eastAsia="en-ZW"/>
                  <w:rPrChange w:id="5711" w:author="Urfels, Anton (IRRI)" w:date="2023-10-06T20:02:00Z">
                    <w:rPr>
                      <w:rFonts w:ascii="Gill Sans MT" w:eastAsia="Times New Roman" w:hAnsi="Gill Sans MT" w:cs="Calibri"/>
                      <w:color w:val="000000"/>
                      <w:lang w:eastAsia="en-ZW"/>
                    </w:rPr>
                  </w:rPrChange>
                </w:rPr>
                <w:delText>Mean</w:delText>
              </w:r>
            </w:del>
          </w:p>
        </w:tc>
        <w:tc>
          <w:tcPr>
            <w:tcW w:w="521" w:type="pct"/>
            <w:tcBorders>
              <w:top w:val="single" w:sz="4" w:space="0" w:color="auto"/>
            </w:tcBorders>
            <w:noWrap/>
            <w:vAlign w:val="bottom"/>
          </w:tcPr>
          <w:p w14:paraId="3F9F4190" w14:textId="26009311" w:rsidR="00FD1472" w:rsidRPr="00256197" w:rsidDel="0075048F" w:rsidRDefault="00FD1472" w:rsidP="00DB11CB">
            <w:pPr>
              <w:spacing w:line="240" w:lineRule="auto"/>
              <w:jc w:val="right"/>
              <w:rPr>
                <w:del w:id="5712" w:author="MKONDIWA, Maxwell (CIMMYT-India)" w:date="2023-10-08T09:50:00Z"/>
                <w:rFonts w:eastAsia="Times New Roman" w:cs="Times New Roman"/>
                <w:color w:val="000000"/>
                <w:lang w:eastAsia="en-ZW"/>
                <w:rPrChange w:id="5713" w:author="Urfels, Anton (IRRI)" w:date="2023-10-06T20:02:00Z">
                  <w:rPr>
                    <w:del w:id="5714" w:author="MKONDIWA, Maxwell (CIMMYT-India)" w:date="2023-10-08T09:50:00Z"/>
                    <w:rFonts w:ascii="Gill Sans MT" w:eastAsia="Times New Roman" w:hAnsi="Gill Sans MT" w:cs="Calibri"/>
                    <w:color w:val="000000"/>
                    <w:lang w:eastAsia="en-ZW"/>
                  </w:rPr>
                </w:rPrChange>
              </w:rPr>
            </w:pPr>
            <w:del w:id="5715" w:author="MKONDIWA, Maxwell (CIMMYT-India)" w:date="2023-10-08T09:50:00Z">
              <w:r w:rsidRPr="00256197" w:rsidDel="0075048F">
                <w:rPr>
                  <w:rFonts w:cs="Times New Roman"/>
                  <w:color w:val="000000"/>
                  <w:rPrChange w:id="5716" w:author="Urfels, Anton (IRRI)" w:date="2023-10-06T20:02:00Z">
                    <w:rPr>
                      <w:rFonts w:ascii="Calibri" w:hAnsi="Calibri" w:cs="Calibri"/>
                      <w:color w:val="000000"/>
                    </w:rPr>
                  </w:rPrChange>
                </w:rPr>
                <w:delText>-1.71</w:delText>
              </w:r>
            </w:del>
          </w:p>
        </w:tc>
        <w:tc>
          <w:tcPr>
            <w:tcW w:w="521" w:type="pct"/>
            <w:tcBorders>
              <w:top w:val="single" w:sz="4" w:space="0" w:color="auto"/>
            </w:tcBorders>
            <w:noWrap/>
            <w:vAlign w:val="bottom"/>
          </w:tcPr>
          <w:p w14:paraId="5BA2FDE3" w14:textId="25AA87D2" w:rsidR="00FD1472" w:rsidRPr="00256197" w:rsidDel="0075048F" w:rsidRDefault="00FD1472" w:rsidP="00DB11CB">
            <w:pPr>
              <w:spacing w:line="240" w:lineRule="auto"/>
              <w:jc w:val="right"/>
              <w:rPr>
                <w:del w:id="5717" w:author="MKONDIWA, Maxwell (CIMMYT-India)" w:date="2023-10-08T09:50:00Z"/>
                <w:rFonts w:eastAsia="Times New Roman" w:cs="Times New Roman"/>
                <w:color w:val="000000"/>
                <w:lang w:eastAsia="en-ZW"/>
                <w:rPrChange w:id="5718" w:author="Urfels, Anton (IRRI)" w:date="2023-10-06T20:02:00Z">
                  <w:rPr>
                    <w:del w:id="5719" w:author="MKONDIWA, Maxwell (CIMMYT-India)" w:date="2023-10-08T09:50:00Z"/>
                    <w:rFonts w:ascii="Gill Sans MT" w:eastAsia="Times New Roman" w:hAnsi="Gill Sans MT" w:cs="Calibri"/>
                    <w:color w:val="000000"/>
                    <w:lang w:eastAsia="en-ZW"/>
                  </w:rPr>
                </w:rPrChange>
              </w:rPr>
            </w:pPr>
            <w:del w:id="5720" w:author="MKONDIWA, Maxwell (CIMMYT-India)" w:date="2023-10-08T09:50:00Z">
              <w:r w:rsidRPr="00256197" w:rsidDel="0075048F">
                <w:rPr>
                  <w:rFonts w:cs="Times New Roman"/>
                  <w:color w:val="000000"/>
                  <w:rPrChange w:id="5721" w:author="Urfels, Anton (IRRI)" w:date="2023-10-06T20:02:00Z">
                    <w:rPr>
                      <w:rFonts w:ascii="Calibri" w:hAnsi="Calibri" w:cs="Calibri"/>
                      <w:color w:val="000000"/>
                    </w:rPr>
                  </w:rPrChange>
                </w:rPr>
                <w:delText>1.03</w:delText>
              </w:r>
            </w:del>
          </w:p>
        </w:tc>
        <w:tc>
          <w:tcPr>
            <w:tcW w:w="521" w:type="pct"/>
            <w:tcBorders>
              <w:top w:val="single" w:sz="4" w:space="0" w:color="auto"/>
            </w:tcBorders>
            <w:noWrap/>
            <w:vAlign w:val="bottom"/>
          </w:tcPr>
          <w:p w14:paraId="16F2DFBC" w14:textId="3DD5A475" w:rsidR="00FD1472" w:rsidRPr="00256197" w:rsidDel="0075048F" w:rsidRDefault="00FD1472" w:rsidP="00DB11CB">
            <w:pPr>
              <w:spacing w:line="240" w:lineRule="auto"/>
              <w:jc w:val="right"/>
              <w:rPr>
                <w:del w:id="5722" w:author="MKONDIWA, Maxwell (CIMMYT-India)" w:date="2023-10-08T09:50:00Z"/>
                <w:rFonts w:eastAsia="Times New Roman" w:cs="Times New Roman"/>
                <w:color w:val="000000"/>
                <w:lang w:eastAsia="en-ZW"/>
                <w:rPrChange w:id="5723" w:author="Urfels, Anton (IRRI)" w:date="2023-10-06T20:02:00Z">
                  <w:rPr>
                    <w:del w:id="5724" w:author="MKONDIWA, Maxwell (CIMMYT-India)" w:date="2023-10-08T09:50:00Z"/>
                    <w:rFonts w:ascii="Gill Sans MT" w:eastAsia="Times New Roman" w:hAnsi="Gill Sans MT" w:cs="Calibri"/>
                    <w:color w:val="000000"/>
                    <w:lang w:eastAsia="en-ZW"/>
                  </w:rPr>
                </w:rPrChange>
              </w:rPr>
            </w:pPr>
            <w:del w:id="5725" w:author="MKONDIWA, Maxwell (CIMMYT-India)" w:date="2023-10-08T09:50:00Z">
              <w:r w:rsidRPr="00256197" w:rsidDel="0075048F">
                <w:rPr>
                  <w:rFonts w:cs="Times New Roman"/>
                  <w:color w:val="000000"/>
                  <w:rPrChange w:id="5726" w:author="Urfels, Anton (IRRI)" w:date="2023-10-06T20:02:00Z">
                    <w:rPr>
                      <w:rFonts w:ascii="Calibri" w:hAnsi="Calibri" w:cs="Calibri"/>
                      <w:color w:val="000000"/>
                    </w:rPr>
                  </w:rPrChange>
                </w:rPr>
                <w:delText>0.66</w:delText>
              </w:r>
            </w:del>
          </w:p>
        </w:tc>
        <w:tc>
          <w:tcPr>
            <w:tcW w:w="521" w:type="pct"/>
            <w:tcBorders>
              <w:top w:val="single" w:sz="4" w:space="0" w:color="auto"/>
            </w:tcBorders>
            <w:noWrap/>
            <w:vAlign w:val="bottom"/>
          </w:tcPr>
          <w:p w14:paraId="7E7DE2D8" w14:textId="19172FF0" w:rsidR="00FD1472" w:rsidRPr="00256197" w:rsidDel="0075048F" w:rsidRDefault="00FD1472" w:rsidP="00DB11CB">
            <w:pPr>
              <w:spacing w:line="240" w:lineRule="auto"/>
              <w:jc w:val="right"/>
              <w:rPr>
                <w:del w:id="5727" w:author="MKONDIWA, Maxwell (CIMMYT-India)" w:date="2023-10-08T09:50:00Z"/>
                <w:rFonts w:eastAsia="Times New Roman" w:cs="Times New Roman"/>
                <w:color w:val="000000"/>
                <w:lang w:eastAsia="en-ZW"/>
                <w:rPrChange w:id="5728" w:author="Urfels, Anton (IRRI)" w:date="2023-10-06T20:02:00Z">
                  <w:rPr>
                    <w:del w:id="5729" w:author="MKONDIWA, Maxwell (CIMMYT-India)" w:date="2023-10-08T09:50:00Z"/>
                    <w:rFonts w:ascii="Gill Sans MT" w:eastAsia="Times New Roman" w:hAnsi="Gill Sans MT" w:cs="Calibri"/>
                    <w:color w:val="000000"/>
                    <w:lang w:eastAsia="en-ZW"/>
                  </w:rPr>
                </w:rPrChange>
              </w:rPr>
            </w:pPr>
            <w:del w:id="5730" w:author="MKONDIWA, Maxwell (CIMMYT-India)" w:date="2023-10-08T09:50:00Z">
              <w:r w:rsidRPr="00256197" w:rsidDel="0075048F">
                <w:rPr>
                  <w:rFonts w:cs="Times New Roman"/>
                  <w:color w:val="000000"/>
                  <w:rPrChange w:id="5731" w:author="Urfels, Anton (IRRI)" w:date="2023-10-06T20:02:00Z">
                    <w:rPr>
                      <w:rFonts w:ascii="Calibri" w:hAnsi="Calibri" w:cs="Calibri"/>
                      <w:color w:val="000000"/>
                    </w:rPr>
                  </w:rPrChange>
                </w:rPr>
                <w:delText>0.04</w:delText>
              </w:r>
            </w:del>
          </w:p>
        </w:tc>
        <w:tc>
          <w:tcPr>
            <w:tcW w:w="521" w:type="pct"/>
            <w:tcBorders>
              <w:top w:val="single" w:sz="4" w:space="0" w:color="auto"/>
            </w:tcBorders>
            <w:noWrap/>
            <w:vAlign w:val="bottom"/>
          </w:tcPr>
          <w:p w14:paraId="3E747779" w14:textId="19F951C6" w:rsidR="00FD1472" w:rsidRPr="00256197" w:rsidDel="0075048F" w:rsidRDefault="00FD1472" w:rsidP="00DB11CB">
            <w:pPr>
              <w:spacing w:line="240" w:lineRule="auto"/>
              <w:jc w:val="right"/>
              <w:rPr>
                <w:del w:id="5732" w:author="MKONDIWA, Maxwell (CIMMYT-India)" w:date="2023-10-08T09:50:00Z"/>
                <w:rFonts w:eastAsia="Times New Roman" w:cs="Times New Roman"/>
                <w:color w:val="000000"/>
                <w:lang w:eastAsia="en-ZW"/>
                <w:rPrChange w:id="5733" w:author="Urfels, Anton (IRRI)" w:date="2023-10-06T20:02:00Z">
                  <w:rPr>
                    <w:del w:id="5734" w:author="MKONDIWA, Maxwell (CIMMYT-India)" w:date="2023-10-08T09:50:00Z"/>
                    <w:rFonts w:ascii="Gill Sans MT" w:eastAsia="Times New Roman" w:hAnsi="Gill Sans MT" w:cs="Calibri"/>
                    <w:color w:val="000000"/>
                    <w:lang w:eastAsia="en-ZW"/>
                  </w:rPr>
                </w:rPrChange>
              </w:rPr>
            </w:pPr>
            <w:del w:id="5735" w:author="MKONDIWA, Maxwell (CIMMYT-India)" w:date="2023-10-08T09:50:00Z">
              <w:r w:rsidRPr="00256197" w:rsidDel="0075048F">
                <w:rPr>
                  <w:rFonts w:cs="Times New Roman"/>
                  <w:color w:val="000000"/>
                  <w:rPrChange w:id="5736" w:author="Urfels, Anton (IRRI)" w:date="2023-10-06T20:02:00Z">
                    <w:rPr>
                      <w:rFonts w:ascii="Calibri" w:hAnsi="Calibri" w:cs="Calibri"/>
                      <w:color w:val="000000"/>
                    </w:rPr>
                  </w:rPrChange>
                </w:rPr>
                <w:delText>-0.24</w:delText>
              </w:r>
            </w:del>
          </w:p>
        </w:tc>
        <w:tc>
          <w:tcPr>
            <w:tcW w:w="521" w:type="pct"/>
            <w:tcBorders>
              <w:top w:val="single" w:sz="4" w:space="0" w:color="auto"/>
            </w:tcBorders>
            <w:noWrap/>
            <w:vAlign w:val="bottom"/>
          </w:tcPr>
          <w:p w14:paraId="1518324E" w14:textId="294DB643" w:rsidR="00FD1472" w:rsidRPr="00256197" w:rsidDel="0075048F" w:rsidRDefault="00FD1472" w:rsidP="00DB11CB">
            <w:pPr>
              <w:spacing w:line="240" w:lineRule="auto"/>
              <w:jc w:val="right"/>
              <w:rPr>
                <w:del w:id="5737" w:author="MKONDIWA, Maxwell (CIMMYT-India)" w:date="2023-10-08T09:50:00Z"/>
                <w:rFonts w:eastAsia="Times New Roman" w:cs="Times New Roman"/>
                <w:color w:val="000000"/>
                <w:lang w:eastAsia="en-ZW"/>
                <w:rPrChange w:id="5738" w:author="Urfels, Anton (IRRI)" w:date="2023-10-06T20:02:00Z">
                  <w:rPr>
                    <w:del w:id="5739" w:author="MKONDIWA, Maxwell (CIMMYT-India)" w:date="2023-10-08T09:50:00Z"/>
                    <w:rFonts w:ascii="Gill Sans MT" w:eastAsia="Times New Roman" w:hAnsi="Gill Sans MT" w:cs="Calibri"/>
                    <w:color w:val="000000"/>
                    <w:lang w:eastAsia="en-ZW"/>
                  </w:rPr>
                </w:rPrChange>
              </w:rPr>
            </w:pPr>
            <w:del w:id="5740" w:author="MKONDIWA, Maxwell (CIMMYT-India)" w:date="2023-10-08T09:50:00Z">
              <w:r w:rsidRPr="00256197" w:rsidDel="0075048F">
                <w:rPr>
                  <w:rFonts w:cs="Times New Roman"/>
                  <w:color w:val="000000"/>
                  <w:rPrChange w:id="5741" w:author="Urfels, Anton (IRRI)" w:date="2023-10-06T20:02:00Z">
                    <w:rPr>
                      <w:rFonts w:ascii="Calibri" w:hAnsi="Calibri" w:cs="Calibri"/>
                      <w:color w:val="000000"/>
                    </w:rPr>
                  </w:rPrChange>
                </w:rPr>
                <w:delText>-1.15</w:delText>
              </w:r>
            </w:del>
          </w:p>
        </w:tc>
      </w:tr>
      <w:tr w:rsidR="00FD1472" w:rsidRPr="00256197" w:rsidDel="0075048F" w14:paraId="2CAC8C24" w14:textId="7523296F" w:rsidTr="00DB11CB">
        <w:trPr>
          <w:trHeight w:val="288"/>
          <w:jc w:val="center"/>
          <w:del w:id="5742" w:author="MKONDIWA, Maxwell (CIMMYT-India)" w:date="2023-10-08T09:50:00Z"/>
        </w:trPr>
        <w:tc>
          <w:tcPr>
            <w:tcW w:w="679" w:type="pct"/>
            <w:vMerge/>
          </w:tcPr>
          <w:p w14:paraId="4BFF5D9B" w14:textId="6FCC6E50" w:rsidR="00FD1472" w:rsidRPr="00256197" w:rsidDel="0075048F" w:rsidRDefault="00FD1472" w:rsidP="00DB11CB">
            <w:pPr>
              <w:spacing w:line="240" w:lineRule="auto"/>
              <w:rPr>
                <w:del w:id="5743" w:author="MKONDIWA, Maxwell (CIMMYT-India)" w:date="2023-10-08T09:50:00Z"/>
                <w:rFonts w:eastAsia="Times New Roman" w:cs="Times New Roman"/>
                <w:color w:val="000000"/>
                <w:lang w:eastAsia="en-ZW"/>
                <w:rPrChange w:id="5744" w:author="Urfels, Anton (IRRI)" w:date="2023-10-06T20:02:00Z">
                  <w:rPr>
                    <w:del w:id="5745" w:author="MKONDIWA, Maxwell (CIMMYT-India)" w:date="2023-10-08T09:50:00Z"/>
                    <w:rFonts w:ascii="Gill Sans MT" w:eastAsia="Times New Roman" w:hAnsi="Gill Sans MT" w:cs="Calibri"/>
                    <w:color w:val="000000"/>
                    <w:lang w:eastAsia="en-ZW"/>
                  </w:rPr>
                </w:rPrChange>
              </w:rPr>
            </w:pPr>
          </w:p>
        </w:tc>
        <w:tc>
          <w:tcPr>
            <w:tcW w:w="1193" w:type="pct"/>
            <w:noWrap/>
            <w:hideMark/>
          </w:tcPr>
          <w:p w14:paraId="1EB6E16C" w14:textId="6B3E39D1" w:rsidR="00FD1472" w:rsidRPr="00256197" w:rsidDel="0075048F" w:rsidRDefault="00FD1472" w:rsidP="00DB11CB">
            <w:pPr>
              <w:spacing w:line="240" w:lineRule="auto"/>
              <w:rPr>
                <w:del w:id="5746" w:author="MKONDIWA, Maxwell (CIMMYT-India)" w:date="2023-10-08T09:50:00Z"/>
                <w:rFonts w:eastAsia="Times New Roman" w:cs="Times New Roman"/>
                <w:color w:val="000000"/>
                <w:lang w:eastAsia="en-ZW"/>
                <w:rPrChange w:id="5747" w:author="Urfels, Anton (IRRI)" w:date="2023-10-06T20:02:00Z">
                  <w:rPr>
                    <w:del w:id="5748" w:author="MKONDIWA, Maxwell (CIMMYT-India)" w:date="2023-10-08T09:50:00Z"/>
                    <w:rFonts w:ascii="Gill Sans MT" w:eastAsia="Times New Roman" w:hAnsi="Gill Sans MT" w:cs="Calibri"/>
                    <w:color w:val="000000"/>
                    <w:lang w:eastAsia="en-ZW"/>
                  </w:rPr>
                </w:rPrChange>
              </w:rPr>
            </w:pPr>
            <w:del w:id="5749" w:author="MKONDIWA, Maxwell (CIMMYT-India)" w:date="2023-10-08T09:50:00Z">
              <w:r w:rsidRPr="00256197" w:rsidDel="0075048F">
                <w:rPr>
                  <w:rFonts w:eastAsia="Times New Roman" w:cs="Times New Roman"/>
                  <w:color w:val="000000"/>
                  <w:lang w:eastAsia="en-ZW"/>
                  <w:rPrChange w:id="5750" w:author="Urfels, Anton (IRRI)" w:date="2023-10-06T20:02:00Z">
                    <w:rPr>
                      <w:rFonts w:ascii="Gill Sans MT" w:eastAsia="Times New Roman" w:hAnsi="Gill Sans MT" w:cs="Calibri"/>
                      <w:color w:val="000000"/>
                      <w:lang w:eastAsia="en-ZW"/>
                    </w:rPr>
                  </w:rPrChange>
                </w:rPr>
                <w:delText>Standard deviation</w:delText>
              </w:r>
            </w:del>
          </w:p>
        </w:tc>
        <w:tc>
          <w:tcPr>
            <w:tcW w:w="521" w:type="pct"/>
            <w:noWrap/>
            <w:vAlign w:val="bottom"/>
          </w:tcPr>
          <w:p w14:paraId="68F2A51A" w14:textId="358459FC" w:rsidR="00FD1472" w:rsidRPr="00256197" w:rsidDel="0075048F" w:rsidRDefault="00FD1472" w:rsidP="00DB11CB">
            <w:pPr>
              <w:spacing w:line="240" w:lineRule="auto"/>
              <w:jc w:val="right"/>
              <w:rPr>
                <w:del w:id="5751" w:author="MKONDIWA, Maxwell (CIMMYT-India)" w:date="2023-10-08T09:50:00Z"/>
                <w:rFonts w:eastAsia="Times New Roman" w:cs="Times New Roman"/>
                <w:color w:val="000000"/>
                <w:lang w:eastAsia="en-ZW"/>
                <w:rPrChange w:id="5752" w:author="Urfels, Anton (IRRI)" w:date="2023-10-06T20:02:00Z">
                  <w:rPr>
                    <w:del w:id="5753" w:author="MKONDIWA, Maxwell (CIMMYT-India)" w:date="2023-10-08T09:50:00Z"/>
                    <w:rFonts w:ascii="Gill Sans MT" w:eastAsia="Times New Roman" w:hAnsi="Gill Sans MT" w:cs="Calibri"/>
                    <w:color w:val="000000"/>
                    <w:lang w:eastAsia="en-ZW"/>
                  </w:rPr>
                </w:rPrChange>
              </w:rPr>
            </w:pPr>
            <w:del w:id="5754" w:author="MKONDIWA, Maxwell (CIMMYT-India)" w:date="2023-10-08T09:50:00Z">
              <w:r w:rsidRPr="00256197" w:rsidDel="0075048F">
                <w:rPr>
                  <w:rFonts w:cs="Times New Roman"/>
                  <w:color w:val="000000"/>
                  <w:rPrChange w:id="5755" w:author="Urfels, Anton (IRRI)" w:date="2023-10-06T20:02:00Z">
                    <w:rPr>
                      <w:rFonts w:ascii="Calibri" w:hAnsi="Calibri" w:cs="Calibri"/>
                      <w:color w:val="000000"/>
                    </w:rPr>
                  </w:rPrChange>
                </w:rPr>
                <w:delText>1.23</w:delText>
              </w:r>
            </w:del>
          </w:p>
        </w:tc>
        <w:tc>
          <w:tcPr>
            <w:tcW w:w="521" w:type="pct"/>
            <w:noWrap/>
            <w:vAlign w:val="bottom"/>
          </w:tcPr>
          <w:p w14:paraId="3FB4D17A" w14:textId="21463352" w:rsidR="00FD1472" w:rsidRPr="00256197" w:rsidDel="0075048F" w:rsidRDefault="00FD1472" w:rsidP="00DB11CB">
            <w:pPr>
              <w:spacing w:line="240" w:lineRule="auto"/>
              <w:jc w:val="right"/>
              <w:rPr>
                <w:del w:id="5756" w:author="MKONDIWA, Maxwell (CIMMYT-India)" w:date="2023-10-08T09:50:00Z"/>
                <w:rFonts w:eastAsia="Times New Roman" w:cs="Times New Roman"/>
                <w:color w:val="000000"/>
                <w:lang w:eastAsia="en-ZW"/>
                <w:rPrChange w:id="5757" w:author="Urfels, Anton (IRRI)" w:date="2023-10-06T20:02:00Z">
                  <w:rPr>
                    <w:del w:id="5758" w:author="MKONDIWA, Maxwell (CIMMYT-India)" w:date="2023-10-08T09:50:00Z"/>
                    <w:rFonts w:ascii="Gill Sans MT" w:eastAsia="Times New Roman" w:hAnsi="Gill Sans MT" w:cs="Calibri"/>
                    <w:color w:val="000000"/>
                    <w:lang w:eastAsia="en-ZW"/>
                  </w:rPr>
                </w:rPrChange>
              </w:rPr>
            </w:pPr>
            <w:del w:id="5759" w:author="MKONDIWA, Maxwell (CIMMYT-India)" w:date="2023-10-08T09:50:00Z">
              <w:r w:rsidRPr="00256197" w:rsidDel="0075048F">
                <w:rPr>
                  <w:rFonts w:cs="Times New Roman"/>
                  <w:color w:val="000000"/>
                  <w:rPrChange w:id="5760" w:author="Urfels, Anton (IRRI)" w:date="2023-10-06T20:02:00Z">
                    <w:rPr>
                      <w:rFonts w:ascii="Calibri" w:hAnsi="Calibri" w:cs="Calibri"/>
                      <w:color w:val="000000"/>
                    </w:rPr>
                  </w:rPrChange>
                </w:rPr>
                <w:delText>0.12</w:delText>
              </w:r>
            </w:del>
          </w:p>
        </w:tc>
        <w:tc>
          <w:tcPr>
            <w:tcW w:w="521" w:type="pct"/>
            <w:noWrap/>
            <w:vAlign w:val="bottom"/>
          </w:tcPr>
          <w:p w14:paraId="16D518E7" w14:textId="2BB43CE6" w:rsidR="00FD1472" w:rsidRPr="00256197" w:rsidDel="0075048F" w:rsidRDefault="00FD1472" w:rsidP="00DB11CB">
            <w:pPr>
              <w:spacing w:line="240" w:lineRule="auto"/>
              <w:jc w:val="right"/>
              <w:rPr>
                <w:del w:id="5761" w:author="MKONDIWA, Maxwell (CIMMYT-India)" w:date="2023-10-08T09:50:00Z"/>
                <w:rFonts w:eastAsia="Times New Roman" w:cs="Times New Roman"/>
                <w:color w:val="000000"/>
                <w:lang w:eastAsia="en-ZW"/>
                <w:rPrChange w:id="5762" w:author="Urfels, Anton (IRRI)" w:date="2023-10-06T20:02:00Z">
                  <w:rPr>
                    <w:del w:id="5763" w:author="MKONDIWA, Maxwell (CIMMYT-India)" w:date="2023-10-08T09:50:00Z"/>
                    <w:rFonts w:ascii="Gill Sans MT" w:eastAsia="Times New Roman" w:hAnsi="Gill Sans MT" w:cs="Calibri"/>
                    <w:color w:val="000000"/>
                    <w:lang w:eastAsia="en-ZW"/>
                  </w:rPr>
                </w:rPrChange>
              </w:rPr>
            </w:pPr>
            <w:del w:id="5764" w:author="MKONDIWA, Maxwell (CIMMYT-India)" w:date="2023-10-08T09:50:00Z">
              <w:r w:rsidRPr="00256197" w:rsidDel="0075048F">
                <w:rPr>
                  <w:rFonts w:cs="Times New Roman"/>
                  <w:color w:val="000000"/>
                  <w:rPrChange w:id="5765" w:author="Urfels, Anton (IRRI)" w:date="2023-10-06T20:02:00Z">
                    <w:rPr>
                      <w:rFonts w:ascii="Calibri" w:hAnsi="Calibri" w:cs="Calibri"/>
                      <w:color w:val="000000"/>
                    </w:rPr>
                  </w:rPrChange>
                </w:rPr>
                <w:delText>0.61</w:delText>
              </w:r>
            </w:del>
          </w:p>
        </w:tc>
        <w:tc>
          <w:tcPr>
            <w:tcW w:w="521" w:type="pct"/>
            <w:noWrap/>
            <w:vAlign w:val="bottom"/>
          </w:tcPr>
          <w:p w14:paraId="082918C2" w14:textId="2521A8E0" w:rsidR="00FD1472" w:rsidRPr="00256197" w:rsidDel="0075048F" w:rsidRDefault="00FD1472" w:rsidP="00DB11CB">
            <w:pPr>
              <w:spacing w:line="240" w:lineRule="auto"/>
              <w:jc w:val="right"/>
              <w:rPr>
                <w:del w:id="5766" w:author="MKONDIWA, Maxwell (CIMMYT-India)" w:date="2023-10-08T09:50:00Z"/>
                <w:rFonts w:eastAsia="Times New Roman" w:cs="Times New Roman"/>
                <w:color w:val="000000"/>
                <w:lang w:eastAsia="en-ZW"/>
                <w:rPrChange w:id="5767" w:author="Urfels, Anton (IRRI)" w:date="2023-10-06T20:02:00Z">
                  <w:rPr>
                    <w:del w:id="5768" w:author="MKONDIWA, Maxwell (CIMMYT-India)" w:date="2023-10-08T09:50:00Z"/>
                    <w:rFonts w:ascii="Gill Sans MT" w:eastAsia="Times New Roman" w:hAnsi="Gill Sans MT" w:cs="Calibri"/>
                    <w:color w:val="000000"/>
                    <w:lang w:eastAsia="en-ZW"/>
                  </w:rPr>
                </w:rPrChange>
              </w:rPr>
            </w:pPr>
            <w:del w:id="5769" w:author="MKONDIWA, Maxwell (CIMMYT-India)" w:date="2023-10-08T09:50:00Z">
              <w:r w:rsidRPr="00256197" w:rsidDel="0075048F">
                <w:rPr>
                  <w:rFonts w:cs="Times New Roman"/>
                  <w:color w:val="000000"/>
                  <w:rPrChange w:id="5770" w:author="Urfels, Anton (IRRI)" w:date="2023-10-06T20:02:00Z">
                    <w:rPr>
                      <w:rFonts w:ascii="Calibri" w:hAnsi="Calibri" w:cs="Calibri"/>
                      <w:color w:val="000000"/>
                    </w:rPr>
                  </w:rPrChange>
                </w:rPr>
                <w:delText>0.90</w:delText>
              </w:r>
            </w:del>
          </w:p>
        </w:tc>
        <w:tc>
          <w:tcPr>
            <w:tcW w:w="521" w:type="pct"/>
            <w:noWrap/>
            <w:vAlign w:val="bottom"/>
          </w:tcPr>
          <w:p w14:paraId="2BA77EDA" w14:textId="34B0D487" w:rsidR="00FD1472" w:rsidRPr="00256197" w:rsidDel="0075048F" w:rsidRDefault="00FD1472" w:rsidP="00DB11CB">
            <w:pPr>
              <w:spacing w:line="240" w:lineRule="auto"/>
              <w:jc w:val="right"/>
              <w:rPr>
                <w:del w:id="5771" w:author="MKONDIWA, Maxwell (CIMMYT-India)" w:date="2023-10-08T09:50:00Z"/>
                <w:rFonts w:eastAsia="Times New Roman" w:cs="Times New Roman"/>
                <w:color w:val="000000"/>
                <w:lang w:eastAsia="en-ZW"/>
                <w:rPrChange w:id="5772" w:author="Urfels, Anton (IRRI)" w:date="2023-10-06T20:02:00Z">
                  <w:rPr>
                    <w:del w:id="5773" w:author="MKONDIWA, Maxwell (CIMMYT-India)" w:date="2023-10-08T09:50:00Z"/>
                    <w:rFonts w:ascii="Gill Sans MT" w:eastAsia="Times New Roman" w:hAnsi="Gill Sans MT" w:cs="Calibri"/>
                    <w:color w:val="000000"/>
                    <w:lang w:eastAsia="en-ZW"/>
                  </w:rPr>
                </w:rPrChange>
              </w:rPr>
            </w:pPr>
            <w:del w:id="5774" w:author="MKONDIWA, Maxwell (CIMMYT-India)" w:date="2023-10-08T09:50:00Z">
              <w:r w:rsidRPr="00256197" w:rsidDel="0075048F">
                <w:rPr>
                  <w:rFonts w:cs="Times New Roman"/>
                  <w:color w:val="000000"/>
                  <w:rPrChange w:id="5775" w:author="Urfels, Anton (IRRI)" w:date="2023-10-06T20:02:00Z">
                    <w:rPr>
                      <w:rFonts w:ascii="Calibri" w:hAnsi="Calibri" w:cs="Calibri"/>
                      <w:color w:val="000000"/>
                    </w:rPr>
                  </w:rPrChange>
                </w:rPr>
                <w:delText>0.78</w:delText>
              </w:r>
            </w:del>
          </w:p>
        </w:tc>
        <w:tc>
          <w:tcPr>
            <w:tcW w:w="521" w:type="pct"/>
            <w:noWrap/>
            <w:vAlign w:val="bottom"/>
          </w:tcPr>
          <w:p w14:paraId="53BA49C2" w14:textId="756314D5" w:rsidR="00FD1472" w:rsidRPr="00256197" w:rsidDel="0075048F" w:rsidRDefault="00FD1472" w:rsidP="00DB11CB">
            <w:pPr>
              <w:spacing w:line="240" w:lineRule="auto"/>
              <w:jc w:val="right"/>
              <w:rPr>
                <w:del w:id="5776" w:author="MKONDIWA, Maxwell (CIMMYT-India)" w:date="2023-10-08T09:50:00Z"/>
                <w:rFonts w:eastAsia="Times New Roman" w:cs="Times New Roman"/>
                <w:color w:val="000000"/>
                <w:lang w:eastAsia="en-ZW"/>
                <w:rPrChange w:id="5777" w:author="Urfels, Anton (IRRI)" w:date="2023-10-06T20:02:00Z">
                  <w:rPr>
                    <w:del w:id="5778" w:author="MKONDIWA, Maxwell (CIMMYT-India)" w:date="2023-10-08T09:50:00Z"/>
                    <w:rFonts w:ascii="Gill Sans MT" w:eastAsia="Times New Roman" w:hAnsi="Gill Sans MT" w:cs="Calibri"/>
                    <w:color w:val="000000"/>
                    <w:lang w:eastAsia="en-ZW"/>
                  </w:rPr>
                </w:rPrChange>
              </w:rPr>
            </w:pPr>
            <w:del w:id="5779" w:author="MKONDIWA, Maxwell (CIMMYT-India)" w:date="2023-10-08T09:50:00Z">
              <w:r w:rsidRPr="00256197" w:rsidDel="0075048F">
                <w:rPr>
                  <w:rFonts w:cs="Times New Roman"/>
                  <w:color w:val="000000"/>
                  <w:rPrChange w:id="5780" w:author="Urfels, Anton (IRRI)" w:date="2023-10-06T20:02:00Z">
                    <w:rPr>
                      <w:rFonts w:ascii="Calibri" w:hAnsi="Calibri" w:cs="Calibri"/>
                      <w:color w:val="000000"/>
                    </w:rPr>
                  </w:rPrChange>
                </w:rPr>
                <w:delText>1.10</w:delText>
              </w:r>
            </w:del>
          </w:p>
        </w:tc>
      </w:tr>
      <w:tr w:rsidR="00FD1472" w:rsidRPr="00256197" w:rsidDel="0075048F" w14:paraId="66497393" w14:textId="4603B0B4" w:rsidTr="00DB11CB">
        <w:trPr>
          <w:trHeight w:val="288"/>
          <w:jc w:val="center"/>
          <w:del w:id="5781" w:author="MKONDIWA, Maxwell (CIMMYT-India)" w:date="2023-10-08T09:50:00Z"/>
        </w:trPr>
        <w:tc>
          <w:tcPr>
            <w:tcW w:w="679" w:type="pct"/>
            <w:vMerge/>
          </w:tcPr>
          <w:p w14:paraId="728913CC" w14:textId="60F9837B" w:rsidR="00FD1472" w:rsidRPr="00256197" w:rsidDel="0075048F" w:rsidRDefault="00FD1472" w:rsidP="00DB11CB">
            <w:pPr>
              <w:spacing w:line="240" w:lineRule="auto"/>
              <w:rPr>
                <w:del w:id="5782" w:author="MKONDIWA, Maxwell (CIMMYT-India)" w:date="2023-10-08T09:50:00Z"/>
                <w:rFonts w:eastAsia="Times New Roman" w:cs="Times New Roman"/>
                <w:color w:val="000000"/>
                <w:lang w:eastAsia="en-ZW"/>
                <w:rPrChange w:id="5783" w:author="Urfels, Anton (IRRI)" w:date="2023-10-06T20:02:00Z">
                  <w:rPr>
                    <w:del w:id="5784" w:author="MKONDIWA, Maxwell (CIMMYT-India)" w:date="2023-10-08T09:50:00Z"/>
                    <w:rFonts w:ascii="Gill Sans MT" w:eastAsia="Times New Roman" w:hAnsi="Gill Sans MT" w:cs="Calibri"/>
                    <w:color w:val="000000"/>
                    <w:lang w:eastAsia="en-ZW"/>
                  </w:rPr>
                </w:rPrChange>
              </w:rPr>
            </w:pPr>
          </w:p>
        </w:tc>
        <w:tc>
          <w:tcPr>
            <w:tcW w:w="1193" w:type="pct"/>
            <w:noWrap/>
            <w:hideMark/>
          </w:tcPr>
          <w:p w14:paraId="0FC96755" w14:textId="30B02AA5" w:rsidR="00FD1472" w:rsidRPr="00256197" w:rsidDel="0075048F" w:rsidRDefault="00FD1472" w:rsidP="00DB11CB">
            <w:pPr>
              <w:spacing w:line="240" w:lineRule="auto"/>
              <w:rPr>
                <w:del w:id="5785" w:author="MKONDIWA, Maxwell (CIMMYT-India)" w:date="2023-10-08T09:50:00Z"/>
                <w:rFonts w:eastAsia="Times New Roman" w:cs="Times New Roman"/>
                <w:color w:val="000000"/>
                <w:lang w:eastAsia="en-ZW"/>
                <w:rPrChange w:id="5786" w:author="Urfels, Anton (IRRI)" w:date="2023-10-06T20:02:00Z">
                  <w:rPr>
                    <w:del w:id="5787" w:author="MKONDIWA, Maxwell (CIMMYT-India)" w:date="2023-10-08T09:50:00Z"/>
                    <w:rFonts w:ascii="Gill Sans MT" w:eastAsia="Times New Roman" w:hAnsi="Gill Sans MT" w:cs="Calibri"/>
                    <w:color w:val="000000"/>
                    <w:lang w:eastAsia="en-ZW"/>
                  </w:rPr>
                </w:rPrChange>
              </w:rPr>
            </w:pPr>
            <w:del w:id="5788" w:author="MKONDIWA, Maxwell (CIMMYT-India)" w:date="2023-10-08T09:50:00Z">
              <w:r w:rsidRPr="00256197" w:rsidDel="0075048F">
                <w:rPr>
                  <w:rFonts w:eastAsia="Times New Roman" w:cs="Times New Roman"/>
                  <w:color w:val="000000"/>
                  <w:lang w:eastAsia="en-ZW"/>
                  <w:rPrChange w:id="5789" w:author="Urfels, Anton (IRRI)" w:date="2023-10-06T20:02:00Z">
                    <w:rPr>
                      <w:rFonts w:ascii="Gill Sans MT" w:eastAsia="Times New Roman" w:hAnsi="Gill Sans MT" w:cs="Calibri"/>
                      <w:color w:val="000000"/>
                      <w:lang w:eastAsia="en-ZW"/>
                    </w:rPr>
                  </w:rPrChange>
                </w:rPr>
                <w:delText>Min</w:delText>
              </w:r>
            </w:del>
          </w:p>
        </w:tc>
        <w:tc>
          <w:tcPr>
            <w:tcW w:w="521" w:type="pct"/>
            <w:noWrap/>
            <w:vAlign w:val="bottom"/>
          </w:tcPr>
          <w:p w14:paraId="3C8DE2D9" w14:textId="2B522731" w:rsidR="00FD1472" w:rsidRPr="00256197" w:rsidDel="0075048F" w:rsidRDefault="00FD1472" w:rsidP="00DB11CB">
            <w:pPr>
              <w:spacing w:line="240" w:lineRule="auto"/>
              <w:jc w:val="right"/>
              <w:rPr>
                <w:del w:id="5790" w:author="MKONDIWA, Maxwell (CIMMYT-India)" w:date="2023-10-08T09:50:00Z"/>
                <w:rFonts w:eastAsia="Times New Roman" w:cs="Times New Roman"/>
                <w:color w:val="000000"/>
                <w:lang w:eastAsia="en-ZW"/>
                <w:rPrChange w:id="5791" w:author="Urfels, Anton (IRRI)" w:date="2023-10-06T20:02:00Z">
                  <w:rPr>
                    <w:del w:id="5792" w:author="MKONDIWA, Maxwell (CIMMYT-India)" w:date="2023-10-08T09:50:00Z"/>
                    <w:rFonts w:ascii="Gill Sans MT" w:eastAsia="Times New Roman" w:hAnsi="Gill Sans MT" w:cs="Calibri"/>
                    <w:color w:val="000000"/>
                    <w:lang w:eastAsia="en-ZW"/>
                  </w:rPr>
                </w:rPrChange>
              </w:rPr>
            </w:pPr>
            <w:del w:id="5793" w:author="MKONDIWA, Maxwell (CIMMYT-India)" w:date="2023-10-08T09:50:00Z">
              <w:r w:rsidRPr="00256197" w:rsidDel="0075048F">
                <w:rPr>
                  <w:rFonts w:cs="Times New Roman"/>
                  <w:color w:val="000000"/>
                  <w:rPrChange w:id="5794" w:author="Urfels, Anton (IRRI)" w:date="2023-10-06T20:02:00Z">
                    <w:rPr>
                      <w:rFonts w:ascii="Calibri" w:hAnsi="Calibri" w:cs="Calibri"/>
                      <w:color w:val="000000"/>
                    </w:rPr>
                  </w:rPrChange>
                </w:rPr>
                <w:delText>-3.72</w:delText>
              </w:r>
            </w:del>
          </w:p>
        </w:tc>
        <w:tc>
          <w:tcPr>
            <w:tcW w:w="521" w:type="pct"/>
            <w:noWrap/>
            <w:vAlign w:val="bottom"/>
          </w:tcPr>
          <w:p w14:paraId="2A4476CD" w14:textId="317D6EBD" w:rsidR="00FD1472" w:rsidRPr="00256197" w:rsidDel="0075048F" w:rsidRDefault="00FD1472" w:rsidP="00DB11CB">
            <w:pPr>
              <w:spacing w:line="240" w:lineRule="auto"/>
              <w:jc w:val="right"/>
              <w:rPr>
                <w:del w:id="5795" w:author="MKONDIWA, Maxwell (CIMMYT-India)" w:date="2023-10-08T09:50:00Z"/>
                <w:rFonts w:eastAsia="Times New Roman" w:cs="Times New Roman"/>
                <w:color w:val="000000"/>
                <w:lang w:eastAsia="en-ZW"/>
                <w:rPrChange w:id="5796" w:author="Urfels, Anton (IRRI)" w:date="2023-10-06T20:02:00Z">
                  <w:rPr>
                    <w:del w:id="5797" w:author="MKONDIWA, Maxwell (CIMMYT-India)" w:date="2023-10-08T09:50:00Z"/>
                    <w:rFonts w:ascii="Gill Sans MT" w:eastAsia="Times New Roman" w:hAnsi="Gill Sans MT" w:cs="Calibri"/>
                    <w:color w:val="000000"/>
                    <w:lang w:eastAsia="en-ZW"/>
                  </w:rPr>
                </w:rPrChange>
              </w:rPr>
            </w:pPr>
            <w:del w:id="5798" w:author="MKONDIWA, Maxwell (CIMMYT-India)" w:date="2023-10-08T09:50:00Z">
              <w:r w:rsidRPr="00256197" w:rsidDel="0075048F">
                <w:rPr>
                  <w:rFonts w:cs="Times New Roman"/>
                  <w:color w:val="000000"/>
                  <w:rPrChange w:id="5799" w:author="Urfels, Anton (IRRI)" w:date="2023-10-06T20:02:00Z">
                    <w:rPr>
                      <w:rFonts w:ascii="Calibri" w:hAnsi="Calibri" w:cs="Calibri"/>
                      <w:color w:val="000000"/>
                    </w:rPr>
                  </w:rPrChange>
                </w:rPr>
                <w:delText>0.38</w:delText>
              </w:r>
            </w:del>
          </w:p>
        </w:tc>
        <w:tc>
          <w:tcPr>
            <w:tcW w:w="521" w:type="pct"/>
            <w:noWrap/>
            <w:vAlign w:val="bottom"/>
          </w:tcPr>
          <w:p w14:paraId="1F8E5364" w14:textId="1A51BC93" w:rsidR="00FD1472" w:rsidRPr="00256197" w:rsidDel="0075048F" w:rsidRDefault="00FD1472" w:rsidP="00DB11CB">
            <w:pPr>
              <w:spacing w:line="240" w:lineRule="auto"/>
              <w:jc w:val="right"/>
              <w:rPr>
                <w:del w:id="5800" w:author="MKONDIWA, Maxwell (CIMMYT-India)" w:date="2023-10-08T09:50:00Z"/>
                <w:rFonts w:eastAsia="Times New Roman" w:cs="Times New Roman"/>
                <w:color w:val="000000"/>
                <w:lang w:eastAsia="en-ZW"/>
                <w:rPrChange w:id="5801" w:author="Urfels, Anton (IRRI)" w:date="2023-10-06T20:02:00Z">
                  <w:rPr>
                    <w:del w:id="5802" w:author="MKONDIWA, Maxwell (CIMMYT-India)" w:date="2023-10-08T09:50:00Z"/>
                    <w:rFonts w:ascii="Gill Sans MT" w:eastAsia="Times New Roman" w:hAnsi="Gill Sans MT" w:cs="Calibri"/>
                    <w:color w:val="000000"/>
                    <w:lang w:eastAsia="en-ZW"/>
                  </w:rPr>
                </w:rPrChange>
              </w:rPr>
            </w:pPr>
            <w:del w:id="5803" w:author="MKONDIWA, Maxwell (CIMMYT-India)" w:date="2023-10-08T09:50:00Z">
              <w:r w:rsidRPr="00256197" w:rsidDel="0075048F">
                <w:rPr>
                  <w:rFonts w:cs="Times New Roman"/>
                  <w:color w:val="000000"/>
                  <w:rPrChange w:id="5804" w:author="Urfels, Anton (IRRI)" w:date="2023-10-06T20:02:00Z">
                    <w:rPr>
                      <w:rFonts w:ascii="Calibri" w:hAnsi="Calibri" w:cs="Calibri"/>
                      <w:color w:val="000000"/>
                    </w:rPr>
                  </w:rPrChange>
                </w:rPr>
                <w:delText>-0.89</w:delText>
              </w:r>
            </w:del>
          </w:p>
        </w:tc>
        <w:tc>
          <w:tcPr>
            <w:tcW w:w="521" w:type="pct"/>
            <w:noWrap/>
            <w:vAlign w:val="bottom"/>
          </w:tcPr>
          <w:p w14:paraId="3221F0A8" w14:textId="679C922A" w:rsidR="00FD1472" w:rsidRPr="00256197" w:rsidDel="0075048F" w:rsidRDefault="00FD1472" w:rsidP="00DB11CB">
            <w:pPr>
              <w:spacing w:line="240" w:lineRule="auto"/>
              <w:jc w:val="right"/>
              <w:rPr>
                <w:del w:id="5805" w:author="MKONDIWA, Maxwell (CIMMYT-India)" w:date="2023-10-08T09:50:00Z"/>
                <w:rFonts w:eastAsia="Times New Roman" w:cs="Times New Roman"/>
                <w:color w:val="000000"/>
                <w:lang w:eastAsia="en-ZW"/>
                <w:rPrChange w:id="5806" w:author="Urfels, Anton (IRRI)" w:date="2023-10-06T20:02:00Z">
                  <w:rPr>
                    <w:del w:id="5807" w:author="MKONDIWA, Maxwell (CIMMYT-India)" w:date="2023-10-08T09:50:00Z"/>
                    <w:rFonts w:ascii="Gill Sans MT" w:eastAsia="Times New Roman" w:hAnsi="Gill Sans MT" w:cs="Calibri"/>
                    <w:color w:val="000000"/>
                    <w:lang w:eastAsia="en-ZW"/>
                  </w:rPr>
                </w:rPrChange>
              </w:rPr>
            </w:pPr>
            <w:del w:id="5808" w:author="MKONDIWA, Maxwell (CIMMYT-India)" w:date="2023-10-08T09:50:00Z">
              <w:r w:rsidRPr="00256197" w:rsidDel="0075048F">
                <w:rPr>
                  <w:rFonts w:cs="Times New Roman"/>
                  <w:color w:val="000000"/>
                  <w:rPrChange w:id="5809" w:author="Urfels, Anton (IRRI)" w:date="2023-10-06T20:02:00Z">
                    <w:rPr>
                      <w:rFonts w:ascii="Calibri" w:hAnsi="Calibri" w:cs="Calibri"/>
                      <w:color w:val="000000"/>
                    </w:rPr>
                  </w:rPrChange>
                </w:rPr>
                <w:delText>-3.47</w:delText>
              </w:r>
            </w:del>
          </w:p>
        </w:tc>
        <w:tc>
          <w:tcPr>
            <w:tcW w:w="521" w:type="pct"/>
            <w:noWrap/>
            <w:vAlign w:val="bottom"/>
          </w:tcPr>
          <w:p w14:paraId="5B1A21E4" w14:textId="28866065" w:rsidR="00FD1472" w:rsidRPr="00256197" w:rsidDel="0075048F" w:rsidRDefault="00FD1472" w:rsidP="00DB11CB">
            <w:pPr>
              <w:spacing w:line="240" w:lineRule="auto"/>
              <w:jc w:val="right"/>
              <w:rPr>
                <w:del w:id="5810" w:author="MKONDIWA, Maxwell (CIMMYT-India)" w:date="2023-10-08T09:50:00Z"/>
                <w:rFonts w:eastAsia="Times New Roman" w:cs="Times New Roman"/>
                <w:color w:val="000000"/>
                <w:lang w:eastAsia="en-ZW"/>
                <w:rPrChange w:id="5811" w:author="Urfels, Anton (IRRI)" w:date="2023-10-06T20:02:00Z">
                  <w:rPr>
                    <w:del w:id="5812" w:author="MKONDIWA, Maxwell (CIMMYT-India)" w:date="2023-10-08T09:50:00Z"/>
                    <w:rFonts w:ascii="Gill Sans MT" w:eastAsia="Times New Roman" w:hAnsi="Gill Sans MT" w:cs="Calibri"/>
                    <w:color w:val="000000"/>
                    <w:lang w:eastAsia="en-ZW"/>
                  </w:rPr>
                </w:rPrChange>
              </w:rPr>
            </w:pPr>
            <w:del w:id="5813" w:author="MKONDIWA, Maxwell (CIMMYT-India)" w:date="2023-10-08T09:50:00Z">
              <w:r w:rsidRPr="00256197" w:rsidDel="0075048F">
                <w:rPr>
                  <w:rFonts w:cs="Times New Roman"/>
                  <w:color w:val="000000"/>
                  <w:rPrChange w:id="5814" w:author="Urfels, Anton (IRRI)" w:date="2023-10-06T20:02:00Z">
                    <w:rPr>
                      <w:rFonts w:ascii="Calibri" w:hAnsi="Calibri" w:cs="Calibri"/>
                      <w:color w:val="000000"/>
                    </w:rPr>
                  </w:rPrChange>
                </w:rPr>
                <w:delText>-1.42</w:delText>
              </w:r>
            </w:del>
          </w:p>
        </w:tc>
        <w:tc>
          <w:tcPr>
            <w:tcW w:w="521" w:type="pct"/>
            <w:noWrap/>
            <w:vAlign w:val="bottom"/>
          </w:tcPr>
          <w:p w14:paraId="1492FEE6" w14:textId="3D74D45C" w:rsidR="00FD1472" w:rsidRPr="00256197" w:rsidDel="0075048F" w:rsidRDefault="00FD1472" w:rsidP="00DB11CB">
            <w:pPr>
              <w:spacing w:line="240" w:lineRule="auto"/>
              <w:jc w:val="right"/>
              <w:rPr>
                <w:del w:id="5815" w:author="MKONDIWA, Maxwell (CIMMYT-India)" w:date="2023-10-08T09:50:00Z"/>
                <w:rFonts w:eastAsia="Times New Roman" w:cs="Times New Roman"/>
                <w:color w:val="000000"/>
                <w:lang w:eastAsia="en-ZW"/>
                <w:rPrChange w:id="5816" w:author="Urfels, Anton (IRRI)" w:date="2023-10-06T20:02:00Z">
                  <w:rPr>
                    <w:del w:id="5817" w:author="MKONDIWA, Maxwell (CIMMYT-India)" w:date="2023-10-08T09:50:00Z"/>
                    <w:rFonts w:ascii="Gill Sans MT" w:eastAsia="Times New Roman" w:hAnsi="Gill Sans MT" w:cs="Calibri"/>
                    <w:color w:val="000000"/>
                    <w:lang w:eastAsia="en-ZW"/>
                  </w:rPr>
                </w:rPrChange>
              </w:rPr>
            </w:pPr>
            <w:del w:id="5818" w:author="MKONDIWA, Maxwell (CIMMYT-India)" w:date="2023-10-08T09:50:00Z">
              <w:r w:rsidRPr="00256197" w:rsidDel="0075048F">
                <w:rPr>
                  <w:rFonts w:cs="Times New Roman"/>
                  <w:color w:val="000000"/>
                  <w:rPrChange w:id="5819" w:author="Urfels, Anton (IRRI)" w:date="2023-10-06T20:02:00Z">
                    <w:rPr>
                      <w:rFonts w:ascii="Calibri" w:hAnsi="Calibri" w:cs="Calibri"/>
                      <w:color w:val="000000"/>
                    </w:rPr>
                  </w:rPrChange>
                </w:rPr>
                <w:delText>-3.72</w:delText>
              </w:r>
            </w:del>
          </w:p>
        </w:tc>
      </w:tr>
      <w:tr w:rsidR="00FD1472" w:rsidRPr="00256197" w:rsidDel="0075048F" w14:paraId="4E885E7C" w14:textId="663BF909" w:rsidTr="00DB11CB">
        <w:trPr>
          <w:trHeight w:val="288"/>
          <w:jc w:val="center"/>
          <w:del w:id="5820" w:author="MKONDIWA, Maxwell (CIMMYT-India)" w:date="2023-10-08T09:50:00Z"/>
        </w:trPr>
        <w:tc>
          <w:tcPr>
            <w:tcW w:w="679" w:type="pct"/>
            <w:vMerge/>
          </w:tcPr>
          <w:p w14:paraId="2AE3CD2F" w14:textId="169EB6B8" w:rsidR="00FD1472" w:rsidRPr="00256197" w:rsidDel="0075048F" w:rsidRDefault="00FD1472" w:rsidP="00DB11CB">
            <w:pPr>
              <w:spacing w:line="240" w:lineRule="auto"/>
              <w:rPr>
                <w:del w:id="5821" w:author="MKONDIWA, Maxwell (CIMMYT-India)" w:date="2023-10-08T09:50:00Z"/>
                <w:rFonts w:eastAsia="Times New Roman" w:cs="Times New Roman"/>
                <w:color w:val="000000"/>
                <w:lang w:eastAsia="en-ZW"/>
                <w:rPrChange w:id="5822" w:author="Urfels, Anton (IRRI)" w:date="2023-10-06T20:02:00Z">
                  <w:rPr>
                    <w:del w:id="5823" w:author="MKONDIWA, Maxwell (CIMMYT-India)" w:date="2023-10-08T09:50:00Z"/>
                    <w:rFonts w:ascii="Gill Sans MT" w:eastAsia="Times New Roman" w:hAnsi="Gill Sans MT" w:cs="Calibri"/>
                    <w:color w:val="000000"/>
                    <w:lang w:eastAsia="en-ZW"/>
                  </w:rPr>
                </w:rPrChange>
              </w:rPr>
            </w:pPr>
          </w:p>
        </w:tc>
        <w:tc>
          <w:tcPr>
            <w:tcW w:w="1193" w:type="pct"/>
            <w:noWrap/>
            <w:hideMark/>
          </w:tcPr>
          <w:p w14:paraId="00434471" w14:textId="2EB45175" w:rsidR="00FD1472" w:rsidRPr="00256197" w:rsidDel="0075048F" w:rsidRDefault="00FD1472" w:rsidP="00DB11CB">
            <w:pPr>
              <w:spacing w:line="240" w:lineRule="auto"/>
              <w:rPr>
                <w:del w:id="5824" w:author="MKONDIWA, Maxwell (CIMMYT-India)" w:date="2023-10-08T09:50:00Z"/>
                <w:rFonts w:eastAsia="Times New Roman" w:cs="Times New Roman"/>
                <w:color w:val="000000"/>
                <w:lang w:eastAsia="en-ZW"/>
                <w:rPrChange w:id="5825" w:author="Urfels, Anton (IRRI)" w:date="2023-10-06T20:02:00Z">
                  <w:rPr>
                    <w:del w:id="5826" w:author="MKONDIWA, Maxwell (CIMMYT-India)" w:date="2023-10-08T09:50:00Z"/>
                    <w:rFonts w:ascii="Gill Sans MT" w:eastAsia="Times New Roman" w:hAnsi="Gill Sans MT" w:cs="Calibri"/>
                    <w:color w:val="000000"/>
                    <w:lang w:eastAsia="en-ZW"/>
                  </w:rPr>
                </w:rPrChange>
              </w:rPr>
            </w:pPr>
            <w:del w:id="5827" w:author="MKONDIWA, Maxwell (CIMMYT-India)" w:date="2023-10-08T09:50:00Z">
              <w:r w:rsidRPr="00256197" w:rsidDel="0075048F">
                <w:rPr>
                  <w:rFonts w:eastAsia="Times New Roman" w:cs="Times New Roman"/>
                  <w:color w:val="000000"/>
                  <w:lang w:eastAsia="en-ZW"/>
                  <w:rPrChange w:id="5828" w:author="Urfels, Anton (IRRI)" w:date="2023-10-06T20:02:00Z">
                    <w:rPr>
                      <w:rFonts w:ascii="Gill Sans MT" w:eastAsia="Times New Roman" w:hAnsi="Gill Sans MT" w:cs="Calibri"/>
                      <w:color w:val="000000"/>
                      <w:lang w:eastAsia="en-ZW"/>
                    </w:rPr>
                  </w:rPrChange>
                </w:rPr>
                <w:delText>10th percentile</w:delText>
              </w:r>
            </w:del>
          </w:p>
        </w:tc>
        <w:tc>
          <w:tcPr>
            <w:tcW w:w="521" w:type="pct"/>
            <w:noWrap/>
            <w:vAlign w:val="bottom"/>
          </w:tcPr>
          <w:p w14:paraId="2FA557A7" w14:textId="3271F03F" w:rsidR="00FD1472" w:rsidRPr="00256197" w:rsidDel="0075048F" w:rsidRDefault="00FD1472" w:rsidP="00DB11CB">
            <w:pPr>
              <w:spacing w:line="240" w:lineRule="auto"/>
              <w:jc w:val="right"/>
              <w:rPr>
                <w:del w:id="5829" w:author="MKONDIWA, Maxwell (CIMMYT-India)" w:date="2023-10-08T09:50:00Z"/>
                <w:rFonts w:eastAsia="Times New Roman" w:cs="Times New Roman"/>
                <w:color w:val="000000"/>
                <w:lang w:eastAsia="en-ZW"/>
                <w:rPrChange w:id="5830" w:author="Urfels, Anton (IRRI)" w:date="2023-10-06T20:02:00Z">
                  <w:rPr>
                    <w:del w:id="5831" w:author="MKONDIWA, Maxwell (CIMMYT-India)" w:date="2023-10-08T09:50:00Z"/>
                    <w:rFonts w:ascii="Gill Sans MT" w:eastAsia="Times New Roman" w:hAnsi="Gill Sans MT" w:cs="Calibri"/>
                    <w:color w:val="000000"/>
                    <w:lang w:eastAsia="en-ZW"/>
                  </w:rPr>
                </w:rPrChange>
              </w:rPr>
            </w:pPr>
            <w:del w:id="5832" w:author="MKONDIWA, Maxwell (CIMMYT-India)" w:date="2023-10-08T09:50:00Z">
              <w:r w:rsidRPr="00256197" w:rsidDel="0075048F">
                <w:rPr>
                  <w:rFonts w:cs="Times New Roman"/>
                  <w:color w:val="000000"/>
                  <w:rPrChange w:id="5833" w:author="Urfels, Anton (IRRI)" w:date="2023-10-06T20:02:00Z">
                    <w:rPr>
                      <w:rFonts w:ascii="Calibri" w:hAnsi="Calibri" w:cs="Calibri"/>
                      <w:color w:val="000000"/>
                    </w:rPr>
                  </w:rPrChange>
                </w:rPr>
                <w:delText>-3.13</w:delText>
              </w:r>
            </w:del>
          </w:p>
        </w:tc>
        <w:tc>
          <w:tcPr>
            <w:tcW w:w="521" w:type="pct"/>
            <w:noWrap/>
            <w:vAlign w:val="bottom"/>
          </w:tcPr>
          <w:p w14:paraId="752068C6" w14:textId="0711AF37" w:rsidR="00FD1472" w:rsidRPr="00256197" w:rsidDel="0075048F" w:rsidRDefault="00FD1472" w:rsidP="00DB11CB">
            <w:pPr>
              <w:spacing w:line="240" w:lineRule="auto"/>
              <w:jc w:val="right"/>
              <w:rPr>
                <w:del w:id="5834" w:author="MKONDIWA, Maxwell (CIMMYT-India)" w:date="2023-10-08T09:50:00Z"/>
                <w:rFonts w:eastAsia="Times New Roman" w:cs="Times New Roman"/>
                <w:color w:val="000000"/>
                <w:lang w:eastAsia="en-ZW"/>
                <w:rPrChange w:id="5835" w:author="Urfels, Anton (IRRI)" w:date="2023-10-06T20:02:00Z">
                  <w:rPr>
                    <w:del w:id="5836" w:author="MKONDIWA, Maxwell (CIMMYT-India)" w:date="2023-10-08T09:50:00Z"/>
                    <w:rFonts w:ascii="Gill Sans MT" w:eastAsia="Times New Roman" w:hAnsi="Gill Sans MT" w:cs="Calibri"/>
                    <w:color w:val="000000"/>
                    <w:lang w:eastAsia="en-ZW"/>
                  </w:rPr>
                </w:rPrChange>
              </w:rPr>
            </w:pPr>
            <w:del w:id="5837" w:author="MKONDIWA, Maxwell (CIMMYT-India)" w:date="2023-10-08T09:50:00Z">
              <w:r w:rsidRPr="00256197" w:rsidDel="0075048F">
                <w:rPr>
                  <w:rFonts w:cs="Times New Roman"/>
                  <w:color w:val="000000"/>
                  <w:rPrChange w:id="5838" w:author="Urfels, Anton (IRRI)" w:date="2023-10-06T20:02:00Z">
                    <w:rPr>
                      <w:rFonts w:ascii="Calibri" w:hAnsi="Calibri" w:cs="Calibri"/>
                      <w:color w:val="000000"/>
                    </w:rPr>
                  </w:rPrChange>
                </w:rPr>
                <w:delText>0.88</w:delText>
              </w:r>
            </w:del>
          </w:p>
        </w:tc>
        <w:tc>
          <w:tcPr>
            <w:tcW w:w="521" w:type="pct"/>
            <w:noWrap/>
            <w:vAlign w:val="bottom"/>
          </w:tcPr>
          <w:p w14:paraId="77606A9D" w14:textId="3C866C4B" w:rsidR="00FD1472" w:rsidRPr="00256197" w:rsidDel="0075048F" w:rsidRDefault="00FD1472" w:rsidP="00DB11CB">
            <w:pPr>
              <w:spacing w:line="240" w:lineRule="auto"/>
              <w:jc w:val="right"/>
              <w:rPr>
                <w:del w:id="5839" w:author="MKONDIWA, Maxwell (CIMMYT-India)" w:date="2023-10-08T09:50:00Z"/>
                <w:rFonts w:eastAsia="Times New Roman" w:cs="Times New Roman"/>
                <w:color w:val="000000"/>
                <w:lang w:eastAsia="en-ZW"/>
                <w:rPrChange w:id="5840" w:author="Urfels, Anton (IRRI)" w:date="2023-10-06T20:02:00Z">
                  <w:rPr>
                    <w:del w:id="5841" w:author="MKONDIWA, Maxwell (CIMMYT-India)" w:date="2023-10-08T09:50:00Z"/>
                    <w:rFonts w:ascii="Gill Sans MT" w:eastAsia="Times New Roman" w:hAnsi="Gill Sans MT" w:cs="Calibri"/>
                    <w:color w:val="000000"/>
                    <w:lang w:eastAsia="en-ZW"/>
                  </w:rPr>
                </w:rPrChange>
              </w:rPr>
            </w:pPr>
            <w:del w:id="5842" w:author="MKONDIWA, Maxwell (CIMMYT-India)" w:date="2023-10-08T09:50:00Z">
              <w:r w:rsidRPr="00256197" w:rsidDel="0075048F">
                <w:rPr>
                  <w:rFonts w:cs="Times New Roman"/>
                  <w:color w:val="000000"/>
                  <w:rPrChange w:id="5843" w:author="Urfels, Anton (IRRI)" w:date="2023-10-06T20:02:00Z">
                    <w:rPr>
                      <w:rFonts w:ascii="Calibri" w:hAnsi="Calibri" w:cs="Calibri"/>
                      <w:color w:val="000000"/>
                    </w:rPr>
                  </w:rPrChange>
                </w:rPr>
                <w:delText>-0.26</w:delText>
              </w:r>
            </w:del>
          </w:p>
        </w:tc>
        <w:tc>
          <w:tcPr>
            <w:tcW w:w="521" w:type="pct"/>
            <w:noWrap/>
            <w:vAlign w:val="bottom"/>
          </w:tcPr>
          <w:p w14:paraId="48E6FE73" w14:textId="5C9B4F02" w:rsidR="00FD1472" w:rsidRPr="00256197" w:rsidDel="0075048F" w:rsidRDefault="00FD1472" w:rsidP="00DB11CB">
            <w:pPr>
              <w:spacing w:line="240" w:lineRule="auto"/>
              <w:jc w:val="right"/>
              <w:rPr>
                <w:del w:id="5844" w:author="MKONDIWA, Maxwell (CIMMYT-India)" w:date="2023-10-08T09:50:00Z"/>
                <w:rFonts w:eastAsia="Times New Roman" w:cs="Times New Roman"/>
                <w:color w:val="000000"/>
                <w:lang w:eastAsia="en-ZW"/>
                <w:rPrChange w:id="5845" w:author="Urfels, Anton (IRRI)" w:date="2023-10-06T20:02:00Z">
                  <w:rPr>
                    <w:del w:id="5846" w:author="MKONDIWA, Maxwell (CIMMYT-India)" w:date="2023-10-08T09:50:00Z"/>
                    <w:rFonts w:ascii="Gill Sans MT" w:eastAsia="Times New Roman" w:hAnsi="Gill Sans MT" w:cs="Calibri"/>
                    <w:color w:val="000000"/>
                    <w:lang w:eastAsia="en-ZW"/>
                  </w:rPr>
                </w:rPrChange>
              </w:rPr>
            </w:pPr>
            <w:del w:id="5847" w:author="MKONDIWA, Maxwell (CIMMYT-India)" w:date="2023-10-08T09:50:00Z">
              <w:r w:rsidRPr="00256197" w:rsidDel="0075048F">
                <w:rPr>
                  <w:rFonts w:cs="Times New Roman"/>
                  <w:color w:val="000000"/>
                  <w:rPrChange w:id="5848" w:author="Urfels, Anton (IRRI)" w:date="2023-10-06T20:02:00Z">
                    <w:rPr>
                      <w:rFonts w:ascii="Calibri" w:hAnsi="Calibri" w:cs="Calibri"/>
                      <w:color w:val="000000"/>
                    </w:rPr>
                  </w:rPrChange>
                </w:rPr>
                <w:delText>-1.04</w:delText>
              </w:r>
            </w:del>
          </w:p>
        </w:tc>
        <w:tc>
          <w:tcPr>
            <w:tcW w:w="521" w:type="pct"/>
            <w:noWrap/>
            <w:vAlign w:val="bottom"/>
          </w:tcPr>
          <w:p w14:paraId="60BC4D87" w14:textId="3629FACF" w:rsidR="00FD1472" w:rsidRPr="00256197" w:rsidDel="0075048F" w:rsidRDefault="00FD1472" w:rsidP="00DB11CB">
            <w:pPr>
              <w:spacing w:line="240" w:lineRule="auto"/>
              <w:jc w:val="right"/>
              <w:rPr>
                <w:del w:id="5849" w:author="MKONDIWA, Maxwell (CIMMYT-India)" w:date="2023-10-08T09:50:00Z"/>
                <w:rFonts w:eastAsia="Times New Roman" w:cs="Times New Roman"/>
                <w:color w:val="000000"/>
                <w:lang w:eastAsia="en-ZW"/>
                <w:rPrChange w:id="5850" w:author="Urfels, Anton (IRRI)" w:date="2023-10-06T20:02:00Z">
                  <w:rPr>
                    <w:del w:id="5851" w:author="MKONDIWA, Maxwell (CIMMYT-India)" w:date="2023-10-08T09:50:00Z"/>
                    <w:rFonts w:ascii="Gill Sans MT" w:eastAsia="Times New Roman" w:hAnsi="Gill Sans MT" w:cs="Calibri"/>
                    <w:color w:val="000000"/>
                    <w:lang w:eastAsia="en-ZW"/>
                  </w:rPr>
                </w:rPrChange>
              </w:rPr>
            </w:pPr>
            <w:del w:id="5852" w:author="MKONDIWA, Maxwell (CIMMYT-India)" w:date="2023-10-08T09:50:00Z">
              <w:r w:rsidRPr="00256197" w:rsidDel="0075048F">
                <w:rPr>
                  <w:rFonts w:cs="Times New Roman"/>
                  <w:color w:val="000000"/>
                  <w:rPrChange w:id="5853" w:author="Urfels, Anton (IRRI)" w:date="2023-10-06T20:02:00Z">
                    <w:rPr>
                      <w:rFonts w:ascii="Calibri" w:hAnsi="Calibri" w:cs="Calibri"/>
                      <w:color w:val="000000"/>
                    </w:rPr>
                  </w:rPrChange>
                </w:rPr>
                <w:delText>-1.08</w:delText>
              </w:r>
            </w:del>
          </w:p>
        </w:tc>
        <w:tc>
          <w:tcPr>
            <w:tcW w:w="521" w:type="pct"/>
            <w:noWrap/>
            <w:vAlign w:val="bottom"/>
          </w:tcPr>
          <w:p w14:paraId="32F72662" w14:textId="077D1FDC" w:rsidR="00FD1472" w:rsidRPr="00256197" w:rsidDel="0075048F" w:rsidRDefault="00FD1472" w:rsidP="00DB11CB">
            <w:pPr>
              <w:spacing w:line="240" w:lineRule="auto"/>
              <w:jc w:val="right"/>
              <w:rPr>
                <w:del w:id="5854" w:author="MKONDIWA, Maxwell (CIMMYT-India)" w:date="2023-10-08T09:50:00Z"/>
                <w:rFonts w:eastAsia="Times New Roman" w:cs="Times New Roman"/>
                <w:color w:val="000000"/>
                <w:lang w:eastAsia="en-ZW"/>
                <w:rPrChange w:id="5855" w:author="Urfels, Anton (IRRI)" w:date="2023-10-06T20:02:00Z">
                  <w:rPr>
                    <w:del w:id="5856" w:author="MKONDIWA, Maxwell (CIMMYT-India)" w:date="2023-10-08T09:50:00Z"/>
                    <w:rFonts w:ascii="Gill Sans MT" w:eastAsia="Times New Roman" w:hAnsi="Gill Sans MT" w:cs="Calibri"/>
                    <w:color w:val="000000"/>
                    <w:lang w:eastAsia="en-ZW"/>
                  </w:rPr>
                </w:rPrChange>
              </w:rPr>
            </w:pPr>
            <w:del w:id="5857" w:author="MKONDIWA, Maxwell (CIMMYT-India)" w:date="2023-10-08T09:50:00Z">
              <w:r w:rsidRPr="00256197" w:rsidDel="0075048F">
                <w:rPr>
                  <w:rFonts w:cs="Times New Roman"/>
                  <w:color w:val="000000"/>
                  <w:rPrChange w:id="5858" w:author="Urfels, Anton (IRRI)" w:date="2023-10-06T20:02:00Z">
                    <w:rPr>
                      <w:rFonts w:ascii="Calibri" w:hAnsi="Calibri" w:cs="Calibri"/>
                      <w:color w:val="000000"/>
                    </w:rPr>
                  </w:rPrChange>
                </w:rPr>
                <w:delText>-2.18</w:delText>
              </w:r>
            </w:del>
          </w:p>
        </w:tc>
      </w:tr>
      <w:tr w:rsidR="00FD1472" w:rsidRPr="00256197" w:rsidDel="0075048F" w14:paraId="2B8D0AE9" w14:textId="56A612C1" w:rsidTr="00DB11CB">
        <w:trPr>
          <w:trHeight w:val="288"/>
          <w:jc w:val="center"/>
          <w:del w:id="5859" w:author="MKONDIWA, Maxwell (CIMMYT-India)" w:date="2023-10-08T09:50:00Z"/>
        </w:trPr>
        <w:tc>
          <w:tcPr>
            <w:tcW w:w="679" w:type="pct"/>
            <w:vMerge/>
          </w:tcPr>
          <w:p w14:paraId="609D8F90" w14:textId="25CDBE5D" w:rsidR="00FD1472" w:rsidRPr="00256197" w:rsidDel="0075048F" w:rsidRDefault="00FD1472" w:rsidP="00DB11CB">
            <w:pPr>
              <w:spacing w:line="240" w:lineRule="auto"/>
              <w:rPr>
                <w:del w:id="5860" w:author="MKONDIWA, Maxwell (CIMMYT-India)" w:date="2023-10-08T09:50:00Z"/>
                <w:rFonts w:eastAsia="Times New Roman" w:cs="Times New Roman"/>
                <w:color w:val="000000"/>
                <w:lang w:eastAsia="en-ZW"/>
                <w:rPrChange w:id="5861" w:author="Urfels, Anton (IRRI)" w:date="2023-10-06T20:02:00Z">
                  <w:rPr>
                    <w:del w:id="5862" w:author="MKONDIWA, Maxwell (CIMMYT-India)" w:date="2023-10-08T09:50:00Z"/>
                    <w:rFonts w:ascii="Gill Sans MT" w:eastAsia="Times New Roman" w:hAnsi="Gill Sans MT" w:cs="Calibri"/>
                    <w:color w:val="000000"/>
                    <w:lang w:eastAsia="en-ZW"/>
                  </w:rPr>
                </w:rPrChange>
              </w:rPr>
            </w:pPr>
          </w:p>
        </w:tc>
        <w:tc>
          <w:tcPr>
            <w:tcW w:w="1193" w:type="pct"/>
            <w:noWrap/>
            <w:hideMark/>
          </w:tcPr>
          <w:p w14:paraId="17998352" w14:textId="41FF1063" w:rsidR="00FD1472" w:rsidRPr="00256197" w:rsidDel="0075048F" w:rsidRDefault="00FD1472" w:rsidP="00DB11CB">
            <w:pPr>
              <w:spacing w:line="240" w:lineRule="auto"/>
              <w:rPr>
                <w:del w:id="5863" w:author="MKONDIWA, Maxwell (CIMMYT-India)" w:date="2023-10-08T09:50:00Z"/>
                <w:rFonts w:eastAsia="Times New Roman" w:cs="Times New Roman"/>
                <w:color w:val="000000"/>
                <w:lang w:eastAsia="en-ZW"/>
                <w:rPrChange w:id="5864" w:author="Urfels, Anton (IRRI)" w:date="2023-10-06T20:02:00Z">
                  <w:rPr>
                    <w:del w:id="5865" w:author="MKONDIWA, Maxwell (CIMMYT-India)" w:date="2023-10-08T09:50:00Z"/>
                    <w:rFonts w:ascii="Gill Sans MT" w:eastAsia="Times New Roman" w:hAnsi="Gill Sans MT" w:cs="Calibri"/>
                    <w:color w:val="000000"/>
                    <w:lang w:eastAsia="en-ZW"/>
                  </w:rPr>
                </w:rPrChange>
              </w:rPr>
            </w:pPr>
            <w:del w:id="5866" w:author="MKONDIWA, Maxwell (CIMMYT-India)" w:date="2023-10-08T09:50:00Z">
              <w:r w:rsidRPr="00256197" w:rsidDel="0075048F">
                <w:rPr>
                  <w:rFonts w:eastAsia="Times New Roman" w:cs="Times New Roman"/>
                  <w:color w:val="000000"/>
                  <w:lang w:eastAsia="en-ZW"/>
                  <w:rPrChange w:id="5867" w:author="Urfels, Anton (IRRI)" w:date="2023-10-06T20:02:00Z">
                    <w:rPr>
                      <w:rFonts w:ascii="Gill Sans MT" w:eastAsia="Times New Roman" w:hAnsi="Gill Sans MT" w:cs="Calibri"/>
                      <w:color w:val="000000"/>
                      <w:lang w:eastAsia="en-ZW"/>
                    </w:rPr>
                  </w:rPrChange>
                </w:rPr>
                <w:delText>25th percentile</w:delText>
              </w:r>
            </w:del>
          </w:p>
        </w:tc>
        <w:tc>
          <w:tcPr>
            <w:tcW w:w="521" w:type="pct"/>
            <w:noWrap/>
            <w:vAlign w:val="bottom"/>
          </w:tcPr>
          <w:p w14:paraId="774FABDD" w14:textId="1DF7AE27" w:rsidR="00FD1472" w:rsidRPr="00256197" w:rsidDel="0075048F" w:rsidRDefault="00FD1472" w:rsidP="00DB11CB">
            <w:pPr>
              <w:spacing w:line="240" w:lineRule="auto"/>
              <w:jc w:val="right"/>
              <w:rPr>
                <w:del w:id="5868" w:author="MKONDIWA, Maxwell (CIMMYT-India)" w:date="2023-10-08T09:50:00Z"/>
                <w:rFonts w:eastAsia="Times New Roman" w:cs="Times New Roman"/>
                <w:color w:val="000000"/>
                <w:lang w:eastAsia="en-ZW"/>
                <w:rPrChange w:id="5869" w:author="Urfels, Anton (IRRI)" w:date="2023-10-06T20:02:00Z">
                  <w:rPr>
                    <w:del w:id="5870" w:author="MKONDIWA, Maxwell (CIMMYT-India)" w:date="2023-10-08T09:50:00Z"/>
                    <w:rFonts w:ascii="Gill Sans MT" w:eastAsia="Times New Roman" w:hAnsi="Gill Sans MT" w:cs="Calibri"/>
                    <w:color w:val="000000"/>
                    <w:lang w:eastAsia="en-ZW"/>
                  </w:rPr>
                </w:rPrChange>
              </w:rPr>
            </w:pPr>
            <w:del w:id="5871" w:author="MKONDIWA, Maxwell (CIMMYT-India)" w:date="2023-10-08T09:50:00Z">
              <w:r w:rsidRPr="00256197" w:rsidDel="0075048F">
                <w:rPr>
                  <w:rFonts w:cs="Times New Roman"/>
                  <w:color w:val="000000"/>
                  <w:rPrChange w:id="5872" w:author="Urfels, Anton (IRRI)" w:date="2023-10-06T20:02:00Z">
                    <w:rPr>
                      <w:rFonts w:ascii="Calibri" w:hAnsi="Calibri" w:cs="Calibri"/>
                      <w:color w:val="000000"/>
                    </w:rPr>
                  </w:rPrChange>
                </w:rPr>
                <w:delText>-2.64</w:delText>
              </w:r>
            </w:del>
          </w:p>
        </w:tc>
        <w:tc>
          <w:tcPr>
            <w:tcW w:w="521" w:type="pct"/>
            <w:noWrap/>
            <w:vAlign w:val="bottom"/>
          </w:tcPr>
          <w:p w14:paraId="46813DA3" w14:textId="671E20DA" w:rsidR="00FD1472" w:rsidRPr="00256197" w:rsidDel="0075048F" w:rsidRDefault="00FD1472" w:rsidP="00DB11CB">
            <w:pPr>
              <w:spacing w:line="240" w:lineRule="auto"/>
              <w:jc w:val="right"/>
              <w:rPr>
                <w:del w:id="5873" w:author="MKONDIWA, Maxwell (CIMMYT-India)" w:date="2023-10-08T09:50:00Z"/>
                <w:rFonts w:eastAsia="Times New Roman" w:cs="Times New Roman"/>
                <w:color w:val="000000"/>
                <w:lang w:eastAsia="en-ZW"/>
                <w:rPrChange w:id="5874" w:author="Urfels, Anton (IRRI)" w:date="2023-10-06T20:02:00Z">
                  <w:rPr>
                    <w:del w:id="5875" w:author="MKONDIWA, Maxwell (CIMMYT-India)" w:date="2023-10-08T09:50:00Z"/>
                    <w:rFonts w:ascii="Gill Sans MT" w:eastAsia="Times New Roman" w:hAnsi="Gill Sans MT" w:cs="Calibri"/>
                    <w:color w:val="000000"/>
                    <w:lang w:eastAsia="en-ZW"/>
                  </w:rPr>
                </w:rPrChange>
              </w:rPr>
            </w:pPr>
            <w:del w:id="5876" w:author="MKONDIWA, Maxwell (CIMMYT-India)" w:date="2023-10-08T09:50:00Z">
              <w:r w:rsidRPr="00256197" w:rsidDel="0075048F">
                <w:rPr>
                  <w:rFonts w:cs="Times New Roman"/>
                  <w:color w:val="000000"/>
                  <w:rPrChange w:id="5877" w:author="Urfels, Anton (IRRI)" w:date="2023-10-06T20:02:00Z">
                    <w:rPr>
                      <w:rFonts w:ascii="Calibri" w:hAnsi="Calibri" w:cs="Calibri"/>
                      <w:color w:val="000000"/>
                    </w:rPr>
                  </w:rPrChange>
                </w:rPr>
                <w:delText>0.98</w:delText>
              </w:r>
            </w:del>
          </w:p>
        </w:tc>
        <w:tc>
          <w:tcPr>
            <w:tcW w:w="521" w:type="pct"/>
            <w:noWrap/>
            <w:vAlign w:val="bottom"/>
          </w:tcPr>
          <w:p w14:paraId="672675E5" w14:textId="53BBB7FD" w:rsidR="00FD1472" w:rsidRPr="00256197" w:rsidDel="0075048F" w:rsidRDefault="00FD1472" w:rsidP="00DB11CB">
            <w:pPr>
              <w:spacing w:line="240" w:lineRule="auto"/>
              <w:jc w:val="right"/>
              <w:rPr>
                <w:del w:id="5878" w:author="MKONDIWA, Maxwell (CIMMYT-India)" w:date="2023-10-08T09:50:00Z"/>
                <w:rFonts w:eastAsia="Times New Roman" w:cs="Times New Roman"/>
                <w:color w:val="000000"/>
                <w:lang w:eastAsia="en-ZW"/>
                <w:rPrChange w:id="5879" w:author="Urfels, Anton (IRRI)" w:date="2023-10-06T20:02:00Z">
                  <w:rPr>
                    <w:del w:id="5880" w:author="MKONDIWA, Maxwell (CIMMYT-India)" w:date="2023-10-08T09:50:00Z"/>
                    <w:rFonts w:ascii="Gill Sans MT" w:eastAsia="Times New Roman" w:hAnsi="Gill Sans MT" w:cs="Calibri"/>
                    <w:color w:val="000000"/>
                    <w:lang w:eastAsia="en-ZW"/>
                  </w:rPr>
                </w:rPrChange>
              </w:rPr>
            </w:pPr>
            <w:del w:id="5881" w:author="MKONDIWA, Maxwell (CIMMYT-India)" w:date="2023-10-08T09:50:00Z">
              <w:r w:rsidRPr="00256197" w:rsidDel="0075048F">
                <w:rPr>
                  <w:rFonts w:cs="Times New Roman"/>
                  <w:color w:val="000000"/>
                  <w:rPrChange w:id="5882" w:author="Urfels, Anton (IRRI)" w:date="2023-10-06T20:02:00Z">
                    <w:rPr>
                      <w:rFonts w:ascii="Calibri" w:hAnsi="Calibri" w:cs="Calibri"/>
                      <w:color w:val="000000"/>
                    </w:rPr>
                  </w:rPrChange>
                </w:rPr>
                <w:delText>0.23</w:delText>
              </w:r>
            </w:del>
          </w:p>
        </w:tc>
        <w:tc>
          <w:tcPr>
            <w:tcW w:w="521" w:type="pct"/>
            <w:noWrap/>
            <w:vAlign w:val="bottom"/>
          </w:tcPr>
          <w:p w14:paraId="4985D0AC" w14:textId="63C21525" w:rsidR="00FD1472" w:rsidRPr="00256197" w:rsidDel="0075048F" w:rsidRDefault="00FD1472" w:rsidP="00DB11CB">
            <w:pPr>
              <w:spacing w:line="240" w:lineRule="auto"/>
              <w:jc w:val="right"/>
              <w:rPr>
                <w:del w:id="5883" w:author="MKONDIWA, Maxwell (CIMMYT-India)" w:date="2023-10-08T09:50:00Z"/>
                <w:rFonts w:eastAsia="Times New Roman" w:cs="Times New Roman"/>
                <w:color w:val="000000"/>
                <w:lang w:eastAsia="en-ZW"/>
                <w:rPrChange w:id="5884" w:author="Urfels, Anton (IRRI)" w:date="2023-10-06T20:02:00Z">
                  <w:rPr>
                    <w:del w:id="5885" w:author="MKONDIWA, Maxwell (CIMMYT-India)" w:date="2023-10-08T09:50:00Z"/>
                    <w:rFonts w:ascii="Gill Sans MT" w:eastAsia="Times New Roman" w:hAnsi="Gill Sans MT" w:cs="Calibri"/>
                    <w:color w:val="000000"/>
                    <w:lang w:eastAsia="en-ZW"/>
                  </w:rPr>
                </w:rPrChange>
              </w:rPr>
            </w:pPr>
            <w:del w:id="5886" w:author="MKONDIWA, Maxwell (CIMMYT-India)" w:date="2023-10-08T09:50:00Z">
              <w:r w:rsidRPr="00256197" w:rsidDel="0075048F">
                <w:rPr>
                  <w:rFonts w:cs="Times New Roman"/>
                  <w:color w:val="000000"/>
                  <w:rPrChange w:id="5887" w:author="Urfels, Anton (IRRI)" w:date="2023-10-06T20:02:00Z">
                    <w:rPr>
                      <w:rFonts w:ascii="Calibri" w:hAnsi="Calibri" w:cs="Calibri"/>
                      <w:color w:val="000000"/>
                    </w:rPr>
                  </w:rPrChange>
                </w:rPr>
                <w:delText>-0.34</w:delText>
              </w:r>
            </w:del>
          </w:p>
        </w:tc>
        <w:tc>
          <w:tcPr>
            <w:tcW w:w="521" w:type="pct"/>
            <w:noWrap/>
            <w:vAlign w:val="bottom"/>
          </w:tcPr>
          <w:p w14:paraId="2DA32157" w14:textId="744E8253" w:rsidR="00FD1472" w:rsidRPr="00256197" w:rsidDel="0075048F" w:rsidRDefault="00FD1472" w:rsidP="00DB11CB">
            <w:pPr>
              <w:spacing w:line="240" w:lineRule="auto"/>
              <w:jc w:val="right"/>
              <w:rPr>
                <w:del w:id="5888" w:author="MKONDIWA, Maxwell (CIMMYT-India)" w:date="2023-10-08T09:50:00Z"/>
                <w:rFonts w:eastAsia="Times New Roman" w:cs="Times New Roman"/>
                <w:color w:val="000000"/>
                <w:lang w:eastAsia="en-ZW"/>
                <w:rPrChange w:id="5889" w:author="Urfels, Anton (IRRI)" w:date="2023-10-06T20:02:00Z">
                  <w:rPr>
                    <w:del w:id="5890" w:author="MKONDIWA, Maxwell (CIMMYT-India)" w:date="2023-10-08T09:50:00Z"/>
                    <w:rFonts w:ascii="Gill Sans MT" w:eastAsia="Times New Roman" w:hAnsi="Gill Sans MT" w:cs="Calibri"/>
                    <w:color w:val="000000"/>
                    <w:lang w:eastAsia="en-ZW"/>
                  </w:rPr>
                </w:rPrChange>
              </w:rPr>
            </w:pPr>
            <w:del w:id="5891" w:author="MKONDIWA, Maxwell (CIMMYT-India)" w:date="2023-10-08T09:50:00Z">
              <w:r w:rsidRPr="00256197" w:rsidDel="0075048F">
                <w:rPr>
                  <w:rFonts w:cs="Times New Roman"/>
                  <w:color w:val="000000"/>
                  <w:rPrChange w:id="5892" w:author="Urfels, Anton (IRRI)" w:date="2023-10-06T20:02:00Z">
                    <w:rPr>
                      <w:rFonts w:ascii="Calibri" w:hAnsi="Calibri" w:cs="Calibri"/>
                      <w:color w:val="000000"/>
                    </w:rPr>
                  </w:rPrChange>
                </w:rPr>
                <w:delText>-0.87</w:delText>
              </w:r>
            </w:del>
          </w:p>
        </w:tc>
        <w:tc>
          <w:tcPr>
            <w:tcW w:w="521" w:type="pct"/>
            <w:noWrap/>
            <w:vAlign w:val="bottom"/>
          </w:tcPr>
          <w:p w14:paraId="6642CBB0" w14:textId="7E31C6D7" w:rsidR="00FD1472" w:rsidRPr="00256197" w:rsidDel="0075048F" w:rsidRDefault="00FD1472" w:rsidP="00DB11CB">
            <w:pPr>
              <w:spacing w:line="240" w:lineRule="auto"/>
              <w:jc w:val="right"/>
              <w:rPr>
                <w:del w:id="5893" w:author="MKONDIWA, Maxwell (CIMMYT-India)" w:date="2023-10-08T09:50:00Z"/>
                <w:rFonts w:eastAsia="Times New Roman" w:cs="Times New Roman"/>
                <w:color w:val="000000"/>
                <w:lang w:eastAsia="en-ZW"/>
                <w:rPrChange w:id="5894" w:author="Urfels, Anton (IRRI)" w:date="2023-10-06T20:02:00Z">
                  <w:rPr>
                    <w:del w:id="5895" w:author="MKONDIWA, Maxwell (CIMMYT-India)" w:date="2023-10-08T09:50:00Z"/>
                    <w:rFonts w:ascii="Gill Sans MT" w:eastAsia="Times New Roman" w:hAnsi="Gill Sans MT" w:cs="Calibri"/>
                    <w:color w:val="000000"/>
                    <w:lang w:eastAsia="en-ZW"/>
                  </w:rPr>
                </w:rPrChange>
              </w:rPr>
            </w:pPr>
            <w:del w:id="5896" w:author="MKONDIWA, Maxwell (CIMMYT-India)" w:date="2023-10-08T09:50:00Z">
              <w:r w:rsidRPr="00256197" w:rsidDel="0075048F">
                <w:rPr>
                  <w:rFonts w:cs="Times New Roman"/>
                  <w:color w:val="000000"/>
                  <w:rPrChange w:id="5897" w:author="Urfels, Anton (IRRI)" w:date="2023-10-06T20:02:00Z">
                    <w:rPr>
                      <w:rFonts w:ascii="Calibri" w:hAnsi="Calibri" w:cs="Calibri"/>
                      <w:color w:val="000000"/>
                    </w:rPr>
                  </w:rPrChange>
                </w:rPr>
                <w:delText>-1.88</w:delText>
              </w:r>
            </w:del>
          </w:p>
        </w:tc>
      </w:tr>
      <w:tr w:rsidR="00FD1472" w:rsidRPr="00256197" w:rsidDel="0075048F" w14:paraId="203E40E5" w14:textId="485095CB" w:rsidTr="00DB11CB">
        <w:trPr>
          <w:trHeight w:val="288"/>
          <w:jc w:val="center"/>
          <w:del w:id="5898" w:author="MKONDIWA, Maxwell (CIMMYT-India)" w:date="2023-10-08T09:50:00Z"/>
        </w:trPr>
        <w:tc>
          <w:tcPr>
            <w:tcW w:w="679" w:type="pct"/>
            <w:vMerge/>
          </w:tcPr>
          <w:p w14:paraId="5CE85CAB" w14:textId="3C2A4F34" w:rsidR="00FD1472" w:rsidRPr="00256197" w:rsidDel="0075048F" w:rsidRDefault="00FD1472" w:rsidP="00DB11CB">
            <w:pPr>
              <w:spacing w:line="240" w:lineRule="auto"/>
              <w:rPr>
                <w:del w:id="5899" w:author="MKONDIWA, Maxwell (CIMMYT-India)" w:date="2023-10-08T09:50:00Z"/>
                <w:rFonts w:eastAsia="Times New Roman" w:cs="Times New Roman"/>
                <w:color w:val="000000"/>
                <w:lang w:eastAsia="en-ZW"/>
                <w:rPrChange w:id="5900" w:author="Urfels, Anton (IRRI)" w:date="2023-10-06T20:02:00Z">
                  <w:rPr>
                    <w:del w:id="5901" w:author="MKONDIWA, Maxwell (CIMMYT-India)" w:date="2023-10-08T09:50:00Z"/>
                    <w:rFonts w:ascii="Gill Sans MT" w:eastAsia="Times New Roman" w:hAnsi="Gill Sans MT" w:cs="Calibri"/>
                    <w:color w:val="000000"/>
                    <w:lang w:eastAsia="en-ZW"/>
                  </w:rPr>
                </w:rPrChange>
              </w:rPr>
            </w:pPr>
          </w:p>
        </w:tc>
        <w:tc>
          <w:tcPr>
            <w:tcW w:w="1193" w:type="pct"/>
            <w:noWrap/>
            <w:hideMark/>
          </w:tcPr>
          <w:p w14:paraId="5937E5A9" w14:textId="6C60548B" w:rsidR="00FD1472" w:rsidRPr="00256197" w:rsidDel="0075048F" w:rsidRDefault="00FD1472" w:rsidP="00DB11CB">
            <w:pPr>
              <w:spacing w:line="240" w:lineRule="auto"/>
              <w:rPr>
                <w:del w:id="5902" w:author="MKONDIWA, Maxwell (CIMMYT-India)" w:date="2023-10-08T09:50:00Z"/>
                <w:rFonts w:eastAsia="Times New Roman" w:cs="Times New Roman"/>
                <w:color w:val="000000"/>
                <w:lang w:eastAsia="en-ZW"/>
                <w:rPrChange w:id="5903" w:author="Urfels, Anton (IRRI)" w:date="2023-10-06T20:02:00Z">
                  <w:rPr>
                    <w:del w:id="5904" w:author="MKONDIWA, Maxwell (CIMMYT-India)" w:date="2023-10-08T09:50:00Z"/>
                    <w:rFonts w:ascii="Gill Sans MT" w:eastAsia="Times New Roman" w:hAnsi="Gill Sans MT" w:cs="Calibri"/>
                    <w:color w:val="000000"/>
                    <w:lang w:eastAsia="en-ZW"/>
                  </w:rPr>
                </w:rPrChange>
              </w:rPr>
            </w:pPr>
            <w:del w:id="5905" w:author="MKONDIWA, Maxwell (CIMMYT-India)" w:date="2023-10-08T09:50:00Z">
              <w:r w:rsidRPr="00256197" w:rsidDel="0075048F">
                <w:rPr>
                  <w:rFonts w:eastAsia="Times New Roman" w:cs="Times New Roman"/>
                  <w:color w:val="000000"/>
                  <w:lang w:eastAsia="en-ZW"/>
                  <w:rPrChange w:id="5906" w:author="Urfels, Anton (IRRI)" w:date="2023-10-06T20:02:00Z">
                    <w:rPr>
                      <w:rFonts w:ascii="Gill Sans MT" w:eastAsia="Times New Roman" w:hAnsi="Gill Sans MT" w:cs="Calibri"/>
                      <w:color w:val="000000"/>
                      <w:lang w:eastAsia="en-ZW"/>
                    </w:rPr>
                  </w:rPrChange>
                </w:rPr>
                <w:delText>Median</w:delText>
              </w:r>
            </w:del>
          </w:p>
        </w:tc>
        <w:tc>
          <w:tcPr>
            <w:tcW w:w="521" w:type="pct"/>
            <w:noWrap/>
            <w:vAlign w:val="bottom"/>
          </w:tcPr>
          <w:p w14:paraId="5072608E" w14:textId="5B42575C" w:rsidR="00FD1472" w:rsidRPr="00256197" w:rsidDel="0075048F" w:rsidRDefault="00FD1472" w:rsidP="00DB11CB">
            <w:pPr>
              <w:spacing w:line="240" w:lineRule="auto"/>
              <w:jc w:val="right"/>
              <w:rPr>
                <w:del w:id="5907" w:author="MKONDIWA, Maxwell (CIMMYT-India)" w:date="2023-10-08T09:50:00Z"/>
                <w:rFonts w:eastAsia="Times New Roman" w:cs="Times New Roman"/>
                <w:color w:val="000000"/>
                <w:lang w:eastAsia="en-ZW"/>
                <w:rPrChange w:id="5908" w:author="Urfels, Anton (IRRI)" w:date="2023-10-06T20:02:00Z">
                  <w:rPr>
                    <w:del w:id="5909" w:author="MKONDIWA, Maxwell (CIMMYT-India)" w:date="2023-10-08T09:50:00Z"/>
                    <w:rFonts w:ascii="Gill Sans MT" w:eastAsia="Times New Roman" w:hAnsi="Gill Sans MT" w:cs="Calibri"/>
                    <w:color w:val="000000"/>
                    <w:lang w:eastAsia="en-ZW"/>
                  </w:rPr>
                </w:rPrChange>
              </w:rPr>
            </w:pPr>
            <w:del w:id="5910" w:author="MKONDIWA, Maxwell (CIMMYT-India)" w:date="2023-10-08T09:50:00Z">
              <w:r w:rsidRPr="00256197" w:rsidDel="0075048F">
                <w:rPr>
                  <w:rFonts w:cs="Times New Roman"/>
                  <w:color w:val="000000"/>
                  <w:rPrChange w:id="5911" w:author="Urfels, Anton (IRRI)" w:date="2023-10-06T20:02:00Z">
                    <w:rPr>
                      <w:rFonts w:ascii="Calibri" w:hAnsi="Calibri" w:cs="Calibri"/>
                      <w:color w:val="000000"/>
                    </w:rPr>
                  </w:rPrChange>
                </w:rPr>
                <w:delText>-2.11</w:delText>
              </w:r>
            </w:del>
          </w:p>
        </w:tc>
        <w:tc>
          <w:tcPr>
            <w:tcW w:w="521" w:type="pct"/>
            <w:noWrap/>
            <w:vAlign w:val="bottom"/>
          </w:tcPr>
          <w:p w14:paraId="4EEF1176" w14:textId="746C694F" w:rsidR="00FD1472" w:rsidRPr="00256197" w:rsidDel="0075048F" w:rsidRDefault="00FD1472" w:rsidP="00DB11CB">
            <w:pPr>
              <w:spacing w:line="240" w:lineRule="auto"/>
              <w:jc w:val="right"/>
              <w:rPr>
                <w:del w:id="5912" w:author="MKONDIWA, Maxwell (CIMMYT-India)" w:date="2023-10-08T09:50:00Z"/>
                <w:rFonts w:eastAsia="Times New Roman" w:cs="Times New Roman"/>
                <w:color w:val="000000"/>
                <w:lang w:eastAsia="en-ZW"/>
                <w:rPrChange w:id="5913" w:author="Urfels, Anton (IRRI)" w:date="2023-10-06T20:02:00Z">
                  <w:rPr>
                    <w:del w:id="5914" w:author="MKONDIWA, Maxwell (CIMMYT-India)" w:date="2023-10-08T09:50:00Z"/>
                    <w:rFonts w:ascii="Gill Sans MT" w:eastAsia="Times New Roman" w:hAnsi="Gill Sans MT" w:cs="Calibri"/>
                    <w:color w:val="000000"/>
                    <w:lang w:eastAsia="en-ZW"/>
                  </w:rPr>
                </w:rPrChange>
              </w:rPr>
            </w:pPr>
            <w:del w:id="5915" w:author="MKONDIWA, Maxwell (CIMMYT-India)" w:date="2023-10-08T09:50:00Z">
              <w:r w:rsidRPr="00256197" w:rsidDel="0075048F">
                <w:rPr>
                  <w:rFonts w:cs="Times New Roman"/>
                  <w:color w:val="000000"/>
                  <w:rPrChange w:id="5916" w:author="Urfels, Anton (IRRI)" w:date="2023-10-06T20:02:00Z">
                    <w:rPr>
                      <w:rFonts w:ascii="Calibri" w:hAnsi="Calibri" w:cs="Calibri"/>
                      <w:color w:val="000000"/>
                    </w:rPr>
                  </w:rPrChange>
                </w:rPr>
                <w:delText>1.06</w:delText>
              </w:r>
            </w:del>
          </w:p>
        </w:tc>
        <w:tc>
          <w:tcPr>
            <w:tcW w:w="521" w:type="pct"/>
            <w:noWrap/>
            <w:vAlign w:val="bottom"/>
          </w:tcPr>
          <w:p w14:paraId="447DA898" w14:textId="6991A1A3" w:rsidR="00FD1472" w:rsidRPr="00256197" w:rsidDel="0075048F" w:rsidRDefault="00FD1472" w:rsidP="00DB11CB">
            <w:pPr>
              <w:spacing w:line="240" w:lineRule="auto"/>
              <w:jc w:val="right"/>
              <w:rPr>
                <w:del w:id="5917" w:author="MKONDIWA, Maxwell (CIMMYT-India)" w:date="2023-10-08T09:50:00Z"/>
                <w:rFonts w:eastAsia="Times New Roman" w:cs="Times New Roman"/>
                <w:color w:val="000000"/>
                <w:lang w:eastAsia="en-ZW"/>
                <w:rPrChange w:id="5918" w:author="Urfels, Anton (IRRI)" w:date="2023-10-06T20:02:00Z">
                  <w:rPr>
                    <w:del w:id="5919" w:author="MKONDIWA, Maxwell (CIMMYT-India)" w:date="2023-10-08T09:50:00Z"/>
                    <w:rFonts w:ascii="Gill Sans MT" w:eastAsia="Times New Roman" w:hAnsi="Gill Sans MT" w:cs="Calibri"/>
                    <w:color w:val="000000"/>
                    <w:lang w:eastAsia="en-ZW"/>
                  </w:rPr>
                </w:rPrChange>
              </w:rPr>
            </w:pPr>
            <w:del w:id="5920" w:author="MKONDIWA, Maxwell (CIMMYT-India)" w:date="2023-10-08T09:50:00Z">
              <w:r w:rsidRPr="00256197" w:rsidDel="0075048F">
                <w:rPr>
                  <w:rFonts w:cs="Times New Roman"/>
                  <w:color w:val="000000"/>
                  <w:rPrChange w:id="5921" w:author="Urfels, Anton (IRRI)" w:date="2023-10-06T20:02:00Z">
                    <w:rPr>
                      <w:rFonts w:ascii="Calibri" w:hAnsi="Calibri" w:cs="Calibri"/>
                      <w:color w:val="000000"/>
                    </w:rPr>
                  </w:rPrChange>
                </w:rPr>
                <w:delText>0.78</w:delText>
              </w:r>
            </w:del>
          </w:p>
        </w:tc>
        <w:tc>
          <w:tcPr>
            <w:tcW w:w="521" w:type="pct"/>
            <w:noWrap/>
            <w:vAlign w:val="bottom"/>
          </w:tcPr>
          <w:p w14:paraId="23B9A90F" w14:textId="06ED9809" w:rsidR="00FD1472" w:rsidRPr="00256197" w:rsidDel="0075048F" w:rsidRDefault="00FD1472" w:rsidP="00DB11CB">
            <w:pPr>
              <w:spacing w:line="240" w:lineRule="auto"/>
              <w:jc w:val="right"/>
              <w:rPr>
                <w:del w:id="5922" w:author="MKONDIWA, Maxwell (CIMMYT-India)" w:date="2023-10-08T09:50:00Z"/>
                <w:rFonts w:eastAsia="Times New Roman" w:cs="Times New Roman"/>
                <w:color w:val="000000"/>
                <w:lang w:eastAsia="en-ZW"/>
                <w:rPrChange w:id="5923" w:author="Urfels, Anton (IRRI)" w:date="2023-10-06T20:02:00Z">
                  <w:rPr>
                    <w:del w:id="5924" w:author="MKONDIWA, Maxwell (CIMMYT-India)" w:date="2023-10-08T09:50:00Z"/>
                    <w:rFonts w:ascii="Gill Sans MT" w:eastAsia="Times New Roman" w:hAnsi="Gill Sans MT" w:cs="Calibri"/>
                    <w:color w:val="000000"/>
                    <w:lang w:eastAsia="en-ZW"/>
                  </w:rPr>
                </w:rPrChange>
              </w:rPr>
            </w:pPr>
            <w:del w:id="5925" w:author="MKONDIWA, Maxwell (CIMMYT-India)" w:date="2023-10-08T09:50:00Z">
              <w:r w:rsidRPr="00256197" w:rsidDel="0075048F">
                <w:rPr>
                  <w:rFonts w:cs="Times New Roman"/>
                  <w:color w:val="000000"/>
                  <w:rPrChange w:id="5926" w:author="Urfels, Anton (IRRI)" w:date="2023-10-06T20:02:00Z">
                    <w:rPr>
                      <w:rFonts w:ascii="Calibri" w:hAnsi="Calibri" w:cs="Calibri"/>
                      <w:color w:val="000000"/>
                    </w:rPr>
                  </w:rPrChange>
                </w:rPr>
                <w:delText>0.25</w:delText>
              </w:r>
            </w:del>
          </w:p>
        </w:tc>
        <w:tc>
          <w:tcPr>
            <w:tcW w:w="521" w:type="pct"/>
            <w:noWrap/>
            <w:vAlign w:val="bottom"/>
          </w:tcPr>
          <w:p w14:paraId="24977620" w14:textId="49204A6B" w:rsidR="00FD1472" w:rsidRPr="00256197" w:rsidDel="0075048F" w:rsidRDefault="00FD1472" w:rsidP="00DB11CB">
            <w:pPr>
              <w:spacing w:line="240" w:lineRule="auto"/>
              <w:jc w:val="right"/>
              <w:rPr>
                <w:del w:id="5927" w:author="MKONDIWA, Maxwell (CIMMYT-India)" w:date="2023-10-08T09:50:00Z"/>
                <w:rFonts w:eastAsia="Times New Roman" w:cs="Times New Roman"/>
                <w:color w:val="000000"/>
                <w:lang w:eastAsia="en-ZW"/>
                <w:rPrChange w:id="5928" w:author="Urfels, Anton (IRRI)" w:date="2023-10-06T20:02:00Z">
                  <w:rPr>
                    <w:del w:id="5929" w:author="MKONDIWA, Maxwell (CIMMYT-India)" w:date="2023-10-08T09:50:00Z"/>
                    <w:rFonts w:ascii="Gill Sans MT" w:eastAsia="Times New Roman" w:hAnsi="Gill Sans MT" w:cs="Calibri"/>
                    <w:color w:val="000000"/>
                    <w:lang w:eastAsia="en-ZW"/>
                  </w:rPr>
                </w:rPrChange>
              </w:rPr>
            </w:pPr>
            <w:del w:id="5930" w:author="MKONDIWA, Maxwell (CIMMYT-India)" w:date="2023-10-08T09:50:00Z">
              <w:r w:rsidRPr="00256197" w:rsidDel="0075048F">
                <w:rPr>
                  <w:rFonts w:cs="Times New Roman"/>
                  <w:color w:val="000000"/>
                  <w:rPrChange w:id="5931" w:author="Urfels, Anton (IRRI)" w:date="2023-10-06T20:02:00Z">
                    <w:rPr>
                      <w:rFonts w:ascii="Calibri" w:hAnsi="Calibri" w:cs="Calibri"/>
                      <w:color w:val="000000"/>
                    </w:rPr>
                  </w:rPrChange>
                </w:rPr>
                <w:delText>-0.47</w:delText>
              </w:r>
            </w:del>
          </w:p>
        </w:tc>
        <w:tc>
          <w:tcPr>
            <w:tcW w:w="521" w:type="pct"/>
            <w:noWrap/>
            <w:vAlign w:val="bottom"/>
          </w:tcPr>
          <w:p w14:paraId="619B5CA6" w14:textId="345F551A" w:rsidR="00FD1472" w:rsidRPr="00256197" w:rsidDel="0075048F" w:rsidRDefault="00FD1472" w:rsidP="00DB11CB">
            <w:pPr>
              <w:spacing w:line="240" w:lineRule="auto"/>
              <w:jc w:val="right"/>
              <w:rPr>
                <w:del w:id="5932" w:author="MKONDIWA, Maxwell (CIMMYT-India)" w:date="2023-10-08T09:50:00Z"/>
                <w:rFonts w:eastAsia="Times New Roman" w:cs="Times New Roman"/>
                <w:color w:val="000000"/>
                <w:lang w:eastAsia="en-ZW"/>
                <w:rPrChange w:id="5933" w:author="Urfels, Anton (IRRI)" w:date="2023-10-06T20:02:00Z">
                  <w:rPr>
                    <w:del w:id="5934" w:author="MKONDIWA, Maxwell (CIMMYT-India)" w:date="2023-10-08T09:50:00Z"/>
                    <w:rFonts w:ascii="Gill Sans MT" w:eastAsia="Times New Roman" w:hAnsi="Gill Sans MT" w:cs="Calibri"/>
                    <w:color w:val="000000"/>
                    <w:lang w:eastAsia="en-ZW"/>
                  </w:rPr>
                </w:rPrChange>
              </w:rPr>
            </w:pPr>
            <w:del w:id="5935" w:author="MKONDIWA, Maxwell (CIMMYT-India)" w:date="2023-10-08T09:50:00Z">
              <w:r w:rsidRPr="00256197" w:rsidDel="0075048F">
                <w:rPr>
                  <w:rFonts w:cs="Times New Roman"/>
                  <w:color w:val="000000"/>
                  <w:rPrChange w:id="5936" w:author="Urfels, Anton (IRRI)" w:date="2023-10-06T20:02:00Z">
                    <w:rPr>
                      <w:rFonts w:ascii="Calibri" w:hAnsi="Calibri" w:cs="Calibri"/>
                      <w:color w:val="000000"/>
                    </w:rPr>
                  </w:rPrChange>
                </w:rPr>
                <w:delText>-1.60</w:delText>
              </w:r>
            </w:del>
          </w:p>
        </w:tc>
      </w:tr>
      <w:tr w:rsidR="00FD1472" w:rsidRPr="00256197" w:rsidDel="0075048F" w14:paraId="57CF51CD" w14:textId="5E7A2000" w:rsidTr="00DB11CB">
        <w:trPr>
          <w:trHeight w:val="288"/>
          <w:jc w:val="center"/>
          <w:del w:id="5937" w:author="MKONDIWA, Maxwell (CIMMYT-India)" w:date="2023-10-08T09:50:00Z"/>
        </w:trPr>
        <w:tc>
          <w:tcPr>
            <w:tcW w:w="679" w:type="pct"/>
            <w:vMerge/>
          </w:tcPr>
          <w:p w14:paraId="0F4C5CF2" w14:textId="568F744C" w:rsidR="00FD1472" w:rsidRPr="00256197" w:rsidDel="0075048F" w:rsidRDefault="00FD1472" w:rsidP="00DB11CB">
            <w:pPr>
              <w:spacing w:line="240" w:lineRule="auto"/>
              <w:rPr>
                <w:del w:id="5938" w:author="MKONDIWA, Maxwell (CIMMYT-India)" w:date="2023-10-08T09:50:00Z"/>
                <w:rFonts w:eastAsia="Times New Roman" w:cs="Times New Roman"/>
                <w:color w:val="000000"/>
                <w:lang w:eastAsia="en-ZW"/>
                <w:rPrChange w:id="5939" w:author="Urfels, Anton (IRRI)" w:date="2023-10-06T20:02:00Z">
                  <w:rPr>
                    <w:del w:id="5940" w:author="MKONDIWA, Maxwell (CIMMYT-India)" w:date="2023-10-08T09:50:00Z"/>
                    <w:rFonts w:ascii="Gill Sans MT" w:eastAsia="Times New Roman" w:hAnsi="Gill Sans MT" w:cs="Calibri"/>
                    <w:color w:val="000000"/>
                    <w:lang w:eastAsia="en-ZW"/>
                  </w:rPr>
                </w:rPrChange>
              </w:rPr>
            </w:pPr>
          </w:p>
        </w:tc>
        <w:tc>
          <w:tcPr>
            <w:tcW w:w="1193" w:type="pct"/>
            <w:noWrap/>
            <w:hideMark/>
          </w:tcPr>
          <w:p w14:paraId="7F967BE3" w14:textId="776888A3" w:rsidR="00FD1472" w:rsidRPr="00256197" w:rsidDel="0075048F" w:rsidRDefault="00FD1472" w:rsidP="00DB11CB">
            <w:pPr>
              <w:spacing w:line="240" w:lineRule="auto"/>
              <w:rPr>
                <w:del w:id="5941" w:author="MKONDIWA, Maxwell (CIMMYT-India)" w:date="2023-10-08T09:50:00Z"/>
                <w:rFonts w:eastAsia="Times New Roman" w:cs="Times New Roman"/>
                <w:color w:val="000000"/>
                <w:lang w:eastAsia="en-ZW"/>
                <w:rPrChange w:id="5942" w:author="Urfels, Anton (IRRI)" w:date="2023-10-06T20:02:00Z">
                  <w:rPr>
                    <w:del w:id="5943" w:author="MKONDIWA, Maxwell (CIMMYT-India)" w:date="2023-10-08T09:50:00Z"/>
                    <w:rFonts w:ascii="Gill Sans MT" w:eastAsia="Times New Roman" w:hAnsi="Gill Sans MT" w:cs="Calibri"/>
                    <w:color w:val="000000"/>
                    <w:lang w:eastAsia="en-ZW"/>
                  </w:rPr>
                </w:rPrChange>
              </w:rPr>
            </w:pPr>
            <w:del w:id="5944" w:author="MKONDIWA, Maxwell (CIMMYT-India)" w:date="2023-10-08T09:50:00Z">
              <w:r w:rsidRPr="00256197" w:rsidDel="0075048F">
                <w:rPr>
                  <w:rFonts w:eastAsia="Times New Roman" w:cs="Times New Roman"/>
                  <w:color w:val="000000"/>
                  <w:lang w:eastAsia="en-ZW"/>
                  <w:rPrChange w:id="5945" w:author="Urfels, Anton (IRRI)" w:date="2023-10-06T20:02:00Z">
                    <w:rPr>
                      <w:rFonts w:ascii="Gill Sans MT" w:eastAsia="Times New Roman" w:hAnsi="Gill Sans MT" w:cs="Calibri"/>
                      <w:color w:val="000000"/>
                      <w:lang w:eastAsia="en-ZW"/>
                    </w:rPr>
                  </w:rPrChange>
                </w:rPr>
                <w:delText>75th percentile</w:delText>
              </w:r>
            </w:del>
          </w:p>
        </w:tc>
        <w:tc>
          <w:tcPr>
            <w:tcW w:w="521" w:type="pct"/>
            <w:noWrap/>
            <w:vAlign w:val="bottom"/>
          </w:tcPr>
          <w:p w14:paraId="4B1BBAB6" w14:textId="68675DC2" w:rsidR="00FD1472" w:rsidRPr="00256197" w:rsidDel="0075048F" w:rsidRDefault="00FD1472" w:rsidP="00DB11CB">
            <w:pPr>
              <w:spacing w:line="240" w:lineRule="auto"/>
              <w:jc w:val="right"/>
              <w:rPr>
                <w:del w:id="5946" w:author="MKONDIWA, Maxwell (CIMMYT-India)" w:date="2023-10-08T09:50:00Z"/>
                <w:rFonts w:eastAsia="Times New Roman" w:cs="Times New Roman"/>
                <w:color w:val="000000"/>
                <w:lang w:eastAsia="en-ZW"/>
                <w:rPrChange w:id="5947" w:author="Urfels, Anton (IRRI)" w:date="2023-10-06T20:02:00Z">
                  <w:rPr>
                    <w:del w:id="5948" w:author="MKONDIWA, Maxwell (CIMMYT-India)" w:date="2023-10-08T09:50:00Z"/>
                    <w:rFonts w:ascii="Gill Sans MT" w:eastAsia="Times New Roman" w:hAnsi="Gill Sans MT" w:cs="Calibri"/>
                    <w:color w:val="000000"/>
                    <w:lang w:eastAsia="en-ZW"/>
                  </w:rPr>
                </w:rPrChange>
              </w:rPr>
            </w:pPr>
            <w:del w:id="5949" w:author="MKONDIWA, Maxwell (CIMMYT-India)" w:date="2023-10-08T09:50:00Z">
              <w:r w:rsidRPr="00256197" w:rsidDel="0075048F">
                <w:rPr>
                  <w:rFonts w:cs="Times New Roman"/>
                  <w:color w:val="000000"/>
                  <w:rPrChange w:id="5950" w:author="Urfels, Anton (IRRI)" w:date="2023-10-06T20:02:00Z">
                    <w:rPr>
                      <w:rFonts w:ascii="Calibri" w:hAnsi="Calibri" w:cs="Calibri"/>
                      <w:color w:val="000000"/>
                    </w:rPr>
                  </w:rPrChange>
                </w:rPr>
                <w:delText>-0.01</w:delText>
              </w:r>
            </w:del>
          </w:p>
        </w:tc>
        <w:tc>
          <w:tcPr>
            <w:tcW w:w="521" w:type="pct"/>
            <w:noWrap/>
            <w:vAlign w:val="bottom"/>
          </w:tcPr>
          <w:p w14:paraId="01D6ACB7" w14:textId="6137C16F" w:rsidR="00FD1472" w:rsidRPr="00256197" w:rsidDel="0075048F" w:rsidRDefault="00FD1472" w:rsidP="00DB11CB">
            <w:pPr>
              <w:spacing w:line="240" w:lineRule="auto"/>
              <w:jc w:val="right"/>
              <w:rPr>
                <w:del w:id="5951" w:author="MKONDIWA, Maxwell (CIMMYT-India)" w:date="2023-10-08T09:50:00Z"/>
                <w:rFonts w:eastAsia="Times New Roman" w:cs="Times New Roman"/>
                <w:color w:val="000000"/>
                <w:lang w:eastAsia="en-ZW"/>
                <w:rPrChange w:id="5952" w:author="Urfels, Anton (IRRI)" w:date="2023-10-06T20:02:00Z">
                  <w:rPr>
                    <w:del w:id="5953" w:author="MKONDIWA, Maxwell (CIMMYT-India)" w:date="2023-10-08T09:50:00Z"/>
                    <w:rFonts w:ascii="Gill Sans MT" w:eastAsia="Times New Roman" w:hAnsi="Gill Sans MT" w:cs="Calibri"/>
                    <w:color w:val="000000"/>
                    <w:lang w:eastAsia="en-ZW"/>
                  </w:rPr>
                </w:rPrChange>
              </w:rPr>
            </w:pPr>
            <w:del w:id="5954" w:author="MKONDIWA, Maxwell (CIMMYT-India)" w:date="2023-10-08T09:50:00Z">
              <w:r w:rsidRPr="00256197" w:rsidDel="0075048F">
                <w:rPr>
                  <w:rFonts w:cs="Times New Roman"/>
                  <w:color w:val="000000"/>
                  <w:rPrChange w:id="5955" w:author="Urfels, Anton (IRRI)" w:date="2023-10-06T20:02:00Z">
                    <w:rPr>
                      <w:rFonts w:ascii="Calibri" w:hAnsi="Calibri" w:cs="Calibri"/>
                      <w:color w:val="000000"/>
                    </w:rPr>
                  </w:rPrChange>
                </w:rPr>
                <w:delText>1.11</w:delText>
              </w:r>
            </w:del>
          </w:p>
        </w:tc>
        <w:tc>
          <w:tcPr>
            <w:tcW w:w="521" w:type="pct"/>
            <w:noWrap/>
            <w:vAlign w:val="bottom"/>
          </w:tcPr>
          <w:p w14:paraId="23AC9EBB" w14:textId="56C76023" w:rsidR="00FD1472" w:rsidRPr="00256197" w:rsidDel="0075048F" w:rsidRDefault="00FD1472" w:rsidP="00DB11CB">
            <w:pPr>
              <w:spacing w:line="240" w:lineRule="auto"/>
              <w:jc w:val="right"/>
              <w:rPr>
                <w:del w:id="5956" w:author="MKONDIWA, Maxwell (CIMMYT-India)" w:date="2023-10-08T09:50:00Z"/>
                <w:rFonts w:eastAsia="Times New Roman" w:cs="Times New Roman"/>
                <w:color w:val="000000"/>
                <w:lang w:eastAsia="en-ZW"/>
                <w:rPrChange w:id="5957" w:author="Urfels, Anton (IRRI)" w:date="2023-10-06T20:02:00Z">
                  <w:rPr>
                    <w:del w:id="5958" w:author="MKONDIWA, Maxwell (CIMMYT-India)" w:date="2023-10-08T09:50:00Z"/>
                    <w:rFonts w:ascii="Gill Sans MT" w:eastAsia="Times New Roman" w:hAnsi="Gill Sans MT" w:cs="Calibri"/>
                    <w:color w:val="000000"/>
                    <w:lang w:eastAsia="en-ZW"/>
                  </w:rPr>
                </w:rPrChange>
              </w:rPr>
            </w:pPr>
            <w:del w:id="5959" w:author="MKONDIWA, Maxwell (CIMMYT-India)" w:date="2023-10-08T09:50:00Z">
              <w:r w:rsidRPr="00256197" w:rsidDel="0075048F">
                <w:rPr>
                  <w:rFonts w:cs="Times New Roman"/>
                  <w:color w:val="000000"/>
                  <w:rPrChange w:id="5960" w:author="Urfels, Anton (IRRI)" w:date="2023-10-06T20:02:00Z">
                    <w:rPr>
                      <w:rFonts w:ascii="Calibri" w:hAnsi="Calibri" w:cs="Calibri"/>
                      <w:color w:val="000000"/>
                    </w:rPr>
                  </w:rPrChange>
                </w:rPr>
                <w:delText>1.17</w:delText>
              </w:r>
            </w:del>
          </w:p>
        </w:tc>
        <w:tc>
          <w:tcPr>
            <w:tcW w:w="521" w:type="pct"/>
            <w:noWrap/>
            <w:vAlign w:val="bottom"/>
          </w:tcPr>
          <w:p w14:paraId="305232E5" w14:textId="184FA77D" w:rsidR="00FD1472" w:rsidRPr="00256197" w:rsidDel="0075048F" w:rsidRDefault="00FD1472" w:rsidP="00DB11CB">
            <w:pPr>
              <w:spacing w:line="240" w:lineRule="auto"/>
              <w:jc w:val="right"/>
              <w:rPr>
                <w:del w:id="5961" w:author="MKONDIWA, Maxwell (CIMMYT-India)" w:date="2023-10-08T09:50:00Z"/>
                <w:rFonts w:eastAsia="Times New Roman" w:cs="Times New Roman"/>
                <w:color w:val="000000"/>
                <w:lang w:eastAsia="en-ZW"/>
                <w:rPrChange w:id="5962" w:author="Urfels, Anton (IRRI)" w:date="2023-10-06T20:02:00Z">
                  <w:rPr>
                    <w:del w:id="5963" w:author="MKONDIWA, Maxwell (CIMMYT-India)" w:date="2023-10-08T09:50:00Z"/>
                    <w:rFonts w:ascii="Gill Sans MT" w:eastAsia="Times New Roman" w:hAnsi="Gill Sans MT" w:cs="Calibri"/>
                    <w:color w:val="000000"/>
                    <w:lang w:eastAsia="en-ZW"/>
                  </w:rPr>
                </w:rPrChange>
              </w:rPr>
            </w:pPr>
            <w:del w:id="5964" w:author="MKONDIWA, Maxwell (CIMMYT-India)" w:date="2023-10-08T09:50:00Z">
              <w:r w:rsidRPr="00256197" w:rsidDel="0075048F">
                <w:rPr>
                  <w:rFonts w:cs="Times New Roman"/>
                  <w:color w:val="000000"/>
                  <w:rPrChange w:id="5965" w:author="Urfels, Anton (IRRI)" w:date="2023-10-06T20:02:00Z">
                    <w:rPr>
                      <w:rFonts w:ascii="Calibri" w:hAnsi="Calibri" w:cs="Calibri"/>
                      <w:color w:val="000000"/>
                    </w:rPr>
                  </w:rPrChange>
                </w:rPr>
                <w:delText>0.64</w:delText>
              </w:r>
            </w:del>
          </w:p>
        </w:tc>
        <w:tc>
          <w:tcPr>
            <w:tcW w:w="521" w:type="pct"/>
            <w:noWrap/>
            <w:vAlign w:val="bottom"/>
          </w:tcPr>
          <w:p w14:paraId="5C774631" w14:textId="1F6F37DF" w:rsidR="00FD1472" w:rsidRPr="00256197" w:rsidDel="0075048F" w:rsidRDefault="00FD1472" w:rsidP="00DB11CB">
            <w:pPr>
              <w:spacing w:line="240" w:lineRule="auto"/>
              <w:jc w:val="right"/>
              <w:rPr>
                <w:del w:id="5966" w:author="MKONDIWA, Maxwell (CIMMYT-India)" w:date="2023-10-08T09:50:00Z"/>
                <w:rFonts w:eastAsia="Times New Roman" w:cs="Times New Roman"/>
                <w:color w:val="000000"/>
                <w:lang w:eastAsia="en-ZW"/>
                <w:rPrChange w:id="5967" w:author="Urfels, Anton (IRRI)" w:date="2023-10-06T20:02:00Z">
                  <w:rPr>
                    <w:del w:id="5968" w:author="MKONDIWA, Maxwell (CIMMYT-India)" w:date="2023-10-08T09:50:00Z"/>
                    <w:rFonts w:ascii="Gill Sans MT" w:eastAsia="Times New Roman" w:hAnsi="Gill Sans MT" w:cs="Calibri"/>
                    <w:color w:val="000000"/>
                    <w:lang w:eastAsia="en-ZW"/>
                  </w:rPr>
                </w:rPrChange>
              </w:rPr>
            </w:pPr>
            <w:del w:id="5969" w:author="MKONDIWA, Maxwell (CIMMYT-India)" w:date="2023-10-08T09:50:00Z">
              <w:r w:rsidRPr="00256197" w:rsidDel="0075048F">
                <w:rPr>
                  <w:rFonts w:cs="Times New Roman"/>
                  <w:color w:val="000000"/>
                  <w:rPrChange w:id="5970" w:author="Urfels, Anton (IRRI)" w:date="2023-10-06T20:02:00Z">
                    <w:rPr>
                      <w:rFonts w:ascii="Calibri" w:hAnsi="Calibri" w:cs="Calibri"/>
                      <w:color w:val="000000"/>
                    </w:rPr>
                  </w:rPrChange>
                </w:rPr>
                <w:delText>0.36</w:delText>
              </w:r>
            </w:del>
          </w:p>
        </w:tc>
        <w:tc>
          <w:tcPr>
            <w:tcW w:w="521" w:type="pct"/>
            <w:noWrap/>
            <w:vAlign w:val="bottom"/>
          </w:tcPr>
          <w:p w14:paraId="66CCBF2F" w14:textId="2627C33F" w:rsidR="00FD1472" w:rsidRPr="00256197" w:rsidDel="0075048F" w:rsidRDefault="00FD1472" w:rsidP="00DB11CB">
            <w:pPr>
              <w:spacing w:line="240" w:lineRule="auto"/>
              <w:jc w:val="right"/>
              <w:rPr>
                <w:del w:id="5971" w:author="MKONDIWA, Maxwell (CIMMYT-India)" w:date="2023-10-08T09:50:00Z"/>
                <w:rFonts w:eastAsia="Times New Roman" w:cs="Times New Roman"/>
                <w:color w:val="000000"/>
                <w:lang w:eastAsia="en-ZW"/>
                <w:rPrChange w:id="5972" w:author="Urfels, Anton (IRRI)" w:date="2023-10-06T20:02:00Z">
                  <w:rPr>
                    <w:del w:id="5973" w:author="MKONDIWA, Maxwell (CIMMYT-India)" w:date="2023-10-08T09:50:00Z"/>
                    <w:rFonts w:ascii="Gill Sans MT" w:eastAsia="Times New Roman" w:hAnsi="Gill Sans MT" w:cs="Calibri"/>
                    <w:color w:val="000000"/>
                    <w:lang w:eastAsia="en-ZW"/>
                  </w:rPr>
                </w:rPrChange>
              </w:rPr>
            </w:pPr>
            <w:del w:id="5974" w:author="MKONDIWA, Maxwell (CIMMYT-India)" w:date="2023-10-08T09:50:00Z">
              <w:r w:rsidRPr="00256197" w:rsidDel="0075048F">
                <w:rPr>
                  <w:rFonts w:cs="Times New Roman"/>
                  <w:color w:val="000000"/>
                  <w:rPrChange w:id="5975" w:author="Urfels, Anton (IRRI)" w:date="2023-10-06T20:02:00Z">
                    <w:rPr>
                      <w:rFonts w:ascii="Calibri" w:hAnsi="Calibri" w:cs="Calibri"/>
                      <w:color w:val="000000"/>
                    </w:rPr>
                  </w:rPrChange>
                </w:rPr>
                <w:delText>-0.49</w:delText>
              </w:r>
            </w:del>
          </w:p>
        </w:tc>
      </w:tr>
      <w:tr w:rsidR="00FD1472" w:rsidRPr="00256197" w:rsidDel="0075048F" w14:paraId="47493403" w14:textId="7EFB7964" w:rsidTr="00DB11CB">
        <w:trPr>
          <w:trHeight w:val="288"/>
          <w:jc w:val="center"/>
          <w:del w:id="5976" w:author="MKONDIWA, Maxwell (CIMMYT-India)" w:date="2023-10-08T09:50:00Z"/>
        </w:trPr>
        <w:tc>
          <w:tcPr>
            <w:tcW w:w="679" w:type="pct"/>
            <w:vMerge/>
          </w:tcPr>
          <w:p w14:paraId="47821C9C" w14:textId="0E2A9138" w:rsidR="00FD1472" w:rsidRPr="00256197" w:rsidDel="0075048F" w:rsidRDefault="00FD1472" w:rsidP="00DB11CB">
            <w:pPr>
              <w:spacing w:line="240" w:lineRule="auto"/>
              <w:rPr>
                <w:del w:id="5977" w:author="MKONDIWA, Maxwell (CIMMYT-India)" w:date="2023-10-08T09:50:00Z"/>
                <w:rFonts w:eastAsia="Times New Roman" w:cs="Times New Roman"/>
                <w:color w:val="000000"/>
                <w:lang w:eastAsia="en-ZW"/>
                <w:rPrChange w:id="5978" w:author="Urfels, Anton (IRRI)" w:date="2023-10-06T20:02:00Z">
                  <w:rPr>
                    <w:del w:id="5979" w:author="MKONDIWA, Maxwell (CIMMYT-India)" w:date="2023-10-08T09:50:00Z"/>
                    <w:rFonts w:ascii="Gill Sans MT" w:eastAsia="Times New Roman" w:hAnsi="Gill Sans MT" w:cs="Calibri"/>
                    <w:color w:val="000000"/>
                    <w:lang w:eastAsia="en-ZW"/>
                  </w:rPr>
                </w:rPrChange>
              </w:rPr>
            </w:pPr>
          </w:p>
        </w:tc>
        <w:tc>
          <w:tcPr>
            <w:tcW w:w="1193" w:type="pct"/>
            <w:tcBorders>
              <w:bottom w:val="nil"/>
            </w:tcBorders>
            <w:noWrap/>
            <w:hideMark/>
          </w:tcPr>
          <w:p w14:paraId="65905F2A" w14:textId="515BFF92" w:rsidR="00FD1472" w:rsidRPr="00256197" w:rsidDel="0075048F" w:rsidRDefault="00FD1472" w:rsidP="00DB11CB">
            <w:pPr>
              <w:spacing w:line="240" w:lineRule="auto"/>
              <w:rPr>
                <w:del w:id="5980" w:author="MKONDIWA, Maxwell (CIMMYT-India)" w:date="2023-10-08T09:50:00Z"/>
                <w:rFonts w:eastAsia="Times New Roman" w:cs="Times New Roman"/>
                <w:color w:val="000000"/>
                <w:lang w:eastAsia="en-ZW"/>
                <w:rPrChange w:id="5981" w:author="Urfels, Anton (IRRI)" w:date="2023-10-06T20:02:00Z">
                  <w:rPr>
                    <w:del w:id="5982" w:author="MKONDIWA, Maxwell (CIMMYT-India)" w:date="2023-10-08T09:50:00Z"/>
                    <w:rFonts w:ascii="Gill Sans MT" w:eastAsia="Times New Roman" w:hAnsi="Gill Sans MT" w:cs="Calibri"/>
                    <w:color w:val="000000"/>
                    <w:lang w:eastAsia="en-ZW"/>
                  </w:rPr>
                </w:rPrChange>
              </w:rPr>
            </w:pPr>
            <w:del w:id="5983" w:author="MKONDIWA, Maxwell (CIMMYT-India)" w:date="2023-10-08T09:50:00Z">
              <w:r w:rsidRPr="00256197" w:rsidDel="0075048F">
                <w:rPr>
                  <w:rFonts w:eastAsia="Times New Roman" w:cs="Times New Roman"/>
                  <w:color w:val="000000"/>
                  <w:lang w:eastAsia="en-ZW"/>
                  <w:rPrChange w:id="5984" w:author="Urfels, Anton (IRRI)" w:date="2023-10-06T20:02:00Z">
                    <w:rPr>
                      <w:rFonts w:ascii="Gill Sans MT" w:eastAsia="Times New Roman" w:hAnsi="Gill Sans MT" w:cs="Calibri"/>
                      <w:color w:val="000000"/>
                      <w:lang w:eastAsia="en-ZW"/>
                    </w:rPr>
                  </w:rPrChange>
                </w:rPr>
                <w:delText>90th percentile</w:delText>
              </w:r>
            </w:del>
          </w:p>
        </w:tc>
        <w:tc>
          <w:tcPr>
            <w:tcW w:w="521" w:type="pct"/>
            <w:tcBorders>
              <w:bottom w:val="nil"/>
            </w:tcBorders>
            <w:noWrap/>
            <w:vAlign w:val="bottom"/>
          </w:tcPr>
          <w:p w14:paraId="6E9FCDEF" w14:textId="2A6DC35A" w:rsidR="00FD1472" w:rsidRPr="00256197" w:rsidDel="0075048F" w:rsidRDefault="00FD1472" w:rsidP="00DB11CB">
            <w:pPr>
              <w:spacing w:line="240" w:lineRule="auto"/>
              <w:jc w:val="right"/>
              <w:rPr>
                <w:del w:id="5985" w:author="MKONDIWA, Maxwell (CIMMYT-India)" w:date="2023-10-08T09:50:00Z"/>
                <w:rFonts w:eastAsia="Times New Roman" w:cs="Times New Roman"/>
                <w:color w:val="000000"/>
                <w:lang w:eastAsia="en-ZW"/>
                <w:rPrChange w:id="5986" w:author="Urfels, Anton (IRRI)" w:date="2023-10-06T20:02:00Z">
                  <w:rPr>
                    <w:del w:id="5987" w:author="MKONDIWA, Maxwell (CIMMYT-India)" w:date="2023-10-08T09:50:00Z"/>
                    <w:rFonts w:ascii="Gill Sans MT" w:eastAsia="Times New Roman" w:hAnsi="Gill Sans MT" w:cs="Calibri"/>
                    <w:color w:val="000000"/>
                    <w:lang w:eastAsia="en-ZW"/>
                  </w:rPr>
                </w:rPrChange>
              </w:rPr>
            </w:pPr>
            <w:del w:id="5988" w:author="MKONDIWA, Maxwell (CIMMYT-India)" w:date="2023-10-08T09:50:00Z">
              <w:r w:rsidRPr="00256197" w:rsidDel="0075048F">
                <w:rPr>
                  <w:rFonts w:cs="Times New Roman"/>
                  <w:color w:val="000000"/>
                  <w:rPrChange w:id="5989" w:author="Urfels, Anton (IRRI)" w:date="2023-10-06T20:02:00Z">
                    <w:rPr>
                      <w:rFonts w:ascii="Calibri" w:hAnsi="Calibri" w:cs="Calibri"/>
                      <w:color w:val="000000"/>
                    </w:rPr>
                  </w:rPrChange>
                </w:rPr>
                <w:delText>0.00</w:delText>
              </w:r>
            </w:del>
          </w:p>
        </w:tc>
        <w:tc>
          <w:tcPr>
            <w:tcW w:w="521" w:type="pct"/>
            <w:tcBorders>
              <w:bottom w:val="nil"/>
            </w:tcBorders>
            <w:noWrap/>
            <w:vAlign w:val="bottom"/>
          </w:tcPr>
          <w:p w14:paraId="03AC3773" w14:textId="32F4CE6F" w:rsidR="00FD1472" w:rsidRPr="00256197" w:rsidDel="0075048F" w:rsidRDefault="00FD1472" w:rsidP="00DB11CB">
            <w:pPr>
              <w:spacing w:line="240" w:lineRule="auto"/>
              <w:jc w:val="right"/>
              <w:rPr>
                <w:del w:id="5990" w:author="MKONDIWA, Maxwell (CIMMYT-India)" w:date="2023-10-08T09:50:00Z"/>
                <w:rFonts w:eastAsia="Times New Roman" w:cs="Times New Roman"/>
                <w:color w:val="000000"/>
                <w:lang w:eastAsia="en-ZW"/>
                <w:rPrChange w:id="5991" w:author="Urfels, Anton (IRRI)" w:date="2023-10-06T20:02:00Z">
                  <w:rPr>
                    <w:del w:id="5992" w:author="MKONDIWA, Maxwell (CIMMYT-India)" w:date="2023-10-08T09:50:00Z"/>
                    <w:rFonts w:ascii="Gill Sans MT" w:eastAsia="Times New Roman" w:hAnsi="Gill Sans MT" w:cs="Calibri"/>
                    <w:color w:val="000000"/>
                    <w:lang w:eastAsia="en-ZW"/>
                  </w:rPr>
                </w:rPrChange>
              </w:rPr>
            </w:pPr>
            <w:del w:id="5993" w:author="MKONDIWA, Maxwell (CIMMYT-India)" w:date="2023-10-08T09:50:00Z">
              <w:r w:rsidRPr="00256197" w:rsidDel="0075048F">
                <w:rPr>
                  <w:rFonts w:cs="Times New Roman"/>
                  <w:color w:val="000000"/>
                  <w:rPrChange w:id="5994" w:author="Urfels, Anton (IRRI)" w:date="2023-10-06T20:02:00Z">
                    <w:rPr>
                      <w:rFonts w:ascii="Calibri" w:hAnsi="Calibri" w:cs="Calibri"/>
                      <w:color w:val="000000"/>
                    </w:rPr>
                  </w:rPrChange>
                </w:rPr>
                <w:delText>1.15</w:delText>
              </w:r>
            </w:del>
          </w:p>
        </w:tc>
        <w:tc>
          <w:tcPr>
            <w:tcW w:w="521" w:type="pct"/>
            <w:tcBorders>
              <w:bottom w:val="nil"/>
            </w:tcBorders>
            <w:noWrap/>
            <w:vAlign w:val="bottom"/>
          </w:tcPr>
          <w:p w14:paraId="00D7E05E" w14:textId="4385DD90" w:rsidR="00FD1472" w:rsidRPr="00256197" w:rsidDel="0075048F" w:rsidRDefault="00FD1472" w:rsidP="00DB11CB">
            <w:pPr>
              <w:spacing w:line="240" w:lineRule="auto"/>
              <w:jc w:val="right"/>
              <w:rPr>
                <w:del w:id="5995" w:author="MKONDIWA, Maxwell (CIMMYT-India)" w:date="2023-10-08T09:50:00Z"/>
                <w:rFonts w:eastAsia="Times New Roman" w:cs="Times New Roman"/>
                <w:color w:val="000000"/>
                <w:lang w:eastAsia="en-ZW"/>
                <w:rPrChange w:id="5996" w:author="Urfels, Anton (IRRI)" w:date="2023-10-06T20:02:00Z">
                  <w:rPr>
                    <w:del w:id="5997" w:author="MKONDIWA, Maxwell (CIMMYT-India)" w:date="2023-10-08T09:50:00Z"/>
                    <w:rFonts w:ascii="Gill Sans MT" w:eastAsia="Times New Roman" w:hAnsi="Gill Sans MT" w:cs="Calibri"/>
                    <w:color w:val="000000"/>
                    <w:lang w:eastAsia="en-ZW"/>
                  </w:rPr>
                </w:rPrChange>
              </w:rPr>
            </w:pPr>
            <w:del w:id="5998" w:author="MKONDIWA, Maxwell (CIMMYT-India)" w:date="2023-10-08T09:50:00Z">
              <w:r w:rsidRPr="00256197" w:rsidDel="0075048F">
                <w:rPr>
                  <w:rFonts w:cs="Times New Roman"/>
                  <w:color w:val="000000"/>
                  <w:rPrChange w:id="5999" w:author="Urfels, Anton (IRRI)" w:date="2023-10-06T20:02:00Z">
                    <w:rPr>
                      <w:rFonts w:ascii="Calibri" w:hAnsi="Calibri" w:cs="Calibri"/>
                      <w:color w:val="000000"/>
                    </w:rPr>
                  </w:rPrChange>
                </w:rPr>
                <w:delText>1.34</w:delText>
              </w:r>
            </w:del>
          </w:p>
        </w:tc>
        <w:tc>
          <w:tcPr>
            <w:tcW w:w="521" w:type="pct"/>
            <w:tcBorders>
              <w:bottom w:val="nil"/>
            </w:tcBorders>
            <w:noWrap/>
            <w:vAlign w:val="bottom"/>
          </w:tcPr>
          <w:p w14:paraId="74C7225A" w14:textId="4CF5B2CE" w:rsidR="00FD1472" w:rsidRPr="00256197" w:rsidDel="0075048F" w:rsidRDefault="00FD1472" w:rsidP="00DB11CB">
            <w:pPr>
              <w:spacing w:line="240" w:lineRule="auto"/>
              <w:jc w:val="right"/>
              <w:rPr>
                <w:del w:id="6000" w:author="MKONDIWA, Maxwell (CIMMYT-India)" w:date="2023-10-08T09:50:00Z"/>
                <w:rFonts w:eastAsia="Times New Roman" w:cs="Times New Roman"/>
                <w:color w:val="000000"/>
                <w:lang w:eastAsia="en-ZW"/>
                <w:rPrChange w:id="6001" w:author="Urfels, Anton (IRRI)" w:date="2023-10-06T20:02:00Z">
                  <w:rPr>
                    <w:del w:id="6002" w:author="MKONDIWA, Maxwell (CIMMYT-India)" w:date="2023-10-08T09:50:00Z"/>
                    <w:rFonts w:ascii="Gill Sans MT" w:eastAsia="Times New Roman" w:hAnsi="Gill Sans MT" w:cs="Calibri"/>
                    <w:color w:val="000000"/>
                    <w:lang w:eastAsia="en-ZW"/>
                  </w:rPr>
                </w:rPrChange>
              </w:rPr>
            </w:pPr>
            <w:del w:id="6003" w:author="MKONDIWA, Maxwell (CIMMYT-India)" w:date="2023-10-08T09:50:00Z">
              <w:r w:rsidRPr="00256197" w:rsidDel="0075048F">
                <w:rPr>
                  <w:rFonts w:cs="Times New Roman"/>
                  <w:color w:val="000000"/>
                  <w:rPrChange w:id="6004" w:author="Urfels, Anton (IRRI)" w:date="2023-10-06T20:02:00Z">
                    <w:rPr>
                      <w:rFonts w:ascii="Calibri" w:hAnsi="Calibri" w:cs="Calibri"/>
                      <w:color w:val="000000"/>
                    </w:rPr>
                  </w:rPrChange>
                </w:rPr>
                <w:delText>0.93</w:delText>
              </w:r>
            </w:del>
          </w:p>
        </w:tc>
        <w:tc>
          <w:tcPr>
            <w:tcW w:w="521" w:type="pct"/>
            <w:tcBorders>
              <w:bottom w:val="nil"/>
            </w:tcBorders>
            <w:noWrap/>
            <w:vAlign w:val="bottom"/>
          </w:tcPr>
          <w:p w14:paraId="167DDD58" w14:textId="1A0F7CEE" w:rsidR="00FD1472" w:rsidRPr="00256197" w:rsidDel="0075048F" w:rsidRDefault="00FD1472" w:rsidP="00DB11CB">
            <w:pPr>
              <w:spacing w:line="240" w:lineRule="auto"/>
              <w:jc w:val="right"/>
              <w:rPr>
                <w:del w:id="6005" w:author="MKONDIWA, Maxwell (CIMMYT-India)" w:date="2023-10-08T09:50:00Z"/>
                <w:rFonts w:eastAsia="Times New Roman" w:cs="Times New Roman"/>
                <w:color w:val="000000"/>
                <w:lang w:eastAsia="en-ZW"/>
                <w:rPrChange w:id="6006" w:author="Urfels, Anton (IRRI)" w:date="2023-10-06T20:02:00Z">
                  <w:rPr>
                    <w:del w:id="6007" w:author="MKONDIWA, Maxwell (CIMMYT-India)" w:date="2023-10-08T09:50:00Z"/>
                    <w:rFonts w:ascii="Gill Sans MT" w:eastAsia="Times New Roman" w:hAnsi="Gill Sans MT" w:cs="Calibri"/>
                    <w:color w:val="000000"/>
                    <w:lang w:eastAsia="en-ZW"/>
                  </w:rPr>
                </w:rPrChange>
              </w:rPr>
            </w:pPr>
            <w:del w:id="6008" w:author="MKONDIWA, Maxwell (CIMMYT-India)" w:date="2023-10-08T09:50:00Z">
              <w:r w:rsidRPr="00256197" w:rsidDel="0075048F">
                <w:rPr>
                  <w:rFonts w:cs="Times New Roman"/>
                  <w:color w:val="000000"/>
                  <w:rPrChange w:id="6009" w:author="Urfels, Anton (IRRI)" w:date="2023-10-06T20:02:00Z">
                    <w:rPr>
                      <w:rFonts w:ascii="Calibri" w:hAnsi="Calibri" w:cs="Calibri"/>
                      <w:color w:val="000000"/>
                    </w:rPr>
                  </w:rPrChange>
                </w:rPr>
                <w:delText>1.07</w:delText>
              </w:r>
            </w:del>
          </w:p>
        </w:tc>
        <w:tc>
          <w:tcPr>
            <w:tcW w:w="521" w:type="pct"/>
            <w:tcBorders>
              <w:bottom w:val="nil"/>
            </w:tcBorders>
            <w:noWrap/>
            <w:vAlign w:val="bottom"/>
          </w:tcPr>
          <w:p w14:paraId="75A147B7" w14:textId="1436377D" w:rsidR="00FD1472" w:rsidRPr="00256197" w:rsidDel="0075048F" w:rsidRDefault="00FD1472" w:rsidP="00DB11CB">
            <w:pPr>
              <w:spacing w:line="240" w:lineRule="auto"/>
              <w:jc w:val="right"/>
              <w:rPr>
                <w:del w:id="6010" w:author="MKONDIWA, Maxwell (CIMMYT-India)" w:date="2023-10-08T09:50:00Z"/>
                <w:rFonts w:eastAsia="Times New Roman" w:cs="Times New Roman"/>
                <w:color w:val="000000"/>
                <w:lang w:eastAsia="en-ZW"/>
                <w:rPrChange w:id="6011" w:author="Urfels, Anton (IRRI)" w:date="2023-10-06T20:02:00Z">
                  <w:rPr>
                    <w:del w:id="6012" w:author="MKONDIWA, Maxwell (CIMMYT-India)" w:date="2023-10-08T09:50:00Z"/>
                    <w:rFonts w:ascii="Gill Sans MT" w:eastAsia="Times New Roman" w:hAnsi="Gill Sans MT" w:cs="Calibri"/>
                    <w:color w:val="000000"/>
                    <w:lang w:eastAsia="en-ZW"/>
                  </w:rPr>
                </w:rPrChange>
              </w:rPr>
            </w:pPr>
            <w:del w:id="6013" w:author="MKONDIWA, Maxwell (CIMMYT-India)" w:date="2023-10-08T09:50:00Z">
              <w:r w:rsidRPr="00256197" w:rsidDel="0075048F">
                <w:rPr>
                  <w:rFonts w:cs="Times New Roman"/>
                  <w:color w:val="000000"/>
                  <w:rPrChange w:id="6014" w:author="Urfels, Anton (IRRI)" w:date="2023-10-06T20:02:00Z">
                    <w:rPr>
                      <w:rFonts w:ascii="Calibri" w:hAnsi="Calibri" w:cs="Calibri"/>
                      <w:color w:val="000000"/>
                    </w:rPr>
                  </w:rPrChange>
                </w:rPr>
                <w:delText>0.81</w:delText>
              </w:r>
            </w:del>
          </w:p>
        </w:tc>
      </w:tr>
      <w:tr w:rsidR="00FD1472" w:rsidRPr="00256197" w:rsidDel="0075048F" w14:paraId="685B2C6D" w14:textId="003BCB4F" w:rsidTr="00DB11CB">
        <w:trPr>
          <w:trHeight w:val="288"/>
          <w:jc w:val="center"/>
          <w:del w:id="6015" w:author="MKONDIWA, Maxwell (CIMMYT-India)" w:date="2023-10-08T09:50:00Z"/>
        </w:trPr>
        <w:tc>
          <w:tcPr>
            <w:tcW w:w="679" w:type="pct"/>
            <w:vMerge/>
            <w:tcBorders>
              <w:bottom w:val="single" w:sz="4" w:space="0" w:color="auto"/>
            </w:tcBorders>
          </w:tcPr>
          <w:p w14:paraId="5E5D2CBB" w14:textId="106D005F" w:rsidR="00FD1472" w:rsidRPr="00256197" w:rsidDel="0075048F" w:rsidRDefault="00FD1472" w:rsidP="00DB11CB">
            <w:pPr>
              <w:spacing w:line="240" w:lineRule="auto"/>
              <w:rPr>
                <w:del w:id="6016" w:author="MKONDIWA, Maxwell (CIMMYT-India)" w:date="2023-10-08T09:50:00Z"/>
                <w:rFonts w:eastAsia="Times New Roman" w:cs="Times New Roman"/>
                <w:color w:val="000000"/>
                <w:lang w:eastAsia="en-ZW"/>
                <w:rPrChange w:id="6017" w:author="Urfels, Anton (IRRI)" w:date="2023-10-06T20:02:00Z">
                  <w:rPr>
                    <w:del w:id="6018" w:author="MKONDIWA, Maxwell (CIMMYT-India)" w:date="2023-10-08T09:50:00Z"/>
                    <w:rFonts w:ascii="Gill Sans MT" w:eastAsia="Times New Roman" w:hAnsi="Gill Sans MT" w:cs="Calibri"/>
                    <w:color w:val="000000"/>
                    <w:lang w:eastAsia="en-ZW"/>
                  </w:rPr>
                </w:rPrChange>
              </w:rPr>
            </w:pPr>
          </w:p>
        </w:tc>
        <w:tc>
          <w:tcPr>
            <w:tcW w:w="1193" w:type="pct"/>
            <w:tcBorders>
              <w:top w:val="nil"/>
              <w:bottom w:val="single" w:sz="4" w:space="0" w:color="auto"/>
            </w:tcBorders>
            <w:noWrap/>
            <w:hideMark/>
          </w:tcPr>
          <w:p w14:paraId="3789F360" w14:textId="50A05EE0" w:rsidR="00FD1472" w:rsidRPr="00256197" w:rsidDel="0075048F" w:rsidRDefault="00FD1472" w:rsidP="00DB11CB">
            <w:pPr>
              <w:spacing w:line="240" w:lineRule="auto"/>
              <w:rPr>
                <w:del w:id="6019" w:author="MKONDIWA, Maxwell (CIMMYT-India)" w:date="2023-10-08T09:50:00Z"/>
                <w:rFonts w:eastAsia="Times New Roman" w:cs="Times New Roman"/>
                <w:color w:val="000000"/>
                <w:lang w:eastAsia="en-ZW"/>
                <w:rPrChange w:id="6020" w:author="Urfels, Anton (IRRI)" w:date="2023-10-06T20:02:00Z">
                  <w:rPr>
                    <w:del w:id="6021" w:author="MKONDIWA, Maxwell (CIMMYT-India)" w:date="2023-10-08T09:50:00Z"/>
                    <w:rFonts w:ascii="Gill Sans MT" w:eastAsia="Times New Roman" w:hAnsi="Gill Sans MT" w:cs="Calibri"/>
                    <w:color w:val="000000"/>
                    <w:lang w:eastAsia="en-ZW"/>
                  </w:rPr>
                </w:rPrChange>
              </w:rPr>
            </w:pPr>
            <w:del w:id="6022" w:author="MKONDIWA, Maxwell (CIMMYT-India)" w:date="2023-10-08T09:50:00Z">
              <w:r w:rsidRPr="00256197" w:rsidDel="0075048F">
                <w:rPr>
                  <w:rFonts w:eastAsia="Times New Roman" w:cs="Times New Roman"/>
                  <w:color w:val="000000"/>
                  <w:lang w:eastAsia="en-ZW"/>
                  <w:rPrChange w:id="6023" w:author="Urfels, Anton (IRRI)" w:date="2023-10-06T20:02:00Z">
                    <w:rPr>
                      <w:rFonts w:ascii="Gill Sans MT" w:eastAsia="Times New Roman" w:hAnsi="Gill Sans MT" w:cs="Calibri"/>
                      <w:color w:val="000000"/>
                      <w:lang w:eastAsia="en-ZW"/>
                    </w:rPr>
                  </w:rPrChange>
                </w:rPr>
                <w:delText>Max</w:delText>
              </w:r>
            </w:del>
          </w:p>
        </w:tc>
        <w:tc>
          <w:tcPr>
            <w:tcW w:w="521" w:type="pct"/>
            <w:tcBorders>
              <w:top w:val="nil"/>
              <w:bottom w:val="single" w:sz="4" w:space="0" w:color="auto"/>
            </w:tcBorders>
            <w:noWrap/>
            <w:vAlign w:val="bottom"/>
          </w:tcPr>
          <w:p w14:paraId="424A83DD" w14:textId="372619FE" w:rsidR="00FD1472" w:rsidRPr="00256197" w:rsidDel="0075048F" w:rsidRDefault="00FD1472" w:rsidP="00DB11CB">
            <w:pPr>
              <w:spacing w:line="240" w:lineRule="auto"/>
              <w:jc w:val="right"/>
              <w:rPr>
                <w:del w:id="6024" w:author="MKONDIWA, Maxwell (CIMMYT-India)" w:date="2023-10-08T09:50:00Z"/>
                <w:rFonts w:eastAsia="Times New Roman" w:cs="Times New Roman"/>
                <w:color w:val="000000"/>
                <w:lang w:eastAsia="en-ZW"/>
                <w:rPrChange w:id="6025" w:author="Urfels, Anton (IRRI)" w:date="2023-10-06T20:02:00Z">
                  <w:rPr>
                    <w:del w:id="6026" w:author="MKONDIWA, Maxwell (CIMMYT-India)" w:date="2023-10-08T09:50:00Z"/>
                    <w:rFonts w:ascii="Gill Sans MT" w:eastAsia="Times New Roman" w:hAnsi="Gill Sans MT" w:cs="Calibri"/>
                    <w:color w:val="000000"/>
                    <w:lang w:eastAsia="en-ZW"/>
                  </w:rPr>
                </w:rPrChange>
              </w:rPr>
            </w:pPr>
            <w:del w:id="6027" w:author="MKONDIWA, Maxwell (CIMMYT-India)" w:date="2023-10-08T09:50:00Z">
              <w:r w:rsidRPr="00256197" w:rsidDel="0075048F">
                <w:rPr>
                  <w:rFonts w:cs="Times New Roman"/>
                  <w:color w:val="000000"/>
                  <w:rPrChange w:id="6028" w:author="Urfels, Anton (IRRI)" w:date="2023-10-06T20:02:00Z">
                    <w:rPr>
                      <w:rFonts w:ascii="Calibri" w:hAnsi="Calibri" w:cs="Calibri"/>
                      <w:color w:val="000000"/>
                    </w:rPr>
                  </w:rPrChange>
                </w:rPr>
                <w:delText>1.34</w:delText>
              </w:r>
            </w:del>
          </w:p>
        </w:tc>
        <w:tc>
          <w:tcPr>
            <w:tcW w:w="521" w:type="pct"/>
            <w:tcBorders>
              <w:top w:val="nil"/>
              <w:bottom w:val="single" w:sz="4" w:space="0" w:color="auto"/>
            </w:tcBorders>
            <w:noWrap/>
            <w:vAlign w:val="bottom"/>
          </w:tcPr>
          <w:p w14:paraId="3FB194E5" w14:textId="20D00005" w:rsidR="00FD1472" w:rsidRPr="00256197" w:rsidDel="0075048F" w:rsidRDefault="00FD1472" w:rsidP="00DB11CB">
            <w:pPr>
              <w:spacing w:line="240" w:lineRule="auto"/>
              <w:jc w:val="right"/>
              <w:rPr>
                <w:del w:id="6029" w:author="MKONDIWA, Maxwell (CIMMYT-India)" w:date="2023-10-08T09:50:00Z"/>
                <w:rFonts w:eastAsia="Times New Roman" w:cs="Times New Roman"/>
                <w:color w:val="000000"/>
                <w:lang w:eastAsia="en-ZW"/>
                <w:rPrChange w:id="6030" w:author="Urfels, Anton (IRRI)" w:date="2023-10-06T20:02:00Z">
                  <w:rPr>
                    <w:del w:id="6031" w:author="MKONDIWA, Maxwell (CIMMYT-India)" w:date="2023-10-08T09:50:00Z"/>
                    <w:rFonts w:ascii="Gill Sans MT" w:eastAsia="Times New Roman" w:hAnsi="Gill Sans MT" w:cs="Calibri"/>
                    <w:color w:val="000000"/>
                    <w:lang w:eastAsia="en-ZW"/>
                  </w:rPr>
                </w:rPrChange>
              </w:rPr>
            </w:pPr>
            <w:del w:id="6032" w:author="MKONDIWA, Maxwell (CIMMYT-India)" w:date="2023-10-08T09:50:00Z">
              <w:r w:rsidRPr="00256197" w:rsidDel="0075048F">
                <w:rPr>
                  <w:rFonts w:cs="Times New Roman"/>
                  <w:color w:val="000000"/>
                  <w:rPrChange w:id="6033" w:author="Urfels, Anton (IRRI)" w:date="2023-10-06T20:02:00Z">
                    <w:rPr>
                      <w:rFonts w:ascii="Calibri" w:hAnsi="Calibri" w:cs="Calibri"/>
                      <w:color w:val="000000"/>
                    </w:rPr>
                  </w:rPrChange>
                </w:rPr>
                <w:delText>1.24</w:delText>
              </w:r>
            </w:del>
          </w:p>
        </w:tc>
        <w:tc>
          <w:tcPr>
            <w:tcW w:w="521" w:type="pct"/>
            <w:tcBorders>
              <w:top w:val="nil"/>
              <w:bottom w:val="single" w:sz="4" w:space="0" w:color="auto"/>
            </w:tcBorders>
            <w:noWrap/>
            <w:vAlign w:val="bottom"/>
          </w:tcPr>
          <w:p w14:paraId="1AA9E657" w14:textId="418AD3D9" w:rsidR="00FD1472" w:rsidRPr="00256197" w:rsidDel="0075048F" w:rsidRDefault="00FD1472" w:rsidP="00DB11CB">
            <w:pPr>
              <w:spacing w:line="240" w:lineRule="auto"/>
              <w:jc w:val="right"/>
              <w:rPr>
                <w:del w:id="6034" w:author="MKONDIWA, Maxwell (CIMMYT-India)" w:date="2023-10-08T09:50:00Z"/>
                <w:rFonts w:eastAsia="Times New Roman" w:cs="Times New Roman"/>
                <w:color w:val="000000"/>
                <w:lang w:eastAsia="en-ZW"/>
                <w:rPrChange w:id="6035" w:author="Urfels, Anton (IRRI)" w:date="2023-10-06T20:02:00Z">
                  <w:rPr>
                    <w:del w:id="6036" w:author="MKONDIWA, Maxwell (CIMMYT-India)" w:date="2023-10-08T09:50:00Z"/>
                    <w:rFonts w:ascii="Gill Sans MT" w:eastAsia="Times New Roman" w:hAnsi="Gill Sans MT" w:cs="Calibri"/>
                    <w:color w:val="000000"/>
                    <w:lang w:eastAsia="en-ZW"/>
                  </w:rPr>
                </w:rPrChange>
              </w:rPr>
            </w:pPr>
            <w:del w:id="6037" w:author="MKONDIWA, Maxwell (CIMMYT-India)" w:date="2023-10-08T09:50:00Z">
              <w:r w:rsidRPr="00256197" w:rsidDel="0075048F">
                <w:rPr>
                  <w:rFonts w:cs="Times New Roman"/>
                  <w:color w:val="000000"/>
                  <w:rPrChange w:id="6038" w:author="Urfels, Anton (IRRI)" w:date="2023-10-06T20:02:00Z">
                    <w:rPr>
                      <w:rFonts w:ascii="Calibri" w:hAnsi="Calibri" w:cs="Calibri"/>
                      <w:color w:val="000000"/>
                    </w:rPr>
                  </w:rPrChange>
                </w:rPr>
                <w:delText>1.62</w:delText>
              </w:r>
            </w:del>
          </w:p>
        </w:tc>
        <w:tc>
          <w:tcPr>
            <w:tcW w:w="521" w:type="pct"/>
            <w:tcBorders>
              <w:top w:val="nil"/>
              <w:bottom w:val="single" w:sz="4" w:space="0" w:color="auto"/>
            </w:tcBorders>
            <w:noWrap/>
            <w:vAlign w:val="bottom"/>
          </w:tcPr>
          <w:p w14:paraId="02F66695" w14:textId="18E91750" w:rsidR="00FD1472" w:rsidRPr="00256197" w:rsidDel="0075048F" w:rsidRDefault="00FD1472" w:rsidP="00DB11CB">
            <w:pPr>
              <w:spacing w:line="240" w:lineRule="auto"/>
              <w:jc w:val="right"/>
              <w:rPr>
                <w:del w:id="6039" w:author="MKONDIWA, Maxwell (CIMMYT-India)" w:date="2023-10-08T09:50:00Z"/>
                <w:rFonts w:eastAsia="Times New Roman" w:cs="Times New Roman"/>
                <w:color w:val="000000"/>
                <w:lang w:eastAsia="en-ZW"/>
                <w:rPrChange w:id="6040" w:author="Urfels, Anton (IRRI)" w:date="2023-10-06T20:02:00Z">
                  <w:rPr>
                    <w:del w:id="6041" w:author="MKONDIWA, Maxwell (CIMMYT-India)" w:date="2023-10-08T09:50:00Z"/>
                    <w:rFonts w:ascii="Gill Sans MT" w:eastAsia="Times New Roman" w:hAnsi="Gill Sans MT" w:cs="Calibri"/>
                    <w:color w:val="000000"/>
                    <w:lang w:eastAsia="en-ZW"/>
                  </w:rPr>
                </w:rPrChange>
              </w:rPr>
            </w:pPr>
            <w:del w:id="6042" w:author="MKONDIWA, Maxwell (CIMMYT-India)" w:date="2023-10-08T09:50:00Z">
              <w:r w:rsidRPr="00256197" w:rsidDel="0075048F">
                <w:rPr>
                  <w:rFonts w:cs="Times New Roman"/>
                  <w:color w:val="000000"/>
                  <w:rPrChange w:id="6043" w:author="Urfels, Anton (IRRI)" w:date="2023-10-06T20:02:00Z">
                    <w:rPr>
                      <w:rFonts w:ascii="Calibri" w:hAnsi="Calibri" w:cs="Calibri"/>
                      <w:color w:val="000000"/>
                    </w:rPr>
                  </w:rPrChange>
                </w:rPr>
                <w:delText>1.49</w:delText>
              </w:r>
            </w:del>
          </w:p>
        </w:tc>
        <w:tc>
          <w:tcPr>
            <w:tcW w:w="521" w:type="pct"/>
            <w:tcBorders>
              <w:top w:val="nil"/>
              <w:bottom w:val="single" w:sz="4" w:space="0" w:color="auto"/>
            </w:tcBorders>
            <w:noWrap/>
            <w:vAlign w:val="bottom"/>
          </w:tcPr>
          <w:p w14:paraId="41CA26D7" w14:textId="6C28F3F0" w:rsidR="00FD1472" w:rsidRPr="00256197" w:rsidDel="0075048F" w:rsidRDefault="00FD1472" w:rsidP="00DB11CB">
            <w:pPr>
              <w:spacing w:line="240" w:lineRule="auto"/>
              <w:jc w:val="right"/>
              <w:rPr>
                <w:del w:id="6044" w:author="MKONDIWA, Maxwell (CIMMYT-India)" w:date="2023-10-08T09:50:00Z"/>
                <w:rFonts w:eastAsia="Times New Roman" w:cs="Times New Roman"/>
                <w:color w:val="000000"/>
                <w:lang w:eastAsia="en-ZW"/>
                <w:rPrChange w:id="6045" w:author="Urfels, Anton (IRRI)" w:date="2023-10-06T20:02:00Z">
                  <w:rPr>
                    <w:del w:id="6046" w:author="MKONDIWA, Maxwell (CIMMYT-India)" w:date="2023-10-08T09:50:00Z"/>
                    <w:rFonts w:ascii="Gill Sans MT" w:eastAsia="Times New Roman" w:hAnsi="Gill Sans MT" w:cs="Calibri"/>
                    <w:color w:val="000000"/>
                    <w:lang w:eastAsia="en-ZW"/>
                  </w:rPr>
                </w:rPrChange>
              </w:rPr>
            </w:pPr>
            <w:del w:id="6047" w:author="MKONDIWA, Maxwell (CIMMYT-India)" w:date="2023-10-08T09:50:00Z">
              <w:r w:rsidRPr="00256197" w:rsidDel="0075048F">
                <w:rPr>
                  <w:rFonts w:cs="Times New Roman"/>
                  <w:color w:val="000000"/>
                  <w:rPrChange w:id="6048" w:author="Urfels, Anton (IRRI)" w:date="2023-10-06T20:02:00Z">
                    <w:rPr>
                      <w:rFonts w:ascii="Calibri" w:hAnsi="Calibri" w:cs="Calibri"/>
                      <w:color w:val="000000"/>
                    </w:rPr>
                  </w:rPrChange>
                </w:rPr>
                <w:delText>1.35</w:delText>
              </w:r>
            </w:del>
          </w:p>
        </w:tc>
        <w:tc>
          <w:tcPr>
            <w:tcW w:w="521" w:type="pct"/>
            <w:tcBorders>
              <w:top w:val="nil"/>
              <w:bottom w:val="single" w:sz="4" w:space="0" w:color="auto"/>
            </w:tcBorders>
            <w:noWrap/>
            <w:vAlign w:val="bottom"/>
          </w:tcPr>
          <w:p w14:paraId="0340CF3E" w14:textId="34E99667" w:rsidR="00FD1472" w:rsidRPr="00256197" w:rsidDel="0075048F" w:rsidRDefault="00FD1472" w:rsidP="00DB11CB">
            <w:pPr>
              <w:spacing w:line="240" w:lineRule="auto"/>
              <w:jc w:val="right"/>
              <w:rPr>
                <w:del w:id="6049" w:author="MKONDIWA, Maxwell (CIMMYT-India)" w:date="2023-10-08T09:50:00Z"/>
                <w:rFonts w:eastAsia="Times New Roman" w:cs="Times New Roman"/>
                <w:color w:val="FF0000"/>
                <w:lang w:eastAsia="en-ZW"/>
                <w:rPrChange w:id="6050" w:author="Urfels, Anton (IRRI)" w:date="2023-10-06T20:02:00Z">
                  <w:rPr>
                    <w:del w:id="6051" w:author="MKONDIWA, Maxwell (CIMMYT-India)" w:date="2023-10-08T09:50:00Z"/>
                    <w:rFonts w:ascii="Gill Sans MT" w:eastAsia="Times New Roman" w:hAnsi="Gill Sans MT" w:cs="Calibri"/>
                    <w:color w:val="FF0000"/>
                    <w:lang w:eastAsia="en-ZW"/>
                  </w:rPr>
                </w:rPrChange>
              </w:rPr>
            </w:pPr>
            <w:del w:id="6052" w:author="MKONDIWA, Maxwell (CIMMYT-India)" w:date="2023-10-08T09:50:00Z">
              <w:r w:rsidRPr="00256197" w:rsidDel="0075048F">
                <w:rPr>
                  <w:rFonts w:cs="Times New Roman"/>
                  <w:color w:val="000000"/>
                  <w:rPrChange w:id="6053" w:author="Urfels, Anton (IRRI)" w:date="2023-10-06T20:02:00Z">
                    <w:rPr>
                      <w:rFonts w:ascii="Calibri" w:hAnsi="Calibri" w:cs="Calibri"/>
                      <w:color w:val="000000"/>
                    </w:rPr>
                  </w:rPrChange>
                </w:rPr>
                <w:delText>1.23</w:delText>
              </w:r>
            </w:del>
          </w:p>
        </w:tc>
      </w:tr>
      <w:tr w:rsidR="00FD1472" w:rsidRPr="00256197" w:rsidDel="0075048F" w14:paraId="0970521D" w14:textId="6BD452FF" w:rsidTr="00DB11CB">
        <w:trPr>
          <w:trHeight w:val="288"/>
          <w:jc w:val="center"/>
          <w:del w:id="6054" w:author="MKONDIWA, Maxwell (CIMMYT-India)" w:date="2023-10-08T09:50:00Z"/>
        </w:trPr>
        <w:tc>
          <w:tcPr>
            <w:tcW w:w="679" w:type="pct"/>
            <w:vMerge w:val="restart"/>
            <w:tcBorders>
              <w:top w:val="single" w:sz="4" w:space="0" w:color="auto"/>
            </w:tcBorders>
          </w:tcPr>
          <w:p w14:paraId="0CC44691" w14:textId="5DF80FCA" w:rsidR="00FD1472" w:rsidRPr="00256197" w:rsidDel="0075048F" w:rsidRDefault="00FD1472" w:rsidP="00DB11CB">
            <w:pPr>
              <w:spacing w:line="240" w:lineRule="auto"/>
              <w:rPr>
                <w:del w:id="6055" w:author="MKONDIWA, Maxwell (CIMMYT-India)" w:date="2023-10-08T09:50:00Z"/>
                <w:rFonts w:eastAsia="Times New Roman" w:cs="Times New Roman"/>
                <w:color w:val="000000"/>
                <w:lang w:eastAsia="en-ZW"/>
                <w:rPrChange w:id="6056" w:author="Urfels, Anton (IRRI)" w:date="2023-10-06T20:02:00Z">
                  <w:rPr>
                    <w:del w:id="6057" w:author="MKONDIWA, Maxwell (CIMMYT-India)" w:date="2023-10-08T09:50:00Z"/>
                    <w:rFonts w:ascii="Gill Sans MT" w:eastAsia="Times New Roman" w:hAnsi="Gill Sans MT" w:cs="Calibri"/>
                    <w:color w:val="000000"/>
                    <w:lang w:eastAsia="en-ZW"/>
                  </w:rPr>
                </w:rPrChange>
              </w:rPr>
            </w:pPr>
            <w:del w:id="6058" w:author="MKONDIWA, Maxwell (CIMMYT-India)" w:date="2023-10-08T09:50:00Z">
              <w:r w:rsidRPr="00256197" w:rsidDel="0075048F">
                <w:rPr>
                  <w:rFonts w:eastAsia="Times New Roman" w:cs="Times New Roman"/>
                  <w:color w:val="000000"/>
                  <w:lang w:eastAsia="en-ZW"/>
                  <w:rPrChange w:id="6059" w:author="Urfels, Anton (IRRI)" w:date="2023-10-06T20:02:00Z">
                    <w:rPr>
                      <w:rFonts w:ascii="Gill Sans MT" w:eastAsia="Times New Roman" w:hAnsi="Gill Sans MT" w:cs="Calibri"/>
                      <w:color w:val="000000"/>
                      <w:lang w:eastAsia="en-ZW"/>
                    </w:rPr>
                  </w:rPrChange>
                </w:rPr>
                <w:delText>WTP summary</w:delText>
              </w:r>
            </w:del>
          </w:p>
        </w:tc>
        <w:tc>
          <w:tcPr>
            <w:tcW w:w="1193" w:type="pct"/>
            <w:tcBorders>
              <w:top w:val="single" w:sz="4" w:space="0" w:color="auto"/>
            </w:tcBorders>
            <w:noWrap/>
            <w:hideMark/>
          </w:tcPr>
          <w:p w14:paraId="60D3E18B" w14:textId="7FA226B9" w:rsidR="00FD1472" w:rsidRPr="00256197" w:rsidDel="0075048F" w:rsidRDefault="00FD1472" w:rsidP="00DB11CB">
            <w:pPr>
              <w:spacing w:line="240" w:lineRule="auto"/>
              <w:rPr>
                <w:del w:id="6060" w:author="MKONDIWA, Maxwell (CIMMYT-India)" w:date="2023-10-08T09:50:00Z"/>
                <w:rFonts w:eastAsia="Times New Roman" w:cs="Times New Roman"/>
                <w:color w:val="000000"/>
                <w:lang w:eastAsia="en-ZW"/>
                <w:rPrChange w:id="6061" w:author="Urfels, Anton (IRRI)" w:date="2023-10-06T20:02:00Z">
                  <w:rPr>
                    <w:del w:id="6062" w:author="MKONDIWA, Maxwell (CIMMYT-India)" w:date="2023-10-08T09:50:00Z"/>
                    <w:rFonts w:ascii="Gill Sans MT" w:eastAsia="Times New Roman" w:hAnsi="Gill Sans MT" w:cs="Calibri"/>
                    <w:color w:val="000000"/>
                    <w:lang w:eastAsia="en-ZW"/>
                  </w:rPr>
                </w:rPrChange>
              </w:rPr>
            </w:pPr>
            <w:del w:id="6063" w:author="MKONDIWA, Maxwell (CIMMYT-India)" w:date="2023-10-08T09:50:00Z">
              <w:r w:rsidRPr="00256197" w:rsidDel="0075048F">
                <w:rPr>
                  <w:rFonts w:eastAsia="Times New Roman" w:cs="Times New Roman"/>
                  <w:color w:val="000000"/>
                  <w:lang w:eastAsia="en-ZW"/>
                  <w:rPrChange w:id="6064" w:author="Urfels, Anton (IRRI)" w:date="2023-10-06T20:02:00Z">
                    <w:rPr>
                      <w:rFonts w:ascii="Gill Sans MT" w:eastAsia="Times New Roman" w:hAnsi="Gill Sans MT" w:cs="Calibri"/>
                      <w:color w:val="000000"/>
                      <w:lang w:eastAsia="en-ZW"/>
                    </w:rPr>
                  </w:rPrChange>
                </w:rPr>
                <w:delText>Clearly better (share)</w:delText>
              </w:r>
            </w:del>
          </w:p>
        </w:tc>
        <w:tc>
          <w:tcPr>
            <w:tcW w:w="521" w:type="pct"/>
            <w:tcBorders>
              <w:top w:val="single" w:sz="4" w:space="0" w:color="auto"/>
            </w:tcBorders>
            <w:noWrap/>
            <w:vAlign w:val="bottom"/>
          </w:tcPr>
          <w:p w14:paraId="3B808C87" w14:textId="4B345376" w:rsidR="00FD1472" w:rsidRPr="00256197" w:rsidDel="0075048F" w:rsidRDefault="00FD1472" w:rsidP="00DB11CB">
            <w:pPr>
              <w:spacing w:line="240" w:lineRule="auto"/>
              <w:jc w:val="right"/>
              <w:rPr>
                <w:del w:id="6065" w:author="MKONDIWA, Maxwell (CIMMYT-India)" w:date="2023-10-08T09:50:00Z"/>
                <w:rFonts w:eastAsia="Times New Roman" w:cs="Times New Roman"/>
                <w:color w:val="000000"/>
                <w:lang w:eastAsia="en-ZW"/>
                <w:rPrChange w:id="6066" w:author="Urfels, Anton (IRRI)" w:date="2023-10-06T20:02:00Z">
                  <w:rPr>
                    <w:del w:id="6067" w:author="MKONDIWA, Maxwell (CIMMYT-India)" w:date="2023-10-08T09:50:00Z"/>
                    <w:rFonts w:ascii="Gill Sans MT" w:eastAsia="Times New Roman" w:hAnsi="Gill Sans MT" w:cs="Calibri"/>
                    <w:color w:val="000000"/>
                    <w:lang w:eastAsia="en-ZW"/>
                  </w:rPr>
                </w:rPrChange>
              </w:rPr>
            </w:pPr>
            <w:del w:id="6068" w:author="MKONDIWA, Maxwell (CIMMYT-India)" w:date="2023-10-08T09:50:00Z">
              <w:r w:rsidRPr="00256197" w:rsidDel="0075048F">
                <w:rPr>
                  <w:rFonts w:cs="Times New Roman"/>
                  <w:color w:val="000000"/>
                  <w:rPrChange w:id="6069" w:author="Urfels, Anton (IRRI)" w:date="2023-10-06T20:02:00Z">
                    <w:rPr>
                      <w:rFonts w:ascii="Calibri" w:hAnsi="Calibri" w:cs="Calibri"/>
                      <w:color w:val="000000"/>
                    </w:rPr>
                  </w:rPrChange>
                </w:rPr>
                <w:delText>0.06</w:delText>
              </w:r>
            </w:del>
          </w:p>
        </w:tc>
        <w:tc>
          <w:tcPr>
            <w:tcW w:w="521" w:type="pct"/>
            <w:tcBorders>
              <w:top w:val="single" w:sz="4" w:space="0" w:color="auto"/>
            </w:tcBorders>
            <w:noWrap/>
            <w:vAlign w:val="bottom"/>
          </w:tcPr>
          <w:p w14:paraId="4D9BFA9F" w14:textId="15D47B10" w:rsidR="00FD1472" w:rsidRPr="00256197" w:rsidDel="0075048F" w:rsidRDefault="00FD1472" w:rsidP="00DB11CB">
            <w:pPr>
              <w:spacing w:line="240" w:lineRule="auto"/>
              <w:jc w:val="right"/>
              <w:rPr>
                <w:del w:id="6070" w:author="MKONDIWA, Maxwell (CIMMYT-India)" w:date="2023-10-08T09:50:00Z"/>
                <w:rFonts w:eastAsia="Times New Roman" w:cs="Times New Roman"/>
                <w:color w:val="000000"/>
                <w:lang w:eastAsia="en-ZW"/>
                <w:rPrChange w:id="6071" w:author="Urfels, Anton (IRRI)" w:date="2023-10-06T20:02:00Z">
                  <w:rPr>
                    <w:del w:id="6072" w:author="MKONDIWA, Maxwell (CIMMYT-India)" w:date="2023-10-08T09:50:00Z"/>
                    <w:rFonts w:ascii="Gill Sans MT" w:eastAsia="Times New Roman" w:hAnsi="Gill Sans MT" w:cs="Calibri"/>
                    <w:color w:val="000000"/>
                    <w:lang w:eastAsia="en-ZW"/>
                  </w:rPr>
                </w:rPrChange>
              </w:rPr>
            </w:pPr>
            <w:del w:id="6073" w:author="MKONDIWA, Maxwell (CIMMYT-India)" w:date="2023-10-08T09:50:00Z">
              <w:r w:rsidRPr="00256197" w:rsidDel="0075048F">
                <w:rPr>
                  <w:rFonts w:cs="Times New Roman"/>
                  <w:color w:val="000000"/>
                  <w:rPrChange w:id="6074" w:author="Urfels, Anton (IRRI)" w:date="2023-10-06T20:02:00Z">
                    <w:rPr>
                      <w:rFonts w:ascii="Calibri" w:hAnsi="Calibri" w:cs="Calibri"/>
                      <w:color w:val="000000"/>
                    </w:rPr>
                  </w:rPrChange>
                </w:rPr>
                <w:delText>1.00</w:delText>
              </w:r>
            </w:del>
          </w:p>
        </w:tc>
        <w:tc>
          <w:tcPr>
            <w:tcW w:w="521" w:type="pct"/>
            <w:tcBorders>
              <w:top w:val="single" w:sz="4" w:space="0" w:color="auto"/>
            </w:tcBorders>
            <w:noWrap/>
            <w:vAlign w:val="bottom"/>
          </w:tcPr>
          <w:p w14:paraId="73EA8EF5" w14:textId="73B43EA6" w:rsidR="00FD1472" w:rsidRPr="00256197" w:rsidDel="0075048F" w:rsidRDefault="00FD1472" w:rsidP="00DB11CB">
            <w:pPr>
              <w:spacing w:line="240" w:lineRule="auto"/>
              <w:jc w:val="right"/>
              <w:rPr>
                <w:del w:id="6075" w:author="MKONDIWA, Maxwell (CIMMYT-India)" w:date="2023-10-08T09:50:00Z"/>
                <w:rFonts w:eastAsia="Times New Roman" w:cs="Times New Roman"/>
                <w:color w:val="000000"/>
                <w:lang w:eastAsia="en-ZW"/>
                <w:rPrChange w:id="6076" w:author="Urfels, Anton (IRRI)" w:date="2023-10-06T20:02:00Z">
                  <w:rPr>
                    <w:del w:id="6077" w:author="MKONDIWA, Maxwell (CIMMYT-India)" w:date="2023-10-08T09:50:00Z"/>
                    <w:rFonts w:ascii="Gill Sans MT" w:eastAsia="Times New Roman" w:hAnsi="Gill Sans MT" w:cs="Calibri"/>
                    <w:color w:val="000000"/>
                    <w:lang w:eastAsia="en-ZW"/>
                  </w:rPr>
                </w:rPrChange>
              </w:rPr>
            </w:pPr>
            <w:del w:id="6078" w:author="MKONDIWA, Maxwell (CIMMYT-India)" w:date="2023-10-08T09:50:00Z">
              <w:r w:rsidRPr="00256197" w:rsidDel="0075048F">
                <w:rPr>
                  <w:rFonts w:cs="Times New Roman"/>
                  <w:color w:val="000000"/>
                  <w:rPrChange w:id="6079" w:author="Urfels, Anton (IRRI)" w:date="2023-10-06T20:02:00Z">
                    <w:rPr>
                      <w:rFonts w:ascii="Calibri" w:hAnsi="Calibri" w:cs="Calibri"/>
                      <w:color w:val="000000"/>
                    </w:rPr>
                  </w:rPrChange>
                </w:rPr>
                <w:delText>0.80</w:delText>
              </w:r>
            </w:del>
          </w:p>
        </w:tc>
        <w:tc>
          <w:tcPr>
            <w:tcW w:w="521" w:type="pct"/>
            <w:tcBorders>
              <w:top w:val="single" w:sz="4" w:space="0" w:color="auto"/>
            </w:tcBorders>
            <w:noWrap/>
            <w:vAlign w:val="bottom"/>
          </w:tcPr>
          <w:p w14:paraId="087B4E1C" w14:textId="41AFCEF2" w:rsidR="00FD1472" w:rsidRPr="00256197" w:rsidDel="0075048F" w:rsidRDefault="00FD1472" w:rsidP="00DB11CB">
            <w:pPr>
              <w:spacing w:line="240" w:lineRule="auto"/>
              <w:jc w:val="right"/>
              <w:rPr>
                <w:del w:id="6080" w:author="MKONDIWA, Maxwell (CIMMYT-India)" w:date="2023-10-08T09:50:00Z"/>
                <w:rFonts w:eastAsia="Times New Roman" w:cs="Times New Roman"/>
                <w:color w:val="000000"/>
                <w:lang w:eastAsia="en-ZW"/>
                <w:rPrChange w:id="6081" w:author="Urfels, Anton (IRRI)" w:date="2023-10-06T20:02:00Z">
                  <w:rPr>
                    <w:del w:id="6082" w:author="MKONDIWA, Maxwell (CIMMYT-India)" w:date="2023-10-08T09:50:00Z"/>
                    <w:rFonts w:ascii="Gill Sans MT" w:eastAsia="Times New Roman" w:hAnsi="Gill Sans MT" w:cs="Calibri"/>
                    <w:color w:val="000000"/>
                    <w:lang w:eastAsia="en-ZW"/>
                  </w:rPr>
                </w:rPrChange>
              </w:rPr>
            </w:pPr>
            <w:del w:id="6083" w:author="MKONDIWA, Maxwell (CIMMYT-India)" w:date="2023-10-08T09:50:00Z">
              <w:r w:rsidRPr="00256197" w:rsidDel="0075048F">
                <w:rPr>
                  <w:rFonts w:cs="Times New Roman"/>
                  <w:color w:val="000000"/>
                  <w:rPrChange w:id="6084" w:author="Urfels, Anton (IRRI)" w:date="2023-10-06T20:02:00Z">
                    <w:rPr>
                      <w:rFonts w:ascii="Calibri" w:hAnsi="Calibri" w:cs="Calibri"/>
                      <w:color w:val="000000"/>
                    </w:rPr>
                  </w:rPrChange>
                </w:rPr>
                <w:delText>0.64</w:delText>
              </w:r>
            </w:del>
          </w:p>
        </w:tc>
        <w:tc>
          <w:tcPr>
            <w:tcW w:w="521" w:type="pct"/>
            <w:tcBorders>
              <w:top w:val="single" w:sz="4" w:space="0" w:color="auto"/>
            </w:tcBorders>
            <w:noWrap/>
            <w:vAlign w:val="bottom"/>
          </w:tcPr>
          <w:p w14:paraId="7D703A72" w14:textId="545A3CB6" w:rsidR="00FD1472" w:rsidRPr="00256197" w:rsidDel="0075048F" w:rsidRDefault="00FD1472" w:rsidP="00DB11CB">
            <w:pPr>
              <w:spacing w:line="240" w:lineRule="auto"/>
              <w:jc w:val="right"/>
              <w:rPr>
                <w:del w:id="6085" w:author="MKONDIWA, Maxwell (CIMMYT-India)" w:date="2023-10-08T09:50:00Z"/>
                <w:rFonts w:eastAsia="Times New Roman" w:cs="Times New Roman"/>
                <w:color w:val="000000"/>
                <w:lang w:eastAsia="en-ZW"/>
                <w:rPrChange w:id="6086" w:author="Urfels, Anton (IRRI)" w:date="2023-10-06T20:02:00Z">
                  <w:rPr>
                    <w:del w:id="6087" w:author="MKONDIWA, Maxwell (CIMMYT-India)" w:date="2023-10-08T09:50:00Z"/>
                    <w:rFonts w:ascii="Gill Sans MT" w:eastAsia="Times New Roman" w:hAnsi="Gill Sans MT" w:cs="Calibri"/>
                    <w:color w:val="000000"/>
                    <w:lang w:eastAsia="en-ZW"/>
                  </w:rPr>
                </w:rPrChange>
              </w:rPr>
            </w:pPr>
            <w:del w:id="6088" w:author="MKONDIWA, Maxwell (CIMMYT-India)" w:date="2023-10-08T09:50:00Z">
              <w:r w:rsidRPr="00256197" w:rsidDel="0075048F">
                <w:rPr>
                  <w:rFonts w:cs="Times New Roman"/>
                  <w:color w:val="000000"/>
                  <w:rPrChange w:id="6089" w:author="Urfels, Anton (IRRI)" w:date="2023-10-06T20:02:00Z">
                    <w:rPr>
                      <w:rFonts w:ascii="Calibri" w:hAnsi="Calibri" w:cs="Calibri"/>
                      <w:color w:val="000000"/>
                    </w:rPr>
                  </w:rPrChange>
                </w:rPr>
                <w:delText>0.31</w:delText>
              </w:r>
            </w:del>
          </w:p>
        </w:tc>
        <w:tc>
          <w:tcPr>
            <w:tcW w:w="521" w:type="pct"/>
            <w:tcBorders>
              <w:top w:val="single" w:sz="4" w:space="0" w:color="auto"/>
            </w:tcBorders>
            <w:noWrap/>
            <w:vAlign w:val="bottom"/>
          </w:tcPr>
          <w:p w14:paraId="557F230B" w14:textId="09B7D0DD" w:rsidR="00FD1472" w:rsidRPr="00256197" w:rsidDel="0075048F" w:rsidRDefault="00FD1472" w:rsidP="00DB11CB">
            <w:pPr>
              <w:spacing w:line="240" w:lineRule="auto"/>
              <w:jc w:val="right"/>
              <w:rPr>
                <w:del w:id="6090" w:author="MKONDIWA, Maxwell (CIMMYT-India)" w:date="2023-10-08T09:50:00Z"/>
                <w:rFonts w:eastAsia="Times New Roman" w:cs="Times New Roman"/>
                <w:color w:val="000000"/>
                <w:lang w:eastAsia="en-ZW"/>
                <w:rPrChange w:id="6091" w:author="Urfels, Anton (IRRI)" w:date="2023-10-06T20:02:00Z">
                  <w:rPr>
                    <w:del w:id="6092" w:author="MKONDIWA, Maxwell (CIMMYT-India)" w:date="2023-10-08T09:50:00Z"/>
                    <w:rFonts w:ascii="Gill Sans MT" w:eastAsia="Times New Roman" w:hAnsi="Gill Sans MT" w:cs="Calibri"/>
                    <w:color w:val="000000"/>
                    <w:lang w:eastAsia="en-ZW"/>
                  </w:rPr>
                </w:rPrChange>
              </w:rPr>
            </w:pPr>
            <w:del w:id="6093" w:author="MKONDIWA, Maxwell (CIMMYT-India)" w:date="2023-10-08T09:50:00Z">
              <w:r w:rsidRPr="00256197" w:rsidDel="0075048F">
                <w:rPr>
                  <w:rFonts w:cs="Times New Roman"/>
                  <w:color w:val="000000"/>
                  <w:rPrChange w:id="6094" w:author="Urfels, Anton (IRRI)" w:date="2023-10-06T20:02:00Z">
                    <w:rPr>
                      <w:rFonts w:ascii="Calibri" w:hAnsi="Calibri" w:cs="Calibri"/>
                      <w:color w:val="000000"/>
                    </w:rPr>
                  </w:rPrChange>
                </w:rPr>
                <w:delText>0.19</w:delText>
              </w:r>
            </w:del>
          </w:p>
        </w:tc>
      </w:tr>
      <w:tr w:rsidR="00FD1472" w:rsidRPr="00256197" w:rsidDel="0075048F" w14:paraId="08B0E839" w14:textId="4667AE4B" w:rsidTr="00DB11CB">
        <w:trPr>
          <w:trHeight w:val="288"/>
          <w:jc w:val="center"/>
          <w:del w:id="6095" w:author="MKONDIWA, Maxwell (CIMMYT-India)" w:date="2023-10-08T09:50:00Z"/>
        </w:trPr>
        <w:tc>
          <w:tcPr>
            <w:tcW w:w="679" w:type="pct"/>
            <w:vMerge/>
          </w:tcPr>
          <w:p w14:paraId="350AD257" w14:textId="4B8100FD" w:rsidR="00FD1472" w:rsidRPr="00256197" w:rsidDel="0075048F" w:rsidRDefault="00FD1472" w:rsidP="00DB11CB">
            <w:pPr>
              <w:spacing w:line="240" w:lineRule="auto"/>
              <w:rPr>
                <w:del w:id="6096" w:author="MKONDIWA, Maxwell (CIMMYT-India)" w:date="2023-10-08T09:50:00Z"/>
                <w:rFonts w:eastAsia="Times New Roman" w:cs="Times New Roman"/>
                <w:color w:val="000000"/>
                <w:lang w:eastAsia="en-ZW"/>
                <w:rPrChange w:id="6097" w:author="Urfels, Anton (IRRI)" w:date="2023-10-06T20:02:00Z">
                  <w:rPr>
                    <w:del w:id="6098" w:author="MKONDIWA, Maxwell (CIMMYT-India)" w:date="2023-10-08T09:50:00Z"/>
                    <w:rFonts w:ascii="Gill Sans MT" w:eastAsia="Times New Roman" w:hAnsi="Gill Sans MT" w:cs="Calibri"/>
                    <w:color w:val="000000"/>
                    <w:lang w:eastAsia="en-ZW"/>
                  </w:rPr>
                </w:rPrChange>
              </w:rPr>
            </w:pPr>
          </w:p>
        </w:tc>
        <w:tc>
          <w:tcPr>
            <w:tcW w:w="1193" w:type="pct"/>
            <w:noWrap/>
            <w:hideMark/>
          </w:tcPr>
          <w:p w14:paraId="7B342918" w14:textId="0BB5A457" w:rsidR="00FD1472" w:rsidRPr="00256197" w:rsidDel="0075048F" w:rsidRDefault="00FD1472" w:rsidP="00DB11CB">
            <w:pPr>
              <w:spacing w:line="240" w:lineRule="auto"/>
              <w:rPr>
                <w:del w:id="6099" w:author="MKONDIWA, Maxwell (CIMMYT-India)" w:date="2023-10-08T09:50:00Z"/>
                <w:rFonts w:eastAsia="Times New Roman" w:cs="Times New Roman"/>
                <w:color w:val="000000"/>
                <w:lang w:eastAsia="en-ZW"/>
                <w:rPrChange w:id="6100" w:author="Urfels, Anton (IRRI)" w:date="2023-10-06T20:02:00Z">
                  <w:rPr>
                    <w:del w:id="6101" w:author="MKONDIWA, Maxwell (CIMMYT-India)" w:date="2023-10-08T09:50:00Z"/>
                    <w:rFonts w:ascii="Gill Sans MT" w:eastAsia="Times New Roman" w:hAnsi="Gill Sans MT" w:cs="Calibri"/>
                    <w:color w:val="000000"/>
                    <w:lang w:eastAsia="en-ZW"/>
                  </w:rPr>
                </w:rPrChange>
              </w:rPr>
            </w:pPr>
            <w:del w:id="6102" w:author="MKONDIWA, Maxwell (CIMMYT-India)" w:date="2023-10-08T09:50:00Z">
              <w:r w:rsidRPr="00256197" w:rsidDel="0075048F">
                <w:rPr>
                  <w:rFonts w:eastAsia="Times New Roman" w:cs="Times New Roman"/>
                  <w:color w:val="000000"/>
                  <w:lang w:eastAsia="en-ZW"/>
                  <w:rPrChange w:id="6103" w:author="Urfels, Anton (IRRI)" w:date="2023-10-06T20:02:00Z">
                    <w:rPr>
                      <w:rFonts w:ascii="Gill Sans MT" w:eastAsia="Times New Roman" w:hAnsi="Gill Sans MT" w:cs="Calibri"/>
                      <w:color w:val="000000"/>
                      <w:lang w:eastAsia="en-ZW"/>
                    </w:rPr>
                  </w:rPrChange>
                </w:rPr>
                <w:delText>Not clear</w:delText>
              </w:r>
            </w:del>
          </w:p>
        </w:tc>
        <w:tc>
          <w:tcPr>
            <w:tcW w:w="521" w:type="pct"/>
            <w:noWrap/>
            <w:vAlign w:val="bottom"/>
          </w:tcPr>
          <w:p w14:paraId="1B198797" w14:textId="6AEA7E2A" w:rsidR="00FD1472" w:rsidRPr="00256197" w:rsidDel="0075048F" w:rsidRDefault="00FD1472" w:rsidP="00DB11CB">
            <w:pPr>
              <w:spacing w:line="240" w:lineRule="auto"/>
              <w:jc w:val="right"/>
              <w:rPr>
                <w:del w:id="6104" w:author="MKONDIWA, Maxwell (CIMMYT-India)" w:date="2023-10-08T09:50:00Z"/>
                <w:rFonts w:eastAsia="Times New Roman" w:cs="Times New Roman"/>
                <w:color w:val="000000"/>
                <w:lang w:eastAsia="en-ZW"/>
                <w:rPrChange w:id="6105" w:author="Urfels, Anton (IRRI)" w:date="2023-10-06T20:02:00Z">
                  <w:rPr>
                    <w:del w:id="6106" w:author="MKONDIWA, Maxwell (CIMMYT-India)" w:date="2023-10-08T09:50:00Z"/>
                    <w:rFonts w:ascii="Gill Sans MT" w:eastAsia="Times New Roman" w:hAnsi="Gill Sans MT" w:cs="Calibri"/>
                    <w:color w:val="000000"/>
                    <w:lang w:eastAsia="en-ZW"/>
                  </w:rPr>
                </w:rPrChange>
              </w:rPr>
            </w:pPr>
            <w:del w:id="6107" w:author="MKONDIWA, Maxwell (CIMMYT-India)" w:date="2023-10-08T09:50:00Z">
              <w:r w:rsidRPr="00256197" w:rsidDel="0075048F">
                <w:rPr>
                  <w:rFonts w:cs="Times New Roman"/>
                  <w:color w:val="000000"/>
                  <w:rPrChange w:id="6108" w:author="Urfels, Anton (IRRI)" w:date="2023-10-06T20:02:00Z">
                    <w:rPr>
                      <w:rFonts w:ascii="Calibri" w:hAnsi="Calibri" w:cs="Calibri"/>
                      <w:color w:val="000000"/>
                    </w:rPr>
                  </w:rPrChange>
                </w:rPr>
                <w:delText>0.52</w:delText>
              </w:r>
            </w:del>
          </w:p>
        </w:tc>
        <w:tc>
          <w:tcPr>
            <w:tcW w:w="521" w:type="pct"/>
            <w:noWrap/>
            <w:vAlign w:val="bottom"/>
          </w:tcPr>
          <w:p w14:paraId="3D7367B9" w14:textId="5E5D9088" w:rsidR="00FD1472" w:rsidRPr="00256197" w:rsidDel="0075048F" w:rsidRDefault="00FD1472" w:rsidP="00DB11CB">
            <w:pPr>
              <w:spacing w:line="240" w:lineRule="auto"/>
              <w:jc w:val="right"/>
              <w:rPr>
                <w:del w:id="6109" w:author="MKONDIWA, Maxwell (CIMMYT-India)" w:date="2023-10-08T09:50:00Z"/>
                <w:rFonts w:eastAsia="Times New Roman" w:cs="Times New Roman"/>
                <w:color w:val="000000"/>
                <w:lang w:eastAsia="en-ZW"/>
                <w:rPrChange w:id="6110" w:author="Urfels, Anton (IRRI)" w:date="2023-10-06T20:02:00Z">
                  <w:rPr>
                    <w:del w:id="6111" w:author="MKONDIWA, Maxwell (CIMMYT-India)" w:date="2023-10-08T09:50:00Z"/>
                    <w:rFonts w:ascii="Gill Sans MT" w:eastAsia="Times New Roman" w:hAnsi="Gill Sans MT" w:cs="Calibri"/>
                    <w:color w:val="000000"/>
                    <w:lang w:eastAsia="en-ZW"/>
                  </w:rPr>
                </w:rPrChange>
              </w:rPr>
            </w:pPr>
            <w:del w:id="6112" w:author="MKONDIWA, Maxwell (CIMMYT-India)" w:date="2023-10-08T09:50:00Z">
              <w:r w:rsidRPr="00256197" w:rsidDel="0075048F">
                <w:rPr>
                  <w:rFonts w:cs="Times New Roman"/>
                  <w:color w:val="000000"/>
                  <w:rPrChange w:id="6113" w:author="Urfels, Anton (IRRI)" w:date="2023-10-06T20:02:00Z">
                    <w:rPr>
                      <w:rFonts w:ascii="Calibri" w:hAnsi="Calibri" w:cs="Calibri"/>
                      <w:color w:val="000000"/>
                    </w:rPr>
                  </w:rPrChange>
                </w:rPr>
                <w:delText>0.00</w:delText>
              </w:r>
            </w:del>
          </w:p>
        </w:tc>
        <w:tc>
          <w:tcPr>
            <w:tcW w:w="521" w:type="pct"/>
            <w:noWrap/>
            <w:vAlign w:val="bottom"/>
          </w:tcPr>
          <w:p w14:paraId="0F5F0312" w14:textId="00B0960E" w:rsidR="00FD1472" w:rsidRPr="00256197" w:rsidDel="0075048F" w:rsidRDefault="00FD1472" w:rsidP="00DB11CB">
            <w:pPr>
              <w:spacing w:line="240" w:lineRule="auto"/>
              <w:jc w:val="right"/>
              <w:rPr>
                <w:del w:id="6114" w:author="MKONDIWA, Maxwell (CIMMYT-India)" w:date="2023-10-08T09:50:00Z"/>
                <w:rFonts w:eastAsia="Times New Roman" w:cs="Times New Roman"/>
                <w:color w:val="000000"/>
                <w:lang w:eastAsia="en-ZW"/>
                <w:rPrChange w:id="6115" w:author="Urfels, Anton (IRRI)" w:date="2023-10-06T20:02:00Z">
                  <w:rPr>
                    <w:del w:id="6116" w:author="MKONDIWA, Maxwell (CIMMYT-India)" w:date="2023-10-08T09:50:00Z"/>
                    <w:rFonts w:ascii="Gill Sans MT" w:eastAsia="Times New Roman" w:hAnsi="Gill Sans MT" w:cs="Calibri"/>
                    <w:color w:val="000000"/>
                    <w:lang w:eastAsia="en-ZW"/>
                  </w:rPr>
                </w:rPrChange>
              </w:rPr>
            </w:pPr>
            <w:del w:id="6117" w:author="MKONDIWA, Maxwell (CIMMYT-India)" w:date="2023-10-08T09:50:00Z">
              <w:r w:rsidRPr="00256197" w:rsidDel="0075048F">
                <w:rPr>
                  <w:rFonts w:cs="Times New Roman"/>
                  <w:color w:val="000000"/>
                  <w:rPrChange w:id="6118" w:author="Urfels, Anton (IRRI)" w:date="2023-10-06T20:02:00Z">
                    <w:rPr>
                      <w:rFonts w:ascii="Calibri" w:hAnsi="Calibri" w:cs="Calibri"/>
                      <w:color w:val="000000"/>
                    </w:rPr>
                  </w:rPrChange>
                </w:rPr>
                <w:delText>0.20</w:delText>
              </w:r>
            </w:del>
          </w:p>
        </w:tc>
        <w:tc>
          <w:tcPr>
            <w:tcW w:w="521" w:type="pct"/>
            <w:noWrap/>
            <w:vAlign w:val="bottom"/>
          </w:tcPr>
          <w:p w14:paraId="4B057B5E" w14:textId="71E40DE0" w:rsidR="00FD1472" w:rsidRPr="00256197" w:rsidDel="0075048F" w:rsidRDefault="00FD1472" w:rsidP="00DB11CB">
            <w:pPr>
              <w:spacing w:line="240" w:lineRule="auto"/>
              <w:jc w:val="right"/>
              <w:rPr>
                <w:del w:id="6119" w:author="MKONDIWA, Maxwell (CIMMYT-India)" w:date="2023-10-08T09:50:00Z"/>
                <w:rFonts w:eastAsia="Times New Roman" w:cs="Times New Roman"/>
                <w:color w:val="000000"/>
                <w:lang w:eastAsia="en-ZW"/>
                <w:rPrChange w:id="6120" w:author="Urfels, Anton (IRRI)" w:date="2023-10-06T20:02:00Z">
                  <w:rPr>
                    <w:del w:id="6121" w:author="MKONDIWA, Maxwell (CIMMYT-India)" w:date="2023-10-08T09:50:00Z"/>
                    <w:rFonts w:ascii="Gill Sans MT" w:eastAsia="Times New Roman" w:hAnsi="Gill Sans MT" w:cs="Calibri"/>
                    <w:color w:val="000000"/>
                    <w:lang w:eastAsia="en-ZW"/>
                  </w:rPr>
                </w:rPrChange>
              </w:rPr>
            </w:pPr>
            <w:del w:id="6122" w:author="MKONDIWA, Maxwell (CIMMYT-India)" w:date="2023-10-08T09:50:00Z">
              <w:r w:rsidRPr="00256197" w:rsidDel="0075048F">
                <w:rPr>
                  <w:rFonts w:cs="Times New Roman"/>
                  <w:color w:val="000000"/>
                  <w:rPrChange w:id="6123" w:author="Urfels, Anton (IRRI)" w:date="2023-10-06T20:02:00Z">
                    <w:rPr>
                      <w:rFonts w:ascii="Calibri" w:hAnsi="Calibri" w:cs="Calibri"/>
                      <w:color w:val="000000"/>
                    </w:rPr>
                  </w:rPrChange>
                </w:rPr>
                <w:delText>0.25</w:delText>
              </w:r>
            </w:del>
          </w:p>
        </w:tc>
        <w:tc>
          <w:tcPr>
            <w:tcW w:w="521" w:type="pct"/>
            <w:noWrap/>
            <w:vAlign w:val="bottom"/>
          </w:tcPr>
          <w:p w14:paraId="2C5A96F9" w14:textId="5FDDA130" w:rsidR="00FD1472" w:rsidRPr="00256197" w:rsidDel="0075048F" w:rsidRDefault="00FD1472" w:rsidP="00DB11CB">
            <w:pPr>
              <w:spacing w:line="240" w:lineRule="auto"/>
              <w:jc w:val="right"/>
              <w:rPr>
                <w:del w:id="6124" w:author="MKONDIWA, Maxwell (CIMMYT-India)" w:date="2023-10-08T09:50:00Z"/>
                <w:rFonts w:eastAsia="Times New Roman" w:cs="Times New Roman"/>
                <w:color w:val="000000"/>
                <w:lang w:eastAsia="en-ZW"/>
                <w:rPrChange w:id="6125" w:author="Urfels, Anton (IRRI)" w:date="2023-10-06T20:02:00Z">
                  <w:rPr>
                    <w:del w:id="6126" w:author="MKONDIWA, Maxwell (CIMMYT-India)" w:date="2023-10-08T09:50:00Z"/>
                    <w:rFonts w:ascii="Gill Sans MT" w:eastAsia="Times New Roman" w:hAnsi="Gill Sans MT" w:cs="Calibri"/>
                    <w:color w:val="000000"/>
                    <w:lang w:eastAsia="en-ZW"/>
                  </w:rPr>
                </w:rPrChange>
              </w:rPr>
            </w:pPr>
            <w:del w:id="6127" w:author="MKONDIWA, Maxwell (CIMMYT-India)" w:date="2023-10-08T09:50:00Z">
              <w:r w:rsidRPr="00256197" w:rsidDel="0075048F">
                <w:rPr>
                  <w:rFonts w:cs="Times New Roman"/>
                  <w:color w:val="000000"/>
                  <w:rPrChange w:id="6128" w:author="Urfels, Anton (IRRI)" w:date="2023-10-06T20:02:00Z">
                    <w:rPr>
                      <w:rFonts w:ascii="Calibri" w:hAnsi="Calibri" w:cs="Calibri"/>
                      <w:color w:val="000000"/>
                    </w:rPr>
                  </w:rPrChange>
                </w:rPr>
                <w:delText>0.25</w:delText>
              </w:r>
            </w:del>
          </w:p>
        </w:tc>
        <w:tc>
          <w:tcPr>
            <w:tcW w:w="521" w:type="pct"/>
            <w:noWrap/>
            <w:vAlign w:val="bottom"/>
          </w:tcPr>
          <w:p w14:paraId="2A5E8F6C" w14:textId="6FA274CC" w:rsidR="00FD1472" w:rsidRPr="00256197" w:rsidDel="0075048F" w:rsidRDefault="00FD1472" w:rsidP="00DB11CB">
            <w:pPr>
              <w:spacing w:line="240" w:lineRule="auto"/>
              <w:jc w:val="right"/>
              <w:rPr>
                <w:del w:id="6129" w:author="MKONDIWA, Maxwell (CIMMYT-India)" w:date="2023-10-08T09:50:00Z"/>
                <w:rFonts w:eastAsia="Times New Roman" w:cs="Times New Roman"/>
                <w:color w:val="000000"/>
                <w:lang w:eastAsia="en-ZW"/>
                <w:rPrChange w:id="6130" w:author="Urfels, Anton (IRRI)" w:date="2023-10-06T20:02:00Z">
                  <w:rPr>
                    <w:del w:id="6131" w:author="MKONDIWA, Maxwell (CIMMYT-India)" w:date="2023-10-08T09:50:00Z"/>
                    <w:rFonts w:ascii="Gill Sans MT" w:eastAsia="Times New Roman" w:hAnsi="Gill Sans MT" w:cs="Calibri"/>
                    <w:color w:val="000000"/>
                    <w:lang w:eastAsia="en-ZW"/>
                  </w:rPr>
                </w:rPrChange>
              </w:rPr>
            </w:pPr>
            <w:del w:id="6132" w:author="MKONDIWA, Maxwell (CIMMYT-India)" w:date="2023-10-08T09:50:00Z">
              <w:r w:rsidRPr="00256197" w:rsidDel="0075048F">
                <w:rPr>
                  <w:rFonts w:cs="Times New Roman"/>
                  <w:color w:val="000000"/>
                  <w:rPrChange w:id="6133" w:author="Urfels, Anton (IRRI)" w:date="2023-10-06T20:02:00Z">
                    <w:rPr>
                      <w:rFonts w:ascii="Calibri" w:hAnsi="Calibri" w:cs="Calibri"/>
                      <w:color w:val="000000"/>
                    </w:rPr>
                  </w:rPrChange>
                </w:rPr>
                <w:delText>0.19</w:delText>
              </w:r>
            </w:del>
          </w:p>
        </w:tc>
      </w:tr>
      <w:tr w:rsidR="00FD1472" w:rsidRPr="00256197" w:rsidDel="0075048F" w14:paraId="01BF1EFA" w14:textId="32C8F276" w:rsidTr="00DB11CB">
        <w:trPr>
          <w:trHeight w:val="288"/>
          <w:jc w:val="center"/>
          <w:del w:id="6134" w:author="MKONDIWA, Maxwell (CIMMYT-India)" w:date="2023-10-08T09:50:00Z"/>
        </w:trPr>
        <w:tc>
          <w:tcPr>
            <w:tcW w:w="679" w:type="pct"/>
            <w:vMerge/>
          </w:tcPr>
          <w:p w14:paraId="05C978D9" w14:textId="12965A93" w:rsidR="00FD1472" w:rsidRPr="00256197" w:rsidDel="0075048F" w:rsidRDefault="00FD1472" w:rsidP="00DB11CB">
            <w:pPr>
              <w:spacing w:line="240" w:lineRule="auto"/>
              <w:rPr>
                <w:del w:id="6135" w:author="MKONDIWA, Maxwell (CIMMYT-India)" w:date="2023-10-08T09:50:00Z"/>
                <w:rFonts w:eastAsia="Times New Roman" w:cs="Times New Roman"/>
                <w:color w:val="000000"/>
                <w:lang w:eastAsia="en-ZW"/>
                <w:rPrChange w:id="6136" w:author="Urfels, Anton (IRRI)" w:date="2023-10-06T20:02:00Z">
                  <w:rPr>
                    <w:del w:id="6137" w:author="MKONDIWA, Maxwell (CIMMYT-India)" w:date="2023-10-08T09:50:00Z"/>
                    <w:rFonts w:ascii="Gill Sans MT" w:eastAsia="Times New Roman" w:hAnsi="Gill Sans MT" w:cs="Calibri"/>
                    <w:color w:val="000000"/>
                    <w:lang w:eastAsia="en-ZW"/>
                  </w:rPr>
                </w:rPrChange>
              </w:rPr>
            </w:pPr>
          </w:p>
        </w:tc>
        <w:tc>
          <w:tcPr>
            <w:tcW w:w="1193" w:type="pct"/>
            <w:noWrap/>
            <w:hideMark/>
          </w:tcPr>
          <w:p w14:paraId="1D2DE1C5" w14:textId="5FACC577" w:rsidR="00FD1472" w:rsidRPr="00256197" w:rsidDel="0075048F" w:rsidRDefault="00FD1472" w:rsidP="00DB11CB">
            <w:pPr>
              <w:spacing w:line="240" w:lineRule="auto"/>
              <w:rPr>
                <w:del w:id="6138" w:author="MKONDIWA, Maxwell (CIMMYT-India)" w:date="2023-10-08T09:50:00Z"/>
                <w:rFonts w:eastAsia="Times New Roman" w:cs="Times New Roman"/>
                <w:color w:val="000000"/>
                <w:lang w:eastAsia="en-ZW"/>
                <w:rPrChange w:id="6139" w:author="Urfels, Anton (IRRI)" w:date="2023-10-06T20:02:00Z">
                  <w:rPr>
                    <w:del w:id="6140" w:author="MKONDIWA, Maxwell (CIMMYT-India)" w:date="2023-10-08T09:50:00Z"/>
                    <w:rFonts w:ascii="Gill Sans MT" w:eastAsia="Times New Roman" w:hAnsi="Gill Sans MT" w:cs="Calibri"/>
                    <w:color w:val="000000"/>
                    <w:lang w:eastAsia="en-ZW"/>
                  </w:rPr>
                </w:rPrChange>
              </w:rPr>
            </w:pPr>
            <w:del w:id="6141" w:author="MKONDIWA, Maxwell (CIMMYT-India)" w:date="2023-10-08T09:50:00Z">
              <w:r w:rsidRPr="00256197" w:rsidDel="0075048F">
                <w:rPr>
                  <w:rFonts w:eastAsia="Times New Roman" w:cs="Times New Roman"/>
                  <w:color w:val="000000"/>
                  <w:lang w:eastAsia="en-ZW"/>
                  <w:rPrChange w:id="6142" w:author="Urfels, Anton (IRRI)" w:date="2023-10-06T20:02:00Z">
                    <w:rPr>
                      <w:rFonts w:ascii="Gill Sans MT" w:eastAsia="Times New Roman" w:hAnsi="Gill Sans MT" w:cs="Calibri"/>
                      <w:color w:val="000000"/>
                      <w:lang w:eastAsia="en-ZW"/>
                    </w:rPr>
                  </w:rPrChange>
                </w:rPr>
                <w:delText>Clearly worse (share)</w:delText>
              </w:r>
            </w:del>
          </w:p>
        </w:tc>
        <w:tc>
          <w:tcPr>
            <w:tcW w:w="521" w:type="pct"/>
            <w:noWrap/>
            <w:vAlign w:val="bottom"/>
          </w:tcPr>
          <w:p w14:paraId="043AFA3E" w14:textId="2CE48614" w:rsidR="00FD1472" w:rsidRPr="00256197" w:rsidDel="0075048F" w:rsidRDefault="00FD1472" w:rsidP="00DB11CB">
            <w:pPr>
              <w:spacing w:line="240" w:lineRule="auto"/>
              <w:jc w:val="right"/>
              <w:rPr>
                <w:del w:id="6143" w:author="MKONDIWA, Maxwell (CIMMYT-India)" w:date="2023-10-08T09:50:00Z"/>
                <w:rFonts w:eastAsia="Times New Roman" w:cs="Times New Roman"/>
                <w:color w:val="000000"/>
                <w:lang w:eastAsia="en-ZW"/>
                <w:rPrChange w:id="6144" w:author="Urfels, Anton (IRRI)" w:date="2023-10-06T20:02:00Z">
                  <w:rPr>
                    <w:del w:id="6145" w:author="MKONDIWA, Maxwell (CIMMYT-India)" w:date="2023-10-08T09:50:00Z"/>
                    <w:rFonts w:ascii="Gill Sans MT" w:eastAsia="Times New Roman" w:hAnsi="Gill Sans MT" w:cs="Calibri"/>
                    <w:color w:val="000000"/>
                    <w:lang w:eastAsia="en-ZW"/>
                  </w:rPr>
                </w:rPrChange>
              </w:rPr>
            </w:pPr>
            <w:del w:id="6146" w:author="MKONDIWA, Maxwell (CIMMYT-India)" w:date="2023-10-08T09:50:00Z">
              <w:r w:rsidRPr="00256197" w:rsidDel="0075048F">
                <w:rPr>
                  <w:rFonts w:cs="Times New Roman"/>
                  <w:color w:val="000000"/>
                  <w:rPrChange w:id="6147" w:author="Urfels, Anton (IRRI)" w:date="2023-10-06T20:02:00Z">
                    <w:rPr>
                      <w:rFonts w:ascii="Calibri" w:hAnsi="Calibri" w:cs="Calibri"/>
                      <w:color w:val="000000"/>
                    </w:rPr>
                  </w:rPrChange>
                </w:rPr>
                <w:delText>0.42</w:delText>
              </w:r>
            </w:del>
          </w:p>
        </w:tc>
        <w:tc>
          <w:tcPr>
            <w:tcW w:w="521" w:type="pct"/>
            <w:noWrap/>
            <w:vAlign w:val="bottom"/>
          </w:tcPr>
          <w:p w14:paraId="659ECE6C" w14:textId="3A27A233" w:rsidR="00FD1472" w:rsidRPr="00256197" w:rsidDel="0075048F" w:rsidRDefault="00FD1472" w:rsidP="00DB11CB">
            <w:pPr>
              <w:spacing w:line="240" w:lineRule="auto"/>
              <w:jc w:val="right"/>
              <w:rPr>
                <w:del w:id="6148" w:author="MKONDIWA, Maxwell (CIMMYT-India)" w:date="2023-10-08T09:50:00Z"/>
                <w:rFonts w:eastAsia="Times New Roman" w:cs="Times New Roman"/>
                <w:color w:val="000000"/>
                <w:lang w:eastAsia="en-ZW"/>
                <w:rPrChange w:id="6149" w:author="Urfels, Anton (IRRI)" w:date="2023-10-06T20:02:00Z">
                  <w:rPr>
                    <w:del w:id="6150" w:author="MKONDIWA, Maxwell (CIMMYT-India)" w:date="2023-10-08T09:50:00Z"/>
                    <w:rFonts w:ascii="Gill Sans MT" w:eastAsia="Times New Roman" w:hAnsi="Gill Sans MT" w:cs="Calibri"/>
                    <w:color w:val="000000"/>
                    <w:lang w:eastAsia="en-ZW"/>
                  </w:rPr>
                </w:rPrChange>
              </w:rPr>
            </w:pPr>
            <w:del w:id="6151" w:author="MKONDIWA, Maxwell (CIMMYT-India)" w:date="2023-10-08T09:50:00Z">
              <w:r w:rsidRPr="00256197" w:rsidDel="0075048F">
                <w:rPr>
                  <w:rFonts w:cs="Times New Roman"/>
                  <w:color w:val="000000"/>
                  <w:rPrChange w:id="6152" w:author="Urfels, Anton (IRRI)" w:date="2023-10-06T20:02:00Z">
                    <w:rPr>
                      <w:rFonts w:ascii="Calibri" w:hAnsi="Calibri" w:cs="Calibri"/>
                      <w:color w:val="000000"/>
                    </w:rPr>
                  </w:rPrChange>
                </w:rPr>
                <w:delText>0.00</w:delText>
              </w:r>
            </w:del>
          </w:p>
        </w:tc>
        <w:tc>
          <w:tcPr>
            <w:tcW w:w="521" w:type="pct"/>
            <w:noWrap/>
            <w:vAlign w:val="bottom"/>
          </w:tcPr>
          <w:p w14:paraId="18620464" w14:textId="46045F4E" w:rsidR="00FD1472" w:rsidRPr="00256197" w:rsidDel="0075048F" w:rsidRDefault="00FD1472" w:rsidP="00DB11CB">
            <w:pPr>
              <w:spacing w:line="240" w:lineRule="auto"/>
              <w:jc w:val="right"/>
              <w:rPr>
                <w:del w:id="6153" w:author="MKONDIWA, Maxwell (CIMMYT-India)" w:date="2023-10-08T09:50:00Z"/>
                <w:rFonts w:eastAsia="Times New Roman" w:cs="Times New Roman"/>
                <w:color w:val="000000"/>
                <w:lang w:eastAsia="en-ZW"/>
                <w:rPrChange w:id="6154" w:author="Urfels, Anton (IRRI)" w:date="2023-10-06T20:02:00Z">
                  <w:rPr>
                    <w:del w:id="6155" w:author="MKONDIWA, Maxwell (CIMMYT-India)" w:date="2023-10-08T09:50:00Z"/>
                    <w:rFonts w:ascii="Gill Sans MT" w:eastAsia="Times New Roman" w:hAnsi="Gill Sans MT" w:cs="Calibri"/>
                    <w:color w:val="000000"/>
                    <w:lang w:eastAsia="en-ZW"/>
                  </w:rPr>
                </w:rPrChange>
              </w:rPr>
            </w:pPr>
            <w:del w:id="6156" w:author="MKONDIWA, Maxwell (CIMMYT-India)" w:date="2023-10-08T09:50:00Z">
              <w:r w:rsidRPr="00256197" w:rsidDel="0075048F">
                <w:rPr>
                  <w:rFonts w:cs="Times New Roman"/>
                  <w:color w:val="000000"/>
                  <w:rPrChange w:id="6157" w:author="Urfels, Anton (IRRI)" w:date="2023-10-06T20:02:00Z">
                    <w:rPr>
                      <w:rFonts w:ascii="Calibri" w:hAnsi="Calibri" w:cs="Calibri"/>
                      <w:color w:val="000000"/>
                    </w:rPr>
                  </w:rPrChange>
                </w:rPr>
                <w:delText>0.00</w:delText>
              </w:r>
            </w:del>
          </w:p>
        </w:tc>
        <w:tc>
          <w:tcPr>
            <w:tcW w:w="521" w:type="pct"/>
            <w:noWrap/>
            <w:vAlign w:val="bottom"/>
          </w:tcPr>
          <w:p w14:paraId="034F2D2D" w14:textId="2981A640" w:rsidR="00FD1472" w:rsidRPr="00256197" w:rsidDel="0075048F" w:rsidRDefault="00FD1472" w:rsidP="00DB11CB">
            <w:pPr>
              <w:spacing w:line="240" w:lineRule="auto"/>
              <w:jc w:val="right"/>
              <w:rPr>
                <w:del w:id="6158" w:author="MKONDIWA, Maxwell (CIMMYT-India)" w:date="2023-10-08T09:50:00Z"/>
                <w:rFonts w:eastAsia="Times New Roman" w:cs="Times New Roman"/>
                <w:color w:val="000000"/>
                <w:lang w:eastAsia="en-ZW"/>
                <w:rPrChange w:id="6159" w:author="Urfels, Anton (IRRI)" w:date="2023-10-06T20:02:00Z">
                  <w:rPr>
                    <w:del w:id="6160" w:author="MKONDIWA, Maxwell (CIMMYT-India)" w:date="2023-10-08T09:50:00Z"/>
                    <w:rFonts w:ascii="Gill Sans MT" w:eastAsia="Times New Roman" w:hAnsi="Gill Sans MT" w:cs="Calibri"/>
                    <w:color w:val="000000"/>
                    <w:lang w:eastAsia="en-ZW"/>
                  </w:rPr>
                </w:rPrChange>
              </w:rPr>
            </w:pPr>
            <w:del w:id="6161" w:author="MKONDIWA, Maxwell (CIMMYT-India)" w:date="2023-10-08T09:50:00Z">
              <w:r w:rsidRPr="00256197" w:rsidDel="0075048F">
                <w:rPr>
                  <w:rFonts w:cs="Times New Roman"/>
                  <w:color w:val="000000"/>
                  <w:rPrChange w:id="6162" w:author="Urfels, Anton (IRRI)" w:date="2023-10-06T20:02:00Z">
                    <w:rPr>
                      <w:rFonts w:ascii="Calibri" w:hAnsi="Calibri" w:cs="Calibri"/>
                      <w:color w:val="000000"/>
                    </w:rPr>
                  </w:rPrChange>
                </w:rPr>
                <w:delText>0.11</w:delText>
              </w:r>
            </w:del>
          </w:p>
        </w:tc>
        <w:tc>
          <w:tcPr>
            <w:tcW w:w="521" w:type="pct"/>
            <w:noWrap/>
            <w:vAlign w:val="bottom"/>
          </w:tcPr>
          <w:p w14:paraId="0F84B758" w14:textId="6B1DD7A7" w:rsidR="00FD1472" w:rsidRPr="00256197" w:rsidDel="0075048F" w:rsidRDefault="00FD1472" w:rsidP="00DB11CB">
            <w:pPr>
              <w:spacing w:line="240" w:lineRule="auto"/>
              <w:jc w:val="right"/>
              <w:rPr>
                <w:del w:id="6163" w:author="MKONDIWA, Maxwell (CIMMYT-India)" w:date="2023-10-08T09:50:00Z"/>
                <w:rFonts w:eastAsia="Times New Roman" w:cs="Times New Roman"/>
                <w:color w:val="000000"/>
                <w:lang w:eastAsia="en-ZW"/>
                <w:rPrChange w:id="6164" w:author="Urfels, Anton (IRRI)" w:date="2023-10-06T20:02:00Z">
                  <w:rPr>
                    <w:del w:id="6165" w:author="MKONDIWA, Maxwell (CIMMYT-India)" w:date="2023-10-08T09:50:00Z"/>
                    <w:rFonts w:ascii="Gill Sans MT" w:eastAsia="Times New Roman" w:hAnsi="Gill Sans MT" w:cs="Calibri"/>
                    <w:color w:val="000000"/>
                    <w:lang w:eastAsia="en-ZW"/>
                  </w:rPr>
                </w:rPrChange>
              </w:rPr>
            </w:pPr>
            <w:del w:id="6166" w:author="MKONDIWA, Maxwell (CIMMYT-India)" w:date="2023-10-08T09:50:00Z">
              <w:r w:rsidRPr="00256197" w:rsidDel="0075048F">
                <w:rPr>
                  <w:rFonts w:cs="Times New Roman"/>
                  <w:color w:val="000000"/>
                  <w:rPrChange w:id="6167" w:author="Urfels, Anton (IRRI)" w:date="2023-10-06T20:02:00Z">
                    <w:rPr>
                      <w:rFonts w:ascii="Calibri" w:hAnsi="Calibri" w:cs="Calibri"/>
                      <w:color w:val="000000"/>
                    </w:rPr>
                  </w:rPrChange>
                </w:rPr>
                <w:delText>0.44</w:delText>
              </w:r>
            </w:del>
          </w:p>
        </w:tc>
        <w:tc>
          <w:tcPr>
            <w:tcW w:w="521" w:type="pct"/>
            <w:noWrap/>
            <w:vAlign w:val="bottom"/>
          </w:tcPr>
          <w:p w14:paraId="717A73F3" w14:textId="247EE2A1" w:rsidR="00FD1472" w:rsidRPr="00256197" w:rsidDel="0075048F" w:rsidRDefault="00FD1472" w:rsidP="00DB11CB">
            <w:pPr>
              <w:spacing w:line="240" w:lineRule="auto"/>
              <w:jc w:val="right"/>
              <w:rPr>
                <w:del w:id="6168" w:author="MKONDIWA, Maxwell (CIMMYT-India)" w:date="2023-10-08T09:50:00Z"/>
                <w:rFonts w:eastAsia="Times New Roman" w:cs="Times New Roman"/>
                <w:color w:val="000000"/>
                <w:lang w:eastAsia="en-ZW"/>
                <w:rPrChange w:id="6169" w:author="Urfels, Anton (IRRI)" w:date="2023-10-06T20:02:00Z">
                  <w:rPr>
                    <w:del w:id="6170" w:author="MKONDIWA, Maxwell (CIMMYT-India)" w:date="2023-10-08T09:50:00Z"/>
                    <w:rFonts w:ascii="Gill Sans MT" w:eastAsia="Times New Roman" w:hAnsi="Gill Sans MT" w:cs="Calibri"/>
                    <w:color w:val="000000"/>
                    <w:lang w:eastAsia="en-ZW"/>
                  </w:rPr>
                </w:rPrChange>
              </w:rPr>
            </w:pPr>
            <w:del w:id="6171" w:author="MKONDIWA, Maxwell (CIMMYT-India)" w:date="2023-10-08T09:50:00Z">
              <w:r w:rsidRPr="00256197" w:rsidDel="0075048F">
                <w:rPr>
                  <w:rFonts w:cs="Times New Roman"/>
                  <w:color w:val="000000"/>
                  <w:rPrChange w:id="6172" w:author="Urfels, Anton (IRRI)" w:date="2023-10-06T20:02:00Z">
                    <w:rPr>
                      <w:rFonts w:ascii="Calibri" w:hAnsi="Calibri" w:cs="Calibri"/>
                      <w:color w:val="000000"/>
                    </w:rPr>
                  </w:rPrChange>
                </w:rPr>
                <w:delText>0.62</w:delText>
              </w:r>
            </w:del>
          </w:p>
        </w:tc>
      </w:tr>
      <w:tr w:rsidR="00FD1472" w:rsidRPr="00256197" w:rsidDel="0075048F" w14:paraId="2E33ABCD" w14:textId="12BA5B8C" w:rsidTr="00DB11CB">
        <w:trPr>
          <w:trHeight w:val="288"/>
          <w:jc w:val="center"/>
          <w:del w:id="6173" w:author="MKONDIWA, Maxwell (CIMMYT-India)" w:date="2023-10-08T09:50:00Z"/>
        </w:trPr>
        <w:tc>
          <w:tcPr>
            <w:tcW w:w="679" w:type="pct"/>
            <w:vMerge/>
          </w:tcPr>
          <w:p w14:paraId="1C140D4D" w14:textId="620A66A4" w:rsidR="00FD1472" w:rsidRPr="00256197" w:rsidDel="0075048F" w:rsidRDefault="00FD1472" w:rsidP="00DB11CB">
            <w:pPr>
              <w:spacing w:line="240" w:lineRule="auto"/>
              <w:rPr>
                <w:del w:id="6174" w:author="MKONDIWA, Maxwell (CIMMYT-India)" w:date="2023-10-08T09:50:00Z"/>
                <w:rFonts w:eastAsia="Times New Roman" w:cs="Times New Roman"/>
                <w:color w:val="000000"/>
                <w:lang w:eastAsia="en-ZW"/>
                <w:rPrChange w:id="6175" w:author="Urfels, Anton (IRRI)" w:date="2023-10-06T20:02:00Z">
                  <w:rPr>
                    <w:del w:id="6176" w:author="MKONDIWA, Maxwell (CIMMYT-India)" w:date="2023-10-08T09:50:00Z"/>
                    <w:rFonts w:ascii="Gill Sans MT" w:eastAsia="Times New Roman" w:hAnsi="Gill Sans MT" w:cs="Calibri"/>
                    <w:color w:val="000000"/>
                    <w:lang w:eastAsia="en-ZW"/>
                  </w:rPr>
                </w:rPrChange>
              </w:rPr>
            </w:pPr>
          </w:p>
        </w:tc>
        <w:tc>
          <w:tcPr>
            <w:tcW w:w="1193" w:type="pct"/>
            <w:noWrap/>
            <w:hideMark/>
          </w:tcPr>
          <w:p w14:paraId="484F0A75" w14:textId="4A7AA597" w:rsidR="00FD1472" w:rsidRPr="00256197" w:rsidDel="0075048F" w:rsidRDefault="00FD1472" w:rsidP="00DB11CB">
            <w:pPr>
              <w:spacing w:line="240" w:lineRule="auto"/>
              <w:rPr>
                <w:del w:id="6177" w:author="MKONDIWA, Maxwell (CIMMYT-India)" w:date="2023-10-08T09:50:00Z"/>
                <w:rFonts w:eastAsia="Times New Roman" w:cs="Times New Roman"/>
                <w:color w:val="000000"/>
                <w:lang w:eastAsia="en-ZW"/>
                <w:rPrChange w:id="6178" w:author="Urfels, Anton (IRRI)" w:date="2023-10-06T20:02:00Z">
                  <w:rPr>
                    <w:del w:id="6179" w:author="MKONDIWA, Maxwell (CIMMYT-India)" w:date="2023-10-08T09:50:00Z"/>
                    <w:rFonts w:ascii="Gill Sans MT" w:eastAsia="Times New Roman" w:hAnsi="Gill Sans MT" w:cs="Calibri"/>
                    <w:color w:val="000000"/>
                    <w:lang w:eastAsia="en-ZW"/>
                  </w:rPr>
                </w:rPrChange>
              </w:rPr>
            </w:pPr>
            <w:del w:id="6180" w:author="MKONDIWA, Maxwell (CIMMYT-India)" w:date="2023-10-08T09:50:00Z">
              <w:r w:rsidRPr="00256197" w:rsidDel="0075048F">
                <w:rPr>
                  <w:rFonts w:eastAsia="Times New Roman" w:cs="Times New Roman"/>
                  <w:color w:val="000000"/>
                  <w:lang w:eastAsia="en-ZW"/>
                  <w:rPrChange w:id="6181" w:author="Urfels, Anton (IRRI)" w:date="2023-10-06T20:02:00Z">
                    <w:rPr>
                      <w:rFonts w:ascii="Gill Sans MT" w:eastAsia="Times New Roman" w:hAnsi="Gill Sans MT" w:cs="Calibri"/>
                      <w:color w:val="000000"/>
                      <w:lang w:eastAsia="en-ZW"/>
                    </w:rPr>
                  </w:rPrChange>
                </w:rPr>
                <w:delText>Number of cells</w:delText>
              </w:r>
            </w:del>
          </w:p>
        </w:tc>
        <w:tc>
          <w:tcPr>
            <w:tcW w:w="521" w:type="pct"/>
            <w:noWrap/>
            <w:vAlign w:val="bottom"/>
          </w:tcPr>
          <w:p w14:paraId="1B50FFED" w14:textId="5CFB550F" w:rsidR="00FD1472" w:rsidRPr="00256197" w:rsidDel="0075048F" w:rsidRDefault="00FD1472" w:rsidP="00DB11CB">
            <w:pPr>
              <w:spacing w:line="240" w:lineRule="auto"/>
              <w:jc w:val="right"/>
              <w:rPr>
                <w:del w:id="6182" w:author="MKONDIWA, Maxwell (CIMMYT-India)" w:date="2023-10-08T09:50:00Z"/>
                <w:rFonts w:eastAsia="Times New Roman" w:cs="Times New Roman"/>
                <w:color w:val="000000"/>
                <w:lang w:eastAsia="en-ZW"/>
                <w:rPrChange w:id="6183" w:author="Urfels, Anton (IRRI)" w:date="2023-10-06T20:02:00Z">
                  <w:rPr>
                    <w:del w:id="6184" w:author="MKONDIWA, Maxwell (CIMMYT-India)" w:date="2023-10-08T09:50:00Z"/>
                    <w:rFonts w:ascii="Gill Sans MT" w:eastAsia="Times New Roman" w:hAnsi="Gill Sans MT" w:cs="Calibri"/>
                    <w:color w:val="000000"/>
                    <w:lang w:eastAsia="en-ZW"/>
                  </w:rPr>
                </w:rPrChange>
              </w:rPr>
            </w:pPr>
            <w:del w:id="6185" w:author="MKONDIWA, Maxwell (CIMMYT-India)" w:date="2023-10-08T09:50:00Z">
              <w:r w:rsidRPr="00256197" w:rsidDel="0075048F">
                <w:rPr>
                  <w:rFonts w:cs="Times New Roman"/>
                  <w:color w:val="000000"/>
                  <w:rPrChange w:id="6186" w:author="Urfels, Anton (IRRI)" w:date="2023-10-06T20:02:00Z">
                    <w:rPr>
                      <w:rFonts w:ascii="Calibri" w:hAnsi="Calibri" w:cs="Calibri"/>
                      <w:color w:val="000000"/>
                    </w:rPr>
                  </w:rPrChange>
                </w:rPr>
                <w:delText>3386.00</w:delText>
              </w:r>
            </w:del>
          </w:p>
        </w:tc>
        <w:tc>
          <w:tcPr>
            <w:tcW w:w="521" w:type="pct"/>
            <w:noWrap/>
            <w:vAlign w:val="bottom"/>
          </w:tcPr>
          <w:p w14:paraId="0D76DD46" w14:textId="2807730E" w:rsidR="00FD1472" w:rsidRPr="00256197" w:rsidDel="0075048F" w:rsidRDefault="00FD1472" w:rsidP="00DB11CB">
            <w:pPr>
              <w:spacing w:line="240" w:lineRule="auto"/>
              <w:jc w:val="right"/>
              <w:rPr>
                <w:del w:id="6187" w:author="MKONDIWA, Maxwell (CIMMYT-India)" w:date="2023-10-08T09:50:00Z"/>
                <w:rFonts w:eastAsia="Times New Roman" w:cs="Times New Roman"/>
                <w:color w:val="000000"/>
                <w:lang w:eastAsia="en-ZW"/>
                <w:rPrChange w:id="6188" w:author="Urfels, Anton (IRRI)" w:date="2023-10-06T20:02:00Z">
                  <w:rPr>
                    <w:del w:id="6189" w:author="MKONDIWA, Maxwell (CIMMYT-India)" w:date="2023-10-08T09:50:00Z"/>
                    <w:rFonts w:ascii="Gill Sans MT" w:eastAsia="Times New Roman" w:hAnsi="Gill Sans MT" w:cs="Calibri"/>
                    <w:color w:val="000000"/>
                    <w:lang w:eastAsia="en-ZW"/>
                  </w:rPr>
                </w:rPrChange>
              </w:rPr>
            </w:pPr>
            <w:del w:id="6190" w:author="MKONDIWA, Maxwell (CIMMYT-India)" w:date="2023-10-08T09:50:00Z">
              <w:r w:rsidRPr="00256197" w:rsidDel="0075048F">
                <w:rPr>
                  <w:rFonts w:cs="Times New Roman"/>
                  <w:color w:val="000000"/>
                  <w:rPrChange w:id="6191" w:author="Urfels, Anton (IRRI)" w:date="2023-10-06T20:02:00Z">
                    <w:rPr>
                      <w:rFonts w:ascii="Calibri" w:hAnsi="Calibri" w:cs="Calibri"/>
                      <w:color w:val="000000"/>
                    </w:rPr>
                  </w:rPrChange>
                </w:rPr>
                <w:delText>3386.00</w:delText>
              </w:r>
            </w:del>
          </w:p>
        </w:tc>
        <w:tc>
          <w:tcPr>
            <w:tcW w:w="521" w:type="pct"/>
            <w:noWrap/>
            <w:vAlign w:val="bottom"/>
          </w:tcPr>
          <w:p w14:paraId="2413866C" w14:textId="60E61ACE" w:rsidR="00FD1472" w:rsidRPr="00256197" w:rsidDel="0075048F" w:rsidRDefault="00FD1472" w:rsidP="00DB11CB">
            <w:pPr>
              <w:spacing w:line="240" w:lineRule="auto"/>
              <w:jc w:val="right"/>
              <w:rPr>
                <w:del w:id="6192" w:author="MKONDIWA, Maxwell (CIMMYT-India)" w:date="2023-10-08T09:50:00Z"/>
                <w:rFonts w:eastAsia="Times New Roman" w:cs="Times New Roman"/>
                <w:color w:val="000000"/>
                <w:lang w:eastAsia="en-ZW"/>
                <w:rPrChange w:id="6193" w:author="Urfels, Anton (IRRI)" w:date="2023-10-06T20:02:00Z">
                  <w:rPr>
                    <w:del w:id="6194" w:author="MKONDIWA, Maxwell (CIMMYT-India)" w:date="2023-10-08T09:50:00Z"/>
                    <w:rFonts w:ascii="Gill Sans MT" w:eastAsia="Times New Roman" w:hAnsi="Gill Sans MT" w:cs="Calibri"/>
                    <w:color w:val="000000"/>
                    <w:lang w:eastAsia="en-ZW"/>
                  </w:rPr>
                </w:rPrChange>
              </w:rPr>
            </w:pPr>
            <w:del w:id="6195" w:author="MKONDIWA, Maxwell (CIMMYT-India)" w:date="2023-10-08T09:50:00Z">
              <w:r w:rsidRPr="00256197" w:rsidDel="0075048F">
                <w:rPr>
                  <w:rFonts w:cs="Times New Roman"/>
                  <w:color w:val="000000"/>
                  <w:rPrChange w:id="6196" w:author="Urfels, Anton (IRRI)" w:date="2023-10-06T20:02:00Z">
                    <w:rPr>
                      <w:rFonts w:ascii="Calibri" w:hAnsi="Calibri" w:cs="Calibri"/>
                      <w:color w:val="000000"/>
                    </w:rPr>
                  </w:rPrChange>
                </w:rPr>
                <w:delText>3386.00</w:delText>
              </w:r>
            </w:del>
          </w:p>
        </w:tc>
        <w:tc>
          <w:tcPr>
            <w:tcW w:w="521" w:type="pct"/>
            <w:noWrap/>
            <w:vAlign w:val="bottom"/>
          </w:tcPr>
          <w:p w14:paraId="1C18955C" w14:textId="54FB2C16" w:rsidR="00FD1472" w:rsidRPr="00256197" w:rsidDel="0075048F" w:rsidRDefault="00FD1472" w:rsidP="00DB11CB">
            <w:pPr>
              <w:spacing w:line="240" w:lineRule="auto"/>
              <w:jc w:val="right"/>
              <w:rPr>
                <w:del w:id="6197" w:author="MKONDIWA, Maxwell (CIMMYT-India)" w:date="2023-10-08T09:50:00Z"/>
                <w:rFonts w:eastAsia="Times New Roman" w:cs="Times New Roman"/>
                <w:color w:val="000000"/>
                <w:lang w:eastAsia="en-ZW"/>
                <w:rPrChange w:id="6198" w:author="Urfels, Anton (IRRI)" w:date="2023-10-06T20:02:00Z">
                  <w:rPr>
                    <w:del w:id="6199" w:author="MKONDIWA, Maxwell (CIMMYT-India)" w:date="2023-10-08T09:50:00Z"/>
                    <w:rFonts w:ascii="Gill Sans MT" w:eastAsia="Times New Roman" w:hAnsi="Gill Sans MT" w:cs="Calibri"/>
                    <w:color w:val="000000"/>
                    <w:lang w:eastAsia="en-ZW"/>
                  </w:rPr>
                </w:rPrChange>
              </w:rPr>
            </w:pPr>
            <w:del w:id="6200" w:author="MKONDIWA, Maxwell (CIMMYT-India)" w:date="2023-10-08T09:50:00Z">
              <w:r w:rsidRPr="00256197" w:rsidDel="0075048F">
                <w:rPr>
                  <w:rFonts w:cs="Times New Roman"/>
                  <w:color w:val="000000"/>
                  <w:rPrChange w:id="6201" w:author="Urfels, Anton (IRRI)" w:date="2023-10-06T20:02:00Z">
                    <w:rPr>
                      <w:rFonts w:ascii="Calibri" w:hAnsi="Calibri" w:cs="Calibri"/>
                      <w:color w:val="000000"/>
                    </w:rPr>
                  </w:rPrChange>
                </w:rPr>
                <w:delText>3386.00</w:delText>
              </w:r>
            </w:del>
          </w:p>
        </w:tc>
        <w:tc>
          <w:tcPr>
            <w:tcW w:w="521" w:type="pct"/>
            <w:noWrap/>
            <w:vAlign w:val="bottom"/>
          </w:tcPr>
          <w:p w14:paraId="76269FC5" w14:textId="5250B904" w:rsidR="00FD1472" w:rsidRPr="00256197" w:rsidDel="0075048F" w:rsidRDefault="00FD1472" w:rsidP="00DB11CB">
            <w:pPr>
              <w:spacing w:line="240" w:lineRule="auto"/>
              <w:jc w:val="right"/>
              <w:rPr>
                <w:del w:id="6202" w:author="MKONDIWA, Maxwell (CIMMYT-India)" w:date="2023-10-08T09:50:00Z"/>
                <w:rFonts w:eastAsia="Times New Roman" w:cs="Times New Roman"/>
                <w:color w:val="000000"/>
                <w:lang w:eastAsia="en-ZW"/>
                <w:rPrChange w:id="6203" w:author="Urfels, Anton (IRRI)" w:date="2023-10-06T20:02:00Z">
                  <w:rPr>
                    <w:del w:id="6204" w:author="MKONDIWA, Maxwell (CIMMYT-India)" w:date="2023-10-08T09:50:00Z"/>
                    <w:rFonts w:ascii="Gill Sans MT" w:eastAsia="Times New Roman" w:hAnsi="Gill Sans MT" w:cs="Calibri"/>
                    <w:color w:val="000000"/>
                    <w:lang w:eastAsia="en-ZW"/>
                  </w:rPr>
                </w:rPrChange>
              </w:rPr>
            </w:pPr>
            <w:del w:id="6205" w:author="MKONDIWA, Maxwell (CIMMYT-India)" w:date="2023-10-08T09:50:00Z">
              <w:r w:rsidRPr="00256197" w:rsidDel="0075048F">
                <w:rPr>
                  <w:rFonts w:cs="Times New Roman"/>
                  <w:color w:val="000000"/>
                  <w:rPrChange w:id="6206" w:author="Urfels, Anton (IRRI)" w:date="2023-10-06T20:02:00Z">
                    <w:rPr>
                      <w:rFonts w:ascii="Calibri" w:hAnsi="Calibri" w:cs="Calibri"/>
                      <w:color w:val="000000"/>
                    </w:rPr>
                  </w:rPrChange>
                </w:rPr>
                <w:delText>3386.00</w:delText>
              </w:r>
            </w:del>
          </w:p>
        </w:tc>
        <w:tc>
          <w:tcPr>
            <w:tcW w:w="521" w:type="pct"/>
            <w:noWrap/>
            <w:vAlign w:val="bottom"/>
          </w:tcPr>
          <w:p w14:paraId="42CC2EFE" w14:textId="2FC0CE62" w:rsidR="00FD1472" w:rsidRPr="00256197" w:rsidDel="0075048F" w:rsidRDefault="00FD1472" w:rsidP="00DB11CB">
            <w:pPr>
              <w:spacing w:line="240" w:lineRule="auto"/>
              <w:jc w:val="right"/>
              <w:rPr>
                <w:del w:id="6207" w:author="MKONDIWA, Maxwell (CIMMYT-India)" w:date="2023-10-08T09:50:00Z"/>
                <w:rFonts w:eastAsia="Times New Roman" w:cs="Times New Roman"/>
                <w:color w:val="000000"/>
                <w:lang w:eastAsia="en-ZW"/>
                <w:rPrChange w:id="6208" w:author="Urfels, Anton (IRRI)" w:date="2023-10-06T20:02:00Z">
                  <w:rPr>
                    <w:del w:id="6209" w:author="MKONDIWA, Maxwell (CIMMYT-India)" w:date="2023-10-08T09:50:00Z"/>
                    <w:rFonts w:ascii="Gill Sans MT" w:eastAsia="Times New Roman" w:hAnsi="Gill Sans MT" w:cs="Calibri"/>
                    <w:color w:val="000000"/>
                    <w:lang w:eastAsia="en-ZW"/>
                  </w:rPr>
                </w:rPrChange>
              </w:rPr>
            </w:pPr>
            <w:del w:id="6210" w:author="MKONDIWA, Maxwell (CIMMYT-India)" w:date="2023-10-08T09:50:00Z">
              <w:r w:rsidRPr="00256197" w:rsidDel="0075048F">
                <w:rPr>
                  <w:rFonts w:cs="Times New Roman"/>
                  <w:color w:val="000000"/>
                  <w:rPrChange w:id="6211" w:author="Urfels, Anton (IRRI)" w:date="2023-10-06T20:02:00Z">
                    <w:rPr>
                      <w:rFonts w:ascii="Calibri" w:hAnsi="Calibri" w:cs="Calibri"/>
                      <w:color w:val="000000"/>
                    </w:rPr>
                  </w:rPrChange>
                </w:rPr>
                <w:delText>3386.00</w:delText>
              </w:r>
            </w:del>
          </w:p>
        </w:tc>
      </w:tr>
    </w:tbl>
    <w:p w14:paraId="3649CBAD" w14:textId="1256CA73" w:rsidR="00FD1472" w:rsidRPr="00256197" w:rsidDel="0075048F" w:rsidRDefault="00FD1472">
      <w:pPr>
        <w:spacing w:line="259" w:lineRule="auto"/>
        <w:rPr>
          <w:del w:id="6212" w:author="MKONDIWA, Maxwell (CIMMYT-India)" w:date="2023-10-08T09:50:00Z"/>
          <w:rFonts w:cs="Times New Roman"/>
        </w:rPr>
      </w:pPr>
    </w:p>
    <w:p w14:paraId="06459BEF" w14:textId="19041644" w:rsidR="00FD1472" w:rsidRPr="00256197" w:rsidDel="0075048F" w:rsidRDefault="00FD1472">
      <w:pPr>
        <w:spacing w:line="259" w:lineRule="auto"/>
        <w:rPr>
          <w:del w:id="6213" w:author="MKONDIWA, Maxwell (CIMMYT-India)" w:date="2023-10-08T09:50:00Z"/>
          <w:rFonts w:cs="Times New Roman"/>
        </w:rPr>
      </w:pPr>
      <w:del w:id="6214" w:author="MKONDIWA, Maxwell (CIMMYT-India)" w:date="2023-10-08T09:50:00Z">
        <w:r w:rsidRPr="00256197" w:rsidDel="0075048F">
          <w:rPr>
            <w:rFonts w:cs="Times New Roman"/>
          </w:rPr>
          <w:br w:type="page"/>
        </w:r>
      </w:del>
    </w:p>
    <w:p w14:paraId="4FCFC012" w14:textId="7905E805" w:rsidR="00D1614E" w:rsidRPr="00256197" w:rsidDel="0075048F" w:rsidRDefault="00D1614E">
      <w:pPr>
        <w:spacing w:line="259" w:lineRule="auto"/>
        <w:rPr>
          <w:del w:id="6215" w:author="MKONDIWA, Maxwell (CIMMYT-India)" w:date="2023-10-08T09:50:00Z"/>
          <w:rFonts w:cs="Times New Roman"/>
        </w:rPr>
      </w:pPr>
      <w:del w:id="6216" w:author="MKONDIWA, Maxwell (CIMMYT-India)" w:date="2023-10-08T09:50:00Z">
        <w:r w:rsidRPr="00256197" w:rsidDel="0075048F">
          <w:rPr>
            <w:rFonts w:cs="Times New Roman"/>
          </w:rPr>
          <w:delText>Table</w:delText>
        </w:r>
        <w:r w:rsidR="00FD1472" w:rsidRPr="00256197" w:rsidDel="0075048F">
          <w:rPr>
            <w:rFonts w:cs="Times New Roman"/>
          </w:rPr>
          <w:delText xml:space="preserve"> </w:delText>
        </w:r>
        <w:r w:rsidR="00CC6EF4" w:rsidRPr="00256197" w:rsidDel="0075048F">
          <w:rPr>
            <w:rFonts w:cs="Times New Roman"/>
          </w:rPr>
          <w:delText>A</w:delText>
        </w:r>
        <w:r w:rsidR="00FD1472" w:rsidRPr="00256197" w:rsidDel="0075048F">
          <w:rPr>
            <w:rFonts w:cs="Times New Roman"/>
          </w:rPr>
          <w:delText>3</w:delText>
        </w:r>
        <w:r w:rsidRPr="00256197" w:rsidDel="0075048F">
          <w:rPr>
            <w:rFonts w:cs="Times New Roman"/>
          </w:rPr>
          <w:delText>: Revenue WTP descriptive, Bihar</w:delText>
        </w:r>
      </w:del>
    </w:p>
    <w:tbl>
      <w:tblPr>
        <w:tblStyle w:val="PlainTable2"/>
        <w:tblW w:w="4658" w:type="pct"/>
        <w:jc w:val="center"/>
        <w:tblLook w:val="0620" w:firstRow="1" w:lastRow="0" w:firstColumn="0" w:lastColumn="0" w:noHBand="1" w:noVBand="1"/>
      </w:tblPr>
      <w:tblGrid>
        <w:gridCol w:w="886"/>
        <w:gridCol w:w="1766"/>
        <w:gridCol w:w="1041"/>
        <w:gridCol w:w="951"/>
        <w:gridCol w:w="951"/>
        <w:gridCol w:w="951"/>
        <w:gridCol w:w="951"/>
        <w:gridCol w:w="951"/>
      </w:tblGrid>
      <w:tr w:rsidR="00D1614E" w:rsidRPr="00256197" w:rsidDel="0075048F" w14:paraId="09B5479F" w14:textId="30F1887D" w:rsidTr="00DB11CB">
        <w:trPr>
          <w:cnfStyle w:val="100000000000" w:firstRow="1" w:lastRow="0" w:firstColumn="0" w:lastColumn="0" w:oddVBand="0" w:evenVBand="0" w:oddHBand="0" w:evenHBand="0" w:firstRowFirstColumn="0" w:firstRowLastColumn="0" w:lastRowFirstColumn="0" w:lastRowLastColumn="0"/>
          <w:trHeight w:val="288"/>
          <w:jc w:val="center"/>
          <w:del w:id="6217" w:author="MKONDIWA, Maxwell (CIMMYT-India)" w:date="2023-10-08T09:50:00Z"/>
        </w:trPr>
        <w:tc>
          <w:tcPr>
            <w:tcW w:w="507" w:type="pct"/>
          </w:tcPr>
          <w:p w14:paraId="40353E0D" w14:textId="6FBA44B3" w:rsidR="00D1614E" w:rsidRPr="00256197" w:rsidDel="0075048F" w:rsidRDefault="00D1614E" w:rsidP="00DB11CB">
            <w:pPr>
              <w:spacing w:line="240" w:lineRule="auto"/>
              <w:rPr>
                <w:del w:id="6218" w:author="MKONDIWA, Maxwell (CIMMYT-India)" w:date="2023-10-08T09:50:00Z"/>
                <w:rFonts w:eastAsia="Times New Roman" w:cs="Times New Roman"/>
                <w:color w:val="000000"/>
                <w:sz w:val="18"/>
                <w:szCs w:val="18"/>
                <w:lang w:eastAsia="en-ZW"/>
                <w:rPrChange w:id="6219" w:author="Urfels, Anton (IRRI)" w:date="2023-10-06T20:02:00Z">
                  <w:rPr>
                    <w:del w:id="6220" w:author="MKONDIWA, Maxwell (CIMMYT-India)" w:date="2023-10-08T09:50:00Z"/>
                    <w:rFonts w:ascii="Gill Sans MT" w:eastAsia="Times New Roman" w:hAnsi="Gill Sans MT" w:cs="Calibri"/>
                    <w:color w:val="000000"/>
                    <w:sz w:val="18"/>
                    <w:szCs w:val="18"/>
                    <w:lang w:eastAsia="en-ZW"/>
                  </w:rPr>
                </w:rPrChange>
              </w:rPr>
            </w:pPr>
            <w:del w:id="6221" w:author="MKONDIWA, Maxwell (CIMMYT-India)" w:date="2023-10-08T09:50:00Z">
              <w:r w:rsidRPr="00256197" w:rsidDel="0075048F">
                <w:rPr>
                  <w:rFonts w:eastAsia="Times New Roman" w:cs="Times New Roman"/>
                  <w:color w:val="000000"/>
                  <w:sz w:val="18"/>
                  <w:szCs w:val="18"/>
                  <w:lang w:eastAsia="en-ZW"/>
                  <w:rPrChange w:id="6222" w:author="Urfels, Anton (IRRI)" w:date="2023-10-06T20:02:00Z">
                    <w:rPr>
                      <w:rFonts w:ascii="Gill Sans MT" w:eastAsia="Times New Roman" w:hAnsi="Gill Sans MT" w:cs="Calibri"/>
                      <w:color w:val="000000"/>
                      <w:sz w:val="18"/>
                      <w:szCs w:val="18"/>
                      <w:lang w:eastAsia="en-ZW"/>
                    </w:rPr>
                  </w:rPrChange>
                </w:rPr>
                <w:delText>Bound</w:delText>
              </w:r>
            </w:del>
          </w:p>
        </w:tc>
        <w:tc>
          <w:tcPr>
            <w:tcW w:w="1072" w:type="pct"/>
            <w:noWrap/>
            <w:hideMark/>
          </w:tcPr>
          <w:p w14:paraId="559A58C8" w14:textId="5C0AABE7" w:rsidR="00D1614E" w:rsidRPr="00256197" w:rsidDel="0075048F" w:rsidRDefault="00D1614E" w:rsidP="00DB11CB">
            <w:pPr>
              <w:spacing w:line="240" w:lineRule="auto"/>
              <w:rPr>
                <w:del w:id="6223" w:author="MKONDIWA, Maxwell (CIMMYT-India)" w:date="2023-10-08T09:50:00Z"/>
                <w:rFonts w:eastAsia="Times New Roman" w:cs="Times New Roman"/>
                <w:color w:val="000000"/>
                <w:sz w:val="18"/>
                <w:szCs w:val="18"/>
                <w:lang w:eastAsia="en-ZW"/>
                <w:rPrChange w:id="6224" w:author="Urfels, Anton (IRRI)" w:date="2023-10-06T20:02:00Z">
                  <w:rPr>
                    <w:del w:id="6225" w:author="MKONDIWA, Maxwell (CIMMYT-India)" w:date="2023-10-08T09:50:00Z"/>
                    <w:rFonts w:ascii="Gill Sans MT" w:eastAsia="Times New Roman" w:hAnsi="Gill Sans MT" w:cs="Calibri"/>
                    <w:color w:val="000000"/>
                    <w:sz w:val="18"/>
                    <w:szCs w:val="18"/>
                    <w:lang w:eastAsia="en-ZW"/>
                  </w:rPr>
                </w:rPrChange>
              </w:rPr>
            </w:pPr>
            <w:del w:id="6226" w:author="MKONDIWA, Maxwell (CIMMYT-India)" w:date="2023-10-08T09:50:00Z">
              <w:r w:rsidRPr="00256197" w:rsidDel="0075048F">
                <w:rPr>
                  <w:rFonts w:eastAsia="Times New Roman" w:cs="Times New Roman"/>
                  <w:color w:val="000000"/>
                  <w:sz w:val="18"/>
                  <w:szCs w:val="18"/>
                  <w:lang w:eastAsia="en-ZW"/>
                  <w:rPrChange w:id="6227" w:author="Urfels, Anton (IRRI)" w:date="2023-10-06T20:02:00Z">
                    <w:rPr>
                      <w:rFonts w:ascii="Gill Sans MT" w:eastAsia="Times New Roman" w:hAnsi="Gill Sans MT" w:cs="Calibri"/>
                      <w:color w:val="000000"/>
                      <w:sz w:val="18"/>
                      <w:szCs w:val="18"/>
                      <w:lang w:eastAsia="en-ZW"/>
                    </w:rPr>
                  </w:rPrChange>
                </w:rPr>
                <w:delText>Statistics</w:delText>
              </w:r>
            </w:del>
          </w:p>
        </w:tc>
        <w:tc>
          <w:tcPr>
            <w:tcW w:w="615" w:type="pct"/>
            <w:noWrap/>
            <w:hideMark/>
          </w:tcPr>
          <w:p w14:paraId="1D4CC541" w14:textId="42636E9F" w:rsidR="00D1614E" w:rsidRPr="00256197" w:rsidDel="0075048F" w:rsidRDefault="00D1614E" w:rsidP="00DB11CB">
            <w:pPr>
              <w:spacing w:line="240" w:lineRule="auto"/>
              <w:jc w:val="right"/>
              <w:rPr>
                <w:del w:id="6228" w:author="MKONDIWA, Maxwell (CIMMYT-India)" w:date="2023-10-08T09:50:00Z"/>
                <w:rFonts w:eastAsia="Times New Roman" w:cs="Times New Roman"/>
                <w:color w:val="000000"/>
                <w:sz w:val="18"/>
                <w:szCs w:val="18"/>
                <w:lang w:eastAsia="en-ZW"/>
                <w:rPrChange w:id="6229" w:author="Urfels, Anton (IRRI)" w:date="2023-10-06T20:02:00Z">
                  <w:rPr>
                    <w:del w:id="6230" w:author="MKONDIWA, Maxwell (CIMMYT-India)" w:date="2023-10-08T09:50:00Z"/>
                    <w:rFonts w:ascii="Gill Sans MT" w:eastAsia="Times New Roman" w:hAnsi="Gill Sans MT" w:cs="Calibri"/>
                    <w:color w:val="000000"/>
                    <w:sz w:val="18"/>
                    <w:szCs w:val="18"/>
                    <w:lang w:eastAsia="en-ZW"/>
                  </w:rPr>
                </w:rPrChange>
              </w:rPr>
            </w:pPr>
            <w:del w:id="6231" w:author="MKONDIWA, Maxwell (CIMMYT-India)" w:date="2023-10-08T09:50:00Z">
              <w:r w:rsidRPr="00256197" w:rsidDel="0075048F">
                <w:rPr>
                  <w:rFonts w:eastAsia="Times New Roman" w:cs="Times New Roman"/>
                  <w:color w:val="000000"/>
                  <w:sz w:val="18"/>
                  <w:szCs w:val="18"/>
                  <w:lang w:eastAsia="en-ZW"/>
                  <w:rPrChange w:id="6232" w:author="Urfels, Anton (IRRI)" w:date="2023-10-06T20:02:00Z">
                    <w:rPr>
                      <w:rFonts w:ascii="Gill Sans MT" w:eastAsia="Times New Roman" w:hAnsi="Gill Sans MT" w:cs="Calibri"/>
                      <w:color w:val="000000"/>
                      <w:sz w:val="18"/>
                      <w:szCs w:val="18"/>
                      <w:lang w:eastAsia="en-ZW"/>
                    </w:rPr>
                  </w:rPrChange>
                </w:rPr>
                <w:delText>S0-S1</w:delText>
              </w:r>
            </w:del>
          </w:p>
        </w:tc>
        <w:tc>
          <w:tcPr>
            <w:tcW w:w="561" w:type="pct"/>
            <w:noWrap/>
            <w:hideMark/>
          </w:tcPr>
          <w:p w14:paraId="253804DD" w14:textId="02160C03" w:rsidR="00D1614E" w:rsidRPr="00256197" w:rsidDel="0075048F" w:rsidRDefault="00D1614E" w:rsidP="00DB11CB">
            <w:pPr>
              <w:spacing w:line="240" w:lineRule="auto"/>
              <w:jc w:val="right"/>
              <w:rPr>
                <w:del w:id="6233" w:author="MKONDIWA, Maxwell (CIMMYT-India)" w:date="2023-10-08T09:50:00Z"/>
                <w:rFonts w:eastAsia="Times New Roman" w:cs="Times New Roman"/>
                <w:color w:val="000000"/>
                <w:sz w:val="18"/>
                <w:szCs w:val="18"/>
                <w:lang w:eastAsia="en-ZW"/>
                <w:rPrChange w:id="6234" w:author="Urfels, Anton (IRRI)" w:date="2023-10-06T20:02:00Z">
                  <w:rPr>
                    <w:del w:id="6235" w:author="MKONDIWA, Maxwell (CIMMYT-India)" w:date="2023-10-08T09:50:00Z"/>
                    <w:rFonts w:ascii="Gill Sans MT" w:eastAsia="Times New Roman" w:hAnsi="Gill Sans MT" w:cs="Calibri"/>
                    <w:color w:val="000000"/>
                    <w:sz w:val="18"/>
                    <w:szCs w:val="18"/>
                    <w:lang w:eastAsia="en-ZW"/>
                  </w:rPr>
                </w:rPrChange>
              </w:rPr>
            </w:pPr>
            <w:del w:id="6236" w:author="MKONDIWA, Maxwell (CIMMYT-India)" w:date="2023-10-08T09:50:00Z">
              <w:r w:rsidRPr="00256197" w:rsidDel="0075048F">
                <w:rPr>
                  <w:rFonts w:eastAsia="Times New Roman" w:cs="Times New Roman"/>
                  <w:color w:val="000000"/>
                  <w:sz w:val="18"/>
                  <w:szCs w:val="18"/>
                  <w:lang w:eastAsia="en-ZW"/>
                  <w:rPrChange w:id="6237" w:author="Urfels, Anton (IRRI)" w:date="2023-10-06T20:02:00Z">
                    <w:rPr>
                      <w:rFonts w:ascii="Gill Sans MT" w:eastAsia="Times New Roman" w:hAnsi="Gill Sans MT" w:cs="Calibri"/>
                      <w:color w:val="000000"/>
                      <w:sz w:val="18"/>
                      <w:szCs w:val="18"/>
                      <w:lang w:eastAsia="en-ZW"/>
                    </w:rPr>
                  </w:rPrChange>
                </w:rPr>
                <w:delText>S2-S1</w:delText>
              </w:r>
            </w:del>
          </w:p>
        </w:tc>
        <w:tc>
          <w:tcPr>
            <w:tcW w:w="561" w:type="pct"/>
            <w:noWrap/>
            <w:hideMark/>
          </w:tcPr>
          <w:p w14:paraId="711F593D" w14:textId="3F6B555A" w:rsidR="00D1614E" w:rsidRPr="00256197" w:rsidDel="0075048F" w:rsidRDefault="00D1614E" w:rsidP="00DB11CB">
            <w:pPr>
              <w:spacing w:line="240" w:lineRule="auto"/>
              <w:jc w:val="right"/>
              <w:rPr>
                <w:del w:id="6238" w:author="MKONDIWA, Maxwell (CIMMYT-India)" w:date="2023-10-08T09:50:00Z"/>
                <w:rFonts w:eastAsia="Times New Roman" w:cs="Times New Roman"/>
                <w:color w:val="000000"/>
                <w:sz w:val="18"/>
                <w:szCs w:val="18"/>
                <w:lang w:eastAsia="en-ZW"/>
                <w:rPrChange w:id="6239" w:author="Urfels, Anton (IRRI)" w:date="2023-10-06T20:02:00Z">
                  <w:rPr>
                    <w:del w:id="6240" w:author="MKONDIWA, Maxwell (CIMMYT-India)" w:date="2023-10-08T09:50:00Z"/>
                    <w:rFonts w:ascii="Gill Sans MT" w:eastAsia="Times New Roman" w:hAnsi="Gill Sans MT" w:cs="Calibri"/>
                    <w:color w:val="000000"/>
                    <w:sz w:val="18"/>
                    <w:szCs w:val="18"/>
                    <w:lang w:eastAsia="en-ZW"/>
                  </w:rPr>
                </w:rPrChange>
              </w:rPr>
            </w:pPr>
            <w:del w:id="6241" w:author="MKONDIWA, Maxwell (CIMMYT-India)" w:date="2023-10-08T09:50:00Z">
              <w:r w:rsidRPr="00256197" w:rsidDel="0075048F">
                <w:rPr>
                  <w:rFonts w:eastAsia="Times New Roman" w:cs="Times New Roman"/>
                  <w:color w:val="000000"/>
                  <w:sz w:val="18"/>
                  <w:szCs w:val="18"/>
                  <w:lang w:eastAsia="en-ZW"/>
                  <w:rPrChange w:id="6242" w:author="Urfels, Anton (IRRI)" w:date="2023-10-06T20:02:00Z">
                    <w:rPr>
                      <w:rFonts w:ascii="Gill Sans MT" w:eastAsia="Times New Roman" w:hAnsi="Gill Sans MT" w:cs="Calibri"/>
                      <w:color w:val="000000"/>
                      <w:sz w:val="18"/>
                      <w:szCs w:val="18"/>
                      <w:lang w:eastAsia="en-ZW"/>
                    </w:rPr>
                  </w:rPrChange>
                </w:rPr>
                <w:delText>S3-S1</w:delText>
              </w:r>
            </w:del>
          </w:p>
        </w:tc>
        <w:tc>
          <w:tcPr>
            <w:tcW w:w="561" w:type="pct"/>
            <w:noWrap/>
            <w:hideMark/>
          </w:tcPr>
          <w:p w14:paraId="5AAF79E3" w14:textId="50C53135" w:rsidR="00D1614E" w:rsidRPr="00256197" w:rsidDel="0075048F" w:rsidRDefault="00D1614E" w:rsidP="00DB11CB">
            <w:pPr>
              <w:spacing w:line="240" w:lineRule="auto"/>
              <w:jc w:val="right"/>
              <w:rPr>
                <w:del w:id="6243" w:author="MKONDIWA, Maxwell (CIMMYT-India)" w:date="2023-10-08T09:50:00Z"/>
                <w:rFonts w:eastAsia="Times New Roman" w:cs="Times New Roman"/>
                <w:color w:val="000000"/>
                <w:sz w:val="18"/>
                <w:szCs w:val="18"/>
                <w:lang w:eastAsia="en-ZW"/>
                <w:rPrChange w:id="6244" w:author="Urfels, Anton (IRRI)" w:date="2023-10-06T20:02:00Z">
                  <w:rPr>
                    <w:del w:id="6245" w:author="MKONDIWA, Maxwell (CIMMYT-India)" w:date="2023-10-08T09:50:00Z"/>
                    <w:rFonts w:ascii="Gill Sans MT" w:eastAsia="Times New Roman" w:hAnsi="Gill Sans MT" w:cs="Calibri"/>
                    <w:color w:val="000000"/>
                    <w:sz w:val="18"/>
                    <w:szCs w:val="18"/>
                    <w:lang w:eastAsia="en-ZW"/>
                  </w:rPr>
                </w:rPrChange>
              </w:rPr>
            </w:pPr>
            <w:del w:id="6246" w:author="MKONDIWA, Maxwell (CIMMYT-India)" w:date="2023-10-08T09:50:00Z">
              <w:r w:rsidRPr="00256197" w:rsidDel="0075048F">
                <w:rPr>
                  <w:rFonts w:eastAsia="Times New Roman" w:cs="Times New Roman"/>
                  <w:color w:val="000000"/>
                  <w:sz w:val="18"/>
                  <w:szCs w:val="18"/>
                  <w:lang w:eastAsia="en-ZW"/>
                  <w:rPrChange w:id="6247" w:author="Urfels, Anton (IRRI)" w:date="2023-10-06T20:02:00Z">
                    <w:rPr>
                      <w:rFonts w:ascii="Gill Sans MT" w:eastAsia="Times New Roman" w:hAnsi="Gill Sans MT" w:cs="Calibri"/>
                      <w:color w:val="000000"/>
                      <w:sz w:val="18"/>
                      <w:szCs w:val="18"/>
                      <w:lang w:eastAsia="en-ZW"/>
                    </w:rPr>
                  </w:rPrChange>
                </w:rPr>
                <w:delText>S4-S1</w:delText>
              </w:r>
            </w:del>
          </w:p>
        </w:tc>
        <w:tc>
          <w:tcPr>
            <w:tcW w:w="561" w:type="pct"/>
            <w:noWrap/>
            <w:hideMark/>
          </w:tcPr>
          <w:p w14:paraId="18E3D5B4" w14:textId="187E2E59" w:rsidR="00D1614E" w:rsidRPr="00256197" w:rsidDel="0075048F" w:rsidRDefault="00D1614E" w:rsidP="00DB11CB">
            <w:pPr>
              <w:spacing w:line="240" w:lineRule="auto"/>
              <w:jc w:val="right"/>
              <w:rPr>
                <w:del w:id="6248" w:author="MKONDIWA, Maxwell (CIMMYT-India)" w:date="2023-10-08T09:50:00Z"/>
                <w:rFonts w:eastAsia="Times New Roman" w:cs="Times New Roman"/>
                <w:color w:val="000000"/>
                <w:sz w:val="18"/>
                <w:szCs w:val="18"/>
                <w:lang w:eastAsia="en-ZW"/>
                <w:rPrChange w:id="6249" w:author="Urfels, Anton (IRRI)" w:date="2023-10-06T20:02:00Z">
                  <w:rPr>
                    <w:del w:id="6250" w:author="MKONDIWA, Maxwell (CIMMYT-India)" w:date="2023-10-08T09:50:00Z"/>
                    <w:rFonts w:ascii="Gill Sans MT" w:eastAsia="Times New Roman" w:hAnsi="Gill Sans MT" w:cs="Calibri"/>
                    <w:color w:val="000000"/>
                    <w:sz w:val="18"/>
                    <w:szCs w:val="18"/>
                    <w:lang w:eastAsia="en-ZW"/>
                  </w:rPr>
                </w:rPrChange>
              </w:rPr>
            </w:pPr>
            <w:del w:id="6251" w:author="MKONDIWA, Maxwell (CIMMYT-India)" w:date="2023-10-08T09:50:00Z">
              <w:r w:rsidRPr="00256197" w:rsidDel="0075048F">
                <w:rPr>
                  <w:rFonts w:eastAsia="Times New Roman" w:cs="Times New Roman"/>
                  <w:color w:val="000000"/>
                  <w:sz w:val="18"/>
                  <w:szCs w:val="18"/>
                  <w:lang w:eastAsia="en-ZW"/>
                  <w:rPrChange w:id="6252" w:author="Urfels, Anton (IRRI)" w:date="2023-10-06T20:02:00Z">
                    <w:rPr>
                      <w:rFonts w:ascii="Gill Sans MT" w:eastAsia="Times New Roman" w:hAnsi="Gill Sans MT" w:cs="Calibri"/>
                      <w:color w:val="000000"/>
                      <w:sz w:val="18"/>
                      <w:szCs w:val="18"/>
                      <w:lang w:eastAsia="en-ZW"/>
                    </w:rPr>
                  </w:rPrChange>
                </w:rPr>
                <w:delText>S5-S1</w:delText>
              </w:r>
            </w:del>
          </w:p>
        </w:tc>
        <w:tc>
          <w:tcPr>
            <w:tcW w:w="561" w:type="pct"/>
            <w:noWrap/>
            <w:hideMark/>
          </w:tcPr>
          <w:p w14:paraId="778A24DE" w14:textId="07F08380" w:rsidR="00D1614E" w:rsidRPr="00256197" w:rsidDel="0075048F" w:rsidRDefault="00D1614E" w:rsidP="00DB11CB">
            <w:pPr>
              <w:spacing w:line="240" w:lineRule="auto"/>
              <w:jc w:val="right"/>
              <w:rPr>
                <w:del w:id="6253" w:author="MKONDIWA, Maxwell (CIMMYT-India)" w:date="2023-10-08T09:50:00Z"/>
                <w:rFonts w:eastAsia="Times New Roman" w:cs="Times New Roman"/>
                <w:color w:val="000000"/>
                <w:sz w:val="18"/>
                <w:szCs w:val="18"/>
                <w:lang w:eastAsia="en-ZW"/>
                <w:rPrChange w:id="6254" w:author="Urfels, Anton (IRRI)" w:date="2023-10-06T20:02:00Z">
                  <w:rPr>
                    <w:del w:id="6255" w:author="MKONDIWA, Maxwell (CIMMYT-India)" w:date="2023-10-08T09:50:00Z"/>
                    <w:rFonts w:ascii="Gill Sans MT" w:eastAsia="Times New Roman" w:hAnsi="Gill Sans MT" w:cs="Calibri"/>
                    <w:color w:val="000000"/>
                    <w:sz w:val="18"/>
                    <w:szCs w:val="18"/>
                    <w:lang w:eastAsia="en-ZW"/>
                  </w:rPr>
                </w:rPrChange>
              </w:rPr>
            </w:pPr>
            <w:del w:id="6256" w:author="MKONDIWA, Maxwell (CIMMYT-India)" w:date="2023-10-08T09:50:00Z">
              <w:r w:rsidRPr="00256197" w:rsidDel="0075048F">
                <w:rPr>
                  <w:rFonts w:eastAsia="Times New Roman" w:cs="Times New Roman"/>
                  <w:color w:val="000000"/>
                  <w:sz w:val="18"/>
                  <w:szCs w:val="18"/>
                  <w:lang w:eastAsia="en-ZW"/>
                  <w:rPrChange w:id="6257" w:author="Urfels, Anton (IRRI)" w:date="2023-10-06T20:02:00Z">
                    <w:rPr>
                      <w:rFonts w:ascii="Gill Sans MT" w:eastAsia="Times New Roman" w:hAnsi="Gill Sans MT" w:cs="Calibri"/>
                      <w:color w:val="000000"/>
                      <w:sz w:val="18"/>
                      <w:szCs w:val="18"/>
                      <w:lang w:eastAsia="en-ZW"/>
                    </w:rPr>
                  </w:rPrChange>
                </w:rPr>
                <w:delText>S6-S1</w:delText>
              </w:r>
            </w:del>
          </w:p>
        </w:tc>
      </w:tr>
      <w:tr w:rsidR="00D1614E" w:rsidRPr="00256197" w:rsidDel="0075048F" w14:paraId="782D57B9" w14:textId="782FAEE3" w:rsidTr="00DB11CB">
        <w:trPr>
          <w:trHeight w:val="288"/>
          <w:jc w:val="center"/>
          <w:del w:id="6258" w:author="MKONDIWA, Maxwell (CIMMYT-India)" w:date="2023-10-08T09:50:00Z"/>
        </w:trPr>
        <w:tc>
          <w:tcPr>
            <w:tcW w:w="507" w:type="pct"/>
          </w:tcPr>
          <w:p w14:paraId="0A8952B1" w14:textId="5932BA87" w:rsidR="00D1614E" w:rsidRPr="00256197" w:rsidDel="0075048F" w:rsidRDefault="00D1614E" w:rsidP="00DB11CB">
            <w:pPr>
              <w:spacing w:line="240" w:lineRule="auto"/>
              <w:rPr>
                <w:del w:id="6259" w:author="MKONDIWA, Maxwell (CIMMYT-India)" w:date="2023-10-08T09:50:00Z"/>
                <w:rFonts w:eastAsia="Times New Roman" w:cs="Times New Roman"/>
                <w:color w:val="000000"/>
                <w:sz w:val="18"/>
                <w:szCs w:val="18"/>
                <w:lang w:eastAsia="en-ZW"/>
                <w:rPrChange w:id="6260" w:author="Urfels, Anton (IRRI)" w:date="2023-10-06T20:02:00Z">
                  <w:rPr>
                    <w:del w:id="6261" w:author="MKONDIWA, Maxwell (CIMMYT-India)" w:date="2023-10-08T09:50:00Z"/>
                    <w:rFonts w:ascii="Gill Sans MT" w:eastAsia="Times New Roman" w:hAnsi="Gill Sans MT" w:cs="Calibri"/>
                    <w:color w:val="000000"/>
                    <w:sz w:val="18"/>
                    <w:szCs w:val="18"/>
                    <w:lang w:eastAsia="en-ZW"/>
                  </w:rPr>
                </w:rPrChange>
              </w:rPr>
            </w:pPr>
            <w:del w:id="6262" w:author="MKONDIWA, Maxwell (CIMMYT-India)" w:date="2023-10-08T09:50:00Z">
              <w:r w:rsidRPr="00256197" w:rsidDel="0075048F">
                <w:rPr>
                  <w:rFonts w:eastAsia="Times New Roman" w:cs="Times New Roman"/>
                  <w:color w:val="000000"/>
                  <w:sz w:val="18"/>
                  <w:szCs w:val="18"/>
                  <w:lang w:eastAsia="en-ZW"/>
                  <w:rPrChange w:id="6263" w:author="Urfels, Anton (IRRI)" w:date="2023-10-06T20:02:00Z">
                    <w:rPr>
                      <w:rFonts w:ascii="Gill Sans MT" w:eastAsia="Times New Roman" w:hAnsi="Gill Sans MT" w:cs="Calibri"/>
                      <w:color w:val="000000"/>
                      <w:sz w:val="18"/>
                      <w:szCs w:val="18"/>
                      <w:lang w:eastAsia="en-ZW"/>
                    </w:rPr>
                  </w:rPrChange>
                </w:rPr>
                <w:delText>1</w:delText>
              </w:r>
            </w:del>
          </w:p>
        </w:tc>
        <w:tc>
          <w:tcPr>
            <w:tcW w:w="1072" w:type="pct"/>
            <w:noWrap/>
          </w:tcPr>
          <w:p w14:paraId="5135FF0E" w14:textId="2572CE2F" w:rsidR="00D1614E" w:rsidRPr="00256197" w:rsidDel="0075048F" w:rsidRDefault="00D1614E" w:rsidP="00DB11CB">
            <w:pPr>
              <w:spacing w:line="240" w:lineRule="auto"/>
              <w:rPr>
                <w:del w:id="6264" w:author="MKONDIWA, Maxwell (CIMMYT-India)" w:date="2023-10-08T09:50:00Z"/>
                <w:rFonts w:eastAsia="Times New Roman" w:cs="Times New Roman"/>
                <w:color w:val="000000"/>
                <w:sz w:val="18"/>
                <w:szCs w:val="18"/>
                <w:lang w:eastAsia="en-ZW"/>
                <w:rPrChange w:id="6265" w:author="Urfels, Anton (IRRI)" w:date="2023-10-06T20:02:00Z">
                  <w:rPr>
                    <w:del w:id="6266" w:author="MKONDIWA, Maxwell (CIMMYT-India)" w:date="2023-10-08T09:50:00Z"/>
                    <w:rFonts w:ascii="Gill Sans MT" w:eastAsia="Times New Roman" w:hAnsi="Gill Sans MT" w:cs="Calibri"/>
                    <w:color w:val="000000"/>
                    <w:sz w:val="18"/>
                    <w:szCs w:val="18"/>
                    <w:lang w:eastAsia="en-ZW"/>
                  </w:rPr>
                </w:rPrChange>
              </w:rPr>
            </w:pPr>
            <w:del w:id="6267" w:author="MKONDIWA, Maxwell (CIMMYT-India)" w:date="2023-10-08T09:50:00Z">
              <w:r w:rsidRPr="00256197" w:rsidDel="0075048F">
                <w:rPr>
                  <w:rFonts w:eastAsia="Times New Roman" w:cs="Times New Roman"/>
                  <w:color w:val="000000"/>
                  <w:sz w:val="18"/>
                  <w:szCs w:val="18"/>
                  <w:lang w:eastAsia="en-ZW"/>
                  <w:rPrChange w:id="6268" w:author="Urfels, Anton (IRRI)" w:date="2023-10-06T20:02:00Z">
                    <w:rPr>
                      <w:rFonts w:ascii="Gill Sans MT" w:eastAsia="Times New Roman" w:hAnsi="Gill Sans MT" w:cs="Calibri"/>
                      <w:color w:val="000000"/>
                      <w:sz w:val="18"/>
                      <w:szCs w:val="18"/>
                      <w:lang w:eastAsia="en-ZW"/>
                    </w:rPr>
                  </w:rPrChange>
                </w:rPr>
                <w:delText>2</w:delText>
              </w:r>
            </w:del>
          </w:p>
        </w:tc>
        <w:tc>
          <w:tcPr>
            <w:tcW w:w="615" w:type="pct"/>
            <w:noWrap/>
          </w:tcPr>
          <w:p w14:paraId="1F86A31D" w14:textId="3D5C58A2" w:rsidR="00D1614E" w:rsidRPr="00256197" w:rsidDel="0075048F" w:rsidRDefault="00D1614E" w:rsidP="00DB11CB">
            <w:pPr>
              <w:spacing w:line="240" w:lineRule="auto"/>
              <w:jc w:val="right"/>
              <w:rPr>
                <w:del w:id="6269" w:author="MKONDIWA, Maxwell (CIMMYT-India)" w:date="2023-10-08T09:50:00Z"/>
                <w:rFonts w:eastAsia="Times New Roman" w:cs="Times New Roman"/>
                <w:color w:val="000000"/>
                <w:sz w:val="18"/>
                <w:szCs w:val="18"/>
                <w:lang w:eastAsia="en-ZW"/>
                <w:rPrChange w:id="6270" w:author="Urfels, Anton (IRRI)" w:date="2023-10-06T20:02:00Z">
                  <w:rPr>
                    <w:del w:id="6271" w:author="MKONDIWA, Maxwell (CIMMYT-India)" w:date="2023-10-08T09:50:00Z"/>
                    <w:rFonts w:ascii="Gill Sans MT" w:eastAsia="Times New Roman" w:hAnsi="Gill Sans MT" w:cs="Calibri"/>
                    <w:color w:val="000000"/>
                    <w:sz w:val="18"/>
                    <w:szCs w:val="18"/>
                    <w:lang w:eastAsia="en-ZW"/>
                  </w:rPr>
                </w:rPrChange>
              </w:rPr>
            </w:pPr>
            <w:del w:id="6272" w:author="MKONDIWA, Maxwell (CIMMYT-India)" w:date="2023-10-08T09:50:00Z">
              <w:r w:rsidRPr="00256197" w:rsidDel="0075048F">
                <w:rPr>
                  <w:rFonts w:eastAsia="Times New Roman" w:cs="Times New Roman"/>
                  <w:color w:val="000000"/>
                  <w:sz w:val="18"/>
                  <w:szCs w:val="18"/>
                  <w:lang w:eastAsia="en-ZW"/>
                  <w:rPrChange w:id="6273" w:author="Urfels, Anton (IRRI)" w:date="2023-10-06T20:02:00Z">
                    <w:rPr>
                      <w:rFonts w:ascii="Gill Sans MT" w:eastAsia="Times New Roman" w:hAnsi="Gill Sans MT" w:cs="Calibri"/>
                      <w:color w:val="000000"/>
                      <w:sz w:val="18"/>
                      <w:szCs w:val="18"/>
                      <w:lang w:eastAsia="en-ZW"/>
                    </w:rPr>
                  </w:rPrChange>
                </w:rPr>
                <w:delText>3</w:delText>
              </w:r>
            </w:del>
          </w:p>
        </w:tc>
        <w:tc>
          <w:tcPr>
            <w:tcW w:w="561" w:type="pct"/>
            <w:noWrap/>
          </w:tcPr>
          <w:p w14:paraId="0B2C6003" w14:textId="7C0299CC" w:rsidR="00D1614E" w:rsidRPr="00256197" w:rsidDel="0075048F" w:rsidRDefault="00D1614E" w:rsidP="00DB11CB">
            <w:pPr>
              <w:spacing w:line="240" w:lineRule="auto"/>
              <w:jc w:val="right"/>
              <w:rPr>
                <w:del w:id="6274" w:author="MKONDIWA, Maxwell (CIMMYT-India)" w:date="2023-10-08T09:50:00Z"/>
                <w:rFonts w:eastAsia="Times New Roman" w:cs="Times New Roman"/>
                <w:color w:val="000000"/>
                <w:sz w:val="18"/>
                <w:szCs w:val="18"/>
                <w:lang w:eastAsia="en-ZW"/>
                <w:rPrChange w:id="6275" w:author="Urfels, Anton (IRRI)" w:date="2023-10-06T20:02:00Z">
                  <w:rPr>
                    <w:del w:id="6276" w:author="MKONDIWA, Maxwell (CIMMYT-India)" w:date="2023-10-08T09:50:00Z"/>
                    <w:rFonts w:ascii="Gill Sans MT" w:eastAsia="Times New Roman" w:hAnsi="Gill Sans MT" w:cs="Calibri"/>
                    <w:color w:val="000000"/>
                    <w:sz w:val="18"/>
                    <w:szCs w:val="18"/>
                    <w:lang w:eastAsia="en-ZW"/>
                  </w:rPr>
                </w:rPrChange>
              </w:rPr>
            </w:pPr>
            <w:del w:id="6277" w:author="MKONDIWA, Maxwell (CIMMYT-India)" w:date="2023-10-08T09:50:00Z">
              <w:r w:rsidRPr="00256197" w:rsidDel="0075048F">
                <w:rPr>
                  <w:rFonts w:eastAsia="Times New Roman" w:cs="Times New Roman"/>
                  <w:color w:val="000000"/>
                  <w:sz w:val="18"/>
                  <w:szCs w:val="18"/>
                  <w:lang w:eastAsia="en-ZW"/>
                  <w:rPrChange w:id="6278" w:author="Urfels, Anton (IRRI)" w:date="2023-10-06T20:02:00Z">
                    <w:rPr>
                      <w:rFonts w:ascii="Gill Sans MT" w:eastAsia="Times New Roman" w:hAnsi="Gill Sans MT" w:cs="Calibri"/>
                      <w:color w:val="000000"/>
                      <w:sz w:val="18"/>
                      <w:szCs w:val="18"/>
                      <w:lang w:eastAsia="en-ZW"/>
                    </w:rPr>
                  </w:rPrChange>
                </w:rPr>
                <w:delText>4</w:delText>
              </w:r>
            </w:del>
          </w:p>
        </w:tc>
        <w:tc>
          <w:tcPr>
            <w:tcW w:w="561" w:type="pct"/>
            <w:noWrap/>
          </w:tcPr>
          <w:p w14:paraId="406C09B6" w14:textId="62782FB8" w:rsidR="00D1614E" w:rsidRPr="00256197" w:rsidDel="0075048F" w:rsidRDefault="00D1614E" w:rsidP="00DB11CB">
            <w:pPr>
              <w:spacing w:line="240" w:lineRule="auto"/>
              <w:jc w:val="right"/>
              <w:rPr>
                <w:del w:id="6279" w:author="MKONDIWA, Maxwell (CIMMYT-India)" w:date="2023-10-08T09:50:00Z"/>
                <w:rFonts w:eastAsia="Times New Roman" w:cs="Times New Roman"/>
                <w:color w:val="000000"/>
                <w:sz w:val="18"/>
                <w:szCs w:val="18"/>
                <w:lang w:eastAsia="en-ZW"/>
                <w:rPrChange w:id="6280" w:author="Urfels, Anton (IRRI)" w:date="2023-10-06T20:02:00Z">
                  <w:rPr>
                    <w:del w:id="6281" w:author="MKONDIWA, Maxwell (CIMMYT-India)" w:date="2023-10-08T09:50:00Z"/>
                    <w:rFonts w:ascii="Gill Sans MT" w:eastAsia="Times New Roman" w:hAnsi="Gill Sans MT" w:cs="Calibri"/>
                    <w:color w:val="000000"/>
                    <w:sz w:val="18"/>
                    <w:szCs w:val="18"/>
                    <w:lang w:eastAsia="en-ZW"/>
                  </w:rPr>
                </w:rPrChange>
              </w:rPr>
            </w:pPr>
            <w:del w:id="6282" w:author="MKONDIWA, Maxwell (CIMMYT-India)" w:date="2023-10-08T09:50:00Z">
              <w:r w:rsidRPr="00256197" w:rsidDel="0075048F">
                <w:rPr>
                  <w:rFonts w:eastAsia="Times New Roman" w:cs="Times New Roman"/>
                  <w:color w:val="000000"/>
                  <w:sz w:val="18"/>
                  <w:szCs w:val="18"/>
                  <w:lang w:eastAsia="en-ZW"/>
                  <w:rPrChange w:id="6283" w:author="Urfels, Anton (IRRI)" w:date="2023-10-06T20:02:00Z">
                    <w:rPr>
                      <w:rFonts w:ascii="Gill Sans MT" w:eastAsia="Times New Roman" w:hAnsi="Gill Sans MT" w:cs="Calibri"/>
                      <w:color w:val="000000"/>
                      <w:sz w:val="18"/>
                      <w:szCs w:val="18"/>
                      <w:lang w:eastAsia="en-ZW"/>
                    </w:rPr>
                  </w:rPrChange>
                </w:rPr>
                <w:delText>5</w:delText>
              </w:r>
            </w:del>
          </w:p>
        </w:tc>
        <w:tc>
          <w:tcPr>
            <w:tcW w:w="561" w:type="pct"/>
            <w:noWrap/>
          </w:tcPr>
          <w:p w14:paraId="0BBD74EB" w14:textId="197A59DF" w:rsidR="00D1614E" w:rsidRPr="00256197" w:rsidDel="0075048F" w:rsidRDefault="00D1614E" w:rsidP="00DB11CB">
            <w:pPr>
              <w:spacing w:line="240" w:lineRule="auto"/>
              <w:jc w:val="right"/>
              <w:rPr>
                <w:del w:id="6284" w:author="MKONDIWA, Maxwell (CIMMYT-India)" w:date="2023-10-08T09:50:00Z"/>
                <w:rFonts w:eastAsia="Times New Roman" w:cs="Times New Roman"/>
                <w:color w:val="000000"/>
                <w:sz w:val="18"/>
                <w:szCs w:val="18"/>
                <w:lang w:eastAsia="en-ZW"/>
                <w:rPrChange w:id="6285" w:author="Urfels, Anton (IRRI)" w:date="2023-10-06T20:02:00Z">
                  <w:rPr>
                    <w:del w:id="6286" w:author="MKONDIWA, Maxwell (CIMMYT-India)" w:date="2023-10-08T09:50:00Z"/>
                    <w:rFonts w:ascii="Gill Sans MT" w:eastAsia="Times New Roman" w:hAnsi="Gill Sans MT" w:cs="Calibri"/>
                    <w:color w:val="000000"/>
                    <w:sz w:val="18"/>
                    <w:szCs w:val="18"/>
                    <w:lang w:eastAsia="en-ZW"/>
                  </w:rPr>
                </w:rPrChange>
              </w:rPr>
            </w:pPr>
            <w:del w:id="6287" w:author="MKONDIWA, Maxwell (CIMMYT-India)" w:date="2023-10-08T09:50:00Z">
              <w:r w:rsidRPr="00256197" w:rsidDel="0075048F">
                <w:rPr>
                  <w:rFonts w:eastAsia="Times New Roman" w:cs="Times New Roman"/>
                  <w:color w:val="000000"/>
                  <w:sz w:val="18"/>
                  <w:szCs w:val="18"/>
                  <w:lang w:eastAsia="en-ZW"/>
                  <w:rPrChange w:id="6288" w:author="Urfels, Anton (IRRI)" w:date="2023-10-06T20:02:00Z">
                    <w:rPr>
                      <w:rFonts w:ascii="Gill Sans MT" w:eastAsia="Times New Roman" w:hAnsi="Gill Sans MT" w:cs="Calibri"/>
                      <w:color w:val="000000"/>
                      <w:sz w:val="18"/>
                      <w:szCs w:val="18"/>
                      <w:lang w:eastAsia="en-ZW"/>
                    </w:rPr>
                  </w:rPrChange>
                </w:rPr>
                <w:delText>6</w:delText>
              </w:r>
            </w:del>
          </w:p>
        </w:tc>
        <w:tc>
          <w:tcPr>
            <w:tcW w:w="561" w:type="pct"/>
            <w:noWrap/>
          </w:tcPr>
          <w:p w14:paraId="7E3B2120" w14:textId="11DF5424" w:rsidR="00D1614E" w:rsidRPr="00256197" w:rsidDel="0075048F" w:rsidRDefault="00D1614E" w:rsidP="00DB11CB">
            <w:pPr>
              <w:spacing w:line="240" w:lineRule="auto"/>
              <w:jc w:val="right"/>
              <w:rPr>
                <w:del w:id="6289" w:author="MKONDIWA, Maxwell (CIMMYT-India)" w:date="2023-10-08T09:50:00Z"/>
                <w:rFonts w:eastAsia="Times New Roman" w:cs="Times New Roman"/>
                <w:color w:val="000000"/>
                <w:sz w:val="18"/>
                <w:szCs w:val="18"/>
                <w:lang w:eastAsia="en-ZW"/>
                <w:rPrChange w:id="6290" w:author="Urfels, Anton (IRRI)" w:date="2023-10-06T20:02:00Z">
                  <w:rPr>
                    <w:del w:id="6291" w:author="MKONDIWA, Maxwell (CIMMYT-India)" w:date="2023-10-08T09:50:00Z"/>
                    <w:rFonts w:ascii="Gill Sans MT" w:eastAsia="Times New Roman" w:hAnsi="Gill Sans MT" w:cs="Calibri"/>
                    <w:color w:val="000000"/>
                    <w:sz w:val="18"/>
                    <w:szCs w:val="18"/>
                    <w:lang w:eastAsia="en-ZW"/>
                  </w:rPr>
                </w:rPrChange>
              </w:rPr>
            </w:pPr>
            <w:del w:id="6292" w:author="MKONDIWA, Maxwell (CIMMYT-India)" w:date="2023-10-08T09:50:00Z">
              <w:r w:rsidRPr="00256197" w:rsidDel="0075048F">
                <w:rPr>
                  <w:rFonts w:eastAsia="Times New Roman" w:cs="Times New Roman"/>
                  <w:color w:val="000000"/>
                  <w:sz w:val="18"/>
                  <w:szCs w:val="18"/>
                  <w:lang w:eastAsia="en-ZW"/>
                  <w:rPrChange w:id="6293" w:author="Urfels, Anton (IRRI)" w:date="2023-10-06T20:02:00Z">
                    <w:rPr>
                      <w:rFonts w:ascii="Gill Sans MT" w:eastAsia="Times New Roman" w:hAnsi="Gill Sans MT" w:cs="Calibri"/>
                      <w:color w:val="000000"/>
                      <w:sz w:val="18"/>
                      <w:szCs w:val="18"/>
                      <w:lang w:eastAsia="en-ZW"/>
                    </w:rPr>
                  </w:rPrChange>
                </w:rPr>
                <w:delText>7</w:delText>
              </w:r>
            </w:del>
          </w:p>
        </w:tc>
        <w:tc>
          <w:tcPr>
            <w:tcW w:w="561" w:type="pct"/>
            <w:noWrap/>
          </w:tcPr>
          <w:p w14:paraId="3D72CCF3" w14:textId="383F8720" w:rsidR="00D1614E" w:rsidRPr="00256197" w:rsidDel="0075048F" w:rsidRDefault="00D1614E" w:rsidP="00DB11CB">
            <w:pPr>
              <w:spacing w:line="240" w:lineRule="auto"/>
              <w:jc w:val="right"/>
              <w:rPr>
                <w:del w:id="6294" w:author="MKONDIWA, Maxwell (CIMMYT-India)" w:date="2023-10-08T09:50:00Z"/>
                <w:rFonts w:eastAsia="Times New Roman" w:cs="Times New Roman"/>
                <w:color w:val="000000"/>
                <w:sz w:val="18"/>
                <w:szCs w:val="18"/>
                <w:lang w:eastAsia="en-ZW"/>
                <w:rPrChange w:id="6295" w:author="Urfels, Anton (IRRI)" w:date="2023-10-06T20:02:00Z">
                  <w:rPr>
                    <w:del w:id="6296" w:author="MKONDIWA, Maxwell (CIMMYT-India)" w:date="2023-10-08T09:50:00Z"/>
                    <w:rFonts w:ascii="Gill Sans MT" w:eastAsia="Times New Roman" w:hAnsi="Gill Sans MT" w:cs="Calibri"/>
                    <w:color w:val="000000"/>
                    <w:sz w:val="18"/>
                    <w:szCs w:val="18"/>
                    <w:lang w:eastAsia="en-ZW"/>
                  </w:rPr>
                </w:rPrChange>
              </w:rPr>
            </w:pPr>
            <w:del w:id="6297" w:author="MKONDIWA, Maxwell (CIMMYT-India)" w:date="2023-10-08T09:50:00Z">
              <w:r w:rsidRPr="00256197" w:rsidDel="0075048F">
                <w:rPr>
                  <w:rFonts w:eastAsia="Times New Roman" w:cs="Times New Roman"/>
                  <w:color w:val="000000"/>
                  <w:sz w:val="18"/>
                  <w:szCs w:val="18"/>
                  <w:lang w:eastAsia="en-ZW"/>
                  <w:rPrChange w:id="6298" w:author="Urfels, Anton (IRRI)" w:date="2023-10-06T20:02:00Z">
                    <w:rPr>
                      <w:rFonts w:ascii="Gill Sans MT" w:eastAsia="Times New Roman" w:hAnsi="Gill Sans MT" w:cs="Calibri"/>
                      <w:color w:val="000000"/>
                      <w:sz w:val="18"/>
                      <w:szCs w:val="18"/>
                      <w:lang w:eastAsia="en-ZW"/>
                    </w:rPr>
                  </w:rPrChange>
                </w:rPr>
                <w:delText>8</w:delText>
              </w:r>
            </w:del>
          </w:p>
        </w:tc>
      </w:tr>
      <w:tr w:rsidR="00D1614E" w:rsidRPr="00256197" w:rsidDel="0075048F" w14:paraId="142CB815" w14:textId="5900397C" w:rsidTr="00DB11CB">
        <w:trPr>
          <w:trHeight w:val="288"/>
          <w:jc w:val="center"/>
          <w:del w:id="6299" w:author="MKONDIWA, Maxwell (CIMMYT-India)" w:date="2023-10-08T09:50:00Z"/>
        </w:trPr>
        <w:tc>
          <w:tcPr>
            <w:tcW w:w="507" w:type="pct"/>
            <w:vMerge w:val="restart"/>
          </w:tcPr>
          <w:p w14:paraId="7E8B3F0D" w14:textId="589045AD" w:rsidR="00D1614E" w:rsidRPr="00256197" w:rsidDel="0075048F" w:rsidRDefault="00D1614E" w:rsidP="00DB11CB">
            <w:pPr>
              <w:spacing w:line="240" w:lineRule="auto"/>
              <w:rPr>
                <w:del w:id="6300" w:author="MKONDIWA, Maxwell (CIMMYT-India)" w:date="2023-10-08T09:50:00Z"/>
                <w:rFonts w:eastAsia="Times New Roman" w:cs="Times New Roman"/>
                <w:color w:val="000000"/>
                <w:sz w:val="18"/>
                <w:szCs w:val="18"/>
                <w:lang w:eastAsia="en-ZW"/>
                <w:rPrChange w:id="6301" w:author="Urfels, Anton (IRRI)" w:date="2023-10-06T20:02:00Z">
                  <w:rPr>
                    <w:del w:id="6302" w:author="MKONDIWA, Maxwell (CIMMYT-India)" w:date="2023-10-08T09:50:00Z"/>
                    <w:rFonts w:ascii="Gill Sans MT" w:eastAsia="Times New Roman" w:hAnsi="Gill Sans MT" w:cs="Calibri"/>
                    <w:color w:val="000000"/>
                    <w:sz w:val="18"/>
                    <w:szCs w:val="18"/>
                    <w:lang w:eastAsia="en-ZW"/>
                  </w:rPr>
                </w:rPrChange>
              </w:rPr>
            </w:pPr>
            <w:del w:id="6303" w:author="MKONDIWA, Maxwell (CIMMYT-India)" w:date="2023-10-08T09:50:00Z">
              <w:r w:rsidRPr="00256197" w:rsidDel="0075048F">
                <w:rPr>
                  <w:rFonts w:eastAsia="Times New Roman" w:cs="Times New Roman"/>
                  <w:color w:val="000000"/>
                  <w:sz w:val="18"/>
                  <w:szCs w:val="18"/>
                  <w:lang w:eastAsia="en-ZW"/>
                  <w:rPrChange w:id="6304" w:author="Urfels, Anton (IRRI)" w:date="2023-10-06T20:02:00Z">
                    <w:rPr>
                      <w:rFonts w:ascii="Gill Sans MT" w:eastAsia="Times New Roman" w:hAnsi="Gill Sans MT" w:cs="Calibri"/>
                      <w:color w:val="000000"/>
                      <w:sz w:val="18"/>
                      <w:szCs w:val="18"/>
                      <w:lang w:eastAsia="en-ZW"/>
                    </w:rPr>
                  </w:rPrChange>
                </w:rPr>
                <w:delText>Upper bound</w:delText>
              </w:r>
            </w:del>
          </w:p>
        </w:tc>
        <w:tc>
          <w:tcPr>
            <w:tcW w:w="1072" w:type="pct"/>
            <w:noWrap/>
            <w:hideMark/>
          </w:tcPr>
          <w:p w14:paraId="3EFED6D3" w14:textId="44B7FFFE" w:rsidR="00D1614E" w:rsidRPr="00256197" w:rsidDel="0075048F" w:rsidRDefault="00D1614E" w:rsidP="00DB11CB">
            <w:pPr>
              <w:spacing w:line="240" w:lineRule="auto"/>
              <w:rPr>
                <w:del w:id="6305" w:author="MKONDIWA, Maxwell (CIMMYT-India)" w:date="2023-10-08T09:50:00Z"/>
                <w:rFonts w:eastAsia="Times New Roman" w:cs="Times New Roman"/>
                <w:color w:val="000000"/>
                <w:sz w:val="18"/>
                <w:szCs w:val="18"/>
                <w:lang w:eastAsia="en-ZW"/>
                <w:rPrChange w:id="6306" w:author="Urfels, Anton (IRRI)" w:date="2023-10-06T20:02:00Z">
                  <w:rPr>
                    <w:del w:id="6307" w:author="MKONDIWA, Maxwell (CIMMYT-India)" w:date="2023-10-08T09:50:00Z"/>
                    <w:rFonts w:ascii="Gill Sans MT" w:eastAsia="Times New Roman" w:hAnsi="Gill Sans MT" w:cs="Calibri"/>
                    <w:color w:val="000000"/>
                    <w:sz w:val="18"/>
                    <w:szCs w:val="18"/>
                    <w:lang w:eastAsia="en-ZW"/>
                  </w:rPr>
                </w:rPrChange>
              </w:rPr>
            </w:pPr>
            <w:del w:id="6308" w:author="MKONDIWA, Maxwell (CIMMYT-India)" w:date="2023-10-08T09:50:00Z">
              <w:r w:rsidRPr="00256197" w:rsidDel="0075048F">
                <w:rPr>
                  <w:rFonts w:eastAsia="Times New Roman" w:cs="Times New Roman"/>
                  <w:color w:val="000000"/>
                  <w:sz w:val="18"/>
                  <w:szCs w:val="18"/>
                  <w:lang w:eastAsia="en-ZW"/>
                  <w:rPrChange w:id="6309" w:author="Urfels, Anton (IRRI)" w:date="2023-10-06T20:02:00Z">
                    <w:rPr>
                      <w:rFonts w:ascii="Gill Sans MT" w:eastAsia="Times New Roman" w:hAnsi="Gill Sans MT" w:cs="Calibri"/>
                      <w:color w:val="000000"/>
                      <w:sz w:val="18"/>
                      <w:szCs w:val="18"/>
                      <w:lang w:eastAsia="en-ZW"/>
                    </w:rPr>
                  </w:rPrChange>
                </w:rPr>
                <w:delText>Mean</w:delText>
              </w:r>
            </w:del>
          </w:p>
        </w:tc>
        <w:tc>
          <w:tcPr>
            <w:tcW w:w="615" w:type="pct"/>
            <w:noWrap/>
            <w:vAlign w:val="bottom"/>
          </w:tcPr>
          <w:p w14:paraId="5184354B" w14:textId="179C07FF" w:rsidR="00D1614E" w:rsidRPr="00256197" w:rsidDel="0075048F" w:rsidRDefault="00D1614E" w:rsidP="00DB11CB">
            <w:pPr>
              <w:spacing w:line="240" w:lineRule="auto"/>
              <w:jc w:val="right"/>
              <w:rPr>
                <w:del w:id="6310" w:author="MKONDIWA, Maxwell (CIMMYT-India)" w:date="2023-10-08T09:50:00Z"/>
                <w:rFonts w:eastAsia="Times New Roman" w:cs="Times New Roman"/>
                <w:color w:val="000000"/>
                <w:sz w:val="18"/>
                <w:szCs w:val="18"/>
                <w:lang w:eastAsia="en-ZW"/>
                <w:rPrChange w:id="6311" w:author="Urfels, Anton (IRRI)" w:date="2023-10-06T20:02:00Z">
                  <w:rPr>
                    <w:del w:id="6312" w:author="MKONDIWA, Maxwell (CIMMYT-India)" w:date="2023-10-08T09:50:00Z"/>
                    <w:rFonts w:ascii="Gill Sans MT" w:eastAsia="Times New Roman" w:hAnsi="Gill Sans MT" w:cs="Calibri"/>
                    <w:color w:val="000000"/>
                    <w:sz w:val="18"/>
                    <w:szCs w:val="18"/>
                    <w:lang w:eastAsia="en-ZW"/>
                  </w:rPr>
                </w:rPrChange>
              </w:rPr>
            </w:pPr>
            <w:del w:id="6313" w:author="MKONDIWA, Maxwell (CIMMYT-India)" w:date="2023-10-08T09:50:00Z">
              <w:r w:rsidRPr="00256197" w:rsidDel="0075048F">
                <w:rPr>
                  <w:rFonts w:cs="Times New Roman"/>
                  <w:color w:val="000000"/>
                  <w:sz w:val="18"/>
                  <w:szCs w:val="18"/>
                  <w:rPrChange w:id="6314" w:author="Urfels, Anton (IRRI)" w:date="2023-10-06T20:02:00Z">
                    <w:rPr>
                      <w:rFonts w:ascii="Gill Sans MT" w:hAnsi="Gill Sans MT" w:cs="Calibri"/>
                      <w:color w:val="000000"/>
                      <w:sz w:val="18"/>
                      <w:szCs w:val="18"/>
                    </w:rPr>
                  </w:rPrChange>
                </w:rPr>
                <w:delText>-20013.05</w:delText>
              </w:r>
            </w:del>
          </w:p>
        </w:tc>
        <w:tc>
          <w:tcPr>
            <w:tcW w:w="561" w:type="pct"/>
            <w:noWrap/>
            <w:vAlign w:val="bottom"/>
          </w:tcPr>
          <w:p w14:paraId="57FD5383" w14:textId="7EC20DA9" w:rsidR="00D1614E" w:rsidRPr="00256197" w:rsidDel="0075048F" w:rsidRDefault="00D1614E" w:rsidP="00DB11CB">
            <w:pPr>
              <w:spacing w:line="240" w:lineRule="auto"/>
              <w:jc w:val="right"/>
              <w:rPr>
                <w:del w:id="6315" w:author="MKONDIWA, Maxwell (CIMMYT-India)" w:date="2023-10-08T09:50:00Z"/>
                <w:rFonts w:eastAsia="Times New Roman" w:cs="Times New Roman"/>
                <w:color w:val="000000"/>
                <w:sz w:val="18"/>
                <w:szCs w:val="18"/>
                <w:lang w:eastAsia="en-ZW"/>
                <w:rPrChange w:id="6316" w:author="Urfels, Anton (IRRI)" w:date="2023-10-06T20:02:00Z">
                  <w:rPr>
                    <w:del w:id="6317" w:author="MKONDIWA, Maxwell (CIMMYT-India)" w:date="2023-10-08T09:50:00Z"/>
                    <w:rFonts w:ascii="Gill Sans MT" w:eastAsia="Times New Roman" w:hAnsi="Gill Sans MT" w:cs="Calibri"/>
                    <w:color w:val="000000"/>
                    <w:sz w:val="18"/>
                    <w:szCs w:val="18"/>
                    <w:lang w:eastAsia="en-ZW"/>
                  </w:rPr>
                </w:rPrChange>
              </w:rPr>
            </w:pPr>
            <w:del w:id="6318" w:author="MKONDIWA, Maxwell (CIMMYT-India)" w:date="2023-10-08T09:50:00Z">
              <w:r w:rsidRPr="00256197" w:rsidDel="0075048F">
                <w:rPr>
                  <w:rFonts w:cs="Times New Roman"/>
                  <w:color w:val="000000"/>
                  <w:sz w:val="18"/>
                  <w:szCs w:val="18"/>
                  <w:rPrChange w:id="6319" w:author="Urfels, Anton (IRRI)" w:date="2023-10-06T20:02:00Z">
                    <w:rPr>
                      <w:rFonts w:ascii="Gill Sans MT" w:hAnsi="Gill Sans MT" w:cs="Calibri"/>
                      <w:color w:val="000000"/>
                      <w:sz w:val="18"/>
                      <w:szCs w:val="18"/>
                    </w:rPr>
                  </w:rPrChange>
                </w:rPr>
                <w:delText>55883.71</w:delText>
              </w:r>
            </w:del>
          </w:p>
        </w:tc>
        <w:tc>
          <w:tcPr>
            <w:tcW w:w="561" w:type="pct"/>
            <w:noWrap/>
            <w:vAlign w:val="bottom"/>
          </w:tcPr>
          <w:p w14:paraId="2C79BD8E" w14:textId="25823977" w:rsidR="00D1614E" w:rsidRPr="00256197" w:rsidDel="0075048F" w:rsidRDefault="00D1614E" w:rsidP="00DB11CB">
            <w:pPr>
              <w:spacing w:line="240" w:lineRule="auto"/>
              <w:jc w:val="right"/>
              <w:rPr>
                <w:del w:id="6320" w:author="MKONDIWA, Maxwell (CIMMYT-India)" w:date="2023-10-08T09:50:00Z"/>
                <w:rFonts w:eastAsia="Times New Roman" w:cs="Times New Roman"/>
                <w:color w:val="000000"/>
                <w:sz w:val="18"/>
                <w:szCs w:val="18"/>
                <w:lang w:eastAsia="en-ZW"/>
                <w:rPrChange w:id="6321" w:author="Urfels, Anton (IRRI)" w:date="2023-10-06T20:02:00Z">
                  <w:rPr>
                    <w:del w:id="6322" w:author="MKONDIWA, Maxwell (CIMMYT-India)" w:date="2023-10-08T09:50:00Z"/>
                    <w:rFonts w:ascii="Gill Sans MT" w:eastAsia="Times New Roman" w:hAnsi="Gill Sans MT" w:cs="Calibri"/>
                    <w:color w:val="000000"/>
                    <w:sz w:val="18"/>
                    <w:szCs w:val="18"/>
                    <w:lang w:eastAsia="en-ZW"/>
                  </w:rPr>
                </w:rPrChange>
              </w:rPr>
            </w:pPr>
            <w:del w:id="6323" w:author="MKONDIWA, Maxwell (CIMMYT-India)" w:date="2023-10-08T09:50:00Z">
              <w:r w:rsidRPr="00256197" w:rsidDel="0075048F">
                <w:rPr>
                  <w:rFonts w:cs="Times New Roman"/>
                  <w:color w:val="000000"/>
                  <w:sz w:val="18"/>
                  <w:szCs w:val="18"/>
                  <w:rPrChange w:id="6324" w:author="Urfels, Anton (IRRI)" w:date="2023-10-06T20:02:00Z">
                    <w:rPr>
                      <w:rFonts w:ascii="Gill Sans MT" w:hAnsi="Gill Sans MT" w:cs="Calibri"/>
                      <w:color w:val="000000"/>
                      <w:sz w:val="18"/>
                      <w:szCs w:val="18"/>
                    </w:rPr>
                  </w:rPrChange>
                </w:rPr>
                <w:delText>63616.27</w:delText>
              </w:r>
            </w:del>
          </w:p>
        </w:tc>
        <w:tc>
          <w:tcPr>
            <w:tcW w:w="561" w:type="pct"/>
            <w:noWrap/>
            <w:vAlign w:val="bottom"/>
          </w:tcPr>
          <w:p w14:paraId="5569B8D1" w14:textId="20076949" w:rsidR="00D1614E" w:rsidRPr="00256197" w:rsidDel="0075048F" w:rsidRDefault="00D1614E" w:rsidP="00DB11CB">
            <w:pPr>
              <w:spacing w:line="240" w:lineRule="auto"/>
              <w:jc w:val="right"/>
              <w:rPr>
                <w:del w:id="6325" w:author="MKONDIWA, Maxwell (CIMMYT-India)" w:date="2023-10-08T09:50:00Z"/>
                <w:rFonts w:eastAsia="Times New Roman" w:cs="Times New Roman"/>
                <w:color w:val="000000"/>
                <w:sz w:val="18"/>
                <w:szCs w:val="18"/>
                <w:lang w:eastAsia="en-ZW"/>
                <w:rPrChange w:id="6326" w:author="Urfels, Anton (IRRI)" w:date="2023-10-06T20:02:00Z">
                  <w:rPr>
                    <w:del w:id="6327" w:author="MKONDIWA, Maxwell (CIMMYT-India)" w:date="2023-10-08T09:50:00Z"/>
                    <w:rFonts w:ascii="Gill Sans MT" w:eastAsia="Times New Roman" w:hAnsi="Gill Sans MT" w:cs="Calibri"/>
                    <w:color w:val="000000"/>
                    <w:sz w:val="18"/>
                    <w:szCs w:val="18"/>
                    <w:lang w:eastAsia="en-ZW"/>
                  </w:rPr>
                </w:rPrChange>
              </w:rPr>
            </w:pPr>
            <w:del w:id="6328" w:author="MKONDIWA, Maxwell (CIMMYT-India)" w:date="2023-10-08T09:50:00Z">
              <w:r w:rsidRPr="00256197" w:rsidDel="0075048F">
                <w:rPr>
                  <w:rFonts w:cs="Times New Roman"/>
                  <w:color w:val="000000"/>
                  <w:sz w:val="18"/>
                  <w:szCs w:val="18"/>
                  <w:rPrChange w:id="6329" w:author="Urfels, Anton (IRRI)" w:date="2023-10-06T20:02:00Z">
                    <w:rPr>
                      <w:rFonts w:ascii="Gill Sans MT" w:hAnsi="Gill Sans MT" w:cs="Calibri"/>
                      <w:color w:val="000000"/>
                      <w:sz w:val="18"/>
                      <w:szCs w:val="18"/>
                    </w:rPr>
                  </w:rPrChange>
                </w:rPr>
                <w:delText>49155.51</w:delText>
              </w:r>
            </w:del>
          </w:p>
        </w:tc>
        <w:tc>
          <w:tcPr>
            <w:tcW w:w="561" w:type="pct"/>
            <w:noWrap/>
            <w:vAlign w:val="bottom"/>
          </w:tcPr>
          <w:p w14:paraId="53E407A9" w14:textId="6B48E52F" w:rsidR="00D1614E" w:rsidRPr="00256197" w:rsidDel="0075048F" w:rsidRDefault="00D1614E" w:rsidP="00DB11CB">
            <w:pPr>
              <w:spacing w:line="240" w:lineRule="auto"/>
              <w:jc w:val="right"/>
              <w:rPr>
                <w:del w:id="6330" w:author="MKONDIWA, Maxwell (CIMMYT-India)" w:date="2023-10-08T09:50:00Z"/>
                <w:rFonts w:eastAsia="Times New Roman" w:cs="Times New Roman"/>
                <w:color w:val="000000"/>
                <w:sz w:val="18"/>
                <w:szCs w:val="18"/>
                <w:lang w:eastAsia="en-ZW"/>
                <w:rPrChange w:id="6331" w:author="Urfels, Anton (IRRI)" w:date="2023-10-06T20:02:00Z">
                  <w:rPr>
                    <w:del w:id="6332" w:author="MKONDIWA, Maxwell (CIMMYT-India)" w:date="2023-10-08T09:50:00Z"/>
                    <w:rFonts w:ascii="Gill Sans MT" w:eastAsia="Times New Roman" w:hAnsi="Gill Sans MT" w:cs="Calibri"/>
                    <w:color w:val="000000"/>
                    <w:sz w:val="18"/>
                    <w:szCs w:val="18"/>
                    <w:lang w:eastAsia="en-ZW"/>
                  </w:rPr>
                </w:rPrChange>
              </w:rPr>
            </w:pPr>
            <w:del w:id="6333" w:author="MKONDIWA, Maxwell (CIMMYT-India)" w:date="2023-10-08T09:50:00Z">
              <w:r w:rsidRPr="00256197" w:rsidDel="0075048F">
                <w:rPr>
                  <w:rFonts w:cs="Times New Roman"/>
                  <w:color w:val="000000"/>
                  <w:sz w:val="18"/>
                  <w:szCs w:val="18"/>
                  <w:rPrChange w:id="6334" w:author="Urfels, Anton (IRRI)" w:date="2023-10-06T20:02:00Z">
                    <w:rPr>
                      <w:rFonts w:ascii="Gill Sans MT" w:hAnsi="Gill Sans MT" w:cs="Calibri"/>
                      <w:color w:val="000000"/>
                      <w:sz w:val="18"/>
                      <w:szCs w:val="18"/>
                    </w:rPr>
                  </w:rPrChange>
                </w:rPr>
                <w:delText>20429.77</w:delText>
              </w:r>
            </w:del>
          </w:p>
        </w:tc>
        <w:tc>
          <w:tcPr>
            <w:tcW w:w="561" w:type="pct"/>
            <w:noWrap/>
            <w:vAlign w:val="bottom"/>
          </w:tcPr>
          <w:p w14:paraId="6E06C126" w14:textId="51DE5218" w:rsidR="00D1614E" w:rsidRPr="00256197" w:rsidDel="0075048F" w:rsidRDefault="00D1614E" w:rsidP="00DB11CB">
            <w:pPr>
              <w:spacing w:line="240" w:lineRule="auto"/>
              <w:jc w:val="right"/>
              <w:rPr>
                <w:del w:id="6335" w:author="MKONDIWA, Maxwell (CIMMYT-India)" w:date="2023-10-08T09:50:00Z"/>
                <w:rFonts w:eastAsia="Times New Roman" w:cs="Times New Roman"/>
                <w:color w:val="000000"/>
                <w:sz w:val="18"/>
                <w:szCs w:val="18"/>
                <w:lang w:eastAsia="en-ZW"/>
                <w:rPrChange w:id="6336" w:author="Urfels, Anton (IRRI)" w:date="2023-10-06T20:02:00Z">
                  <w:rPr>
                    <w:del w:id="6337" w:author="MKONDIWA, Maxwell (CIMMYT-India)" w:date="2023-10-08T09:50:00Z"/>
                    <w:rFonts w:ascii="Gill Sans MT" w:eastAsia="Times New Roman" w:hAnsi="Gill Sans MT" w:cs="Calibri"/>
                    <w:color w:val="000000"/>
                    <w:sz w:val="18"/>
                    <w:szCs w:val="18"/>
                    <w:lang w:eastAsia="en-ZW"/>
                  </w:rPr>
                </w:rPrChange>
              </w:rPr>
            </w:pPr>
            <w:del w:id="6338" w:author="MKONDIWA, Maxwell (CIMMYT-India)" w:date="2023-10-08T09:50:00Z">
              <w:r w:rsidRPr="00256197" w:rsidDel="0075048F">
                <w:rPr>
                  <w:rFonts w:cs="Times New Roman"/>
                  <w:color w:val="000000"/>
                  <w:sz w:val="18"/>
                  <w:szCs w:val="18"/>
                  <w:rPrChange w:id="6339" w:author="Urfels, Anton (IRRI)" w:date="2023-10-06T20:02:00Z">
                    <w:rPr>
                      <w:rFonts w:ascii="Gill Sans MT" w:hAnsi="Gill Sans MT" w:cs="Calibri"/>
                      <w:color w:val="000000"/>
                      <w:sz w:val="18"/>
                      <w:szCs w:val="18"/>
                    </w:rPr>
                  </w:rPrChange>
                </w:rPr>
                <w:delText>7515.66</w:delText>
              </w:r>
            </w:del>
          </w:p>
        </w:tc>
      </w:tr>
      <w:tr w:rsidR="00D1614E" w:rsidRPr="00256197" w:rsidDel="0075048F" w14:paraId="46282F40" w14:textId="1A9C2A13" w:rsidTr="00DB11CB">
        <w:trPr>
          <w:trHeight w:val="288"/>
          <w:jc w:val="center"/>
          <w:del w:id="6340" w:author="MKONDIWA, Maxwell (CIMMYT-India)" w:date="2023-10-08T09:50:00Z"/>
        </w:trPr>
        <w:tc>
          <w:tcPr>
            <w:tcW w:w="507" w:type="pct"/>
            <w:vMerge/>
          </w:tcPr>
          <w:p w14:paraId="129EB90D" w14:textId="78AA30EC" w:rsidR="00D1614E" w:rsidRPr="00256197" w:rsidDel="0075048F" w:rsidRDefault="00D1614E" w:rsidP="00DB11CB">
            <w:pPr>
              <w:spacing w:line="240" w:lineRule="auto"/>
              <w:rPr>
                <w:del w:id="6341" w:author="MKONDIWA, Maxwell (CIMMYT-India)" w:date="2023-10-08T09:50:00Z"/>
                <w:rFonts w:eastAsia="Times New Roman" w:cs="Times New Roman"/>
                <w:color w:val="000000"/>
                <w:sz w:val="18"/>
                <w:szCs w:val="18"/>
                <w:lang w:eastAsia="en-ZW"/>
                <w:rPrChange w:id="6342" w:author="Urfels, Anton (IRRI)" w:date="2023-10-06T20:02:00Z">
                  <w:rPr>
                    <w:del w:id="6343" w:author="MKONDIWA, Maxwell (CIMMYT-India)" w:date="2023-10-08T09:50:00Z"/>
                    <w:rFonts w:ascii="Gill Sans MT" w:eastAsia="Times New Roman" w:hAnsi="Gill Sans MT" w:cs="Calibri"/>
                    <w:color w:val="000000"/>
                    <w:sz w:val="18"/>
                    <w:szCs w:val="18"/>
                    <w:lang w:eastAsia="en-ZW"/>
                  </w:rPr>
                </w:rPrChange>
              </w:rPr>
            </w:pPr>
          </w:p>
        </w:tc>
        <w:tc>
          <w:tcPr>
            <w:tcW w:w="1072" w:type="pct"/>
            <w:noWrap/>
            <w:hideMark/>
          </w:tcPr>
          <w:p w14:paraId="6E2DDCC5" w14:textId="59224A14" w:rsidR="00D1614E" w:rsidRPr="00256197" w:rsidDel="0075048F" w:rsidRDefault="00D1614E" w:rsidP="00DB11CB">
            <w:pPr>
              <w:spacing w:line="240" w:lineRule="auto"/>
              <w:rPr>
                <w:del w:id="6344" w:author="MKONDIWA, Maxwell (CIMMYT-India)" w:date="2023-10-08T09:50:00Z"/>
                <w:rFonts w:eastAsia="Times New Roman" w:cs="Times New Roman"/>
                <w:color w:val="000000"/>
                <w:sz w:val="18"/>
                <w:szCs w:val="18"/>
                <w:lang w:eastAsia="en-ZW"/>
                <w:rPrChange w:id="6345" w:author="Urfels, Anton (IRRI)" w:date="2023-10-06T20:02:00Z">
                  <w:rPr>
                    <w:del w:id="6346" w:author="MKONDIWA, Maxwell (CIMMYT-India)" w:date="2023-10-08T09:50:00Z"/>
                    <w:rFonts w:ascii="Gill Sans MT" w:eastAsia="Times New Roman" w:hAnsi="Gill Sans MT" w:cs="Calibri"/>
                    <w:color w:val="000000"/>
                    <w:sz w:val="18"/>
                    <w:szCs w:val="18"/>
                    <w:lang w:eastAsia="en-ZW"/>
                  </w:rPr>
                </w:rPrChange>
              </w:rPr>
            </w:pPr>
            <w:del w:id="6347" w:author="MKONDIWA, Maxwell (CIMMYT-India)" w:date="2023-10-08T09:50:00Z">
              <w:r w:rsidRPr="00256197" w:rsidDel="0075048F">
                <w:rPr>
                  <w:rFonts w:eastAsia="Times New Roman" w:cs="Times New Roman"/>
                  <w:color w:val="000000"/>
                  <w:sz w:val="18"/>
                  <w:szCs w:val="18"/>
                  <w:lang w:eastAsia="en-ZW"/>
                  <w:rPrChange w:id="6348" w:author="Urfels, Anton (IRRI)" w:date="2023-10-06T20:02:00Z">
                    <w:rPr>
                      <w:rFonts w:ascii="Gill Sans MT" w:eastAsia="Times New Roman" w:hAnsi="Gill Sans MT" w:cs="Calibri"/>
                      <w:color w:val="000000"/>
                      <w:sz w:val="18"/>
                      <w:szCs w:val="18"/>
                      <w:lang w:eastAsia="en-ZW"/>
                    </w:rPr>
                  </w:rPrChange>
                </w:rPr>
                <w:delText>Standard deviation</w:delText>
              </w:r>
            </w:del>
          </w:p>
        </w:tc>
        <w:tc>
          <w:tcPr>
            <w:tcW w:w="615" w:type="pct"/>
            <w:noWrap/>
            <w:vAlign w:val="bottom"/>
          </w:tcPr>
          <w:p w14:paraId="707B627B" w14:textId="4EDE523A" w:rsidR="00D1614E" w:rsidRPr="00256197" w:rsidDel="0075048F" w:rsidRDefault="00D1614E" w:rsidP="00DB11CB">
            <w:pPr>
              <w:spacing w:line="240" w:lineRule="auto"/>
              <w:jc w:val="right"/>
              <w:rPr>
                <w:del w:id="6349" w:author="MKONDIWA, Maxwell (CIMMYT-India)" w:date="2023-10-08T09:50:00Z"/>
                <w:rFonts w:eastAsia="Times New Roman" w:cs="Times New Roman"/>
                <w:color w:val="000000"/>
                <w:sz w:val="18"/>
                <w:szCs w:val="18"/>
                <w:lang w:eastAsia="en-ZW"/>
                <w:rPrChange w:id="6350" w:author="Urfels, Anton (IRRI)" w:date="2023-10-06T20:02:00Z">
                  <w:rPr>
                    <w:del w:id="6351" w:author="MKONDIWA, Maxwell (CIMMYT-India)" w:date="2023-10-08T09:50:00Z"/>
                    <w:rFonts w:ascii="Gill Sans MT" w:eastAsia="Times New Roman" w:hAnsi="Gill Sans MT" w:cs="Calibri"/>
                    <w:color w:val="000000"/>
                    <w:sz w:val="18"/>
                    <w:szCs w:val="18"/>
                    <w:lang w:eastAsia="en-ZW"/>
                  </w:rPr>
                </w:rPrChange>
              </w:rPr>
            </w:pPr>
            <w:del w:id="6352" w:author="MKONDIWA, Maxwell (CIMMYT-India)" w:date="2023-10-08T09:50:00Z">
              <w:r w:rsidRPr="00256197" w:rsidDel="0075048F">
                <w:rPr>
                  <w:rFonts w:cs="Times New Roman"/>
                  <w:color w:val="000000"/>
                  <w:sz w:val="18"/>
                  <w:szCs w:val="18"/>
                  <w:rPrChange w:id="6353" w:author="Urfels, Anton (IRRI)" w:date="2023-10-06T20:02:00Z">
                    <w:rPr>
                      <w:rFonts w:ascii="Gill Sans MT" w:hAnsi="Gill Sans MT" w:cs="Calibri"/>
                      <w:color w:val="000000"/>
                      <w:sz w:val="18"/>
                      <w:szCs w:val="18"/>
                    </w:rPr>
                  </w:rPrChange>
                </w:rPr>
                <w:delText>32655.19</w:delText>
              </w:r>
            </w:del>
          </w:p>
        </w:tc>
        <w:tc>
          <w:tcPr>
            <w:tcW w:w="561" w:type="pct"/>
            <w:noWrap/>
            <w:vAlign w:val="bottom"/>
          </w:tcPr>
          <w:p w14:paraId="487DFEB2" w14:textId="62A2944A" w:rsidR="00D1614E" w:rsidRPr="00256197" w:rsidDel="0075048F" w:rsidRDefault="00D1614E" w:rsidP="00DB11CB">
            <w:pPr>
              <w:spacing w:line="240" w:lineRule="auto"/>
              <w:jc w:val="right"/>
              <w:rPr>
                <w:del w:id="6354" w:author="MKONDIWA, Maxwell (CIMMYT-India)" w:date="2023-10-08T09:50:00Z"/>
                <w:rFonts w:eastAsia="Times New Roman" w:cs="Times New Roman"/>
                <w:color w:val="000000"/>
                <w:sz w:val="18"/>
                <w:szCs w:val="18"/>
                <w:lang w:eastAsia="en-ZW"/>
                <w:rPrChange w:id="6355" w:author="Urfels, Anton (IRRI)" w:date="2023-10-06T20:02:00Z">
                  <w:rPr>
                    <w:del w:id="6356" w:author="MKONDIWA, Maxwell (CIMMYT-India)" w:date="2023-10-08T09:50:00Z"/>
                    <w:rFonts w:ascii="Gill Sans MT" w:eastAsia="Times New Roman" w:hAnsi="Gill Sans MT" w:cs="Calibri"/>
                    <w:color w:val="000000"/>
                    <w:sz w:val="18"/>
                    <w:szCs w:val="18"/>
                    <w:lang w:eastAsia="en-ZW"/>
                  </w:rPr>
                </w:rPrChange>
              </w:rPr>
            </w:pPr>
            <w:del w:id="6357" w:author="MKONDIWA, Maxwell (CIMMYT-India)" w:date="2023-10-08T09:50:00Z">
              <w:r w:rsidRPr="00256197" w:rsidDel="0075048F">
                <w:rPr>
                  <w:rFonts w:cs="Times New Roman"/>
                  <w:color w:val="000000"/>
                  <w:sz w:val="18"/>
                  <w:szCs w:val="18"/>
                  <w:rPrChange w:id="6358" w:author="Urfels, Anton (IRRI)" w:date="2023-10-06T20:02:00Z">
                    <w:rPr>
                      <w:rFonts w:ascii="Gill Sans MT" w:hAnsi="Gill Sans MT" w:cs="Calibri"/>
                      <w:color w:val="000000"/>
                      <w:sz w:val="18"/>
                      <w:szCs w:val="18"/>
                    </w:rPr>
                  </w:rPrChange>
                </w:rPr>
                <w:delText>9074.47</w:delText>
              </w:r>
            </w:del>
          </w:p>
        </w:tc>
        <w:tc>
          <w:tcPr>
            <w:tcW w:w="561" w:type="pct"/>
            <w:noWrap/>
            <w:vAlign w:val="bottom"/>
          </w:tcPr>
          <w:p w14:paraId="24A0CFCD" w14:textId="65620F02" w:rsidR="00D1614E" w:rsidRPr="00256197" w:rsidDel="0075048F" w:rsidRDefault="00D1614E" w:rsidP="00DB11CB">
            <w:pPr>
              <w:spacing w:line="240" w:lineRule="auto"/>
              <w:jc w:val="right"/>
              <w:rPr>
                <w:del w:id="6359" w:author="MKONDIWA, Maxwell (CIMMYT-India)" w:date="2023-10-08T09:50:00Z"/>
                <w:rFonts w:eastAsia="Times New Roman" w:cs="Times New Roman"/>
                <w:color w:val="000000"/>
                <w:sz w:val="18"/>
                <w:szCs w:val="18"/>
                <w:lang w:eastAsia="en-ZW"/>
                <w:rPrChange w:id="6360" w:author="Urfels, Anton (IRRI)" w:date="2023-10-06T20:02:00Z">
                  <w:rPr>
                    <w:del w:id="6361" w:author="MKONDIWA, Maxwell (CIMMYT-India)" w:date="2023-10-08T09:50:00Z"/>
                    <w:rFonts w:ascii="Gill Sans MT" w:eastAsia="Times New Roman" w:hAnsi="Gill Sans MT" w:cs="Calibri"/>
                    <w:color w:val="000000"/>
                    <w:sz w:val="18"/>
                    <w:szCs w:val="18"/>
                    <w:lang w:eastAsia="en-ZW"/>
                  </w:rPr>
                </w:rPrChange>
              </w:rPr>
            </w:pPr>
            <w:del w:id="6362" w:author="MKONDIWA, Maxwell (CIMMYT-India)" w:date="2023-10-08T09:50:00Z">
              <w:r w:rsidRPr="00256197" w:rsidDel="0075048F">
                <w:rPr>
                  <w:rFonts w:cs="Times New Roman"/>
                  <w:color w:val="000000"/>
                  <w:sz w:val="18"/>
                  <w:szCs w:val="18"/>
                  <w:rPrChange w:id="6363" w:author="Urfels, Anton (IRRI)" w:date="2023-10-06T20:02:00Z">
                    <w:rPr>
                      <w:rFonts w:ascii="Gill Sans MT" w:hAnsi="Gill Sans MT" w:cs="Calibri"/>
                      <w:color w:val="000000"/>
                      <w:sz w:val="18"/>
                      <w:szCs w:val="18"/>
                    </w:rPr>
                  </w:rPrChange>
                </w:rPr>
                <w:delText>17482.79</w:delText>
              </w:r>
            </w:del>
          </w:p>
        </w:tc>
        <w:tc>
          <w:tcPr>
            <w:tcW w:w="561" w:type="pct"/>
            <w:noWrap/>
            <w:vAlign w:val="bottom"/>
          </w:tcPr>
          <w:p w14:paraId="4850BCD8" w14:textId="132AFB04" w:rsidR="00D1614E" w:rsidRPr="00256197" w:rsidDel="0075048F" w:rsidRDefault="00D1614E" w:rsidP="00DB11CB">
            <w:pPr>
              <w:spacing w:line="240" w:lineRule="auto"/>
              <w:jc w:val="right"/>
              <w:rPr>
                <w:del w:id="6364" w:author="MKONDIWA, Maxwell (CIMMYT-India)" w:date="2023-10-08T09:50:00Z"/>
                <w:rFonts w:eastAsia="Times New Roman" w:cs="Times New Roman"/>
                <w:color w:val="000000"/>
                <w:sz w:val="18"/>
                <w:szCs w:val="18"/>
                <w:lang w:eastAsia="en-ZW"/>
                <w:rPrChange w:id="6365" w:author="Urfels, Anton (IRRI)" w:date="2023-10-06T20:02:00Z">
                  <w:rPr>
                    <w:del w:id="6366" w:author="MKONDIWA, Maxwell (CIMMYT-India)" w:date="2023-10-08T09:50:00Z"/>
                    <w:rFonts w:ascii="Gill Sans MT" w:eastAsia="Times New Roman" w:hAnsi="Gill Sans MT" w:cs="Calibri"/>
                    <w:color w:val="000000"/>
                    <w:sz w:val="18"/>
                    <w:szCs w:val="18"/>
                    <w:lang w:eastAsia="en-ZW"/>
                  </w:rPr>
                </w:rPrChange>
              </w:rPr>
            </w:pPr>
            <w:del w:id="6367" w:author="MKONDIWA, Maxwell (CIMMYT-India)" w:date="2023-10-08T09:50:00Z">
              <w:r w:rsidRPr="00256197" w:rsidDel="0075048F">
                <w:rPr>
                  <w:rFonts w:cs="Times New Roman"/>
                  <w:color w:val="000000"/>
                  <w:sz w:val="18"/>
                  <w:szCs w:val="18"/>
                  <w:rPrChange w:id="6368" w:author="Urfels, Anton (IRRI)" w:date="2023-10-06T20:02:00Z">
                    <w:rPr>
                      <w:rFonts w:ascii="Gill Sans MT" w:hAnsi="Gill Sans MT" w:cs="Calibri"/>
                      <w:color w:val="000000"/>
                      <w:sz w:val="18"/>
                      <w:szCs w:val="18"/>
                    </w:rPr>
                  </w:rPrChange>
                </w:rPr>
                <w:delText>18110.54</w:delText>
              </w:r>
            </w:del>
          </w:p>
        </w:tc>
        <w:tc>
          <w:tcPr>
            <w:tcW w:w="561" w:type="pct"/>
            <w:noWrap/>
            <w:vAlign w:val="bottom"/>
          </w:tcPr>
          <w:p w14:paraId="5C698E59" w14:textId="73C8BD3C" w:rsidR="00D1614E" w:rsidRPr="00256197" w:rsidDel="0075048F" w:rsidRDefault="00D1614E" w:rsidP="00DB11CB">
            <w:pPr>
              <w:spacing w:line="240" w:lineRule="auto"/>
              <w:jc w:val="right"/>
              <w:rPr>
                <w:del w:id="6369" w:author="MKONDIWA, Maxwell (CIMMYT-India)" w:date="2023-10-08T09:50:00Z"/>
                <w:rFonts w:eastAsia="Times New Roman" w:cs="Times New Roman"/>
                <w:color w:val="000000"/>
                <w:sz w:val="18"/>
                <w:szCs w:val="18"/>
                <w:lang w:eastAsia="en-ZW"/>
                <w:rPrChange w:id="6370" w:author="Urfels, Anton (IRRI)" w:date="2023-10-06T20:02:00Z">
                  <w:rPr>
                    <w:del w:id="6371" w:author="MKONDIWA, Maxwell (CIMMYT-India)" w:date="2023-10-08T09:50:00Z"/>
                    <w:rFonts w:ascii="Gill Sans MT" w:eastAsia="Times New Roman" w:hAnsi="Gill Sans MT" w:cs="Calibri"/>
                    <w:color w:val="000000"/>
                    <w:sz w:val="18"/>
                    <w:szCs w:val="18"/>
                    <w:lang w:eastAsia="en-ZW"/>
                  </w:rPr>
                </w:rPrChange>
              </w:rPr>
            </w:pPr>
            <w:del w:id="6372" w:author="MKONDIWA, Maxwell (CIMMYT-India)" w:date="2023-10-08T09:50:00Z">
              <w:r w:rsidRPr="00256197" w:rsidDel="0075048F">
                <w:rPr>
                  <w:rFonts w:cs="Times New Roman"/>
                  <w:color w:val="000000"/>
                  <w:sz w:val="18"/>
                  <w:szCs w:val="18"/>
                  <w:rPrChange w:id="6373" w:author="Urfels, Anton (IRRI)" w:date="2023-10-06T20:02:00Z">
                    <w:rPr>
                      <w:rFonts w:ascii="Gill Sans MT" w:hAnsi="Gill Sans MT" w:cs="Calibri"/>
                      <w:color w:val="000000"/>
                      <w:sz w:val="18"/>
                      <w:szCs w:val="18"/>
                    </w:rPr>
                  </w:rPrChange>
                </w:rPr>
                <w:delText>18591.31</w:delText>
              </w:r>
            </w:del>
          </w:p>
        </w:tc>
        <w:tc>
          <w:tcPr>
            <w:tcW w:w="561" w:type="pct"/>
            <w:noWrap/>
            <w:vAlign w:val="bottom"/>
          </w:tcPr>
          <w:p w14:paraId="5886CB0A" w14:textId="55117AAD" w:rsidR="00D1614E" w:rsidRPr="00256197" w:rsidDel="0075048F" w:rsidRDefault="00D1614E" w:rsidP="00DB11CB">
            <w:pPr>
              <w:spacing w:line="240" w:lineRule="auto"/>
              <w:jc w:val="right"/>
              <w:rPr>
                <w:del w:id="6374" w:author="MKONDIWA, Maxwell (CIMMYT-India)" w:date="2023-10-08T09:50:00Z"/>
                <w:rFonts w:eastAsia="Times New Roman" w:cs="Times New Roman"/>
                <w:color w:val="000000"/>
                <w:sz w:val="18"/>
                <w:szCs w:val="18"/>
                <w:lang w:eastAsia="en-ZW"/>
                <w:rPrChange w:id="6375" w:author="Urfels, Anton (IRRI)" w:date="2023-10-06T20:02:00Z">
                  <w:rPr>
                    <w:del w:id="6376" w:author="MKONDIWA, Maxwell (CIMMYT-India)" w:date="2023-10-08T09:50:00Z"/>
                    <w:rFonts w:ascii="Gill Sans MT" w:eastAsia="Times New Roman" w:hAnsi="Gill Sans MT" w:cs="Calibri"/>
                    <w:color w:val="000000"/>
                    <w:sz w:val="18"/>
                    <w:szCs w:val="18"/>
                    <w:lang w:eastAsia="en-ZW"/>
                  </w:rPr>
                </w:rPrChange>
              </w:rPr>
            </w:pPr>
            <w:del w:id="6377" w:author="MKONDIWA, Maxwell (CIMMYT-India)" w:date="2023-10-08T09:50:00Z">
              <w:r w:rsidRPr="00256197" w:rsidDel="0075048F">
                <w:rPr>
                  <w:rFonts w:cs="Times New Roman"/>
                  <w:color w:val="000000"/>
                  <w:sz w:val="18"/>
                  <w:szCs w:val="18"/>
                  <w:rPrChange w:id="6378" w:author="Urfels, Anton (IRRI)" w:date="2023-10-06T20:02:00Z">
                    <w:rPr>
                      <w:rFonts w:ascii="Gill Sans MT" w:hAnsi="Gill Sans MT" w:cs="Calibri"/>
                      <w:color w:val="000000"/>
                      <w:sz w:val="18"/>
                      <w:szCs w:val="18"/>
                    </w:rPr>
                  </w:rPrChange>
                </w:rPr>
                <w:delText>22571.44</w:delText>
              </w:r>
            </w:del>
          </w:p>
        </w:tc>
      </w:tr>
      <w:tr w:rsidR="00D1614E" w:rsidRPr="00256197" w:rsidDel="0075048F" w14:paraId="2C2FF049" w14:textId="63C2BE06" w:rsidTr="00DB11CB">
        <w:trPr>
          <w:trHeight w:val="288"/>
          <w:jc w:val="center"/>
          <w:del w:id="6379" w:author="MKONDIWA, Maxwell (CIMMYT-India)" w:date="2023-10-08T09:50:00Z"/>
        </w:trPr>
        <w:tc>
          <w:tcPr>
            <w:tcW w:w="507" w:type="pct"/>
            <w:vMerge/>
          </w:tcPr>
          <w:p w14:paraId="0EA98451" w14:textId="7406CB9A" w:rsidR="00D1614E" w:rsidRPr="00256197" w:rsidDel="0075048F" w:rsidRDefault="00D1614E" w:rsidP="00DB11CB">
            <w:pPr>
              <w:spacing w:line="240" w:lineRule="auto"/>
              <w:rPr>
                <w:del w:id="6380" w:author="MKONDIWA, Maxwell (CIMMYT-India)" w:date="2023-10-08T09:50:00Z"/>
                <w:rFonts w:eastAsia="Times New Roman" w:cs="Times New Roman"/>
                <w:color w:val="000000"/>
                <w:sz w:val="18"/>
                <w:szCs w:val="18"/>
                <w:lang w:eastAsia="en-ZW"/>
                <w:rPrChange w:id="6381" w:author="Urfels, Anton (IRRI)" w:date="2023-10-06T20:02:00Z">
                  <w:rPr>
                    <w:del w:id="6382" w:author="MKONDIWA, Maxwell (CIMMYT-India)" w:date="2023-10-08T09:50:00Z"/>
                    <w:rFonts w:ascii="Gill Sans MT" w:eastAsia="Times New Roman" w:hAnsi="Gill Sans MT" w:cs="Calibri"/>
                    <w:color w:val="000000"/>
                    <w:sz w:val="18"/>
                    <w:szCs w:val="18"/>
                    <w:lang w:eastAsia="en-ZW"/>
                  </w:rPr>
                </w:rPrChange>
              </w:rPr>
            </w:pPr>
          </w:p>
        </w:tc>
        <w:tc>
          <w:tcPr>
            <w:tcW w:w="1072" w:type="pct"/>
            <w:noWrap/>
            <w:hideMark/>
          </w:tcPr>
          <w:p w14:paraId="1845D7A4" w14:textId="64BBE627" w:rsidR="00D1614E" w:rsidRPr="00256197" w:rsidDel="0075048F" w:rsidRDefault="00D1614E" w:rsidP="00DB11CB">
            <w:pPr>
              <w:spacing w:line="240" w:lineRule="auto"/>
              <w:rPr>
                <w:del w:id="6383" w:author="MKONDIWA, Maxwell (CIMMYT-India)" w:date="2023-10-08T09:50:00Z"/>
                <w:rFonts w:eastAsia="Times New Roman" w:cs="Times New Roman"/>
                <w:color w:val="000000"/>
                <w:sz w:val="18"/>
                <w:szCs w:val="18"/>
                <w:lang w:eastAsia="en-ZW"/>
                <w:rPrChange w:id="6384" w:author="Urfels, Anton (IRRI)" w:date="2023-10-06T20:02:00Z">
                  <w:rPr>
                    <w:del w:id="6385" w:author="MKONDIWA, Maxwell (CIMMYT-India)" w:date="2023-10-08T09:50:00Z"/>
                    <w:rFonts w:ascii="Gill Sans MT" w:eastAsia="Times New Roman" w:hAnsi="Gill Sans MT" w:cs="Calibri"/>
                    <w:color w:val="000000"/>
                    <w:sz w:val="18"/>
                    <w:szCs w:val="18"/>
                    <w:lang w:eastAsia="en-ZW"/>
                  </w:rPr>
                </w:rPrChange>
              </w:rPr>
            </w:pPr>
            <w:del w:id="6386" w:author="MKONDIWA, Maxwell (CIMMYT-India)" w:date="2023-10-08T09:50:00Z">
              <w:r w:rsidRPr="00256197" w:rsidDel="0075048F">
                <w:rPr>
                  <w:rFonts w:eastAsia="Times New Roman" w:cs="Times New Roman"/>
                  <w:color w:val="000000"/>
                  <w:sz w:val="18"/>
                  <w:szCs w:val="18"/>
                  <w:lang w:eastAsia="en-ZW"/>
                  <w:rPrChange w:id="6387" w:author="Urfels, Anton (IRRI)" w:date="2023-10-06T20:02:00Z">
                    <w:rPr>
                      <w:rFonts w:ascii="Gill Sans MT" w:eastAsia="Times New Roman" w:hAnsi="Gill Sans MT" w:cs="Calibri"/>
                      <w:color w:val="000000"/>
                      <w:sz w:val="18"/>
                      <w:szCs w:val="18"/>
                      <w:lang w:eastAsia="en-ZW"/>
                    </w:rPr>
                  </w:rPrChange>
                </w:rPr>
                <w:delText>Min</w:delText>
              </w:r>
            </w:del>
          </w:p>
        </w:tc>
        <w:tc>
          <w:tcPr>
            <w:tcW w:w="615" w:type="pct"/>
            <w:noWrap/>
            <w:vAlign w:val="bottom"/>
          </w:tcPr>
          <w:p w14:paraId="4A6E7B9B" w14:textId="24931C21" w:rsidR="00D1614E" w:rsidRPr="00256197" w:rsidDel="0075048F" w:rsidRDefault="00D1614E" w:rsidP="00DB11CB">
            <w:pPr>
              <w:spacing w:line="240" w:lineRule="auto"/>
              <w:jc w:val="right"/>
              <w:rPr>
                <w:del w:id="6388" w:author="MKONDIWA, Maxwell (CIMMYT-India)" w:date="2023-10-08T09:50:00Z"/>
                <w:rFonts w:eastAsia="Times New Roman" w:cs="Times New Roman"/>
                <w:color w:val="000000"/>
                <w:sz w:val="18"/>
                <w:szCs w:val="18"/>
                <w:lang w:eastAsia="en-ZW"/>
                <w:rPrChange w:id="6389" w:author="Urfels, Anton (IRRI)" w:date="2023-10-06T20:02:00Z">
                  <w:rPr>
                    <w:del w:id="6390" w:author="MKONDIWA, Maxwell (CIMMYT-India)" w:date="2023-10-08T09:50:00Z"/>
                    <w:rFonts w:ascii="Gill Sans MT" w:eastAsia="Times New Roman" w:hAnsi="Gill Sans MT" w:cs="Calibri"/>
                    <w:color w:val="000000"/>
                    <w:sz w:val="18"/>
                    <w:szCs w:val="18"/>
                    <w:lang w:eastAsia="en-ZW"/>
                  </w:rPr>
                </w:rPrChange>
              </w:rPr>
            </w:pPr>
            <w:del w:id="6391" w:author="MKONDIWA, Maxwell (CIMMYT-India)" w:date="2023-10-08T09:50:00Z">
              <w:r w:rsidRPr="00256197" w:rsidDel="0075048F">
                <w:rPr>
                  <w:rFonts w:cs="Times New Roman"/>
                  <w:color w:val="000000"/>
                  <w:sz w:val="18"/>
                  <w:szCs w:val="18"/>
                  <w:rPrChange w:id="6392" w:author="Urfels, Anton (IRRI)" w:date="2023-10-06T20:02:00Z">
                    <w:rPr>
                      <w:rFonts w:ascii="Gill Sans MT" w:hAnsi="Gill Sans MT" w:cs="Calibri"/>
                      <w:color w:val="000000"/>
                      <w:sz w:val="18"/>
                      <w:szCs w:val="18"/>
                    </w:rPr>
                  </w:rPrChange>
                </w:rPr>
                <w:delText>-95787.35</w:delText>
              </w:r>
            </w:del>
          </w:p>
        </w:tc>
        <w:tc>
          <w:tcPr>
            <w:tcW w:w="561" w:type="pct"/>
            <w:noWrap/>
            <w:vAlign w:val="bottom"/>
          </w:tcPr>
          <w:p w14:paraId="0B88B8A9" w14:textId="4932115F" w:rsidR="00D1614E" w:rsidRPr="00256197" w:rsidDel="0075048F" w:rsidRDefault="00D1614E" w:rsidP="00DB11CB">
            <w:pPr>
              <w:spacing w:line="240" w:lineRule="auto"/>
              <w:jc w:val="right"/>
              <w:rPr>
                <w:del w:id="6393" w:author="MKONDIWA, Maxwell (CIMMYT-India)" w:date="2023-10-08T09:50:00Z"/>
                <w:rFonts w:eastAsia="Times New Roman" w:cs="Times New Roman"/>
                <w:color w:val="000000"/>
                <w:sz w:val="18"/>
                <w:szCs w:val="18"/>
                <w:lang w:eastAsia="en-ZW"/>
                <w:rPrChange w:id="6394" w:author="Urfels, Anton (IRRI)" w:date="2023-10-06T20:02:00Z">
                  <w:rPr>
                    <w:del w:id="6395" w:author="MKONDIWA, Maxwell (CIMMYT-India)" w:date="2023-10-08T09:50:00Z"/>
                    <w:rFonts w:ascii="Gill Sans MT" w:eastAsia="Times New Roman" w:hAnsi="Gill Sans MT" w:cs="Calibri"/>
                    <w:color w:val="000000"/>
                    <w:sz w:val="18"/>
                    <w:szCs w:val="18"/>
                    <w:lang w:eastAsia="en-ZW"/>
                  </w:rPr>
                </w:rPrChange>
              </w:rPr>
            </w:pPr>
            <w:del w:id="6396" w:author="MKONDIWA, Maxwell (CIMMYT-India)" w:date="2023-10-08T09:50:00Z">
              <w:r w:rsidRPr="00256197" w:rsidDel="0075048F">
                <w:rPr>
                  <w:rFonts w:cs="Times New Roman"/>
                  <w:color w:val="000000"/>
                  <w:sz w:val="18"/>
                  <w:szCs w:val="18"/>
                  <w:rPrChange w:id="6397" w:author="Urfels, Anton (IRRI)" w:date="2023-10-06T20:02:00Z">
                    <w:rPr>
                      <w:rFonts w:ascii="Gill Sans MT" w:hAnsi="Gill Sans MT" w:cs="Calibri"/>
                      <w:color w:val="000000"/>
                      <w:sz w:val="18"/>
                      <w:szCs w:val="18"/>
                    </w:rPr>
                  </w:rPrChange>
                </w:rPr>
                <w:delText>-10517.52</w:delText>
              </w:r>
            </w:del>
          </w:p>
        </w:tc>
        <w:tc>
          <w:tcPr>
            <w:tcW w:w="561" w:type="pct"/>
            <w:noWrap/>
            <w:vAlign w:val="bottom"/>
          </w:tcPr>
          <w:p w14:paraId="1720EC96" w14:textId="18D4F111" w:rsidR="00D1614E" w:rsidRPr="00256197" w:rsidDel="0075048F" w:rsidRDefault="00D1614E" w:rsidP="00DB11CB">
            <w:pPr>
              <w:spacing w:line="240" w:lineRule="auto"/>
              <w:jc w:val="right"/>
              <w:rPr>
                <w:del w:id="6398" w:author="MKONDIWA, Maxwell (CIMMYT-India)" w:date="2023-10-08T09:50:00Z"/>
                <w:rFonts w:eastAsia="Times New Roman" w:cs="Times New Roman"/>
                <w:color w:val="000000"/>
                <w:sz w:val="18"/>
                <w:szCs w:val="18"/>
                <w:lang w:eastAsia="en-ZW"/>
                <w:rPrChange w:id="6399" w:author="Urfels, Anton (IRRI)" w:date="2023-10-06T20:02:00Z">
                  <w:rPr>
                    <w:del w:id="6400" w:author="MKONDIWA, Maxwell (CIMMYT-India)" w:date="2023-10-08T09:50:00Z"/>
                    <w:rFonts w:ascii="Gill Sans MT" w:eastAsia="Times New Roman" w:hAnsi="Gill Sans MT" w:cs="Calibri"/>
                    <w:color w:val="000000"/>
                    <w:sz w:val="18"/>
                    <w:szCs w:val="18"/>
                    <w:lang w:eastAsia="en-ZW"/>
                  </w:rPr>
                </w:rPrChange>
              </w:rPr>
            </w:pPr>
            <w:del w:id="6401" w:author="MKONDIWA, Maxwell (CIMMYT-India)" w:date="2023-10-08T09:50:00Z">
              <w:r w:rsidRPr="00256197" w:rsidDel="0075048F">
                <w:rPr>
                  <w:rFonts w:cs="Times New Roman"/>
                  <w:color w:val="000000"/>
                  <w:sz w:val="18"/>
                  <w:szCs w:val="18"/>
                  <w:rPrChange w:id="6402" w:author="Urfels, Anton (IRRI)" w:date="2023-10-06T20:02:00Z">
                    <w:rPr>
                      <w:rFonts w:ascii="Gill Sans MT" w:hAnsi="Gill Sans MT" w:cs="Calibri"/>
                      <w:color w:val="000000"/>
                      <w:sz w:val="18"/>
                      <w:szCs w:val="18"/>
                    </w:rPr>
                  </w:rPrChange>
                </w:rPr>
                <w:delText>-4369.18</w:delText>
              </w:r>
            </w:del>
          </w:p>
        </w:tc>
        <w:tc>
          <w:tcPr>
            <w:tcW w:w="561" w:type="pct"/>
            <w:noWrap/>
            <w:vAlign w:val="bottom"/>
          </w:tcPr>
          <w:p w14:paraId="6520EB04" w14:textId="37DD0C31" w:rsidR="00D1614E" w:rsidRPr="00256197" w:rsidDel="0075048F" w:rsidRDefault="00D1614E" w:rsidP="00DB11CB">
            <w:pPr>
              <w:spacing w:line="240" w:lineRule="auto"/>
              <w:jc w:val="right"/>
              <w:rPr>
                <w:del w:id="6403" w:author="MKONDIWA, Maxwell (CIMMYT-India)" w:date="2023-10-08T09:50:00Z"/>
                <w:rFonts w:eastAsia="Times New Roman" w:cs="Times New Roman"/>
                <w:color w:val="000000"/>
                <w:sz w:val="18"/>
                <w:szCs w:val="18"/>
                <w:lang w:eastAsia="en-ZW"/>
                <w:rPrChange w:id="6404" w:author="Urfels, Anton (IRRI)" w:date="2023-10-06T20:02:00Z">
                  <w:rPr>
                    <w:del w:id="6405" w:author="MKONDIWA, Maxwell (CIMMYT-India)" w:date="2023-10-08T09:50:00Z"/>
                    <w:rFonts w:ascii="Gill Sans MT" w:eastAsia="Times New Roman" w:hAnsi="Gill Sans MT" w:cs="Calibri"/>
                    <w:color w:val="000000"/>
                    <w:sz w:val="18"/>
                    <w:szCs w:val="18"/>
                    <w:lang w:eastAsia="en-ZW"/>
                  </w:rPr>
                </w:rPrChange>
              </w:rPr>
            </w:pPr>
            <w:del w:id="6406" w:author="MKONDIWA, Maxwell (CIMMYT-India)" w:date="2023-10-08T09:50:00Z">
              <w:r w:rsidRPr="00256197" w:rsidDel="0075048F">
                <w:rPr>
                  <w:rFonts w:cs="Times New Roman"/>
                  <w:color w:val="000000"/>
                  <w:sz w:val="18"/>
                  <w:szCs w:val="18"/>
                  <w:rPrChange w:id="6407" w:author="Urfels, Anton (IRRI)" w:date="2023-10-06T20:02:00Z">
                    <w:rPr>
                      <w:rFonts w:ascii="Gill Sans MT" w:hAnsi="Gill Sans MT" w:cs="Calibri"/>
                      <w:color w:val="000000"/>
                      <w:sz w:val="18"/>
                      <w:szCs w:val="18"/>
                    </w:rPr>
                  </w:rPrChange>
                </w:rPr>
                <w:delText>-19391.88</w:delText>
              </w:r>
            </w:del>
          </w:p>
        </w:tc>
        <w:tc>
          <w:tcPr>
            <w:tcW w:w="561" w:type="pct"/>
            <w:noWrap/>
            <w:vAlign w:val="bottom"/>
          </w:tcPr>
          <w:p w14:paraId="3AE4DEF5" w14:textId="74706FA2" w:rsidR="00D1614E" w:rsidRPr="00256197" w:rsidDel="0075048F" w:rsidRDefault="00D1614E" w:rsidP="00DB11CB">
            <w:pPr>
              <w:spacing w:line="240" w:lineRule="auto"/>
              <w:jc w:val="right"/>
              <w:rPr>
                <w:del w:id="6408" w:author="MKONDIWA, Maxwell (CIMMYT-India)" w:date="2023-10-08T09:50:00Z"/>
                <w:rFonts w:eastAsia="Times New Roman" w:cs="Times New Roman"/>
                <w:color w:val="000000"/>
                <w:sz w:val="18"/>
                <w:szCs w:val="18"/>
                <w:lang w:eastAsia="en-ZW"/>
                <w:rPrChange w:id="6409" w:author="Urfels, Anton (IRRI)" w:date="2023-10-06T20:02:00Z">
                  <w:rPr>
                    <w:del w:id="6410" w:author="MKONDIWA, Maxwell (CIMMYT-India)" w:date="2023-10-08T09:50:00Z"/>
                    <w:rFonts w:ascii="Gill Sans MT" w:eastAsia="Times New Roman" w:hAnsi="Gill Sans MT" w:cs="Calibri"/>
                    <w:color w:val="000000"/>
                    <w:sz w:val="18"/>
                    <w:szCs w:val="18"/>
                    <w:lang w:eastAsia="en-ZW"/>
                  </w:rPr>
                </w:rPrChange>
              </w:rPr>
            </w:pPr>
            <w:del w:id="6411" w:author="MKONDIWA, Maxwell (CIMMYT-India)" w:date="2023-10-08T09:50:00Z">
              <w:r w:rsidRPr="00256197" w:rsidDel="0075048F">
                <w:rPr>
                  <w:rFonts w:cs="Times New Roman"/>
                  <w:color w:val="000000"/>
                  <w:sz w:val="18"/>
                  <w:szCs w:val="18"/>
                  <w:rPrChange w:id="6412" w:author="Urfels, Anton (IRRI)" w:date="2023-10-06T20:02:00Z">
                    <w:rPr>
                      <w:rFonts w:ascii="Gill Sans MT" w:hAnsi="Gill Sans MT" w:cs="Calibri"/>
                      <w:color w:val="000000"/>
                      <w:sz w:val="18"/>
                      <w:szCs w:val="18"/>
                    </w:rPr>
                  </w:rPrChange>
                </w:rPr>
                <w:delText>-39021.17</w:delText>
              </w:r>
            </w:del>
          </w:p>
        </w:tc>
        <w:tc>
          <w:tcPr>
            <w:tcW w:w="561" w:type="pct"/>
            <w:noWrap/>
            <w:vAlign w:val="bottom"/>
          </w:tcPr>
          <w:p w14:paraId="794A230F" w14:textId="3E8086DE" w:rsidR="00D1614E" w:rsidRPr="00256197" w:rsidDel="0075048F" w:rsidRDefault="00D1614E" w:rsidP="00DB11CB">
            <w:pPr>
              <w:spacing w:line="240" w:lineRule="auto"/>
              <w:jc w:val="right"/>
              <w:rPr>
                <w:del w:id="6413" w:author="MKONDIWA, Maxwell (CIMMYT-India)" w:date="2023-10-08T09:50:00Z"/>
                <w:rFonts w:eastAsia="Times New Roman" w:cs="Times New Roman"/>
                <w:color w:val="000000"/>
                <w:sz w:val="18"/>
                <w:szCs w:val="18"/>
                <w:lang w:eastAsia="en-ZW"/>
                <w:rPrChange w:id="6414" w:author="Urfels, Anton (IRRI)" w:date="2023-10-06T20:02:00Z">
                  <w:rPr>
                    <w:del w:id="6415" w:author="MKONDIWA, Maxwell (CIMMYT-India)" w:date="2023-10-08T09:50:00Z"/>
                    <w:rFonts w:ascii="Gill Sans MT" w:eastAsia="Times New Roman" w:hAnsi="Gill Sans MT" w:cs="Calibri"/>
                    <w:color w:val="000000"/>
                    <w:sz w:val="18"/>
                    <w:szCs w:val="18"/>
                    <w:lang w:eastAsia="en-ZW"/>
                  </w:rPr>
                </w:rPrChange>
              </w:rPr>
            </w:pPr>
            <w:del w:id="6416" w:author="MKONDIWA, Maxwell (CIMMYT-India)" w:date="2023-10-08T09:50:00Z">
              <w:r w:rsidRPr="00256197" w:rsidDel="0075048F">
                <w:rPr>
                  <w:rFonts w:cs="Times New Roman"/>
                  <w:color w:val="000000"/>
                  <w:sz w:val="18"/>
                  <w:szCs w:val="18"/>
                  <w:rPrChange w:id="6417" w:author="Urfels, Anton (IRRI)" w:date="2023-10-06T20:02:00Z">
                    <w:rPr>
                      <w:rFonts w:ascii="Gill Sans MT" w:hAnsi="Gill Sans MT" w:cs="Calibri"/>
                      <w:color w:val="000000"/>
                      <w:sz w:val="18"/>
                      <w:szCs w:val="18"/>
                    </w:rPr>
                  </w:rPrChange>
                </w:rPr>
                <w:delText>-50886.52</w:delText>
              </w:r>
            </w:del>
          </w:p>
        </w:tc>
      </w:tr>
      <w:tr w:rsidR="00D1614E" w:rsidRPr="00256197" w:rsidDel="0075048F" w14:paraId="4A28D367" w14:textId="060BAA46" w:rsidTr="00DB11CB">
        <w:trPr>
          <w:trHeight w:val="288"/>
          <w:jc w:val="center"/>
          <w:del w:id="6418" w:author="MKONDIWA, Maxwell (CIMMYT-India)" w:date="2023-10-08T09:50:00Z"/>
        </w:trPr>
        <w:tc>
          <w:tcPr>
            <w:tcW w:w="507" w:type="pct"/>
            <w:vMerge/>
          </w:tcPr>
          <w:p w14:paraId="4621E17B" w14:textId="4100E20B" w:rsidR="00D1614E" w:rsidRPr="00256197" w:rsidDel="0075048F" w:rsidRDefault="00D1614E" w:rsidP="00DB11CB">
            <w:pPr>
              <w:spacing w:line="240" w:lineRule="auto"/>
              <w:rPr>
                <w:del w:id="6419" w:author="MKONDIWA, Maxwell (CIMMYT-India)" w:date="2023-10-08T09:50:00Z"/>
                <w:rFonts w:eastAsia="Times New Roman" w:cs="Times New Roman"/>
                <w:color w:val="000000"/>
                <w:sz w:val="18"/>
                <w:szCs w:val="18"/>
                <w:lang w:eastAsia="en-ZW"/>
                <w:rPrChange w:id="6420" w:author="Urfels, Anton (IRRI)" w:date="2023-10-06T20:02:00Z">
                  <w:rPr>
                    <w:del w:id="6421" w:author="MKONDIWA, Maxwell (CIMMYT-India)" w:date="2023-10-08T09:50:00Z"/>
                    <w:rFonts w:ascii="Gill Sans MT" w:eastAsia="Times New Roman" w:hAnsi="Gill Sans MT" w:cs="Calibri"/>
                    <w:color w:val="000000"/>
                    <w:sz w:val="18"/>
                    <w:szCs w:val="18"/>
                    <w:lang w:eastAsia="en-ZW"/>
                  </w:rPr>
                </w:rPrChange>
              </w:rPr>
            </w:pPr>
          </w:p>
        </w:tc>
        <w:tc>
          <w:tcPr>
            <w:tcW w:w="1072" w:type="pct"/>
            <w:noWrap/>
            <w:hideMark/>
          </w:tcPr>
          <w:p w14:paraId="1CD41808" w14:textId="6BBC9FC8" w:rsidR="00D1614E" w:rsidRPr="00256197" w:rsidDel="0075048F" w:rsidRDefault="00D1614E" w:rsidP="00DB11CB">
            <w:pPr>
              <w:spacing w:line="240" w:lineRule="auto"/>
              <w:rPr>
                <w:del w:id="6422" w:author="MKONDIWA, Maxwell (CIMMYT-India)" w:date="2023-10-08T09:50:00Z"/>
                <w:rFonts w:eastAsia="Times New Roman" w:cs="Times New Roman"/>
                <w:color w:val="000000"/>
                <w:sz w:val="18"/>
                <w:szCs w:val="18"/>
                <w:lang w:eastAsia="en-ZW"/>
                <w:rPrChange w:id="6423" w:author="Urfels, Anton (IRRI)" w:date="2023-10-06T20:02:00Z">
                  <w:rPr>
                    <w:del w:id="6424" w:author="MKONDIWA, Maxwell (CIMMYT-India)" w:date="2023-10-08T09:50:00Z"/>
                    <w:rFonts w:ascii="Gill Sans MT" w:eastAsia="Times New Roman" w:hAnsi="Gill Sans MT" w:cs="Calibri"/>
                    <w:color w:val="000000"/>
                    <w:sz w:val="18"/>
                    <w:szCs w:val="18"/>
                    <w:lang w:eastAsia="en-ZW"/>
                  </w:rPr>
                </w:rPrChange>
              </w:rPr>
            </w:pPr>
            <w:del w:id="6425" w:author="MKONDIWA, Maxwell (CIMMYT-India)" w:date="2023-10-08T09:50:00Z">
              <w:r w:rsidRPr="00256197" w:rsidDel="0075048F">
                <w:rPr>
                  <w:rFonts w:eastAsia="Times New Roman" w:cs="Times New Roman"/>
                  <w:color w:val="000000"/>
                  <w:sz w:val="18"/>
                  <w:szCs w:val="18"/>
                  <w:lang w:eastAsia="en-ZW"/>
                  <w:rPrChange w:id="6426" w:author="Urfels, Anton (IRRI)" w:date="2023-10-06T20:02:00Z">
                    <w:rPr>
                      <w:rFonts w:ascii="Gill Sans MT" w:eastAsia="Times New Roman" w:hAnsi="Gill Sans MT" w:cs="Calibri"/>
                      <w:color w:val="000000"/>
                      <w:sz w:val="18"/>
                      <w:szCs w:val="18"/>
                      <w:lang w:eastAsia="en-ZW"/>
                    </w:rPr>
                  </w:rPrChange>
                </w:rPr>
                <w:delText>10</w:delText>
              </w:r>
              <w:r w:rsidRPr="00256197" w:rsidDel="0075048F">
                <w:rPr>
                  <w:rFonts w:eastAsia="Times New Roman" w:cs="Times New Roman"/>
                  <w:color w:val="000000"/>
                  <w:sz w:val="18"/>
                  <w:szCs w:val="18"/>
                  <w:vertAlign w:val="superscript"/>
                  <w:lang w:eastAsia="en-ZW"/>
                  <w:rPrChange w:id="6427" w:author="Urfels, Anton (IRRI)" w:date="2023-10-06T20:02:00Z">
                    <w:rPr>
                      <w:rFonts w:ascii="Gill Sans MT" w:eastAsia="Times New Roman" w:hAnsi="Gill Sans MT" w:cs="Calibri"/>
                      <w:color w:val="000000"/>
                      <w:sz w:val="18"/>
                      <w:szCs w:val="18"/>
                      <w:vertAlign w:val="superscript"/>
                      <w:lang w:eastAsia="en-ZW"/>
                    </w:rPr>
                  </w:rPrChange>
                </w:rPr>
                <w:delText>th</w:delText>
              </w:r>
              <w:r w:rsidRPr="00256197" w:rsidDel="0075048F">
                <w:rPr>
                  <w:rFonts w:eastAsia="Times New Roman" w:cs="Times New Roman"/>
                  <w:color w:val="000000"/>
                  <w:sz w:val="18"/>
                  <w:szCs w:val="18"/>
                  <w:lang w:eastAsia="en-ZW"/>
                  <w:rPrChange w:id="6428" w:author="Urfels, Anton (IRRI)" w:date="2023-10-06T20:02:00Z">
                    <w:rPr>
                      <w:rFonts w:ascii="Gill Sans MT" w:eastAsia="Times New Roman" w:hAnsi="Gill Sans MT" w:cs="Calibri"/>
                      <w:color w:val="000000"/>
                      <w:sz w:val="18"/>
                      <w:szCs w:val="18"/>
                      <w:lang w:eastAsia="en-ZW"/>
                    </w:rPr>
                  </w:rPrChange>
                </w:rPr>
                <w:delText xml:space="preserve"> percentile</w:delText>
              </w:r>
            </w:del>
          </w:p>
        </w:tc>
        <w:tc>
          <w:tcPr>
            <w:tcW w:w="615" w:type="pct"/>
            <w:noWrap/>
            <w:vAlign w:val="bottom"/>
          </w:tcPr>
          <w:p w14:paraId="0FAAB769" w14:textId="52B70872" w:rsidR="00D1614E" w:rsidRPr="00256197" w:rsidDel="0075048F" w:rsidRDefault="00D1614E" w:rsidP="00DB11CB">
            <w:pPr>
              <w:spacing w:line="240" w:lineRule="auto"/>
              <w:jc w:val="right"/>
              <w:rPr>
                <w:del w:id="6429" w:author="MKONDIWA, Maxwell (CIMMYT-India)" w:date="2023-10-08T09:50:00Z"/>
                <w:rFonts w:eastAsia="Times New Roman" w:cs="Times New Roman"/>
                <w:color w:val="000000"/>
                <w:sz w:val="18"/>
                <w:szCs w:val="18"/>
                <w:lang w:eastAsia="en-ZW"/>
                <w:rPrChange w:id="6430" w:author="Urfels, Anton (IRRI)" w:date="2023-10-06T20:02:00Z">
                  <w:rPr>
                    <w:del w:id="6431" w:author="MKONDIWA, Maxwell (CIMMYT-India)" w:date="2023-10-08T09:50:00Z"/>
                    <w:rFonts w:ascii="Gill Sans MT" w:eastAsia="Times New Roman" w:hAnsi="Gill Sans MT" w:cs="Calibri"/>
                    <w:color w:val="000000"/>
                    <w:sz w:val="18"/>
                    <w:szCs w:val="18"/>
                    <w:lang w:eastAsia="en-ZW"/>
                  </w:rPr>
                </w:rPrChange>
              </w:rPr>
            </w:pPr>
            <w:del w:id="6432" w:author="MKONDIWA, Maxwell (CIMMYT-India)" w:date="2023-10-08T09:50:00Z">
              <w:r w:rsidRPr="00256197" w:rsidDel="0075048F">
                <w:rPr>
                  <w:rFonts w:cs="Times New Roman"/>
                  <w:color w:val="000000"/>
                  <w:sz w:val="18"/>
                  <w:szCs w:val="18"/>
                  <w:rPrChange w:id="6433" w:author="Urfels, Anton (IRRI)" w:date="2023-10-06T20:02:00Z">
                    <w:rPr>
                      <w:rFonts w:ascii="Gill Sans MT" w:hAnsi="Gill Sans MT" w:cs="Calibri"/>
                      <w:color w:val="000000"/>
                      <w:sz w:val="18"/>
                      <w:szCs w:val="18"/>
                    </w:rPr>
                  </w:rPrChange>
                </w:rPr>
                <w:delText>-59656.73</w:delText>
              </w:r>
            </w:del>
          </w:p>
        </w:tc>
        <w:tc>
          <w:tcPr>
            <w:tcW w:w="561" w:type="pct"/>
            <w:noWrap/>
            <w:vAlign w:val="bottom"/>
          </w:tcPr>
          <w:p w14:paraId="234AFC15" w14:textId="72A2F80C" w:rsidR="00D1614E" w:rsidRPr="00256197" w:rsidDel="0075048F" w:rsidRDefault="00D1614E" w:rsidP="00DB11CB">
            <w:pPr>
              <w:spacing w:line="240" w:lineRule="auto"/>
              <w:jc w:val="right"/>
              <w:rPr>
                <w:del w:id="6434" w:author="MKONDIWA, Maxwell (CIMMYT-India)" w:date="2023-10-08T09:50:00Z"/>
                <w:rFonts w:eastAsia="Times New Roman" w:cs="Times New Roman"/>
                <w:color w:val="000000"/>
                <w:sz w:val="18"/>
                <w:szCs w:val="18"/>
                <w:lang w:eastAsia="en-ZW"/>
                <w:rPrChange w:id="6435" w:author="Urfels, Anton (IRRI)" w:date="2023-10-06T20:02:00Z">
                  <w:rPr>
                    <w:del w:id="6436" w:author="MKONDIWA, Maxwell (CIMMYT-India)" w:date="2023-10-08T09:50:00Z"/>
                    <w:rFonts w:ascii="Gill Sans MT" w:eastAsia="Times New Roman" w:hAnsi="Gill Sans MT" w:cs="Calibri"/>
                    <w:color w:val="000000"/>
                    <w:sz w:val="18"/>
                    <w:szCs w:val="18"/>
                    <w:lang w:eastAsia="en-ZW"/>
                  </w:rPr>
                </w:rPrChange>
              </w:rPr>
            </w:pPr>
            <w:del w:id="6437" w:author="MKONDIWA, Maxwell (CIMMYT-India)" w:date="2023-10-08T09:50:00Z">
              <w:r w:rsidRPr="00256197" w:rsidDel="0075048F">
                <w:rPr>
                  <w:rFonts w:cs="Times New Roman"/>
                  <w:color w:val="000000"/>
                  <w:sz w:val="18"/>
                  <w:szCs w:val="18"/>
                  <w:rPrChange w:id="6438" w:author="Urfels, Anton (IRRI)" w:date="2023-10-06T20:02:00Z">
                    <w:rPr>
                      <w:rFonts w:ascii="Gill Sans MT" w:hAnsi="Gill Sans MT" w:cs="Calibri"/>
                      <w:color w:val="000000"/>
                      <w:sz w:val="18"/>
                      <w:szCs w:val="18"/>
                    </w:rPr>
                  </w:rPrChange>
                </w:rPr>
                <w:delText>43928.94</w:delText>
              </w:r>
            </w:del>
          </w:p>
        </w:tc>
        <w:tc>
          <w:tcPr>
            <w:tcW w:w="561" w:type="pct"/>
            <w:noWrap/>
            <w:vAlign w:val="bottom"/>
          </w:tcPr>
          <w:p w14:paraId="0EB5694E" w14:textId="7BEE649B" w:rsidR="00D1614E" w:rsidRPr="00256197" w:rsidDel="0075048F" w:rsidRDefault="00D1614E" w:rsidP="00DB11CB">
            <w:pPr>
              <w:spacing w:line="240" w:lineRule="auto"/>
              <w:jc w:val="right"/>
              <w:rPr>
                <w:del w:id="6439" w:author="MKONDIWA, Maxwell (CIMMYT-India)" w:date="2023-10-08T09:50:00Z"/>
                <w:rFonts w:eastAsia="Times New Roman" w:cs="Times New Roman"/>
                <w:color w:val="000000"/>
                <w:sz w:val="18"/>
                <w:szCs w:val="18"/>
                <w:lang w:eastAsia="en-ZW"/>
                <w:rPrChange w:id="6440" w:author="Urfels, Anton (IRRI)" w:date="2023-10-06T20:02:00Z">
                  <w:rPr>
                    <w:del w:id="6441" w:author="MKONDIWA, Maxwell (CIMMYT-India)" w:date="2023-10-08T09:50:00Z"/>
                    <w:rFonts w:ascii="Gill Sans MT" w:eastAsia="Times New Roman" w:hAnsi="Gill Sans MT" w:cs="Calibri"/>
                    <w:color w:val="000000"/>
                    <w:sz w:val="18"/>
                    <w:szCs w:val="18"/>
                    <w:lang w:eastAsia="en-ZW"/>
                  </w:rPr>
                </w:rPrChange>
              </w:rPr>
            </w:pPr>
            <w:del w:id="6442" w:author="MKONDIWA, Maxwell (CIMMYT-India)" w:date="2023-10-08T09:50:00Z">
              <w:r w:rsidRPr="00256197" w:rsidDel="0075048F">
                <w:rPr>
                  <w:rFonts w:cs="Times New Roman"/>
                  <w:color w:val="000000"/>
                  <w:sz w:val="18"/>
                  <w:szCs w:val="18"/>
                  <w:rPrChange w:id="6443" w:author="Urfels, Anton (IRRI)" w:date="2023-10-06T20:02:00Z">
                    <w:rPr>
                      <w:rFonts w:ascii="Gill Sans MT" w:hAnsi="Gill Sans MT" w:cs="Calibri"/>
                      <w:color w:val="000000"/>
                      <w:sz w:val="18"/>
                      <w:szCs w:val="18"/>
                    </w:rPr>
                  </w:rPrChange>
                </w:rPr>
                <w:delText>38320.78</w:delText>
              </w:r>
            </w:del>
          </w:p>
        </w:tc>
        <w:tc>
          <w:tcPr>
            <w:tcW w:w="561" w:type="pct"/>
            <w:noWrap/>
            <w:vAlign w:val="bottom"/>
          </w:tcPr>
          <w:p w14:paraId="6095873D" w14:textId="423685B7" w:rsidR="00D1614E" w:rsidRPr="00256197" w:rsidDel="0075048F" w:rsidRDefault="00D1614E" w:rsidP="00DB11CB">
            <w:pPr>
              <w:spacing w:line="240" w:lineRule="auto"/>
              <w:jc w:val="right"/>
              <w:rPr>
                <w:del w:id="6444" w:author="MKONDIWA, Maxwell (CIMMYT-India)" w:date="2023-10-08T09:50:00Z"/>
                <w:rFonts w:eastAsia="Times New Roman" w:cs="Times New Roman"/>
                <w:color w:val="000000"/>
                <w:sz w:val="18"/>
                <w:szCs w:val="18"/>
                <w:lang w:eastAsia="en-ZW"/>
                <w:rPrChange w:id="6445" w:author="Urfels, Anton (IRRI)" w:date="2023-10-06T20:02:00Z">
                  <w:rPr>
                    <w:del w:id="6446" w:author="MKONDIWA, Maxwell (CIMMYT-India)" w:date="2023-10-08T09:50:00Z"/>
                    <w:rFonts w:ascii="Gill Sans MT" w:eastAsia="Times New Roman" w:hAnsi="Gill Sans MT" w:cs="Calibri"/>
                    <w:color w:val="000000"/>
                    <w:sz w:val="18"/>
                    <w:szCs w:val="18"/>
                    <w:lang w:eastAsia="en-ZW"/>
                  </w:rPr>
                </w:rPrChange>
              </w:rPr>
            </w:pPr>
            <w:del w:id="6447" w:author="MKONDIWA, Maxwell (CIMMYT-India)" w:date="2023-10-08T09:50:00Z">
              <w:r w:rsidRPr="00256197" w:rsidDel="0075048F">
                <w:rPr>
                  <w:rFonts w:cs="Times New Roman"/>
                  <w:color w:val="000000"/>
                  <w:sz w:val="18"/>
                  <w:szCs w:val="18"/>
                  <w:rPrChange w:id="6448" w:author="Urfels, Anton (IRRI)" w:date="2023-10-06T20:02:00Z">
                    <w:rPr>
                      <w:rFonts w:ascii="Gill Sans MT" w:hAnsi="Gill Sans MT" w:cs="Calibri"/>
                      <w:color w:val="000000"/>
                      <w:sz w:val="18"/>
                      <w:szCs w:val="18"/>
                    </w:rPr>
                  </w:rPrChange>
                </w:rPr>
                <w:delText>24205.65</w:delText>
              </w:r>
            </w:del>
          </w:p>
        </w:tc>
        <w:tc>
          <w:tcPr>
            <w:tcW w:w="561" w:type="pct"/>
            <w:noWrap/>
            <w:vAlign w:val="bottom"/>
          </w:tcPr>
          <w:p w14:paraId="637207F3" w14:textId="6C0C8BB9" w:rsidR="00D1614E" w:rsidRPr="00256197" w:rsidDel="0075048F" w:rsidRDefault="00D1614E" w:rsidP="00DB11CB">
            <w:pPr>
              <w:spacing w:line="240" w:lineRule="auto"/>
              <w:jc w:val="right"/>
              <w:rPr>
                <w:del w:id="6449" w:author="MKONDIWA, Maxwell (CIMMYT-India)" w:date="2023-10-08T09:50:00Z"/>
                <w:rFonts w:eastAsia="Times New Roman" w:cs="Times New Roman"/>
                <w:color w:val="000000"/>
                <w:sz w:val="18"/>
                <w:szCs w:val="18"/>
                <w:lang w:eastAsia="en-ZW"/>
                <w:rPrChange w:id="6450" w:author="Urfels, Anton (IRRI)" w:date="2023-10-06T20:02:00Z">
                  <w:rPr>
                    <w:del w:id="6451" w:author="MKONDIWA, Maxwell (CIMMYT-India)" w:date="2023-10-08T09:50:00Z"/>
                    <w:rFonts w:ascii="Gill Sans MT" w:eastAsia="Times New Roman" w:hAnsi="Gill Sans MT" w:cs="Calibri"/>
                    <w:color w:val="000000"/>
                    <w:sz w:val="18"/>
                    <w:szCs w:val="18"/>
                    <w:lang w:eastAsia="en-ZW"/>
                  </w:rPr>
                </w:rPrChange>
              </w:rPr>
            </w:pPr>
            <w:del w:id="6452" w:author="MKONDIWA, Maxwell (CIMMYT-India)" w:date="2023-10-08T09:50:00Z">
              <w:r w:rsidRPr="00256197" w:rsidDel="0075048F">
                <w:rPr>
                  <w:rFonts w:cs="Times New Roman"/>
                  <w:color w:val="000000"/>
                  <w:sz w:val="18"/>
                  <w:szCs w:val="18"/>
                  <w:rPrChange w:id="6453" w:author="Urfels, Anton (IRRI)" w:date="2023-10-06T20:02:00Z">
                    <w:rPr>
                      <w:rFonts w:ascii="Gill Sans MT" w:hAnsi="Gill Sans MT" w:cs="Calibri"/>
                      <w:color w:val="000000"/>
                      <w:sz w:val="18"/>
                      <w:szCs w:val="18"/>
                    </w:rPr>
                  </w:rPrChange>
                </w:rPr>
                <w:delText>-867.53</w:delText>
              </w:r>
            </w:del>
          </w:p>
        </w:tc>
        <w:tc>
          <w:tcPr>
            <w:tcW w:w="561" w:type="pct"/>
            <w:noWrap/>
            <w:vAlign w:val="bottom"/>
          </w:tcPr>
          <w:p w14:paraId="28A7D87C" w14:textId="52404108" w:rsidR="00D1614E" w:rsidRPr="00256197" w:rsidDel="0075048F" w:rsidRDefault="00D1614E" w:rsidP="00DB11CB">
            <w:pPr>
              <w:spacing w:line="240" w:lineRule="auto"/>
              <w:jc w:val="right"/>
              <w:rPr>
                <w:del w:id="6454" w:author="MKONDIWA, Maxwell (CIMMYT-India)" w:date="2023-10-08T09:50:00Z"/>
                <w:rFonts w:eastAsia="Times New Roman" w:cs="Times New Roman"/>
                <w:color w:val="000000"/>
                <w:sz w:val="18"/>
                <w:szCs w:val="18"/>
                <w:lang w:eastAsia="en-ZW"/>
                <w:rPrChange w:id="6455" w:author="Urfels, Anton (IRRI)" w:date="2023-10-06T20:02:00Z">
                  <w:rPr>
                    <w:del w:id="6456" w:author="MKONDIWA, Maxwell (CIMMYT-India)" w:date="2023-10-08T09:50:00Z"/>
                    <w:rFonts w:ascii="Gill Sans MT" w:eastAsia="Times New Roman" w:hAnsi="Gill Sans MT" w:cs="Calibri"/>
                    <w:color w:val="000000"/>
                    <w:sz w:val="18"/>
                    <w:szCs w:val="18"/>
                    <w:lang w:eastAsia="en-ZW"/>
                  </w:rPr>
                </w:rPrChange>
              </w:rPr>
            </w:pPr>
            <w:del w:id="6457" w:author="MKONDIWA, Maxwell (CIMMYT-India)" w:date="2023-10-08T09:50:00Z">
              <w:r w:rsidRPr="00256197" w:rsidDel="0075048F">
                <w:rPr>
                  <w:rFonts w:cs="Times New Roman"/>
                  <w:color w:val="000000"/>
                  <w:sz w:val="18"/>
                  <w:szCs w:val="18"/>
                  <w:rPrChange w:id="6458" w:author="Urfels, Anton (IRRI)" w:date="2023-10-06T20:02:00Z">
                    <w:rPr>
                      <w:rFonts w:ascii="Gill Sans MT" w:hAnsi="Gill Sans MT" w:cs="Calibri"/>
                      <w:color w:val="000000"/>
                      <w:sz w:val="18"/>
                      <w:szCs w:val="18"/>
                    </w:rPr>
                  </w:rPrChange>
                </w:rPr>
                <w:delText>-16172.84</w:delText>
              </w:r>
            </w:del>
          </w:p>
        </w:tc>
      </w:tr>
      <w:tr w:rsidR="00D1614E" w:rsidRPr="00256197" w:rsidDel="0075048F" w14:paraId="69918E0E" w14:textId="382D273D" w:rsidTr="00DB11CB">
        <w:trPr>
          <w:trHeight w:val="288"/>
          <w:jc w:val="center"/>
          <w:del w:id="6459" w:author="MKONDIWA, Maxwell (CIMMYT-India)" w:date="2023-10-08T09:50:00Z"/>
        </w:trPr>
        <w:tc>
          <w:tcPr>
            <w:tcW w:w="507" w:type="pct"/>
            <w:vMerge/>
          </w:tcPr>
          <w:p w14:paraId="1B4305C4" w14:textId="088FF528" w:rsidR="00D1614E" w:rsidRPr="00256197" w:rsidDel="0075048F" w:rsidRDefault="00D1614E" w:rsidP="00DB11CB">
            <w:pPr>
              <w:spacing w:line="240" w:lineRule="auto"/>
              <w:rPr>
                <w:del w:id="6460" w:author="MKONDIWA, Maxwell (CIMMYT-India)" w:date="2023-10-08T09:50:00Z"/>
                <w:rFonts w:eastAsia="Times New Roman" w:cs="Times New Roman"/>
                <w:color w:val="000000"/>
                <w:sz w:val="18"/>
                <w:szCs w:val="18"/>
                <w:lang w:eastAsia="en-ZW"/>
                <w:rPrChange w:id="6461" w:author="Urfels, Anton (IRRI)" w:date="2023-10-06T20:02:00Z">
                  <w:rPr>
                    <w:del w:id="6462" w:author="MKONDIWA, Maxwell (CIMMYT-India)" w:date="2023-10-08T09:50:00Z"/>
                    <w:rFonts w:ascii="Gill Sans MT" w:eastAsia="Times New Roman" w:hAnsi="Gill Sans MT" w:cs="Calibri"/>
                    <w:color w:val="000000"/>
                    <w:sz w:val="18"/>
                    <w:szCs w:val="18"/>
                    <w:lang w:eastAsia="en-ZW"/>
                  </w:rPr>
                </w:rPrChange>
              </w:rPr>
            </w:pPr>
          </w:p>
        </w:tc>
        <w:tc>
          <w:tcPr>
            <w:tcW w:w="1072" w:type="pct"/>
            <w:noWrap/>
            <w:hideMark/>
          </w:tcPr>
          <w:p w14:paraId="7540E087" w14:textId="606E332C" w:rsidR="00D1614E" w:rsidRPr="00256197" w:rsidDel="0075048F" w:rsidRDefault="00D1614E" w:rsidP="00DB11CB">
            <w:pPr>
              <w:spacing w:line="240" w:lineRule="auto"/>
              <w:rPr>
                <w:del w:id="6463" w:author="MKONDIWA, Maxwell (CIMMYT-India)" w:date="2023-10-08T09:50:00Z"/>
                <w:rFonts w:eastAsia="Times New Roman" w:cs="Times New Roman"/>
                <w:color w:val="000000"/>
                <w:sz w:val="18"/>
                <w:szCs w:val="18"/>
                <w:lang w:eastAsia="en-ZW"/>
                <w:rPrChange w:id="6464" w:author="Urfels, Anton (IRRI)" w:date="2023-10-06T20:02:00Z">
                  <w:rPr>
                    <w:del w:id="6465" w:author="MKONDIWA, Maxwell (CIMMYT-India)" w:date="2023-10-08T09:50:00Z"/>
                    <w:rFonts w:ascii="Gill Sans MT" w:eastAsia="Times New Roman" w:hAnsi="Gill Sans MT" w:cs="Calibri"/>
                    <w:color w:val="000000"/>
                    <w:sz w:val="18"/>
                    <w:szCs w:val="18"/>
                    <w:lang w:eastAsia="en-ZW"/>
                  </w:rPr>
                </w:rPrChange>
              </w:rPr>
            </w:pPr>
            <w:del w:id="6466" w:author="MKONDIWA, Maxwell (CIMMYT-India)" w:date="2023-10-08T09:50:00Z">
              <w:r w:rsidRPr="00256197" w:rsidDel="0075048F">
                <w:rPr>
                  <w:rFonts w:eastAsia="Times New Roman" w:cs="Times New Roman"/>
                  <w:color w:val="000000"/>
                  <w:sz w:val="18"/>
                  <w:szCs w:val="18"/>
                  <w:lang w:eastAsia="en-ZW"/>
                  <w:rPrChange w:id="6467" w:author="Urfels, Anton (IRRI)" w:date="2023-10-06T20:02:00Z">
                    <w:rPr>
                      <w:rFonts w:ascii="Gill Sans MT" w:eastAsia="Times New Roman" w:hAnsi="Gill Sans MT" w:cs="Calibri"/>
                      <w:color w:val="000000"/>
                      <w:sz w:val="18"/>
                      <w:szCs w:val="18"/>
                      <w:lang w:eastAsia="en-ZW"/>
                    </w:rPr>
                  </w:rPrChange>
                </w:rPr>
                <w:delText>25</w:delText>
              </w:r>
              <w:r w:rsidRPr="00256197" w:rsidDel="0075048F">
                <w:rPr>
                  <w:rFonts w:eastAsia="Times New Roman" w:cs="Times New Roman"/>
                  <w:color w:val="000000"/>
                  <w:sz w:val="18"/>
                  <w:szCs w:val="18"/>
                  <w:vertAlign w:val="superscript"/>
                  <w:lang w:eastAsia="en-ZW"/>
                  <w:rPrChange w:id="6468" w:author="Urfels, Anton (IRRI)" w:date="2023-10-06T20:02:00Z">
                    <w:rPr>
                      <w:rFonts w:ascii="Gill Sans MT" w:eastAsia="Times New Roman" w:hAnsi="Gill Sans MT" w:cs="Calibri"/>
                      <w:color w:val="000000"/>
                      <w:sz w:val="18"/>
                      <w:szCs w:val="18"/>
                      <w:vertAlign w:val="superscript"/>
                      <w:lang w:eastAsia="en-ZW"/>
                    </w:rPr>
                  </w:rPrChange>
                </w:rPr>
                <w:delText>th</w:delText>
              </w:r>
              <w:r w:rsidRPr="00256197" w:rsidDel="0075048F">
                <w:rPr>
                  <w:rFonts w:eastAsia="Times New Roman" w:cs="Times New Roman"/>
                  <w:color w:val="000000"/>
                  <w:sz w:val="18"/>
                  <w:szCs w:val="18"/>
                  <w:lang w:eastAsia="en-ZW"/>
                  <w:rPrChange w:id="6469" w:author="Urfels, Anton (IRRI)" w:date="2023-10-06T20:02:00Z">
                    <w:rPr>
                      <w:rFonts w:ascii="Gill Sans MT" w:eastAsia="Times New Roman" w:hAnsi="Gill Sans MT" w:cs="Calibri"/>
                      <w:color w:val="000000"/>
                      <w:sz w:val="18"/>
                      <w:szCs w:val="18"/>
                      <w:lang w:eastAsia="en-ZW"/>
                    </w:rPr>
                  </w:rPrChange>
                </w:rPr>
                <w:delText xml:space="preserve"> percentile</w:delText>
              </w:r>
            </w:del>
          </w:p>
        </w:tc>
        <w:tc>
          <w:tcPr>
            <w:tcW w:w="615" w:type="pct"/>
            <w:noWrap/>
            <w:vAlign w:val="bottom"/>
          </w:tcPr>
          <w:p w14:paraId="54F2A150" w14:textId="7637A567" w:rsidR="00D1614E" w:rsidRPr="00256197" w:rsidDel="0075048F" w:rsidRDefault="00D1614E" w:rsidP="00DB11CB">
            <w:pPr>
              <w:spacing w:line="240" w:lineRule="auto"/>
              <w:jc w:val="right"/>
              <w:rPr>
                <w:del w:id="6470" w:author="MKONDIWA, Maxwell (CIMMYT-India)" w:date="2023-10-08T09:50:00Z"/>
                <w:rFonts w:eastAsia="Times New Roman" w:cs="Times New Roman"/>
                <w:color w:val="000000"/>
                <w:sz w:val="18"/>
                <w:szCs w:val="18"/>
                <w:lang w:eastAsia="en-ZW"/>
                <w:rPrChange w:id="6471" w:author="Urfels, Anton (IRRI)" w:date="2023-10-06T20:02:00Z">
                  <w:rPr>
                    <w:del w:id="6472" w:author="MKONDIWA, Maxwell (CIMMYT-India)" w:date="2023-10-08T09:50:00Z"/>
                    <w:rFonts w:ascii="Gill Sans MT" w:eastAsia="Times New Roman" w:hAnsi="Gill Sans MT" w:cs="Calibri"/>
                    <w:color w:val="000000"/>
                    <w:sz w:val="18"/>
                    <w:szCs w:val="18"/>
                    <w:lang w:eastAsia="en-ZW"/>
                  </w:rPr>
                </w:rPrChange>
              </w:rPr>
            </w:pPr>
            <w:del w:id="6473" w:author="MKONDIWA, Maxwell (CIMMYT-India)" w:date="2023-10-08T09:50:00Z">
              <w:r w:rsidRPr="00256197" w:rsidDel="0075048F">
                <w:rPr>
                  <w:rFonts w:cs="Times New Roman"/>
                  <w:color w:val="000000"/>
                  <w:sz w:val="18"/>
                  <w:szCs w:val="18"/>
                  <w:rPrChange w:id="6474" w:author="Urfels, Anton (IRRI)" w:date="2023-10-06T20:02:00Z">
                    <w:rPr>
                      <w:rFonts w:ascii="Gill Sans MT" w:hAnsi="Gill Sans MT" w:cs="Calibri"/>
                      <w:color w:val="000000"/>
                      <w:sz w:val="18"/>
                      <w:szCs w:val="18"/>
                    </w:rPr>
                  </w:rPrChange>
                </w:rPr>
                <w:delText>-51206.99</w:delText>
              </w:r>
            </w:del>
          </w:p>
        </w:tc>
        <w:tc>
          <w:tcPr>
            <w:tcW w:w="561" w:type="pct"/>
            <w:noWrap/>
            <w:vAlign w:val="bottom"/>
          </w:tcPr>
          <w:p w14:paraId="7B236714" w14:textId="2E5D868B" w:rsidR="00D1614E" w:rsidRPr="00256197" w:rsidDel="0075048F" w:rsidRDefault="00D1614E" w:rsidP="00DB11CB">
            <w:pPr>
              <w:spacing w:line="240" w:lineRule="auto"/>
              <w:jc w:val="right"/>
              <w:rPr>
                <w:del w:id="6475" w:author="MKONDIWA, Maxwell (CIMMYT-India)" w:date="2023-10-08T09:50:00Z"/>
                <w:rFonts w:eastAsia="Times New Roman" w:cs="Times New Roman"/>
                <w:color w:val="000000"/>
                <w:sz w:val="18"/>
                <w:szCs w:val="18"/>
                <w:lang w:eastAsia="en-ZW"/>
                <w:rPrChange w:id="6476" w:author="Urfels, Anton (IRRI)" w:date="2023-10-06T20:02:00Z">
                  <w:rPr>
                    <w:del w:id="6477" w:author="MKONDIWA, Maxwell (CIMMYT-India)" w:date="2023-10-08T09:50:00Z"/>
                    <w:rFonts w:ascii="Gill Sans MT" w:eastAsia="Times New Roman" w:hAnsi="Gill Sans MT" w:cs="Calibri"/>
                    <w:color w:val="000000"/>
                    <w:sz w:val="18"/>
                    <w:szCs w:val="18"/>
                    <w:lang w:eastAsia="en-ZW"/>
                  </w:rPr>
                </w:rPrChange>
              </w:rPr>
            </w:pPr>
            <w:del w:id="6478" w:author="MKONDIWA, Maxwell (CIMMYT-India)" w:date="2023-10-08T09:50:00Z">
              <w:r w:rsidRPr="00256197" w:rsidDel="0075048F">
                <w:rPr>
                  <w:rFonts w:cs="Times New Roman"/>
                  <w:color w:val="000000"/>
                  <w:sz w:val="18"/>
                  <w:szCs w:val="18"/>
                  <w:rPrChange w:id="6479" w:author="Urfels, Anton (IRRI)" w:date="2023-10-06T20:02:00Z">
                    <w:rPr>
                      <w:rFonts w:ascii="Gill Sans MT" w:hAnsi="Gill Sans MT" w:cs="Calibri"/>
                      <w:color w:val="000000"/>
                      <w:sz w:val="18"/>
                      <w:szCs w:val="18"/>
                    </w:rPr>
                  </w:rPrChange>
                </w:rPr>
                <w:delText>49765.59</w:delText>
              </w:r>
            </w:del>
          </w:p>
        </w:tc>
        <w:tc>
          <w:tcPr>
            <w:tcW w:w="561" w:type="pct"/>
            <w:noWrap/>
            <w:vAlign w:val="bottom"/>
          </w:tcPr>
          <w:p w14:paraId="1836757C" w14:textId="63B13EF9" w:rsidR="00D1614E" w:rsidRPr="00256197" w:rsidDel="0075048F" w:rsidRDefault="00D1614E" w:rsidP="00DB11CB">
            <w:pPr>
              <w:spacing w:line="240" w:lineRule="auto"/>
              <w:jc w:val="right"/>
              <w:rPr>
                <w:del w:id="6480" w:author="MKONDIWA, Maxwell (CIMMYT-India)" w:date="2023-10-08T09:50:00Z"/>
                <w:rFonts w:eastAsia="Times New Roman" w:cs="Times New Roman"/>
                <w:color w:val="000000"/>
                <w:sz w:val="18"/>
                <w:szCs w:val="18"/>
                <w:lang w:eastAsia="en-ZW"/>
                <w:rPrChange w:id="6481" w:author="Urfels, Anton (IRRI)" w:date="2023-10-06T20:02:00Z">
                  <w:rPr>
                    <w:del w:id="6482" w:author="MKONDIWA, Maxwell (CIMMYT-India)" w:date="2023-10-08T09:50:00Z"/>
                    <w:rFonts w:ascii="Gill Sans MT" w:eastAsia="Times New Roman" w:hAnsi="Gill Sans MT" w:cs="Calibri"/>
                    <w:color w:val="000000"/>
                    <w:sz w:val="18"/>
                    <w:szCs w:val="18"/>
                    <w:lang w:eastAsia="en-ZW"/>
                  </w:rPr>
                </w:rPrChange>
              </w:rPr>
            </w:pPr>
            <w:del w:id="6483" w:author="MKONDIWA, Maxwell (CIMMYT-India)" w:date="2023-10-08T09:50:00Z">
              <w:r w:rsidRPr="00256197" w:rsidDel="0075048F">
                <w:rPr>
                  <w:rFonts w:cs="Times New Roman"/>
                  <w:color w:val="000000"/>
                  <w:sz w:val="18"/>
                  <w:szCs w:val="18"/>
                  <w:rPrChange w:id="6484" w:author="Urfels, Anton (IRRI)" w:date="2023-10-06T20:02:00Z">
                    <w:rPr>
                      <w:rFonts w:ascii="Gill Sans MT" w:hAnsi="Gill Sans MT" w:cs="Calibri"/>
                      <w:color w:val="000000"/>
                      <w:sz w:val="18"/>
                      <w:szCs w:val="18"/>
                    </w:rPr>
                  </w:rPrChange>
                </w:rPr>
                <w:delText>49675.54</w:delText>
              </w:r>
            </w:del>
          </w:p>
        </w:tc>
        <w:tc>
          <w:tcPr>
            <w:tcW w:w="561" w:type="pct"/>
            <w:noWrap/>
            <w:vAlign w:val="bottom"/>
          </w:tcPr>
          <w:p w14:paraId="7C45DC67" w14:textId="53A7EC52" w:rsidR="00D1614E" w:rsidRPr="00256197" w:rsidDel="0075048F" w:rsidRDefault="00D1614E" w:rsidP="00DB11CB">
            <w:pPr>
              <w:spacing w:line="240" w:lineRule="auto"/>
              <w:jc w:val="right"/>
              <w:rPr>
                <w:del w:id="6485" w:author="MKONDIWA, Maxwell (CIMMYT-India)" w:date="2023-10-08T09:50:00Z"/>
                <w:rFonts w:eastAsia="Times New Roman" w:cs="Times New Roman"/>
                <w:color w:val="000000"/>
                <w:sz w:val="18"/>
                <w:szCs w:val="18"/>
                <w:lang w:eastAsia="en-ZW"/>
                <w:rPrChange w:id="6486" w:author="Urfels, Anton (IRRI)" w:date="2023-10-06T20:02:00Z">
                  <w:rPr>
                    <w:del w:id="6487" w:author="MKONDIWA, Maxwell (CIMMYT-India)" w:date="2023-10-08T09:50:00Z"/>
                    <w:rFonts w:ascii="Gill Sans MT" w:eastAsia="Times New Roman" w:hAnsi="Gill Sans MT" w:cs="Calibri"/>
                    <w:color w:val="000000"/>
                    <w:sz w:val="18"/>
                    <w:szCs w:val="18"/>
                    <w:lang w:eastAsia="en-ZW"/>
                  </w:rPr>
                </w:rPrChange>
              </w:rPr>
            </w:pPr>
            <w:del w:id="6488" w:author="MKONDIWA, Maxwell (CIMMYT-India)" w:date="2023-10-08T09:50:00Z">
              <w:r w:rsidRPr="00256197" w:rsidDel="0075048F">
                <w:rPr>
                  <w:rFonts w:cs="Times New Roman"/>
                  <w:color w:val="000000"/>
                  <w:sz w:val="18"/>
                  <w:szCs w:val="18"/>
                  <w:rPrChange w:id="6489" w:author="Urfels, Anton (IRRI)" w:date="2023-10-06T20:02:00Z">
                    <w:rPr>
                      <w:rFonts w:ascii="Gill Sans MT" w:hAnsi="Gill Sans MT" w:cs="Calibri"/>
                      <w:color w:val="000000"/>
                      <w:sz w:val="18"/>
                      <w:szCs w:val="18"/>
                    </w:rPr>
                  </w:rPrChange>
                </w:rPr>
                <w:delText>36655.93</w:delText>
              </w:r>
            </w:del>
          </w:p>
        </w:tc>
        <w:tc>
          <w:tcPr>
            <w:tcW w:w="561" w:type="pct"/>
            <w:noWrap/>
            <w:vAlign w:val="bottom"/>
          </w:tcPr>
          <w:p w14:paraId="1F254AC4" w14:textId="6C058437" w:rsidR="00D1614E" w:rsidRPr="00256197" w:rsidDel="0075048F" w:rsidRDefault="00D1614E" w:rsidP="00DB11CB">
            <w:pPr>
              <w:spacing w:line="240" w:lineRule="auto"/>
              <w:jc w:val="right"/>
              <w:rPr>
                <w:del w:id="6490" w:author="MKONDIWA, Maxwell (CIMMYT-India)" w:date="2023-10-08T09:50:00Z"/>
                <w:rFonts w:eastAsia="Times New Roman" w:cs="Times New Roman"/>
                <w:color w:val="000000"/>
                <w:sz w:val="18"/>
                <w:szCs w:val="18"/>
                <w:lang w:eastAsia="en-ZW"/>
                <w:rPrChange w:id="6491" w:author="Urfels, Anton (IRRI)" w:date="2023-10-06T20:02:00Z">
                  <w:rPr>
                    <w:del w:id="6492" w:author="MKONDIWA, Maxwell (CIMMYT-India)" w:date="2023-10-08T09:50:00Z"/>
                    <w:rFonts w:ascii="Gill Sans MT" w:eastAsia="Times New Roman" w:hAnsi="Gill Sans MT" w:cs="Calibri"/>
                    <w:color w:val="000000"/>
                    <w:sz w:val="18"/>
                    <w:szCs w:val="18"/>
                    <w:lang w:eastAsia="en-ZW"/>
                  </w:rPr>
                </w:rPrChange>
              </w:rPr>
            </w:pPr>
            <w:del w:id="6493" w:author="MKONDIWA, Maxwell (CIMMYT-India)" w:date="2023-10-08T09:50:00Z">
              <w:r w:rsidRPr="00256197" w:rsidDel="0075048F">
                <w:rPr>
                  <w:rFonts w:cs="Times New Roman"/>
                  <w:color w:val="000000"/>
                  <w:sz w:val="18"/>
                  <w:szCs w:val="18"/>
                  <w:rPrChange w:id="6494" w:author="Urfels, Anton (IRRI)" w:date="2023-10-06T20:02:00Z">
                    <w:rPr>
                      <w:rFonts w:ascii="Gill Sans MT" w:hAnsi="Gill Sans MT" w:cs="Calibri"/>
                      <w:color w:val="000000"/>
                      <w:sz w:val="18"/>
                      <w:szCs w:val="18"/>
                    </w:rPr>
                  </w:rPrChange>
                </w:rPr>
                <w:delText>4862.05</w:delText>
              </w:r>
            </w:del>
          </w:p>
        </w:tc>
        <w:tc>
          <w:tcPr>
            <w:tcW w:w="561" w:type="pct"/>
            <w:noWrap/>
            <w:vAlign w:val="bottom"/>
          </w:tcPr>
          <w:p w14:paraId="74B1F1AE" w14:textId="774F4C40" w:rsidR="00D1614E" w:rsidRPr="00256197" w:rsidDel="0075048F" w:rsidRDefault="00D1614E" w:rsidP="00DB11CB">
            <w:pPr>
              <w:spacing w:line="240" w:lineRule="auto"/>
              <w:jc w:val="right"/>
              <w:rPr>
                <w:del w:id="6495" w:author="MKONDIWA, Maxwell (CIMMYT-India)" w:date="2023-10-08T09:50:00Z"/>
                <w:rFonts w:eastAsia="Times New Roman" w:cs="Times New Roman"/>
                <w:color w:val="000000"/>
                <w:sz w:val="18"/>
                <w:szCs w:val="18"/>
                <w:lang w:eastAsia="en-ZW"/>
                <w:rPrChange w:id="6496" w:author="Urfels, Anton (IRRI)" w:date="2023-10-06T20:02:00Z">
                  <w:rPr>
                    <w:del w:id="6497" w:author="MKONDIWA, Maxwell (CIMMYT-India)" w:date="2023-10-08T09:50:00Z"/>
                    <w:rFonts w:ascii="Gill Sans MT" w:eastAsia="Times New Roman" w:hAnsi="Gill Sans MT" w:cs="Calibri"/>
                    <w:color w:val="000000"/>
                    <w:sz w:val="18"/>
                    <w:szCs w:val="18"/>
                    <w:lang w:eastAsia="en-ZW"/>
                  </w:rPr>
                </w:rPrChange>
              </w:rPr>
            </w:pPr>
            <w:del w:id="6498" w:author="MKONDIWA, Maxwell (CIMMYT-India)" w:date="2023-10-08T09:50:00Z">
              <w:r w:rsidRPr="00256197" w:rsidDel="0075048F">
                <w:rPr>
                  <w:rFonts w:cs="Times New Roman"/>
                  <w:color w:val="000000"/>
                  <w:sz w:val="18"/>
                  <w:szCs w:val="18"/>
                  <w:rPrChange w:id="6499" w:author="Urfels, Anton (IRRI)" w:date="2023-10-06T20:02:00Z">
                    <w:rPr>
                      <w:rFonts w:ascii="Gill Sans MT" w:hAnsi="Gill Sans MT" w:cs="Calibri"/>
                      <w:color w:val="000000"/>
                      <w:sz w:val="18"/>
                      <w:szCs w:val="18"/>
                    </w:rPr>
                  </w:rPrChange>
                </w:rPr>
                <w:delText>-10466.29</w:delText>
              </w:r>
            </w:del>
          </w:p>
        </w:tc>
      </w:tr>
      <w:tr w:rsidR="00D1614E" w:rsidRPr="00256197" w:rsidDel="0075048F" w14:paraId="274BF676" w14:textId="73B24293" w:rsidTr="00DB11CB">
        <w:trPr>
          <w:trHeight w:val="288"/>
          <w:jc w:val="center"/>
          <w:del w:id="6500" w:author="MKONDIWA, Maxwell (CIMMYT-India)" w:date="2023-10-08T09:50:00Z"/>
        </w:trPr>
        <w:tc>
          <w:tcPr>
            <w:tcW w:w="507" w:type="pct"/>
            <w:vMerge/>
          </w:tcPr>
          <w:p w14:paraId="10039405" w14:textId="37472FE5" w:rsidR="00D1614E" w:rsidRPr="00256197" w:rsidDel="0075048F" w:rsidRDefault="00D1614E" w:rsidP="00DB11CB">
            <w:pPr>
              <w:spacing w:line="240" w:lineRule="auto"/>
              <w:rPr>
                <w:del w:id="6501" w:author="MKONDIWA, Maxwell (CIMMYT-India)" w:date="2023-10-08T09:50:00Z"/>
                <w:rFonts w:eastAsia="Times New Roman" w:cs="Times New Roman"/>
                <w:color w:val="000000"/>
                <w:sz w:val="18"/>
                <w:szCs w:val="18"/>
                <w:lang w:eastAsia="en-ZW"/>
                <w:rPrChange w:id="6502" w:author="Urfels, Anton (IRRI)" w:date="2023-10-06T20:02:00Z">
                  <w:rPr>
                    <w:del w:id="6503" w:author="MKONDIWA, Maxwell (CIMMYT-India)" w:date="2023-10-08T09:50:00Z"/>
                    <w:rFonts w:ascii="Gill Sans MT" w:eastAsia="Times New Roman" w:hAnsi="Gill Sans MT" w:cs="Calibri"/>
                    <w:color w:val="000000"/>
                    <w:sz w:val="18"/>
                    <w:szCs w:val="18"/>
                    <w:lang w:eastAsia="en-ZW"/>
                  </w:rPr>
                </w:rPrChange>
              </w:rPr>
            </w:pPr>
          </w:p>
        </w:tc>
        <w:tc>
          <w:tcPr>
            <w:tcW w:w="1072" w:type="pct"/>
            <w:noWrap/>
            <w:hideMark/>
          </w:tcPr>
          <w:p w14:paraId="74522AA0" w14:textId="7E46CBD0" w:rsidR="00D1614E" w:rsidRPr="00256197" w:rsidDel="0075048F" w:rsidRDefault="00D1614E" w:rsidP="00DB11CB">
            <w:pPr>
              <w:spacing w:line="240" w:lineRule="auto"/>
              <w:rPr>
                <w:del w:id="6504" w:author="MKONDIWA, Maxwell (CIMMYT-India)" w:date="2023-10-08T09:50:00Z"/>
                <w:rFonts w:eastAsia="Times New Roman" w:cs="Times New Roman"/>
                <w:color w:val="000000"/>
                <w:sz w:val="18"/>
                <w:szCs w:val="18"/>
                <w:lang w:eastAsia="en-ZW"/>
                <w:rPrChange w:id="6505" w:author="Urfels, Anton (IRRI)" w:date="2023-10-06T20:02:00Z">
                  <w:rPr>
                    <w:del w:id="6506" w:author="MKONDIWA, Maxwell (CIMMYT-India)" w:date="2023-10-08T09:50:00Z"/>
                    <w:rFonts w:ascii="Gill Sans MT" w:eastAsia="Times New Roman" w:hAnsi="Gill Sans MT" w:cs="Calibri"/>
                    <w:color w:val="000000"/>
                    <w:sz w:val="18"/>
                    <w:szCs w:val="18"/>
                    <w:lang w:eastAsia="en-ZW"/>
                  </w:rPr>
                </w:rPrChange>
              </w:rPr>
            </w:pPr>
            <w:del w:id="6507" w:author="MKONDIWA, Maxwell (CIMMYT-India)" w:date="2023-10-08T09:50:00Z">
              <w:r w:rsidRPr="00256197" w:rsidDel="0075048F">
                <w:rPr>
                  <w:rFonts w:eastAsia="Times New Roman" w:cs="Times New Roman"/>
                  <w:color w:val="000000"/>
                  <w:sz w:val="18"/>
                  <w:szCs w:val="18"/>
                  <w:lang w:eastAsia="en-ZW"/>
                  <w:rPrChange w:id="6508" w:author="Urfels, Anton (IRRI)" w:date="2023-10-06T20:02:00Z">
                    <w:rPr>
                      <w:rFonts w:ascii="Gill Sans MT" w:eastAsia="Times New Roman" w:hAnsi="Gill Sans MT" w:cs="Calibri"/>
                      <w:color w:val="000000"/>
                      <w:sz w:val="18"/>
                      <w:szCs w:val="18"/>
                      <w:lang w:eastAsia="en-ZW"/>
                    </w:rPr>
                  </w:rPrChange>
                </w:rPr>
                <w:delText>Median</w:delText>
              </w:r>
            </w:del>
          </w:p>
        </w:tc>
        <w:tc>
          <w:tcPr>
            <w:tcW w:w="615" w:type="pct"/>
            <w:noWrap/>
            <w:vAlign w:val="bottom"/>
          </w:tcPr>
          <w:p w14:paraId="0F3A3FC7" w14:textId="64B92DA5" w:rsidR="00D1614E" w:rsidRPr="00256197" w:rsidDel="0075048F" w:rsidRDefault="00D1614E" w:rsidP="00DB11CB">
            <w:pPr>
              <w:spacing w:line="240" w:lineRule="auto"/>
              <w:jc w:val="right"/>
              <w:rPr>
                <w:del w:id="6509" w:author="MKONDIWA, Maxwell (CIMMYT-India)" w:date="2023-10-08T09:50:00Z"/>
                <w:rFonts w:eastAsia="Times New Roman" w:cs="Times New Roman"/>
                <w:color w:val="000000"/>
                <w:sz w:val="18"/>
                <w:szCs w:val="18"/>
                <w:lang w:eastAsia="en-ZW"/>
                <w:rPrChange w:id="6510" w:author="Urfels, Anton (IRRI)" w:date="2023-10-06T20:02:00Z">
                  <w:rPr>
                    <w:del w:id="6511" w:author="MKONDIWA, Maxwell (CIMMYT-India)" w:date="2023-10-08T09:50:00Z"/>
                    <w:rFonts w:ascii="Gill Sans MT" w:eastAsia="Times New Roman" w:hAnsi="Gill Sans MT" w:cs="Calibri"/>
                    <w:color w:val="000000"/>
                    <w:sz w:val="18"/>
                    <w:szCs w:val="18"/>
                    <w:lang w:eastAsia="en-ZW"/>
                  </w:rPr>
                </w:rPrChange>
              </w:rPr>
            </w:pPr>
            <w:del w:id="6512" w:author="MKONDIWA, Maxwell (CIMMYT-India)" w:date="2023-10-08T09:50:00Z">
              <w:r w:rsidRPr="00256197" w:rsidDel="0075048F">
                <w:rPr>
                  <w:rFonts w:cs="Times New Roman"/>
                  <w:color w:val="000000"/>
                  <w:sz w:val="18"/>
                  <w:szCs w:val="18"/>
                  <w:rPrChange w:id="6513" w:author="Urfels, Anton (IRRI)" w:date="2023-10-06T20:02:00Z">
                    <w:rPr>
                      <w:rFonts w:ascii="Gill Sans MT" w:hAnsi="Gill Sans MT" w:cs="Calibri"/>
                      <w:color w:val="000000"/>
                      <w:sz w:val="18"/>
                      <w:szCs w:val="18"/>
                    </w:rPr>
                  </w:rPrChange>
                </w:rPr>
                <w:delText>-20973.23</w:delText>
              </w:r>
            </w:del>
          </w:p>
        </w:tc>
        <w:tc>
          <w:tcPr>
            <w:tcW w:w="561" w:type="pct"/>
            <w:noWrap/>
            <w:vAlign w:val="bottom"/>
          </w:tcPr>
          <w:p w14:paraId="48AD6E50" w14:textId="6B8DF753" w:rsidR="00D1614E" w:rsidRPr="00256197" w:rsidDel="0075048F" w:rsidRDefault="00D1614E" w:rsidP="00DB11CB">
            <w:pPr>
              <w:spacing w:line="240" w:lineRule="auto"/>
              <w:jc w:val="right"/>
              <w:rPr>
                <w:del w:id="6514" w:author="MKONDIWA, Maxwell (CIMMYT-India)" w:date="2023-10-08T09:50:00Z"/>
                <w:rFonts w:eastAsia="Times New Roman" w:cs="Times New Roman"/>
                <w:color w:val="000000"/>
                <w:sz w:val="18"/>
                <w:szCs w:val="18"/>
                <w:lang w:eastAsia="en-ZW"/>
                <w:rPrChange w:id="6515" w:author="Urfels, Anton (IRRI)" w:date="2023-10-06T20:02:00Z">
                  <w:rPr>
                    <w:del w:id="6516" w:author="MKONDIWA, Maxwell (CIMMYT-India)" w:date="2023-10-08T09:50:00Z"/>
                    <w:rFonts w:ascii="Gill Sans MT" w:eastAsia="Times New Roman" w:hAnsi="Gill Sans MT" w:cs="Calibri"/>
                    <w:color w:val="000000"/>
                    <w:sz w:val="18"/>
                    <w:szCs w:val="18"/>
                    <w:lang w:eastAsia="en-ZW"/>
                  </w:rPr>
                </w:rPrChange>
              </w:rPr>
            </w:pPr>
            <w:del w:id="6517" w:author="MKONDIWA, Maxwell (CIMMYT-India)" w:date="2023-10-08T09:50:00Z">
              <w:r w:rsidRPr="00256197" w:rsidDel="0075048F">
                <w:rPr>
                  <w:rFonts w:cs="Times New Roman"/>
                  <w:color w:val="000000"/>
                  <w:sz w:val="18"/>
                  <w:szCs w:val="18"/>
                  <w:rPrChange w:id="6518" w:author="Urfels, Anton (IRRI)" w:date="2023-10-06T20:02:00Z">
                    <w:rPr>
                      <w:rFonts w:ascii="Gill Sans MT" w:hAnsi="Gill Sans MT" w:cs="Calibri"/>
                      <w:color w:val="000000"/>
                      <w:sz w:val="18"/>
                      <w:szCs w:val="18"/>
                    </w:rPr>
                  </w:rPrChange>
                </w:rPr>
                <w:delText>56612.31</w:delText>
              </w:r>
            </w:del>
          </w:p>
        </w:tc>
        <w:tc>
          <w:tcPr>
            <w:tcW w:w="561" w:type="pct"/>
            <w:noWrap/>
            <w:vAlign w:val="bottom"/>
          </w:tcPr>
          <w:p w14:paraId="406DD5AB" w14:textId="4212731A" w:rsidR="00D1614E" w:rsidRPr="00256197" w:rsidDel="0075048F" w:rsidRDefault="00D1614E" w:rsidP="00DB11CB">
            <w:pPr>
              <w:spacing w:line="240" w:lineRule="auto"/>
              <w:jc w:val="right"/>
              <w:rPr>
                <w:del w:id="6519" w:author="MKONDIWA, Maxwell (CIMMYT-India)" w:date="2023-10-08T09:50:00Z"/>
                <w:rFonts w:eastAsia="Times New Roman" w:cs="Times New Roman"/>
                <w:color w:val="000000"/>
                <w:sz w:val="18"/>
                <w:szCs w:val="18"/>
                <w:lang w:eastAsia="en-ZW"/>
                <w:rPrChange w:id="6520" w:author="Urfels, Anton (IRRI)" w:date="2023-10-06T20:02:00Z">
                  <w:rPr>
                    <w:del w:id="6521" w:author="MKONDIWA, Maxwell (CIMMYT-India)" w:date="2023-10-08T09:50:00Z"/>
                    <w:rFonts w:ascii="Gill Sans MT" w:eastAsia="Times New Roman" w:hAnsi="Gill Sans MT" w:cs="Calibri"/>
                    <w:color w:val="000000"/>
                    <w:sz w:val="18"/>
                    <w:szCs w:val="18"/>
                    <w:lang w:eastAsia="en-ZW"/>
                  </w:rPr>
                </w:rPrChange>
              </w:rPr>
            </w:pPr>
            <w:del w:id="6522" w:author="MKONDIWA, Maxwell (CIMMYT-India)" w:date="2023-10-08T09:50:00Z">
              <w:r w:rsidRPr="00256197" w:rsidDel="0075048F">
                <w:rPr>
                  <w:rFonts w:cs="Times New Roman"/>
                  <w:color w:val="000000"/>
                  <w:sz w:val="18"/>
                  <w:szCs w:val="18"/>
                  <w:rPrChange w:id="6523" w:author="Urfels, Anton (IRRI)" w:date="2023-10-06T20:02:00Z">
                    <w:rPr>
                      <w:rFonts w:ascii="Gill Sans MT" w:hAnsi="Gill Sans MT" w:cs="Calibri"/>
                      <w:color w:val="000000"/>
                      <w:sz w:val="18"/>
                      <w:szCs w:val="18"/>
                    </w:rPr>
                  </w:rPrChange>
                </w:rPr>
                <w:delText>66844.77</w:delText>
              </w:r>
            </w:del>
          </w:p>
        </w:tc>
        <w:tc>
          <w:tcPr>
            <w:tcW w:w="561" w:type="pct"/>
            <w:noWrap/>
            <w:vAlign w:val="bottom"/>
          </w:tcPr>
          <w:p w14:paraId="50AADC75" w14:textId="39DEC533" w:rsidR="00D1614E" w:rsidRPr="00256197" w:rsidDel="0075048F" w:rsidRDefault="00D1614E" w:rsidP="00DB11CB">
            <w:pPr>
              <w:spacing w:line="240" w:lineRule="auto"/>
              <w:jc w:val="right"/>
              <w:rPr>
                <w:del w:id="6524" w:author="MKONDIWA, Maxwell (CIMMYT-India)" w:date="2023-10-08T09:50:00Z"/>
                <w:rFonts w:eastAsia="Times New Roman" w:cs="Times New Roman"/>
                <w:color w:val="000000"/>
                <w:sz w:val="18"/>
                <w:szCs w:val="18"/>
                <w:lang w:eastAsia="en-ZW"/>
                <w:rPrChange w:id="6525" w:author="Urfels, Anton (IRRI)" w:date="2023-10-06T20:02:00Z">
                  <w:rPr>
                    <w:del w:id="6526" w:author="MKONDIWA, Maxwell (CIMMYT-India)" w:date="2023-10-08T09:50:00Z"/>
                    <w:rFonts w:ascii="Gill Sans MT" w:eastAsia="Times New Roman" w:hAnsi="Gill Sans MT" w:cs="Calibri"/>
                    <w:color w:val="000000"/>
                    <w:sz w:val="18"/>
                    <w:szCs w:val="18"/>
                    <w:lang w:eastAsia="en-ZW"/>
                  </w:rPr>
                </w:rPrChange>
              </w:rPr>
            </w:pPr>
            <w:del w:id="6527" w:author="MKONDIWA, Maxwell (CIMMYT-India)" w:date="2023-10-08T09:50:00Z">
              <w:r w:rsidRPr="00256197" w:rsidDel="0075048F">
                <w:rPr>
                  <w:rFonts w:cs="Times New Roman"/>
                  <w:color w:val="000000"/>
                  <w:sz w:val="18"/>
                  <w:szCs w:val="18"/>
                  <w:rPrChange w:id="6528" w:author="Urfels, Anton (IRRI)" w:date="2023-10-06T20:02:00Z">
                    <w:rPr>
                      <w:rFonts w:ascii="Gill Sans MT" w:hAnsi="Gill Sans MT" w:cs="Calibri"/>
                      <w:color w:val="000000"/>
                      <w:sz w:val="18"/>
                      <w:szCs w:val="18"/>
                    </w:rPr>
                  </w:rPrChange>
                </w:rPr>
                <w:delText>52036.13</w:delText>
              </w:r>
            </w:del>
          </w:p>
        </w:tc>
        <w:tc>
          <w:tcPr>
            <w:tcW w:w="561" w:type="pct"/>
            <w:noWrap/>
            <w:vAlign w:val="bottom"/>
          </w:tcPr>
          <w:p w14:paraId="45D85E74" w14:textId="5DC88442" w:rsidR="00D1614E" w:rsidRPr="00256197" w:rsidDel="0075048F" w:rsidRDefault="00D1614E" w:rsidP="00DB11CB">
            <w:pPr>
              <w:spacing w:line="240" w:lineRule="auto"/>
              <w:jc w:val="right"/>
              <w:rPr>
                <w:del w:id="6529" w:author="MKONDIWA, Maxwell (CIMMYT-India)" w:date="2023-10-08T09:50:00Z"/>
                <w:rFonts w:eastAsia="Times New Roman" w:cs="Times New Roman"/>
                <w:color w:val="000000"/>
                <w:sz w:val="18"/>
                <w:szCs w:val="18"/>
                <w:lang w:eastAsia="en-ZW"/>
                <w:rPrChange w:id="6530" w:author="Urfels, Anton (IRRI)" w:date="2023-10-06T20:02:00Z">
                  <w:rPr>
                    <w:del w:id="6531" w:author="MKONDIWA, Maxwell (CIMMYT-India)" w:date="2023-10-08T09:50:00Z"/>
                    <w:rFonts w:ascii="Gill Sans MT" w:eastAsia="Times New Roman" w:hAnsi="Gill Sans MT" w:cs="Calibri"/>
                    <w:color w:val="000000"/>
                    <w:sz w:val="18"/>
                    <w:szCs w:val="18"/>
                    <w:lang w:eastAsia="en-ZW"/>
                  </w:rPr>
                </w:rPrChange>
              </w:rPr>
            </w:pPr>
            <w:del w:id="6532" w:author="MKONDIWA, Maxwell (CIMMYT-India)" w:date="2023-10-08T09:50:00Z">
              <w:r w:rsidRPr="00256197" w:rsidDel="0075048F">
                <w:rPr>
                  <w:rFonts w:cs="Times New Roman"/>
                  <w:color w:val="000000"/>
                  <w:sz w:val="18"/>
                  <w:szCs w:val="18"/>
                  <w:rPrChange w:id="6533" w:author="Urfels, Anton (IRRI)" w:date="2023-10-06T20:02:00Z">
                    <w:rPr>
                      <w:rFonts w:ascii="Gill Sans MT" w:hAnsi="Gill Sans MT" w:cs="Calibri"/>
                      <w:color w:val="000000"/>
                      <w:sz w:val="18"/>
                      <w:szCs w:val="18"/>
                    </w:rPr>
                  </w:rPrChange>
                </w:rPr>
                <w:delText>17028.43</w:delText>
              </w:r>
            </w:del>
          </w:p>
        </w:tc>
        <w:tc>
          <w:tcPr>
            <w:tcW w:w="561" w:type="pct"/>
            <w:noWrap/>
            <w:vAlign w:val="bottom"/>
          </w:tcPr>
          <w:p w14:paraId="18AC5BD7" w14:textId="7F2619A1" w:rsidR="00D1614E" w:rsidRPr="00256197" w:rsidDel="0075048F" w:rsidRDefault="00D1614E" w:rsidP="00DB11CB">
            <w:pPr>
              <w:spacing w:line="240" w:lineRule="auto"/>
              <w:jc w:val="right"/>
              <w:rPr>
                <w:del w:id="6534" w:author="MKONDIWA, Maxwell (CIMMYT-India)" w:date="2023-10-08T09:50:00Z"/>
                <w:rFonts w:eastAsia="Times New Roman" w:cs="Times New Roman"/>
                <w:color w:val="000000"/>
                <w:sz w:val="18"/>
                <w:szCs w:val="18"/>
                <w:lang w:eastAsia="en-ZW"/>
                <w:rPrChange w:id="6535" w:author="Urfels, Anton (IRRI)" w:date="2023-10-06T20:02:00Z">
                  <w:rPr>
                    <w:del w:id="6536" w:author="MKONDIWA, Maxwell (CIMMYT-India)" w:date="2023-10-08T09:50:00Z"/>
                    <w:rFonts w:ascii="Gill Sans MT" w:eastAsia="Times New Roman" w:hAnsi="Gill Sans MT" w:cs="Calibri"/>
                    <w:color w:val="000000"/>
                    <w:sz w:val="18"/>
                    <w:szCs w:val="18"/>
                    <w:lang w:eastAsia="en-ZW"/>
                  </w:rPr>
                </w:rPrChange>
              </w:rPr>
            </w:pPr>
            <w:del w:id="6537" w:author="MKONDIWA, Maxwell (CIMMYT-India)" w:date="2023-10-08T09:50:00Z">
              <w:r w:rsidRPr="00256197" w:rsidDel="0075048F">
                <w:rPr>
                  <w:rFonts w:cs="Times New Roman"/>
                  <w:color w:val="000000"/>
                  <w:sz w:val="18"/>
                  <w:szCs w:val="18"/>
                  <w:rPrChange w:id="6538" w:author="Urfels, Anton (IRRI)" w:date="2023-10-06T20:02:00Z">
                    <w:rPr>
                      <w:rFonts w:ascii="Gill Sans MT" w:hAnsi="Gill Sans MT" w:cs="Calibri"/>
                      <w:color w:val="000000"/>
                      <w:sz w:val="18"/>
                      <w:szCs w:val="18"/>
                    </w:rPr>
                  </w:rPrChange>
                </w:rPr>
                <w:delText>228.33</w:delText>
              </w:r>
            </w:del>
          </w:p>
        </w:tc>
      </w:tr>
      <w:tr w:rsidR="00D1614E" w:rsidRPr="00256197" w:rsidDel="0075048F" w14:paraId="70547C30" w14:textId="3F9A239A" w:rsidTr="00DB11CB">
        <w:trPr>
          <w:trHeight w:val="288"/>
          <w:jc w:val="center"/>
          <w:del w:id="6539" w:author="MKONDIWA, Maxwell (CIMMYT-India)" w:date="2023-10-08T09:50:00Z"/>
        </w:trPr>
        <w:tc>
          <w:tcPr>
            <w:tcW w:w="507" w:type="pct"/>
            <w:vMerge/>
          </w:tcPr>
          <w:p w14:paraId="283ADEEA" w14:textId="18B102CE" w:rsidR="00D1614E" w:rsidRPr="00256197" w:rsidDel="0075048F" w:rsidRDefault="00D1614E" w:rsidP="00DB11CB">
            <w:pPr>
              <w:spacing w:line="240" w:lineRule="auto"/>
              <w:rPr>
                <w:del w:id="6540" w:author="MKONDIWA, Maxwell (CIMMYT-India)" w:date="2023-10-08T09:50:00Z"/>
                <w:rFonts w:eastAsia="Times New Roman" w:cs="Times New Roman"/>
                <w:color w:val="000000"/>
                <w:sz w:val="18"/>
                <w:szCs w:val="18"/>
                <w:lang w:eastAsia="en-ZW"/>
                <w:rPrChange w:id="6541" w:author="Urfels, Anton (IRRI)" w:date="2023-10-06T20:02:00Z">
                  <w:rPr>
                    <w:del w:id="6542" w:author="MKONDIWA, Maxwell (CIMMYT-India)" w:date="2023-10-08T09:50:00Z"/>
                    <w:rFonts w:ascii="Gill Sans MT" w:eastAsia="Times New Roman" w:hAnsi="Gill Sans MT" w:cs="Calibri"/>
                    <w:color w:val="000000"/>
                    <w:sz w:val="18"/>
                    <w:szCs w:val="18"/>
                    <w:lang w:eastAsia="en-ZW"/>
                  </w:rPr>
                </w:rPrChange>
              </w:rPr>
            </w:pPr>
          </w:p>
        </w:tc>
        <w:tc>
          <w:tcPr>
            <w:tcW w:w="1072" w:type="pct"/>
            <w:noWrap/>
            <w:hideMark/>
          </w:tcPr>
          <w:p w14:paraId="75868CDF" w14:textId="76B5C158" w:rsidR="00D1614E" w:rsidRPr="00256197" w:rsidDel="0075048F" w:rsidRDefault="00D1614E" w:rsidP="00DB11CB">
            <w:pPr>
              <w:spacing w:line="240" w:lineRule="auto"/>
              <w:rPr>
                <w:del w:id="6543" w:author="MKONDIWA, Maxwell (CIMMYT-India)" w:date="2023-10-08T09:50:00Z"/>
                <w:rFonts w:eastAsia="Times New Roman" w:cs="Times New Roman"/>
                <w:color w:val="000000"/>
                <w:sz w:val="18"/>
                <w:szCs w:val="18"/>
                <w:lang w:eastAsia="en-ZW"/>
                <w:rPrChange w:id="6544" w:author="Urfels, Anton (IRRI)" w:date="2023-10-06T20:02:00Z">
                  <w:rPr>
                    <w:del w:id="6545" w:author="MKONDIWA, Maxwell (CIMMYT-India)" w:date="2023-10-08T09:50:00Z"/>
                    <w:rFonts w:ascii="Gill Sans MT" w:eastAsia="Times New Roman" w:hAnsi="Gill Sans MT" w:cs="Calibri"/>
                    <w:color w:val="000000"/>
                    <w:sz w:val="18"/>
                    <w:szCs w:val="18"/>
                    <w:lang w:eastAsia="en-ZW"/>
                  </w:rPr>
                </w:rPrChange>
              </w:rPr>
            </w:pPr>
            <w:del w:id="6546" w:author="MKONDIWA, Maxwell (CIMMYT-India)" w:date="2023-10-08T09:50:00Z">
              <w:r w:rsidRPr="00256197" w:rsidDel="0075048F">
                <w:rPr>
                  <w:rFonts w:eastAsia="Times New Roman" w:cs="Times New Roman"/>
                  <w:color w:val="000000"/>
                  <w:sz w:val="18"/>
                  <w:szCs w:val="18"/>
                  <w:lang w:eastAsia="en-ZW"/>
                  <w:rPrChange w:id="6547" w:author="Urfels, Anton (IRRI)" w:date="2023-10-06T20:02:00Z">
                    <w:rPr>
                      <w:rFonts w:ascii="Gill Sans MT" w:eastAsia="Times New Roman" w:hAnsi="Gill Sans MT" w:cs="Calibri"/>
                      <w:color w:val="000000"/>
                      <w:sz w:val="18"/>
                      <w:szCs w:val="18"/>
                      <w:lang w:eastAsia="en-ZW"/>
                    </w:rPr>
                  </w:rPrChange>
                </w:rPr>
                <w:delText>75</w:delText>
              </w:r>
              <w:r w:rsidRPr="00256197" w:rsidDel="0075048F">
                <w:rPr>
                  <w:rFonts w:eastAsia="Times New Roman" w:cs="Times New Roman"/>
                  <w:color w:val="000000"/>
                  <w:sz w:val="18"/>
                  <w:szCs w:val="18"/>
                  <w:vertAlign w:val="superscript"/>
                  <w:lang w:eastAsia="en-ZW"/>
                  <w:rPrChange w:id="6548" w:author="Urfels, Anton (IRRI)" w:date="2023-10-06T20:02:00Z">
                    <w:rPr>
                      <w:rFonts w:ascii="Gill Sans MT" w:eastAsia="Times New Roman" w:hAnsi="Gill Sans MT" w:cs="Calibri"/>
                      <w:color w:val="000000"/>
                      <w:sz w:val="18"/>
                      <w:szCs w:val="18"/>
                      <w:vertAlign w:val="superscript"/>
                      <w:lang w:eastAsia="en-ZW"/>
                    </w:rPr>
                  </w:rPrChange>
                </w:rPr>
                <w:delText>th</w:delText>
              </w:r>
              <w:r w:rsidRPr="00256197" w:rsidDel="0075048F">
                <w:rPr>
                  <w:rFonts w:eastAsia="Times New Roman" w:cs="Times New Roman"/>
                  <w:color w:val="000000"/>
                  <w:sz w:val="18"/>
                  <w:szCs w:val="18"/>
                  <w:lang w:eastAsia="en-ZW"/>
                  <w:rPrChange w:id="6549" w:author="Urfels, Anton (IRRI)" w:date="2023-10-06T20:02:00Z">
                    <w:rPr>
                      <w:rFonts w:ascii="Gill Sans MT" w:eastAsia="Times New Roman" w:hAnsi="Gill Sans MT" w:cs="Calibri"/>
                      <w:color w:val="000000"/>
                      <w:sz w:val="18"/>
                      <w:szCs w:val="18"/>
                      <w:lang w:eastAsia="en-ZW"/>
                    </w:rPr>
                  </w:rPrChange>
                </w:rPr>
                <w:delText xml:space="preserve"> percentile</w:delText>
              </w:r>
            </w:del>
          </w:p>
        </w:tc>
        <w:tc>
          <w:tcPr>
            <w:tcW w:w="615" w:type="pct"/>
            <w:noWrap/>
            <w:vAlign w:val="bottom"/>
          </w:tcPr>
          <w:p w14:paraId="45D74D5C" w14:textId="39A365D6" w:rsidR="00D1614E" w:rsidRPr="00256197" w:rsidDel="0075048F" w:rsidRDefault="00D1614E" w:rsidP="00DB11CB">
            <w:pPr>
              <w:spacing w:line="240" w:lineRule="auto"/>
              <w:jc w:val="right"/>
              <w:rPr>
                <w:del w:id="6550" w:author="MKONDIWA, Maxwell (CIMMYT-India)" w:date="2023-10-08T09:50:00Z"/>
                <w:rFonts w:eastAsia="Times New Roman" w:cs="Times New Roman"/>
                <w:color w:val="000000"/>
                <w:sz w:val="18"/>
                <w:szCs w:val="18"/>
                <w:lang w:eastAsia="en-ZW"/>
                <w:rPrChange w:id="6551" w:author="Urfels, Anton (IRRI)" w:date="2023-10-06T20:02:00Z">
                  <w:rPr>
                    <w:del w:id="6552" w:author="MKONDIWA, Maxwell (CIMMYT-India)" w:date="2023-10-08T09:50:00Z"/>
                    <w:rFonts w:ascii="Gill Sans MT" w:eastAsia="Times New Roman" w:hAnsi="Gill Sans MT" w:cs="Calibri"/>
                    <w:color w:val="000000"/>
                    <w:sz w:val="18"/>
                    <w:szCs w:val="18"/>
                    <w:lang w:eastAsia="en-ZW"/>
                  </w:rPr>
                </w:rPrChange>
              </w:rPr>
            </w:pPr>
            <w:del w:id="6553" w:author="MKONDIWA, Maxwell (CIMMYT-India)" w:date="2023-10-08T09:50:00Z">
              <w:r w:rsidRPr="00256197" w:rsidDel="0075048F">
                <w:rPr>
                  <w:rFonts w:cs="Times New Roman"/>
                  <w:color w:val="000000"/>
                  <w:sz w:val="18"/>
                  <w:szCs w:val="18"/>
                  <w:rPrChange w:id="6554" w:author="Urfels, Anton (IRRI)" w:date="2023-10-06T20:02:00Z">
                    <w:rPr>
                      <w:rFonts w:ascii="Gill Sans MT" w:hAnsi="Gill Sans MT" w:cs="Calibri"/>
                      <w:color w:val="000000"/>
                      <w:sz w:val="18"/>
                      <w:szCs w:val="18"/>
                    </w:rPr>
                  </w:rPrChange>
                </w:rPr>
                <w:delText>-4138.39</w:delText>
              </w:r>
            </w:del>
          </w:p>
        </w:tc>
        <w:tc>
          <w:tcPr>
            <w:tcW w:w="561" w:type="pct"/>
            <w:noWrap/>
            <w:vAlign w:val="bottom"/>
          </w:tcPr>
          <w:p w14:paraId="6FBF901F" w14:textId="61BF027B" w:rsidR="00D1614E" w:rsidRPr="00256197" w:rsidDel="0075048F" w:rsidRDefault="00D1614E" w:rsidP="00DB11CB">
            <w:pPr>
              <w:spacing w:line="240" w:lineRule="auto"/>
              <w:jc w:val="right"/>
              <w:rPr>
                <w:del w:id="6555" w:author="MKONDIWA, Maxwell (CIMMYT-India)" w:date="2023-10-08T09:50:00Z"/>
                <w:rFonts w:eastAsia="Times New Roman" w:cs="Times New Roman"/>
                <w:color w:val="000000"/>
                <w:sz w:val="18"/>
                <w:szCs w:val="18"/>
                <w:lang w:eastAsia="en-ZW"/>
                <w:rPrChange w:id="6556" w:author="Urfels, Anton (IRRI)" w:date="2023-10-06T20:02:00Z">
                  <w:rPr>
                    <w:del w:id="6557" w:author="MKONDIWA, Maxwell (CIMMYT-India)" w:date="2023-10-08T09:50:00Z"/>
                    <w:rFonts w:ascii="Gill Sans MT" w:eastAsia="Times New Roman" w:hAnsi="Gill Sans MT" w:cs="Calibri"/>
                    <w:color w:val="000000"/>
                    <w:sz w:val="18"/>
                    <w:szCs w:val="18"/>
                    <w:lang w:eastAsia="en-ZW"/>
                  </w:rPr>
                </w:rPrChange>
              </w:rPr>
            </w:pPr>
            <w:del w:id="6558" w:author="MKONDIWA, Maxwell (CIMMYT-India)" w:date="2023-10-08T09:50:00Z">
              <w:r w:rsidRPr="00256197" w:rsidDel="0075048F">
                <w:rPr>
                  <w:rFonts w:cs="Times New Roman"/>
                  <w:color w:val="000000"/>
                  <w:sz w:val="18"/>
                  <w:szCs w:val="18"/>
                  <w:rPrChange w:id="6559" w:author="Urfels, Anton (IRRI)" w:date="2023-10-06T20:02:00Z">
                    <w:rPr>
                      <w:rFonts w:ascii="Gill Sans MT" w:hAnsi="Gill Sans MT" w:cs="Calibri"/>
                      <w:color w:val="000000"/>
                      <w:sz w:val="18"/>
                      <w:szCs w:val="18"/>
                    </w:rPr>
                  </w:rPrChange>
                </w:rPr>
                <w:delText>62657.69</w:delText>
              </w:r>
            </w:del>
          </w:p>
        </w:tc>
        <w:tc>
          <w:tcPr>
            <w:tcW w:w="561" w:type="pct"/>
            <w:noWrap/>
            <w:vAlign w:val="bottom"/>
          </w:tcPr>
          <w:p w14:paraId="2308DCF7" w14:textId="607D485A" w:rsidR="00D1614E" w:rsidRPr="00256197" w:rsidDel="0075048F" w:rsidRDefault="00D1614E" w:rsidP="00DB11CB">
            <w:pPr>
              <w:spacing w:line="240" w:lineRule="auto"/>
              <w:jc w:val="right"/>
              <w:rPr>
                <w:del w:id="6560" w:author="MKONDIWA, Maxwell (CIMMYT-India)" w:date="2023-10-08T09:50:00Z"/>
                <w:rFonts w:eastAsia="Times New Roman" w:cs="Times New Roman"/>
                <w:color w:val="000000"/>
                <w:sz w:val="18"/>
                <w:szCs w:val="18"/>
                <w:lang w:eastAsia="en-ZW"/>
                <w:rPrChange w:id="6561" w:author="Urfels, Anton (IRRI)" w:date="2023-10-06T20:02:00Z">
                  <w:rPr>
                    <w:del w:id="6562" w:author="MKONDIWA, Maxwell (CIMMYT-India)" w:date="2023-10-08T09:50:00Z"/>
                    <w:rFonts w:ascii="Gill Sans MT" w:eastAsia="Times New Roman" w:hAnsi="Gill Sans MT" w:cs="Calibri"/>
                    <w:color w:val="000000"/>
                    <w:sz w:val="18"/>
                    <w:szCs w:val="18"/>
                    <w:lang w:eastAsia="en-ZW"/>
                  </w:rPr>
                </w:rPrChange>
              </w:rPr>
            </w:pPr>
            <w:del w:id="6563" w:author="MKONDIWA, Maxwell (CIMMYT-India)" w:date="2023-10-08T09:50:00Z">
              <w:r w:rsidRPr="00256197" w:rsidDel="0075048F">
                <w:rPr>
                  <w:rFonts w:cs="Times New Roman"/>
                  <w:color w:val="000000"/>
                  <w:sz w:val="18"/>
                  <w:szCs w:val="18"/>
                  <w:rPrChange w:id="6564" w:author="Urfels, Anton (IRRI)" w:date="2023-10-06T20:02:00Z">
                    <w:rPr>
                      <w:rFonts w:ascii="Gill Sans MT" w:hAnsi="Gill Sans MT" w:cs="Calibri"/>
                      <w:color w:val="000000"/>
                      <w:sz w:val="18"/>
                      <w:szCs w:val="18"/>
                    </w:rPr>
                  </w:rPrChange>
                </w:rPr>
                <w:delText>77845.09</w:delText>
              </w:r>
            </w:del>
          </w:p>
        </w:tc>
        <w:tc>
          <w:tcPr>
            <w:tcW w:w="561" w:type="pct"/>
            <w:noWrap/>
            <w:vAlign w:val="bottom"/>
          </w:tcPr>
          <w:p w14:paraId="2611B232" w14:textId="57B97FE2" w:rsidR="00D1614E" w:rsidRPr="00256197" w:rsidDel="0075048F" w:rsidRDefault="00D1614E" w:rsidP="00DB11CB">
            <w:pPr>
              <w:spacing w:line="240" w:lineRule="auto"/>
              <w:jc w:val="right"/>
              <w:rPr>
                <w:del w:id="6565" w:author="MKONDIWA, Maxwell (CIMMYT-India)" w:date="2023-10-08T09:50:00Z"/>
                <w:rFonts w:eastAsia="Times New Roman" w:cs="Times New Roman"/>
                <w:color w:val="000000"/>
                <w:sz w:val="18"/>
                <w:szCs w:val="18"/>
                <w:lang w:eastAsia="en-ZW"/>
                <w:rPrChange w:id="6566" w:author="Urfels, Anton (IRRI)" w:date="2023-10-06T20:02:00Z">
                  <w:rPr>
                    <w:del w:id="6567" w:author="MKONDIWA, Maxwell (CIMMYT-India)" w:date="2023-10-08T09:50:00Z"/>
                    <w:rFonts w:ascii="Gill Sans MT" w:eastAsia="Times New Roman" w:hAnsi="Gill Sans MT" w:cs="Calibri"/>
                    <w:color w:val="000000"/>
                    <w:sz w:val="18"/>
                    <w:szCs w:val="18"/>
                    <w:lang w:eastAsia="en-ZW"/>
                  </w:rPr>
                </w:rPrChange>
              </w:rPr>
            </w:pPr>
            <w:del w:id="6568" w:author="MKONDIWA, Maxwell (CIMMYT-India)" w:date="2023-10-08T09:50:00Z">
              <w:r w:rsidRPr="00256197" w:rsidDel="0075048F">
                <w:rPr>
                  <w:rFonts w:cs="Times New Roman"/>
                  <w:color w:val="000000"/>
                  <w:sz w:val="18"/>
                  <w:szCs w:val="18"/>
                  <w:rPrChange w:id="6569" w:author="Urfels, Anton (IRRI)" w:date="2023-10-06T20:02:00Z">
                    <w:rPr>
                      <w:rFonts w:ascii="Gill Sans MT" w:hAnsi="Gill Sans MT" w:cs="Calibri"/>
                      <w:color w:val="000000"/>
                      <w:sz w:val="18"/>
                      <w:szCs w:val="18"/>
                    </w:rPr>
                  </w:rPrChange>
                </w:rPr>
                <w:delText>63242.54</w:delText>
              </w:r>
            </w:del>
          </w:p>
        </w:tc>
        <w:tc>
          <w:tcPr>
            <w:tcW w:w="561" w:type="pct"/>
            <w:noWrap/>
            <w:vAlign w:val="bottom"/>
          </w:tcPr>
          <w:p w14:paraId="0FEDE010" w14:textId="03332DC1" w:rsidR="00D1614E" w:rsidRPr="00256197" w:rsidDel="0075048F" w:rsidRDefault="00D1614E" w:rsidP="00DB11CB">
            <w:pPr>
              <w:spacing w:line="240" w:lineRule="auto"/>
              <w:jc w:val="right"/>
              <w:rPr>
                <w:del w:id="6570" w:author="MKONDIWA, Maxwell (CIMMYT-India)" w:date="2023-10-08T09:50:00Z"/>
                <w:rFonts w:eastAsia="Times New Roman" w:cs="Times New Roman"/>
                <w:color w:val="000000"/>
                <w:sz w:val="18"/>
                <w:szCs w:val="18"/>
                <w:lang w:eastAsia="en-ZW"/>
                <w:rPrChange w:id="6571" w:author="Urfels, Anton (IRRI)" w:date="2023-10-06T20:02:00Z">
                  <w:rPr>
                    <w:del w:id="6572" w:author="MKONDIWA, Maxwell (CIMMYT-India)" w:date="2023-10-08T09:50:00Z"/>
                    <w:rFonts w:ascii="Gill Sans MT" w:eastAsia="Times New Roman" w:hAnsi="Gill Sans MT" w:cs="Calibri"/>
                    <w:color w:val="000000"/>
                    <w:sz w:val="18"/>
                    <w:szCs w:val="18"/>
                    <w:lang w:eastAsia="en-ZW"/>
                  </w:rPr>
                </w:rPrChange>
              </w:rPr>
            </w:pPr>
            <w:del w:id="6573" w:author="MKONDIWA, Maxwell (CIMMYT-India)" w:date="2023-10-08T09:50:00Z">
              <w:r w:rsidRPr="00256197" w:rsidDel="0075048F">
                <w:rPr>
                  <w:rFonts w:cs="Times New Roman"/>
                  <w:color w:val="000000"/>
                  <w:sz w:val="18"/>
                  <w:szCs w:val="18"/>
                  <w:rPrChange w:id="6574" w:author="Urfels, Anton (IRRI)" w:date="2023-10-06T20:02:00Z">
                    <w:rPr>
                      <w:rFonts w:ascii="Gill Sans MT" w:hAnsi="Gill Sans MT" w:cs="Calibri"/>
                      <w:color w:val="000000"/>
                      <w:sz w:val="18"/>
                      <w:szCs w:val="18"/>
                    </w:rPr>
                  </w:rPrChange>
                </w:rPr>
                <w:delText>35833.15</w:delText>
              </w:r>
            </w:del>
          </w:p>
        </w:tc>
        <w:tc>
          <w:tcPr>
            <w:tcW w:w="561" w:type="pct"/>
            <w:noWrap/>
            <w:vAlign w:val="bottom"/>
          </w:tcPr>
          <w:p w14:paraId="33B98C9F" w14:textId="069C9203" w:rsidR="00D1614E" w:rsidRPr="00256197" w:rsidDel="0075048F" w:rsidRDefault="00D1614E" w:rsidP="00DB11CB">
            <w:pPr>
              <w:spacing w:line="240" w:lineRule="auto"/>
              <w:jc w:val="right"/>
              <w:rPr>
                <w:del w:id="6575" w:author="MKONDIWA, Maxwell (CIMMYT-India)" w:date="2023-10-08T09:50:00Z"/>
                <w:rFonts w:eastAsia="Times New Roman" w:cs="Times New Roman"/>
                <w:color w:val="000000"/>
                <w:sz w:val="18"/>
                <w:szCs w:val="18"/>
                <w:lang w:eastAsia="en-ZW"/>
                <w:rPrChange w:id="6576" w:author="Urfels, Anton (IRRI)" w:date="2023-10-06T20:02:00Z">
                  <w:rPr>
                    <w:del w:id="6577" w:author="MKONDIWA, Maxwell (CIMMYT-India)" w:date="2023-10-08T09:50:00Z"/>
                    <w:rFonts w:ascii="Gill Sans MT" w:eastAsia="Times New Roman" w:hAnsi="Gill Sans MT" w:cs="Calibri"/>
                    <w:color w:val="000000"/>
                    <w:sz w:val="18"/>
                    <w:szCs w:val="18"/>
                    <w:lang w:eastAsia="en-ZW"/>
                  </w:rPr>
                </w:rPrChange>
              </w:rPr>
            </w:pPr>
            <w:del w:id="6578" w:author="MKONDIWA, Maxwell (CIMMYT-India)" w:date="2023-10-08T09:50:00Z">
              <w:r w:rsidRPr="00256197" w:rsidDel="0075048F">
                <w:rPr>
                  <w:rFonts w:cs="Times New Roman"/>
                  <w:color w:val="000000"/>
                  <w:sz w:val="18"/>
                  <w:szCs w:val="18"/>
                  <w:rPrChange w:id="6579" w:author="Urfels, Anton (IRRI)" w:date="2023-10-06T20:02:00Z">
                    <w:rPr>
                      <w:rFonts w:ascii="Gill Sans MT" w:hAnsi="Gill Sans MT" w:cs="Calibri"/>
                      <w:color w:val="000000"/>
                      <w:sz w:val="18"/>
                      <w:szCs w:val="18"/>
                    </w:rPr>
                  </w:rPrChange>
                </w:rPr>
                <w:delText>26593.53</w:delText>
              </w:r>
            </w:del>
          </w:p>
        </w:tc>
      </w:tr>
      <w:tr w:rsidR="00D1614E" w:rsidRPr="00256197" w:rsidDel="0075048F" w14:paraId="468DAF22" w14:textId="3D5B4A19" w:rsidTr="00DB11CB">
        <w:trPr>
          <w:trHeight w:val="288"/>
          <w:jc w:val="center"/>
          <w:del w:id="6580" w:author="MKONDIWA, Maxwell (CIMMYT-India)" w:date="2023-10-08T09:50:00Z"/>
        </w:trPr>
        <w:tc>
          <w:tcPr>
            <w:tcW w:w="507" w:type="pct"/>
            <w:vMerge/>
          </w:tcPr>
          <w:p w14:paraId="742D21C3" w14:textId="1754B2B9" w:rsidR="00D1614E" w:rsidRPr="00256197" w:rsidDel="0075048F" w:rsidRDefault="00D1614E" w:rsidP="00DB11CB">
            <w:pPr>
              <w:spacing w:line="240" w:lineRule="auto"/>
              <w:rPr>
                <w:del w:id="6581" w:author="MKONDIWA, Maxwell (CIMMYT-India)" w:date="2023-10-08T09:50:00Z"/>
                <w:rFonts w:eastAsia="Times New Roman" w:cs="Times New Roman"/>
                <w:color w:val="000000"/>
                <w:sz w:val="18"/>
                <w:szCs w:val="18"/>
                <w:lang w:eastAsia="en-ZW"/>
                <w:rPrChange w:id="6582" w:author="Urfels, Anton (IRRI)" w:date="2023-10-06T20:02:00Z">
                  <w:rPr>
                    <w:del w:id="6583" w:author="MKONDIWA, Maxwell (CIMMYT-India)" w:date="2023-10-08T09:50:00Z"/>
                    <w:rFonts w:ascii="Gill Sans MT" w:eastAsia="Times New Roman" w:hAnsi="Gill Sans MT" w:cs="Calibri"/>
                    <w:color w:val="000000"/>
                    <w:sz w:val="18"/>
                    <w:szCs w:val="18"/>
                    <w:lang w:eastAsia="en-ZW"/>
                  </w:rPr>
                </w:rPrChange>
              </w:rPr>
            </w:pPr>
          </w:p>
        </w:tc>
        <w:tc>
          <w:tcPr>
            <w:tcW w:w="1072" w:type="pct"/>
            <w:tcBorders>
              <w:bottom w:val="nil"/>
            </w:tcBorders>
            <w:noWrap/>
            <w:hideMark/>
          </w:tcPr>
          <w:p w14:paraId="02753E70" w14:textId="6138306D" w:rsidR="00D1614E" w:rsidRPr="00256197" w:rsidDel="0075048F" w:rsidRDefault="00D1614E" w:rsidP="00DB11CB">
            <w:pPr>
              <w:spacing w:line="240" w:lineRule="auto"/>
              <w:rPr>
                <w:del w:id="6584" w:author="MKONDIWA, Maxwell (CIMMYT-India)" w:date="2023-10-08T09:50:00Z"/>
                <w:rFonts w:eastAsia="Times New Roman" w:cs="Times New Roman"/>
                <w:color w:val="000000"/>
                <w:sz w:val="18"/>
                <w:szCs w:val="18"/>
                <w:lang w:eastAsia="en-ZW"/>
                <w:rPrChange w:id="6585" w:author="Urfels, Anton (IRRI)" w:date="2023-10-06T20:02:00Z">
                  <w:rPr>
                    <w:del w:id="6586" w:author="MKONDIWA, Maxwell (CIMMYT-India)" w:date="2023-10-08T09:50:00Z"/>
                    <w:rFonts w:ascii="Gill Sans MT" w:eastAsia="Times New Roman" w:hAnsi="Gill Sans MT" w:cs="Calibri"/>
                    <w:color w:val="000000"/>
                    <w:sz w:val="18"/>
                    <w:szCs w:val="18"/>
                    <w:lang w:eastAsia="en-ZW"/>
                  </w:rPr>
                </w:rPrChange>
              </w:rPr>
            </w:pPr>
            <w:del w:id="6587" w:author="MKONDIWA, Maxwell (CIMMYT-India)" w:date="2023-10-08T09:50:00Z">
              <w:r w:rsidRPr="00256197" w:rsidDel="0075048F">
                <w:rPr>
                  <w:rFonts w:eastAsia="Times New Roman" w:cs="Times New Roman"/>
                  <w:color w:val="000000"/>
                  <w:sz w:val="18"/>
                  <w:szCs w:val="18"/>
                  <w:lang w:eastAsia="en-ZW"/>
                  <w:rPrChange w:id="6588" w:author="Urfels, Anton (IRRI)" w:date="2023-10-06T20:02:00Z">
                    <w:rPr>
                      <w:rFonts w:ascii="Gill Sans MT" w:eastAsia="Times New Roman" w:hAnsi="Gill Sans MT" w:cs="Calibri"/>
                      <w:color w:val="000000"/>
                      <w:sz w:val="18"/>
                      <w:szCs w:val="18"/>
                      <w:lang w:eastAsia="en-ZW"/>
                    </w:rPr>
                  </w:rPrChange>
                </w:rPr>
                <w:delText>90</w:delText>
              </w:r>
              <w:r w:rsidRPr="00256197" w:rsidDel="0075048F">
                <w:rPr>
                  <w:rFonts w:eastAsia="Times New Roman" w:cs="Times New Roman"/>
                  <w:color w:val="000000"/>
                  <w:sz w:val="18"/>
                  <w:szCs w:val="18"/>
                  <w:vertAlign w:val="superscript"/>
                  <w:lang w:eastAsia="en-ZW"/>
                  <w:rPrChange w:id="6589" w:author="Urfels, Anton (IRRI)" w:date="2023-10-06T20:02:00Z">
                    <w:rPr>
                      <w:rFonts w:ascii="Gill Sans MT" w:eastAsia="Times New Roman" w:hAnsi="Gill Sans MT" w:cs="Calibri"/>
                      <w:color w:val="000000"/>
                      <w:sz w:val="18"/>
                      <w:szCs w:val="18"/>
                      <w:vertAlign w:val="superscript"/>
                      <w:lang w:eastAsia="en-ZW"/>
                    </w:rPr>
                  </w:rPrChange>
                </w:rPr>
                <w:delText>th</w:delText>
              </w:r>
              <w:r w:rsidRPr="00256197" w:rsidDel="0075048F">
                <w:rPr>
                  <w:rFonts w:eastAsia="Times New Roman" w:cs="Times New Roman"/>
                  <w:color w:val="000000"/>
                  <w:sz w:val="18"/>
                  <w:szCs w:val="18"/>
                  <w:lang w:eastAsia="en-ZW"/>
                  <w:rPrChange w:id="6590" w:author="Urfels, Anton (IRRI)" w:date="2023-10-06T20:02:00Z">
                    <w:rPr>
                      <w:rFonts w:ascii="Gill Sans MT" w:eastAsia="Times New Roman" w:hAnsi="Gill Sans MT" w:cs="Calibri"/>
                      <w:color w:val="000000"/>
                      <w:sz w:val="18"/>
                      <w:szCs w:val="18"/>
                      <w:lang w:eastAsia="en-ZW"/>
                    </w:rPr>
                  </w:rPrChange>
                </w:rPr>
                <w:delText xml:space="preserve"> percentile</w:delText>
              </w:r>
            </w:del>
          </w:p>
        </w:tc>
        <w:tc>
          <w:tcPr>
            <w:tcW w:w="615" w:type="pct"/>
            <w:tcBorders>
              <w:bottom w:val="nil"/>
            </w:tcBorders>
            <w:noWrap/>
            <w:vAlign w:val="bottom"/>
          </w:tcPr>
          <w:p w14:paraId="66E90742" w14:textId="6E7B0C9A" w:rsidR="00D1614E" w:rsidRPr="00256197" w:rsidDel="0075048F" w:rsidRDefault="00D1614E" w:rsidP="00DB11CB">
            <w:pPr>
              <w:spacing w:line="240" w:lineRule="auto"/>
              <w:jc w:val="right"/>
              <w:rPr>
                <w:del w:id="6591" w:author="MKONDIWA, Maxwell (CIMMYT-India)" w:date="2023-10-08T09:50:00Z"/>
                <w:rFonts w:eastAsia="Times New Roman" w:cs="Times New Roman"/>
                <w:color w:val="000000"/>
                <w:sz w:val="18"/>
                <w:szCs w:val="18"/>
                <w:lang w:eastAsia="en-ZW"/>
                <w:rPrChange w:id="6592" w:author="Urfels, Anton (IRRI)" w:date="2023-10-06T20:02:00Z">
                  <w:rPr>
                    <w:del w:id="6593" w:author="MKONDIWA, Maxwell (CIMMYT-India)" w:date="2023-10-08T09:50:00Z"/>
                    <w:rFonts w:ascii="Gill Sans MT" w:eastAsia="Times New Roman" w:hAnsi="Gill Sans MT" w:cs="Calibri"/>
                    <w:color w:val="000000"/>
                    <w:sz w:val="18"/>
                    <w:szCs w:val="18"/>
                    <w:lang w:eastAsia="en-ZW"/>
                  </w:rPr>
                </w:rPrChange>
              </w:rPr>
            </w:pPr>
            <w:del w:id="6594" w:author="MKONDIWA, Maxwell (CIMMYT-India)" w:date="2023-10-08T09:50:00Z">
              <w:r w:rsidRPr="00256197" w:rsidDel="0075048F">
                <w:rPr>
                  <w:rFonts w:cs="Times New Roman"/>
                  <w:color w:val="000000"/>
                  <w:sz w:val="18"/>
                  <w:szCs w:val="18"/>
                  <w:rPrChange w:id="6595" w:author="Urfels, Anton (IRRI)" w:date="2023-10-06T20:02:00Z">
                    <w:rPr>
                      <w:rFonts w:ascii="Gill Sans MT" w:hAnsi="Gill Sans MT" w:cs="Calibri"/>
                      <w:color w:val="000000"/>
                      <w:sz w:val="18"/>
                      <w:szCs w:val="18"/>
                    </w:rPr>
                  </w:rPrChange>
                </w:rPr>
                <w:delText>24233.15</w:delText>
              </w:r>
            </w:del>
          </w:p>
        </w:tc>
        <w:tc>
          <w:tcPr>
            <w:tcW w:w="561" w:type="pct"/>
            <w:tcBorders>
              <w:bottom w:val="nil"/>
            </w:tcBorders>
            <w:noWrap/>
            <w:vAlign w:val="bottom"/>
          </w:tcPr>
          <w:p w14:paraId="14C84E24" w14:textId="59AFF561" w:rsidR="00D1614E" w:rsidRPr="00256197" w:rsidDel="0075048F" w:rsidRDefault="00D1614E" w:rsidP="00DB11CB">
            <w:pPr>
              <w:spacing w:line="240" w:lineRule="auto"/>
              <w:jc w:val="right"/>
              <w:rPr>
                <w:del w:id="6596" w:author="MKONDIWA, Maxwell (CIMMYT-India)" w:date="2023-10-08T09:50:00Z"/>
                <w:rFonts w:eastAsia="Times New Roman" w:cs="Times New Roman"/>
                <w:color w:val="000000"/>
                <w:sz w:val="18"/>
                <w:szCs w:val="18"/>
                <w:lang w:eastAsia="en-ZW"/>
                <w:rPrChange w:id="6597" w:author="Urfels, Anton (IRRI)" w:date="2023-10-06T20:02:00Z">
                  <w:rPr>
                    <w:del w:id="6598" w:author="MKONDIWA, Maxwell (CIMMYT-India)" w:date="2023-10-08T09:50:00Z"/>
                    <w:rFonts w:ascii="Gill Sans MT" w:eastAsia="Times New Roman" w:hAnsi="Gill Sans MT" w:cs="Calibri"/>
                    <w:color w:val="000000"/>
                    <w:sz w:val="18"/>
                    <w:szCs w:val="18"/>
                    <w:lang w:eastAsia="en-ZW"/>
                  </w:rPr>
                </w:rPrChange>
              </w:rPr>
            </w:pPr>
            <w:del w:id="6599" w:author="MKONDIWA, Maxwell (CIMMYT-India)" w:date="2023-10-08T09:50:00Z">
              <w:r w:rsidRPr="00256197" w:rsidDel="0075048F">
                <w:rPr>
                  <w:rFonts w:cs="Times New Roman"/>
                  <w:color w:val="000000"/>
                  <w:sz w:val="18"/>
                  <w:szCs w:val="18"/>
                  <w:rPrChange w:id="6600" w:author="Urfels, Anton (IRRI)" w:date="2023-10-06T20:02:00Z">
                    <w:rPr>
                      <w:rFonts w:ascii="Gill Sans MT" w:hAnsi="Gill Sans MT" w:cs="Calibri"/>
                      <w:color w:val="000000"/>
                      <w:sz w:val="18"/>
                      <w:szCs w:val="18"/>
                    </w:rPr>
                  </w:rPrChange>
                </w:rPr>
                <w:delText>66609.76</w:delText>
              </w:r>
            </w:del>
          </w:p>
        </w:tc>
        <w:tc>
          <w:tcPr>
            <w:tcW w:w="561" w:type="pct"/>
            <w:tcBorders>
              <w:bottom w:val="nil"/>
            </w:tcBorders>
            <w:noWrap/>
            <w:vAlign w:val="bottom"/>
          </w:tcPr>
          <w:p w14:paraId="636A796B" w14:textId="24F936AB" w:rsidR="00D1614E" w:rsidRPr="00256197" w:rsidDel="0075048F" w:rsidRDefault="00D1614E" w:rsidP="00DB11CB">
            <w:pPr>
              <w:spacing w:line="240" w:lineRule="auto"/>
              <w:jc w:val="right"/>
              <w:rPr>
                <w:del w:id="6601" w:author="MKONDIWA, Maxwell (CIMMYT-India)" w:date="2023-10-08T09:50:00Z"/>
                <w:rFonts w:eastAsia="Times New Roman" w:cs="Times New Roman"/>
                <w:color w:val="000000"/>
                <w:sz w:val="18"/>
                <w:szCs w:val="18"/>
                <w:lang w:eastAsia="en-ZW"/>
                <w:rPrChange w:id="6602" w:author="Urfels, Anton (IRRI)" w:date="2023-10-06T20:02:00Z">
                  <w:rPr>
                    <w:del w:id="6603" w:author="MKONDIWA, Maxwell (CIMMYT-India)" w:date="2023-10-08T09:50:00Z"/>
                    <w:rFonts w:ascii="Gill Sans MT" w:eastAsia="Times New Roman" w:hAnsi="Gill Sans MT" w:cs="Calibri"/>
                    <w:color w:val="000000"/>
                    <w:sz w:val="18"/>
                    <w:szCs w:val="18"/>
                    <w:lang w:eastAsia="en-ZW"/>
                  </w:rPr>
                </w:rPrChange>
              </w:rPr>
            </w:pPr>
            <w:del w:id="6604" w:author="MKONDIWA, Maxwell (CIMMYT-India)" w:date="2023-10-08T09:50:00Z">
              <w:r w:rsidRPr="00256197" w:rsidDel="0075048F">
                <w:rPr>
                  <w:rFonts w:cs="Times New Roman"/>
                  <w:color w:val="000000"/>
                  <w:sz w:val="18"/>
                  <w:szCs w:val="18"/>
                  <w:rPrChange w:id="6605" w:author="Urfels, Anton (IRRI)" w:date="2023-10-06T20:02:00Z">
                    <w:rPr>
                      <w:rFonts w:ascii="Gill Sans MT" w:hAnsi="Gill Sans MT" w:cs="Calibri"/>
                      <w:color w:val="000000"/>
                      <w:sz w:val="18"/>
                      <w:szCs w:val="18"/>
                    </w:rPr>
                  </w:rPrChange>
                </w:rPr>
                <w:delText>85588.52</w:delText>
              </w:r>
            </w:del>
          </w:p>
        </w:tc>
        <w:tc>
          <w:tcPr>
            <w:tcW w:w="561" w:type="pct"/>
            <w:tcBorders>
              <w:bottom w:val="nil"/>
            </w:tcBorders>
            <w:noWrap/>
            <w:vAlign w:val="bottom"/>
          </w:tcPr>
          <w:p w14:paraId="06C0DC82" w14:textId="793B719C" w:rsidR="00D1614E" w:rsidRPr="00256197" w:rsidDel="0075048F" w:rsidRDefault="00D1614E" w:rsidP="00DB11CB">
            <w:pPr>
              <w:spacing w:line="240" w:lineRule="auto"/>
              <w:jc w:val="right"/>
              <w:rPr>
                <w:del w:id="6606" w:author="MKONDIWA, Maxwell (CIMMYT-India)" w:date="2023-10-08T09:50:00Z"/>
                <w:rFonts w:eastAsia="Times New Roman" w:cs="Times New Roman"/>
                <w:color w:val="000000"/>
                <w:sz w:val="18"/>
                <w:szCs w:val="18"/>
                <w:lang w:eastAsia="en-ZW"/>
                <w:rPrChange w:id="6607" w:author="Urfels, Anton (IRRI)" w:date="2023-10-06T20:02:00Z">
                  <w:rPr>
                    <w:del w:id="6608" w:author="MKONDIWA, Maxwell (CIMMYT-India)" w:date="2023-10-08T09:50:00Z"/>
                    <w:rFonts w:ascii="Gill Sans MT" w:eastAsia="Times New Roman" w:hAnsi="Gill Sans MT" w:cs="Calibri"/>
                    <w:color w:val="000000"/>
                    <w:sz w:val="18"/>
                    <w:szCs w:val="18"/>
                    <w:lang w:eastAsia="en-ZW"/>
                  </w:rPr>
                </w:rPrChange>
              </w:rPr>
            </w:pPr>
            <w:del w:id="6609" w:author="MKONDIWA, Maxwell (CIMMYT-India)" w:date="2023-10-08T09:50:00Z">
              <w:r w:rsidRPr="00256197" w:rsidDel="0075048F">
                <w:rPr>
                  <w:rFonts w:cs="Times New Roman"/>
                  <w:color w:val="000000"/>
                  <w:sz w:val="18"/>
                  <w:szCs w:val="18"/>
                  <w:rPrChange w:id="6610" w:author="Urfels, Anton (IRRI)" w:date="2023-10-06T20:02:00Z">
                    <w:rPr>
                      <w:rFonts w:ascii="Gill Sans MT" w:hAnsi="Gill Sans MT" w:cs="Calibri"/>
                      <w:color w:val="000000"/>
                      <w:sz w:val="18"/>
                      <w:szCs w:val="18"/>
                    </w:rPr>
                  </w:rPrChange>
                </w:rPr>
                <w:delText>70133.90</w:delText>
              </w:r>
            </w:del>
          </w:p>
        </w:tc>
        <w:tc>
          <w:tcPr>
            <w:tcW w:w="561" w:type="pct"/>
            <w:tcBorders>
              <w:bottom w:val="nil"/>
            </w:tcBorders>
            <w:noWrap/>
            <w:vAlign w:val="bottom"/>
          </w:tcPr>
          <w:p w14:paraId="2FD82A83" w14:textId="3DEF056F" w:rsidR="00D1614E" w:rsidRPr="00256197" w:rsidDel="0075048F" w:rsidRDefault="00D1614E" w:rsidP="00DB11CB">
            <w:pPr>
              <w:spacing w:line="240" w:lineRule="auto"/>
              <w:jc w:val="right"/>
              <w:rPr>
                <w:del w:id="6611" w:author="MKONDIWA, Maxwell (CIMMYT-India)" w:date="2023-10-08T09:50:00Z"/>
                <w:rFonts w:eastAsia="Times New Roman" w:cs="Times New Roman"/>
                <w:color w:val="000000"/>
                <w:sz w:val="18"/>
                <w:szCs w:val="18"/>
                <w:lang w:eastAsia="en-ZW"/>
                <w:rPrChange w:id="6612" w:author="Urfels, Anton (IRRI)" w:date="2023-10-06T20:02:00Z">
                  <w:rPr>
                    <w:del w:id="6613" w:author="MKONDIWA, Maxwell (CIMMYT-India)" w:date="2023-10-08T09:50:00Z"/>
                    <w:rFonts w:ascii="Gill Sans MT" w:eastAsia="Times New Roman" w:hAnsi="Gill Sans MT" w:cs="Calibri"/>
                    <w:color w:val="000000"/>
                    <w:sz w:val="18"/>
                    <w:szCs w:val="18"/>
                    <w:lang w:eastAsia="en-ZW"/>
                  </w:rPr>
                </w:rPrChange>
              </w:rPr>
            </w:pPr>
            <w:del w:id="6614" w:author="MKONDIWA, Maxwell (CIMMYT-India)" w:date="2023-10-08T09:50:00Z">
              <w:r w:rsidRPr="00256197" w:rsidDel="0075048F">
                <w:rPr>
                  <w:rFonts w:cs="Times New Roman"/>
                  <w:color w:val="000000"/>
                  <w:sz w:val="18"/>
                  <w:szCs w:val="18"/>
                  <w:rPrChange w:id="6615" w:author="Urfels, Anton (IRRI)" w:date="2023-10-06T20:02:00Z">
                    <w:rPr>
                      <w:rFonts w:ascii="Gill Sans MT" w:hAnsi="Gill Sans MT" w:cs="Calibri"/>
                      <w:color w:val="000000"/>
                      <w:sz w:val="18"/>
                      <w:szCs w:val="18"/>
                    </w:rPr>
                  </w:rPrChange>
                </w:rPr>
                <w:delText>49660.69</w:delText>
              </w:r>
            </w:del>
          </w:p>
        </w:tc>
        <w:tc>
          <w:tcPr>
            <w:tcW w:w="561" w:type="pct"/>
            <w:tcBorders>
              <w:bottom w:val="nil"/>
            </w:tcBorders>
            <w:noWrap/>
            <w:vAlign w:val="bottom"/>
          </w:tcPr>
          <w:p w14:paraId="12E3C1C7" w14:textId="27031C24" w:rsidR="00D1614E" w:rsidRPr="00256197" w:rsidDel="0075048F" w:rsidRDefault="00D1614E" w:rsidP="00DB11CB">
            <w:pPr>
              <w:spacing w:line="240" w:lineRule="auto"/>
              <w:jc w:val="right"/>
              <w:rPr>
                <w:del w:id="6616" w:author="MKONDIWA, Maxwell (CIMMYT-India)" w:date="2023-10-08T09:50:00Z"/>
                <w:rFonts w:eastAsia="Times New Roman" w:cs="Times New Roman"/>
                <w:color w:val="000000"/>
                <w:sz w:val="18"/>
                <w:szCs w:val="18"/>
                <w:lang w:eastAsia="en-ZW"/>
                <w:rPrChange w:id="6617" w:author="Urfels, Anton (IRRI)" w:date="2023-10-06T20:02:00Z">
                  <w:rPr>
                    <w:del w:id="6618" w:author="MKONDIWA, Maxwell (CIMMYT-India)" w:date="2023-10-08T09:50:00Z"/>
                    <w:rFonts w:ascii="Gill Sans MT" w:eastAsia="Times New Roman" w:hAnsi="Gill Sans MT" w:cs="Calibri"/>
                    <w:color w:val="000000"/>
                    <w:sz w:val="18"/>
                    <w:szCs w:val="18"/>
                    <w:lang w:eastAsia="en-ZW"/>
                  </w:rPr>
                </w:rPrChange>
              </w:rPr>
            </w:pPr>
            <w:del w:id="6619" w:author="MKONDIWA, Maxwell (CIMMYT-India)" w:date="2023-10-08T09:50:00Z">
              <w:r w:rsidRPr="00256197" w:rsidDel="0075048F">
                <w:rPr>
                  <w:rFonts w:cs="Times New Roman"/>
                  <w:color w:val="000000"/>
                  <w:sz w:val="18"/>
                  <w:szCs w:val="18"/>
                  <w:rPrChange w:id="6620" w:author="Urfels, Anton (IRRI)" w:date="2023-10-06T20:02:00Z">
                    <w:rPr>
                      <w:rFonts w:ascii="Gill Sans MT" w:hAnsi="Gill Sans MT" w:cs="Calibri"/>
                      <w:color w:val="000000"/>
                      <w:sz w:val="18"/>
                      <w:szCs w:val="18"/>
                    </w:rPr>
                  </w:rPrChange>
                </w:rPr>
                <w:delText>43570.32</w:delText>
              </w:r>
            </w:del>
          </w:p>
        </w:tc>
      </w:tr>
      <w:tr w:rsidR="00D1614E" w:rsidRPr="00256197" w:rsidDel="0075048F" w14:paraId="493FADA2" w14:textId="3B12B617" w:rsidTr="00DB11CB">
        <w:trPr>
          <w:trHeight w:val="288"/>
          <w:jc w:val="center"/>
          <w:del w:id="6621" w:author="MKONDIWA, Maxwell (CIMMYT-India)" w:date="2023-10-08T09:50:00Z"/>
        </w:trPr>
        <w:tc>
          <w:tcPr>
            <w:tcW w:w="507" w:type="pct"/>
            <w:vMerge/>
            <w:tcBorders>
              <w:bottom w:val="single" w:sz="4" w:space="0" w:color="auto"/>
            </w:tcBorders>
          </w:tcPr>
          <w:p w14:paraId="44847BE6" w14:textId="723683AF" w:rsidR="00D1614E" w:rsidRPr="00256197" w:rsidDel="0075048F" w:rsidRDefault="00D1614E" w:rsidP="00DB11CB">
            <w:pPr>
              <w:spacing w:line="240" w:lineRule="auto"/>
              <w:rPr>
                <w:del w:id="6622" w:author="MKONDIWA, Maxwell (CIMMYT-India)" w:date="2023-10-08T09:50:00Z"/>
                <w:rFonts w:eastAsia="Times New Roman" w:cs="Times New Roman"/>
                <w:color w:val="000000"/>
                <w:sz w:val="18"/>
                <w:szCs w:val="18"/>
                <w:lang w:eastAsia="en-ZW"/>
                <w:rPrChange w:id="6623" w:author="Urfels, Anton (IRRI)" w:date="2023-10-06T20:02:00Z">
                  <w:rPr>
                    <w:del w:id="6624" w:author="MKONDIWA, Maxwell (CIMMYT-India)" w:date="2023-10-08T09:50:00Z"/>
                    <w:rFonts w:ascii="Gill Sans MT" w:eastAsia="Times New Roman" w:hAnsi="Gill Sans MT" w:cs="Calibri"/>
                    <w:color w:val="000000"/>
                    <w:sz w:val="18"/>
                    <w:szCs w:val="18"/>
                    <w:lang w:eastAsia="en-ZW"/>
                  </w:rPr>
                </w:rPrChange>
              </w:rPr>
            </w:pPr>
          </w:p>
        </w:tc>
        <w:tc>
          <w:tcPr>
            <w:tcW w:w="1072" w:type="pct"/>
            <w:tcBorders>
              <w:top w:val="nil"/>
              <w:bottom w:val="single" w:sz="4" w:space="0" w:color="auto"/>
            </w:tcBorders>
            <w:noWrap/>
            <w:hideMark/>
          </w:tcPr>
          <w:p w14:paraId="29920A83" w14:textId="739DB173" w:rsidR="00D1614E" w:rsidRPr="00256197" w:rsidDel="0075048F" w:rsidRDefault="00D1614E" w:rsidP="00DB11CB">
            <w:pPr>
              <w:spacing w:line="240" w:lineRule="auto"/>
              <w:rPr>
                <w:del w:id="6625" w:author="MKONDIWA, Maxwell (CIMMYT-India)" w:date="2023-10-08T09:50:00Z"/>
                <w:rFonts w:eastAsia="Times New Roman" w:cs="Times New Roman"/>
                <w:color w:val="000000"/>
                <w:sz w:val="18"/>
                <w:szCs w:val="18"/>
                <w:lang w:eastAsia="en-ZW"/>
                <w:rPrChange w:id="6626" w:author="Urfels, Anton (IRRI)" w:date="2023-10-06T20:02:00Z">
                  <w:rPr>
                    <w:del w:id="6627" w:author="MKONDIWA, Maxwell (CIMMYT-India)" w:date="2023-10-08T09:50:00Z"/>
                    <w:rFonts w:ascii="Gill Sans MT" w:eastAsia="Times New Roman" w:hAnsi="Gill Sans MT" w:cs="Calibri"/>
                    <w:color w:val="000000"/>
                    <w:sz w:val="18"/>
                    <w:szCs w:val="18"/>
                    <w:lang w:eastAsia="en-ZW"/>
                  </w:rPr>
                </w:rPrChange>
              </w:rPr>
            </w:pPr>
            <w:del w:id="6628" w:author="MKONDIWA, Maxwell (CIMMYT-India)" w:date="2023-10-08T09:50:00Z">
              <w:r w:rsidRPr="00256197" w:rsidDel="0075048F">
                <w:rPr>
                  <w:rFonts w:eastAsia="Times New Roman" w:cs="Times New Roman"/>
                  <w:color w:val="000000"/>
                  <w:sz w:val="18"/>
                  <w:szCs w:val="18"/>
                  <w:lang w:eastAsia="en-ZW"/>
                  <w:rPrChange w:id="6629" w:author="Urfels, Anton (IRRI)" w:date="2023-10-06T20:02:00Z">
                    <w:rPr>
                      <w:rFonts w:ascii="Gill Sans MT" w:eastAsia="Times New Roman" w:hAnsi="Gill Sans MT" w:cs="Calibri"/>
                      <w:color w:val="000000"/>
                      <w:sz w:val="18"/>
                      <w:szCs w:val="18"/>
                      <w:lang w:eastAsia="en-ZW"/>
                    </w:rPr>
                  </w:rPrChange>
                </w:rPr>
                <w:delText>Max</w:delText>
              </w:r>
            </w:del>
          </w:p>
        </w:tc>
        <w:tc>
          <w:tcPr>
            <w:tcW w:w="615" w:type="pct"/>
            <w:tcBorders>
              <w:top w:val="nil"/>
              <w:bottom w:val="single" w:sz="4" w:space="0" w:color="auto"/>
            </w:tcBorders>
            <w:noWrap/>
            <w:vAlign w:val="bottom"/>
          </w:tcPr>
          <w:p w14:paraId="62AA02E7" w14:textId="338C7595" w:rsidR="00D1614E" w:rsidRPr="00256197" w:rsidDel="0075048F" w:rsidRDefault="00D1614E" w:rsidP="00DB11CB">
            <w:pPr>
              <w:spacing w:line="240" w:lineRule="auto"/>
              <w:jc w:val="right"/>
              <w:rPr>
                <w:del w:id="6630" w:author="MKONDIWA, Maxwell (CIMMYT-India)" w:date="2023-10-08T09:50:00Z"/>
                <w:rFonts w:eastAsia="Times New Roman" w:cs="Times New Roman"/>
                <w:color w:val="000000"/>
                <w:sz w:val="18"/>
                <w:szCs w:val="18"/>
                <w:lang w:eastAsia="en-ZW"/>
                <w:rPrChange w:id="6631" w:author="Urfels, Anton (IRRI)" w:date="2023-10-06T20:02:00Z">
                  <w:rPr>
                    <w:del w:id="6632" w:author="MKONDIWA, Maxwell (CIMMYT-India)" w:date="2023-10-08T09:50:00Z"/>
                    <w:rFonts w:ascii="Gill Sans MT" w:eastAsia="Times New Roman" w:hAnsi="Gill Sans MT" w:cs="Calibri"/>
                    <w:color w:val="000000"/>
                    <w:sz w:val="18"/>
                    <w:szCs w:val="18"/>
                    <w:lang w:eastAsia="en-ZW"/>
                  </w:rPr>
                </w:rPrChange>
              </w:rPr>
            </w:pPr>
            <w:del w:id="6633" w:author="MKONDIWA, Maxwell (CIMMYT-India)" w:date="2023-10-08T09:50:00Z">
              <w:r w:rsidRPr="00256197" w:rsidDel="0075048F">
                <w:rPr>
                  <w:rFonts w:cs="Times New Roman"/>
                  <w:color w:val="000000"/>
                  <w:sz w:val="18"/>
                  <w:szCs w:val="18"/>
                  <w:rPrChange w:id="6634" w:author="Urfels, Anton (IRRI)" w:date="2023-10-06T20:02:00Z">
                    <w:rPr>
                      <w:rFonts w:ascii="Gill Sans MT" w:hAnsi="Gill Sans MT" w:cs="Calibri"/>
                      <w:color w:val="000000"/>
                      <w:sz w:val="18"/>
                      <w:szCs w:val="18"/>
                    </w:rPr>
                  </w:rPrChange>
                </w:rPr>
                <w:delText>81513.61</w:delText>
              </w:r>
            </w:del>
          </w:p>
        </w:tc>
        <w:tc>
          <w:tcPr>
            <w:tcW w:w="561" w:type="pct"/>
            <w:tcBorders>
              <w:top w:val="nil"/>
              <w:bottom w:val="single" w:sz="4" w:space="0" w:color="auto"/>
            </w:tcBorders>
            <w:noWrap/>
            <w:vAlign w:val="bottom"/>
          </w:tcPr>
          <w:p w14:paraId="2F3E446A" w14:textId="274A4684" w:rsidR="00D1614E" w:rsidRPr="00256197" w:rsidDel="0075048F" w:rsidRDefault="00D1614E" w:rsidP="00DB11CB">
            <w:pPr>
              <w:spacing w:line="240" w:lineRule="auto"/>
              <w:jc w:val="right"/>
              <w:rPr>
                <w:del w:id="6635" w:author="MKONDIWA, Maxwell (CIMMYT-India)" w:date="2023-10-08T09:50:00Z"/>
                <w:rFonts w:eastAsia="Times New Roman" w:cs="Times New Roman"/>
                <w:color w:val="000000"/>
                <w:sz w:val="18"/>
                <w:szCs w:val="18"/>
                <w:lang w:eastAsia="en-ZW"/>
                <w:rPrChange w:id="6636" w:author="Urfels, Anton (IRRI)" w:date="2023-10-06T20:02:00Z">
                  <w:rPr>
                    <w:del w:id="6637" w:author="MKONDIWA, Maxwell (CIMMYT-India)" w:date="2023-10-08T09:50:00Z"/>
                    <w:rFonts w:ascii="Gill Sans MT" w:eastAsia="Times New Roman" w:hAnsi="Gill Sans MT" w:cs="Calibri"/>
                    <w:color w:val="000000"/>
                    <w:sz w:val="18"/>
                    <w:szCs w:val="18"/>
                    <w:lang w:eastAsia="en-ZW"/>
                  </w:rPr>
                </w:rPrChange>
              </w:rPr>
            </w:pPr>
            <w:del w:id="6638" w:author="MKONDIWA, Maxwell (CIMMYT-India)" w:date="2023-10-08T09:50:00Z">
              <w:r w:rsidRPr="00256197" w:rsidDel="0075048F">
                <w:rPr>
                  <w:rFonts w:cs="Times New Roman"/>
                  <w:color w:val="000000"/>
                  <w:sz w:val="18"/>
                  <w:szCs w:val="18"/>
                  <w:rPrChange w:id="6639" w:author="Urfels, Anton (IRRI)" w:date="2023-10-06T20:02:00Z">
                    <w:rPr>
                      <w:rFonts w:ascii="Gill Sans MT" w:hAnsi="Gill Sans MT" w:cs="Calibri"/>
                      <w:color w:val="000000"/>
                      <w:sz w:val="18"/>
                      <w:szCs w:val="18"/>
                    </w:rPr>
                  </w:rPrChange>
                </w:rPr>
                <w:delText>77485.07</w:delText>
              </w:r>
            </w:del>
          </w:p>
        </w:tc>
        <w:tc>
          <w:tcPr>
            <w:tcW w:w="561" w:type="pct"/>
            <w:tcBorders>
              <w:top w:val="nil"/>
              <w:bottom w:val="single" w:sz="4" w:space="0" w:color="auto"/>
            </w:tcBorders>
            <w:noWrap/>
            <w:vAlign w:val="bottom"/>
          </w:tcPr>
          <w:p w14:paraId="02D370F3" w14:textId="34DCA816" w:rsidR="00D1614E" w:rsidRPr="00256197" w:rsidDel="0075048F" w:rsidRDefault="00D1614E" w:rsidP="00DB11CB">
            <w:pPr>
              <w:spacing w:line="240" w:lineRule="auto"/>
              <w:jc w:val="right"/>
              <w:rPr>
                <w:del w:id="6640" w:author="MKONDIWA, Maxwell (CIMMYT-India)" w:date="2023-10-08T09:50:00Z"/>
                <w:rFonts w:eastAsia="Times New Roman" w:cs="Times New Roman"/>
                <w:color w:val="000000"/>
                <w:sz w:val="18"/>
                <w:szCs w:val="18"/>
                <w:lang w:eastAsia="en-ZW"/>
                <w:rPrChange w:id="6641" w:author="Urfels, Anton (IRRI)" w:date="2023-10-06T20:02:00Z">
                  <w:rPr>
                    <w:del w:id="6642" w:author="MKONDIWA, Maxwell (CIMMYT-India)" w:date="2023-10-08T09:50:00Z"/>
                    <w:rFonts w:ascii="Gill Sans MT" w:eastAsia="Times New Roman" w:hAnsi="Gill Sans MT" w:cs="Calibri"/>
                    <w:color w:val="000000"/>
                    <w:sz w:val="18"/>
                    <w:szCs w:val="18"/>
                    <w:lang w:eastAsia="en-ZW"/>
                  </w:rPr>
                </w:rPrChange>
              </w:rPr>
            </w:pPr>
            <w:del w:id="6643" w:author="MKONDIWA, Maxwell (CIMMYT-India)" w:date="2023-10-08T09:50:00Z">
              <w:r w:rsidRPr="00256197" w:rsidDel="0075048F">
                <w:rPr>
                  <w:rFonts w:cs="Times New Roman"/>
                  <w:color w:val="000000"/>
                  <w:sz w:val="18"/>
                  <w:szCs w:val="18"/>
                  <w:rPrChange w:id="6644" w:author="Urfels, Anton (IRRI)" w:date="2023-10-06T20:02:00Z">
                    <w:rPr>
                      <w:rFonts w:ascii="Gill Sans MT" w:hAnsi="Gill Sans MT" w:cs="Calibri"/>
                      <w:color w:val="000000"/>
                      <w:sz w:val="18"/>
                      <w:szCs w:val="18"/>
                    </w:rPr>
                  </w:rPrChange>
                </w:rPr>
                <w:delText>99480.34</w:delText>
              </w:r>
            </w:del>
          </w:p>
        </w:tc>
        <w:tc>
          <w:tcPr>
            <w:tcW w:w="561" w:type="pct"/>
            <w:tcBorders>
              <w:top w:val="nil"/>
              <w:bottom w:val="single" w:sz="4" w:space="0" w:color="auto"/>
            </w:tcBorders>
            <w:noWrap/>
            <w:vAlign w:val="bottom"/>
          </w:tcPr>
          <w:p w14:paraId="04A0D6F9" w14:textId="14C7CD76" w:rsidR="00D1614E" w:rsidRPr="00256197" w:rsidDel="0075048F" w:rsidRDefault="00D1614E" w:rsidP="00DB11CB">
            <w:pPr>
              <w:spacing w:line="240" w:lineRule="auto"/>
              <w:jc w:val="right"/>
              <w:rPr>
                <w:del w:id="6645" w:author="MKONDIWA, Maxwell (CIMMYT-India)" w:date="2023-10-08T09:50:00Z"/>
                <w:rFonts w:eastAsia="Times New Roman" w:cs="Times New Roman"/>
                <w:color w:val="000000"/>
                <w:sz w:val="18"/>
                <w:szCs w:val="18"/>
                <w:lang w:eastAsia="en-ZW"/>
                <w:rPrChange w:id="6646" w:author="Urfels, Anton (IRRI)" w:date="2023-10-06T20:02:00Z">
                  <w:rPr>
                    <w:del w:id="6647" w:author="MKONDIWA, Maxwell (CIMMYT-India)" w:date="2023-10-08T09:50:00Z"/>
                    <w:rFonts w:ascii="Gill Sans MT" w:eastAsia="Times New Roman" w:hAnsi="Gill Sans MT" w:cs="Calibri"/>
                    <w:color w:val="000000"/>
                    <w:sz w:val="18"/>
                    <w:szCs w:val="18"/>
                    <w:lang w:eastAsia="en-ZW"/>
                  </w:rPr>
                </w:rPrChange>
              </w:rPr>
            </w:pPr>
            <w:del w:id="6648" w:author="MKONDIWA, Maxwell (CIMMYT-India)" w:date="2023-10-08T09:50:00Z">
              <w:r w:rsidRPr="00256197" w:rsidDel="0075048F">
                <w:rPr>
                  <w:rFonts w:cs="Times New Roman"/>
                  <w:color w:val="000000"/>
                  <w:sz w:val="18"/>
                  <w:szCs w:val="18"/>
                  <w:rPrChange w:id="6649" w:author="Urfels, Anton (IRRI)" w:date="2023-10-06T20:02:00Z">
                    <w:rPr>
                      <w:rFonts w:ascii="Gill Sans MT" w:hAnsi="Gill Sans MT" w:cs="Calibri"/>
                      <w:color w:val="000000"/>
                      <w:sz w:val="18"/>
                      <w:szCs w:val="18"/>
                    </w:rPr>
                  </w:rPrChange>
                </w:rPr>
                <w:delText>88532.49</w:delText>
              </w:r>
            </w:del>
          </w:p>
        </w:tc>
        <w:tc>
          <w:tcPr>
            <w:tcW w:w="561" w:type="pct"/>
            <w:tcBorders>
              <w:top w:val="nil"/>
              <w:bottom w:val="single" w:sz="4" w:space="0" w:color="auto"/>
            </w:tcBorders>
            <w:noWrap/>
            <w:vAlign w:val="bottom"/>
          </w:tcPr>
          <w:p w14:paraId="2963C6E2" w14:textId="4063D40F" w:rsidR="00D1614E" w:rsidRPr="00256197" w:rsidDel="0075048F" w:rsidRDefault="00D1614E" w:rsidP="00DB11CB">
            <w:pPr>
              <w:spacing w:line="240" w:lineRule="auto"/>
              <w:jc w:val="right"/>
              <w:rPr>
                <w:del w:id="6650" w:author="MKONDIWA, Maxwell (CIMMYT-India)" w:date="2023-10-08T09:50:00Z"/>
                <w:rFonts w:eastAsia="Times New Roman" w:cs="Times New Roman"/>
                <w:color w:val="000000"/>
                <w:sz w:val="18"/>
                <w:szCs w:val="18"/>
                <w:lang w:eastAsia="en-ZW"/>
                <w:rPrChange w:id="6651" w:author="Urfels, Anton (IRRI)" w:date="2023-10-06T20:02:00Z">
                  <w:rPr>
                    <w:del w:id="6652" w:author="MKONDIWA, Maxwell (CIMMYT-India)" w:date="2023-10-08T09:50:00Z"/>
                    <w:rFonts w:ascii="Gill Sans MT" w:eastAsia="Times New Roman" w:hAnsi="Gill Sans MT" w:cs="Calibri"/>
                    <w:color w:val="000000"/>
                    <w:sz w:val="18"/>
                    <w:szCs w:val="18"/>
                    <w:lang w:eastAsia="en-ZW"/>
                  </w:rPr>
                </w:rPrChange>
              </w:rPr>
            </w:pPr>
            <w:del w:id="6653" w:author="MKONDIWA, Maxwell (CIMMYT-India)" w:date="2023-10-08T09:50:00Z">
              <w:r w:rsidRPr="00256197" w:rsidDel="0075048F">
                <w:rPr>
                  <w:rFonts w:cs="Times New Roman"/>
                  <w:color w:val="000000"/>
                  <w:sz w:val="18"/>
                  <w:szCs w:val="18"/>
                  <w:rPrChange w:id="6654" w:author="Urfels, Anton (IRRI)" w:date="2023-10-06T20:02:00Z">
                    <w:rPr>
                      <w:rFonts w:ascii="Gill Sans MT" w:hAnsi="Gill Sans MT" w:cs="Calibri"/>
                      <w:color w:val="000000"/>
                      <w:sz w:val="18"/>
                      <w:szCs w:val="18"/>
                    </w:rPr>
                  </w:rPrChange>
                </w:rPr>
                <w:delText>65034.09</w:delText>
              </w:r>
            </w:del>
          </w:p>
        </w:tc>
        <w:tc>
          <w:tcPr>
            <w:tcW w:w="561" w:type="pct"/>
            <w:tcBorders>
              <w:top w:val="nil"/>
              <w:bottom w:val="single" w:sz="4" w:space="0" w:color="auto"/>
            </w:tcBorders>
            <w:noWrap/>
            <w:vAlign w:val="bottom"/>
          </w:tcPr>
          <w:p w14:paraId="73D18DF4" w14:textId="1C9C8122" w:rsidR="00D1614E" w:rsidRPr="00256197" w:rsidDel="0075048F" w:rsidRDefault="00D1614E" w:rsidP="00DB11CB">
            <w:pPr>
              <w:spacing w:line="240" w:lineRule="auto"/>
              <w:jc w:val="right"/>
              <w:rPr>
                <w:del w:id="6655" w:author="MKONDIWA, Maxwell (CIMMYT-India)" w:date="2023-10-08T09:50:00Z"/>
                <w:rFonts w:eastAsia="Times New Roman" w:cs="Times New Roman"/>
                <w:color w:val="FF0000"/>
                <w:sz w:val="18"/>
                <w:szCs w:val="18"/>
                <w:lang w:eastAsia="en-ZW"/>
                <w:rPrChange w:id="6656" w:author="Urfels, Anton (IRRI)" w:date="2023-10-06T20:02:00Z">
                  <w:rPr>
                    <w:del w:id="6657" w:author="MKONDIWA, Maxwell (CIMMYT-India)" w:date="2023-10-08T09:50:00Z"/>
                    <w:rFonts w:ascii="Gill Sans MT" w:eastAsia="Times New Roman" w:hAnsi="Gill Sans MT" w:cs="Calibri"/>
                    <w:color w:val="FF0000"/>
                    <w:sz w:val="18"/>
                    <w:szCs w:val="18"/>
                    <w:lang w:eastAsia="en-ZW"/>
                  </w:rPr>
                </w:rPrChange>
              </w:rPr>
            </w:pPr>
            <w:del w:id="6658" w:author="MKONDIWA, Maxwell (CIMMYT-India)" w:date="2023-10-08T09:50:00Z">
              <w:r w:rsidRPr="00256197" w:rsidDel="0075048F">
                <w:rPr>
                  <w:rFonts w:cs="Times New Roman"/>
                  <w:color w:val="000000"/>
                  <w:sz w:val="18"/>
                  <w:szCs w:val="18"/>
                  <w:rPrChange w:id="6659" w:author="Urfels, Anton (IRRI)" w:date="2023-10-06T20:02:00Z">
                    <w:rPr>
                      <w:rFonts w:ascii="Gill Sans MT" w:hAnsi="Gill Sans MT" w:cs="Calibri"/>
                      <w:color w:val="000000"/>
                      <w:sz w:val="18"/>
                      <w:szCs w:val="18"/>
                    </w:rPr>
                  </w:rPrChange>
                </w:rPr>
                <w:delText>61649.20</w:delText>
              </w:r>
            </w:del>
          </w:p>
        </w:tc>
      </w:tr>
      <w:tr w:rsidR="00D1614E" w:rsidRPr="00256197" w:rsidDel="0075048F" w14:paraId="202D42DA" w14:textId="26DC88EE" w:rsidTr="00DB11CB">
        <w:trPr>
          <w:trHeight w:val="288"/>
          <w:jc w:val="center"/>
          <w:del w:id="6660" w:author="MKONDIWA, Maxwell (CIMMYT-India)" w:date="2023-10-08T09:50:00Z"/>
        </w:trPr>
        <w:tc>
          <w:tcPr>
            <w:tcW w:w="507" w:type="pct"/>
            <w:vMerge w:val="restart"/>
            <w:tcBorders>
              <w:top w:val="single" w:sz="4" w:space="0" w:color="auto"/>
            </w:tcBorders>
          </w:tcPr>
          <w:p w14:paraId="2AF4F5F2" w14:textId="56FAD5F9" w:rsidR="00D1614E" w:rsidRPr="00256197" w:rsidDel="0075048F" w:rsidRDefault="00D1614E" w:rsidP="00DB11CB">
            <w:pPr>
              <w:spacing w:line="240" w:lineRule="auto"/>
              <w:rPr>
                <w:del w:id="6661" w:author="MKONDIWA, Maxwell (CIMMYT-India)" w:date="2023-10-08T09:50:00Z"/>
                <w:rFonts w:eastAsia="Times New Roman" w:cs="Times New Roman"/>
                <w:color w:val="000000"/>
                <w:sz w:val="18"/>
                <w:szCs w:val="18"/>
                <w:lang w:eastAsia="en-ZW"/>
                <w:rPrChange w:id="6662" w:author="Urfels, Anton (IRRI)" w:date="2023-10-06T20:02:00Z">
                  <w:rPr>
                    <w:del w:id="6663" w:author="MKONDIWA, Maxwell (CIMMYT-India)" w:date="2023-10-08T09:50:00Z"/>
                    <w:rFonts w:ascii="Gill Sans MT" w:eastAsia="Times New Roman" w:hAnsi="Gill Sans MT" w:cs="Calibri"/>
                    <w:color w:val="000000"/>
                    <w:sz w:val="18"/>
                    <w:szCs w:val="18"/>
                    <w:lang w:eastAsia="en-ZW"/>
                  </w:rPr>
                </w:rPrChange>
              </w:rPr>
            </w:pPr>
            <w:del w:id="6664" w:author="MKONDIWA, Maxwell (CIMMYT-India)" w:date="2023-10-08T09:50:00Z">
              <w:r w:rsidRPr="00256197" w:rsidDel="0075048F">
                <w:rPr>
                  <w:rFonts w:eastAsia="Times New Roman" w:cs="Times New Roman"/>
                  <w:color w:val="000000"/>
                  <w:sz w:val="18"/>
                  <w:szCs w:val="18"/>
                  <w:lang w:eastAsia="en-ZW"/>
                  <w:rPrChange w:id="6665" w:author="Urfels, Anton (IRRI)" w:date="2023-10-06T20:02:00Z">
                    <w:rPr>
                      <w:rFonts w:ascii="Gill Sans MT" w:eastAsia="Times New Roman" w:hAnsi="Gill Sans MT" w:cs="Calibri"/>
                      <w:color w:val="000000"/>
                      <w:sz w:val="18"/>
                      <w:szCs w:val="18"/>
                      <w:lang w:eastAsia="en-ZW"/>
                    </w:rPr>
                  </w:rPrChange>
                </w:rPr>
                <w:delText>Lower bound</w:delText>
              </w:r>
            </w:del>
          </w:p>
        </w:tc>
        <w:tc>
          <w:tcPr>
            <w:tcW w:w="1072" w:type="pct"/>
            <w:tcBorders>
              <w:top w:val="single" w:sz="4" w:space="0" w:color="auto"/>
            </w:tcBorders>
            <w:noWrap/>
            <w:hideMark/>
          </w:tcPr>
          <w:p w14:paraId="128C1371" w14:textId="56325816" w:rsidR="00D1614E" w:rsidRPr="00256197" w:rsidDel="0075048F" w:rsidRDefault="00D1614E" w:rsidP="00DB11CB">
            <w:pPr>
              <w:spacing w:line="240" w:lineRule="auto"/>
              <w:rPr>
                <w:del w:id="6666" w:author="MKONDIWA, Maxwell (CIMMYT-India)" w:date="2023-10-08T09:50:00Z"/>
                <w:rFonts w:eastAsia="Times New Roman" w:cs="Times New Roman"/>
                <w:color w:val="000000"/>
                <w:sz w:val="18"/>
                <w:szCs w:val="18"/>
                <w:lang w:eastAsia="en-ZW"/>
                <w:rPrChange w:id="6667" w:author="Urfels, Anton (IRRI)" w:date="2023-10-06T20:02:00Z">
                  <w:rPr>
                    <w:del w:id="6668" w:author="MKONDIWA, Maxwell (CIMMYT-India)" w:date="2023-10-08T09:50:00Z"/>
                    <w:rFonts w:ascii="Gill Sans MT" w:eastAsia="Times New Roman" w:hAnsi="Gill Sans MT" w:cs="Calibri"/>
                    <w:color w:val="000000"/>
                    <w:sz w:val="18"/>
                    <w:szCs w:val="18"/>
                    <w:lang w:eastAsia="en-ZW"/>
                  </w:rPr>
                </w:rPrChange>
              </w:rPr>
            </w:pPr>
            <w:del w:id="6669" w:author="MKONDIWA, Maxwell (CIMMYT-India)" w:date="2023-10-08T09:50:00Z">
              <w:r w:rsidRPr="00256197" w:rsidDel="0075048F">
                <w:rPr>
                  <w:rFonts w:eastAsia="Times New Roman" w:cs="Times New Roman"/>
                  <w:color w:val="000000"/>
                  <w:sz w:val="18"/>
                  <w:szCs w:val="18"/>
                  <w:lang w:eastAsia="en-ZW"/>
                  <w:rPrChange w:id="6670" w:author="Urfels, Anton (IRRI)" w:date="2023-10-06T20:02:00Z">
                    <w:rPr>
                      <w:rFonts w:ascii="Gill Sans MT" w:eastAsia="Times New Roman" w:hAnsi="Gill Sans MT" w:cs="Calibri"/>
                      <w:color w:val="000000"/>
                      <w:sz w:val="18"/>
                      <w:szCs w:val="18"/>
                      <w:lang w:eastAsia="en-ZW"/>
                    </w:rPr>
                  </w:rPrChange>
                </w:rPr>
                <w:delText>Mean</w:delText>
              </w:r>
            </w:del>
          </w:p>
        </w:tc>
        <w:tc>
          <w:tcPr>
            <w:tcW w:w="615" w:type="pct"/>
            <w:tcBorders>
              <w:top w:val="single" w:sz="4" w:space="0" w:color="auto"/>
            </w:tcBorders>
            <w:noWrap/>
            <w:vAlign w:val="bottom"/>
          </w:tcPr>
          <w:p w14:paraId="22D29751" w14:textId="594EA049" w:rsidR="00D1614E" w:rsidRPr="00256197" w:rsidDel="0075048F" w:rsidRDefault="00D1614E" w:rsidP="00DB11CB">
            <w:pPr>
              <w:spacing w:line="240" w:lineRule="auto"/>
              <w:jc w:val="right"/>
              <w:rPr>
                <w:del w:id="6671" w:author="MKONDIWA, Maxwell (CIMMYT-India)" w:date="2023-10-08T09:50:00Z"/>
                <w:rFonts w:eastAsia="Times New Roman" w:cs="Times New Roman"/>
                <w:color w:val="000000"/>
                <w:sz w:val="18"/>
                <w:szCs w:val="18"/>
                <w:lang w:eastAsia="en-ZW"/>
                <w:rPrChange w:id="6672" w:author="Urfels, Anton (IRRI)" w:date="2023-10-06T20:02:00Z">
                  <w:rPr>
                    <w:del w:id="6673" w:author="MKONDIWA, Maxwell (CIMMYT-India)" w:date="2023-10-08T09:50:00Z"/>
                    <w:rFonts w:ascii="Gill Sans MT" w:eastAsia="Times New Roman" w:hAnsi="Gill Sans MT" w:cs="Calibri"/>
                    <w:color w:val="000000"/>
                    <w:sz w:val="18"/>
                    <w:szCs w:val="18"/>
                    <w:lang w:eastAsia="en-ZW"/>
                  </w:rPr>
                </w:rPrChange>
              </w:rPr>
            </w:pPr>
            <w:del w:id="6674" w:author="MKONDIWA, Maxwell (CIMMYT-India)" w:date="2023-10-08T09:50:00Z">
              <w:r w:rsidRPr="00256197" w:rsidDel="0075048F">
                <w:rPr>
                  <w:rFonts w:cs="Times New Roman"/>
                  <w:color w:val="000000"/>
                  <w:sz w:val="18"/>
                  <w:szCs w:val="18"/>
                  <w:rPrChange w:id="6675" w:author="Urfels, Anton (IRRI)" w:date="2023-10-06T20:02:00Z">
                    <w:rPr>
                      <w:rFonts w:ascii="Gill Sans MT" w:hAnsi="Gill Sans MT" w:cs="Calibri"/>
                      <w:color w:val="000000"/>
                      <w:sz w:val="18"/>
                      <w:szCs w:val="18"/>
                    </w:rPr>
                  </w:rPrChange>
                </w:rPr>
                <w:delText>-65401.51</w:delText>
              </w:r>
            </w:del>
          </w:p>
        </w:tc>
        <w:tc>
          <w:tcPr>
            <w:tcW w:w="561" w:type="pct"/>
            <w:tcBorders>
              <w:top w:val="single" w:sz="4" w:space="0" w:color="auto"/>
            </w:tcBorders>
            <w:noWrap/>
            <w:vAlign w:val="bottom"/>
          </w:tcPr>
          <w:p w14:paraId="0403B9EC" w14:textId="0928B3F9" w:rsidR="00D1614E" w:rsidRPr="00256197" w:rsidDel="0075048F" w:rsidRDefault="00D1614E" w:rsidP="00DB11CB">
            <w:pPr>
              <w:spacing w:line="240" w:lineRule="auto"/>
              <w:jc w:val="right"/>
              <w:rPr>
                <w:del w:id="6676" w:author="MKONDIWA, Maxwell (CIMMYT-India)" w:date="2023-10-08T09:50:00Z"/>
                <w:rFonts w:eastAsia="Times New Roman" w:cs="Times New Roman"/>
                <w:color w:val="000000"/>
                <w:sz w:val="18"/>
                <w:szCs w:val="18"/>
                <w:lang w:eastAsia="en-ZW"/>
                <w:rPrChange w:id="6677" w:author="Urfels, Anton (IRRI)" w:date="2023-10-06T20:02:00Z">
                  <w:rPr>
                    <w:del w:id="6678" w:author="MKONDIWA, Maxwell (CIMMYT-India)" w:date="2023-10-08T09:50:00Z"/>
                    <w:rFonts w:ascii="Gill Sans MT" w:eastAsia="Times New Roman" w:hAnsi="Gill Sans MT" w:cs="Calibri"/>
                    <w:color w:val="000000"/>
                    <w:sz w:val="18"/>
                    <w:szCs w:val="18"/>
                    <w:lang w:eastAsia="en-ZW"/>
                  </w:rPr>
                </w:rPrChange>
              </w:rPr>
            </w:pPr>
            <w:del w:id="6679" w:author="MKONDIWA, Maxwell (CIMMYT-India)" w:date="2023-10-08T09:50:00Z">
              <w:r w:rsidRPr="00256197" w:rsidDel="0075048F">
                <w:rPr>
                  <w:rFonts w:cs="Times New Roman"/>
                  <w:color w:val="000000"/>
                  <w:sz w:val="18"/>
                  <w:szCs w:val="18"/>
                  <w:rPrChange w:id="6680" w:author="Urfels, Anton (IRRI)" w:date="2023-10-06T20:02:00Z">
                    <w:rPr>
                      <w:rFonts w:ascii="Gill Sans MT" w:hAnsi="Gill Sans MT" w:cs="Calibri"/>
                      <w:color w:val="000000"/>
                      <w:sz w:val="18"/>
                      <w:szCs w:val="18"/>
                    </w:rPr>
                  </w:rPrChange>
                </w:rPr>
                <w:delText>22156.76</w:delText>
              </w:r>
            </w:del>
          </w:p>
        </w:tc>
        <w:tc>
          <w:tcPr>
            <w:tcW w:w="561" w:type="pct"/>
            <w:tcBorders>
              <w:top w:val="single" w:sz="4" w:space="0" w:color="auto"/>
            </w:tcBorders>
            <w:noWrap/>
            <w:vAlign w:val="bottom"/>
          </w:tcPr>
          <w:p w14:paraId="1E004EC1" w14:textId="31EC4FE1" w:rsidR="00D1614E" w:rsidRPr="00256197" w:rsidDel="0075048F" w:rsidRDefault="00D1614E" w:rsidP="00DB11CB">
            <w:pPr>
              <w:spacing w:line="240" w:lineRule="auto"/>
              <w:jc w:val="right"/>
              <w:rPr>
                <w:del w:id="6681" w:author="MKONDIWA, Maxwell (CIMMYT-India)" w:date="2023-10-08T09:50:00Z"/>
                <w:rFonts w:eastAsia="Times New Roman" w:cs="Times New Roman"/>
                <w:color w:val="000000"/>
                <w:sz w:val="18"/>
                <w:szCs w:val="18"/>
                <w:lang w:eastAsia="en-ZW"/>
                <w:rPrChange w:id="6682" w:author="Urfels, Anton (IRRI)" w:date="2023-10-06T20:02:00Z">
                  <w:rPr>
                    <w:del w:id="6683" w:author="MKONDIWA, Maxwell (CIMMYT-India)" w:date="2023-10-08T09:50:00Z"/>
                    <w:rFonts w:ascii="Gill Sans MT" w:eastAsia="Times New Roman" w:hAnsi="Gill Sans MT" w:cs="Calibri"/>
                    <w:color w:val="000000"/>
                    <w:sz w:val="18"/>
                    <w:szCs w:val="18"/>
                    <w:lang w:eastAsia="en-ZW"/>
                  </w:rPr>
                </w:rPrChange>
              </w:rPr>
            </w:pPr>
            <w:del w:id="6684" w:author="MKONDIWA, Maxwell (CIMMYT-India)" w:date="2023-10-08T09:50:00Z">
              <w:r w:rsidRPr="00256197" w:rsidDel="0075048F">
                <w:rPr>
                  <w:rFonts w:cs="Times New Roman"/>
                  <w:color w:val="000000"/>
                  <w:sz w:val="18"/>
                  <w:szCs w:val="18"/>
                  <w:rPrChange w:id="6685" w:author="Urfels, Anton (IRRI)" w:date="2023-10-06T20:02:00Z">
                    <w:rPr>
                      <w:rFonts w:ascii="Gill Sans MT" w:hAnsi="Gill Sans MT" w:cs="Calibri"/>
                      <w:color w:val="000000"/>
                      <w:sz w:val="18"/>
                      <w:szCs w:val="18"/>
                    </w:rPr>
                  </w:rPrChange>
                </w:rPr>
                <w:delText>34908.06</w:delText>
              </w:r>
            </w:del>
          </w:p>
        </w:tc>
        <w:tc>
          <w:tcPr>
            <w:tcW w:w="561" w:type="pct"/>
            <w:tcBorders>
              <w:top w:val="single" w:sz="4" w:space="0" w:color="auto"/>
            </w:tcBorders>
            <w:noWrap/>
            <w:vAlign w:val="bottom"/>
          </w:tcPr>
          <w:p w14:paraId="0CDA088D" w14:textId="7B40582A" w:rsidR="00D1614E" w:rsidRPr="00256197" w:rsidDel="0075048F" w:rsidRDefault="00D1614E" w:rsidP="00DB11CB">
            <w:pPr>
              <w:spacing w:line="240" w:lineRule="auto"/>
              <w:jc w:val="right"/>
              <w:rPr>
                <w:del w:id="6686" w:author="MKONDIWA, Maxwell (CIMMYT-India)" w:date="2023-10-08T09:50:00Z"/>
                <w:rFonts w:eastAsia="Times New Roman" w:cs="Times New Roman"/>
                <w:color w:val="000000"/>
                <w:sz w:val="18"/>
                <w:szCs w:val="18"/>
                <w:lang w:eastAsia="en-ZW"/>
                <w:rPrChange w:id="6687" w:author="Urfels, Anton (IRRI)" w:date="2023-10-06T20:02:00Z">
                  <w:rPr>
                    <w:del w:id="6688" w:author="MKONDIWA, Maxwell (CIMMYT-India)" w:date="2023-10-08T09:50:00Z"/>
                    <w:rFonts w:ascii="Gill Sans MT" w:eastAsia="Times New Roman" w:hAnsi="Gill Sans MT" w:cs="Calibri"/>
                    <w:color w:val="000000"/>
                    <w:sz w:val="18"/>
                    <w:szCs w:val="18"/>
                    <w:lang w:eastAsia="en-ZW"/>
                  </w:rPr>
                </w:rPrChange>
              </w:rPr>
            </w:pPr>
            <w:del w:id="6689" w:author="MKONDIWA, Maxwell (CIMMYT-India)" w:date="2023-10-08T09:50:00Z">
              <w:r w:rsidRPr="00256197" w:rsidDel="0075048F">
                <w:rPr>
                  <w:rFonts w:cs="Times New Roman"/>
                  <w:color w:val="000000"/>
                  <w:sz w:val="18"/>
                  <w:szCs w:val="18"/>
                  <w:rPrChange w:id="6690" w:author="Urfels, Anton (IRRI)" w:date="2023-10-06T20:02:00Z">
                    <w:rPr>
                      <w:rFonts w:ascii="Gill Sans MT" w:hAnsi="Gill Sans MT" w:cs="Calibri"/>
                      <w:color w:val="000000"/>
                      <w:sz w:val="18"/>
                      <w:szCs w:val="18"/>
                    </w:rPr>
                  </w:rPrChange>
                </w:rPr>
                <w:delText>19381.06</w:delText>
              </w:r>
            </w:del>
          </w:p>
        </w:tc>
        <w:tc>
          <w:tcPr>
            <w:tcW w:w="561" w:type="pct"/>
            <w:tcBorders>
              <w:top w:val="single" w:sz="4" w:space="0" w:color="auto"/>
            </w:tcBorders>
            <w:noWrap/>
            <w:vAlign w:val="bottom"/>
          </w:tcPr>
          <w:p w14:paraId="2386B2CF" w14:textId="39DA38FB" w:rsidR="00D1614E" w:rsidRPr="00256197" w:rsidDel="0075048F" w:rsidRDefault="00D1614E" w:rsidP="00DB11CB">
            <w:pPr>
              <w:spacing w:line="240" w:lineRule="auto"/>
              <w:jc w:val="right"/>
              <w:rPr>
                <w:del w:id="6691" w:author="MKONDIWA, Maxwell (CIMMYT-India)" w:date="2023-10-08T09:50:00Z"/>
                <w:rFonts w:eastAsia="Times New Roman" w:cs="Times New Roman"/>
                <w:color w:val="000000"/>
                <w:sz w:val="18"/>
                <w:szCs w:val="18"/>
                <w:lang w:eastAsia="en-ZW"/>
                <w:rPrChange w:id="6692" w:author="Urfels, Anton (IRRI)" w:date="2023-10-06T20:02:00Z">
                  <w:rPr>
                    <w:del w:id="6693" w:author="MKONDIWA, Maxwell (CIMMYT-India)" w:date="2023-10-08T09:50:00Z"/>
                    <w:rFonts w:ascii="Gill Sans MT" w:eastAsia="Times New Roman" w:hAnsi="Gill Sans MT" w:cs="Calibri"/>
                    <w:color w:val="000000"/>
                    <w:sz w:val="18"/>
                    <w:szCs w:val="18"/>
                    <w:lang w:eastAsia="en-ZW"/>
                  </w:rPr>
                </w:rPrChange>
              </w:rPr>
            </w:pPr>
            <w:del w:id="6694" w:author="MKONDIWA, Maxwell (CIMMYT-India)" w:date="2023-10-08T09:50:00Z">
              <w:r w:rsidRPr="00256197" w:rsidDel="0075048F">
                <w:rPr>
                  <w:rFonts w:cs="Times New Roman"/>
                  <w:color w:val="000000"/>
                  <w:sz w:val="18"/>
                  <w:szCs w:val="18"/>
                  <w:rPrChange w:id="6695" w:author="Urfels, Anton (IRRI)" w:date="2023-10-06T20:02:00Z">
                    <w:rPr>
                      <w:rFonts w:ascii="Gill Sans MT" w:hAnsi="Gill Sans MT" w:cs="Calibri"/>
                      <w:color w:val="000000"/>
                      <w:sz w:val="18"/>
                      <w:szCs w:val="18"/>
                    </w:rPr>
                  </w:rPrChange>
                </w:rPr>
                <w:delText>-5512.13</w:delText>
              </w:r>
            </w:del>
          </w:p>
        </w:tc>
        <w:tc>
          <w:tcPr>
            <w:tcW w:w="561" w:type="pct"/>
            <w:tcBorders>
              <w:top w:val="single" w:sz="4" w:space="0" w:color="auto"/>
            </w:tcBorders>
            <w:noWrap/>
            <w:vAlign w:val="bottom"/>
          </w:tcPr>
          <w:p w14:paraId="018681C6" w14:textId="4914325A" w:rsidR="00D1614E" w:rsidRPr="00256197" w:rsidDel="0075048F" w:rsidRDefault="00D1614E" w:rsidP="00DB11CB">
            <w:pPr>
              <w:spacing w:line="240" w:lineRule="auto"/>
              <w:jc w:val="right"/>
              <w:rPr>
                <w:del w:id="6696" w:author="MKONDIWA, Maxwell (CIMMYT-India)" w:date="2023-10-08T09:50:00Z"/>
                <w:rFonts w:eastAsia="Times New Roman" w:cs="Times New Roman"/>
                <w:color w:val="000000"/>
                <w:sz w:val="18"/>
                <w:szCs w:val="18"/>
                <w:lang w:eastAsia="en-ZW"/>
                <w:rPrChange w:id="6697" w:author="Urfels, Anton (IRRI)" w:date="2023-10-06T20:02:00Z">
                  <w:rPr>
                    <w:del w:id="6698" w:author="MKONDIWA, Maxwell (CIMMYT-India)" w:date="2023-10-08T09:50:00Z"/>
                    <w:rFonts w:ascii="Gill Sans MT" w:eastAsia="Times New Roman" w:hAnsi="Gill Sans MT" w:cs="Calibri"/>
                    <w:color w:val="000000"/>
                    <w:sz w:val="18"/>
                    <w:szCs w:val="18"/>
                    <w:lang w:eastAsia="en-ZW"/>
                  </w:rPr>
                </w:rPrChange>
              </w:rPr>
            </w:pPr>
            <w:del w:id="6699" w:author="MKONDIWA, Maxwell (CIMMYT-India)" w:date="2023-10-08T09:50:00Z">
              <w:r w:rsidRPr="00256197" w:rsidDel="0075048F">
                <w:rPr>
                  <w:rFonts w:cs="Times New Roman"/>
                  <w:color w:val="000000"/>
                  <w:sz w:val="18"/>
                  <w:szCs w:val="18"/>
                  <w:rPrChange w:id="6700" w:author="Urfels, Anton (IRRI)" w:date="2023-10-06T20:02:00Z">
                    <w:rPr>
                      <w:rFonts w:ascii="Gill Sans MT" w:hAnsi="Gill Sans MT" w:cs="Calibri"/>
                      <w:color w:val="000000"/>
                      <w:sz w:val="18"/>
                      <w:szCs w:val="18"/>
                    </w:rPr>
                  </w:rPrChange>
                </w:rPr>
                <w:delText>-15873.31</w:delText>
              </w:r>
            </w:del>
          </w:p>
        </w:tc>
      </w:tr>
      <w:tr w:rsidR="00D1614E" w:rsidRPr="00256197" w:rsidDel="0075048F" w14:paraId="5DED9C37" w14:textId="291A9302" w:rsidTr="00DB11CB">
        <w:trPr>
          <w:trHeight w:val="288"/>
          <w:jc w:val="center"/>
          <w:del w:id="6701" w:author="MKONDIWA, Maxwell (CIMMYT-India)" w:date="2023-10-08T09:50:00Z"/>
        </w:trPr>
        <w:tc>
          <w:tcPr>
            <w:tcW w:w="507" w:type="pct"/>
            <w:vMerge/>
          </w:tcPr>
          <w:p w14:paraId="036A6856" w14:textId="757DCAF4" w:rsidR="00D1614E" w:rsidRPr="00256197" w:rsidDel="0075048F" w:rsidRDefault="00D1614E" w:rsidP="00DB11CB">
            <w:pPr>
              <w:spacing w:line="240" w:lineRule="auto"/>
              <w:rPr>
                <w:del w:id="6702" w:author="MKONDIWA, Maxwell (CIMMYT-India)" w:date="2023-10-08T09:50:00Z"/>
                <w:rFonts w:eastAsia="Times New Roman" w:cs="Times New Roman"/>
                <w:color w:val="000000"/>
                <w:sz w:val="18"/>
                <w:szCs w:val="18"/>
                <w:lang w:eastAsia="en-ZW"/>
                <w:rPrChange w:id="6703" w:author="Urfels, Anton (IRRI)" w:date="2023-10-06T20:02:00Z">
                  <w:rPr>
                    <w:del w:id="6704" w:author="MKONDIWA, Maxwell (CIMMYT-India)" w:date="2023-10-08T09:50:00Z"/>
                    <w:rFonts w:ascii="Gill Sans MT" w:eastAsia="Times New Roman" w:hAnsi="Gill Sans MT" w:cs="Calibri"/>
                    <w:color w:val="000000"/>
                    <w:sz w:val="18"/>
                    <w:szCs w:val="18"/>
                    <w:lang w:eastAsia="en-ZW"/>
                  </w:rPr>
                </w:rPrChange>
              </w:rPr>
            </w:pPr>
          </w:p>
        </w:tc>
        <w:tc>
          <w:tcPr>
            <w:tcW w:w="1072" w:type="pct"/>
            <w:noWrap/>
            <w:hideMark/>
          </w:tcPr>
          <w:p w14:paraId="243160A1" w14:textId="2B34DD10" w:rsidR="00D1614E" w:rsidRPr="00256197" w:rsidDel="0075048F" w:rsidRDefault="00D1614E" w:rsidP="00DB11CB">
            <w:pPr>
              <w:spacing w:line="240" w:lineRule="auto"/>
              <w:rPr>
                <w:del w:id="6705" w:author="MKONDIWA, Maxwell (CIMMYT-India)" w:date="2023-10-08T09:50:00Z"/>
                <w:rFonts w:eastAsia="Times New Roman" w:cs="Times New Roman"/>
                <w:color w:val="000000"/>
                <w:sz w:val="18"/>
                <w:szCs w:val="18"/>
                <w:lang w:eastAsia="en-ZW"/>
                <w:rPrChange w:id="6706" w:author="Urfels, Anton (IRRI)" w:date="2023-10-06T20:02:00Z">
                  <w:rPr>
                    <w:del w:id="6707" w:author="MKONDIWA, Maxwell (CIMMYT-India)" w:date="2023-10-08T09:50:00Z"/>
                    <w:rFonts w:ascii="Gill Sans MT" w:eastAsia="Times New Roman" w:hAnsi="Gill Sans MT" w:cs="Calibri"/>
                    <w:color w:val="000000"/>
                    <w:sz w:val="18"/>
                    <w:szCs w:val="18"/>
                    <w:lang w:eastAsia="en-ZW"/>
                  </w:rPr>
                </w:rPrChange>
              </w:rPr>
            </w:pPr>
            <w:del w:id="6708" w:author="MKONDIWA, Maxwell (CIMMYT-India)" w:date="2023-10-08T09:50:00Z">
              <w:r w:rsidRPr="00256197" w:rsidDel="0075048F">
                <w:rPr>
                  <w:rFonts w:eastAsia="Times New Roman" w:cs="Times New Roman"/>
                  <w:color w:val="000000"/>
                  <w:sz w:val="18"/>
                  <w:szCs w:val="18"/>
                  <w:lang w:eastAsia="en-ZW"/>
                  <w:rPrChange w:id="6709" w:author="Urfels, Anton (IRRI)" w:date="2023-10-06T20:02:00Z">
                    <w:rPr>
                      <w:rFonts w:ascii="Gill Sans MT" w:eastAsia="Times New Roman" w:hAnsi="Gill Sans MT" w:cs="Calibri"/>
                      <w:color w:val="000000"/>
                      <w:sz w:val="18"/>
                      <w:szCs w:val="18"/>
                      <w:lang w:eastAsia="en-ZW"/>
                    </w:rPr>
                  </w:rPrChange>
                </w:rPr>
                <w:delText>Standard deviation</w:delText>
              </w:r>
            </w:del>
          </w:p>
        </w:tc>
        <w:tc>
          <w:tcPr>
            <w:tcW w:w="615" w:type="pct"/>
            <w:noWrap/>
            <w:vAlign w:val="bottom"/>
          </w:tcPr>
          <w:p w14:paraId="1554D739" w14:textId="07081F20" w:rsidR="00D1614E" w:rsidRPr="00256197" w:rsidDel="0075048F" w:rsidRDefault="00D1614E" w:rsidP="00DB11CB">
            <w:pPr>
              <w:spacing w:line="240" w:lineRule="auto"/>
              <w:jc w:val="right"/>
              <w:rPr>
                <w:del w:id="6710" w:author="MKONDIWA, Maxwell (CIMMYT-India)" w:date="2023-10-08T09:50:00Z"/>
                <w:rFonts w:eastAsia="Times New Roman" w:cs="Times New Roman"/>
                <w:color w:val="000000"/>
                <w:sz w:val="18"/>
                <w:szCs w:val="18"/>
                <w:lang w:eastAsia="en-ZW"/>
                <w:rPrChange w:id="6711" w:author="Urfels, Anton (IRRI)" w:date="2023-10-06T20:02:00Z">
                  <w:rPr>
                    <w:del w:id="6712" w:author="MKONDIWA, Maxwell (CIMMYT-India)" w:date="2023-10-08T09:50:00Z"/>
                    <w:rFonts w:ascii="Gill Sans MT" w:eastAsia="Times New Roman" w:hAnsi="Gill Sans MT" w:cs="Calibri"/>
                    <w:color w:val="000000"/>
                    <w:sz w:val="18"/>
                    <w:szCs w:val="18"/>
                    <w:lang w:eastAsia="en-ZW"/>
                  </w:rPr>
                </w:rPrChange>
              </w:rPr>
            </w:pPr>
            <w:del w:id="6713" w:author="MKONDIWA, Maxwell (CIMMYT-India)" w:date="2023-10-08T09:50:00Z">
              <w:r w:rsidRPr="00256197" w:rsidDel="0075048F">
                <w:rPr>
                  <w:rFonts w:cs="Times New Roman"/>
                  <w:color w:val="000000"/>
                  <w:sz w:val="18"/>
                  <w:szCs w:val="18"/>
                  <w:rPrChange w:id="6714" w:author="Urfels, Anton (IRRI)" w:date="2023-10-06T20:02:00Z">
                    <w:rPr>
                      <w:rFonts w:ascii="Gill Sans MT" w:hAnsi="Gill Sans MT" w:cs="Calibri"/>
                      <w:color w:val="000000"/>
                      <w:sz w:val="18"/>
                      <w:szCs w:val="18"/>
                    </w:rPr>
                  </w:rPrChange>
                </w:rPr>
                <w:delText>30942.86</w:delText>
              </w:r>
            </w:del>
          </w:p>
        </w:tc>
        <w:tc>
          <w:tcPr>
            <w:tcW w:w="561" w:type="pct"/>
            <w:noWrap/>
            <w:vAlign w:val="bottom"/>
          </w:tcPr>
          <w:p w14:paraId="72D14F8D" w14:textId="2BF9CE9B" w:rsidR="00D1614E" w:rsidRPr="00256197" w:rsidDel="0075048F" w:rsidRDefault="00D1614E" w:rsidP="00DB11CB">
            <w:pPr>
              <w:spacing w:line="240" w:lineRule="auto"/>
              <w:jc w:val="right"/>
              <w:rPr>
                <w:del w:id="6715" w:author="MKONDIWA, Maxwell (CIMMYT-India)" w:date="2023-10-08T09:50:00Z"/>
                <w:rFonts w:eastAsia="Times New Roman" w:cs="Times New Roman"/>
                <w:color w:val="000000"/>
                <w:sz w:val="18"/>
                <w:szCs w:val="18"/>
                <w:lang w:eastAsia="en-ZW"/>
                <w:rPrChange w:id="6716" w:author="Urfels, Anton (IRRI)" w:date="2023-10-06T20:02:00Z">
                  <w:rPr>
                    <w:del w:id="6717" w:author="MKONDIWA, Maxwell (CIMMYT-India)" w:date="2023-10-08T09:50:00Z"/>
                    <w:rFonts w:ascii="Gill Sans MT" w:eastAsia="Times New Roman" w:hAnsi="Gill Sans MT" w:cs="Calibri"/>
                    <w:color w:val="000000"/>
                    <w:sz w:val="18"/>
                    <w:szCs w:val="18"/>
                    <w:lang w:eastAsia="en-ZW"/>
                  </w:rPr>
                </w:rPrChange>
              </w:rPr>
            </w:pPr>
            <w:del w:id="6718" w:author="MKONDIWA, Maxwell (CIMMYT-India)" w:date="2023-10-08T09:50:00Z">
              <w:r w:rsidRPr="00256197" w:rsidDel="0075048F">
                <w:rPr>
                  <w:rFonts w:cs="Times New Roman"/>
                  <w:color w:val="000000"/>
                  <w:sz w:val="18"/>
                  <w:szCs w:val="18"/>
                  <w:rPrChange w:id="6719" w:author="Urfels, Anton (IRRI)" w:date="2023-10-06T20:02:00Z">
                    <w:rPr>
                      <w:rFonts w:ascii="Gill Sans MT" w:hAnsi="Gill Sans MT" w:cs="Calibri"/>
                      <w:color w:val="000000"/>
                      <w:sz w:val="18"/>
                      <w:szCs w:val="18"/>
                    </w:rPr>
                  </w:rPrChange>
                </w:rPr>
                <w:delText>18377.46</w:delText>
              </w:r>
            </w:del>
          </w:p>
        </w:tc>
        <w:tc>
          <w:tcPr>
            <w:tcW w:w="561" w:type="pct"/>
            <w:noWrap/>
            <w:vAlign w:val="bottom"/>
          </w:tcPr>
          <w:p w14:paraId="62E5D25D" w14:textId="7561E7E0" w:rsidR="00D1614E" w:rsidRPr="00256197" w:rsidDel="0075048F" w:rsidRDefault="00D1614E" w:rsidP="00DB11CB">
            <w:pPr>
              <w:spacing w:line="240" w:lineRule="auto"/>
              <w:jc w:val="right"/>
              <w:rPr>
                <w:del w:id="6720" w:author="MKONDIWA, Maxwell (CIMMYT-India)" w:date="2023-10-08T09:50:00Z"/>
                <w:rFonts w:eastAsia="Times New Roman" w:cs="Times New Roman"/>
                <w:color w:val="000000"/>
                <w:sz w:val="18"/>
                <w:szCs w:val="18"/>
                <w:lang w:eastAsia="en-ZW"/>
                <w:rPrChange w:id="6721" w:author="Urfels, Anton (IRRI)" w:date="2023-10-06T20:02:00Z">
                  <w:rPr>
                    <w:del w:id="6722" w:author="MKONDIWA, Maxwell (CIMMYT-India)" w:date="2023-10-08T09:50:00Z"/>
                    <w:rFonts w:ascii="Gill Sans MT" w:eastAsia="Times New Roman" w:hAnsi="Gill Sans MT" w:cs="Calibri"/>
                    <w:color w:val="000000"/>
                    <w:sz w:val="18"/>
                    <w:szCs w:val="18"/>
                    <w:lang w:eastAsia="en-ZW"/>
                  </w:rPr>
                </w:rPrChange>
              </w:rPr>
            </w:pPr>
            <w:del w:id="6723" w:author="MKONDIWA, Maxwell (CIMMYT-India)" w:date="2023-10-08T09:50:00Z">
              <w:r w:rsidRPr="00256197" w:rsidDel="0075048F">
                <w:rPr>
                  <w:rFonts w:cs="Times New Roman"/>
                  <w:color w:val="000000"/>
                  <w:sz w:val="18"/>
                  <w:szCs w:val="18"/>
                  <w:rPrChange w:id="6724" w:author="Urfels, Anton (IRRI)" w:date="2023-10-06T20:02:00Z">
                    <w:rPr>
                      <w:rFonts w:ascii="Gill Sans MT" w:hAnsi="Gill Sans MT" w:cs="Calibri"/>
                      <w:color w:val="000000"/>
                      <w:sz w:val="18"/>
                      <w:szCs w:val="18"/>
                    </w:rPr>
                  </w:rPrChange>
                </w:rPr>
                <w:delText>19462.07</w:delText>
              </w:r>
            </w:del>
          </w:p>
        </w:tc>
        <w:tc>
          <w:tcPr>
            <w:tcW w:w="561" w:type="pct"/>
            <w:noWrap/>
            <w:vAlign w:val="bottom"/>
          </w:tcPr>
          <w:p w14:paraId="25C41EDE" w14:textId="2C79287C" w:rsidR="00D1614E" w:rsidRPr="00256197" w:rsidDel="0075048F" w:rsidRDefault="00D1614E" w:rsidP="00DB11CB">
            <w:pPr>
              <w:spacing w:line="240" w:lineRule="auto"/>
              <w:jc w:val="right"/>
              <w:rPr>
                <w:del w:id="6725" w:author="MKONDIWA, Maxwell (CIMMYT-India)" w:date="2023-10-08T09:50:00Z"/>
                <w:rFonts w:eastAsia="Times New Roman" w:cs="Times New Roman"/>
                <w:color w:val="000000"/>
                <w:sz w:val="18"/>
                <w:szCs w:val="18"/>
                <w:lang w:eastAsia="en-ZW"/>
                <w:rPrChange w:id="6726" w:author="Urfels, Anton (IRRI)" w:date="2023-10-06T20:02:00Z">
                  <w:rPr>
                    <w:del w:id="6727" w:author="MKONDIWA, Maxwell (CIMMYT-India)" w:date="2023-10-08T09:50:00Z"/>
                    <w:rFonts w:ascii="Gill Sans MT" w:eastAsia="Times New Roman" w:hAnsi="Gill Sans MT" w:cs="Calibri"/>
                    <w:color w:val="000000"/>
                    <w:sz w:val="18"/>
                    <w:szCs w:val="18"/>
                    <w:lang w:eastAsia="en-ZW"/>
                  </w:rPr>
                </w:rPrChange>
              </w:rPr>
            </w:pPr>
            <w:del w:id="6728" w:author="MKONDIWA, Maxwell (CIMMYT-India)" w:date="2023-10-08T09:50:00Z">
              <w:r w:rsidRPr="00256197" w:rsidDel="0075048F">
                <w:rPr>
                  <w:rFonts w:cs="Times New Roman"/>
                  <w:color w:val="000000"/>
                  <w:sz w:val="18"/>
                  <w:szCs w:val="18"/>
                  <w:rPrChange w:id="6729" w:author="Urfels, Anton (IRRI)" w:date="2023-10-06T20:02:00Z">
                    <w:rPr>
                      <w:rFonts w:ascii="Gill Sans MT" w:hAnsi="Gill Sans MT" w:cs="Calibri"/>
                      <w:color w:val="000000"/>
                      <w:sz w:val="18"/>
                      <w:szCs w:val="18"/>
                    </w:rPr>
                  </w:rPrChange>
                </w:rPr>
                <w:delText>19031.29</w:delText>
              </w:r>
            </w:del>
          </w:p>
        </w:tc>
        <w:tc>
          <w:tcPr>
            <w:tcW w:w="561" w:type="pct"/>
            <w:noWrap/>
            <w:vAlign w:val="bottom"/>
          </w:tcPr>
          <w:p w14:paraId="6FE0DF65" w14:textId="512C86F6" w:rsidR="00D1614E" w:rsidRPr="00256197" w:rsidDel="0075048F" w:rsidRDefault="00D1614E" w:rsidP="00DB11CB">
            <w:pPr>
              <w:spacing w:line="240" w:lineRule="auto"/>
              <w:jc w:val="right"/>
              <w:rPr>
                <w:del w:id="6730" w:author="MKONDIWA, Maxwell (CIMMYT-India)" w:date="2023-10-08T09:50:00Z"/>
                <w:rFonts w:eastAsia="Times New Roman" w:cs="Times New Roman"/>
                <w:color w:val="000000"/>
                <w:sz w:val="18"/>
                <w:szCs w:val="18"/>
                <w:lang w:eastAsia="en-ZW"/>
                <w:rPrChange w:id="6731" w:author="Urfels, Anton (IRRI)" w:date="2023-10-06T20:02:00Z">
                  <w:rPr>
                    <w:del w:id="6732" w:author="MKONDIWA, Maxwell (CIMMYT-India)" w:date="2023-10-08T09:50:00Z"/>
                    <w:rFonts w:ascii="Gill Sans MT" w:eastAsia="Times New Roman" w:hAnsi="Gill Sans MT" w:cs="Calibri"/>
                    <w:color w:val="000000"/>
                    <w:sz w:val="18"/>
                    <w:szCs w:val="18"/>
                    <w:lang w:eastAsia="en-ZW"/>
                  </w:rPr>
                </w:rPrChange>
              </w:rPr>
            </w:pPr>
            <w:del w:id="6733" w:author="MKONDIWA, Maxwell (CIMMYT-India)" w:date="2023-10-08T09:50:00Z">
              <w:r w:rsidRPr="00256197" w:rsidDel="0075048F">
                <w:rPr>
                  <w:rFonts w:cs="Times New Roman"/>
                  <w:color w:val="000000"/>
                  <w:sz w:val="18"/>
                  <w:szCs w:val="18"/>
                  <w:rPrChange w:id="6734" w:author="Urfels, Anton (IRRI)" w:date="2023-10-06T20:02:00Z">
                    <w:rPr>
                      <w:rFonts w:ascii="Gill Sans MT" w:hAnsi="Gill Sans MT" w:cs="Calibri"/>
                      <w:color w:val="000000"/>
                      <w:sz w:val="18"/>
                      <w:szCs w:val="18"/>
                    </w:rPr>
                  </w:rPrChange>
                </w:rPr>
                <w:delText>24394.58</w:delText>
              </w:r>
            </w:del>
          </w:p>
        </w:tc>
        <w:tc>
          <w:tcPr>
            <w:tcW w:w="561" w:type="pct"/>
            <w:noWrap/>
            <w:vAlign w:val="bottom"/>
          </w:tcPr>
          <w:p w14:paraId="20E7211A" w14:textId="735F4658" w:rsidR="00D1614E" w:rsidRPr="00256197" w:rsidDel="0075048F" w:rsidRDefault="00D1614E" w:rsidP="00DB11CB">
            <w:pPr>
              <w:spacing w:line="240" w:lineRule="auto"/>
              <w:jc w:val="right"/>
              <w:rPr>
                <w:del w:id="6735" w:author="MKONDIWA, Maxwell (CIMMYT-India)" w:date="2023-10-08T09:50:00Z"/>
                <w:rFonts w:eastAsia="Times New Roman" w:cs="Times New Roman"/>
                <w:color w:val="000000"/>
                <w:sz w:val="18"/>
                <w:szCs w:val="18"/>
                <w:lang w:eastAsia="en-ZW"/>
                <w:rPrChange w:id="6736" w:author="Urfels, Anton (IRRI)" w:date="2023-10-06T20:02:00Z">
                  <w:rPr>
                    <w:del w:id="6737" w:author="MKONDIWA, Maxwell (CIMMYT-India)" w:date="2023-10-08T09:50:00Z"/>
                    <w:rFonts w:ascii="Gill Sans MT" w:eastAsia="Times New Roman" w:hAnsi="Gill Sans MT" w:cs="Calibri"/>
                    <w:color w:val="000000"/>
                    <w:sz w:val="18"/>
                    <w:szCs w:val="18"/>
                    <w:lang w:eastAsia="en-ZW"/>
                  </w:rPr>
                </w:rPrChange>
              </w:rPr>
            </w:pPr>
            <w:del w:id="6738" w:author="MKONDIWA, Maxwell (CIMMYT-India)" w:date="2023-10-08T09:50:00Z">
              <w:r w:rsidRPr="00256197" w:rsidDel="0075048F">
                <w:rPr>
                  <w:rFonts w:cs="Times New Roman"/>
                  <w:color w:val="000000"/>
                  <w:sz w:val="18"/>
                  <w:szCs w:val="18"/>
                  <w:rPrChange w:id="6739" w:author="Urfels, Anton (IRRI)" w:date="2023-10-06T20:02:00Z">
                    <w:rPr>
                      <w:rFonts w:ascii="Gill Sans MT" w:hAnsi="Gill Sans MT" w:cs="Calibri"/>
                      <w:color w:val="000000"/>
                      <w:sz w:val="18"/>
                      <w:szCs w:val="18"/>
                    </w:rPr>
                  </w:rPrChange>
                </w:rPr>
                <w:delText>25250.42</w:delText>
              </w:r>
            </w:del>
          </w:p>
        </w:tc>
      </w:tr>
      <w:tr w:rsidR="00D1614E" w:rsidRPr="00256197" w:rsidDel="0075048F" w14:paraId="497C8100" w14:textId="12E6CA19" w:rsidTr="00DB11CB">
        <w:trPr>
          <w:trHeight w:val="288"/>
          <w:jc w:val="center"/>
          <w:del w:id="6740" w:author="MKONDIWA, Maxwell (CIMMYT-India)" w:date="2023-10-08T09:50:00Z"/>
        </w:trPr>
        <w:tc>
          <w:tcPr>
            <w:tcW w:w="507" w:type="pct"/>
            <w:vMerge/>
          </w:tcPr>
          <w:p w14:paraId="7F8EC58A" w14:textId="7B868313" w:rsidR="00D1614E" w:rsidRPr="00256197" w:rsidDel="0075048F" w:rsidRDefault="00D1614E" w:rsidP="00DB11CB">
            <w:pPr>
              <w:spacing w:line="240" w:lineRule="auto"/>
              <w:rPr>
                <w:del w:id="6741" w:author="MKONDIWA, Maxwell (CIMMYT-India)" w:date="2023-10-08T09:50:00Z"/>
                <w:rFonts w:eastAsia="Times New Roman" w:cs="Times New Roman"/>
                <w:color w:val="000000"/>
                <w:sz w:val="18"/>
                <w:szCs w:val="18"/>
                <w:lang w:eastAsia="en-ZW"/>
                <w:rPrChange w:id="6742" w:author="Urfels, Anton (IRRI)" w:date="2023-10-06T20:02:00Z">
                  <w:rPr>
                    <w:del w:id="6743" w:author="MKONDIWA, Maxwell (CIMMYT-India)" w:date="2023-10-08T09:50:00Z"/>
                    <w:rFonts w:ascii="Gill Sans MT" w:eastAsia="Times New Roman" w:hAnsi="Gill Sans MT" w:cs="Calibri"/>
                    <w:color w:val="000000"/>
                    <w:sz w:val="18"/>
                    <w:szCs w:val="18"/>
                    <w:lang w:eastAsia="en-ZW"/>
                  </w:rPr>
                </w:rPrChange>
              </w:rPr>
            </w:pPr>
          </w:p>
        </w:tc>
        <w:tc>
          <w:tcPr>
            <w:tcW w:w="1072" w:type="pct"/>
            <w:noWrap/>
            <w:hideMark/>
          </w:tcPr>
          <w:p w14:paraId="233D3DFD" w14:textId="4EAAD82E" w:rsidR="00D1614E" w:rsidRPr="00256197" w:rsidDel="0075048F" w:rsidRDefault="00D1614E" w:rsidP="00DB11CB">
            <w:pPr>
              <w:spacing w:line="240" w:lineRule="auto"/>
              <w:rPr>
                <w:del w:id="6744" w:author="MKONDIWA, Maxwell (CIMMYT-India)" w:date="2023-10-08T09:50:00Z"/>
                <w:rFonts w:eastAsia="Times New Roman" w:cs="Times New Roman"/>
                <w:color w:val="000000"/>
                <w:sz w:val="18"/>
                <w:szCs w:val="18"/>
                <w:lang w:eastAsia="en-ZW"/>
                <w:rPrChange w:id="6745" w:author="Urfels, Anton (IRRI)" w:date="2023-10-06T20:02:00Z">
                  <w:rPr>
                    <w:del w:id="6746" w:author="MKONDIWA, Maxwell (CIMMYT-India)" w:date="2023-10-08T09:50:00Z"/>
                    <w:rFonts w:ascii="Gill Sans MT" w:eastAsia="Times New Roman" w:hAnsi="Gill Sans MT" w:cs="Calibri"/>
                    <w:color w:val="000000"/>
                    <w:sz w:val="18"/>
                    <w:szCs w:val="18"/>
                    <w:lang w:eastAsia="en-ZW"/>
                  </w:rPr>
                </w:rPrChange>
              </w:rPr>
            </w:pPr>
            <w:del w:id="6747" w:author="MKONDIWA, Maxwell (CIMMYT-India)" w:date="2023-10-08T09:50:00Z">
              <w:r w:rsidRPr="00256197" w:rsidDel="0075048F">
                <w:rPr>
                  <w:rFonts w:eastAsia="Times New Roman" w:cs="Times New Roman"/>
                  <w:color w:val="000000"/>
                  <w:sz w:val="18"/>
                  <w:szCs w:val="18"/>
                  <w:lang w:eastAsia="en-ZW"/>
                  <w:rPrChange w:id="6748" w:author="Urfels, Anton (IRRI)" w:date="2023-10-06T20:02:00Z">
                    <w:rPr>
                      <w:rFonts w:ascii="Gill Sans MT" w:eastAsia="Times New Roman" w:hAnsi="Gill Sans MT" w:cs="Calibri"/>
                      <w:color w:val="000000"/>
                      <w:sz w:val="18"/>
                      <w:szCs w:val="18"/>
                      <w:lang w:eastAsia="en-ZW"/>
                    </w:rPr>
                  </w:rPrChange>
                </w:rPr>
                <w:delText>Min</w:delText>
              </w:r>
            </w:del>
          </w:p>
        </w:tc>
        <w:tc>
          <w:tcPr>
            <w:tcW w:w="615" w:type="pct"/>
            <w:noWrap/>
            <w:vAlign w:val="bottom"/>
          </w:tcPr>
          <w:p w14:paraId="7F7FDA50" w14:textId="6B5D2511" w:rsidR="00D1614E" w:rsidRPr="00256197" w:rsidDel="0075048F" w:rsidRDefault="00D1614E" w:rsidP="00DB11CB">
            <w:pPr>
              <w:spacing w:line="240" w:lineRule="auto"/>
              <w:jc w:val="right"/>
              <w:rPr>
                <w:del w:id="6749" w:author="MKONDIWA, Maxwell (CIMMYT-India)" w:date="2023-10-08T09:50:00Z"/>
                <w:rFonts w:eastAsia="Times New Roman" w:cs="Times New Roman"/>
                <w:color w:val="000000"/>
                <w:sz w:val="18"/>
                <w:szCs w:val="18"/>
                <w:lang w:eastAsia="en-ZW"/>
                <w:rPrChange w:id="6750" w:author="Urfels, Anton (IRRI)" w:date="2023-10-06T20:02:00Z">
                  <w:rPr>
                    <w:del w:id="6751" w:author="MKONDIWA, Maxwell (CIMMYT-India)" w:date="2023-10-08T09:50:00Z"/>
                    <w:rFonts w:ascii="Gill Sans MT" w:eastAsia="Times New Roman" w:hAnsi="Gill Sans MT" w:cs="Calibri"/>
                    <w:color w:val="000000"/>
                    <w:sz w:val="18"/>
                    <w:szCs w:val="18"/>
                    <w:lang w:eastAsia="en-ZW"/>
                  </w:rPr>
                </w:rPrChange>
              </w:rPr>
            </w:pPr>
            <w:del w:id="6752" w:author="MKONDIWA, Maxwell (CIMMYT-India)" w:date="2023-10-08T09:50:00Z">
              <w:r w:rsidRPr="00256197" w:rsidDel="0075048F">
                <w:rPr>
                  <w:rFonts w:cs="Times New Roman"/>
                  <w:color w:val="000000"/>
                  <w:sz w:val="18"/>
                  <w:szCs w:val="18"/>
                  <w:rPrChange w:id="6753" w:author="Urfels, Anton (IRRI)" w:date="2023-10-06T20:02:00Z">
                    <w:rPr>
                      <w:rFonts w:ascii="Gill Sans MT" w:hAnsi="Gill Sans MT" w:cs="Calibri"/>
                      <w:color w:val="000000"/>
                      <w:sz w:val="18"/>
                      <w:szCs w:val="18"/>
                    </w:rPr>
                  </w:rPrChange>
                </w:rPr>
                <w:delText>-155222.24</w:delText>
              </w:r>
            </w:del>
          </w:p>
        </w:tc>
        <w:tc>
          <w:tcPr>
            <w:tcW w:w="561" w:type="pct"/>
            <w:noWrap/>
            <w:vAlign w:val="bottom"/>
          </w:tcPr>
          <w:p w14:paraId="66E7333C" w14:textId="688694CC" w:rsidR="00D1614E" w:rsidRPr="00256197" w:rsidDel="0075048F" w:rsidRDefault="00D1614E" w:rsidP="00DB11CB">
            <w:pPr>
              <w:spacing w:line="240" w:lineRule="auto"/>
              <w:jc w:val="right"/>
              <w:rPr>
                <w:del w:id="6754" w:author="MKONDIWA, Maxwell (CIMMYT-India)" w:date="2023-10-08T09:50:00Z"/>
                <w:rFonts w:eastAsia="Times New Roman" w:cs="Times New Roman"/>
                <w:color w:val="000000"/>
                <w:sz w:val="18"/>
                <w:szCs w:val="18"/>
                <w:lang w:eastAsia="en-ZW"/>
                <w:rPrChange w:id="6755" w:author="Urfels, Anton (IRRI)" w:date="2023-10-06T20:02:00Z">
                  <w:rPr>
                    <w:del w:id="6756" w:author="MKONDIWA, Maxwell (CIMMYT-India)" w:date="2023-10-08T09:50:00Z"/>
                    <w:rFonts w:ascii="Gill Sans MT" w:eastAsia="Times New Roman" w:hAnsi="Gill Sans MT" w:cs="Calibri"/>
                    <w:color w:val="000000"/>
                    <w:sz w:val="18"/>
                    <w:szCs w:val="18"/>
                    <w:lang w:eastAsia="en-ZW"/>
                  </w:rPr>
                </w:rPrChange>
              </w:rPr>
            </w:pPr>
            <w:del w:id="6757" w:author="MKONDIWA, Maxwell (CIMMYT-India)" w:date="2023-10-08T09:50:00Z">
              <w:r w:rsidRPr="00256197" w:rsidDel="0075048F">
                <w:rPr>
                  <w:rFonts w:cs="Times New Roman"/>
                  <w:color w:val="000000"/>
                  <w:sz w:val="18"/>
                  <w:szCs w:val="18"/>
                  <w:rPrChange w:id="6758" w:author="Urfels, Anton (IRRI)" w:date="2023-10-06T20:02:00Z">
                    <w:rPr>
                      <w:rFonts w:ascii="Gill Sans MT" w:hAnsi="Gill Sans MT" w:cs="Calibri"/>
                      <w:color w:val="000000"/>
                      <w:sz w:val="18"/>
                      <w:szCs w:val="18"/>
                    </w:rPr>
                  </w:rPrChange>
                </w:rPr>
                <w:delText>-30504.21</w:delText>
              </w:r>
            </w:del>
          </w:p>
        </w:tc>
        <w:tc>
          <w:tcPr>
            <w:tcW w:w="561" w:type="pct"/>
            <w:noWrap/>
            <w:vAlign w:val="bottom"/>
          </w:tcPr>
          <w:p w14:paraId="4EA56E85" w14:textId="459085E5" w:rsidR="00D1614E" w:rsidRPr="00256197" w:rsidDel="0075048F" w:rsidRDefault="00D1614E" w:rsidP="00DB11CB">
            <w:pPr>
              <w:spacing w:line="240" w:lineRule="auto"/>
              <w:jc w:val="right"/>
              <w:rPr>
                <w:del w:id="6759" w:author="MKONDIWA, Maxwell (CIMMYT-India)" w:date="2023-10-08T09:50:00Z"/>
                <w:rFonts w:eastAsia="Times New Roman" w:cs="Times New Roman"/>
                <w:color w:val="000000"/>
                <w:sz w:val="18"/>
                <w:szCs w:val="18"/>
                <w:lang w:eastAsia="en-ZW"/>
                <w:rPrChange w:id="6760" w:author="Urfels, Anton (IRRI)" w:date="2023-10-06T20:02:00Z">
                  <w:rPr>
                    <w:del w:id="6761" w:author="MKONDIWA, Maxwell (CIMMYT-India)" w:date="2023-10-08T09:50:00Z"/>
                    <w:rFonts w:ascii="Gill Sans MT" w:eastAsia="Times New Roman" w:hAnsi="Gill Sans MT" w:cs="Calibri"/>
                    <w:color w:val="000000"/>
                    <w:sz w:val="18"/>
                    <w:szCs w:val="18"/>
                    <w:lang w:eastAsia="en-ZW"/>
                  </w:rPr>
                </w:rPrChange>
              </w:rPr>
            </w:pPr>
            <w:del w:id="6762" w:author="MKONDIWA, Maxwell (CIMMYT-India)" w:date="2023-10-08T09:50:00Z">
              <w:r w:rsidRPr="00256197" w:rsidDel="0075048F">
                <w:rPr>
                  <w:rFonts w:cs="Times New Roman"/>
                  <w:color w:val="000000"/>
                  <w:sz w:val="18"/>
                  <w:szCs w:val="18"/>
                  <w:rPrChange w:id="6763" w:author="Urfels, Anton (IRRI)" w:date="2023-10-06T20:02:00Z">
                    <w:rPr>
                      <w:rFonts w:ascii="Gill Sans MT" w:hAnsi="Gill Sans MT" w:cs="Calibri"/>
                      <w:color w:val="000000"/>
                      <w:sz w:val="18"/>
                      <w:szCs w:val="18"/>
                    </w:rPr>
                  </w:rPrChange>
                </w:rPr>
                <w:delText>-22649.54</w:delText>
              </w:r>
            </w:del>
          </w:p>
        </w:tc>
        <w:tc>
          <w:tcPr>
            <w:tcW w:w="561" w:type="pct"/>
            <w:noWrap/>
            <w:vAlign w:val="bottom"/>
          </w:tcPr>
          <w:p w14:paraId="3B8DC978" w14:textId="09EDF18B" w:rsidR="00D1614E" w:rsidRPr="00256197" w:rsidDel="0075048F" w:rsidRDefault="00D1614E" w:rsidP="00DB11CB">
            <w:pPr>
              <w:spacing w:line="240" w:lineRule="auto"/>
              <w:jc w:val="right"/>
              <w:rPr>
                <w:del w:id="6764" w:author="MKONDIWA, Maxwell (CIMMYT-India)" w:date="2023-10-08T09:50:00Z"/>
                <w:rFonts w:eastAsia="Times New Roman" w:cs="Times New Roman"/>
                <w:color w:val="000000"/>
                <w:sz w:val="18"/>
                <w:szCs w:val="18"/>
                <w:lang w:eastAsia="en-ZW"/>
                <w:rPrChange w:id="6765" w:author="Urfels, Anton (IRRI)" w:date="2023-10-06T20:02:00Z">
                  <w:rPr>
                    <w:del w:id="6766" w:author="MKONDIWA, Maxwell (CIMMYT-India)" w:date="2023-10-08T09:50:00Z"/>
                    <w:rFonts w:ascii="Gill Sans MT" w:eastAsia="Times New Roman" w:hAnsi="Gill Sans MT" w:cs="Calibri"/>
                    <w:color w:val="000000"/>
                    <w:sz w:val="18"/>
                    <w:szCs w:val="18"/>
                    <w:lang w:eastAsia="en-ZW"/>
                  </w:rPr>
                </w:rPrChange>
              </w:rPr>
            </w:pPr>
            <w:del w:id="6767" w:author="MKONDIWA, Maxwell (CIMMYT-India)" w:date="2023-10-08T09:50:00Z">
              <w:r w:rsidRPr="00256197" w:rsidDel="0075048F">
                <w:rPr>
                  <w:rFonts w:cs="Times New Roman"/>
                  <w:color w:val="000000"/>
                  <w:sz w:val="18"/>
                  <w:szCs w:val="18"/>
                  <w:rPrChange w:id="6768" w:author="Urfels, Anton (IRRI)" w:date="2023-10-06T20:02:00Z">
                    <w:rPr>
                      <w:rFonts w:ascii="Gill Sans MT" w:hAnsi="Gill Sans MT" w:cs="Calibri"/>
                      <w:color w:val="000000"/>
                      <w:sz w:val="18"/>
                      <w:szCs w:val="18"/>
                    </w:rPr>
                  </w:rPrChange>
                </w:rPr>
                <w:delText>-49949.50</w:delText>
              </w:r>
            </w:del>
          </w:p>
        </w:tc>
        <w:tc>
          <w:tcPr>
            <w:tcW w:w="561" w:type="pct"/>
            <w:noWrap/>
            <w:vAlign w:val="bottom"/>
          </w:tcPr>
          <w:p w14:paraId="4976E2AD" w14:textId="375A186C" w:rsidR="00D1614E" w:rsidRPr="00256197" w:rsidDel="0075048F" w:rsidRDefault="00D1614E" w:rsidP="00DB11CB">
            <w:pPr>
              <w:spacing w:line="240" w:lineRule="auto"/>
              <w:jc w:val="right"/>
              <w:rPr>
                <w:del w:id="6769" w:author="MKONDIWA, Maxwell (CIMMYT-India)" w:date="2023-10-08T09:50:00Z"/>
                <w:rFonts w:eastAsia="Times New Roman" w:cs="Times New Roman"/>
                <w:color w:val="000000"/>
                <w:sz w:val="18"/>
                <w:szCs w:val="18"/>
                <w:lang w:eastAsia="en-ZW"/>
                <w:rPrChange w:id="6770" w:author="Urfels, Anton (IRRI)" w:date="2023-10-06T20:02:00Z">
                  <w:rPr>
                    <w:del w:id="6771" w:author="MKONDIWA, Maxwell (CIMMYT-India)" w:date="2023-10-08T09:50:00Z"/>
                    <w:rFonts w:ascii="Gill Sans MT" w:eastAsia="Times New Roman" w:hAnsi="Gill Sans MT" w:cs="Calibri"/>
                    <w:color w:val="000000"/>
                    <w:sz w:val="18"/>
                    <w:szCs w:val="18"/>
                    <w:lang w:eastAsia="en-ZW"/>
                  </w:rPr>
                </w:rPrChange>
              </w:rPr>
            </w:pPr>
            <w:del w:id="6772" w:author="MKONDIWA, Maxwell (CIMMYT-India)" w:date="2023-10-08T09:50:00Z">
              <w:r w:rsidRPr="00256197" w:rsidDel="0075048F">
                <w:rPr>
                  <w:rFonts w:cs="Times New Roman"/>
                  <w:color w:val="000000"/>
                  <w:sz w:val="18"/>
                  <w:szCs w:val="18"/>
                  <w:rPrChange w:id="6773" w:author="Urfels, Anton (IRRI)" w:date="2023-10-06T20:02:00Z">
                    <w:rPr>
                      <w:rFonts w:ascii="Gill Sans MT" w:hAnsi="Gill Sans MT" w:cs="Calibri"/>
                      <w:color w:val="000000"/>
                      <w:sz w:val="18"/>
                      <w:szCs w:val="18"/>
                    </w:rPr>
                  </w:rPrChange>
                </w:rPr>
                <w:delText>-50621.89</w:delText>
              </w:r>
            </w:del>
          </w:p>
        </w:tc>
        <w:tc>
          <w:tcPr>
            <w:tcW w:w="561" w:type="pct"/>
            <w:noWrap/>
            <w:vAlign w:val="bottom"/>
          </w:tcPr>
          <w:p w14:paraId="70E2D7C4" w14:textId="231C61F5" w:rsidR="00D1614E" w:rsidRPr="00256197" w:rsidDel="0075048F" w:rsidRDefault="00D1614E" w:rsidP="00DB11CB">
            <w:pPr>
              <w:spacing w:line="240" w:lineRule="auto"/>
              <w:jc w:val="right"/>
              <w:rPr>
                <w:del w:id="6774" w:author="MKONDIWA, Maxwell (CIMMYT-India)" w:date="2023-10-08T09:50:00Z"/>
                <w:rFonts w:eastAsia="Times New Roman" w:cs="Times New Roman"/>
                <w:color w:val="000000"/>
                <w:sz w:val="18"/>
                <w:szCs w:val="18"/>
                <w:lang w:eastAsia="en-ZW"/>
                <w:rPrChange w:id="6775" w:author="Urfels, Anton (IRRI)" w:date="2023-10-06T20:02:00Z">
                  <w:rPr>
                    <w:del w:id="6776" w:author="MKONDIWA, Maxwell (CIMMYT-India)" w:date="2023-10-08T09:50:00Z"/>
                    <w:rFonts w:ascii="Gill Sans MT" w:eastAsia="Times New Roman" w:hAnsi="Gill Sans MT" w:cs="Calibri"/>
                    <w:color w:val="000000"/>
                    <w:sz w:val="18"/>
                    <w:szCs w:val="18"/>
                    <w:lang w:eastAsia="en-ZW"/>
                  </w:rPr>
                </w:rPrChange>
              </w:rPr>
            </w:pPr>
            <w:del w:id="6777" w:author="MKONDIWA, Maxwell (CIMMYT-India)" w:date="2023-10-08T09:50:00Z">
              <w:r w:rsidRPr="00256197" w:rsidDel="0075048F">
                <w:rPr>
                  <w:rFonts w:cs="Times New Roman"/>
                  <w:color w:val="000000"/>
                  <w:sz w:val="18"/>
                  <w:szCs w:val="18"/>
                  <w:rPrChange w:id="6778" w:author="Urfels, Anton (IRRI)" w:date="2023-10-06T20:02:00Z">
                    <w:rPr>
                      <w:rFonts w:ascii="Gill Sans MT" w:hAnsi="Gill Sans MT" w:cs="Calibri"/>
                      <w:color w:val="000000"/>
                      <w:sz w:val="18"/>
                      <w:szCs w:val="18"/>
                    </w:rPr>
                  </w:rPrChange>
                </w:rPr>
                <w:delText>-67245.17</w:delText>
              </w:r>
            </w:del>
          </w:p>
        </w:tc>
      </w:tr>
      <w:tr w:rsidR="00D1614E" w:rsidRPr="00256197" w:rsidDel="0075048F" w14:paraId="1CF70918" w14:textId="4F00148D" w:rsidTr="00DB11CB">
        <w:trPr>
          <w:trHeight w:val="288"/>
          <w:jc w:val="center"/>
          <w:del w:id="6779" w:author="MKONDIWA, Maxwell (CIMMYT-India)" w:date="2023-10-08T09:50:00Z"/>
        </w:trPr>
        <w:tc>
          <w:tcPr>
            <w:tcW w:w="507" w:type="pct"/>
            <w:vMerge/>
          </w:tcPr>
          <w:p w14:paraId="486DAE26" w14:textId="3AE3EF9C" w:rsidR="00D1614E" w:rsidRPr="00256197" w:rsidDel="0075048F" w:rsidRDefault="00D1614E" w:rsidP="00DB11CB">
            <w:pPr>
              <w:spacing w:line="240" w:lineRule="auto"/>
              <w:rPr>
                <w:del w:id="6780" w:author="MKONDIWA, Maxwell (CIMMYT-India)" w:date="2023-10-08T09:50:00Z"/>
                <w:rFonts w:eastAsia="Times New Roman" w:cs="Times New Roman"/>
                <w:color w:val="000000"/>
                <w:sz w:val="18"/>
                <w:szCs w:val="18"/>
                <w:lang w:eastAsia="en-ZW"/>
                <w:rPrChange w:id="6781" w:author="Urfels, Anton (IRRI)" w:date="2023-10-06T20:02:00Z">
                  <w:rPr>
                    <w:del w:id="6782" w:author="MKONDIWA, Maxwell (CIMMYT-India)" w:date="2023-10-08T09:50:00Z"/>
                    <w:rFonts w:ascii="Gill Sans MT" w:eastAsia="Times New Roman" w:hAnsi="Gill Sans MT" w:cs="Calibri"/>
                    <w:color w:val="000000"/>
                    <w:sz w:val="18"/>
                    <w:szCs w:val="18"/>
                    <w:lang w:eastAsia="en-ZW"/>
                  </w:rPr>
                </w:rPrChange>
              </w:rPr>
            </w:pPr>
          </w:p>
        </w:tc>
        <w:tc>
          <w:tcPr>
            <w:tcW w:w="1072" w:type="pct"/>
            <w:noWrap/>
            <w:hideMark/>
          </w:tcPr>
          <w:p w14:paraId="32BEB6C8" w14:textId="790A14A6" w:rsidR="00D1614E" w:rsidRPr="00256197" w:rsidDel="0075048F" w:rsidRDefault="00D1614E" w:rsidP="00DB11CB">
            <w:pPr>
              <w:spacing w:line="240" w:lineRule="auto"/>
              <w:rPr>
                <w:del w:id="6783" w:author="MKONDIWA, Maxwell (CIMMYT-India)" w:date="2023-10-08T09:50:00Z"/>
                <w:rFonts w:eastAsia="Times New Roman" w:cs="Times New Roman"/>
                <w:color w:val="000000"/>
                <w:sz w:val="18"/>
                <w:szCs w:val="18"/>
                <w:lang w:eastAsia="en-ZW"/>
                <w:rPrChange w:id="6784" w:author="Urfels, Anton (IRRI)" w:date="2023-10-06T20:02:00Z">
                  <w:rPr>
                    <w:del w:id="6785" w:author="MKONDIWA, Maxwell (CIMMYT-India)" w:date="2023-10-08T09:50:00Z"/>
                    <w:rFonts w:ascii="Gill Sans MT" w:eastAsia="Times New Roman" w:hAnsi="Gill Sans MT" w:cs="Calibri"/>
                    <w:color w:val="000000"/>
                    <w:sz w:val="18"/>
                    <w:szCs w:val="18"/>
                    <w:lang w:eastAsia="en-ZW"/>
                  </w:rPr>
                </w:rPrChange>
              </w:rPr>
            </w:pPr>
            <w:del w:id="6786" w:author="MKONDIWA, Maxwell (CIMMYT-India)" w:date="2023-10-08T09:50:00Z">
              <w:r w:rsidRPr="00256197" w:rsidDel="0075048F">
                <w:rPr>
                  <w:rFonts w:eastAsia="Times New Roman" w:cs="Times New Roman"/>
                  <w:color w:val="000000"/>
                  <w:sz w:val="18"/>
                  <w:szCs w:val="18"/>
                  <w:lang w:eastAsia="en-ZW"/>
                  <w:rPrChange w:id="6787" w:author="Urfels, Anton (IRRI)" w:date="2023-10-06T20:02:00Z">
                    <w:rPr>
                      <w:rFonts w:ascii="Gill Sans MT" w:eastAsia="Times New Roman" w:hAnsi="Gill Sans MT" w:cs="Calibri"/>
                      <w:color w:val="000000"/>
                      <w:sz w:val="18"/>
                      <w:szCs w:val="18"/>
                      <w:lang w:eastAsia="en-ZW"/>
                    </w:rPr>
                  </w:rPrChange>
                </w:rPr>
                <w:delText>10</w:delText>
              </w:r>
              <w:r w:rsidRPr="00256197" w:rsidDel="0075048F">
                <w:rPr>
                  <w:rFonts w:eastAsia="Times New Roman" w:cs="Times New Roman"/>
                  <w:color w:val="000000"/>
                  <w:sz w:val="18"/>
                  <w:szCs w:val="18"/>
                  <w:vertAlign w:val="superscript"/>
                  <w:lang w:eastAsia="en-ZW"/>
                  <w:rPrChange w:id="6788" w:author="Urfels, Anton (IRRI)" w:date="2023-10-06T20:02:00Z">
                    <w:rPr>
                      <w:rFonts w:ascii="Gill Sans MT" w:eastAsia="Times New Roman" w:hAnsi="Gill Sans MT" w:cs="Calibri"/>
                      <w:color w:val="000000"/>
                      <w:sz w:val="18"/>
                      <w:szCs w:val="18"/>
                      <w:vertAlign w:val="superscript"/>
                      <w:lang w:eastAsia="en-ZW"/>
                    </w:rPr>
                  </w:rPrChange>
                </w:rPr>
                <w:delText>th</w:delText>
              </w:r>
              <w:r w:rsidRPr="00256197" w:rsidDel="0075048F">
                <w:rPr>
                  <w:rFonts w:eastAsia="Times New Roman" w:cs="Times New Roman"/>
                  <w:color w:val="000000"/>
                  <w:sz w:val="18"/>
                  <w:szCs w:val="18"/>
                  <w:lang w:eastAsia="en-ZW"/>
                  <w:rPrChange w:id="6789" w:author="Urfels, Anton (IRRI)" w:date="2023-10-06T20:02:00Z">
                    <w:rPr>
                      <w:rFonts w:ascii="Gill Sans MT" w:eastAsia="Times New Roman" w:hAnsi="Gill Sans MT" w:cs="Calibri"/>
                      <w:color w:val="000000"/>
                      <w:sz w:val="18"/>
                      <w:szCs w:val="18"/>
                      <w:lang w:eastAsia="en-ZW"/>
                    </w:rPr>
                  </w:rPrChange>
                </w:rPr>
                <w:delText xml:space="preserve"> percentile</w:delText>
              </w:r>
            </w:del>
          </w:p>
        </w:tc>
        <w:tc>
          <w:tcPr>
            <w:tcW w:w="615" w:type="pct"/>
            <w:noWrap/>
            <w:vAlign w:val="bottom"/>
          </w:tcPr>
          <w:p w14:paraId="5976DB5D" w14:textId="7B54F20B" w:rsidR="00D1614E" w:rsidRPr="00256197" w:rsidDel="0075048F" w:rsidRDefault="00D1614E" w:rsidP="00DB11CB">
            <w:pPr>
              <w:spacing w:line="240" w:lineRule="auto"/>
              <w:jc w:val="right"/>
              <w:rPr>
                <w:del w:id="6790" w:author="MKONDIWA, Maxwell (CIMMYT-India)" w:date="2023-10-08T09:50:00Z"/>
                <w:rFonts w:eastAsia="Times New Roman" w:cs="Times New Roman"/>
                <w:color w:val="000000"/>
                <w:sz w:val="18"/>
                <w:szCs w:val="18"/>
                <w:lang w:eastAsia="en-ZW"/>
                <w:rPrChange w:id="6791" w:author="Urfels, Anton (IRRI)" w:date="2023-10-06T20:02:00Z">
                  <w:rPr>
                    <w:del w:id="6792" w:author="MKONDIWA, Maxwell (CIMMYT-India)" w:date="2023-10-08T09:50:00Z"/>
                    <w:rFonts w:ascii="Gill Sans MT" w:eastAsia="Times New Roman" w:hAnsi="Gill Sans MT" w:cs="Calibri"/>
                    <w:color w:val="000000"/>
                    <w:sz w:val="18"/>
                    <w:szCs w:val="18"/>
                    <w:lang w:eastAsia="en-ZW"/>
                  </w:rPr>
                </w:rPrChange>
              </w:rPr>
            </w:pPr>
            <w:del w:id="6793" w:author="MKONDIWA, Maxwell (CIMMYT-India)" w:date="2023-10-08T09:50:00Z">
              <w:r w:rsidRPr="00256197" w:rsidDel="0075048F">
                <w:rPr>
                  <w:rFonts w:cs="Times New Roman"/>
                  <w:color w:val="000000"/>
                  <w:sz w:val="18"/>
                  <w:szCs w:val="18"/>
                  <w:rPrChange w:id="6794" w:author="Urfels, Anton (IRRI)" w:date="2023-10-06T20:02:00Z">
                    <w:rPr>
                      <w:rFonts w:ascii="Gill Sans MT" w:hAnsi="Gill Sans MT" w:cs="Calibri"/>
                      <w:color w:val="000000"/>
                      <w:sz w:val="18"/>
                      <w:szCs w:val="18"/>
                    </w:rPr>
                  </w:rPrChange>
                </w:rPr>
                <w:delText>-106733.31</w:delText>
              </w:r>
            </w:del>
          </w:p>
        </w:tc>
        <w:tc>
          <w:tcPr>
            <w:tcW w:w="561" w:type="pct"/>
            <w:noWrap/>
            <w:vAlign w:val="bottom"/>
          </w:tcPr>
          <w:p w14:paraId="3FCA6E47" w14:textId="32A9916A" w:rsidR="00D1614E" w:rsidRPr="00256197" w:rsidDel="0075048F" w:rsidRDefault="00D1614E" w:rsidP="00DB11CB">
            <w:pPr>
              <w:spacing w:line="240" w:lineRule="auto"/>
              <w:jc w:val="right"/>
              <w:rPr>
                <w:del w:id="6795" w:author="MKONDIWA, Maxwell (CIMMYT-India)" w:date="2023-10-08T09:50:00Z"/>
                <w:rFonts w:eastAsia="Times New Roman" w:cs="Times New Roman"/>
                <w:color w:val="000000"/>
                <w:sz w:val="18"/>
                <w:szCs w:val="18"/>
                <w:lang w:eastAsia="en-ZW"/>
                <w:rPrChange w:id="6796" w:author="Urfels, Anton (IRRI)" w:date="2023-10-06T20:02:00Z">
                  <w:rPr>
                    <w:del w:id="6797" w:author="MKONDIWA, Maxwell (CIMMYT-India)" w:date="2023-10-08T09:50:00Z"/>
                    <w:rFonts w:ascii="Gill Sans MT" w:eastAsia="Times New Roman" w:hAnsi="Gill Sans MT" w:cs="Calibri"/>
                    <w:color w:val="000000"/>
                    <w:sz w:val="18"/>
                    <w:szCs w:val="18"/>
                    <w:lang w:eastAsia="en-ZW"/>
                  </w:rPr>
                </w:rPrChange>
              </w:rPr>
            </w:pPr>
            <w:del w:id="6798" w:author="MKONDIWA, Maxwell (CIMMYT-India)" w:date="2023-10-08T09:50:00Z">
              <w:r w:rsidRPr="00256197" w:rsidDel="0075048F">
                <w:rPr>
                  <w:rFonts w:cs="Times New Roman"/>
                  <w:color w:val="000000"/>
                  <w:sz w:val="18"/>
                  <w:szCs w:val="18"/>
                  <w:rPrChange w:id="6799" w:author="Urfels, Anton (IRRI)" w:date="2023-10-06T20:02:00Z">
                    <w:rPr>
                      <w:rFonts w:ascii="Gill Sans MT" w:hAnsi="Gill Sans MT" w:cs="Calibri"/>
                      <w:color w:val="000000"/>
                      <w:sz w:val="18"/>
                      <w:szCs w:val="18"/>
                    </w:rPr>
                  </w:rPrChange>
                </w:rPr>
                <w:delText>181.31</w:delText>
              </w:r>
            </w:del>
          </w:p>
        </w:tc>
        <w:tc>
          <w:tcPr>
            <w:tcW w:w="561" w:type="pct"/>
            <w:noWrap/>
            <w:vAlign w:val="bottom"/>
          </w:tcPr>
          <w:p w14:paraId="53F57E6C" w14:textId="5F5764DB" w:rsidR="00D1614E" w:rsidRPr="00256197" w:rsidDel="0075048F" w:rsidRDefault="00D1614E" w:rsidP="00DB11CB">
            <w:pPr>
              <w:spacing w:line="240" w:lineRule="auto"/>
              <w:jc w:val="right"/>
              <w:rPr>
                <w:del w:id="6800" w:author="MKONDIWA, Maxwell (CIMMYT-India)" w:date="2023-10-08T09:50:00Z"/>
                <w:rFonts w:eastAsia="Times New Roman" w:cs="Times New Roman"/>
                <w:color w:val="000000"/>
                <w:sz w:val="18"/>
                <w:szCs w:val="18"/>
                <w:lang w:eastAsia="en-ZW"/>
                <w:rPrChange w:id="6801" w:author="Urfels, Anton (IRRI)" w:date="2023-10-06T20:02:00Z">
                  <w:rPr>
                    <w:del w:id="6802" w:author="MKONDIWA, Maxwell (CIMMYT-India)" w:date="2023-10-08T09:50:00Z"/>
                    <w:rFonts w:ascii="Gill Sans MT" w:eastAsia="Times New Roman" w:hAnsi="Gill Sans MT" w:cs="Calibri"/>
                    <w:color w:val="000000"/>
                    <w:sz w:val="18"/>
                    <w:szCs w:val="18"/>
                    <w:lang w:eastAsia="en-ZW"/>
                  </w:rPr>
                </w:rPrChange>
              </w:rPr>
            </w:pPr>
            <w:del w:id="6803" w:author="MKONDIWA, Maxwell (CIMMYT-India)" w:date="2023-10-08T09:50:00Z">
              <w:r w:rsidRPr="00256197" w:rsidDel="0075048F">
                <w:rPr>
                  <w:rFonts w:cs="Times New Roman"/>
                  <w:color w:val="000000"/>
                  <w:sz w:val="18"/>
                  <w:szCs w:val="18"/>
                  <w:rPrChange w:id="6804" w:author="Urfels, Anton (IRRI)" w:date="2023-10-06T20:02:00Z">
                    <w:rPr>
                      <w:rFonts w:ascii="Gill Sans MT" w:hAnsi="Gill Sans MT" w:cs="Calibri"/>
                      <w:color w:val="000000"/>
                      <w:sz w:val="18"/>
                      <w:szCs w:val="18"/>
                    </w:rPr>
                  </w:rPrChange>
                </w:rPr>
                <w:delText>10065.78</w:delText>
              </w:r>
            </w:del>
          </w:p>
        </w:tc>
        <w:tc>
          <w:tcPr>
            <w:tcW w:w="561" w:type="pct"/>
            <w:noWrap/>
            <w:vAlign w:val="bottom"/>
          </w:tcPr>
          <w:p w14:paraId="0BFFCCE7" w14:textId="3FCB8F1D" w:rsidR="00D1614E" w:rsidRPr="00256197" w:rsidDel="0075048F" w:rsidRDefault="00D1614E" w:rsidP="00DB11CB">
            <w:pPr>
              <w:spacing w:line="240" w:lineRule="auto"/>
              <w:jc w:val="right"/>
              <w:rPr>
                <w:del w:id="6805" w:author="MKONDIWA, Maxwell (CIMMYT-India)" w:date="2023-10-08T09:50:00Z"/>
                <w:rFonts w:eastAsia="Times New Roman" w:cs="Times New Roman"/>
                <w:color w:val="000000"/>
                <w:sz w:val="18"/>
                <w:szCs w:val="18"/>
                <w:lang w:eastAsia="en-ZW"/>
                <w:rPrChange w:id="6806" w:author="Urfels, Anton (IRRI)" w:date="2023-10-06T20:02:00Z">
                  <w:rPr>
                    <w:del w:id="6807" w:author="MKONDIWA, Maxwell (CIMMYT-India)" w:date="2023-10-08T09:50:00Z"/>
                    <w:rFonts w:ascii="Gill Sans MT" w:eastAsia="Times New Roman" w:hAnsi="Gill Sans MT" w:cs="Calibri"/>
                    <w:color w:val="000000"/>
                    <w:sz w:val="18"/>
                    <w:szCs w:val="18"/>
                    <w:lang w:eastAsia="en-ZW"/>
                  </w:rPr>
                </w:rPrChange>
              </w:rPr>
            </w:pPr>
            <w:del w:id="6808" w:author="MKONDIWA, Maxwell (CIMMYT-India)" w:date="2023-10-08T09:50:00Z">
              <w:r w:rsidRPr="00256197" w:rsidDel="0075048F">
                <w:rPr>
                  <w:rFonts w:cs="Times New Roman"/>
                  <w:color w:val="000000"/>
                  <w:sz w:val="18"/>
                  <w:szCs w:val="18"/>
                  <w:rPrChange w:id="6809" w:author="Urfels, Anton (IRRI)" w:date="2023-10-06T20:02:00Z">
                    <w:rPr>
                      <w:rFonts w:ascii="Gill Sans MT" w:hAnsi="Gill Sans MT" w:cs="Calibri"/>
                      <w:color w:val="000000"/>
                      <w:sz w:val="18"/>
                      <w:szCs w:val="18"/>
                    </w:rPr>
                  </w:rPrChange>
                </w:rPr>
                <w:delText>-2004.77</w:delText>
              </w:r>
            </w:del>
          </w:p>
        </w:tc>
        <w:tc>
          <w:tcPr>
            <w:tcW w:w="561" w:type="pct"/>
            <w:noWrap/>
            <w:vAlign w:val="bottom"/>
          </w:tcPr>
          <w:p w14:paraId="6F648152" w14:textId="0D4F4F82" w:rsidR="00D1614E" w:rsidRPr="00256197" w:rsidDel="0075048F" w:rsidRDefault="00D1614E" w:rsidP="00DB11CB">
            <w:pPr>
              <w:spacing w:line="240" w:lineRule="auto"/>
              <w:jc w:val="right"/>
              <w:rPr>
                <w:del w:id="6810" w:author="MKONDIWA, Maxwell (CIMMYT-India)" w:date="2023-10-08T09:50:00Z"/>
                <w:rFonts w:eastAsia="Times New Roman" w:cs="Times New Roman"/>
                <w:color w:val="000000"/>
                <w:sz w:val="18"/>
                <w:szCs w:val="18"/>
                <w:lang w:eastAsia="en-ZW"/>
                <w:rPrChange w:id="6811" w:author="Urfels, Anton (IRRI)" w:date="2023-10-06T20:02:00Z">
                  <w:rPr>
                    <w:del w:id="6812" w:author="MKONDIWA, Maxwell (CIMMYT-India)" w:date="2023-10-08T09:50:00Z"/>
                    <w:rFonts w:ascii="Gill Sans MT" w:eastAsia="Times New Roman" w:hAnsi="Gill Sans MT" w:cs="Calibri"/>
                    <w:color w:val="000000"/>
                    <w:sz w:val="18"/>
                    <w:szCs w:val="18"/>
                    <w:lang w:eastAsia="en-ZW"/>
                  </w:rPr>
                </w:rPrChange>
              </w:rPr>
            </w:pPr>
            <w:del w:id="6813" w:author="MKONDIWA, Maxwell (CIMMYT-India)" w:date="2023-10-08T09:50:00Z">
              <w:r w:rsidRPr="00256197" w:rsidDel="0075048F">
                <w:rPr>
                  <w:rFonts w:cs="Times New Roman"/>
                  <w:color w:val="000000"/>
                  <w:sz w:val="18"/>
                  <w:szCs w:val="18"/>
                  <w:rPrChange w:id="6814" w:author="Urfels, Anton (IRRI)" w:date="2023-10-06T20:02:00Z">
                    <w:rPr>
                      <w:rFonts w:ascii="Gill Sans MT" w:hAnsi="Gill Sans MT" w:cs="Calibri"/>
                      <w:color w:val="000000"/>
                      <w:sz w:val="18"/>
                      <w:szCs w:val="18"/>
                    </w:rPr>
                  </w:rPrChange>
                </w:rPr>
                <w:delText>-35187.29</w:delText>
              </w:r>
            </w:del>
          </w:p>
        </w:tc>
        <w:tc>
          <w:tcPr>
            <w:tcW w:w="561" w:type="pct"/>
            <w:noWrap/>
            <w:vAlign w:val="bottom"/>
          </w:tcPr>
          <w:p w14:paraId="7DC22AF6" w14:textId="2FC5B6BC" w:rsidR="00D1614E" w:rsidRPr="00256197" w:rsidDel="0075048F" w:rsidRDefault="00D1614E" w:rsidP="00DB11CB">
            <w:pPr>
              <w:spacing w:line="240" w:lineRule="auto"/>
              <w:jc w:val="right"/>
              <w:rPr>
                <w:del w:id="6815" w:author="MKONDIWA, Maxwell (CIMMYT-India)" w:date="2023-10-08T09:50:00Z"/>
                <w:rFonts w:eastAsia="Times New Roman" w:cs="Times New Roman"/>
                <w:color w:val="000000"/>
                <w:sz w:val="18"/>
                <w:szCs w:val="18"/>
                <w:lang w:eastAsia="en-ZW"/>
                <w:rPrChange w:id="6816" w:author="Urfels, Anton (IRRI)" w:date="2023-10-06T20:02:00Z">
                  <w:rPr>
                    <w:del w:id="6817" w:author="MKONDIWA, Maxwell (CIMMYT-India)" w:date="2023-10-08T09:50:00Z"/>
                    <w:rFonts w:ascii="Gill Sans MT" w:eastAsia="Times New Roman" w:hAnsi="Gill Sans MT" w:cs="Calibri"/>
                    <w:color w:val="000000"/>
                    <w:sz w:val="18"/>
                    <w:szCs w:val="18"/>
                    <w:lang w:eastAsia="en-ZW"/>
                  </w:rPr>
                </w:rPrChange>
              </w:rPr>
            </w:pPr>
            <w:del w:id="6818" w:author="MKONDIWA, Maxwell (CIMMYT-India)" w:date="2023-10-08T09:50:00Z">
              <w:r w:rsidRPr="00256197" w:rsidDel="0075048F">
                <w:rPr>
                  <w:rFonts w:cs="Times New Roman"/>
                  <w:color w:val="000000"/>
                  <w:sz w:val="18"/>
                  <w:szCs w:val="18"/>
                  <w:rPrChange w:id="6819" w:author="Urfels, Anton (IRRI)" w:date="2023-10-06T20:02:00Z">
                    <w:rPr>
                      <w:rFonts w:ascii="Gill Sans MT" w:hAnsi="Gill Sans MT" w:cs="Calibri"/>
                      <w:color w:val="000000"/>
                      <w:sz w:val="18"/>
                      <w:szCs w:val="18"/>
                    </w:rPr>
                  </w:rPrChange>
                </w:rPr>
                <w:delText>-46957.71</w:delText>
              </w:r>
            </w:del>
          </w:p>
        </w:tc>
      </w:tr>
      <w:tr w:rsidR="00D1614E" w:rsidRPr="00256197" w:rsidDel="0075048F" w14:paraId="2B16B624" w14:textId="5DF31F88" w:rsidTr="00DB11CB">
        <w:trPr>
          <w:trHeight w:val="288"/>
          <w:jc w:val="center"/>
          <w:del w:id="6820" w:author="MKONDIWA, Maxwell (CIMMYT-India)" w:date="2023-10-08T09:50:00Z"/>
        </w:trPr>
        <w:tc>
          <w:tcPr>
            <w:tcW w:w="507" w:type="pct"/>
            <w:vMerge/>
          </w:tcPr>
          <w:p w14:paraId="4C249C95" w14:textId="51213F49" w:rsidR="00D1614E" w:rsidRPr="00256197" w:rsidDel="0075048F" w:rsidRDefault="00D1614E" w:rsidP="00DB11CB">
            <w:pPr>
              <w:spacing w:line="240" w:lineRule="auto"/>
              <w:rPr>
                <w:del w:id="6821" w:author="MKONDIWA, Maxwell (CIMMYT-India)" w:date="2023-10-08T09:50:00Z"/>
                <w:rFonts w:eastAsia="Times New Roman" w:cs="Times New Roman"/>
                <w:color w:val="000000"/>
                <w:sz w:val="18"/>
                <w:szCs w:val="18"/>
                <w:lang w:eastAsia="en-ZW"/>
                <w:rPrChange w:id="6822" w:author="Urfels, Anton (IRRI)" w:date="2023-10-06T20:02:00Z">
                  <w:rPr>
                    <w:del w:id="6823" w:author="MKONDIWA, Maxwell (CIMMYT-India)" w:date="2023-10-08T09:50:00Z"/>
                    <w:rFonts w:ascii="Gill Sans MT" w:eastAsia="Times New Roman" w:hAnsi="Gill Sans MT" w:cs="Calibri"/>
                    <w:color w:val="000000"/>
                    <w:sz w:val="18"/>
                    <w:szCs w:val="18"/>
                    <w:lang w:eastAsia="en-ZW"/>
                  </w:rPr>
                </w:rPrChange>
              </w:rPr>
            </w:pPr>
          </w:p>
        </w:tc>
        <w:tc>
          <w:tcPr>
            <w:tcW w:w="1072" w:type="pct"/>
            <w:noWrap/>
            <w:hideMark/>
          </w:tcPr>
          <w:p w14:paraId="3397E92E" w14:textId="3ABAC0DE" w:rsidR="00D1614E" w:rsidRPr="00256197" w:rsidDel="0075048F" w:rsidRDefault="00D1614E" w:rsidP="00DB11CB">
            <w:pPr>
              <w:spacing w:line="240" w:lineRule="auto"/>
              <w:rPr>
                <w:del w:id="6824" w:author="MKONDIWA, Maxwell (CIMMYT-India)" w:date="2023-10-08T09:50:00Z"/>
                <w:rFonts w:eastAsia="Times New Roman" w:cs="Times New Roman"/>
                <w:color w:val="000000"/>
                <w:sz w:val="18"/>
                <w:szCs w:val="18"/>
                <w:lang w:eastAsia="en-ZW"/>
                <w:rPrChange w:id="6825" w:author="Urfels, Anton (IRRI)" w:date="2023-10-06T20:02:00Z">
                  <w:rPr>
                    <w:del w:id="6826" w:author="MKONDIWA, Maxwell (CIMMYT-India)" w:date="2023-10-08T09:50:00Z"/>
                    <w:rFonts w:ascii="Gill Sans MT" w:eastAsia="Times New Roman" w:hAnsi="Gill Sans MT" w:cs="Calibri"/>
                    <w:color w:val="000000"/>
                    <w:sz w:val="18"/>
                    <w:szCs w:val="18"/>
                    <w:lang w:eastAsia="en-ZW"/>
                  </w:rPr>
                </w:rPrChange>
              </w:rPr>
            </w:pPr>
            <w:del w:id="6827" w:author="MKONDIWA, Maxwell (CIMMYT-India)" w:date="2023-10-08T09:50:00Z">
              <w:r w:rsidRPr="00256197" w:rsidDel="0075048F">
                <w:rPr>
                  <w:rFonts w:eastAsia="Times New Roman" w:cs="Times New Roman"/>
                  <w:color w:val="000000"/>
                  <w:sz w:val="18"/>
                  <w:szCs w:val="18"/>
                  <w:lang w:eastAsia="en-ZW"/>
                  <w:rPrChange w:id="6828" w:author="Urfels, Anton (IRRI)" w:date="2023-10-06T20:02:00Z">
                    <w:rPr>
                      <w:rFonts w:ascii="Gill Sans MT" w:eastAsia="Times New Roman" w:hAnsi="Gill Sans MT" w:cs="Calibri"/>
                      <w:color w:val="000000"/>
                      <w:sz w:val="18"/>
                      <w:szCs w:val="18"/>
                      <w:lang w:eastAsia="en-ZW"/>
                    </w:rPr>
                  </w:rPrChange>
                </w:rPr>
                <w:delText>25</w:delText>
              </w:r>
              <w:r w:rsidRPr="00256197" w:rsidDel="0075048F">
                <w:rPr>
                  <w:rFonts w:eastAsia="Times New Roman" w:cs="Times New Roman"/>
                  <w:color w:val="000000"/>
                  <w:sz w:val="18"/>
                  <w:szCs w:val="18"/>
                  <w:vertAlign w:val="superscript"/>
                  <w:lang w:eastAsia="en-ZW"/>
                  <w:rPrChange w:id="6829" w:author="Urfels, Anton (IRRI)" w:date="2023-10-06T20:02:00Z">
                    <w:rPr>
                      <w:rFonts w:ascii="Gill Sans MT" w:eastAsia="Times New Roman" w:hAnsi="Gill Sans MT" w:cs="Calibri"/>
                      <w:color w:val="000000"/>
                      <w:sz w:val="18"/>
                      <w:szCs w:val="18"/>
                      <w:vertAlign w:val="superscript"/>
                      <w:lang w:eastAsia="en-ZW"/>
                    </w:rPr>
                  </w:rPrChange>
                </w:rPr>
                <w:delText>th</w:delText>
              </w:r>
              <w:r w:rsidRPr="00256197" w:rsidDel="0075048F">
                <w:rPr>
                  <w:rFonts w:eastAsia="Times New Roman" w:cs="Times New Roman"/>
                  <w:color w:val="000000"/>
                  <w:sz w:val="18"/>
                  <w:szCs w:val="18"/>
                  <w:lang w:eastAsia="en-ZW"/>
                  <w:rPrChange w:id="6830" w:author="Urfels, Anton (IRRI)" w:date="2023-10-06T20:02:00Z">
                    <w:rPr>
                      <w:rFonts w:ascii="Gill Sans MT" w:eastAsia="Times New Roman" w:hAnsi="Gill Sans MT" w:cs="Calibri"/>
                      <w:color w:val="000000"/>
                      <w:sz w:val="18"/>
                      <w:szCs w:val="18"/>
                      <w:lang w:eastAsia="en-ZW"/>
                    </w:rPr>
                  </w:rPrChange>
                </w:rPr>
                <w:delText xml:space="preserve"> percentile</w:delText>
              </w:r>
            </w:del>
          </w:p>
        </w:tc>
        <w:tc>
          <w:tcPr>
            <w:tcW w:w="615" w:type="pct"/>
            <w:noWrap/>
            <w:vAlign w:val="bottom"/>
          </w:tcPr>
          <w:p w14:paraId="65D95683" w14:textId="0FDD7146" w:rsidR="00D1614E" w:rsidRPr="00256197" w:rsidDel="0075048F" w:rsidRDefault="00D1614E" w:rsidP="00DB11CB">
            <w:pPr>
              <w:spacing w:line="240" w:lineRule="auto"/>
              <w:jc w:val="right"/>
              <w:rPr>
                <w:del w:id="6831" w:author="MKONDIWA, Maxwell (CIMMYT-India)" w:date="2023-10-08T09:50:00Z"/>
                <w:rFonts w:eastAsia="Times New Roman" w:cs="Times New Roman"/>
                <w:color w:val="000000"/>
                <w:sz w:val="18"/>
                <w:szCs w:val="18"/>
                <w:lang w:eastAsia="en-ZW"/>
                <w:rPrChange w:id="6832" w:author="Urfels, Anton (IRRI)" w:date="2023-10-06T20:02:00Z">
                  <w:rPr>
                    <w:del w:id="6833" w:author="MKONDIWA, Maxwell (CIMMYT-India)" w:date="2023-10-08T09:50:00Z"/>
                    <w:rFonts w:ascii="Gill Sans MT" w:eastAsia="Times New Roman" w:hAnsi="Gill Sans MT" w:cs="Calibri"/>
                    <w:color w:val="000000"/>
                    <w:sz w:val="18"/>
                    <w:szCs w:val="18"/>
                    <w:lang w:eastAsia="en-ZW"/>
                  </w:rPr>
                </w:rPrChange>
              </w:rPr>
            </w:pPr>
            <w:del w:id="6834" w:author="MKONDIWA, Maxwell (CIMMYT-India)" w:date="2023-10-08T09:50:00Z">
              <w:r w:rsidRPr="00256197" w:rsidDel="0075048F">
                <w:rPr>
                  <w:rFonts w:cs="Times New Roman"/>
                  <w:color w:val="000000"/>
                  <w:sz w:val="18"/>
                  <w:szCs w:val="18"/>
                  <w:rPrChange w:id="6835" w:author="Urfels, Anton (IRRI)" w:date="2023-10-06T20:02:00Z">
                    <w:rPr>
                      <w:rFonts w:ascii="Gill Sans MT" w:hAnsi="Gill Sans MT" w:cs="Calibri"/>
                      <w:color w:val="000000"/>
                      <w:sz w:val="18"/>
                      <w:szCs w:val="18"/>
                    </w:rPr>
                  </w:rPrChange>
                </w:rPr>
                <w:delText>-89550.75</w:delText>
              </w:r>
            </w:del>
          </w:p>
        </w:tc>
        <w:tc>
          <w:tcPr>
            <w:tcW w:w="561" w:type="pct"/>
            <w:noWrap/>
            <w:vAlign w:val="bottom"/>
          </w:tcPr>
          <w:p w14:paraId="5DD8C065" w14:textId="26CF9EE2" w:rsidR="00D1614E" w:rsidRPr="00256197" w:rsidDel="0075048F" w:rsidRDefault="00D1614E" w:rsidP="00DB11CB">
            <w:pPr>
              <w:spacing w:line="240" w:lineRule="auto"/>
              <w:jc w:val="right"/>
              <w:rPr>
                <w:del w:id="6836" w:author="MKONDIWA, Maxwell (CIMMYT-India)" w:date="2023-10-08T09:50:00Z"/>
                <w:rFonts w:eastAsia="Times New Roman" w:cs="Times New Roman"/>
                <w:color w:val="000000"/>
                <w:sz w:val="18"/>
                <w:szCs w:val="18"/>
                <w:lang w:eastAsia="en-ZW"/>
                <w:rPrChange w:id="6837" w:author="Urfels, Anton (IRRI)" w:date="2023-10-06T20:02:00Z">
                  <w:rPr>
                    <w:del w:id="6838" w:author="MKONDIWA, Maxwell (CIMMYT-India)" w:date="2023-10-08T09:50:00Z"/>
                    <w:rFonts w:ascii="Gill Sans MT" w:eastAsia="Times New Roman" w:hAnsi="Gill Sans MT" w:cs="Calibri"/>
                    <w:color w:val="000000"/>
                    <w:sz w:val="18"/>
                    <w:szCs w:val="18"/>
                    <w:lang w:eastAsia="en-ZW"/>
                  </w:rPr>
                </w:rPrChange>
              </w:rPr>
            </w:pPr>
            <w:del w:id="6839" w:author="MKONDIWA, Maxwell (CIMMYT-India)" w:date="2023-10-08T09:50:00Z">
              <w:r w:rsidRPr="00256197" w:rsidDel="0075048F">
                <w:rPr>
                  <w:rFonts w:cs="Times New Roman"/>
                  <w:color w:val="000000"/>
                  <w:sz w:val="18"/>
                  <w:szCs w:val="18"/>
                  <w:rPrChange w:id="6840" w:author="Urfels, Anton (IRRI)" w:date="2023-10-06T20:02:00Z">
                    <w:rPr>
                      <w:rFonts w:ascii="Gill Sans MT" w:hAnsi="Gill Sans MT" w:cs="Calibri"/>
                      <w:color w:val="000000"/>
                      <w:sz w:val="18"/>
                      <w:szCs w:val="18"/>
                    </w:rPr>
                  </w:rPrChange>
                </w:rPr>
                <w:delText>8369.37</w:delText>
              </w:r>
            </w:del>
          </w:p>
        </w:tc>
        <w:tc>
          <w:tcPr>
            <w:tcW w:w="561" w:type="pct"/>
            <w:noWrap/>
            <w:vAlign w:val="bottom"/>
          </w:tcPr>
          <w:p w14:paraId="5F59D69B" w14:textId="093C636C" w:rsidR="00D1614E" w:rsidRPr="00256197" w:rsidDel="0075048F" w:rsidRDefault="00D1614E" w:rsidP="00DB11CB">
            <w:pPr>
              <w:spacing w:line="240" w:lineRule="auto"/>
              <w:jc w:val="right"/>
              <w:rPr>
                <w:del w:id="6841" w:author="MKONDIWA, Maxwell (CIMMYT-India)" w:date="2023-10-08T09:50:00Z"/>
                <w:rFonts w:eastAsia="Times New Roman" w:cs="Times New Roman"/>
                <w:color w:val="000000"/>
                <w:sz w:val="18"/>
                <w:szCs w:val="18"/>
                <w:lang w:eastAsia="en-ZW"/>
                <w:rPrChange w:id="6842" w:author="Urfels, Anton (IRRI)" w:date="2023-10-06T20:02:00Z">
                  <w:rPr>
                    <w:del w:id="6843" w:author="MKONDIWA, Maxwell (CIMMYT-India)" w:date="2023-10-08T09:50:00Z"/>
                    <w:rFonts w:ascii="Gill Sans MT" w:eastAsia="Times New Roman" w:hAnsi="Gill Sans MT" w:cs="Calibri"/>
                    <w:color w:val="000000"/>
                    <w:sz w:val="18"/>
                    <w:szCs w:val="18"/>
                    <w:lang w:eastAsia="en-ZW"/>
                  </w:rPr>
                </w:rPrChange>
              </w:rPr>
            </w:pPr>
            <w:del w:id="6844" w:author="MKONDIWA, Maxwell (CIMMYT-India)" w:date="2023-10-08T09:50:00Z">
              <w:r w:rsidRPr="00256197" w:rsidDel="0075048F">
                <w:rPr>
                  <w:rFonts w:cs="Times New Roman"/>
                  <w:color w:val="000000"/>
                  <w:sz w:val="18"/>
                  <w:szCs w:val="18"/>
                  <w:rPrChange w:id="6845" w:author="Urfels, Anton (IRRI)" w:date="2023-10-06T20:02:00Z">
                    <w:rPr>
                      <w:rFonts w:ascii="Gill Sans MT" w:hAnsi="Gill Sans MT" w:cs="Calibri"/>
                      <w:color w:val="000000"/>
                      <w:sz w:val="18"/>
                      <w:szCs w:val="18"/>
                    </w:rPr>
                  </w:rPrChange>
                </w:rPr>
                <w:delText>20432.33</w:delText>
              </w:r>
            </w:del>
          </w:p>
        </w:tc>
        <w:tc>
          <w:tcPr>
            <w:tcW w:w="561" w:type="pct"/>
            <w:noWrap/>
            <w:vAlign w:val="bottom"/>
          </w:tcPr>
          <w:p w14:paraId="148AD213" w14:textId="6FEF7595" w:rsidR="00D1614E" w:rsidRPr="00256197" w:rsidDel="0075048F" w:rsidRDefault="00D1614E" w:rsidP="00DB11CB">
            <w:pPr>
              <w:spacing w:line="240" w:lineRule="auto"/>
              <w:jc w:val="right"/>
              <w:rPr>
                <w:del w:id="6846" w:author="MKONDIWA, Maxwell (CIMMYT-India)" w:date="2023-10-08T09:50:00Z"/>
                <w:rFonts w:eastAsia="Times New Roman" w:cs="Times New Roman"/>
                <w:color w:val="000000"/>
                <w:sz w:val="18"/>
                <w:szCs w:val="18"/>
                <w:lang w:eastAsia="en-ZW"/>
                <w:rPrChange w:id="6847" w:author="Urfels, Anton (IRRI)" w:date="2023-10-06T20:02:00Z">
                  <w:rPr>
                    <w:del w:id="6848" w:author="MKONDIWA, Maxwell (CIMMYT-India)" w:date="2023-10-08T09:50:00Z"/>
                    <w:rFonts w:ascii="Gill Sans MT" w:eastAsia="Times New Roman" w:hAnsi="Gill Sans MT" w:cs="Calibri"/>
                    <w:color w:val="000000"/>
                    <w:sz w:val="18"/>
                    <w:szCs w:val="18"/>
                    <w:lang w:eastAsia="en-ZW"/>
                  </w:rPr>
                </w:rPrChange>
              </w:rPr>
            </w:pPr>
            <w:del w:id="6849" w:author="MKONDIWA, Maxwell (CIMMYT-India)" w:date="2023-10-08T09:50:00Z">
              <w:r w:rsidRPr="00256197" w:rsidDel="0075048F">
                <w:rPr>
                  <w:rFonts w:cs="Times New Roman"/>
                  <w:color w:val="000000"/>
                  <w:sz w:val="18"/>
                  <w:szCs w:val="18"/>
                  <w:rPrChange w:id="6850" w:author="Urfels, Anton (IRRI)" w:date="2023-10-06T20:02:00Z">
                    <w:rPr>
                      <w:rFonts w:ascii="Gill Sans MT" w:hAnsi="Gill Sans MT" w:cs="Calibri"/>
                      <w:color w:val="000000"/>
                      <w:sz w:val="18"/>
                      <w:szCs w:val="18"/>
                    </w:rPr>
                  </w:rPrChange>
                </w:rPr>
                <w:delText>8001.31</w:delText>
              </w:r>
            </w:del>
          </w:p>
        </w:tc>
        <w:tc>
          <w:tcPr>
            <w:tcW w:w="561" w:type="pct"/>
            <w:noWrap/>
            <w:vAlign w:val="bottom"/>
          </w:tcPr>
          <w:p w14:paraId="2CA9ED9B" w14:textId="28C01E2F" w:rsidR="00D1614E" w:rsidRPr="00256197" w:rsidDel="0075048F" w:rsidRDefault="00D1614E" w:rsidP="00DB11CB">
            <w:pPr>
              <w:spacing w:line="240" w:lineRule="auto"/>
              <w:jc w:val="right"/>
              <w:rPr>
                <w:del w:id="6851" w:author="MKONDIWA, Maxwell (CIMMYT-India)" w:date="2023-10-08T09:50:00Z"/>
                <w:rFonts w:eastAsia="Times New Roman" w:cs="Times New Roman"/>
                <w:color w:val="000000"/>
                <w:sz w:val="18"/>
                <w:szCs w:val="18"/>
                <w:lang w:eastAsia="en-ZW"/>
                <w:rPrChange w:id="6852" w:author="Urfels, Anton (IRRI)" w:date="2023-10-06T20:02:00Z">
                  <w:rPr>
                    <w:del w:id="6853" w:author="MKONDIWA, Maxwell (CIMMYT-India)" w:date="2023-10-08T09:50:00Z"/>
                    <w:rFonts w:ascii="Gill Sans MT" w:eastAsia="Times New Roman" w:hAnsi="Gill Sans MT" w:cs="Calibri"/>
                    <w:color w:val="000000"/>
                    <w:sz w:val="18"/>
                    <w:szCs w:val="18"/>
                    <w:lang w:eastAsia="en-ZW"/>
                  </w:rPr>
                </w:rPrChange>
              </w:rPr>
            </w:pPr>
            <w:del w:id="6854" w:author="MKONDIWA, Maxwell (CIMMYT-India)" w:date="2023-10-08T09:50:00Z">
              <w:r w:rsidRPr="00256197" w:rsidDel="0075048F">
                <w:rPr>
                  <w:rFonts w:cs="Times New Roman"/>
                  <w:color w:val="000000"/>
                  <w:sz w:val="18"/>
                  <w:szCs w:val="18"/>
                  <w:rPrChange w:id="6855" w:author="Urfels, Anton (IRRI)" w:date="2023-10-06T20:02:00Z">
                    <w:rPr>
                      <w:rFonts w:ascii="Gill Sans MT" w:hAnsi="Gill Sans MT" w:cs="Calibri"/>
                      <w:color w:val="000000"/>
                      <w:sz w:val="18"/>
                      <w:szCs w:val="18"/>
                    </w:rPr>
                  </w:rPrChange>
                </w:rPr>
                <w:delText>-24179.36</w:delText>
              </w:r>
            </w:del>
          </w:p>
        </w:tc>
        <w:tc>
          <w:tcPr>
            <w:tcW w:w="561" w:type="pct"/>
            <w:noWrap/>
            <w:vAlign w:val="bottom"/>
          </w:tcPr>
          <w:p w14:paraId="0E0D30D3" w14:textId="1B566F28" w:rsidR="00D1614E" w:rsidRPr="00256197" w:rsidDel="0075048F" w:rsidRDefault="00D1614E" w:rsidP="00DB11CB">
            <w:pPr>
              <w:spacing w:line="240" w:lineRule="auto"/>
              <w:jc w:val="right"/>
              <w:rPr>
                <w:del w:id="6856" w:author="MKONDIWA, Maxwell (CIMMYT-India)" w:date="2023-10-08T09:50:00Z"/>
                <w:rFonts w:eastAsia="Times New Roman" w:cs="Times New Roman"/>
                <w:color w:val="000000"/>
                <w:sz w:val="18"/>
                <w:szCs w:val="18"/>
                <w:lang w:eastAsia="en-ZW"/>
                <w:rPrChange w:id="6857" w:author="Urfels, Anton (IRRI)" w:date="2023-10-06T20:02:00Z">
                  <w:rPr>
                    <w:del w:id="6858" w:author="MKONDIWA, Maxwell (CIMMYT-India)" w:date="2023-10-08T09:50:00Z"/>
                    <w:rFonts w:ascii="Gill Sans MT" w:eastAsia="Times New Roman" w:hAnsi="Gill Sans MT" w:cs="Calibri"/>
                    <w:color w:val="000000"/>
                    <w:sz w:val="18"/>
                    <w:szCs w:val="18"/>
                    <w:lang w:eastAsia="en-ZW"/>
                  </w:rPr>
                </w:rPrChange>
              </w:rPr>
            </w:pPr>
            <w:del w:id="6859" w:author="MKONDIWA, Maxwell (CIMMYT-India)" w:date="2023-10-08T09:50:00Z">
              <w:r w:rsidRPr="00256197" w:rsidDel="0075048F">
                <w:rPr>
                  <w:rFonts w:cs="Times New Roman"/>
                  <w:color w:val="000000"/>
                  <w:sz w:val="18"/>
                  <w:szCs w:val="18"/>
                  <w:rPrChange w:id="6860" w:author="Urfels, Anton (IRRI)" w:date="2023-10-06T20:02:00Z">
                    <w:rPr>
                      <w:rFonts w:ascii="Gill Sans MT" w:hAnsi="Gill Sans MT" w:cs="Calibri"/>
                      <w:color w:val="000000"/>
                      <w:sz w:val="18"/>
                      <w:szCs w:val="18"/>
                    </w:rPr>
                  </w:rPrChange>
                </w:rPr>
                <w:delText>-35355.27</w:delText>
              </w:r>
            </w:del>
          </w:p>
        </w:tc>
      </w:tr>
      <w:tr w:rsidR="00D1614E" w:rsidRPr="00256197" w:rsidDel="0075048F" w14:paraId="21EAC218" w14:textId="0613DDAB" w:rsidTr="00DB11CB">
        <w:trPr>
          <w:trHeight w:val="288"/>
          <w:jc w:val="center"/>
          <w:del w:id="6861" w:author="MKONDIWA, Maxwell (CIMMYT-India)" w:date="2023-10-08T09:50:00Z"/>
        </w:trPr>
        <w:tc>
          <w:tcPr>
            <w:tcW w:w="507" w:type="pct"/>
            <w:vMerge/>
          </w:tcPr>
          <w:p w14:paraId="2156525B" w14:textId="530D819E" w:rsidR="00D1614E" w:rsidRPr="00256197" w:rsidDel="0075048F" w:rsidRDefault="00D1614E" w:rsidP="00DB11CB">
            <w:pPr>
              <w:spacing w:line="240" w:lineRule="auto"/>
              <w:rPr>
                <w:del w:id="6862" w:author="MKONDIWA, Maxwell (CIMMYT-India)" w:date="2023-10-08T09:50:00Z"/>
                <w:rFonts w:eastAsia="Times New Roman" w:cs="Times New Roman"/>
                <w:color w:val="000000"/>
                <w:sz w:val="18"/>
                <w:szCs w:val="18"/>
                <w:lang w:eastAsia="en-ZW"/>
                <w:rPrChange w:id="6863" w:author="Urfels, Anton (IRRI)" w:date="2023-10-06T20:02:00Z">
                  <w:rPr>
                    <w:del w:id="6864" w:author="MKONDIWA, Maxwell (CIMMYT-India)" w:date="2023-10-08T09:50:00Z"/>
                    <w:rFonts w:ascii="Gill Sans MT" w:eastAsia="Times New Roman" w:hAnsi="Gill Sans MT" w:cs="Calibri"/>
                    <w:color w:val="000000"/>
                    <w:sz w:val="18"/>
                    <w:szCs w:val="18"/>
                    <w:lang w:eastAsia="en-ZW"/>
                  </w:rPr>
                </w:rPrChange>
              </w:rPr>
            </w:pPr>
          </w:p>
        </w:tc>
        <w:tc>
          <w:tcPr>
            <w:tcW w:w="1072" w:type="pct"/>
            <w:noWrap/>
            <w:hideMark/>
          </w:tcPr>
          <w:p w14:paraId="07A22748" w14:textId="5002CC6B" w:rsidR="00D1614E" w:rsidRPr="00256197" w:rsidDel="0075048F" w:rsidRDefault="00D1614E" w:rsidP="00DB11CB">
            <w:pPr>
              <w:spacing w:line="240" w:lineRule="auto"/>
              <w:rPr>
                <w:del w:id="6865" w:author="MKONDIWA, Maxwell (CIMMYT-India)" w:date="2023-10-08T09:50:00Z"/>
                <w:rFonts w:eastAsia="Times New Roman" w:cs="Times New Roman"/>
                <w:color w:val="000000"/>
                <w:sz w:val="18"/>
                <w:szCs w:val="18"/>
                <w:lang w:eastAsia="en-ZW"/>
                <w:rPrChange w:id="6866" w:author="Urfels, Anton (IRRI)" w:date="2023-10-06T20:02:00Z">
                  <w:rPr>
                    <w:del w:id="6867" w:author="MKONDIWA, Maxwell (CIMMYT-India)" w:date="2023-10-08T09:50:00Z"/>
                    <w:rFonts w:ascii="Gill Sans MT" w:eastAsia="Times New Roman" w:hAnsi="Gill Sans MT" w:cs="Calibri"/>
                    <w:color w:val="000000"/>
                    <w:sz w:val="18"/>
                    <w:szCs w:val="18"/>
                    <w:lang w:eastAsia="en-ZW"/>
                  </w:rPr>
                </w:rPrChange>
              </w:rPr>
            </w:pPr>
            <w:del w:id="6868" w:author="MKONDIWA, Maxwell (CIMMYT-India)" w:date="2023-10-08T09:50:00Z">
              <w:r w:rsidRPr="00256197" w:rsidDel="0075048F">
                <w:rPr>
                  <w:rFonts w:eastAsia="Times New Roman" w:cs="Times New Roman"/>
                  <w:color w:val="000000"/>
                  <w:sz w:val="18"/>
                  <w:szCs w:val="18"/>
                  <w:lang w:eastAsia="en-ZW"/>
                  <w:rPrChange w:id="6869" w:author="Urfels, Anton (IRRI)" w:date="2023-10-06T20:02:00Z">
                    <w:rPr>
                      <w:rFonts w:ascii="Gill Sans MT" w:eastAsia="Times New Roman" w:hAnsi="Gill Sans MT" w:cs="Calibri"/>
                      <w:color w:val="000000"/>
                      <w:sz w:val="18"/>
                      <w:szCs w:val="18"/>
                      <w:lang w:eastAsia="en-ZW"/>
                    </w:rPr>
                  </w:rPrChange>
                </w:rPr>
                <w:delText>Median</w:delText>
              </w:r>
            </w:del>
          </w:p>
        </w:tc>
        <w:tc>
          <w:tcPr>
            <w:tcW w:w="615" w:type="pct"/>
            <w:noWrap/>
            <w:vAlign w:val="bottom"/>
          </w:tcPr>
          <w:p w14:paraId="72C9ADCD" w14:textId="55C994BC" w:rsidR="00D1614E" w:rsidRPr="00256197" w:rsidDel="0075048F" w:rsidRDefault="00D1614E" w:rsidP="00DB11CB">
            <w:pPr>
              <w:spacing w:line="240" w:lineRule="auto"/>
              <w:jc w:val="right"/>
              <w:rPr>
                <w:del w:id="6870" w:author="MKONDIWA, Maxwell (CIMMYT-India)" w:date="2023-10-08T09:50:00Z"/>
                <w:rFonts w:eastAsia="Times New Roman" w:cs="Times New Roman"/>
                <w:color w:val="000000"/>
                <w:sz w:val="18"/>
                <w:szCs w:val="18"/>
                <w:lang w:eastAsia="en-ZW"/>
                <w:rPrChange w:id="6871" w:author="Urfels, Anton (IRRI)" w:date="2023-10-06T20:02:00Z">
                  <w:rPr>
                    <w:del w:id="6872" w:author="MKONDIWA, Maxwell (CIMMYT-India)" w:date="2023-10-08T09:50:00Z"/>
                    <w:rFonts w:ascii="Gill Sans MT" w:eastAsia="Times New Roman" w:hAnsi="Gill Sans MT" w:cs="Calibri"/>
                    <w:color w:val="000000"/>
                    <w:sz w:val="18"/>
                    <w:szCs w:val="18"/>
                    <w:lang w:eastAsia="en-ZW"/>
                  </w:rPr>
                </w:rPrChange>
              </w:rPr>
            </w:pPr>
            <w:del w:id="6873" w:author="MKONDIWA, Maxwell (CIMMYT-India)" w:date="2023-10-08T09:50:00Z">
              <w:r w:rsidRPr="00256197" w:rsidDel="0075048F">
                <w:rPr>
                  <w:rFonts w:cs="Times New Roman"/>
                  <w:color w:val="000000"/>
                  <w:sz w:val="18"/>
                  <w:szCs w:val="18"/>
                  <w:rPrChange w:id="6874" w:author="Urfels, Anton (IRRI)" w:date="2023-10-06T20:02:00Z">
                    <w:rPr>
                      <w:rFonts w:ascii="Gill Sans MT" w:hAnsi="Gill Sans MT" w:cs="Calibri"/>
                      <w:color w:val="000000"/>
                      <w:sz w:val="18"/>
                      <w:szCs w:val="18"/>
                    </w:rPr>
                  </w:rPrChange>
                </w:rPr>
                <w:delText>-66430.47</w:delText>
              </w:r>
            </w:del>
          </w:p>
        </w:tc>
        <w:tc>
          <w:tcPr>
            <w:tcW w:w="561" w:type="pct"/>
            <w:noWrap/>
            <w:vAlign w:val="bottom"/>
          </w:tcPr>
          <w:p w14:paraId="3E1D779A" w14:textId="2C18535A" w:rsidR="00D1614E" w:rsidRPr="00256197" w:rsidDel="0075048F" w:rsidRDefault="00D1614E" w:rsidP="00DB11CB">
            <w:pPr>
              <w:spacing w:line="240" w:lineRule="auto"/>
              <w:jc w:val="right"/>
              <w:rPr>
                <w:del w:id="6875" w:author="MKONDIWA, Maxwell (CIMMYT-India)" w:date="2023-10-08T09:50:00Z"/>
                <w:rFonts w:eastAsia="Times New Roman" w:cs="Times New Roman"/>
                <w:color w:val="000000"/>
                <w:sz w:val="18"/>
                <w:szCs w:val="18"/>
                <w:lang w:eastAsia="en-ZW"/>
                <w:rPrChange w:id="6876" w:author="Urfels, Anton (IRRI)" w:date="2023-10-06T20:02:00Z">
                  <w:rPr>
                    <w:del w:id="6877" w:author="MKONDIWA, Maxwell (CIMMYT-India)" w:date="2023-10-08T09:50:00Z"/>
                    <w:rFonts w:ascii="Gill Sans MT" w:eastAsia="Times New Roman" w:hAnsi="Gill Sans MT" w:cs="Calibri"/>
                    <w:color w:val="000000"/>
                    <w:sz w:val="18"/>
                    <w:szCs w:val="18"/>
                    <w:lang w:eastAsia="en-ZW"/>
                  </w:rPr>
                </w:rPrChange>
              </w:rPr>
            </w:pPr>
            <w:del w:id="6878" w:author="MKONDIWA, Maxwell (CIMMYT-India)" w:date="2023-10-08T09:50:00Z">
              <w:r w:rsidRPr="00256197" w:rsidDel="0075048F">
                <w:rPr>
                  <w:rFonts w:cs="Times New Roman"/>
                  <w:color w:val="000000"/>
                  <w:sz w:val="18"/>
                  <w:szCs w:val="18"/>
                  <w:rPrChange w:id="6879" w:author="Urfels, Anton (IRRI)" w:date="2023-10-06T20:02:00Z">
                    <w:rPr>
                      <w:rFonts w:ascii="Gill Sans MT" w:hAnsi="Gill Sans MT" w:cs="Calibri"/>
                      <w:color w:val="000000"/>
                      <w:sz w:val="18"/>
                      <w:szCs w:val="18"/>
                    </w:rPr>
                  </w:rPrChange>
                </w:rPr>
                <w:delText>19168.12</w:delText>
              </w:r>
            </w:del>
          </w:p>
        </w:tc>
        <w:tc>
          <w:tcPr>
            <w:tcW w:w="561" w:type="pct"/>
            <w:noWrap/>
            <w:vAlign w:val="bottom"/>
          </w:tcPr>
          <w:p w14:paraId="0B82189A" w14:textId="5947B6F2" w:rsidR="00D1614E" w:rsidRPr="00256197" w:rsidDel="0075048F" w:rsidRDefault="00D1614E" w:rsidP="00DB11CB">
            <w:pPr>
              <w:spacing w:line="240" w:lineRule="auto"/>
              <w:jc w:val="right"/>
              <w:rPr>
                <w:del w:id="6880" w:author="MKONDIWA, Maxwell (CIMMYT-India)" w:date="2023-10-08T09:50:00Z"/>
                <w:rFonts w:eastAsia="Times New Roman" w:cs="Times New Roman"/>
                <w:color w:val="000000"/>
                <w:sz w:val="18"/>
                <w:szCs w:val="18"/>
                <w:lang w:eastAsia="en-ZW"/>
                <w:rPrChange w:id="6881" w:author="Urfels, Anton (IRRI)" w:date="2023-10-06T20:02:00Z">
                  <w:rPr>
                    <w:del w:id="6882" w:author="MKONDIWA, Maxwell (CIMMYT-India)" w:date="2023-10-08T09:50:00Z"/>
                    <w:rFonts w:ascii="Gill Sans MT" w:eastAsia="Times New Roman" w:hAnsi="Gill Sans MT" w:cs="Calibri"/>
                    <w:color w:val="000000"/>
                    <w:sz w:val="18"/>
                    <w:szCs w:val="18"/>
                    <w:lang w:eastAsia="en-ZW"/>
                  </w:rPr>
                </w:rPrChange>
              </w:rPr>
            </w:pPr>
            <w:del w:id="6883" w:author="MKONDIWA, Maxwell (CIMMYT-India)" w:date="2023-10-08T09:50:00Z">
              <w:r w:rsidRPr="00256197" w:rsidDel="0075048F">
                <w:rPr>
                  <w:rFonts w:cs="Times New Roman"/>
                  <w:color w:val="000000"/>
                  <w:sz w:val="18"/>
                  <w:szCs w:val="18"/>
                  <w:rPrChange w:id="6884" w:author="Urfels, Anton (IRRI)" w:date="2023-10-06T20:02:00Z">
                    <w:rPr>
                      <w:rFonts w:ascii="Gill Sans MT" w:hAnsi="Gill Sans MT" w:cs="Calibri"/>
                      <w:color w:val="000000"/>
                      <w:sz w:val="18"/>
                      <w:szCs w:val="18"/>
                    </w:rPr>
                  </w:rPrChange>
                </w:rPr>
                <w:delText>33537.89</w:delText>
              </w:r>
            </w:del>
          </w:p>
        </w:tc>
        <w:tc>
          <w:tcPr>
            <w:tcW w:w="561" w:type="pct"/>
            <w:noWrap/>
            <w:vAlign w:val="bottom"/>
          </w:tcPr>
          <w:p w14:paraId="18F694A1" w14:textId="1E7084F5" w:rsidR="00D1614E" w:rsidRPr="00256197" w:rsidDel="0075048F" w:rsidRDefault="00D1614E" w:rsidP="00DB11CB">
            <w:pPr>
              <w:spacing w:line="240" w:lineRule="auto"/>
              <w:jc w:val="right"/>
              <w:rPr>
                <w:del w:id="6885" w:author="MKONDIWA, Maxwell (CIMMYT-India)" w:date="2023-10-08T09:50:00Z"/>
                <w:rFonts w:eastAsia="Times New Roman" w:cs="Times New Roman"/>
                <w:color w:val="000000"/>
                <w:sz w:val="18"/>
                <w:szCs w:val="18"/>
                <w:lang w:eastAsia="en-ZW"/>
                <w:rPrChange w:id="6886" w:author="Urfels, Anton (IRRI)" w:date="2023-10-06T20:02:00Z">
                  <w:rPr>
                    <w:del w:id="6887" w:author="MKONDIWA, Maxwell (CIMMYT-India)" w:date="2023-10-08T09:50:00Z"/>
                    <w:rFonts w:ascii="Gill Sans MT" w:eastAsia="Times New Roman" w:hAnsi="Gill Sans MT" w:cs="Calibri"/>
                    <w:color w:val="000000"/>
                    <w:sz w:val="18"/>
                    <w:szCs w:val="18"/>
                    <w:lang w:eastAsia="en-ZW"/>
                  </w:rPr>
                </w:rPrChange>
              </w:rPr>
            </w:pPr>
            <w:del w:id="6888" w:author="MKONDIWA, Maxwell (CIMMYT-India)" w:date="2023-10-08T09:50:00Z">
              <w:r w:rsidRPr="00256197" w:rsidDel="0075048F">
                <w:rPr>
                  <w:rFonts w:cs="Times New Roman"/>
                  <w:color w:val="000000"/>
                  <w:sz w:val="18"/>
                  <w:szCs w:val="18"/>
                  <w:rPrChange w:id="6889" w:author="Urfels, Anton (IRRI)" w:date="2023-10-06T20:02:00Z">
                    <w:rPr>
                      <w:rFonts w:ascii="Gill Sans MT" w:hAnsi="Gill Sans MT" w:cs="Calibri"/>
                      <w:color w:val="000000"/>
                      <w:sz w:val="18"/>
                      <w:szCs w:val="18"/>
                    </w:rPr>
                  </w:rPrChange>
                </w:rPr>
                <w:delText>18166.67</w:delText>
              </w:r>
            </w:del>
          </w:p>
        </w:tc>
        <w:tc>
          <w:tcPr>
            <w:tcW w:w="561" w:type="pct"/>
            <w:noWrap/>
            <w:vAlign w:val="bottom"/>
          </w:tcPr>
          <w:p w14:paraId="46B09F4F" w14:textId="450AACD2" w:rsidR="00D1614E" w:rsidRPr="00256197" w:rsidDel="0075048F" w:rsidRDefault="00D1614E" w:rsidP="00DB11CB">
            <w:pPr>
              <w:spacing w:line="240" w:lineRule="auto"/>
              <w:jc w:val="right"/>
              <w:rPr>
                <w:del w:id="6890" w:author="MKONDIWA, Maxwell (CIMMYT-India)" w:date="2023-10-08T09:50:00Z"/>
                <w:rFonts w:eastAsia="Times New Roman" w:cs="Times New Roman"/>
                <w:color w:val="000000"/>
                <w:sz w:val="18"/>
                <w:szCs w:val="18"/>
                <w:lang w:eastAsia="en-ZW"/>
                <w:rPrChange w:id="6891" w:author="Urfels, Anton (IRRI)" w:date="2023-10-06T20:02:00Z">
                  <w:rPr>
                    <w:del w:id="6892" w:author="MKONDIWA, Maxwell (CIMMYT-India)" w:date="2023-10-08T09:50:00Z"/>
                    <w:rFonts w:ascii="Gill Sans MT" w:eastAsia="Times New Roman" w:hAnsi="Gill Sans MT" w:cs="Calibri"/>
                    <w:color w:val="000000"/>
                    <w:sz w:val="18"/>
                    <w:szCs w:val="18"/>
                    <w:lang w:eastAsia="en-ZW"/>
                  </w:rPr>
                </w:rPrChange>
              </w:rPr>
            </w:pPr>
            <w:del w:id="6893" w:author="MKONDIWA, Maxwell (CIMMYT-India)" w:date="2023-10-08T09:50:00Z">
              <w:r w:rsidRPr="00256197" w:rsidDel="0075048F">
                <w:rPr>
                  <w:rFonts w:cs="Times New Roman"/>
                  <w:color w:val="000000"/>
                  <w:sz w:val="18"/>
                  <w:szCs w:val="18"/>
                  <w:rPrChange w:id="6894" w:author="Urfels, Anton (IRRI)" w:date="2023-10-06T20:02:00Z">
                    <w:rPr>
                      <w:rFonts w:ascii="Gill Sans MT" w:hAnsi="Gill Sans MT" w:cs="Calibri"/>
                      <w:color w:val="000000"/>
                      <w:sz w:val="18"/>
                      <w:szCs w:val="18"/>
                    </w:rPr>
                  </w:rPrChange>
                </w:rPr>
                <w:delText>-11178.09</w:delText>
              </w:r>
            </w:del>
          </w:p>
        </w:tc>
        <w:tc>
          <w:tcPr>
            <w:tcW w:w="561" w:type="pct"/>
            <w:noWrap/>
            <w:vAlign w:val="bottom"/>
          </w:tcPr>
          <w:p w14:paraId="00DC63BC" w14:textId="7AC581DC" w:rsidR="00D1614E" w:rsidRPr="00256197" w:rsidDel="0075048F" w:rsidRDefault="00D1614E" w:rsidP="00DB11CB">
            <w:pPr>
              <w:spacing w:line="240" w:lineRule="auto"/>
              <w:jc w:val="right"/>
              <w:rPr>
                <w:del w:id="6895" w:author="MKONDIWA, Maxwell (CIMMYT-India)" w:date="2023-10-08T09:50:00Z"/>
                <w:rFonts w:eastAsia="Times New Roman" w:cs="Times New Roman"/>
                <w:color w:val="000000"/>
                <w:sz w:val="18"/>
                <w:szCs w:val="18"/>
                <w:lang w:eastAsia="en-ZW"/>
                <w:rPrChange w:id="6896" w:author="Urfels, Anton (IRRI)" w:date="2023-10-06T20:02:00Z">
                  <w:rPr>
                    <w:del w:id="6897" w:author="MKONDIWA, Maxwell (CIMMYT-India)" w:date="2023-10-08T09:50:00Z"/>
                    <w:rFonts w:ascii="Gill Sans MT" w:eastAsia="Times New Roman" w:hAnsi="Gill Sans MT" w:cs="Calibri"/>
                    <w:color w:val="000000"/>
                    <w:sz w:val="18"/>
                    <w:szCs w:val="18"/>
                    <w:lang w:eastAsia="en-ZW"/>
                  </w:rPr>
                </w:rPrChange>
              </w:rPr>
            </w:pPr>
            <w:del w:id="6898" w:author="MKONDIWA, Maxwell (CIMMYT-India)" w:date="2023-10-08T09:50:00Z">
              <w:r w:rsidRPr="00256197" w:rsidDel="0075048F">
                <w:rPr>
                  <w:rFonts w:cs="Times New Roman"/>
                  <w:color w:val="000000"/>
                  <w:sz w:val="18"/>
                  <w:szCs w:val="18"/>
                  <w:rPrChange w:id="6899" w:author="Urfels, Anton (IRRI)" w:date="2023-10-06T20:02:00Z">
                    <w:rPr>
                      <w:rFonts w:ascii="Gill Sans MT" w:hAnsi="Gill Sans MT" w:cs="Calibri"/>
                      <w:color w:val="000000"/>
                      <w:sz w:val="18"/>
                      <w:szCs w:val="18"/>
                    </w:rPr>
                  </w:rPrChange>
                </w:rPr>
                <w:delText>-19318.34</w:delText>
              </w:r>
            </w:del>
          </w:p>
        </w:tc>
      </w:tr>
      <w:tr w:rsidR="00D1614E" w:rsidRPr="00256197" w:rsidDel="0075048F" w14:paraId="68C8DFEA" w14:textId="20A369A5" w:rsidTr="00DB11CB">
        <w:trPr>
          <w:trHeight w:val="288"/>
          <w:jc w:val="center"/>
          <w:del w:id="6900" w:author="MKONDIWA, Maxwell (CIMMYT-India)" w:date="2023-10-08T09:50:00Z"/>
        </w:trPr>
        <w:tc>
          <w:tcPr>
            <w:tcW w:w="507" w:type="pct"/>
            <w:vMerge/>
          </w:tcPr>
          <w:p w14:paraId="4624DF4C" w14:textId="432BAFA1" w:rsidR="00D1614E" w:rsidRPr="00256197" w:rsidDel="0075048F" w:rsidRDefault="00D1614E" w:rsidP="00DB11CB">
            <w:pPr>
              <w:spacing w:line="240" w:lineRule="auto"/>
              <w:rPr>
                <w:del w:id="6901" w:author="MKONDIWA, Maxwell (CIMMYT-India)" w:date="2023-10-08T09:50:00Z"/>
                <w:rFonts w:eastAsia="Times New Roman" w:cs="Times New Roman"/>
                <w:color w:val="000000"/>
                <w:sz w:val="18"/>
                <w:szCs w:val="18"/>
                <w:lang w:eastAsia="en-ZW"/>
                <w:rPrChange w:id="6902" w:author="Urfels, Anton (IRRI)" w:date="2023-10-06T20:02:00Z">
                  <w:rPr>
                    <w:del w:id="6903" w:author="MKONDIWA, Maxwell (CIMMYT-India)" w:date="2023-10-08T09:50:00Z"/>
                    <w:rFonts w:ascii="Gill Sans MT" w:eastAsia="Times New Roman" w:hAnsi="Gill Sans MT" w:cs="Calibri"/>
                    <w:color w:val="000000"/>
                    <w:sz w:val="18"/>
                    <w:szCs w:val="18"/>
                    <w:lang w:eastAsia="en-ZW"/>
                  </w:rPr>
                </w:rPrChange>
              </w:rPr>
            </w:pPr>
          </w:p>
        </w:tc>
        <w:tc>
          <w:tcPr>
            <w:tcW w:w="1072" w:type="pct"/>
            <w:noWrap/>
            <w:hideMark/>
          </w:tcPr>
          <w:p w14:paraId="0F973E04" w14:textId="4E294635" w:rsidR="00D1614E" w:rsidRPr="00256197" w:rsidDel="0075048F" w:rsidRDefault="00D1614E" w:rsidP="00DB11CB">
            <w:pPr>
              <w:spacing w:line="240" w:lineRule="auto"/>
              <w:rPr>
                <w:del w:id="6904" w:author="MKONDIWA, Maxwell (CIMMYT-India)" w:date="2023-10-08T09:50:00Z"/>
                <w:rFonts w:eastAsia="Times New Roman" w:cs="Times New Roman"/>
                <w:color w:val="000000"/>
                <w:sz w:val="18"/>
                <w:szCs w:val="18"/>
                <w:lang w:eastAsia="en-ZW"/>
                <w:rPrChange w:id="6905" w:author="Urfels, Anton (IRRI)" w:date="2023-10-06T20:02:00Z">
                  <w:rPr>
                    <w:del w:id="6906" w:author="MKONDIWA, Maxwell (CIMMYT-India)" w:date="2023-10-08T09:50:00Z"/>
                    <w:rFonts w:ascii="Gill Sans MT" w:eastAsia="Times New Roman" w:hAnsi="Gill Sans MT" w:cs="Calibri"/>
                    <w:color w:val="000000"/>
                    <w:sz w:val="18"/>
                    <w:szCs w:val="18"/>
                    <w:lang w:eastAsia="en-ZW"/>
                  </w:rPr>
                </w:rPrChange>
              </w:rPr>
            </w:pPr>
            <w:del w:id="6907" w:author="MKONDIWA, Maxwell (CIMMYT-India)" w:date="2023-10-08T09:50:00Z">
              <w:r w:rsidRPr="00256197" w:rsidDel="0075048F">
                <w:rPr>
                  <w:rFonts w:eastAsia="Times New Roman" w:cs="Times New Roman"/>
                  <w:color w:val="000000"/>
                  <w:sz w:val="18"/>
                  <w:szCs w:val="18"/>
                  <w:lang w:eastAsia="en-ZW"/>
                  <w:rPrChange w:id="6908" w:author="Urfels, Anton (IRRI)" w:date="2023-10-06T20:02:00Z">
                    <w:rPr>
                      <w:rFonts w:ascii="Gill Sans MT" w:eastAsia="Times New Roman" w:hAnsi="Gill Sans MT" w:cs="Calibri"/>
                      <w:color w:val="000000"/>
                      <w:sz w:val="18"/>
                      <w:szCs w:val="18"/>
                      <w:lang w:eastAsia="en-ZW"/>
                    </w:rPr>
                  </w:rPrChange>
                </w:rPr>
                <w:delText>75</w:delText>
              </w:r>
              <w:r w:rsidRPr="00256197" w:rsidDel="0075048F">
                <w:rPr>
                  <w:rFonts w:eastAsia="Times New Roman" w:cs="Times New Roman"/>
                  <w:color w:val="000000"/>
                  <w:sz w:val="18"/>
                  <w:szCs w:val="18"/>
                  <w:vertAlign w:val="superscript"/>
                  <w:lang w:eastAsia="en-ZW"/>
                  <w:rPrChange w:id="6909" w:author="Urfels, Anton (IRRI)" w:date="2023-10-06T20:02:00Z">
                    <w:rPr>
                      <w:rFonts w:ascii="Gill Sans MT" w:eastAsia="Times New Roman" w:hAnsi="Gill Sans MT" w:cs="Calibri"/>
                      <w:color w:val="000000"/>
                      <w:sz w:val="18"/>
                      <w:szCs w:val="18"/>
                      <w:vertAlign w:val="superscript"/>
                      <w:lang w:eastAsia="en-ZW"/>
                    </w:rPr>
                  </w:rPrChange>
                </w:rPr>
                <w:delText>th</w:delText>
              </w:r>
              <w:r w:rsidRPr="00256197" w:rsidDel="0075048F">
                <w:rPr>
                  <w:rFonts w:eastAsia="Times New Roman" w:cs="Times New Roman"/>
                  <w:color w:val="000000"/>
                  <w:sz w:val="18"/>
                  <w:szCs w:val="18"/>
                  <w:lang w:eastAsia="en-ZW"/>
                  <w:rPrChange w:id="6910" w:author="Urfels, Anton (IRRI)" w:date="2023-10-06T20:02:00Z">
                    <w:rPr>
                      <w:rFonts w:ascii="Gill Sans MT" w:eastAsia="Times New Roman" w:hAnsi="Gill Sans MT" w:cs="Calibri"/>
                      <w:color w:val="000000"/>
                      <w:sz w:val="18"/>
                      <w:szCs w:val="18"/>
                      <w:lang w:eastAsia="en-ZW"/>
                    </w:rPr>
                  </w:rPrChange>
                </w:rPr>
                <w:delText xml:space="preserve"> percentile</w:delText>
              </w:r>
            </w:del>
          </w:p>
        </w:tc>
        <w:tc>
          <w:tcPr>
            <w:tcW w:w="615" w:type="pct"/>
            <w:noWrap/>
            <w:vAlign w:val="bottom"/>
          </w:tcPr>
          <w:p w14:paraId="3832E1B1" w14:textId="172412EC" w:rsidR="00D1614E" w:rsidRPr="00256197" w:rsidDel="0075048F" w:rsidRDefault="00D1614E" w:rsidP="00DB11CB">
            <w:pPr>
              <w:spacing w:line="240" w:lineRule="auto"/>
              <w:jc w:val="right"/>
              <w:rPr>
                <w:del w:id="6911" w:author="MKONDIWA, Maxwell (CIMMYT-India)" w:date="2023-10-08T09:50:00Z"/>
                <w:rFonts w:eastAsia="Times New Roman" w:cs="Times New Roman"/>
                <w:color w:val="000000"/>
                <w:sz w:val="18"/>
                <w:szCs w:val="18"/>
                <w:lang w:eastAsia="en-ZW"/>
                <w:rPrChange w:id="6912" w:author="Urfels, Anton (IRRI)" w:date="2023-10-06T20:02:00Z">
                  <w:rPr>
                    <w:del w:id="6913" w:author="MKONDIWA, Maxwell (CIMMYT-India)" w:date="2023-10-08T09:50:00Z"/>
                    <w:rFonts w:ascii="Gill Sans MT" w:eastAsia="Times New Roman" w:hAnsi="Gill Sans MT" w:cs="Calibri"/>
                    <w:color w:val="000000"/>
                    <w:sz w:val="18"/>
                    <w:szCs w:val="18"/>
                    <w:lang w:eastAsia="en-ZW"/>
                  </w:rPr>
                </w:rPrChange>
              </w:rPr>
            </w:pPr>
            <w:del w:id="6914" w:author="MKONDIWA, Maxwell (CIMMYT-India)" w:date="2023-10-08T09:50:00Z">
              <w:r w:rsidRPr="00256197" w:rsidDel="0075048F">
                <w:rPr>
                  <w:rFonts w:cs="Times New Roman"/>
                  <w:color w:val="000000"/>
                  <w:sz w:val="18"/>
                  <w:szCs w:val="18"/>
                  <w:rPrChange w:id="6915" w:author="Urfels, Anton (IRRI)" w:date="2023-10-06T20:02:00Z">
                    <w:rPr>
                      <w:rFonts w:ascii="Gill Sans MT" w:hAnsi="Gill Sans MT" w:cs="Calibri"/>
                      <w:color w:val="000000"/>
                      <w:sz w:val="18"/>
                      <w:szCs w:val="18"/>
                    </w:rPr>
                  </w:rPrChange>
                </w:rPr>
                <w:delText>-44071.09</w:delText>
              </w:r>
            </w:del>
          </w:p>
        </w:tc>
        <w:tc>
          <w:tcPr>
            <w:tcW w:w="561" w:type="pct"/>
            <w:noWrap/>
            <w:vAlign w:val="bottom"/>
          </w:tcPr>
          <w:p w14:paraId="13090CA9" w14:textId="59E0CA73" w:rsidR="00D1614E" w:rsidRPr="00256197" w:rsidDel="0075048F" w:rsidRDefault="00D1614E" w:rsidP="00DB11CB">
            <w:pPr>
              <w:spacing w:line="240" w:lineRule="auto"/>
              <w:jc w:val="right"/>
              <w:rPr>
                <w:del w:id="6916" w:author="MKONDIWA, Maxwell (CIMMYT-India)" w:date="2023-10-08T09:50:00Z"/>
                <w:rFonts w:eastAsia="Times New Roman" w:cs="Times New Roman"/>
                <w:color w:val="000000"/>
                <w:sz w:val="18"/>
                <w:szCs w:val="18"/>
                <w:lang w:eastAsia="en-ZW"/>
                <w:rPrChange w:id="6917" w:author="Urfels, Anton (IRRI)" w:date="2023-10-06T20:02:00Z">
                  <w:rPr>
                    <w:del w:id="6918" w:author="MKONDIWA, Maxwell (CIMMYT-India)" w:date="2023-10-08T09:50:00Z"/>
                    <w:rFonts w:ascii="Gill Sans MT" w:eastAsia="Times New Roman" w:hAnsi="Gill Sans MT" w:cs="Calibri"/>
                    <w:color w:val="000000"/>
                    <w:sz w:val="18"/>
                    <w:szCs w:val="18"/>
                    <w:lang w:eastAsia="en-ZW"/>
                  </w:rPr>
                </w:rPrChange>
              </w:rPr>
            </w:pPr>
            <w:del w:id="6919" w:author="MKONDIWA, Maxwell (CIMMYT-India)" w:date="2023-10-08T09:50:00Z">
              <w:r w:rsidRPr="00256197" w:rsidDel="0075048F">
                <w:rPr>
                  <w:rFonts w:cs="Times New Roman"/>
                  <w:color w:val="000000"/>
                  <w:sz w:val="18"/>
                  <w:szCs w:val="18"/>
                  <w:rPrChange w:id="6920" w:author="Urfels, Anton (IRRI)" w:date="2023-10-06T20:02:00Z">
                    <w:rPr>
                      <w:rFonts w:ascii="Gill Sans MT" w:hAnsi="Gill Sans MT" w:cs="Calibri"/>
                      <w:color w:val="000000"/>
                      <w:sz w:val="18"/>
                      <w:szCs w:val="18"/>
                    </w:rPr>
                  </w:rPrChange>
                </w:rPr>
                <w:delText>34650.94</w:delText>
              </w:r>
            </w:del>
          </w:p>
        </w:tc>
        <w:tc>
          <w:tcPr>
            <w:tcW w:w="561" w:type="pct"/>
            <w:noWrap/>
            <w:vAlign w:val="bottom"/>
          </w:tcPr>
          <w:p w14:paraId="5D375C33" w14:textId="2BA7F95A" w:rsidR="00D1614E" w:rsidRPr="00256197" w:rsidDel="0075048F" w:rsidRDefault="00D1614E" w:rsidP="00DB11CB">
            <w:pPr>
              <w:spacing w:line="240" w:lineRule="auto"/>
              <w:jc w:val="right"/>
              <w:rPr>
                <w:del w:id="6921" w:author="MKONDIWA, Maxwell (CIMMYT-India)" w:date="2023-10-08T09:50:00Z"/>
                <w:rFonts w:eastAsia="Times New Roman" w:cs="Times New Roman"/>
                <w:color w:val="000000"/>
                <w:sz w:val="18"/>
                <w:szCs w:val="18"/>
                <w:lang w:eastAsia="en-ZW"/>
                <w:rPrChange w:id="6922" w:author="Urfels, Anton (IRRI)" w:date="2023-10-06T20:02:00Z">
                  <w:rPr>
                    <w:del w:id="6923" w:author="MKONDIWA, Maxwell (CIMMYT-India)" w:date="2023-10-08T09:50:00Z"/>
                    <w:rFonts w:ascii="Gill Sans MT" w:eastAsia="Times New Roman" w:hAnsi="Gill Sans MT" w:cs="Calibri"/>
                    <w:color w:val="000000"/>
                    <w:sz w:val="18"/>
                    <w:szCs w:val="18"/>
                    <w:lang w:eastAsia="en-ZW"/>
                  </w:rPr>
                </w:rPrChange>
              </w:rPr>
            </w:pPr>
            <w:del w:id="6924" w:author="MKONDIWA, Maxwell (CIMMYT-India)" w:date="2023-10-08T09:50:00Z">
              <w:r w:rsidRPr="00256197" w:rsidDel="0075048F">
                <w:rPr>
                  <w:rFonts w:cs="Times New Roman"/>
                  <w:color w:val="000000"/>
                  <w:sz w:val="18"/>
                  <w:szCs w:val="18"/>
                  <w:rPrChange w:id="6925" w:author="Urfels, Anton (IRRI)" w:date="2023-10-06T20:02:00Z">
                    <w:rPr>
                      <w:rFonts w:ascii="Gill Sans MT" w:hAnsi="Gill Sans MT" w:cs="Calibri"/>
                      <w:color w:val="000000"/>
                      <w:sz w:val="18"/>
                      <w:szCs w:val="18"/>
                    </w:rPr>
                  </w:rPrChange>
                </w:rPr>
                <w:delText>48244.30</w:delText>
              </w:r>
            </w:del>
          </w:p>
        </w:tc>
        <w:tc>
          <w:tcPr>
            <w:tcW w:w="561" w:type="pct"/>
            <w:noWrap/>
            <w:vAlign w:val="bottom"/>
          </w:tcPr>
          <w:p w14:paraId="2FD90232" w14:textId="6C1744FC" w:rsidR="00D1614E" w:rsidRPr="00256197" w:rsidDel="0075048F" w:rsidRDefault="00D1614E" w:rsidP="00DB11CB">
            <w:pPr>
              <w:spacing w:line="240" w:lineRule="auto"/>
              <w:jc w:val="right"/>
              <w:rPr>
                <w:del w:id="6926" w:author="MKONDIWA, Maxwell (CIMMYT-India)" w:date="2023-10-08T09:50:00Z"/>
                <w:rFonts w:eastAsia="Times New Roman" w:cs="Times New Roman"/>
                <w:color w:val="000000"/>
                <w:sz w:val="18"/>
                <w:szCs w:val="18"/>
                <w:lang w:eastAsia="en-ZW"/>
                <w:rPrChange w:id="6927" w:author="Urfels, Anton (IRRI)" w:date="2023-10-06T20:02:00Z">
                  <w:rPr>
                    <w:del w:id="6928" w:author="MKONDIWA, Maxwell (CIMMYT-India)" w:date="2023-10-08T09:50:00Z"/>
                    <w:rFonts w:ascii="Gill Sans MT" w:eastAsia="Times New Roman" w:hAnsi="Gill Sans MT" w:cs="Calibri"/>
                    <w:color w:val="000000"/>
                    <w:sz w:val="18"/>
                    <w:szCs w:val="18"/>
                    <w:lang w:eastAsia="en-ZW"/>
                  </w:rPr>
                </w:rPrChange>
              </w:rPr>
            </w:pPr>
            <w:del w:id="6929" w:author="MKONDIWA, Maxwell (CIMMYT-India)" w:date="2023-10-08T09:50:00Z">
              <w:r w:rsidRPr="00256197" w:rsidDel="0075048F">
                <w:rPr>
                  <w:rFonts w:cs="Times New Roman"/>
                  <w:color w:val="000000"/>
                  <w:sz w:val="18"/>
                  <w:szCs w:val="18"/>
                  <w:rPrChange w:id="6930" w:author="Urfels, Anton (IRRI)" w:date="2023-10-06T20:02:00Z">
                    <w:rPr>
                      <w:rFonts w:ascii="Gill Sans MT" w:hAnsi="Gill Sans MT" w:cs="Calibri"/>
                      <w:color w:val="000000"/>
                      <w:sz w:val="18"/>
                      <w:szCs w:val="18"/>
                    </w:rPr>
                  </w:rPrChange>
                </w:rPr>
                <w:delText>30751.22</w:delText>
              </w:r>
            </w:del>
          </w:p>
        </w:tc>
        <w:tc>
          <w:tcPr>
            <w:tcW w:w="561" w:type="pct"/>
            <w:noWrap/>
            <w:vAlign w:val="bottom"/>
          </w:tcPr>
          <w:p w14:paraId="333600B2" w14:textId="499DD99B" w:rsidR="00D1614E" w:rsidRPr="00256197" w:rsidDel="0075048F" w:rsidRDefault="00D1614E" w:rsidP="00DB11CB">
            <w:pPr>
              <w:spacing w:line="240" w:lineRule="auto"/>
              <w:jc w:val="right"/>
              <w:rPr>
                <w:del w:id="6931" w:author="MKONDIWA, Maxwell (CIMMYT-India)" w:date="2023-10-08T09:50:00Z"/>
                <w:rFonts w:eastAsia="Times New Roman" w:cs="Times New Roman"/>
                <w:color w:val="000000"/>
                <w:sz w:val="18"/>
                <w:szCs w:val="18"/>
                <w:lang w:eastAsia="en-ZW"/>
                <w:rPrChange w:id="6932" w:author="Urfels, Anton (IRRI)" w:date="2023-10-06T20:02:00Z">
                  <w:rPr>
                    <w:del w:id="6933" w:author="MKONDIWA, Maxwell (CIMMYT-India)" w:date="2023-10-08T09:50:00Z"/>
                    <w:rFonts w:ascii="Gill Sans MT" w:eastAsia="Times New Roman" w:hAnsi="Gill Sans MT" w:cs="Calibri"/>
                    <w:color w:val="000000"/>
                    <w:sz w:val="18"/>
                    <w:szCs w:val="18"/>
                    <w:lang w:eastAsia="en-ZW"/>
                  </w:rPr>
                </w:rPrChange>
              </w:rPr>
            </w:pPr>
            <w:del w:id="6934" w:author="MKONDIWA, Maxwell (CIMMYT-India)" w:date="2023-10-08T09:50:00Z">
              <w:r w:rsidRPr="00256197" w:rsidDel="0075048F">
                <w:rPr>
                  <w:rFonts w:cs="Times New Roman"/>
                  <w:color w:val="000000"/>
                  <w:sz w:val="18"/>
                  <w:szCs w:val="18"/>
                  <w:rPrChange w:id="6935" w:author="Urfels, Anton (IRRI)" w:date="2023-10-06T20:02:00Z">
                    <w:rPr>
                      <w:rFonts w:ascii="Gill Sans MT" w:hAnsi="Gill Sans MT" w:cs="Calibri"/>
                      <w:color w:val="000000"/>
                      <w:sz w:val="18"/>
                      <w:szCs w:val="18"/>
                    </w:rPr>
                  </w:rPrChange>
                </w:rPr>
                <w:delText>13467.91</w:delText>
              </w:r>
            </w:del>
          </w:p>
        </w:tc>
        <w:tc>
          <w:tcPr>
            <w:tcW w:w="561" w:type="pct"/>
            <w:noWrap/>
            <w:vAlign w:val="bottom"/>
          </w:tcPr>
          <w:p w14:paraId="39C57FE9" w14:textId="1260A4EA" w:rsidR="00D1614E" w:rsidRPr="00256197" w:rsidDel="0075048F" w:rsidRDefault="00D1614E" w:rsidP="00DB11CB">
            <w:pPr>
              <w:spacing w:line="240" w:lineRule="auto"/>
              <w:jc w:val="right"/>
              <w:rPr>
                <w:del w:id="6936" w:author="MKONDIWA, Maxwell (CIMMYT-India)" w:date="2023-10-08T09:50:00Z"/>
                <w:rFonts w:eastAsia="Times New Roman" w:cs="Times New Roman"/>
                <w:color w:val="000000"/>
                <w:sz w:val="18"/>
                <w:szCs w:val="18"/>
                <w:lang w:eastAsia="en-ZW"/>
                <w:rPrChange w:id="6937" w:author="Urfels, Anton (IRRI)" w:date="2023-10-06T20:02:00Z">
                  <w:rPr>
                    <w:del w:id="6938" w:author="MKONDIWA, Maxwell (CIMMYT-India)" w:date="2023-10-08T09:50:00Z"/>
                    <w:rFonts w:ascii="Gill Sans MT" w:eastAsia="Times New Roman" w:hAnsi="Gill Sans MT" w:cs="Calibri"/>
                    <w:color w:val="000000"/>
                    <w:sz w:val="18"/>
                    <w:szCs w:val="18"/>
                    <w:lang w:eastAsia="en-ZW"/>
                  </w:rPr>
                </w:rPrChange>
              </w:rPr>
            </w:pPr>
            <w:del w:id="6939" w:author="MKONDIWA, Maxwell (CIMMYT-India)" w:date="2023-10-08T09:50:00Z">
              <w:r w:rsidRPr="00256197" w:rsidDel="0075048F">
                <w:rPr>
                  <w:rFonts w:cs="Times New Roman"/>
                  <w:color w:val="000000"/>
                  <w:sz w:val="18"/>
                  <w:szCs w:val="18"/>
                  <w:rPrChange w:id="6940" w:author="Urfels, Anton (IRRI)" w:date="2023-10-06T20:02:00Z">
                    <w:rPr>
                      <w:rFonts w:ascii="Gill Sans MT" w:hAnsi="Gill Sans MT" w:cs="Calibri"/>
                      <w:color w:val="000000"/>
                      <w:sz w:val="18"/>
                      <w:szCs w:val="18"/>
                    </w:rPr>
                  </w:rPrChange>
                </w:rPr>
                <w:delText>1582.32</w:delText>
              </w:r>
            </w:del>
          </w:p>
        </w:tc>
      </w:tr>
      <w:tr w:rsidR="00D1614E" w:rsidRPr="00256197" w:rsidDel="0075048F" w14:paraId="2745505C" w14:textId="758513F1" w:rsidTr="00DB11CB">
        <w:trPr>
          <w:trHeight w:val="288"/>
          <w:jc w:val="center"/>
          <w:del w:id="6941" w:author="MKONDIWA, Maxwell (CIMMYT-India)" w:date="2023-10-08T09:50:00Z"/>
        </w:trPr>
        <w:tc>
          <w:tcPr>
            <w:tcW w:w="507" w:type="pct"/>
            <w:vMerge/>
          </w:tcPr>
          <w:p w14:paraId="7D42FEC7" w14:textId="3818A11B" w:rsidR="00D1614E" w:rsidRPr="00256197" w:rsidDel="0075048F" w:rsidRDefault="00D1614E" w:rsidP="00DB11CB">
            <w:pPr>
              <w:spacing w:line="240" w:lineRule="auto"/>
              <w:rPr>
                <w:del w:id="6942" w:author="MKONDIWA, Maxwell (CIMMYT-India)" w:date="2023-10-08T09:50:00Z"/>
                <w:rFonts w:eastAsia="Times New Roman" w:cs="Times New Roman"/>
                <w:color w:val="000000"/>
                <w:sz w:val="18"/>
                <w:szCs w:val="18"/>
                <w:lang w:eastAsia="en-ZW"/>
                <w:rPrChange w:id="6943" w:author="Urfels, Anton (IRRI)" w:date="2023-10-06T20:02:00Z">
                  <w:rPr>
                    <w:del w:id="6944" w:author="MKONDIWA, Maxwell (CIMMYT-India)" w:date="2023-10-08T09:50:00Z"/>
                    <w:rFonts w:ascii="Gill Sans MT" w:eastAsia="Times New Roman" w:hAnsi="Gill Sans MT" w:cs="Calibri"/>
                    <w:color w:val="000000"/>
                    <w:sz w:val="18"/>
                    <w:szCs w:val="18"/>
                    <w:lang w:eastAsia="en-ZW"/>
                  </w:rPr>
                </w:rPrChange>
              </w:rPr>
            </w:pPr>
          </w:p>
        </w:tc>
        <w:tc>
          <w:tcPr>
            <w:tcW w:w="1072" w:type="pct"/>
            <w:tcBorders>
              <w:bottom w:val="nil"/>
            </w:tcBorders>
            <w:noWrap/>
            <w:hideMark/>
          </w:tcPr>
          <w:p w14:paraId="0E351248" w14:textId="6D51C960" w:rsidR="00D1614E" w:rsidRPr="00256197" w:rsidDel="0075048F" w:rsidRDefault="00D1614E" w:rsidP="00DB11CB">
            <w:pPr>
              <w:spacing w:line="240" w:lineRule="auto"/>
              <w:rPr>
                <w:del w:id="6945" w:author="MKONDIWA, Maxwell (CIMMYT-India)" w:date="2023-10-08T09:50:00Z"/>
                <w:rFonts w:eastAsia="Times New Roman" w:cs="Times New Roman"/>
                <w:color w:val="000000"/>
                <w:sz w:val="18"/>
                <w:szCs w:val="18"/>
                <w:lang w:eastAsia="en-ZW"/>
                <w:rPrChange w:id="6946" w:author="Urfels, Anton (IRRI)" w:date="2023-10-06T20:02:00Z">
                  <w:rPr>
                    <w:del w:id="6947" w:author="MKONDIWA, Maxwell (CIMMYT-India)" w:date="2023-10-08T09:50:00Z"/>
                    <w:rFonts w:ascii="Gill Sans MT" w:eastAsia="Times New Roman" w:hAnsi="Gill Sans MT" w:cs="Calibri"/>
                    <w:color w:val="000000"/>
                    <w:sz w:val="18"/>
                    <w:szCs w:val="18"/>
                    <w:lang w:eastAsia="en-ZW"/>
                  </w:rPr>
                </w:rPrChange>
              </w:rPr>
            </w:pPr>
            <w:del w:id="6948" w:author="MKONDIWA, Maxwell (CIMMYT-India)" w:date="2023-10-08T09:50:00Z">
              <w:r w:rsidRPr="00256197" w:rsidDel="0075048F">
                <w:rPr>
                  <w:rFonts w:eastAsia="Times New Roman" w:cs="Times New Roman"/>
                  <w:color w:val="000000"/>
                  <w:sz w:val="18"/>
                  <w:szCs w:val="18"/>
                  <w:lang w:eastAsia="en-ZW"/>
                  <w:rPrChange w:id="6949" w:author="Urfels, Anton (IRRI)" w:date="2023-10-06T20:02:00Z">
                    <w:rPr>
                      <w:rFonts w:ascii="Gill Sans MT" w:eastAsia="Times New Roman" w:hAnsi="Gill Sans MT" w:cs="Calibri"/>
                      <w:color w:val="000000"/>
                      <w:sz w:val="18"/>
                      <w:szCs w:val="18"/>
                      <w:lang w:eastAsia="en-ZW"/>
                    </w:rPr>
                  </w:rPrChange>
                </w:rPr>
                <w:delText>90</w:delText>
              </w:r>
              <w:r w:rsidRPr="00256197" w:rsidDel="0075048F">
                <w:rPr>
                  <w:rFonts w:eastAsia="Times New Roman" w:cs="Times New Roman"/>
                  <w:color w:val="000000"/>
                  <w:sz w:val="18"/>
                  <w:szCs w:val="18"/>
                  <w:vertAlign w:val="superscript"/>
                  <w:lang w:eastAsia="en-ZW"/>
                  <w:rPrChange w:id="6950" w:author="Urfels, Anton (IRRI)" w:date="2023-10-06T20:02:00Z">
                    <w:rPr>
                      <w:rFonts w:ascii="Gill Sans MT" w:eastAsia="Times New Roman" w:hAnsi="Gill Sans MT" w:cs="Calibri"/>
                      <w:color w:val="000000"/>
                      <w:sz w:val="18"/>
                      <w:szCs w:val="18"/>
                      <w:vertAlign w:val="superscript"/>
                      <w:lang w:eastAsia="en-ZW"/>
                    </w:rPr>
                  </w:rPrChange>
                </w:rPr>
                <w:delText>th</w:delText>
              </w:r>
              <w:r w:rsidRPr="00256197" w:rsidDel="0075048F">
                <w:rPr>
                  <w:rFonts w:eastAsia="Times New Roman" w:cs="Times New Roman"/>
                  <w:color w:val="000000"/>
                  <w:sz w:val="18"/>
                  <w:szCs w:val="18"/>
                  <w:lang w:eastAsia="en-ZW"/>
                  <w:rPrChange w:id="6951" w:author="Urfels, Anton (IRRI)" w:date="2023-10-06T20:02:00Z">
                    <w:rPr>
                      <w:rFonts w:ascii="Gill Sans MT" w:eastAsia="Times New Roman" w:hAnsi="Gill Sans MT" w:cs="Calibri"/>
                      <w:color w:val="000000"/>
                      <w:sz w:val="18"/>
                      <w:szCs w:val="18"/>
                      <w:lang w:eastAsia="en-ZW"/>
                    </w:rPr>
                  </w:rPrChange>
                </w:rPr>
                <w:delText xml:space="preserve"> percentile</w:delText>
              </w:r>
            </w:del>
          </w:p>
        </w:tc>
        <w:tc>
          <w:tcPr>
            <w:tcW w:w="615" w:type="pct"/>
            <w:tcBorders>
              <w:bottom w:val="nil"/>
            </w:tcBorders>
            <w:noWrap/>
            <w:vAlign w:val="bottom"/>
          </w:tcPr>
          <w:p w14:paraId="250AFC8B" w14:textId="2EAA631F" w:rsidR="00D1614E" w:rsidRPr="00256197" w:rsidDel="0075048F" w:rsidRDefault="00D1614E" w:rsidP="00DB11CB">
            <w:pPr>
              <w:spacing w:line="240" w:lineRule="auto"/>
              <w:jc w:val="right"/>
              <w:rPr>
                <w:del w:id="6952" w:author="MKONDIWA, Maxwell (CIMMYT-India)" w:date="2023-10-08T09:50:00Z"/>
                <w:rFonts w:eastAsia="Times New Roman" w:cs="Times New Roman"/>
                <w:color w:val="000000"/>
                <w:sz w:val="18"/>
                <w:szCs w:val="18"/>
                <w:lang w:eastAsia="en-ZW"/>
                <w:rPrChange w:id="6953" w:author="Urfels, Anton (IRRI)" w:date="2023-10-06T20:02:00Z">
                  <w:rPr>
                    <w:del w:id="6954" w:author="MKONDIWA, Maxwell (CIMMYT-India)" w:date="2023-10-08T09:50:00Z"/>
                    <w:rFonts w:ascii="Gill Sans MT" w:eastAsia="Times New Roman" w:hAnsi="Gill Sans MT" w:cs="Calibri"/>
                    <w:color w:val="000000"/>
                    <w:sz w:val="18"/>
                    <w:szCs w:val="18"/>
                    <w:lang w:eastAsia="en-ZW"/>
                  </w:rPr>
                </w:rPrChange>
              </w:rPr>
            </w:pPr>
            <w:del w:id="6955" w:author="MKONDIWA, Maxwell (CIMMYT-India)" w:date="2023-10-08T09:50:00Z">
              <w:r w:rsidRPr="00256197" w:rsidDel="0075048F">
                <w:rPr>
                  <w:rFonts w:cs="Times New Roman"/>
                  <w:color w:val="000000"/>
                  <w:sz w:val="18"/>
                  <w:szCs w:val="18"/>
                  <w:rPrChange w:id="6956" w:author="Urfels, Anton (IRRI)" w:date="2023-10-06T20:02:00Z">
                    <w:rPr>
                      <w:rFonts w:ascii="Gill Sans MT" w:hAnsi="Gill Sans MT" w:cs="Calibri"/>
                      <w:color w:val="000000"/>
                      <w:sz w:val="18"/>
                      <w:szCs w:val="18"/>
                    </w:rPr>
                  </w:rPrChange>
                </w:rPr>
                <w:delText>-22426.40</w:delText>
              </w:r>
            </w:del>
          </w:p>
        </w:tc>
        <w:tc>
          <w:tcPr>
            <w:tcW w:w="561" w:type="pct"/>
            <w:tcBorders>
              <w:bottom w:val="nil"/>
            </w:tcBorders>
            <w:noWrap/>
            <w:vAlign w:val="bottom"/>
          </w:tcPr>
          <w:p w14:paraId="318736AA" w14:textId="50EBC5BE" w:rsidR="00D1614E" w:rsidRPr="00256197" w:rsidDel="0075048F" w:rsidRDefault="00D1614E" w:rsidP="00DB11CB">
            <w:pPr>
              <w:spacing w:line="240" w:lineRule="auto"/>
              <w:jc w:val="right"/>
              <w:rPr>
                <w:del w:id="6957" w:author="MKONDIWA, Maxwell (CIMMYT-India)" w:date="2023-10-08T09:50:00Z"/>
                <w:rFonts w:eastAsia="Times New Roman" w:cs="Times New Roman"/>
                <w:color w:val="000000"/>
                <w:sz w:val="18"/>
                <w:szCs w:val="18"/>
                <w:lang w:eastAsia="en-ZW"/>
                <w:rPrChange w:id="6958" w:author="Urfels, Anton (IRRI)" w:date="2023-10-06T20:02:00Z">
                  <w:rPr>
                    <w:del w:id="6959" w:author="MKONDIWA, Maxwell (CIMMYT-India)" w:date="2023-10-08T09:50:00Z"/>
                    <w:rFonts w:ascii="Gill Sans MT" w:eastAsia="Times New Roman" w:hAnsi="Gill Sans MT" w:cs="Calibri"/>
                    <w:color w:val="000000"/>
                    <w:sz w:val="18"/>
                    <w:szCs w:val="18"/>
                    <w:lang w:eastAsia="en-ZW"/>
                  </w:rPr>
                </w:rPrChange>
              </w:rPr>
            </w:pPr>
            <w:del w:id="6960" w:author="MKONDIWA, Maxwell (CIMMYT-India)" w:date="2023-10-08T09:50:00Z">
              <w:r w:rsidRPr="00256197" w:rsidDel="0075048F">
                <w:rPr>
                  <w:rFonts w:cs="Times New Roman"/>
                  <w:color w:val="000000"/>
                  <w:sz w:val="18"/>
                  <w:szCs w:val="18"/>
                  <w:rPrChange w:id="6961" w:author="Urfels, Anton (IRRI)" w:date="2023-10-06T20:02:00Z">
                    <w:rPr>
                      <w:rFonts w:ascii="Gill Sans MT" w:hAnsi="Gill Sans MT" w:cs="Calibri"/>
                      <w:color w:val="000000"/>
                      <w:sz w:val="18"/>
                      <w:szCs w:val="18"/>
                    </w:rPr>
                  </w:rPrChange>
                </w:rPr>
                <w:delText>50199.19</w:delText>
              </w:r>
            </w:del>
          </w:p>
        </w:tc>
        <w:tc>
          <w:tcPr>
            <w:tcW w:w="561" w:type="pct"/>
            <w:tcBorders>
              <w:bottom w:val="nil"/>
            </w:tcBorders>
            <w:noWrap/>
            <w:vAlign w:val="bottom"/>
          </w:tcPr>
          <w:p w14:paraId="2B48ED41" w14:textId="32190DDE" w:rsidR="00D1614E" w:rsidRPr="00256197" w:rsidDel="0075048F" w:rsidRDefault="00D1614E" w:rsidP="00DB11CB">
            <w:pPr>
              <w:spacing w:line="240" w:lineRule="auto"/>
              <w:jc w:val="right"/>
              <w:rPr>
                <w:del w:id="6962" w:author="MKONDIWA, Maxwell (CIMMYT-India)" w:date="2023-10-08T09:50:00Z"/>
                <w:rFonts w:eastAsia="Times New Roman" w:cs="Times New Roman"/>
                <w:color w:val="000000"/>
                <w:sz w:val="18"/>
                <w:szCs w:val="18"/>
                <w:lang w:eastAsia="en-ZW"/>
                <w:rPrChange w:id="6963" w:author="Urfels, Anton (IRRI)" w:date="2023-10-06T20:02:00Z">
                  <w:rPr>
                    <w:del w:id="6964" w:author="MKONDIWA, Maxwell (CIMMYT-India)" w:date="2023-10-08T09:50:00Z"/>
                    <w:rFonts w:ascii="Gill Sans MT" w:eastAsia="Times New Roman" w:hAnsi="Gill Sans MT" w:cs="Calibri"/>
                    <w:color w:val="000000"/>
                    <w:sz w:val="18"/>
                    <w:szCs w:val="18"/>
                    <w:lang w:eastAsia="en-ZW"/>
                  </w:rPr>
                </w:rPrChange>
              </w:rPr>
            </w:pPr>
            <w:del w:id="6965" w:author="MKONDIWA, Maxwell (CIMMYT-India)" w:date="2023-10-08T09:50:00Z">
              <w:r w:rsidRPr="00256197" w:rsidDel="0075048F">
                <w:rPr>
                  <w:rFonts w:cs="Times New Roman"/>
                  <w:color w:val="000000"/>
                  <w:sz w:val="18"/>
                  <w:szCs w:val="18"/>
                  <w:rPrChange w:id="6966" w:author="Urfels, Anton (IRRI)" w:date="2023-10-06T20:02:00Z">
                    <w:rPr>
                      <w:rFonts w:ascii="Gill Sans MT" w:hAnsi="Gill Sans MT" w:cs="Calibri"/>
                      <w:color w:val="000000"/>
                      <w:sz w:val="18"/>
                      <w:szCs w:val="18"/>
                    </w:rPr>
                  </w:rPrChange>
                </w:rPr>
                <w:delText>62462.09</w:delText>
              </w:r>
            </w:del>
          </w:p>
        </w:tc>
        <w:tc>
          <w:tcPr>
            <w:tcW w:w="561" w:type="pct"/>
            <w:tcBorders>
              <w:bottom w:val="nil"/>
            </w:tcBorders>
            <w:noWrap/>
            <w:vAlign w:val="bottom"/>
          </w:tcPr>
          <w:p w14:paraId="27C293C2" w14:textId="5B732BE4" w:rsidR="00D1614E" w:rsidRPr="00256197" w:rsidDel="0075048F" w:rsidRDefault="00D1614E" w:rsidP="00DB11CB">
            <w:pPr>
              <w:spacing w:line="240" w:lineRule="auto"/>
              <w:jc w:val="right"/>
              <w:rPr>
                <w:del w:id="6967" w:author="MKONDIWA, Maxwell (CIMMYT-India)" w:date="2023-10-08T09:50:00Z"/>
                <w:rFonts w:eastAsia="Times New Roman" w:cs="Times New Roman"/>
                <w:color w:val="000000"/>
                <w:sz w:val="18"/>
                <w:szCs w:val="18"/>
                <w:lang w:eastAsia="en-ZW"/>
                <w:rPrChange w:id="6968" w:author="Urfels, Anton (IRRI)" w:date="2023-10-06T20:02:00Z">
                  <w:rPr>
                    <w:del w:id="6969" w:author="MKONDIWA, Maxwell (CIMMYT-India)" w:date="2023-10-08T09:50:00Z"/>
                    <w:rFonts w:ascii="Gill Sans MT" w:eastAsia="Times New Roman" w:hAnsi="Gill Sans MT" w:cs="Calibri"/>
                    <w:color w:val="000000"/>
                    <w:sz w:val="18"/>
                    <w:szCs w:val="18"/>
                    <w:lang w:eastAsia="en-ZW"/>
                  </w:rPr>
                </w:rPrChange>
              </w:rPr>
            </w:pPr>
            <w:del w:id="6970" w:author="MKONDIWA, Maxwell (CIMMYT-India)" w:date="2023-10-08T09:50:00Z">
              <w:r w:rsidRPr="00256197" w:rsidDel="0075048F">
                <w:rPr>
                  <w:rFonts w:cs="Times New Roman"/>
                  <w:color w:val="000000"/>
                  <w:sz w:val="18"/>
                  <w:szCs w:val="18"/>
                  <w:rPrChange w:id="6971" w:author="Urfels, Anton (IRRI)" w:date="2023-10-06T20:02:00Z">
                    <w:rPr>
                      <w:rFonts w:ascii="Gill Sans MT" w:hAnsi="Gill Sans MT" w:cs="Calibri"/>
                      <w:color w:val="000000"/>
                      <w:sz w:val="18"/>
                      <w:szCs w:val="18"/>
                    </w:rPr>
                  </w:rPrChange>
                </w:rPr>
                <w:delText>45209.79</w:delText>
              </w:r>
            </w:del>
          </w:p>
        </w:tc>
        <w:tc>
          <w:tcPr>
            <w:tcW w:w="561" w:type="pct"/>
            <w:tcBorders>
              <w:bottom w:val="nil"/>
            </w:tcBorders>
            <w:noWrap/>
            <w:vAlign w:val="bottom"/>
          </w:tcPr>
          <w:p w14:paraId="6EAB3557" w14:textId="5E52308D" w:rsidR="00D1614E" w:rsidRPr="00256197" w:rsidDel="0075048F" w:rsidRDefault="00D1614E" w:rsidP="00DB11CB">
            <w:pPr>
              <w:spacing w:line="240" w:lineRule="auto"/>
              <w:jc w:val="right"/>
              <w:rPr>
                <w:del w:id="6972" w:author="MKONDIWA, Maxwell (CIMMYT-India)" w:date="2023-10-08T09:50:00Z"/>
                <w:rFonts w:eastAsia="Times New Roman" w:cs="Times New Roman"/>
                <w:color w:val="000000"/>
                <w:sz w:val="18"/>
                <w:szCs w:val="18"/>
                <w:lang w:eastAsia="en-ZW"/>
                <w:rPrChange w:id="6973" w:author="Urfels, Anton (IRRI)" w:date="2023-10-06T20:02:00Z">
                  <w:rPr>
                    <w:del w:id="6974" w:author="MKONDIWA, Maxwell (CIMMYT-India)" w:date="2023-10-08T09:50:00Z"/>
                    <w:rFonts w:ascii="Gill Sans MT" w:eastAsia="Times New Roman" w:hAnsi="Gill Sans MT" w:cs="Calibri"/>
                    <w:color w:val="000000"/>
                    <w:sz w:val="18"/>
                    <w:szCs w:val="18"/>
                    <w:lang w:eastAsia="en-ZW"/>
                  </w:rPr>
                </w:rPrChange>
              </w:rPr>
            </w:pPr>
            <w:del w:id="6975" w:author="MKONDIWA, Maxwell (CIMMYT-India)" w:date="2023-10-08T09:50:00Z">
              <w:r w:rsidRPr="00256197" w:rsidDel="0075048F">
                <w:rPr>
                  <w:rFonts w:cs="Times New Roman"/>
                  <w:color w:val="000000"/>
                  <w:sz w:val="18"/>
                  <w:szCs w:val="18"/>
                  <w:rPrChange w:id="6976" w:author="Urfels, Anton (IRRI)" w:date="2023-10-06T20:02:00Z">
                    <w:rPr>
                      <w:rFonts w:ascii="Gill Sans MT" w:hAnsi="Gill Sans MT" w:cs="Calibri"/>
                      <w:color w:val="000000"/>
                      <w:sz w:val="18"/>
                      <w:szCs w:val="18"/>
                    </w:rPr>
                  </w:rPrChange>
                </w:rPr>
                <w:delText>30279.24</w:delText>
              </w:r>
            </w:del>
          </w:p>
        </w:tc>
        <w:tc>
          <w:tcPr>
            <w:tcW w:w="561" w:type="pct"/>
            <w:tcBorders>
              <w:bottom w:val="nil"/>
            </w:tcBorders>
            <w:noWrap/>
            <w:vAlign w:val="bottom"/>
          </w:tcPr>
          <w:p w14:paraId="392A4FD4" w14:textId="1024F985" w:rsidR="00D1614E" w:rsidRPr="00256197" w:rsidDel="0075048F" w:rsidRDefault="00D1614E" w:rsidP="00DB11CB">
            <w:pPr>
              <w:spacing w:line="240" w:lineRule="auto"/>
              <w:jc w:val="right"/>
              <w:rPr>
                <w:del w:id="6977" w:author="MKONDIWA, Maxwell (CIMMYT-India)" w:date="2023-10-08T09:50:00Z"/>
                <w:rFonts w:eastAsia="Times New Roman" w:cs="Times New Roman"/>
                <w:color w:val="000000"/>
                <w:sz w:val="18"/>
                <w:szCs w:val="18"/>
                <w:lang w:eastAsia="en-ZW"/>
                <w:rPrChange w:id="6978" w:author="Urfels, Anton (IRRI)" w:date="2023-10-06T20:02:00Z">
                  <w:rPr>
                    <w:del w:id="6979" w:author="MKONDIWA, Maxwell (CIMMYT-India)" w:date="2023-10-08T09:50:00Z"/>
                    <w:rFonts w:ascii="Gill Sans MT" w:eastAsia="Times New Roman" w:hAnsi="Gill Sans MT" w:cs="Calibri"/>
                    <w:color w:val="000000"/>
                    <w:sz w:val="18"/>
                    <w:szCs w:val="18"/>
                    <w:lang w:eastAsia="en-ZW"/>
                  </w:rPr>
                </w:rPrChange>
              </w:rPr>
            </w:pPr>
            <w:del w:id="6980" w:author="MKONDIWA, Maxwell (CIMMYT-India)" w:date="2023-10-08T09:50:00Z">
              <w:r w:rsidRPr="00256197" w:rsidDel="0075048F">
                <w:rPr>
                  <w:rFonts w:cs="Times New Roman"/>
                  <w:color w:val="000000"/>
                  <w:sz w:val="18"/>
                  <w:szCs w:val="18"/>
                  <w:rPrChange w:id="6981" w:author="Urfels, Anton (IRRI)" w:date="2023-10-06T20:02:00Z">
                    <w:rPr>
                      <w:rFonts w:ascii="Gill Sans MT" w:hAnsi="Gill Sans MT" w:cs="Calibri"/>
                      <w:color w:val="000000"/>
                      <w:sz w:val="18"/>
                      <w:szCs w:val="18"/>
                    </w:rPr>
                  </w:rPrChange>
                </w:rPr>
                <w:delText>19949.24</w:delText>
              </w:r>
            </w:del>
          </w:p>
        </w:tc>
      </w:tr>
      <w:tr w:rsidR="00D1614E" w:rsidRPr="00256197" w:rsidDel="0075048F" w14:paraId="620E5B19" w14:textId="188C5B2B" w:rsidTr="00DB11CB">
        <w:trPr>
          <w:trHeight w:val="288"/>
          <w:jc w:val="center"/>
          <w:del w:id="6982" w:author="MKONDIWA, Maxwell (CIMMYT-India)" w:date="2023-10-08T09:50:00Z"/>
        </w:trPr>
        <w:tc>
          <w:tcPr>
            <w:tcW w:w="507" w:type="pct"/>
            <w:vMerge/>
            <w:tcBorders>
              <w:bottom w:val="single" w:sz="4" w:space="0" w:color="auto"/>
            </w:tcBorders>
          </w:tcPr>
          <w:p w14:paraId="292892D2" w14:textId="0D5B0056" w:rsidR="00D1614E" w:rsidRPr="00256197" w:rsidDel="0075048F" w:rsidRDefault="00D1614E" w:rsidP="00DB11CB">
            <w:pPr>
              <w:spacing w:line="240" w:lineRule="auto"/>
              <w:rPr>
                <w:del w:id="6983" w:author="MKONDIWA, Maxwell (CIMMYT-India)" w:date="2023-10-08T09:50:00Z"/>
                <w:rFonts w:eastAsia="Times New Roman" w:cs="Times New Roman"/>
                <w:color w:val="000000"/>
                <w:sz w:val="18"/>
                <w:szCs w:val="18"/>
                <w:lang w:eastAsia="en-ZW"/>
                <w:rPrChange w:id="6984" w:author="Urfels, Anton (IRRI)" w:date="2023-10-06T20:02:00Z">
                  <w:rPr>
                    <w:del w:id="6985" w:author="MKONDIWA, Maxwell (CIMMYT-India)" w:date="2023-10-08T09:50:00Z"/>
                    <w:rFonts w:ascii="Gill Sans MT" w:eastAsia="Times New Roman" w:hAnsi="Gill Sans MT" w:cs="Calibri"/>
                    <w:color w:val="000000"/>
                    <w:sz w:val="18"/>
                    <w:szCs w:val="18"/>
                    <w:lang w:eastAsia="en-ZW"/>
                  </w:rPr>
                </w:rPrChange>
              </w:rPr>
            </w:pPr>
          </w:p>
        </w:tc>
        <w:tc>
          <w:tcPr>
            <w:tcW w:w="1072" w:type="pct"/>
            <w:tcBorders>
              <w:top w:val="nil"/>
              <w:bottom w:val="single" w:sz="4" w:space="0" w:color="auto"/>
            </w:tcBorders>
            <w:noWrap/>
            <w:hideMark/>
          </w:tcPr>
          <w:p w14:paraId="14953B03" w14:textId="6B925DDC" w:rsidR="00D1614E" w:rsidRPr="00256197" w:rsidDel="0075048F" w:rsidRDefault="00D1614E" w:rsidP="00DB11CB">
            <w:pPr>
              <w:spacing w:line="240" w:lineRule="auto"/>
              <w:rPr>
                <w:del w:id="6986" w:author="MKONDIWA, Maxwell (CIMMYT-India)" w:date="2023-10-08T09:50:00Z"/>
                <w:rFonts w:eastAsia="Times New Roman" w:cs="Times New Roman"/>
                <w:color w:val="000000"/>
                <w:sz w:val="18"/>
                <w:szCs w:val="18"/>
                <w:lang w:eastAsia="en-ZW"/>
                <w:rPrChange w:id="6987" w:author="Urfels, Anton (IRRI)" w:date="2023-10-06T20:02:00Z">
                  <w:rPr>
                    <w:del w:id="6988" w:author="MKONDIWA, Maxwell (CIMMYT-India)" w:date="2023-10-08T09:50:00Z"/>
                    <w:rFonts w:ascii="Gill Sans MT" w:eastAsia="Times New Roman" w:hAnsi="Gill Sans MT" w:cs="Calibri"/>
                    <w:color w:val="000000"/>
                    <w:sz w:val="18"/>
                    <w:szCs w:val="18"/>
                    <w:lang w:eastAsia="en-ZW"/>
                  </w:rPr>
                </w:rPrChange>
              </w:rPr>
            </w:pPr>
            <w:del w:id="6989" w:author="MKONDIWA, Maxwell (CIMMYT-India)" w:date="2023-10-08T09:50:00Z">
              <w:r w:rsidRPr="00256197" w:rsidDel="0075048F">
                <w:rPr>
                  <w:rFonts w:eastAsia="Times New Roman" w:cs="Times New Roman"/>
                  <w:color w:val="000000"/>
                  <w:sz w:val="18"/>
                  <w:szCs w:val="18"/>
                  <w:lang w:eastAsia="en-ZW"/>
                  <w:rPrChange w:id="6990" w:author="Urfels, Anton (IRRI)" w:date="2023-10-06T20:02:00Z">
                    <w:rPr>
                      <w:rFonts w:ascii="Gill Sans MT" w:eastAsia="Times New Roman" w:hAnsi="Gill Sans MT" w:cs="Calibri"/>
                      <w:color w:val="000000"/>
                      <w:sz w:val="18"/>
                      <w:szCs w:val="18"/>
                      <w:lang w:eastAsia="en-ZW"/>
                    </w:rPr>
                  </w:rPrChange>
                </w:rPr>
                <w:delText>Max</w:delText>
              </w:r>
            </w:del>
          </w:p>
        </w:tc>
        <w:tc>
          <w:tcPr>
            <w:tcW w:w="615" w:type="pct"/>
            <w:tcBorders>
              <w:top w:val="nil"/>
              <w:bottom w:val="single" w:sz="4" w:space="0" w:color="auto"/>
            </w:tcBorders>
            <w:noWrap/>
            <w:vAlign w:val="bottom"/>
          </w:tcPr>
          <w:p w14:paraId="3C05A8D3" w14:textId="3020F450" w:rsidR="00D1614E" w:rsidRPr="00256197" w:rsidDel="0075048F" w:rsidRDefault="00D1614E" w:rsidP="00DB11CB">
            <w:pPr>
              <w:spacing w:line="240" w:lineRule="auto"/>
              <w:jc w:val="right"/>
              <w:rPr>
                <w:del w:id="6991" w:author="MKONDIWA, Maxwell (CIMMYT-India)" w:date="2023-10-08T09:50:00Z"/>
                <w:rFonts w:eastAsia="Times New Roman" w:cs="Times New Roman"/>
                <w:color w:val="000000"/>
                <w:sz w:val="18"/>
                <w:szCs w:val="18"/>
                <w:lang w:eastAsia="en-ZW"/>
                <w:rPrChange w:id="6992" w:author="Urfels, Anton (IRRI)" w:date="2023-10-06T20:02:00Z">
                  <w:rPr>
                    <w:del w:id="6993" w:author="MKONDIWA, Maxwell (CIMMYT-India)" w:date="2023-10-08T09:50:00Z"/>
                    <w:rFonts w:ascii="Gill Sans MT" w:eastAsia="Times New Roman" w:hAnsi="Gill Sans MT" w:cs="Calibri"/>
                    <w:color w:val="000000"/>
                    <w:sz w:val="18"/>
                    <w:szCs w:val="18"/>
                    <w:lang w:eastAsia="en-ZW"/>
                  </w:rPr>
                </w:rPrChange>
              </w:rPr>
            </w:pPr>
            <w:del w:id="6994" w:author="MKONDIWA, Maxwell (CIMMYT-India)" w:date="2023-10-08T09:50:00Z">
              <w:r w:rsidRPr="00256197" w:rsidDel="0075048F">
                <w:rPr>
                  <w:rFonts w:cs="Times New Roman"/>
                  <w:color w:val="000000"/>
                  <w:sz w:val="18"/>
                  <w:szCs w:val="18"/>
                  <w:rPrChange w:id="6995" w:author="Urfels, Anton (IRRI)" w:date="2023-10-06T20:02:00Z">
                    <w:rPr>
                      <w:rFonts w:ascii="Gill Sans MT" w:hAnsi="Gill Sans MT" w:cs="Calibri"/>
                      <w:color w:val="000000"/>
                      <w:sz w:val="18"/>
                      <w:szCs w:val="18"/>
                    </w:rPr>
                  </w:rPrChange>
                </w:rPr>
                <w:delText>77859.21</w:delText>
              </w:r>
            </w:del>
          </w:p>
        </w:tc>
        <w:tc>
          <w:tcPr>
            <w:tcW w:w="561" w:type="pct"/>
            <w:tcBorders>
              <w:top w:val="nil"/>
              <w:bottom w:val="single" w:sz="4" w:space="0" w:color="auto"/>
            </w:tcBorders>
            <w:noWrap/>
            <w:vAlign w:val="bottom"/>
          </w:tcPr>
          <w:p w14:paraId="402A6C1C" w14:textId="48EF1047" w:rsidR="00D1614E" w:rsidRPr="00256197" w:rsidDel="0075048F" w:rsidRDefault="00D1614E" w:rsidP="00DB11CB">
            <w:pPr>
              <w:spacing w:line="240" w:lineRule="auto"/>
              <w:jc w:val="right"/>
              <w:rPr>
                <w:del w:id="6996" w:author="MKONDIWA, Maxwell (CIMMYT-India)" w:date="2023-10-08T09:50:00Z"/>
                <w:rFonts w:eastAsia="Times New Roman" w:cs="Times New Roman"/>
                <w:color w:val="000000"/>
                <w:sz w:val="18"/>
                <w:szCs w:val="18"/>
                <w:lang w:eastAsia="en-ZW"/>
                <w:rPrChange w:id="6997" w:author="Urfels, Anton (IRRI)" w:date="2023-10-06T20:02:00Z">
                  <w:rPr>
                    <w:del w:id="6998" w:author="MKONDIWA, Maxwell (CIMMYT-India)" w:date="2023-10-08T09:50:00Z"/>
                    <w:rFonts w:ascii="Gill Sans MT" w:eastAsia="Times New Roman" w:hAnsi="Gill Sans MT" w:cs="Calibri"/>
                    <w:color w:val="000000"/>
                    <w:sz w:val="18"/>
                    <w:szCs w:val="18"/>
                    <w:lang w:eastAsia="en-ZW"/>
                  </w:rPr>
                </w:rPrChange>
              </w:rPr>
            </w:pPr>
            <w:del w:id="6999" w:author="MKONDIWA, Maxwell (CIMMYT-India)" w:date="2023-10-08T09:50:00Z">
              <w:r w:rsidRPr="00256197" w:rsidDel="0075048F">
                <w:rPr>
                  <w:rFonts w:cs="Times New Roman"/>
                  <w:color w:val="000000"/>
                  <w:sz w:val="18"/>
                  <w:szCs w:val="18"/>
                  <w:rPrChange w:id="7000" w:author="Urfels, Anton (IRRI)" w:date="2023-10-06T20:02:00Z">
                    <w:rPr>
                      <w:rFonts w:ascii="Gill Sans MT" w:hAnsi="Gill Sans MT" w:cs="Calibri"/>
                      <w:color w:val="000000"/>
                      <w:sz w:val="18"/>
                      <w:szCs w:val="18"/>
                    </w:rPr>
                  </w:rPrChange>
                </w:rPr>
                <w:delText>67605.46</w:delText>
              </w:r>
            </w:del>
          </w:p>
        </w:tc>
        <w:tc>
          <w:tcPr>
            <w:tcW w:w="561" w:type="pct"/>
            <w:tcBorders>
              <w:top w:val="nil"/>
              <w:bottom w:val="single" w:sz="4" w:space="0" w:color="auto"/>
            </w:tcBorders>
            <w:noWrap/>
            <w:vAlign w:val="bottom"/>
          </w:tcPr>
          <w:p w14:paraId="3682569F" w14:textId="206BE0C9" w:rsidR="00D1614E" w:rsidRPr="00256197" w:rsidDel="0075048F" w:rsidRDefault="00D1614E" w:rsidP="00DB11CB">
            <w:pPr>
              <w:spacing w:line="240" w:lineRule="auto"/>
              <w:jc w:val="right"/>
              <w:rPr>
                <w:del w:id="7001" w:author="MKONDIWA, Maxwell (CIMMYT-India)" w:date="2023-10-08T09:50:00Z"/>
                <w:rFonts w:eastAsia="Times New Roman" w:cs="Times New Roman"/>
                <w:color w:val="000000"/>
                <w:sz w:val="18"/>
                <w:szCs w:val="18"/>
                <w:lang w:eastAsia="en-ZW"/>
                <w:rPrChange w:id="7002" w:author="Urfels, Anton (IRRI)" w:date="2023-10-06T20:02:00Z">
                  <w:rPr>
                    <w:del w:id="7003" w:author="MKONDIWA, Maxwell (CIMMYT-India)" w:date="2023-10-08T09:50:00Z"/>
                    <w:rFonts w:ascii="Gill Sans MT" w:eastAsia="Times New Roman" w:hAnsi="Gill Sans MT" w:cs="Calibri"/>
                    <w:color w:val="000000"/>
                    <w:sz w:val="18"/>
                    <w:szCs w:val="18"/>
                    <w:lang w:eastAsia="en-ZW"/>
                  </w:rPr>
                </w:rPrChange>
              </w:rPr>
            </w:pPr>
            <w:del w:id="7004" w:author="MKONDIWA, Maxwell (CIMMYT-India)" w:date="2023-10-08T09:50:00Z">
              <w:r w:rsidRPr="00256197" w:rsidDel="0075048F">
                <w:rPr>
                  <w:rFonts w:cs="Times New Roman"/>
                  <w:color w:val="000000"/>
                  <w:sz w:val="18"/>
                  <w:szCs w:val="18"/>
                  <w:rPrChange w:id="7005" w:author="Urfels, Anton (IRRI)" w:date="2023-10-06T20:02:00Z">
                    <w:rPr>
                      <w:rFonts w:ascii="Gill Sans MT" w:hAnsi="Gill Sans MT" w:cs="Calibri"/>
                      <w:color w:val="000000"/>
                      <w:sz w:val="18"/>
                      <w:szCs w:val="18"/>
                    </w:rPr>
                  </w:rPrChange>
                </w:rPr>
                <w:delText>84539.77</w:delText>
              </w:r>
            </w:del>
          </w:p>
        </w:tc>
        <w:tc>
          <w:tcPr>
            <w:tcW w:w="561" w:type="pct"/>
            <w:tcBorders>
              <w:top w:val="nil"/>
              <w:bottom w:val="single" w:sz="4" w:space="0" w:color="auto"/>
            </w:tcBorders>
            <w:noWrap/>
            <w:vAlign w:val="bottom"/>
          </w:tcPr>
          <w:p w14:paraId="4141F38B" w14:textId="11BE57D7" w:rsidR="00D1614E" w:rsidRPr="00256197" w:rsidDel="0075048F" w:rsidRDefault="00D1614E" w:rsidP="00DB11CB">
            <w:pPr>
              <w:spacing w:line="240" w:lineRule="auto"/>
              <w:jc w:val="right"/>
              <w:rPr>
                <w:del w:id="7006" w:author="MKONDIWA, Maxwell (CIMMYT-India)" w:date="2023-10-08T09:50:00Z"/>
                <w:rFonts w:eastAsia="Times New Roman" w:cs="Times New Roman"/>
                <w:color w:val="000000"/>
                <w:sz w:val="18"/>
                <w:szCs w:val="18"/>
                <w:lang w:eastAsia="en-ZW"/>
                <w:rPrChange w:id="7007" w:author="Urfels, Anton (IRRI)" w:date="2023-10-06T20:02:00Z">
                  <w:rPr>
                    <w:del w:id="7008" w:author="MKONDIWA, Maxwell (CIMMYT-India)" w:date="2023-10-08T09:50:00Z"/>
                    <w:rFonts w:ascii="Gill Sans MT" w:eastAsia="Times New Roman" w:hAnsi="Gill Sans MT" w:cs="Calibri"/>
                    <w:color w:val="000000"/>
                    <w:sz w:val="18"/>
                    <w:szCs w:val="18"/>
                    <w:lang w:eastAsia="en-ZW"/>
                  </w:rPr>
                </w:rPrChange>
              </w:rPr>
            </w:pPr>
            <w:del w:id="7009" w:author="MKONDIWA, Maxwell (CIMMYT-India)" w:date="2023-10-08T09:50:00Z">
              <w:r w:rsidRPr="00256197" w:rsidDel="0075048F">
                <w:rPr>
                  <w:rFonts w:cs="Times New Roman"/>
                  <w:color w:val="000000"/>
                  <w:sz w:val="18"/>
                  <w:szCs w:val="18"/>
                  <w:rPrChange w:id="7010" w:author="Urfels, Anton (IRRI)" w:date="2023-10-06T20:02:00Z">
                    <w:rPr>
                      <w:rFonts w:ascii="Gill Sans MT" w:hAnsi="Gill Sans MT" w:cs="Calibri"/>
                      <w:color w:val="000000"/>
                      <w:sz w:val="18"/>
                      <w:szCs w:val="18"/>
                    </w:rPr>
                  </w:rPrChange>
                </w:rPr>
                <w:delText>74983.11</w:delText>
              </w:r>
            </w:del>
          </w:p>
        </w:tc>
        <w:tc>
          <w:tcPr>
            <w:tcW w:w="561" w:type="pct"/>
            <w:tcBorders>
              <w:top w:val="nil"/>
              <w:bottom w:val="single" w:sz="4" w:space="0" w:color="auto"/>
            </w:tcBorders>
            <w:noWrap/>
            <w:vAlign w:val="bottom"/>
          </w:tcPr>
          <w:p w14:paraId="1A28F6E9" w14:textId="05AFF506" w:rsidR="00D1614E" w:rsidRPr="00256197" w:rsidDel="0075048F" w:rsidRDefault="00D1614E" w:rsidP="00DB11CB">
            <w:pPr>
              <w:spacing w:line="240" w:lineRule="auto"/>
              <w:jc w:val="right"/>
              <w:rPr>
                <w:del w:id="7011" w:author="MKONDIWA, Maxwell (CIMMYT-India)" w:date="2023-10-08T09:50:00Z"/>
                <w:rFonts w:eastAsia="Times New Roman" w:cs="Times New Roman"/>
                <w:color w:val="000000"/>
                <w:sz w:val="18"/>
                <w:szCs w:val="18"/>
                <w:lang w:eastAsia="en-ZW"/>
                <w:rPrChange w:id="7012" w:author="Urfels, Anton (IRRI)" w:date="2023-10-06T20:02:00Z">
                  <w:rPr>
                    <w:del w:id="7013" w:author="MKONDIWA, Maxwell (CIMMYT-India)" w:date="2023-10-08T09:50:00Z"/>
                    <w:rFonts w:ascii="Gill Sans MT" w:eastAsia="Times New Roman" w:hAnsi="Gill Sans MT" w:cs="Calibri"/>
                    <w:color w:val="000000"/>
                    <w:sz w:val="18"/>
                    <w:szCs w:val="18"/>
                    <w:lang w:eastAsia="en-ZW"/>
                  </w:rPr>
                </w:rPrChange>
              </w:rPr>
            </w:pPr>
            <w:del w:id="7014" w:author="MKONDIWA, Maxwell (CIMMYT-India)" w:date="2023-10-08T09:50:00Z">
              <w:r w:rsidRPr="00256197" w:rsidDel="0075048F">
                <w:rPr>
                  <w:rFonts w:cs="Times New Roman"/>
                  <w:color w:val="000000"/>
                  <w:sz w:val="18"/>
                  <w:szCs w:val="18"/>
                  <w:rPrChange w:id="7015" w:author="Urfels, Anton (IRRI)" w:date="2023-10-06T20:02:00Z">
                    <w:rPr>
                      <w:rFonts w:ascii="Gill Sans MT" w:hAnsi="Gill Sans MT" w:cs="Calibri"/>
                      <w:color w:val="000000"/>
                      <w:sz w:val="18"/>
                      <w:szCs w:val="18"/>
                    </w:rPr>
                  </w:rPrChange>
                </w:rPr>
                <w:delText>55539.64</w:delText>
              </w:r>
            </w:del>
          </w:p>
        </w:tc>
        <w:tc>
          <w:tcPr>
            <w:tcW w:w="561" w:type="pct"/>
            <w:tcBorders>
              <w:top w:val="nil"/>
              <w:bottom w:val="single" w:sz="4" w:space="0" w:color="auto"/>
            </w:tcBorders>
            <w:noWrap/>
            <w:vAlign w:val="bottom"/>
          </w:tcPr>
          <w:p w14:paraId="30951333" w14:textId="2041D4C5" w:rsidR="00D1614E" w:rsidRPr="00256197" w:rsidDel="0075048F" w:rsidRDefault="00D1614E" w:rsidP="00DB11CB">
            <w:pPr>
              <w:spacing w:line="240" w:lineRule="auto"/>
              <w:jc w:val="right"/>
              <w:rPr>
                <w:del w:id="7016" w:author="MKONDIWA, Maxwell (CIMMYT-India)" w:date="2023-10-08T09:50:00Z"/>
                <w:rFonts w:eastAsia="Times New Roman" w:cs="Times New Roman"/>
                <w:color w:val="FF0000"/>
                <w:sz w:val="18"/>
                <w:szCs w:val="18"/>
                <w:lang w:eastAsia="en-ZW"/>
                <w:rPrChange w:id="7017" w:author="Urfels, Anton (IRRI)" w:date="2023-10-06T20:02:00Z">
                  <w:rPr>
                    <w:del w:id="7018" w:author="MKONDIWA, Maxwell (CIMMYT-India)" w:date="2023-10-08T09:50:00Z"/>
                    <w:rFonts w:ascii="Gill Sans MT" w:eastAsia="Times New Roman" w:hAnsi="Gill Sans MT" w:cs="Calibri"/>
                    <w:color w:val="FF0000"/>
                    <w:sz w:val="18"/>
                    <w:szCs w:val="18"/>
                    <w:lang w:eastAsia="en-ZW"/>
                  </w:rPr>
                </w:rPrChange>
              </w:rPr>
            </w:pPr>
            <w:del w:id="7019" w:author="MKONDIWA, Maxwell (CIMMYT-India)" w:date="2023-10-08T09:50:00Z">
              <w:r w:rsidRPr="00256197" w:rsidDel="0075048F">
                <w:rPr>
                  <w:rFonts w:cs="Times New Roman"/>
                  <w:color w:val="000000"/>
                  <w:sz w:val="18"/>
                  <w:szCs w:val="18"/>
                  <w:rPrChange w:id="7020" w:author="Urfels, Anton (IRRI)" w:date="2023-10-06T20:02:00Z">
                    <w:rPr>
                      <w:rFonts w:ascii="Gill Sans MT" w:hAnsi="Gill Sans MT" w:cs="Calibri"/>
                      <w:color w:val="000000"/>
                      <w:sz w:val="18"/>
                      <w:szCs w:val="18"/>
                    </w:rPr>
                  </w:rPrChange>
                </w:rPr>
                <w:delText>52194.78</w:delText>
              </w:r>
            </w:del>
          </w:p>
        </w:tc>
      </w:tr>
      <w:tr w:rsidR="00D1614E" w:rsidRPr="00256197" w:rsidDel="0075048F" w14:paraId="3A3F3672" w14:textId="78FC0554" w:rsidTr="00DB11CB">
        <w:trPr>
          <w:trHeight w:val="288"/>
          <w:jc w:val="center"/>
          <w:del w:id="7021" w:author="MKONDIWA, Maxwell (CIMMYT-India)" w:date="2023-10-08T09:50:00Z"/>
        </w:trPr>
        <w:tc>
          <w:tcPr>
            <w:tcW w:w="507" w:type="pct"/>
            <w:vMerge w:val="restart"/>
            <w:tcBorders>
              <w:top w:val="single" w:sz="4" w:space="0" w:color="auto"/>
            </w:tcBorders>
          </w:tcPr>
          <w:p w14:paraId="5BC9CA89" w14:textId="11C8E18F" w:rsidR="00D1614E" w:rsidRPr="00256197" w:rsidDel="0075048F" w:rsidRDefault="00D1614E" w:rsidP="00DB11CB">
            <w:pPr>
              <w:spacing w:line="240" w:lineRule="auto"/>
              <w:rPr>
                <w:del w:id="7022" w:author="MKONDIWA, Maxwell (CIMMYT-India)" w:date="2023-10-08T09:50:00Z"/>
                <w:rFonts w:eastAsia="Times New Roman" w:cs="Times New Roman"/>
                <w:color w:val="000000"/>
                <w:sz w:val="18"/>
                <w:szCs w:val="18"/>
                <w:lang w:eastAsia="en-ZW"/>
                <w:rPrChange w:id="7023" w:author="Urfels, Anton (IRRI)" w:date="2023-10-06T20:02:00Z">
                  <w:rPr>
                    <w:del w:id="7024" w:author="MKONDIWA, Maxwell (CIMMYT-India)" w:date="2023-10-08T09:50:00Z"/>
                    <w:rFonts w:ascii="Gill Sans MT" w:eastAsia="Times New Roman" w:hAnsi="Gill Sans MT" w:cs="Calibri"/>
                    <w:color w:val="000000"/>
                    <w:sz w:val="18"/>
                    <w:szCs w:val="18"/>
                    <w:lang w:eastAsia="en-ZW"/>
                  </w:rPr>
                </w:rPrChange>
              </w:rPr>
            </w:pPr>
            <w:del w:id="7025" w:author="MKONDIWA, Maxwell (CIMMYT-India)" w:date="2023-10-08T09:50:00Z">
              <w:r w:rsidRPr="00256197" w:rsidDel="0075048F">
                <w:rPr>
                  <w:rFonts w:eastAsia="Times New Roman" w:cs="Times New Roman"/>
                  <w:color w:val="000000"/>
                  <w:sz w:val="18"/>
                  <w:szCs w:val="18"/>
                  <w:lang w:eastAsia="en-ZW"/>
                  <w:rPrChange w:id="7026" w:author="Urfels, Anton (IRRI)" w:date="2023-10-06T20:02:00Z">
                    <w:rPr>
                      <w:rFonts w:ascii="Gill Sans MT" w:eastAsia="Times New Roman" w:hAnsi="Gill Sans MT" w:cs="Calibri"/>
                      <w:color w:val="000000"/>
                      <w:sz w:val="18"/>
                      <w:szCs w:val="18"/>
                      <w:lang w:eastAsia="en-ZW"/>
                    </w:rPr>
                  </w:rPrChange>
                </w:rPr>
                <w:delText>WTP summary</w:delText>
              </w:r>
            </w:del>
          </w:p>
        </w:tc>
        <w:tc>
          <w:tcPr>
            <w:tcW w:w="1072" w:type="pct"/>
            <w:tcBorders>
              <w:top w:val="single" w:sz="4" w:space="0" w:color="auto"/>
            </w:tcBorders>
            <w:noWrap/>
            <w:hideMark/>
          </w:tcPr>
          <w:p w14:paraId="676BDEA8" w14:textId="2ED3C404" w:rsidR="00D1614E" w:rsidRPr="00256197" w:rsidDel="0075048F" w:rsidRDefault="00D1614E" w:rsidP="00DB11CB">
            <w:pPr>
              <w:spacing w:line="240" w:lineRule="auto"/>
              <w:rPr>
                <w:del w:id="7027" w:author="MKONDIWA, Maxwell (CIMMYT-India)" w:date="2023-10-08T09:50:00Z"/>
                <w:rFonts w:eastAsia="Times New Roman" w:cs="Times New Roman"/>
                <w:color w:val="000000"/>
                <w:sz w:val="18"/>
                <w:szCs w:val="18"/>
                <w:lang w:eastAsia="en-ZW"/>
                <w:rPrChange w:id="7028" w:author="Urfels, Anton (IRRI)" w:date="2023-10-06T20:02:00Z">
                  <w:rPr>
                    <w:del w:id="7029" w:author="MKONDIWA, Maxwell (CIMMYT-India)" w:date="2023-10-08T09:50:00Z"/>
                    <w:rFonts w:ascii="Gill Sans MT" w:eastAsia="Times New Roman" w:hAnsi="Gill Sans MT" w:cs="Calibri"/>
                    <w:color w:val="000000"/>
                    <w:sz w:val="18"/>
                    <w:szCs w:val="18"/>
                    <w:lang w:eastAsia="en-ZW"/>
                  </w:rPr>
                </w:rPrChange>
              </w:rPr>
            </w:pPr>
            <w:del w:id="7030" w:author="MKONDIWA, Maxwell (CIMMYT-India)" w:date="2023-10-08T09:50:00Z">
              <w:r w:rsidRPr="00256197" w:rsidDel="0075048F">
                <w:rPr>
                  <w:rFonts w:eastAsia="Times New Roman" w:cs="Times New Roman"/>
                  <w:color w:val="000000"/>
                  <w:sz w:val="18"/>
                  <w:szCs w:val="18"/>
                  <w:lang w:eastAsia="en-ZW"/>
                  <w:rPrChange w:id="7031" w:author="Urfels, Anton (IRRI)" w:date="2023-10-06T20:02:00Z">
                    <w:rPr>
                      <w:rFonts w:ascii="Gill Sans MT" w:eastAsia="Times New Roman" w:hAnsi="Gill Sans MT" w:cs="Calibri"/>
                      <w:color w:val="000000"/>
                      <w:sz w:val="18"/>
                      <w:szCs w:val="18"/>
                      <w:lang w:eastAsia="en-ZW"/>
                    </w:rPr>
                  </w:rPrChange>
                </w:rPr>
                <w:delText>Clearly better (share)</w:delText>
              </w:r>
            </w:del>
          </w:p>
        </w:tc>
        <w:tc>
          <w:tcPr>
            <w:tcW w:w="615" w:type="pct"/>
            <w:tcBorders>
              <w:top w:val="single" w:sz="4" w:space="0" w:color="auto"/>
            </w:tcBorders>
            <w:noWrap/>
            <w:vAlign w:val="bottom"/>
          </w:tcPr>
          <w:p w14:paraId="3049BAA9" w14:textId="446AAC69" w:rsidR="00D1614E" w:rsidRPr="00256197" w:rsidDel="0075048F" w:rsidRDefault="00D1614E" w:rsidP="00DB11CB">
            <w:pPr>
              <w:spacing w:line="240" w:lineRule="auto"/>
              <w:jc w:val="right"/>
              <w:rPr>
                <w:del w:id="7032" w:author="MKONDIWA, Maxwell (CIMMYT-India)" w:date="2023-10-08T09:50:00Z"/>
                <w:rFonts w:eastAsia="Times New Roman" w:cs="Times New Roman"/>
                <w:color w:val="000000"/>
                <w:sz w:val="18"/>
                <w:szCs w:val="18"/>
                <w:lang w:eastAsia="en-ZW"/>
                <w:rPrChange w:id="7033" w:author="Urfels, Anton (IRRI)" w:date="2023-10-06T20:02:00Z">
                  <w:rPr>
                    <w:del w:id="7034" w:author="MKONDIWA, Maxwell (CIMMYT-India)" w:date="2023-10-08T09:50:00Z"/>
                    <w:rFonts w:ascii="Gill Sans MT" w:eastAsia="Times New Roman" w:hAnsi="Gill Sans MT" w:cs="Calibri"/>
                    <w:color w:val="000000"/>
                    <w:sz w:val="18"/>
                    <w:szCs w:val="18"/>
                    <w:lang w:eastAsia="en-ZW"/>
                  </w:rPr>
                </w:rPrChange>
              </w:rPr>
            </w:pPr>
            <w:del w:id="7035" w:author="MKONDIWA, Maxwell (CIMMYT-India)" w:date="2023-10-08T09:50:00Z">
              <w:r w:rsidRPr="00256197" w:rsidDel="0075048F">
                <w:rPr>
                  <w:rFonts w:cs="Times New Roman"/>
                  <w:color w:val="000000"/>
                  <w:sz w:val="18"/>
                  <w:szCs w:val="18"/>
                  <w:rPrChange w:id="7036" w:author="Urfels, Anton (IRRI)" w:date="2023-10-06T20:02:00Z">
                    <w:rPr>
                      <w:rFonts w:ascii="Gill Sans MT" w:hAnsi="Gill Sans MT" w:cs="Calibri"/>
                      <w:color w:val="000000"/>
                      <w:sz w:val="18"/>
                      <w:szCs w:val="18"/>
                    </w:rPr>
                  </w:rPrChange>
                </w:rPr>
                <w:delText>0.02</w:delText>
              </w:r>
            </w:del>
          </w:p>
        </w:tc>
        <w:tc>
          <w:tcPr>
            <w:tcW w:w="561" w:type="pct"/>
            <w:tcBorders>
              <w:top w:val="single" w:sz="4" w:space="0" w:color="auto"/>
            </w:tcBorders>
            <w:noWrap/>
            <w:vAlign w:val="bottom"/>
          </w:tcPr>
          <w:p w14:paraId="178AA0E4" w14:textId="01724B13" w:rsidR="00D1614E" w:rsidRPr="00256197" w:rsidDel="0075048F" w:rsidRDefault="00D1614E" w:rsidP="00DB11CB">
            <w:pPr>
              <w:spacing w:line="240" w:lineRule="auto"/>
              <w:jc w:val="right"/>
              <w:rPr>
                <w:del w:id="7037" w:author="MKONDIWA, Maxwell (CIMMYT-India)" w:date="2023-10-08T09:50:00Z"/>
                <w:rFonts w:eastAsia="Times New Roman" w:cs="Times New Roman"/>
                <w:color w:val="000000"/>
                <w:sz w:val="18"/>
                <w:szCs w:val="18"/>
                <w:lang w:eastAsia="en-ZW"/>
                <w:rPrChange w:id="7038" w:author="Urfels, Anton (IRRI)" w:date="2023-10-06T20:02:00Z">
                  <w:rPr>
                    <w:del w:id="7039" w:author="MKONDIWA, Maxwell (CIMMYT-India)" w:date="2023-10-08T09:50:00Z"/>
                    <w:rFonts w:ascii="Gill Sans MT" w:eastAsia="Times New Roman" w:hAnsi="Gill Sans MT" w:cs="Calibri"/>
                    <w:color w:val="000000"/>
                    <w:sz w:val="18"/>
                    <w:szCs w:val="18"/>
                    <w:lang w:eastAsia="en-ZW"/>
                  </w:rPr>
                </w:rPrChange>
              </w:rPr>
            </w:pPr>
            <w:del w:id="7040" w:author="MKONDIWA, Maxwell (CIMMYT-India)" w:date="2023-10-08T09:50:00Z">
              <w:r w:rsidRPr="00256197" w:rsidDel="0075048F">
                <w:rPr>
                  <w:rFonts w:cs="Times New Roman"/>
                  <w:color w:val="000000"/>
                  <w:sz w:val="18"/>
                  <w:szCs w:val="18"/>
                  <w:rPrChange w:id="7041" w:author="Urfels, Anton (IRRI)" w:date="2023-10-06T20:02:00Z">
                    <w:rPr>
                      <w:rFonts w:ascii="Gill Sans MT" w:hAnsi="Gill Sans MT" w:cs="Calibri"/>
                      <w:color w:val="000000"/>
                      <w:sz w:val="18"/>
                      <w:szCs w:val="18"/>
                    </w:rPr>
                  </w:rPrChange>
                </w:rPr>
                <w:delText>0.90</w:delText>
              </w:r>
            </w:del>
          </w:p>
        </w:tc>
        <w:tc>
          <w:tcPr>
            <w:tcW w:w="561" w:type="pct"/>
            <w:tcBorders>
              <w:top w:val="single" w:sz="4" w:space="0" w:color="auto"/>
            </w:tcBorders>
            <w:noWrap/>
            <w:vAlign w:val="bottom"/>
          </w:tcPr>
          <w:p w14:paraId="3C4B06D9" w14:textId="364389D2" w:rsidR="00D1614E" w:rsidRPr="00256197" w:rsidDel="0075048F" w:rsidRDefault="00D1614E" w:rsidP="00DB11CB">
            <w:pPr>
              <w:spacing w:line="240" w:lineRule="auto"/>
              <w:jc w:val="right"/>
              <w:rPr>
                <w:del w:id="7042" w:author="MKONDIWA, Maxwell (CIMMYT-India)" w:date="2023-10-08T09:50:00Z"/>
                <w:rFonts w:eastAsia="Times New Roman" w:cs="Times New Roman"/>
                <w:color w:val="000000"/>
                <w:sz w:val="18"/>
                <w:szCs w:val="18"/>
                <w:lang w:eastAsia="en-ZW"/>
                <w:rPrChange w:id="7043" w:author="Urfels, Anton (IRRI)" w:date="2023-10-06T20:02:00Z">
                  <w:rPr>
                    <w:del w:id="7044" w:author="MKONDIWA, Maxwell (CIMMYT-India)" w:date="2023-10-08T09:50:00Z"/>
                    <w:rFonts w:ascii="Gill Sans MT" w:eastAsia="Times New Roman" w:hAnsi="Gill Sans MT" w:cs="Calibri"/>
                    <w:color w:val="000000"/>
                    <w:sz w:val="18"/>
                    <w:szCs w:val="18"/>
                    <w:lang w:eastAsia="en-ZW"/>
                  </w:rPr>
                </w:rPrChange>
              </w:rPr>
            </w:pPr>
            <w:del w:id="7045" w:author="MKONDIWA, Maxwell (CIMMYT-India)" w:date="2023-10-08T09:50:00Z">
              <w:r w:rsidRPr="00256197" w:rsidDel="0075048F">
                <w:rPr>
                  <w:rFonts w:cs="Times New Roman"/>
                  <w:color w:val="000000"/>
                  <w:sz w:val="18"/>
                  <w:szCs w:val="18"/>
                  <w:rPrChange w:id="7046" w:author="Urfels, Anton (IRRI)" w:date="2023-10-06T20:02:00Z">
                    <w:rPr>
                      <w:rFonts w:ascii="Gill Sans MT" w:hAnsi="Gill Sans MT" w:cs="Calibri"/>
                      <w:color w:val="000000"/>
                      <w:sz w:val="18"/>
                      <w:szCs w:val="18"/>
                    </w:rPr>
                  </w:rPrChange>
                </w:rPr>
                <w:delText>0.98</w:delText>
              </w:r>
            </w:del>
          </w:p>
        </w:tc>
        <w:tc>
          <w:tcPr>
            <w:tcW w:w="561" w:type="pct"/>
            <w:tcBorders>
              <w:top w:val="single" w:sz="4" w:space="0" w:color="auto"/>
            </w:tcBorders>
            <w:noWrap/>
            <w:vAlign w:val="bottom"/>
          </w:tcPr>
          <w:p w14:paraId="25527944" w14:textId="39A4AFAB" w:rsidR="00D1614E" w:rsidRPr="00256197" w:rsidDel="0075048F" w:rsidRDefault="00D1614E" w:rsidP="00DB11CB">
            <w:pPr>
              <w:spacing w:line="240" w:lineRule="auto"/>
              <w:jc w:val="right"/>
              <w:rPr>
                <w:del w:id="7047" w:author="MKONDIWA, Maxwell (CIMMYT-India)" w:date="2023-10-08T09:50:00Z"/>
                <w:rFonts w:eastAsia="Times New Roman" w:cs="Times New Roman"/>
                <w:color w:val="000000"/>
                <w:sz w:val="18"/>
                <w:szCs w:val="18"/>
                <w:lang w:eastAsia="en-ZW"/>
                <w:rPrChange w:id="7048" w:author="Urfels, Anton (IRRI)" w:date="2023-10-06T20:02:00Z">
                  <w:rPr>
                    <w:del w:id="7049" w:author="MKONDIWA, Maxwell (CIMMYT-India)" w:date="2023-10-08T09:50:00Z"/>
                    <w:rFonts w:ascii="Gill Sans MT" w:eastAsia="Times New Roman" w:hAnsi="Gill Sans MT" w:cs="Calibri"/>
                    <w:color w:val="000000"/>
                    <w:sz w:val="18"/>
                    <w:szCs w:val="18"/>
                    <w:lang w:eastAsia="en-ZW"/>
                  </w:rPr>
                </w:rPrChange>
              </w:rPr>
            </w:pPr>
            <w:del w:id="7050" w:author="MKONDIWA, Maxwell (CIMMYT-India)" w:date="2023-10-08T09:50:00Z">
              <w:r w:rsidRPr="00256197" w:rsidDel="0075048F">
                <w:rPr>
                  <w:rFonts w:cs="Times New Roman"/>
                  <w:color w:val="000000"/>
                  <w:sz w:val="18"/>
                  <w:szCs w:val="18"/>
                  <w:rPrChange w:id="7051" w:author="Urfels, Anton (IRRI)" w:date="2023-10-06T20:02:00Z">
                    <w:rPr>
                      <w:rFonts w:ascii="Gill Sans MT" w:hAnsi="Gill Sans MT" w:cs="Calibri"/>
                      <w:color w:val="000000"/>
                      <w:sz w:val="18"/>
                      <w:szCs w:val="18"/>
                    </w:rPr>
                  </w:rPrChange>
                </w:rPr>
                <w:delText>0.88</w:delText>
              </w:r>
            </w:del>
          </w:p>
        </w:tc>
        <w:tc>
          <w:tcPr>
            <w:tcW w:w="561" w:type="pct"/>
            <w:tcBorders>
              <w:top w:val="single" w:sz="4" w:space="0" w:color="auto"/>
            </w:tcBorders>
            <w:noWrap/>
            <w:vAlign w:val="bottom"/>
          </w:tcPr>
          <w:p w14:paraId="6802F5A6" w14:textId="12DC367F" w:rsidR="00D1614E" w:rsidRPr="00256197" w:rsidDel="0075048F" w:rsidRDefault="00D1614E" w:rsidP="00DB11CB">
            <w:pPr>
              <w:spacing w:line="240" w:lineRule="auto"/>
              <w:jc w:val="right"/>
              <w:rPr>
                <w:del w:id="7052" w:author="MKONDIWA, Maxwell (CIMMYT-India)" w:date="2023-10-08T09:50:00Z"/>
                <w:rFonts w:eastAsia="Times New Roman" w:cs="Times New Roman"/>
                <w:color w:val="000000"/>
                <w:sz w:val="18"/>
                <w:szCs w:val="18"/>
                <w:lang w:eastAsia="en-ZW"/>
                <w:rPrChange w:id="7053" w:author="Urfels, Anton (IRRI)" w:date="2023-10-06T20:02:00Z">
                  <w:rPr>
                    <w:del w:id="7054" w:author="MKONDIWA, Maxwell (CIMMYT-India)" w:date="2023-10-08T09:50:00Z"/>
                    <w:rFonts w:ascii="Gill Sans MT" w:eastAsia="Times New Roman" w:hAnsi="Gill Sans MT" w:cs="Calibri"/>
                    <w:color w:val="000000"/>
                    <w:sz w:val="18"/>
                    <w:szCs w:val="18"/>
                    <w:lang w:eastAsia="en-ZW"/>
                  </w:rPr>
                </w:rPrChange>
              </w:rPr>
            </w:pPr>
            <w:del w:id="7055" w:author="MKONDIWA, Maxwell (CIMMYT-India)" w:date="2023-10-08T09:50:00Z">
              <w:r w:rsidRPr="00256197" w:rsidDel="0075048F">
                <w:rPr>
                  <w:rFonts w:cs="Times New Roman"/>
                  <w:color w:val="000000"/>
                  <w:sz w:val="18"/>
                  <w:szCs w:val="18"/>
                  <w:rPrChange w:id="7056" w:author="Urfels, Anton (IRRI)" w:date="2023-10-06T20:02:00Z">
                    <w:rPr>
                      <w:rFonts w:ascii="Gill Sans MT" w:hAnsi="Gill Sans MT" w:cs="Calibri"/>
                      <w:color w:val="000000"/>
                      <w:sz w:val="18"/>
                      <w:szCs w:val="18"/>
                    </w:rPr>
                  </w:rPrChange>
                </w:rPr>
                <w:delText>0.37</w:delText>
              </w:r>
            </w:del>
          </w:p>
        </w:tc>
        <w:tc>
          <w:tcPr>
            <w:tcW w:w="561" w:type="pct"/>
            <w:tcBorders>
              <w:top w:val="single" w:sz="4" w:space="0" w:color="auto"/>
            </w:tcBorders>
            <w:noWrap/>
            <w:vAlign w:val="bottom"/>
          </w:tcPr>
          <w:p w14:paraId="5496DA3D" w14:textId="58B02804" w:rsidR="00D1614E" w:rsidRPr="00256197" w:rsidDel="0075048F" w:rsidRDefault="00D1614E" w:rsidP="00DB11CB">
            <w:pPr>
              <w:spacing w:line="240" w:lineRule="auto"/>
              <w:jc w:val="right"/>
              <w:rPr>
                <w:del w:id="7057" w:author="MKONDIWA, Maxwell (CIMMYT-India)" w:date="2023-10-08T09:50:00Z"/>
                <w:rFonts w:eastAsia="Times New Roman" w:cs="Times New Roman"/>
                <w:color w:val="000000"/>
                <w:sz w:val="18"/>
                <w:szCs w:val="18"/>
                <w:lang w:eastAsia="en-ZW"/>
                <w:rPrChange w:id="7058" w:author="Urfels, Anton (IRRI)" w:date="2023-10-06T20:02:00Z">
                  <w:rPr>
                    <w:del w:id="7059" w:author="MKONDIWA, Maxwell (CIMMYT-India)" w:date="2023-10-08T09:50:00Z"/>
                    <w:rFonts w:ascii="Gill Sans MT" w:eastAsia="Times New Roman" w:hAnsi="Gill Sans MT" w:cs="Calibri"/>
                    <w:color w:val="000000"/>
                    <w:sz w:val="18"/>
                    <w:szCs w:val="18"/>
                    <w:lang w:eastAsia="en-ZW"/>
                  </w:rPr>
                </w:rPrChange>
              </w:rPr>
            </w:pPr>
            <w:del w:id="7060" w:author="MKONDIWA, Maxwell (CIMMYT-India)" w:date="2023-10-08T09:50:00Z">
              <w:r w:rsidRPr="00256197" w:rsidDel="0075048F">
                <w:rPr>
                  <w:rFonts w:cs="Times New Roman"/>
                  <w:color w:val="000000"/>
                  <w:sz w:val="18"/>
                  <w:szCs w:val="18"/>
                  <w:rPrChange w:id="7061" w:author="Urfels, Anton (IRRI)" w:date="2023-10-06T20:02:00Z">
                    <w:rPr>
                      <w:rFonts w:ascii="Gill Sans MT" w:hAnsi="Gill Sans MT" w:cs="Calibri"/>
                      <w:color w:val="000000"/>
                      <w:sz w:val="18"/>
                      <w:szCs w:val="18"/>
                    </w:rPr>
                  </w:rPrChange>
                </w:rPr>
                <w:delText>0.26</w:delText>
              </w:r>
            </w:del>
          </w:p>
        </w:tc>
      </w:tr>
      <w:tr w:rsidR="00D1614E" w:rsidRPr="00256197" w:rsidDel="0075048F" w14:paraId="33D683AF" w14:textId="069D465B" w:rsidTr="00DB11CB">
        <w:trPr>
          <w:trHeight w:val="288"/>
          <w:jc w:val="center"/>
          <w:del w:id="7062" w:author="MKONDIWA, Maxwell (CIMMYT-India)" w:date="2023-10-08T09:50:00Z"/>
        </w:trPr>
        <w:tc>
          <w:tcPr>
            <w:tcW w:w="507" w:type="pct"/>
            <w:vMerge/>
          </w:tcPr>
          <w:p w14:paraId="2618768D" w14:textId="77656C96" w:rsidR="00D1614E" w:rsidRPr="00256197" w:rsidDel="0075048F" w:rsidRDefault="00D1614E" w:rsidP="00DB11CB">
            <w:pPr>
              <w:spacing w:line="240" w:lineRule="auto"/>
              <w:rPr>
                <w:del w:id="7063" w:author="MKONDIWA, Maxwell (CIMMYT-India)" w:date="2023-10-08T09:50:00Z"/>
                <w:rFonts w:eastAsia="Times New Roman" w:cs="Times New Roman"/>
                <w:color w:val="000000"/>
                <w:sz w:val="18"/>
                <w:szCs w:val="18"/>
                <w:lang w:eastAsia="en-ZW"/>
                <w:rPrChange w:id="7064" w:author="Urfels, Anton (IRRI)" w:date="2023-10-06T20:02:00Z">
                  <w:rPr>
                    <w:del w:id="7065" w:author="MKONDIWA, Maxwell (CIMMYT-India)" w:date="2023-10-08T09:50:00Z"/>
                    <w:rFonts w:ascii="Gill Sans MT" w:eastAsia="Times New Roman" w:hAnsi="Gill Sans MT" w:cs="Calibri"/>
                    <w:color w:val="000000"/>
                    <w:sz w:val="18"/>
                    <w:szCs w:val="18"/>
                    <w:lang w:eastAsia="en-ZW"/>
                  </w:rPr>
                </w:rPrChange>
              </w:rPr>
            </w:pPr>
          </w:p>
        </w:tc>
        <w:tc>
          <w:tcPr>
            <w:tcW w:w="1072" w:type="pct"/>
            <w:noWrap/>
            <w:hideMark/>
          </w:tcPr>
          <w:p w14:paraId="1388CF79" w14:textId="573B3F3E" w:rsidR="00D1614E" w:rsidRPr="00256197" w:rsidDel="0075048F" w:rsidRDefault="00D1614E" w:rsidP="00DB11CB">
            <w:pPr>
              <w:spacing w:line="240" w:lineRule="auto"/>
              <w:rPr>
                <w:del w:id="7066" w:author="MKONDIWA, Maxwell (CIMMYT-India)" w:date="2023-10-08T09:50:00Z"/>
                <w:rFonts w:eastAsia="Times New Roman" w:cs="Times New Roman"/>
                <w:color w:val="000000"/>
                <w:sz w:val="18"/>
                <w:szCs w:val="18"/>
                <w:lang w:eastAsia="en-ZW"/>
                <w:rPrChange w:id="7067" w:author="Urfels, Anton (IRRI)" w:date="2023-10-06T20:02:00Z">
                  <w:rPr>
                    <w:del w:id="7068" w:author="MKONDIWA, Maxwell (CIMMYT-India)" w:date="2023-10-08T09:50:00Z"/>
                    <w:rFonts w:ascii="Gill Sans MT" w:eastAsia="Times New Roman" w:hAnsi="Gill Sans MT" w:cs="Calibri"/>
                    <w:color w:val="000000"/>
                    <w:sz w:val="18"/>
                    <w:szCs w:val="18"/>
                    <w:lang w:eastAsia="en-ZW"/>
                  </w:rPr>
                </w:rPrChange>
              </w:rPr>
            </w:pPr>
            <w:del w:id="7069" w:author="MKONDIWA, Maxwell (CIMMYT-India)" w:date="2023-10-08T09:50:00Z">
              <w:r w:rsidRPr="00256197" w:rsidDel="0075048F">
                <w:rPr>
                  <w:rFonts w:eastAsia="Times New Roman" w:cs="Times New Roman"/>
                  <w:color w:val="000000"/>
                  <w:sz w:val="18"/>
                  <w:szCs w:val="18"/>
                  <w:lang w:eastAsia="en-ZW"/>
                  <w:rPrChange w:id="7070" w:author="Urfels, Anton (IRRI)" w:date="2023-10-06T20:02:00Z">
                    <w:rPr>
                      <w:rFonts w:ascii="Gill Sans MT" w:eastAsia="Times New Roman" w:hAnsi="Gill Sans MT" w:cs="Calibri"/>
                      <w:color w:val="000000"/>
                      <w:sz w:val="18"/>
                      <w:szCs w:val="18"/>
                      <w:lang w:eastAsia="en-ZW"/>
                    </w:rPr>
                  </w:rPrChange>
                </w:rPr>
                <w:delText>Not clear (share)</w:delText>
              </w:r>
            </w:del>
          </w:p>
        </w:tc>
        <w:tc>
          <w:tcPr>
            <w:tcW w:w="615" w:type="pct"/>
            <w:noWrap/>
            <w:vAlign w:val="bottom"/>
          </w:tcPr>
          <w:p w14:paraId="028C1D0B" w14:textId="7AC12735" w:rsidR="00D1614E" w:rsidRPr="00256197" w:rsidDel="0075048F" w:rsidRDefault="00D1614E" w:rsidP="00DB11CB">
            <w:pPr>
              <w:spacing w:line="240" w:lineRule="auto"/>
              <w:jc w:val="right"/>
              <w:rPr>
                <w:del w:id="7071" w:author="MKONDIWA, Maxwell (CIMMYT-India)" w:date="2023-10-08T09:50:00Z"/>
                <w:rFonts w:eastAsia="Times New Roman" w:cs="Times New Roman"/>
                <w:color w:val="000000"/>
                <w:sz w:val="18"/>
                <w:szCs w:val="18"/>
                <w:lang w:eastAsia="en-ZW"/>
                <w:rPrChange w:id="7072" w:author="Urfels, Anton (IRRI)" w:date="2023-10-06T20:02:00Z">
                  <w:rPr>
                    <w:del w:id="7073" w:author="MKONDIWA, Maxwell (CIMMYT-India)" w:date="2023-10-08T09:50:00Z"/>
                    <w:rFonts w:ascii="Gill Sans MT" w:eastAsia="Times New Roman" w:hAnsi="Gill Sans MT" w:cs="Calibri"/>
                    <w:color w:val="000000"/>
                    <w:sz w:val="18"/>
                    <w:szCs w:val="18"/>
                    <w:lang w:eastAsia="en-ZW"/>
                  </w:rPr>
                </w:rPrChange>
              </w:rPr>
            </w:pPr>
            <w:del w:id="7074" w:author="MKONDIWA, Maxwell (CIMMYT-India)" w:date="2023-10-08T09:50:00Z">
              <w:r w:rsidRPr="00256197" w:rsidDel="0075048F">
                <w:rPr>
                  <w:rFonts w:cs="Times New Roman"/>
                  <w:color w:val="000000"/>
                  <w:sz w:val="18"/>
                  <w:szCs w:val="18"/>
                  <w:rPrChange w:id="7075" w:author="Urfels, Anton (IRRI)" w:date="2023-10-06T20:02:00Z">
                    <w:rPr>
                      <w:rFonts w:ascii="Gill Sans MT" w:hAnsi="Gill Sans MT" w:cs="Calibri"/>
                      <w:color w:val="000000"/>
                      <w:sz w:val="18"/>
                      <w:szCs w:val="18"/>
                    </w:rPr>
                  </w:rPrChange>
                </w:rPr>
                <w:delText>0.20</w:delText>
              </w:r>
            </w:del>
          </w:p>
        </w:tc>
        <w:tc>
          <w:tcPr>
            <w:tcW w:w="561" w:type="pct"/>
            <w:noWrap/>
            <w:vAlign w:val="bottom"/>
          </w:tcPr>
          <w:p w14:paraId="5442D86E" w14:textId="223D42E4" w:rsidR="00D1614E" w:rsidRPr="00256197" w:rsidDel="0075048F" w:rsidRDefault="00D1614E" w:rsidP="00DB11CB">
            <w:pPr>
              <w:spacing w:line="240" w:lineRule="auto"/>
              <w:jc w:val="right"/>
              <w:rPr>
                <w:del w:id="7076" w:author="MKONDIWA, Maxwell (CIMMYT-India)" w:date="2023-10-08T09:50:00Z"/>
                <w:rFonts w:eastAsia="Times New Roman" w:cs="Times New Roman"/>
                <w:color w:val="000000"/>
                <w:sz w:val="18"/>
                <w:szCs w:val="18"/>
                <w:lang w:eastAsia="en-ZW"/>
                <w:rPrChange w:id="7077" w:author="Urfels, Anton (IRRI)" w:date="2023-10-06T20:02:00Z">
                  <w:rPr>
                    <w:del w:id="7078" w:author="MKONDIWA, Maxwell (CIMMYT-India)" w:date="2023-10-08T09:50:00Z"/>
                    <w:rFonts w:ascii="Gill Sans MT" w:eastAsia="Times New Roman" w:hAnsi="Gill Sans MT" w:cs="Calibri"/>
                    <w:color w:val="000000"/>
                    <w:sz w:val="18"/>
                    <w:szCs w:val="18"/>
                    <w:lang w:eastAsia="en-ZW"/>
                  </w:rPr>
                </w:rPrChange>
              </w:rPr>
            </w:pPr>
            <w:del w:id="7079" w:author="MKONDIWA, Maxwell (CIMMYT-India)" w:date="2023-10-08T09:50:00Z">
              <w:r w:rsidRPr="00256197" w:rsidDel="0075048F">
                <w:rPr>
                  <w:rFonts w:cs="Times New Roman"/>
                  <w:color w:val="000000"/>
                  <w:sz w:val="18"/>
                  <w:szCs w:val="18"/>
                  <w:rPrChange w:id="7080" w:author="Urfels, Anton (IRRI)" w:date="2023-10-06T20:02:00Z">
                    <w:rPr>
                      <w:rFonts w:ascii="Gill Sans MT" w:hAnsi="Gill Sans MT" w:cs="Calibri"/>
                      <w:color w:val="000000"/>
                      <w:sz w:val="18"/>
                      <w:szCs w:val="18"/>
                    </w:rPr>
                  </w:rPrChange>
                </w:rPr>
                <w:delText>0.09</w:delText>
              </w:r>
            </w:del>
          </w:p>
        </w:tc>
        <w:tc>
          <w:tcPr>
            <w:tcW w:w="561" w:type="pct"/>
            <w:noWrap/>
            <w:vAlign w:val="bottom"/>
          </w:tcPr>
          <w:p w14:paraId="2375DEF7" w14:textId="4C10C10C" w:rsidR="00D1614E" w:rsidRPr="00256197" w:rsidDel="0075048F" w:rsidRDefault="00D1614E" w:rsidP="00DB11CB">
            <w:pPr>
              <w:spacing w:line="240" w:lineRule="auto"/>
              <w:jc w:val="right"/>
              <w:rPr>
                <w:del w:id="7081" w:author="MKONDIWA, Maxwell (CIMMYT-India)" w:date="2023-10-08T09:50:00Z"/>
                <w:rFonts w:eastAsia="Times New Roman" w:cs="Times New Roman"/>
                <w:color w:val="000000"/>
                <w:sz w:val="18"/>
                <w:szCs w:val="18"/>
                <w:lang w:eastAsia="en-ZW"/>
                <w:rPrChange w:id="7082" w:author="Urfels, Anton (IRRI)" w:date="2023-10-06T20:02:00Z">
                  <w:rPr>
                    <w:del w:id="7083" w:author="MKONDIWA, Maxwell (CIMMYT-India)" w:date="2023-10-08T09:50:00Z"/>
                    <w:rFonts w:ascii="Gill Sans MT" w:eastAsia="Times New Roman" w:hAnsi="Gill Sans MT" w:cs="Calibri"/>
                    <w:color w:val="000000"/>
                    <w:sz w:val="18"/>
                    <w:szCs w:val="18"/>
                    <w:lang w:eastAsia="en-ZW"/>
                  </w:rPr>
                </w:rPrChange>
              </w:rPr>
            </w:pPr>
            <w:del w:id="7084" w:author="MKONDIWA, Maxwell (CIMMYT-India)" w:date="2023-10-08T09:50:00Z">
              <w:r w:rsidRPr="00256197" w:rsidDel="0075048F">
                <w:rPr>
                  <w:rFonts w:cs="Times New Roman"/>
                  <w:color w:val="000000"/>
                  <w:sz w:val="18"/>
                  <w:szCs w:val="18"/>
                  <w:rPrChange w:id="7085" w:author="Urfels, Anton (IRRI)" w:date="2023-10-06T20:02:00Z">
                    <w:rPr>
                      <w:rFonts w:ascii="Gill Sans MT" w:hAnsi="Gill Sans MT" w:cs="Calibri"/>
                      <w:color w:val="000000"/>
                      <w:sz w:val="18"/>
                      <w:szCs w:val="18"/>
                    </w:rPr>
                  </w:rPrChange>
                </w:rPr>
                <w:delText>0.02</w:delText>
              </w:r>
            </w:del>
          </w:p>
        </w:tc>
        <w:tc>
          <w:tcPr>
            <w:tcW w:w="561" w:type="pct"/>
            <w:noWrap/>
            <w:vAlign w:val="bottom"/>
          </w:tcPr>
          <w:p w14:paraId="7BF75C87" w14:textId="3427DC42" w:rsidR="00D1614E" w:rsidRPr="00256197" w:rsidDel="0075048F" w:rsidRDefault="00D1614E" w:rsidP="00DB11CB">
            <w:pPr>
              <w:spacing w:line="240" w:lineRule="auto"/>
              <w:jc w:val="right"/>
              <w:rPr>
                <w:del w:id="7086" w:author="MKONDIWA, Maxwell (CIMMYT-India)" w:date="2023-10-08T09:50:00Z"/>
                <w:rFonts w:eastAsia="Times New Roman" w:cs="Times New Roman"/>
                <w:color w:val="000000"/>
                <w:sz w:val="18"/>
                <w:szCs w:val="18"/>
                <w:lang w:eastAsia="en-ZW"/>
                <w:rPrChange w:id="7087" w:author="Urfels, Anton (IRRI)" w:date="2023-10-06T20:02:00Z">
                  <w:rPr>
                    <w:del w:id="7088" w:author="MKONDIWA, Maxwell (CIMMYT-India)" w:date="2023-10-08T09:50:00Z"/>
                    <w:rFonts w:ascii="Gill Sans MT" w:eastAsia="Times New Roman" w:hAnsi="Gill Sans MT" w:cs="Calibri"/>
                    <w:color w:val="000000"/>
                    <w:sz w:val="18"/>
                    <w:szCs w:val="18"/>
                    <w:lang w:eastAsia="en-ZW"/>
                  </w:rPr>
                </w:rPrChange>
              </w:rPr>
            </w:pPr>
            <w:del w:id="7089" w:author="MKONDIWA, Maxwell (CIMMYT-India)" w:date="2023-10-08T09:50:00Z">
              <w:r w:rsidRPr="00256197" w:rsidDel="0075048F">
                <w:rPr>
                  <w:rFonts w:cs="Times New Roman"/>
                  <w:color w:val="000000"/>
                  <w:sz w:val="18"/>
                  <w:szCs w:val="18"/>
                  <w:rPrChange w:id="7090" w:author="Urfels, Anton (IRRI)" w:date="2023-10-06T20:02:00Z">
                    <w:rPr>
                      <w:rFonts w:ascii="Gill Sans MT" w:hAnsi="Gill Sans MT" w:cs="Calibri"/>
                      <w:color w:val="000000"/>
                      <w:sz w:val="18"/>
                      <w:szCs w:val="18"/>
                    </w:rPr>
                  </w:rPrChange>
                </w:rPr>
                <w:delText>0.12</w:delText>
              </w:r>
            </w:del>
          </w:p>
        </w:tc>
        <w:tc>
          <w:tcPr>
            <w:tcW w:w="561" w:type="pct"/>
            <w:noWrap/>
            <w:vAlign w:val="bottom"/>
          </w:tcPr>
          <w:p w14:paraId="5BA5AD17" w14:textId="56B8EE28" w:rsidR="00D1614E" w:rsidRPr="00256197" w:rsidDel="0075048F" w:rsidRDefault="00D1614E" w:rsidP="00DB11CB">
            <w:pPr>
              <w:spacing w:line="240" w:lineRule="auto"/>
              <w:jc w:val="right"/>
              <w:rPr>
                <w:del w:id="7091" w:author="MKONDIWA, Maxwell (CIMMYT-India)" w:date="2023-10-08T09:50:00Z"/>
                <w:rFonts w:eastAsia="Times New Roman" w:cs="Times New Roman"/>
                <w:color w:val="000000"/>
                <w:sz w:val="18"/>
                <w:szCs w:val="18"/>
                <w:lang w:eastAsia="en-ZW"/>
                <w:rPrChange w:id="7092" w:author="Urfels, Anton (IRRI)" w:date="2023-10-06T20:02:00Z">
                  <w:rPr>
                    <w:del w:id="7093" w:author="MKONDIWA, Maxwell (CIMMYT-India)" w:date="2023-10-08T09:50:00Z"/>
                    <w:rFonts w:ascii="Gill Sans MT" w:eastAsia="Times New Roman" w:hAnsi="Gill Sans MT" w:cs="Calibri"/>
                    <w:color w:val="000000"/>
                    <w:sz w:val="18"/>
                    <w:szCs w:val="18"/>
                    <w:lang w:eastAsia="en-ZW"/>
                  </w:rPr>
                </w:rPrChange>
              </w:rPr>
            </w:pPr>
            <w:del w:id="7094" w:author="MKONDIWA, Maxwell (CIMMYT-India)" w:date="2023-10-08T09:50:00Z">
              <w:r w:rsidRPr="00256197" w:rsidDel="0075048F">
                <w:rPr>
                  <w:rFonts w:cs="Times New Roman"/>
                  <w:color w:val="000000"/>
                  <w:sz w:val="18"/>
                  <w:szCs w:val="18"/>
                  <w:rPrChange w:id="7095" w:author="Urfels, Anton (IRRI)" w:date="2023-10-06T20:02:00Z">
                    <w:rPr>
                      <w:rFonts w:ascii="Gill Sans MT" w:hAnsi="Gill Sans MT" w:cs="Calibri"/>
                      <w:color w:val="000000"/>
                      <w:sz w:val="18"/>
                      <w:szCs w:val="18"/>
                    </w:rPr>
                  </w:rPrChange>
                </w:rPr>
                <w:delText>0.51</w:delText>
              </w:r>
            </w:del>
          </w:p>
        </w:tc>
        <w:tc>
          <w:tcPr>
            <w:tcW w:w="561" w:type="pct"/>
            <w:noWrap/>
            <w:vAlign w:val="bottom"/>
          </w:tcPr>
          <w:p w14:paraId="7DEE238B" w14:textId="716D3BD5" w:rsidR="00D1614E" w:rsidRPr="00256197" w:rsidDel="0075048F" w:rsidRDefault="00D1614E" w:rsidP="00DB11CB">
            <w:pPr>
              <w:spacing w:line="240" w:lineRule="auto"/>
              <w:jc w:val="right"/>
              <w:rPr>
                <w:del w:id="7096" w:author="MKONDIWA, Maxwell (CIMMYT-India)" w:date="2023-10-08T09:50:00Z"/>
                <w:rFonts w:eastAsia="Times New Roman" w:cs="Times New Roman"/>
                <w:color w:val="000000"/>
                <w:sz w:val="18"/>
                <w:szCs w:val="18"/>
                <w:lang w:eastAsia="en-ZW"/>
                <w:rPrChange w:id="7097" w:author="Urfels, Anton (IRRI)" w:date="2023-10-06T20:02:00Z">
                  <w:rPr>
                    <w:del w:id="7098" w:author="MKONDIWA, Maxwell (CIMMYT-India)" w:date="2023-10-08T09:50:00Z"/>
                    <w:rFonts w:ascii="Gill Sans MT" w:eastAsia="Times New Roman" w:hAnsi="Gill Sans MT" w:cs="Calibri"/>
                    <w:color w:val="000000"/>
                    <w:sz w:val="18"/>
                    <w:szCs w:val="18"/>
                    <w:lang w:eastAsia="en-ZW"/>
                  </w:rPr>
                </w:rPrChange>
              </w:rPr>
            </w:pPr>
            <w:del w:id="7099" w:author="MKONDIWA, Maxwell (CIMMYT-India)" w:date="2023-10-08T09:50:00Z">
              <w:r w:rsidRPr="00256197" w:rsidDel="0075048F">
                <w:rPr>
                  <w:rFonts w:cs="Times New Roman"/>
                  <w:color w:val="000000"/>
                  <w:sz w:val="18"/>
                  <w:szCs w:val="18"/>
                  <w:rPrChange w:id="7100" w:author="Urfels, Anton (IRRI)" w:date="2023-10-06T20:02:00Z">
                    <w:rPr>
                      <w:rFonts w:ascii="Gill Sans MT" w:hAnsi="Gill Sans MT" w:cs="Calibri"/>
                      <w:color w:val="000000"/>
                      <w:sz w:val="18"/>
                      <w:szCs w:val="18"/>
                    </w:rPr>
                  </w:rPrChange>
                </w:rPr>
                <w:delText>0.24</w:delText>
              </w:r>
            </w:del>
          </w:p>
        </w:tc>
      </w:tr>
      <w:tr w:rsidR="00D1614E" w:rsidRPr="00256197" w:rsidDel="0075048F" w14:paraId="05E55C37" w14:textId="100A5302" w:rsidTr="00DB11CB">
        <w:trPr>
          <w:trHeight w:val="288"/>
          <w:jc w:val="center"/>
          <w:del w:id="7101" w:author="MKONDIWA, Maxwell (CIMMYT-India)" w:date="2023-10-08T09:50:00Z"/>
        </w:trPr>
        <w:tc>
          <w:tcPr>
            <w:tcW w:w="507" w:type="pct"/>
            <w:vMerge/>
          </w:tcPr>
          <w:p w14:paraId="47869189" w14:textId="5AA0BACB" w:rsidR="00D1614E" w:rsidRPr="00256197" w:rsidDel="0075048F" w:rsidRDefault="00D1614E" w:rsidP="00DB11CB">
            <w:pPr>
              <w:spacing w:line="240" w:lineRule="auto"/>
              <w:rPr>
                <w:del w:id="7102" w:author="MKONDIWA, Maxwell (CIMMYT-India)" w:date="2023-10-08T09:50:00Z"/>
                <w:rFonts w:eastAsia="Times New Roman" w:cs="Times New Roman"/>
                <w:color w:val="000000"/>
                <w:sz w:val="18"/>
                <w:szCs w:val="18"/>
                <w:lang w:eastAsia="en-ZW"/>
                <w:rPrChange w:id="7103" w:author="Urfels, Anton (IRRI)" w:date="2023-10-06T20:02:00Z">
                  <w:rPr>
                    <w:del w:id="7104" w:author="MKONDIWA, Maxwell (CIMMYT-India)" w:date="2023-10-08T09:50:00Z"/>
                    <w:rFonts w:ascii="Gill Sans MT" w:eastAsia="Times New Roman" w:hAnsi="Gill Sans MT" w:cs="Calibri"/>
                    <w:color w:val="000000"/>
                    <w:sz w:val="18"/>
                    <w:szCs w:val="18"/>
                    <w:lang w:eastAsia="en-ZW"/>
                  </w:rPr>
                </w:rPrChange>
              </w:rPr>
            </w:pPr>
          </w:p>
        </w:tc>
        <w:tc>
          <w:tcPr>
            <w:tcW w:w="1072" w:type="pct"/>
            <w:noWrap/>
            <w:hideMark/>
          </w:tcPr>
          <w:p w14:paraId="108A211E" w14:textId="7E9D3BA7" w:rsidR="00D1614E" w:rsidRPr="00256197" w:rsidDel="0075048F" w:rsidRDefault="00D1614E" w:rsidP="00DB11CB">
            <w:pPr>
              <w:spacing w:line="240" w:lineRule="auto"/>
              <w:rPr>
                <w:del w:id="7105" w:author="MKONDIWA, Maxwell (CIMMYT-India)" w:date="2023-10-08T09:50:00Z"/>
                <w:rFonts w:eastAsia="Times New Roman" w:cs="Times New Roman"/>
                <w:color w:val="000000"/>
                <w:sz w:val="18"/>
                <w:szCs w:val="18"/>
                <w:lang w:eastAsia="en-ZW"/>
                <w:rPrChange w:id="7106" w:author="Urfels, Anton (IRRI)" w:date="2023-10-06T20:02:00Z">
                  <w:rPr>
                    <w:del w:id="7107" w:author="MKONDIWA, Maxwell (CIMMYT-India)" w:date="2023-10-08T09:50:00Z"/>
                    <w:rFonts w:ascii="Gill Sans MT" w:eastAsia="Times New Roman" w:hAnsi="Gill Sans MT" w:cs="Calibri"/>
                    <w:color w:val="000000"/>
                    <w:sz w:val="18"/>
                    <w:szCs w:val="18"/>
                    <w:lang w:eastAsia="en-ZW"/>
                  </w:rPr>
                </w:rPrChange>
              </w:rPr>
            </w:pPr>
            <w:del w:id="7108" w:author="MKONDIWA, Maxwell (CIMMYT-India)" w:date="2023-10-08T09:50:00Z">
              <w:r w:rsidRPr="00256197" w:rsidDel="0075048F">
                <w:rPr>
                  <w:rFonts w:eastAsia="Times New Roman" w:cs="Times New Roman"/>
                  <w:color w:val="000000"/>
                  <w:sz w:val="18"/>
                  <w:szCs w:val="18"/>
                  <w:lang w:eastAsia="en-ZW"/>
                  <w:rPrChange w:id="7109" w:author="Urfels, Anton (IRRI)" w:date="2023-10-06T20:02:00Z">
                    <w:rPr>
                      <w:rFonts w:ascii="Gill Sans MT" w:eastAsia="Times New Roman" w:hAnsi="Gill Sans MT" w:cs="Calibri"/>
                      <w:color w:val="000000"/>
                      <w:sz w:val="18"/>
                      <w:szCs w:val="18"/>
                      <w:lang w:eastAsia="en-ZW"/>
                    </w:rPr>
                  </w:rPrChange>
                </w:rPr>
                <w:delText>Clearly worse (share)</w:delText>
              </w:r>
            </w:del>
          </w:p>
        </w:tc>
        <w:tc>
          <w:tcPr>
            <w:tcW w:w="615" w:type="pct"/>
            <w:noWrap/>
            <w:vAlign w:val="bottom"/>
          </w:tcPr>
          <w:p w14:paraId="1E254867" w14:textId="1C9A83BA" w:rsidR="00D1614E" w:rsidRPr="00256197" w:rsidDel="0075048F" w:rsidRDefault="00D1614E" w:rsidP="00DB11CB">
            <w:pPr>
              <w:spacing w:line="240" w:lineRule="auto"/>
              <w:jc w:val="right"/>
              <w:rPr>
                <w:del w:id="7110" w:author="MKONDIWA, Maxwell (CIMMYT-India)" w:date="2023-10-08T09:50:00Z"/>
                <w:rFonts w:eastAsia="Times New Roman" w:cs="Times New Roman"/>
                <w:color w:val="000000"/>
                <w:sz w:val="18"/>
                <w:szCs w:val="18"/>
                <w:lang w:eastAsia="en-ZW"/>
                <w:rPrChange w:id="7111" w:author="Urfels, Anton (IRRI)" w:date="2023-10-06T20:02:00Z">
                  <w:rPr>
                    <w:del w:id="7112" w:author="MKONDIWA, Maxwell (CIMMYT-India)" w:date="2023-10-08T09:50:00Z"/>
                    <w:rFonts w:ascii="Gill Sans MT" w:eastAsia="Times New Roman" w:hAnsi="Gill Sans MT" w:cs="Calibri"/>
                    <w:color w:val="000000"/>
                    <w:sz w:val="18"/>
                    <w:szCs w:val="18"/>
                    <w:lang w:eastAsia="en-ZW"/>
                  </w:rPr>
                </w:rPrChange>
              </w:rPr>
            </w:pPr>
            <w:del w:id="7113" w:author="MKONDIWA, Maxwell (CIMMYT-India)" w:date="2023-10-08T09:50:00Z">
              <w:r w:rsidRPr="00256197" w:rsidDel="0075048F">
                <w:rPr>
                  <w:rFonts w:cs="Times New Roman"/>
                  <w:color w:val="000000"/>
                  <w:sz w:val="18"/>
                  <w:szCs w:val="18"/>
                  <w:rPrChange w:id="7114" w:author="Urfels, Anton (IRRI)" w:date="2023-10-06T20:02:00Z">
                    <w:rPr>
                      <w:rFonts w:ascii="Gill Sans MT" w:hAnsi="Gill Sans MT" w:cs="Calibri"/>
                      <w:color w:val="000000"/>
                      <w:sz w:val="18"/>
                      <w:szCs w:val="18"/>
                    </w:rPr>
                  </w:rPrChange>
                </w:rPr>
                <w:delText>0.78</w:delText>
              </w:r>
            </w:del>
          </w:p>
        </w:tc>
        <w:tc>
          <w:tcPr>
            <w:tcW w:w="561" w:type="pct"/>
            <w:noWrap/>
            <w:vAlign w:val="bottom"/>
          </w:tcPr>
          <w:p w14:paraId="17575C5B" w14:textId="4868A932" w:rsidR="00D1614E" w:rsidRPr="00256197" w:rsidDel="0075048F" w:rsidRDefault="00D1614E" w:rsidP="00DB11CB">
            <w:pPr>
              <w:spacing w:line="240" w:lineRule="auto"/>
              <w:jc w:val="right"/>
              <w:rPr>
                <w:del w:id="7115" w:author="MKONDIWA, Maxwell (CIMMYT-India)" w:date="2023-10-08T09:50:00Z"/>
                <w:rFonts w:eastAsia="Times New Roman" w:cs="Times New Roman"/>
                <w:color w:val="000000"/>
                <w:sz w:val="18"/>
                <w:szCs w:val="18"/>
                <w:lang w:eastAsia="en-ZW"/>
                <w:rPrChange w:id="7116" w:author="Urfels, Anton (IRRI)" w:date="2023-10-06T20:02:00Z">
                  <w:rPr>
                    <w:del w:id="7117" w:author="MKONDIWA, Maxwell (CIMMYT-India)" w:date="2023-10-08T09:50:00Z"/>
                    <w:rFonts w:ascii="Gill Sans MT" w:eastAsia="Times New Roman" w:hAnsi="Gill Sans MT" w:cs="Calibri"/>
                    <w:color w:val="000000"/>
                    <w:sz w:val="18"/>
                    <w:szCs w:val="18"/>
                    <w:lang w:eastAsia="en-ZW"/>
                  </w:rPr>
                </w:rPrChange>
              </w:rPr>
            </w:pPr>
            <w:del w:id="7118" w:author="MKONDIWA, Maxwell (CIMMYT-India)" w:date="2023-10-08T09:50:00Z">
              <w:r w:rsidRPr="00256197" w:rsidDel="0075048F">
                <w:rPr>
                  <w:rFonts w:cs="Times New Roman"/>
                  <w:color w:val="000000"/>
                  <w:sz w:val="18"/>
                  <w:szCs w:val="18"/>
                  <w:rPrChange w:id="7119" w:author="Urfels, Anton (IRRI)" w:date="2023-10-06T20:02:00Z">
                    <w:rPr>
                      <w:rFonts w:ascii="Gill Sans MT" w:hAnsi="Gill Sans MT" w:cs="Calibri"/>
                      <w:color w:val="000000"/>
                      <w:sz w:val="18"/>
                      <w:szCs w:val="18"/>
                    </w:rPr>
                  </w:rPrChange>
                </w:rPr>
                <w:delText>0.00</w:delText>
              </w:r>
            </w:del>
          </w:p>
        </w:tc>
        <w:tc>
          <w:tcPr>
            <w:tcW w:w="561" w:type="pct"/>
            <w:noWrap/>
            <w:vAlign w:val="bottom"/>
          </w:tcPr>
          <w:p w14:paraId="0D7EC6BC" w14:textId="2F02038D" w:rsidR="00D1614E" w:rsidRPr="00256197" w:rsidDel="0075048F" w:rsidRDefault="00D1614E" w:rsidP="00DB11CB">
            <w:pPr>
              <w:spacing w:line="240" w:lineRule="auto"/>
              <w:jc w:val="right"/>
              <w:rPr>
                <w:del w:id="7120" w:author="MKONDIWA, Maxwell (CIMMYT-India)" w:date="2023-10-08T09:50:00Z"/>
                <w:rFonts w:eastAsia="Times New Roman" w:cs="Times New Roman"/>
                <w:color w:val="000000"/>
                <w:sz w:val="18"/>
                <w:szCs w:val="18"/>
                <w:lang w:eastAsia="en-ZW"/>
                <w:rPrChange w:id="7121" w:author="Urfels, Anton (IRRI)" w:date="2023-10-06T20:02:00Z">
                  <w:rPr>
                    <w:del w:id="7122" w:author="MKONDIWA, Maxwell (CIMMYT-India)" w:date="2023-10-08T09:50:00Z"/>
                    <w:rFonts w:ascii="Gill Sans MT" w:eastAsia="Times New Roman" w:hAnsi="Gill Sans MT" w:cs="Calibri"/>
                    <w:color w:val="000000"/>
                    <w:sz w:val="18"/>
                    <w:szCs w:val="18"/>
                    <w:lang w:eastAsia="en-ZW"/>
                  </w:rPr>
                </w:rPrChange>
              </w:rPr>
            </w:pPr>
            <w:del w:id="7123" w:author="MKONDIWA, Maxwell (CIMMYT-India)" w:date="2023-10-08T09:50:00Z">
              <w:r w:rsidRPr="00256197" w:rsidDel="0075048F">
                <w:rPr>
                  <w:rFonts w:cs="Times New Roman"/>
                  <w:color w:val="000000"/>
                  <w:sz w:val="18"/>
                  <w:szCs w:val="18"/>
                  <w:rPrChange w:id="7124" w:author="Urfels, Anton (IRRI)" w:date="2023-10-06T20:02:00Z">
                    <w:rPr>
                      <w:rFonts w:ascii="Gill Sans MT" w:hAnsi="Gill Sans MT" w:cs="Calibri"/>
                      <w:color w:val="000000"/>
                      <w:sz w:val="18"/>
                      <w:szCs w:val="18"/>
                    </w:rPr>
                  </w:rPrChange>
                </w:rPr>
                <w:delText>0.00</w:delText>
              </w:r>
            </w:del>
          </w:p>
        </w:tc>
        <w:tc>
          <w:tcPr>
            <w:tcW w:w="561" w:type="pct"/>
            <w:noWrap/>
            <w:vAlign w:val="bottom"/>
          </w:tcPr>
          <w:p w14:paraId="539ACC33" w14:textId="2094E298" w:rsidR="00D1614E" w:rsidRPr="00256197" w:rsidDel="0075048F" w:rsidRDefault="00D1614E" w:rsidP="00DB11CB">
            <w:pPr>
              <w:spacing w:line="240" w:lineRule="auto"/>
              <w:jc w:val="right"/>
              <w:rPr>
                <w:del w:id="7125" w:author="MKONDIWA, Maxwell (CIMMYT-India)" w:date="2023-10-08T09:50:00Z"/>
                <w:rFonts w:eastAsia="Times New Roman" w:cs="Times New Roman"/>
                <w:color w:val="000000"/>
                <w:sz w:val="18"/>
                <w:szCs w:val="18"/>
                <w:lang w:eastAsia="en-ZW"/>
                <w:rPrChange w:id="7126" w:author="Urfels, Anton (IRRI)" w:date="2023-10-06T20:02:00Z">
                  <w:rPr>
                    <w:del w:id="7127" w:author="MKONDIWA, Maxwell (CIMMYT-India)" w:date="2023-10-08T09:50:00Z"/>
                    <w:rFonts w:ascii="Gill Sans MT" w:eastAsia="Times New Roman" w:hAnsi="Gill Sans MT" w:cs="Calibri"/>
                    <w:color w:val="000000"/>
                    <w:sz w:val="18"/>
                    <w:szCs w:val="18"/>
                    <w:lang w:eastAsia="en-ZW"/>
                  </w:rPr>
                </w:rPrChange>
              </w:rPr>
            </w:pPr>
            <w:del w:id="7128" w:author="MKONDIWA, Maxwell (CIMMYT-India)" w:date="2023-10-08T09:50:00Z">
              <w:r w:rsidRPr="00256197" w:rsidDel="0075048F">
                <w:rPr>
                  <w:rFonts w:cs="Times New Roman"/>
                  <w:color w:val="000000"/>
                  <w:sz w:val="18"/>
                  <w:szCs w:val="18"/>
                  <w:rPrChange w:id="7129" w:author="Urfels, Anton (IRRI)" w:date="2023-10-06T20:02:00Z">
                    <w:rPr>
                      <w:rFonts w:ascii="Gill Sans MT" w:hAnsi="Gill Sans MT" w:cs="Calibri"/>
                      <w:color w:val="000000"/>
                      <w:sz w:val="18"/>
                      <w:szCs w:val="18"/>
                    </w:rPr>
                  </w:rPrChange>
                </w:rPr>
                <w:delText>0.01</w:delText>
              </w:r>
            </w:del>
          </w:p>
        </w:tc>
        <w:tc>
          <w:tcPr>
            <w:tcW w:w="561" w:type="pct"/>
            <w:noWrap/>
            <w:vAlign w:val="bottom"/>
          </w:tcPr>
          <w:p w14:paraId="74989951" w14:textId="5BBAA1BF" w:rsidR="00D1614E" w:rsidRPr="00256197" w:rsidDel="0075048F" w:rsidRDefault="00D1614E" w:rsidP="00DB11CB">
            <w:pPr>
              <w:spacing w:line="240" w:lineRule="auto"/>
              <w:jc w:val="right"/>
              <w:rPr>
                <w:del w:id="7130" w:author="MKONDIWA, Maxwell (CIMMYT-India)" w:date="2023-10-08T09:50:00Z"/>
                <w:rFonts w:eastAsia="Times New Roman" w:cs="Times New Roman"/>
                <w:color w:val="000000"/>
                <w:sz w:val="18"/>
                <w:szCs w:val="18"/>
                <w:lang w:eastAsia="en-ZW"/>
                <w:rPrChange w:id="7131" w:author="Urfels, Anton (IRRI)" w:date="2023-10-06T20:02:00Z">
                  <w:rPr>
                    <w:del w:id="7132" w:author="MKONDIWA, Maxwell (CIMMYT-India)" w:date="2023-10-08T09:50:00Z"/>
                    <w:rFonts w:ascii="Gill Sans MT" w:eastAsia="Times New Roman" w:hAnsi="Gill Sans MT" w:cs="Calibri"/>
                    <w:color w:val="000000"/>
                    <w:sz w:val="18"/>
                    <w:szCs w:val="18"/>
                    <w:lang w:eastAsia="en-ZW"/>
                  </w:rPr>
                </w:rPrChange>
              </w:rPr>
            </w:pPr>
            <w:del w:id="7133" w:author="MKONDIWA, Maxwell (CIMMYT-India)" w:date="2023-10-08T09:50:00Z">
              <w:r w:rsidRPr="00256197" w:rsidDel="0075048F">
                <w:rPr>
                  <w:rFonts w:cs="Times New Roman"/>
                  <w:color w:val="000000"/>
                  <w:sz w:val="18"/>
                  <w:szCs w:val="18"/>
                  <w:rPrChange w:id="7134" w:author="Urfels, Anton (IRRI)" w:date="2023-10-06T20:02:00Z">
                    <w:rPr>
                      <w:rFonts w:ascii="Gill Sans MT" w:hAnsi="Gill Sans MT" w:cs="Calibri"/>
                      <w:color w:val="000000"/>
                      <w:sz w:val="18"/>
                      <w:szCs w:val="18"/>
                    </w:rPr>
                  </w:rPrChange>
                </w:rPr>
                <w:delText>0.13</w:delText>
              </w:r>
            </w:del>
          </w:p>
        </w:tc>
        <w:tc>
          <w:tcPr>
            <w:tcW w:w="561" w:type="pct"/>
            <w:noWrap/>
            <w:vAlign w:val="bottom"/>
          </w:tcPr>
          <w:p w14:paraId="1D3E9BA2" w14:textId="0E09262D" w:rsidR="00D1614E" w:rsidRPr="00256197" w:rsidDel="0075048F" w:rsidRDefault="00D1614E" w:rsidP="00DB11CB">
            <w:pPr>
              <w:spacing w:line="240" w:lineRule="auto"/>
              <w:jc w:val="right"/>
              <w:rPr>
                <w:del w:id="7135" w:author="MKONDIWA, Maxwell (CIMMYT-India)" w:date="2023-10-08T09:50:00Z"/>
                <w:rFonts w:eastAsia="Times New Roman" w:cs="Times New Roman"/>
                <w:color w:val="000000"/>
                <w:sz w:val="18"/>
                <w:szCs w:val="18"/>
                <w:lang w:eastAsia="en-ZW"/>
                <w:rPrChange w:id="7136" w:author="Urfels, Anton (IRRI)" w:date="2023-10-06T20:02:00Z">
                  <w:rPr>
                    <w:del w:id="7137" w:author="MKONDIWA, Maxwell (CIMMYT-India)" w:date="2023-10-08T09:50:00Z"/>
                    <w:rFonts w:ascii="Gill Sans MT" w:eastAsia="Times New Roman" w:hAnsi="Gill Sans MT" w:cs="Calibri"/>
                    <w:color w:val="000000"/>
                    <w:sz w:val="18"/>
                    <w:szCs w:val="18"/>
                    <w:lang w:eastAsia="en-ZW"/>
                  </w:rPr>
                </w:rPrChange>
              </w:rPr>
            </w:pPr>
            <w:del w:id="7138" w:author="MKONDIWA, Maxwell (CIMMYT-India)" w:date="2023-10-08T09:50:00Z">
              <w:r w:rsidRPr="00256197" w:rsidDel="0075048F">
                <w:rPr>
                  <w:rFonts w:cs="Times New Roman"/>
                  <w:color w:val="000000"/>
                  <w:sz w:val="18"/>
                  <w:szCs w:val="18"/>
                  <w:rPrChange w:id="7139" w:author="Urfels, Anton (IRRI)" w:date="2023-10-06T20:02:00Z">
                    <w:rPr>
                      <w:rFonts w:ascii="Gill Sans MT" w:hAnsi="Gill Sans MT" w:cs="Calibri"/>
                      <w:color w:val="000000"/>
                      <w:sz w:val="18"/>
                      <w:szCs w:val="18"/>
                    </w:rPr>
                  </w:rPrChange>
                </w:rPr>
                <w:delText>0.49</w:delText>
              </w:r>
            </w:del>
          </w:p>
        </w:tc>
      </w:tr>
      <w:tr w:rsidR="00D1614E" w:rsidRPr="00256197" w:rsidDel="0075048F" w14:paraId="5F2EEAE6" w14:textId="0C505828" w:rsidTr="00DB11CB">
        <w:trPr>
          <w:trHeight w:val="288"/>
          <w:jc w:val="center"/>
          <w:del w:id="7140" w:author="MKONDIWA, Maxwell (CIMMYT-India)" w:date="2023-10-08T09:50:00Z"/>
        </w:trPr>
        <w:tc>
          <w:tcPr>
            <w:tcW w:w="507" w:type="pct"/>
            <w:vMerge/>
          </w:tcPr>
          <w:p w14:paraId="4B0F4C99" w14:textId="771F3237" w:rsidR="00D1614E" w:rsidRPr="00256197" w:rsidDel="0075048F" w:rsidRDefault="00D1614E" w:rsidP="00DB11CB">
            <w:pPr>
              <w:spacing w:line="240" w:lineRule="auto"/>
              <w:rPr>
                <w:del w:id="7141" w:author="MKONDIWA, Maxwell (CIMMYT-India)" w:date="2023-10-08T09:50:00Z"/>
                <w:rFonts w:eastAsia="Times New Roman" w:cs="Times New Roman"/>
                <w:color w:val="000000"/>
                <w:sz w:val="18"/>
                <w:szCs w:val="18"/>
                <w:lang w:eastAsia="en-ZW"/>
                <w:rPrChange w:id="7142" w:author="Urfels, Anton (IRRI)" w:date="2023-10-06T20:02:00Z">
                  <w:rPr>
                    <w:del w:id="7143" w:author="MKONDIWA, Maxwell (CIMMYT-India)" w:date="2023-10-08T09:50:00Z"/>
                    <w:rFonts w:ascii="Gill Sans MT" w:eastAsia="Times New Roman" w:hAnsi="Gill Sans MT" w:cs="Calibri"/>
                    <w:color w:val="000000"/>
                    <w:sz w:val="18"/>
                    <w:szCs w:val="18"/>
                    <w:lang w:eastAsia="en-ZW"/>
                  </w:rPr>
                </w:rPrChange>
              </w:rPr>
            </w:pPr>
          </w:p>
        </w:tc>
        <w:tc>
          <w:tcPr>
            <w:tcW w:w="1072" w:type="pct"/>
            <w:noWrap/>
            <w:hideMark/>
          </w:tcPr>
          <w:p w14:paraId="24FA6047" w14:textId="737686B4" w:rsidR="00D1614E" w:rsidRPr="00256197" w:rsidDel="0075048F" w:rsidRDefault="00D1614E" w:rsidP="00DB11CB">
            <w:pPr>
              <w:spacing w:line="240" w:lineRule="auto"/>
              <w:rPr>
                <w:del w:id="7144" w:author="MKONDIWA, Maxwell (CIMMYT-India)" w:date="2023-10-08T09:50:00Z"/>
                <w:rFonts w:eastAsia="Times New Roman" w:cs="Times New Roman"/>
                <w:color w:val="000000"/>
                <w:sz w:val="18"/>
                <w:szCs w:val="18"/>
                <w:lang w:eastAsia="en-ZW"/>
                <w:rPrChange w:id="7145" w:author="Urfels, Anton (IRRI)" w:date="2023-10-06T20:02:00Z">
                  <w:rPr>
                    <w:del w:id="7146" w:author="MKONDIWA, Maxwell (CIMMYT-India)" w:date="2023-10-08T09:50:00Z"/>
                    <w:rFonts w:ascii="Gill Sans MT" w:eastAsia="Times New Roman" w:hAnsi="Gill Sans MT" w:cs="Calibri"/>
                    <w:color w:val="000000"/>
                    <w:sz w:val="18"/>
                    <w:szCs w:val="18"/>
                    <w:lang w:eastAsia="en-ZW"/>
                  </w:rPr>
                </w:rPrChange>
              </w:rPr>
            </w:pPr>
            <w:del w:id="7147" w:author="MKONDIWA, Maxwell (CIMMYT-India)" w:date="2023-10-08T09:50:00Z">
              <w:r w:rsidRPr="00256197" w:rsidDel="0075048F">
                <w:rPr>
                  <w:rFonts w:eastAsia="Times New Roman" w:cs="Times New Roman"/>
                  <w:color w:val="000000"/>
                  <w:sz w:val="18"/>
                  <w:szCs w:val="18"/>
                  <w:lang w:eastAsia="en-ZW"/>
                  <w:rPrChange w:id="7148" w:author="Urfels, Anton (IRRI)" w:date="2023-10-06T20:02:00Z">
                    <w:rPr>
                      <w:rFonts w:ascii="Gill Sans MT" w:eastAsia="Times New Roman" w:hAnsi="Gill Sans MT" w:cs="Calibri"/>
                      <w:color w:val="000000"/>
                      <w:sz w:val="18"/>
                      <w:szCs w:val="18"/>
                      <w:lang w:eastAsia="en-ZW"/>
                    </w:rPr>
                  </w:rPrChange>
                </w:rPr>
                <w:delText>Number of cells</w:delText>
              </w:r>
            </w:del>
          </w:p>
        </w:tc>
        <w:tc>
          <w:tcPr>
            <w:tcW w:w="615" w:type="pct"/>
            <w:noWrap/>
            <w:vAlign w:val="bottom"/>
          </w:tcPr>
          <w:p w14:paraId="344C3D57" w14:textId="06AB685E" w:rsidR="00D1614E" w:rsidRPr="00256197" w:rsidDel="0075048F" w:rsidRDefault="00D1614E" w:rsidP="00DB11CB">
            <w:pPr>
              <w:spacing w:line="240" w:lineRule="auto"/>
              <w:jc w:val="right"/>
              <w:rPr>
                <w:del w:id="7149" w:author="MKONDIWA, Maxwell (CIMMYT-India)" w:date="2023-10-08T09:50:00Z"/>
                <w:rFonts w:eastAsia="Times New Roman" w:cs="Times New Roman"/>
                <w:color w:val="000000"/>
                <w:sz w:val="18"/>
                <w:szCs w:val="18"/>
                <w:lang w:eastAsia="en-ZW"/>
                <w:rPrChange w:id="7150" w:author="Urfels, Anton (IRRI)" w:date="2023-10-06T20:02:00Z">
                  <w:rPr>
                    <w:del w:id="7151" w:author="MKONDIWA, Maxwell (CIMMYT-India)" w:date="2023-10-08T09:50:00Z"/>
                    <w:rFonts w:ascii="Gill Sans MT" w:eastAsia="Times New Roman" w:hAnsi="Gill Sans MT" w:cs="Calibri"/>
                    <w:color w:val="000000"/>
                    <w:sz w:val="18"/>
                    <w:szCs w:val="18"/>
                    <w:lang w:eastAsia="en-ZW"/>
                  </w:rPr>
                </w:rPrChange>
              </w:rPr>
            </w:pPr>
            <w:del w:id="7152" w:author="MKONDIWA, Maxwell (CIMMYT-India)" w:date="2023-10-08T09:50:00Z">
              <w:r w:rsidRPr="00256197" w:rsidDel="0075048F">
                <w:rPr>
                  <w:rFonts w:cs="Times New Roman"/>
                  <w:color w:val="000000"/>
                  <w:sz w:val="18"/>
                  <w:szCs w:val="18"/>
                  <w:rPrChange w:id="7153" w:author="Urfels, Anton (IRRI)" w:date="2023-10-06T20:02:00Z">
                    <w:rPr>
                      <w:rFonts w:ascii="Gill Sans MT" w:hAnsi="Gill Sans MT" w:cs="Calibri"/>
                      <w:color w:val="000000"/>
                      <w:sz w:val="18"/>
                      <w:szCs w:val="18"/>
                    </w:rPr>
                  </w:rPrChange>
                </w:rPr>
                <w:delText>3429.00</w:delText>
              </w:r>
            </w:del>
          </w:p>
        </w:tc>
        <w:tc>
          <w:tcPr>
            <w:tcW w:w="561" w:type="pct"/>
            <w:noWrap/>
            <w:vAlign w:val="bottom"/>
          </w:tcPr>
          <w:p w14:paraId="6BD9F943" w14:textId="4BFEB0B9" w:rsidR="00D1614E" w:rsidRPr="00256197" w:rsidDel="0075048F" w:rsidRDefault="00D1614E" w:rsidP="00DB11CB">
            <w:pPr>
              <w:spacing w:line="240" w:lineRule="auto"/>
              <w:jc w:val="right"/>
              <w:rPr>
                <w:del w:id="7154" w:author="MKONDIWA, Maxwell (CIMMYT-India)" w:date="2023-10-08T09:50:00Z"/>
                <w:rFonts w:eastAsia="Times New Roman" w:cs="Times New Roman"/>
                <w:color w:val="000000"/>
                <w:sz w:val="18"/>
                <w:szCs w:val="18"/>
                <w:lang w:eastAsia="en-ZW"/>
                <w:rPrChange w:id="7155" w:author="Urfels, Anton (IRRI)" w:date="2023-10-06T20:02:00Z">
                  <w:rPr>
                    <w:del w:id="7156" w:author="MKONDIWA, Maxwell (CIMMYT-India)" w:date="2023-10-08T09:50:00Z"/>
                    <w:rFonts w:ascii="Gill Sans MT" w:eastAsia="Times New Roman" w:hAnsi="Gill Sans MT" w:cs="Calibri"/>
                    <w:color w:val="000000"/>
                    <w:sz w:val="18"/>
                    <w:szCs w:val="18"/>
                    <w:lang w:eastAsia="en-ZW"/>
                  </w:rPr>
                </w:rPrChange>
              </w:rPr>
            </w:pPr>
            <w:del w:id="7157" w:author="MKONDIWA, Maxwell (CIMMYT-India)" w:date="2023-10-08T09:50:00Z">
              <w:r w:rsidRPr="00256197" w:rsidDel="0075048F">
                <w:rPr>
                  <w:rFonts w:cs="Times New Roman"/>
                  <w:color w:val="000000"/>
                  <w:sz w:val="18"/>
                  <w:szCs w:val="18"/>
                  <w:rPrChange w:id="7158" w:author="Urfels, Anton (IRRI)" w:date="2023-10-06T20:02:00Z">
                    <w:rPr>
                      <w:rFonts w:ascii="Gill Sans MT" w:hAnsi="Gill Sans MT" w:cs="Calibri"/>
                      <w:color w:val="000000"/>
                      <w:sz w:val="18"/>
                      <w:szCs w:val="18"/>
                    </w:rPr>
                  </w:rPrChange>
                </w:rPr>
                <w:delText>3429.00</w:delText>
              </w:r>
            </w:del>
          </w:p>
        </w:tc>
        <w:tc>
          <w:tcPr>
            <w:tcW w:w="561" w:type="pct"/>
            <w:noWrap/>
            <w:vAlign w:val="bottom"/>
          </w:tcPr>
          <w:p w14:paraId="243C6432" w14:textId="00BCFE17" w:rsidR="00D1614E" w:rsidRPr="00256197" w:rsidDel="0075048F" w:rsidRDefault="00D1614E" w:rsidP="00DB11CB">
            <w:pPr>
              <w:spacing w:line="240" w:lineRule="auto"/>
              <w:jc w:val="right"/>
              <w:rPr>
                <w:del w:id="7159" w:author="MKONDIWA, Maxwell (CIMMYT-India)" w:date="2023-10-08T09:50:00Z"/>
                <w:rFonts w:eastAsia="Times New Roman" w:cs="Times New Roman"/>
                <w:color w:val="000000"/>
                <w:sz w:val="18"/>
                <w:szCs w:val="18"/>
                <w:lang w:eastAsia="en-ZW"/>
                <w:rPrChange w:id="7160" w:author="Urfels, Anton (IRRI)" w:date="2023-10-06T20:02:00Z">
                  <w:rPr>
                    <w:del w:id="7161" w:author="MKONDIWA, Maxwell (CIMMYT-India)" w:date="2023-10-08T09:50:00Z"/>
                    <w:rFonts w:ascii="Gill Sans MT" w:eastAsia="Times New Roman" w:hAnsi="Gill Sans MT" w:cs="Calibri"/>
                    <w:color w:val="000000"/>
                    <w:sz w:val="18"/>
                    <w:szCs w:val="18"/>
                    <w:lang w:eastAsia="en-ZW"/>
                  </w:rPr>
                </w:rPrChange>
              </w:rPr>
            </w:pPr>
            <w:del w:id="7162" w:author="MKONDIWA, Maxwell (CIMMYT-India)" w:date="2023-10-08T09:50:00Z">
              <w:r w:rsidRPr="00256197" w:rsidDel="0075048F">
                <w:rPr>
                  <w:rFonts w:cs="Times New Roman"/>
                  <w:color w:val="000000"/>
                  <w:sz w:val="18"/>
                  <w:szCs w:val="18"/>
                  <w:rPrChange w:id="7163" w:author="Urfels, Anton (IRRI)" w:date="2023-10-06T20:02:00Z">
                    <w:rPr>
                      <w:rFonts w:ascii="Gill Sans MT" w:hAnsi="Gill Sans MT" w:cs="Calibri"/>
                      <w:color w:val="000000"/>
                      <w:sz w:val="18"/>
                      <w:szCs w:val="18"/>
                    </w:rPr>
                  </w:rPrChange>
                </w:rPr>
                <w:delText>3429.00</w:delText>
              </w:r>
            </w:del>
          </w:p>
        </w:tc>
        <w:tc>
          <w:tcPr>
            <w:tcW w:w="561" w:type="pct"/>
            <w:noWrap/>
            <w:vAlign w:val="bottom"/>
          </w:tcPr>
          <w:p w14:paraId="3BDC9886" w14:textId="709D3CA4" w:rsidR="00D1614E" w:rsidRPr="00256197" w:rsidDel="0075048F" w:rsidRDefault="00D1614E" w:rsidP="00DB11CB">
            <w:pPr>
              <w:spacing w:line="240" w:lineRule="auto"/>
              <w:jc w:val="right"/>
              <w:rPr>
                <w:del w:id="7164" w:author="MKONDIWA, Maxwell (CIMMYT-India)" w:date="2023-10-08T09:50:00Z"/>
                <w:rFonts w:eastAsia="Times New Roman" w:cs="Times New Roman"/>
                <w:color w:val="000000"/>
                <w:sz w:val="18"/>
                <w:szCs w:val="18"/>
                <w:lang w:eastAsia="en-ZW"/>
                <w:rPrChange w:id="7165" w:author="Urfels, Anton (IRRI)" w:date="2023-10-06T20:02:00Z">
                  <w:rPr>
                    <w:del w:id="7166" w:author="MKONDIWA, Maxwell (CIMMYT-India)" w:date="2023-10-08T09:50:00Z"/>
                    <w:rFonts w:ascii="Gill Sans MT" w:eastAsia="Times New Roman" w:hAnsi="Gill Sans MT" w:cs="Calibri"/>
                    <w:color w:val="000000"/>
                    <w:sz w:val="18"/>
                    <w:szCs w:val="18"/>
                    <w:lang w:eastAsia="en-ZW"/>
                  </w:rPr>
                </w:rPrChange>
              </w:rPr>
            </w:pPr>
            <w:del w:id="7167" w:author="MKONDIWA, Maxwell (CIMMYT-India)" w:date="2023-10-08T09:50:00Z">
              <w:r w:rsidRPr="00256197" w:rsidDel="0075048F">
                <w:rPr>
                  <w:rFonts w:cs="Times New Roman"/>
                  <w:color w:val="000000"/>
                  <w:sz w:val="18"/>
                  <w:szCs w:val="18"/>
                  <w:rPrChange w:id="7168" w:author="Urfels, Anton (IRRI)" w:date="2023-10-06T20:02:00Z">
                    <w:rPr>
                      <w:rFonts w:ascii="Gill Sans MT" w:hAnsi="Gill Sans MT" w:cs="Calibri"/>
                      <w:color w:val="000000"/>
                      <w:sz w:val="18"/>
                      <w:szCs w:val="18"/>
                    </w:rPr>
                  </w:rPrChange>
                </w:rPr>
                <w:delText>3429.00</w:delText>
              </w:r>
            </w:del>
          </w:p>
        </w:tc>
        <w:tc>
          <w:tcPr>
            <w:tcW w:w="561" w:type="pct"/>
            <w:noWrap/>
            <w:vAlign w:val="bottom"/>
          </w:tcPr>
          <w:p w14:paraId="18D415AA" w14:textId="4CB477D2" w:rsidR="00D1614E" w:rsidRPr="00256197" w:rsidDel="0075048F" w:rsidRDefault="00D1614E" w:rsidP="00DB11CB">
            <w:pPr>
              <w:spacing w:line="240" w:lineRule="auto"/>
              <w:jc w:val="right"/>
              <w:rPr>
                <w:del w:id="7169" w:author="MKONDIWA, Maxwell (CIMMYT-India)" w:date="2023-10-08T09:50:00Z"/>
                <w:rFonts w:eastAsia="Times New Roman" w:cs="Times New Roman"/>
                <w:color w:val="000000"/>
                <w:sz w:val="18"/>
                <w:szCs w:val="18"/>
                <w:lang w:eastAsia="en-ZW"/>
                <w:rPrChange w:id="7170" w:author="Urfels, Anton (IRRI)" w:date="2023-10-06T20:02:00Z">
                  <w:rPr>
                    <w:del w:id="7171" w:author="MKONDIWA, Maxwell (CIMMYT-India)" w:date="2023-10-08T09:50:00Z"/>
                    <w:rFonts w:ascii="Gill Sans MT" w:eastAsia="Times New Roman" w:hAnsi="Gill Sans MT" w:cs="Calibri"/>
                    <w:color w:val="000000"/>
                    <w:sz w:val="18"/>
                    <w:szCs w:val="18"/>
                    <w:lang w:eastAsia="en-ZW"/>
                  </w:rPr>
                </w:rPrChange>
              </w:rPr>
            </w:pPr>
            <w:del w:id="7172" w:author="MKONDIWA, Maxwell (CIMMYT-India)" w:date="2023-10-08T09:50:00Z">
              <w:r w:rsidRPr="00256197" w:rsidDel="0075048F">
                <w:rPr>
                  <w:rFonts w:cs="Times New Roman"/>
                  <w:color w:val="000000"/>
                  <w:sz w:val="18"/>
                  <w:szCs w:val="18"/>
                  <w:rPrChange w:id="7173" w:author="Urfels, Anton (IRRI)" w:date="2023-10-06T20:02:00Z">
                    <w:rPr>
                      <w:rFonts w:ascii="Gill Sans MT" w:hAnsi="Gill Sans MT" w:cs="Calibri"/>
                      <w:color w:val="000000"/>
                      <w:sz w:val="18"/>
                      <w:szCs w:val="18"/>
                    </w:rPr>
                  </w:rPrChange>
                </w:rPr>
                <w:delText>3429.00</w:delText>
              </w:r>
            </w:del>
          </w:p>
        </w:tc>
        <w:tc>
          <w:tcPr>
            <w:tcW w:w="561" w:type="pct"/>
            <w:noWrap/>
            <w:vAlign w:val="bottom"/>
          </w:tcPr>
          <w:p w14:paraId="1B4FCB17" w14:textId="4F3701E4" w:rsidR="00D1614E" w:rsidRPr="00256197" w:rsidDel="0075048F" w:rsidRDefault="00D1614E" w:rsidP="00DB11CB">
            <w:pPr>
              <w:spacing w:line="240" w:lineRule="auto"/>
              <w:jc w:val="right"/>
              <w:rPr>
                <w:del w:id="7174" w:author="MKONDIWA, Maxwell (CIMMYT-India)" w:date="2023-10-08T09:50:00Z"/>
                <w:rFonts w:eastAsia="Times New Roman" w:cs="Times New Roman"/>
                <w:color w:val="000000"/>
                <w:sz w:val="18"/>
                <w:szCs w:val="18"/>
                <w:lang w:eastAsia="en-ZW"/>
                <w:rPrChange w:id="7175" w:author="Urfels, Anton (IRRI)" w:date="2023-10-06T20:02:00Z">
                  <w:rPr>
                    <w:del w:id="7176" w:author="MKONDIWA, Maxwell (CIMMYT-India)" w:date="2023-10-08T09:50:00Z"/>
                    <w:rFonts w:ascii="Gill Sans MT" w:eastAsia="Times New Roman" w:hAnsi="Gill Sans MT" w:cs="Calibri"/>
                    <w:color w:val="000000"/>
                    <w:sz w:val="18"/>
                    <w:szCs w:val="18"/>
                    <w:lang w:eastAsia="en-ZW"/>
                  </w:rPr>
                </w:rPrChange>
              </w:rPr>
            </w:pPr>
            <w:del w:id="7177" w:author="MKONDIWA, Maxwell (CIMMYT-India)" w:date="2023-10-08T09:50:00Z">
              <w:r w:rsidRPr="00256197" w:rsidDel="0075048F">
                <w:rPr>
                  <w:rFonts w:cs="Times New Roman"/>
                  <w:color w:val="000000"/>
                  <w:sz w:val="18"/>
                  <w:szCs w:val="18"/>
                  <w:rPrChange w:id="7178" w:author="Urfels, Anton (IRRI)" w:date="2023-10-06T20:02:00Z">
                    <w:rPr>
                      <w:rFonts w:ascii="Gill Sans MT" w:hAnsi="Gill Sans MT" w:cs="Calibri"/>
                      <w:color w:val="000000"/>
                      <w:sz w:val="18"/>
                      <w:szCs w:val="18"/>
                    </w:rPr>
                  </w:rPrChange>
                </w:rPr>
                <w:delText>3429.00</w:delText>
              </w:r>
            </w:del>
          </w:p>
        </w:tc>
      </w:tr>
    </w:tbl>
    <w:p w14:paraId="61AFF590" w14:textId="01529F39" w:rsidR="00D1614E" w:rsidRPr="00256197" w:rsidDel="0075048F" w:rsidRDefault="00D1614E" w:rsidP="00B202CF">
      <w:pPr>
        <w:rPr>
          <w:del w:id="7179" w:author="MKONDIWA, Maxwell (CIMMYT-India)" w:date="2023-10-08T09:50:00Z"/>
          <w:rFonts w:cs="Times New Roman"/>
        </w:rPr>
        <w:pPrChange w:id="7180" w:author="Urfels, Anton (IRRI)" w:date="2023-10-12T22:51:00Z">
          <w:pPr>
            <w:spacing w:line="259" w:lineRule="auto"/>
          </w:pPr>
        </w:pPrChange>
      </w:pPr>
    </w:p>
    <w:p w14:paraId="053B9AE0" w14:textId="2FB68F69" w:rsidR="00AD5F3B" w:rsidRPr="00256197" w:rsidDel="0075048F" w:rsidRDefault="007B6260" w:rsidP="00B202CF">
      <w:pPr>
        <w:pStyle w:val="Heading2"/>
        <w:rPr>
          <w:del w:id="7181" w:author="MKONDIWA, Maxwell (CIMMYT-India)" w:date="2023-10-08T09:50:00Z"/>
        </w:rPr>
        <w:pPrChange w:id="7182" w:author="Urfels, Anton (IRRI)" w:date="2023-10-12T22:51:00Z">
          <w:pPr>
            <w:pStyle w:val="Heading2"/>
          </w:pPr>
        </w:pPrChange>
      </w:pPr>
      <w:del w:id="7183" w:author="MKONDIWA, Maxwell (CIMMYT-India)" w:date="2023-10-08T09:50:00Z">
        <w:r w:rsidRPr="00256197" w:rsidDel="0075048F">
          <w:delText xml:space="preserve">Appendix </w:delText>
        </w:r>
        <w:r w:rsidR="0031433B" w:rsidRPr="00256197" w:rsidDel="0075048F">
          <w:delText>C</w:delText>
        </w:r>
        <w:r w:rsidRPr="00256197" w:rsidDel="0075048F">
          <w:delText>: Price sensitivity, Bihar</w:delText>
        </w:r>
      </w:del>
    </w:p>
    <w:p w14:paraId="50A01D26" w14:textId="0DC65AD4" w:rsidR="0031433B" w:rsidRPr="00256197" w:rsidDel="0075048F" w:rsidRDefault="007B6260" w:rsidP="00B202CF">
      <w:pPr>
        <w:jc w:val="both"/>
        <w:rPr>
          <w:del w:id="7184" w:author="MKONDIWA, Maxwell (CIMMYT-India)" w:date="2023-10-08T09:50:00Z"/>
          <w:rFonts w:cs="Times New Roman"/>
        </w:rPr>
        <w:pPrChange w:id="7185" w:author="Urfels, Anton (IRRI)" w:date="2023-10-12T22:51:00Z">
          <w:pPr>
            <w:jc w:val="both"/>
          </w:pPr>
        </w:pPrChange>
      </w:pPr>
      <w:del w:id="7186" w:author="MKONDIWA, Maxwell (CIMMYT-India)" w:date="2023-10-08T09:50:00Z">
        <w:r w:rsidRPr="00256197" w:rsidDel="0075048F">
          <w:rPr>
            <w:rFonts w:cs="Times New Roman"/>
          </w:rPr>
          <w:delText xml:space="preserve">The analyses so far have focused on productivity gains to rice planting date adjustment. However, cost of production may also be affected by these adjustments. The changes in the cost of production may be due to direct changes in the inputs (e.g., alternative variety may be more expensive, sowing labor or hired machinery may be costly during the proposed sowing dates or irrigation may be costly). The changes may also be due to indirect changes in the production system. For example, sowing a long duration variety may require more irrigation which then increases irrigation costs. There are no studies that compute these costs comprehensively. We therefore test the robustness of the decisions on which strategy is beneficial to the farmers by using multiple of cost-output price ratios. </w:delText>
        </w:r>
      </w:del>
    </w:p>
    <w:p w14:paraId="3D8B14DB" w14:textId="691AE1CE" w:rsidR="0031433B" w:rsidRPr="00256197" w:rsidDel="0075048F" w:rsidRDefault="0031433B" w:rsidP="00B202CF">
      <w:pPr>
        <w:jc w:val="both"/>
        <w:rPr>
          <w:del w:id="7187" w:author="MKONDIWA, Maxwell (CIMMYT-India)" w:date="2023-10-08T09:50:00Z"/>
          <w:rFonts w:cs="Times New Roman"/>
          <w:rPrChange w:id="7188" w:author="Urfels, Anton (IRRI)" w:date="2023-10-06T20:02:00Z">
            <w:rPr>
              <w:del w:id="7189" w:author="MKONDIWA, Maxwell (CIMMYT-India)" w:date="2023-10-08T09:50:00Z"/>
              <w:rFonts w:ascii="Gill Sans MT" w:hAnsi="Gill Sans MT"/>
            </w:rPr>
          </w:rPrChange>
        </w:rPr>
        <w:pPrChange w:id="7190" w:author="Urfels, Anton (IRRI)" w:date="2023-10-12T22:51:00Z">
          <w:pPr>
            <w:jc w:val="both"/>
          </w:pPr>
        </w:pPrChange>
      </w:pPr>
      <w:del w:id="7191" w:author="MKONDIWA, Maxwell (CIMMYT-India)" w:date="2023-10-08T09:50:00Z">
        <w:r w:rsidRPr="00256197" w:rsidDel="0075048F">
          <w:rPr>
            <w:rFonts w:cs="Times New Roman"/>
            <w:rPrChange w:id="7192" w:author="Urfels, Anton (IRRI)" w:date="2023-10-06T20:02:00Z">
              <w:rPr>
                <w:rFonts w:ascii="Gill Sans MT" w:hAnsi="Gill Sans MT"/>
              </w:rPr>
            </w:rPrChange>
          </w:rPr>
          <w:delText>To test the robustness of the willingness to pay measures, we conduct a simple sensitivity analysis in which we vary the differential input price ratio of cost of the proposed rice planting strategy to the output prices. This is given by</w:delText>
        </w:r>
      </w:del>
    </w:p>
    <w:p w14:paraId="1BABEA15" w14:textId="1B76CE24" w:rsidR="0031433B" w:rsidRPr="00256197" w:rsidDel="0075048F" w:rsidRDefault="0031433B" w:rsidP="00B202CF">
      <w:pPr>
        <w:rPr>
          <w:del w:id="7193" w:author="MKONDIWA, Maxwell (CIMMYT-India)" w:date="2023-10-08T09:50:00Z"/>
          <w:rFonts w:cs="Times New Roman"/>
          <w:i/>
          <w:sz w:val="20"/>
          <w:szCs w:val="20"/>
          <w:lang w:val="en-US"/>
          <w:rPrChange w:id="7194" w:author="Urfels, Anton (IRRI)" w:date="2023-10-06T20:02:00Z">
            <w:rPr>
              <w:del w:id="7195" w:author="MKONDIWA, Maxwell (CIMMYT-India)" w:date="2023-10-08T09:50:00Z"/>
              <w:rFonts w:ascii="Gill Sans MT" w:hAnsi="Gill Sans MT"/>
              <w:i/>
              <w:sz w:val="20"/>
              <w:szCs w:val="20"/>
              <w:lang w:val="en-US"/>
            </w:rPr>
          </w:rPrChange>
        </w:rPr>
        <w:pPrChange w:id="7196" w:author="Urfels, Anton (IRRI)" w:date="2023-10-12T22:51:00Z">
          <w:pPr/>
        </w:pPrChange>
      </w:pPr>
      <m:oMathPara>
        <m:oMath>
          <m:r>
            <w:del w:id="7197" w:author="MKONDIWA, Maxwell (CIMMYT-India)" w:date="2023-10-08T09:50:00Z">
              <w:rPr>
                <w:rFonts w:ascii="Cambria Math" w:hAnsi="Cambria Math" w:cs="Times New Roman"/>
                <w:sz w:val="20"/>
                <w:szCs w:val="20"/>
                <w:lang w:val="en-US"/>
              </w:rPr>
              <m:t>kg of wheat (or rice) required to pay for planting date adjustment per ha(kg/ha)=</m:t>
            </w:del>
          </m:r>
          <m:f>
            <m:fPr>
              <m:ctrlPr>
                <w:ins w:id="7198" w:author="Urfels, Anton (IRRI)" w:date="2023-10-07T23:35:00Z">
                  <w:del w:id="7199" w:author="MKONDIWA, Maxwell (CIMMYT-India)" w:date="2023-10-08T09:50:00Z">
                    <w:rPr>
                      <w:rFonts w:ascii="Cambria Math" w:hAnsi="Cambria Math" w:cs="Times New Roman"/>
                      <w:i/>
                      <w:sz w:val="20"/>
                      <w:szCs w:val="20"/>
                      <w:lang w:val="en-US"/>
                    </w:rPr>
                  </w:del>
                </w:ins>
              </m:ctrlPr>
            </m:fPr>
            <m:num>
              <m:r>
                <w:del w:id="7200" w:author="MKONDIWA, Maxwell (CIMMYT-India)" w:date="2023-10-08T09:50:00Z">
                  <w:rPr>
                    <w:rFonts w:ascii="Cambria Math" w:hAnsi="Cambria Math" w:cs="Times New Roman"/>
                    <w:sz w:val="20"/>
                    <w:szCs w:val="20"/>
                    <w:lang w:val="en-US"/>
                  </w:rPr>
                  <m:t xml:space="preserve">Total cost of rice planting strategy adjustment per ha </m:t>
                </w:del>
              </m:r>
              <m:d>
                <m:dPr>
                  <m:ctrlPr>
                    <w:ins w:id="7201" w:author="Urfels, Anton (IRRI)" w:date="2023-10-07T23:35:00Z">
                      <w:del w:id="7202" w:author="MKONDIWA, Maxwell (CIMMYT-India)" w:date="2023-10-08T09:50:00Z">
                        <w:rPr>
                          <w:rFonts w:ascii="Cambria Math" w:hAnsi="Cambria Math" w:cs="Times New Roman"/>
                          <w:i/>
                          <w:sz w:val="20"/>
                          <w:szCs w:val="20"/>
                          <w:lang w:val="en-US"/>
                        </w:rPr>
                      </w:del>
                    </w:ins>
                  </m:ctrlPr>
                </m:dPr>
                <m:e>
                  <m:f>
                    <m:fPr>
                      <m:ctrlPr>
                        <w:ins w:id="7203" w:author="Urfels, Anton (IRRI)" w:date="2023-10-07T23:35:00Z">
                          <w:del w:id="7204" w:author="MKONDIWA, Maxwell (CIMMYT-India)" w:date="2023-10-08T09:50:00Z">
                            <w:rPr>
                              <w:rFonts w:ascii="Cambria Math" w:hAnsi="Cambria Math" w:cs="Times New Roman"/>
                              <w:i/>
                              <w:sz w:val="20"/>
                              <w:szCs w:val="20"/>
                              <w:lang w:val="en-US"/>
                            </w:rPr>
                          </w:del>
                        </w:ins>
                      </m:ctrlPr>
                    </m:fPr>
                    <m:num>
                      <m:r>
                        <w:del w:id="7205" w:author="MKONDIWA, Maxwell (CIMMYT-India)" w:date="2023-10-08T09:50:00Z">
                          <w:rPr>
                            <w:rFonts w:ascii="Cambria Math" w:hAnsi="Cambria Math" w:cs="Times New Roman"/>
                            <w:sz w:val="20"/>
                            <w:szCs w:val="20"/>
                            <w:lang w:val="en-US"/>
                          </w:rPr>
                          <m:t>Rs</m:t>
                        </w:del>
                      </m:r>
                    </m:num>
                    <m:den>
                      <m:r>
                        <w:del w:id="7206" w:author="MKONDIWA, Maxwell (CIMMYT-India)" w:date="2023-10-08T09:50:00Z">
                          <w:rPr>
                            <w:rFonts w:ascii="Cambria Math" w:hAnsi="Cambria Math" w:cs="Times New Roman"/>
                            <w:sz w:val="20"/>
                            <w:szCs w:val="20"/>
                            <w:lang w:val="en-US"/>
                          </w:rPr>
                          <m:t>ha</m:t>
                        </w:del>
                      </m:r>
                    </m:den>
                  </m:f>
                </m:e>
              </m:d>
              <m:r>
                <w:del w:id="7207" w:author="MKONDIWA, Maxwell (CIMMYT-India)" w:date="2023-10-08T09:50:00Z">
                  <w:rPr>
                    <w:rFonts w:ascii="Cambria Math" w:hAnsi="Cambria Math" w:cs="Times New Roman"/>
                    <w:sz w:val="20"/>
                    <w:szCs w:val="20"/>
                    <w:lang w:val="en-US"/>
                  </w:rPr>
                  <m:t xml:space="preserve"> </m:t>
                </w:del>
              </m:r>
            </m:num>
            <m:den>
              <m:r>
                <w:del w:id="7208" w:author="MKONDIWA, Maxwell (CIMMYT-India)" w:date="2023-10-08T09:50:00Z">
                  <w:rPr>
                    <w:rFonts w:ascii="Cambria Math" w:hAnsi="Cambria Math" w:cs="Times New Roman"/>
                    <w:sz w:val="20"/>
                    <w:szCs w:val="20"/>
                    <w:lang w:val="en-US"/>
                  </w:rPr>
                  <m:t>Price of wheat (or rice) per kg (</m:t>
                </w:del>
              </m:r>
              <m:f>
                <m:fPr>
                  <m:ctrlPr>
                    <w:ins w:id="7209" w:author="Urfels, Anton (IRRI)" w:date="2023-10-07T23:35:00Z">
                      <w:del w:id="7210" w:author="MKONDIWA, Maxwell (CIMMYT-India)" w:date="2023-10-08T09:50:00Z">
                        <w:rPr>
                          <w:rFonts w:ascii="Cambria Math" w:hAnsi="Cambria Math" w:cs="Times New Roman"/>
                          <w:i/>
                          <w:sz w:val="20"/>
                          <w:szCs w:val="20"/>
                          <w:lang w:val="en-US"/>
                        </w:rPr>
                      </w:del>
                    </w:ins>
                  </m:ctrlPr>
                </m:fPr>
                <m:num>
                  <m:r>
                    <w:del w:id="7211" w:author="MKONDIWA, Maxwell (CIMMYT-India)" w:date="2023-10-08T09:50:00Z">
                      <w:rPr>
                        <w:rFonts w:ascii="Cambria Math" w:hAnsi="Cambria Math" w:cs="Times New Roman"/>
                        <w:sz w:val="20"/>
                        <w:szCs w:val="20"/>
                        <w:lang w:val="en-US"/>
                      </w:rPr>
                      <m:t>Rs</m:t>
                    </w:del>
                  </m:r>
                </m:num>
                <m:den>
                  <m:r>
                    <w:del w:id="7212" w:author="MKONDIWA, Maxwell (CIMMYT-India)" w:date="2023-10-08T09:50:00Z">
                      <w:rPr>
                        <w:rFonts w:ascii="Cambria Math" w:hAnsi="Cambria Math" w:cs="Times New Roman"/>
                        <w:sz w:val="20"/>
                        <w:szCs w:val="20"/>
                        <w:lang w:val="en-US"/>
                      </w:rPr>
                      <m:t>kg</m:t>
                    </w:del>
                  </m:r>
                </m:den>
              </m:f>
              <m:r>
                <w:del w:id="7213" w:author="MKONDIWA, Maxwell (CIMMYT-India)" w:date="2023-10-08T09:50:00Z">
                  <w:rPr>
                    <w:rFonts w:ascii="Cambria Math" w:hAnsi="Cambria Math" w:cs="Times New Roman"/>
                    <w:sz w:val="20"/>
                    <w:szCs w:val="20"/>
                    <w:lang w:val="en-US"/>
                  </w:rPr>
                  <m:t>)</m:t>
                </w:del>
              </m:r>
            </m:den>
          </m:f>
        </m:oMath>
      </m:oMathPara>
    </w:p>
    <w:p w14:paraId="10F40F44" w14:textId="010FE67F" w:rsidR="007B6260" w:rsidRPr="00256197" w:rsidDel="0075048F" w:rsidRDefault="0031433B" w:rsidP="00B202CF">
      <w:pPr>
        <w:jc w:val="both"/>
        <w:rPr>
          <w:del w:id="7214" w:author="MKONDIWA, Maxwell (CIMMYT-India)" w:date="2023-10-08T09:50:00Z"/>
          <w:rFonts w:cs="Times New Roman"/>
        </w:rPr>
        <w:pPrChange w:id="7215" w:author="Urfels, Anton (IRRI)" w:date="2023-10-12T22:51:00Z">
          <w:pPr>
            <w:jc w:val="both"/>
          </w:pPr>
        </w:pPrChange>
      </w:pPr>
      <w:del w:id="7216" w:author="MKONDIWA, Maxwell (CIMMYT-India)" w:date="2023-10-08T09:50:00Z">
        <w:r w:rsidRPr="00256197" w:rsidDel="0075048F">
          <w:rPr>
            <w:rFonts w:cs="Times New Roman"/>
            <w:noProof/>
            <w:rPrChange w:id="7217" w:author="Urfels, Anton (IRRI)" w:date="2023-10-06T20:02:00Z">
              <w:rPr>
                <w:rFonts w:ascii="Gill Sans MT" w:hAnsi="Gill Sans MT"/>
                <w:noProof/>
              </w:rPr>
            </w:rPrChange>
          </w:rPr>
          <mc:AlternateContent>
            <mc:Choice Requires="wpg">
              <w:drawing>
                <wp:anchor distT="0" distB="0" distL="114300" distR="114300" simplePos="0" relativeHeight="251658244" behindDoc="0" locked="0" layoutInCell="1" allowOverlap="1" wp14:anchorId="09901EA2" wp14:editId="385498EE">
                  <wp:simplePos x="0" y="0"/>
                  <wp:positionH relativeFrom="margin">
                    <wp:posOffset>85979</wp:posOffset>
                  </wp:positionH>
                  <wp:positionV relativeFrom="page">
                    <wp:posOffset>2562352</wp:posOffset>
                  </wp:positionV>
                  <wp:extent cx="5444490" cy="4114165"/>
                  <wp:effectExtent l="0" t="0" r="3810" b="635"/>
                  <wp:wrapTopAndBottom/>
                  <wp:docPr id="23" name="Group 23"/>
                  <wp:cNvGraphicFramePr/>
                  <a:graphic xmlns:a="http://schemas.openxmlformats.org/drawingml/2006/main">
                    <a:graphicData uri="http://schemas.microsoft.com/office/word/2010/wordprocessingGroup">
                      <wpg:wgp>
                        <wpg:cNvGrpSpPr/>
                        <wpg:grpSpPr>
                          <a:xfrm>
                            <a:off x="0" y="0"/>
                            <a:ext cx="5444490" cy="4114165"/>
                            <a:chOff x="0" y="0"/>
                            <a:chExt cx="11584517" cy="6096151"/>
                          </a:xfrm>
                        </wpg:grpSpPr>
                        <pic:pic xmlns:pic="http://schemas.openxmlformats.org/drawingml/2006/picture">
                          <pic:nvPicPr>
                            <pic:cNvPr id="24" name="Content Placeholder 4"/>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387773" y="869029"/>
                              <a:ext cx="5749418" cy="2340000"/>
                            </a:xfrm>
                            <a:prstGeom prst="rect">
                              <a:avLst/>
                            </a:prstGeom>
                          </pic:spPr>
                        </pic:pic>
                        <pic:pic xmlns:pic="http://schemas.openxmlformats.org/drawingml/2006/picture">
                          <pic:nvPicPr>
                            <pic:cNvPr id="25" name="Picture 25"/>
                            <pic:cNvPicPr>
                              <a:picLocks noChangeAspect="1"/>
                            </pic:cNvPicPr>
                          </pic:nvPicPr>
                          <pic:blipFill>
                            <a:blip r:embed="rId64"/>
                            <a:stretch>
                              <a:fillRect/>
                            </a:stretch>
                          </pic:blipFill>
                          <pic:spPr>
                            <a:xfrm>
                              <a:off x="303513" y="3527617"/>
                              <a:ext cx="6163719" cy="2568534"/>
                            </a:xfrm>
                            <a:prstGeom prst="rect">
                              <a:avLst/>
                            </a:prstGeom>
                          </pic:spPr>
                        </pic:pic>
                        <wps:wsp>
                          <wps:cNvPr id="26" name="TextBox 4"/>
                          <wps:cNvSpPr txBox="1"/>
                          <wps:spPr>
                            <a:xfrm>
                              <a:off x="0" y="0"/>
                              <a:ext cx="5213539" cy="413061"/>
                            </a:xfrm>
                            <a:prstGeom prst="rect">
                              <a:avLst/>
                            </a:prstGeom>
                            <a:noFill/>
                          </wps:spPr>
                          <wps:txbx>
                            <w:txbxContent>
                              <w:p w14:paraId="39BF4B9E" w14:textId="77777777" w:rsidR="007B6260" w:rsidRPr="00EB39FA" w:rsidRDefault="007B6260" w:rsidP="007B6260">
                                <w:pPr>
                                  <w:rPr>
                                    <w:rFonts w:asciiTheme="minorHAnsi" w:hAnsi="Calibri"/>
                                    <w:color w:val="000000" w:themeColor="text1"/>
                                    <w:kern w:val="24"/>
                                    <w:sz w:val="24"/>
                                    <w:szCs w:val="24"/>
                                  </w:rPr>
                                </w:pPr>
                                <w:r w:rsidRPr="00EB39FA">
                                  <w:rPr>
                                    <w:rFonts w:asciiTheme="minorHAnsi" w:hAnsi="Calibri"/>
                                    <w:color w:val="000000" w:themeColor="text1"/>
                                    <w:kern w:val="24"/>
                                    <w:sz w:val="24"/>
                                    <w:szCs w:val="24"/>
                                  </w:rPr>
                                  <w:t xml:space="preserve">a. Without zero yield entries </w:t>
                                </w:r>
                              </w:p>
                            </w:txbxContent>
                          </wps:txbx>
                          <wps:bodyPr wrap="square" rtlCol="0">
                            <a:noAutofit/>
                          </wps:bodyPr>
                        </wps:wsp>
                        <wps:wsp>
                          <wps:cNvPr id="27" name="TextBox 5"/>
                          <wps:cNvSpPr txBox="1"/>
                          <wps:spPr>
                            <a:xfrm>
                              <a:off x="302694" y="445980"/>
                              <a:ext cx="2390359" cy="337194"/>
                            </a:xfrm>
                            <a:prstGeom prst="rect">
                              <a:avLst/>
                            </a:prstGeom>
                            <a:noFill/>
                          </wps:spPr>
                          <wps:txbx>
                            <w:txbxContent>
                              <w:p w14:paraId="7AC4C9D5" w14:textId="77777777" w:rsidR="007B6260" w:rsidRPr="00EB39FA" w:rsidRDefault="007B6260" w:rsidP="007B6260">
                                <w:pPr>
                                  <w:rPr>
                                    <w:rFonts w:asciiTheme="minorHAnsi" w:hAnsi="Calibri"/>
                                    <w:color w:val="000000" w:themeColor="text1"/>
                                    <w:kern w:val="24"/>
                                    <w:sz w:val="24"/>
                                    <w:szCs w:val="24"/>
                                  </w:rPr>
                                </w:pPr>
                                <w:r w:rsidRPr="00EB39FA">
                                  <w:rPr>
                                    <w:rFonts w:asciiTheme="minorHAnsi" w:hAnsi="Calibri"/>
                                    <w:color w:val="000000" w:themeColor="text1"/>
                                    <w:kern w:val="24"/>
                                    <w:sz w:val="24"/>
                                    <w:szCs w:val="24"/>
                                  </w:rPr>
                                  <w:t>Rice</w:t>
                                </w:r>
                              </w:p>
                            </w:txbxContent>
                          </wps:txbx>
                          <wps:bodyPr wrap="square" rtlCol="0">
                            <a:noAutofit/>
                          </wps:bodyPr>
                        </wps:wsp>
                        <wps:wsp>
                          <wps:cNvPr id="28" name="TextBox 6"/>
                          <wps:cNvSpPr txBox="1"/>
                          <wps:spPr>
                            <a:xfrm>
                              <a:off x="387090" y="3133997"/>
                              <a:ext cx="1380157" cy="1585569"/>
                            </a:xfrm>
                            <a:prstGeom prst="rect">
                              <a:avLst/>
                            </a:prstGeom>
                            <a:noFill/>
                          </wps:spPr>
                          <wps:txbx>
                            <w:txbxContent>
                              <w:p w14:paraId="6A7FF4A0" w14:textId="77777777" w:rsidR="007B6260" w:rsidRPr="00EB39FA" w:rsidRDefault="007B6260" w:rsidP="007B6260">
                                <w:pPr>
                                  <w:rPr>
                                    <w:rFonts w:asciiTheme="minorHAnsi" w:hAnsi="Calibri"/>
                                    <w:color w:val="000000" w:themeColor="text1"/>
                                    <w:kern w:val="24"/>
                                    <w:sz w:val="24"/>
                                    <w:szCs w:val="24"/>
                                  </w:rPr>
                                </w:pPr>
                                <w:r w:rsidRPr="00EB39FA">
                                  <w:rPr>
                                    <w:rFonts w:asciiTheme="minorHAnsi" w:hAnsi="Calibri"/>
                                    <w:color w:val="000000" w:themeColor="text1"/>
                                    <w:kern w:val="24"/>
                                    <w:sz w:val="24"/>
                                    <w:szCs w:val="24"/>
                                  </w:rPr>
                                  <w:t>Wheat</w:t>
                                </w:r>
                              </w:p>
                            </w:txbxContent>
                          </wps:txbx>
                          <wps:bodyPr wrap="square" rtlCol="0">
                            <a:noAutofit/>
                          </wps:bodyPr>
                        </wps:wsp>
                        <pic:pic xmlns:pic="http://schemas.openxmlformats.org/drawingml/2006/picture">
                          <pic:nvPicPr>
                            <pic:cNvPr id="29" name="Picture 29" descr="Chart, line chart&#10;&#10;Description automatically generated"/>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6363729" y="889969"/>
                              <a:ext cx="5214551" cy="2319061"/>
                            </a:xfrm>
                            <a:prstGeom prst="rect">
                              <a:avLst/>
                            </a:prstGeom>
                          </pic:spPr>
                        </pic:pic>
                        <pic:pic xmlns:pic="http://schemas.openxmlformats.org/drawingml/2006/picture">
                          <pic:nvPicPr>
                            <pic:cNvPr id="30" name="Picture 30" descr="Chart, line chart&#10;&#10;Description automatically generated"/>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6363731" y="3486589"/>
                              <a:ext cx="5220786" cy="2609562"/>
                            </a:xfrm>
                            <a:prstGeom prst="rect">
                              <a:avLst/>
                            </a:prstGeom>
                          </pic:spPr>
                        </pic:pic>
                        <wps:wsp>
                          <wps:cNvPr id="31" name="TextBox 12"/>
                          <wps:cNvSpPr txBox="1"/>
                          <wps:spPr>
                            <a:xfrm>
                              <a:off x="6137192" y="0"/>
                              <a:ext cx="4074706" cy="370962"/>
                            </a:xfrm>
                            <a:prstGeom prst="rect">
                              <a:avLst/>
                            </a:prstGeom>
                            <a:noFill/>
                          </wps:spPr>
                          <wps:txbx>
                            <w:txbxContent>
                              <w:p w14:paraId="49D88EE4" w14:textId="77777777" w:rsidR="007B6260" w:rsidRPr="00EB39FA" w:rsidRDefault="007B6260" w:rsidP="007B6260">
                                <w:pPr>
                                  <w:rPr>
                                    <w:rFonts w:asciiTheme="minorHAnsi" w:hAnsi="Calibri"/>
                                    <w:color w:val="000000" w:themeColor="text1"/>
                                    <w:kern w:val="24"/>
                                    <w:sz w:val="24"/>
                                    <w:szCs w:val="24"/>
                                  </w:rPr>
                                </w:pPr>
                                <w:r w:rsidRPr="00EB39FA">
                                  <w:rPr>
                                    <w:rFonts w:asciiTheme="minorHAnsi" w:hAnsi="Calibri"/>
                                    <w:color w:val="000000" w:themeColor="text1"/>
                                    <w:kern w:val="24"/>
                                    <w:sz w:val="24"/>
                                    <w:szCs w:val="24"/>
                                  </w:rPr>
                                  <w:t xml:space="preserve">b. With zero yield entries  </w:t>
                                </w:r>
                              </w:p>
                            </w:txbxContent>
                          </wps:txbx>
                          <wps:bodyPr wrap="square" rtlCol="0">
                            <a:noAutofit/>
                          </wps:bodyPr>
                        </wps:wsp>
                        <wps:wsp>
                          <wps:cNvPr id="32" name="TextBox 13"/>
                          <wps:cNvSpPr txBox="1"/>
                          <wps:spPr>
                            <a:xfrm>
                              <a:off x="6853507" y="419180"/>
                              <a:ext cx="1849418" cy="365226"/>
                            </a:xfrm>
                            <a:prstGeom prst="rect">
                              <a:avLst/>
                            </a:prstGeom>
                            <a:noFill/>
                          </wps:spPr>
                          <wps:txbx>
                            <w:txbxContent>
                              <w:p w14:paraId="13EEA8D5" w14:textId="77777777" w:rsidR="007B6260" w:rsidRPr="00EB39FA" w:rsidRDefault="007B6260" w:rsidP="007B6260">
                                <w:pPr>
                                  <w:rPr>
                                    <w:rFonts w:asciiTheme="minorHAnsi" w:hAnsi="Calibri"/>
                                    <w:color w:val="000000" w:themeColor="text1"/>
                                    <w:kern w:val="24"/>
                                    <w:sz w:val="24"/>
                                    <w:szCs w:val="24"/>
                                  </w:rPr>
                                </w:pPr>
                                <w:r w:rsidRPr="00EB39FA">
                                  <w:rPr>
                                    <w:rFonts w:asciiTheme="minorHAnsi" w:hAnsi="Calibri"/>
                                    <w:color w:val="000000" w:themeColor="text1"/>
                                    <w:kern w:val="24"/>
                                    <w:sz w:val="24"/>
                                    <w:szCs w:val="24"/>
                                  </w:rPr>
                                  <w:t>Rice</w:t>
                                </w:r>
                              </w:p>
                            </w:txbxContent>
                          </wps:txbx>
                          <wps:bodyPr wrap="square" rtlCol="0">
                            <a:noAutofit/>
                          </wps:bodyPr>
                        </wps:wsp>
                        <wps:wsp>
                          <wps:cNvPr id="33" name="TextBox 14"/>
                          <wps:cNvSpPr txBox="1"/>
                          <wps:spPr>
                            <a:xfrm>
                              <a:off x="6386561" y="3079526"/>
                              <a:ext cx="1382492" cy="344940"/>
                            </a:xfrm>
                            <a:prstGeom prst="rect">
                              <a:avLst/>
                            </a:prstGeom>
                            <a:noFill/>
                          </wps:spPr>
                          <wps:txbx>
                            <w:txbxContent>
                              <w:p w14:paraId="45CFAB5A" w14:textId="77777777" w:rsidR="007B6260" w:rsidRPr="00EB39FA" w:rsidRDefault="007B6260" w:rsidP="007B6260">
                                <w:pPr>
                                  <w:rPr>
                                    <w:rFonts w:asciiTheme="minorHAnsi" w:hAnsi="Calibri"/>
                                    <w:color w:val="000000" w:themeColor="text1"/>
                                    <w:kern w:val="24"/>
                                    <w:sz w:val="24"/>
                                    <w:szCs w:val="24"/>
                                  </w:rPr>
                                </w:pPr>
                                <w:r w:rsidRPr="00EB39FA">
                                  <w:rPr>
                                    <w:rFonts w:asciiTheme="minorHAnsi" w:hAnsi="Calibri"/>
                                    <w:color w:val="000000" w:themeColor="text1"/>
                                    <w:kern w:val="24"/>
                                    <w:sz w:val="24"/>
                                    <w:szCs w:val="24"/>
                                  </w:rPr>
                                  <w:t>Whea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9901EA2" id="Group 23" o:spid="_x0000_s1054" style="position:absolute;left:0;text-align:left;margin-left:6.75pt;margin-top:201.75pt;width:428.7pt;height:323.95pt;z-index:251658244;mso-position-horizontal-relative:margin;mso-position-vertical-relative:page;mso-width-relative:margin;mso-height-relative:margin" coordsize="115845,6096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">
                  <v:shape id="Content Placeholder 4" o:spid="_x0000_s1055" type="#_x0000_t75" style="position:absolute;left:3877;top:8690;width:57494;height:234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">
                    <v:imagedata r:id="rId67" o:title=""/>
                  </v:shape>
                  <v:shape id="Picture 25" o:spid="_x0000_s1056" type="#_x0000_t75" style="position:absolute;left:3035;top:35276;width:61637;height:256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">
                    <v:imagedata r:id="rId68" o:title=""/>
                  </v:shape>
                  <v:shape id="TextBox 4" o:spid="_x0000_s1057" type="#_x0000_t202" style="position:absolute;width:52135;height:41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" filled="f" stroked="f">
                    <v:textbox>
                      <w:txbxContent>
                        <w:p w14:paraId="39BF4B9E" w14:textId="77777777" w:rsidR="007B6260" w:rsidRPr="00EB39FA" w:rsidRDefault="007B6260" w:rsidP="007B6260">
                          <w:pPr>
                            <w:rPr>
                              <w:rFonts w:asciiTheme="minorHAnsi" w:hAnsi="Calibri"/>
                              <w:color w:val="000000" w:themeColor="text1"/>
                              <w:kern w:val="24"/>
                              <w:sz w:val="24"/>
                              <w:szCs w:val="24"/>
                            </w:rPr>
                          </w:pPr>
                          <w:r w:rsidRPr="00EB39FA">
                            <w:rPr>
                              <w:rFonts w:asciiTheme="minorHAnsi" w:hAnsi="Calibri"/>
                              <w:color w:val="000000" w:themeColor="text1"/>
                              <w:kern w:val="24"/>
                              <w:sz w:val="24"/>
                              <w:szCs w:val="24"/>
                            </w:rPr>
                            <w:t xml:space="preserve">a. Without zero yield entries </w:t>
                          </w:r>
                        </w:p>
                      </w:txbxContent>
                    </v:textbox>
                  </v:shape>
                  <v:shape id="TextBox 5" o:spid="_x0000_s1058" type="#_x0000_t202" style="position:absolute;left:3026;top:4459;width:23904;height:33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" filled="f" stroked="f">
                    <v:textbox>
                      <w:txbxContent>
                        <w:p w14:paraId="7AC4C9D5" w14:textId="77777777" w:rsidR="007B6260" w:rsidRPr="00EB39FA" w:rsidRDefault="007B6260" w:rsidP="007B6260">
                          <w:pPr>
                            <w:rPr>
                              <w:rFonts w:asciiTheme="minorHAnsi" w:hAnsi="Calibri"/>
                              <w:color w:val="000000" w:themeColor="text1"/>
                              <w:kern w:val="24"/>
                              <w:sz w:val="24"/>
                              <w:szCs w:val="24"/>
                            </w:rPr>
                          </w:pPr>
                          <w:r w:rsidRPr="00EB39FA">
                            <w:rPr>
                              <w:rFonts w:asciiTheme="minorHAnsi" w:hAnsi="Calibri"/>
                              <w:color w:val="000000" w:themeColor="text1"/>
                              <w:kern w:val="24"/>
                              <w:sz w:val="24"/>
                              <w:szCs w:val="24"/>
                            </w:rPr>
                            <w:t>Rice</w:t>
                          </w:r>
                        </w:p>
                      </w:txbxContent>
                    </v:textbox>
                  </v:shape>
                  <v:shape id="TextBox 6" o:spid="_x0000_s1059" type="#_x0000_t202" style="position:absolute;left:3870;top:31339;width:13802;height:158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" filled="f" stroked="f">
                    <v:textbox>
                      <w:txbxContent>
                        <w:p w14:paraId="6A7FF4A0" w14:textId="77777777" w:rsidR="007B6260" w:rsidRPr="00EB39FA" w:rsidRDefault="007B6260" w:rsidP="007B6260">
                          <w:pPr>
                            <w:rPr>
                              <w:rFonts w:asciiTheme="minorHAnsi" w:hAnsi="Calibri"/>
                              <w:color w:val="000000" w:themeColor="text1"/>
                              <w:kern w:val="24"/>
                              <w:sz w:val="24"/>
                              <w:szCs w:val="24"/>
                            </w:rPr>
                          </w:pPr>
                          <w:r w:rsidRPr="00EB39FA">
                            <w:rPr>
                              <w:rFonts w:asciiTheme="minorHAnsi" w:hAnsi="Calibri"/>
                              <w:color w:val="000000" w:themeColor="text1"/>
                              <w:kern w:val="24"/>
                              <w:sz w:val="24"/>
                              <w:szCs w:val="24"/>
                            </w:rPr>
                            <w:t>Wheat</w:t>
                          </w:r>
                        </w:p>
                      </w:txbxContent>
                    </v:textbox>
                  </v:shape>
                  <v:shape id="Picture 29" o:spid="_x0000_s1060" type="#_x0000_t75" alt="Chart, line chart&#10;&#10;Description automatically generated" style="position:absolute;left:63637;top:8899;width:52145;height:2319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">
                    <v:imagedata r:id="rId69" o:title="Chart, line chart&#10;&#10;Description automatically generated"/>
                  </v:shape>
                  <v:shape id="Picture 30" o:spid="_x0000_s1061" type="#_x0000_t75" alt="Chart, line chart&#10;&#10;Description automatically generated" style="position:absolute;left:63637;top:34865;width:52208;height:2609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">
                    <v:imagedata r:id="rId70" o:title="Chart, line chart&#10;&#10;Description automatically generated"/>
                  </v:shape>
                  <v:shape id="TextBox 12" o:spid="_x0000_s1062" type="#_x0000_t202" style="position:absolute;left:61371;width:40747;height:37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" filled="f" stroked="f">
                    <v:textbox>
                      <w:txbxContent>
                        <w:p w14:paraId="49D88EE4" w14:textId="77777777" w:rsidR="007B6260" w:rsidRPr="00EB39FA" w:rsidRDefault="007B6260" w:rsidP="007B6260">
                          <w:pPr>
                            <w:rPr>
                              <w:rFonts w:asciiTheme="minorHAnsi" w:hAnsi="Calibri"/>
                              <w:color w:val="000000" w:themeColor="text1"/>
                              <w:kern w:val="24"/>
                              <w:sz w:val="24"/>
                              <w:szCs w:val="24"/>
                            </w:rPr>
                          </w:pPr>
                          <w:r w:rsidRPr="00EB39FA">
                            <w:rPr>
                              <w:rFonts w:asciiTheme="minorHAnsi" w:hAnsi="Calibri"/>
                              <w:color w:val="000000" w:themeColor="text1"/>
                              <w:kern w:val="24"/>
                              <w:sz w:val="24"/>
                              <w:szCs w:val="24"/>
                            </w:rPr>
                            <w:t xml:space="preserve">b. With zero yield entries  </w:t>
                          </w:r>
                        </w:p>
                      </w:txbxContent>
                    </v:textbox>
                  </v:shape>
                  <v:shape id="TextBox 13" o:spid="_x0000_s1063" type="#_x0000_t202" style="position:absolute;left:68535;top:4191;width:18494;height:36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" filled="f" stroked="f">
                    <v:textbox>
                      <w:txbxContent>
                        <w:p w14:paraId="13EEA8D5" w14:textId="77777777" w:rsidR="007B6260" w:rsidRPr="00EB39FA" w:rsidRDefault="007B6260" w:rsidP="007B6260">
                          <w:pPr>
                            <w:rPr>
                              <w:rFonts w:asciiTheme="minorHAnsi" w:hAnsi="Calibri"/>
                              <w:color w:val="000000" w:themeColor="text1"/>
                              <w:kern w:val="24"/>
                              <w:sz w:val="24"/>
                              <w:szCs w:val="24"/>
                            </w:rPr>
                          </w:pPr>
                          <w:r w:rsidRPr="00EB39FA">
                            <w:rPr>
                              <w:rFonts w:asciiTheme="minorHAnsi" w:hAnsi="Calibri"/>
                              <w:color w:val="000000" w:themeColor="text1"/>
                              <w:kern w:val="24"/>
                              <w:sz w:val="24"/>
                              <w:szCs w:val="24"/>
                            </w:rPr>
                            <w:t>Rice</w:t>
                          </w:r>
                        </w:p>
                      </w:txbxContent>
                    </v:textbox>
                  </v:shape>
                  <v:shape id="TextBox 14" o:spid="_x0000_s1064" type="#_x0000_t202" style="position:absolute;left:63865;top:30795;width:13825;height:344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" filled="f" stroked="f">
                    <v:textbox>
                      <w:txbxContent>
                        <w:p w14:paraId="45CFAB5A" w14:textId="77777777" w:rsidR="007B6260" w:rsidRPr="00EB39FA" w:rsidRDefault="007B6260" w:rsidP="007B6260">
                          <w:pPr>
                            <w:rPr>
                              <w:rFonts w:asciiTheme="minorHAnsi" w:hAnsi="Calibri"/>
                              <w:color w:val="000000" w:themeColor="text1"/>
                              <w:kern w:val="24"/>
                              <w:sz w:val="24"/>
                              <w:szCs w:val="24"/>
                            </w:rPr>
                          </w:pPr>
                          <w:r w:rsidRPr="00EB39FA">
                            <w:rPr>
                              <w:rFonts w:asciiTheme="minorHAnsi" w:hAnsi="Calibri"/>
                              <w:color w:val="000000" w:themeColor="text1"/>
                              <w:kern w:val="24"/>
                              <w:sz w:val="24"/>
                              <w:szCs w:val="24"/>
                            </w:rPr>
                            <w:t>Wheat</w:t>
                          </w:r>
                        </w:p>
                      </w:txbxContent>
                    </v:textbox>
                  </v:shape>
                  <w10:wrap type="topAndBottom" anchorx="margin" anchory="page"/>
                </v:group>
              </w:pict>
            </mc:Fallback>
          </mc:AlternateContent>
        </w:r>
        <w:r w:rsidR="007B6260" w:rsidRPr="00256197" w:rsidDel="0075048F">
          <w:rPr>
            <w:rFonts w:cs="Times New Roman"/>
          </w:rPr>
          <w:delText xml:space="preserve">Figure </w:delText>
        </w:r>
        <w:r w:rsidRPr="00256197" w:rsidDel="0075048F">
          <w:rPr>
            <w:rFonts w:cs="Times New Roman"/>
          </w:rPr>
          <w:delText>C1</w:delText>
        </w:r>
        <w:r w:rsidR="007B6260" w:rsidRPr="00256197" w:rsidDel="0075048F">
          <w:rPr>
            <w:rFonts w:cs="Times New Roman"/>
          </w:rPr>
          <w:delText xml:space="preserve"> shows the percentage distribution of risk averse farmers who would prefer that strategy as compared to the fixed long rice planting given increase input cost-output price ratio. At zero input cost changes, the percentage of farmers who prefer the corresponding strategies are as in table 2 and table 3. Panel (a) of Figure 4 shows that wheat is more responsive to changes in the costs of production as compared to rice. Overall, the ordering of the strategies remains intact with constant changes in costs of production except for implausibly high costs of production. </w:delText>
        </w:r>
      </w:del>
    </w:p>
    <w:p w14:paraId="7DFA620A" w14:textId="4C475123" w:rsidR="007B6260" w:rsidDel="00B202CF" w:rsidRDefault="007B6260" w:rsidP="00B202CF">
      <w:pPr>
        <w:rPr>
          <w:del w:id="7218" w:author="Urfels, Anton (IRRI)" w:date="2023-10-12T22:51:00Z"/>
          <w:rFonts w:cs="Times New Roman"/>
        </w:rPr>
        <w:pPrChange w:id="7219" w:author="Urfels, Anton (IRRI)" w:date="2023-10-12T22:51:00Z">
          <w:pPr/>
        </w:pPrChange>
      </w:pPr>
      <w:del w:id="7220" w:author="MKONDIWA, Maxwell (CIMMYT-India)" w:date="2023-10-08T09:50:00Z">
        <w:r w:rsidRPr="00256197" w:rsidDel="0075048F">
          <w:rPr>
            <w:rFonts w:cs="Times New Roman"/>
            <w:rPrChange w:id="7221" w:author="Urfels, Anton (IRRI)" w:date="2023-10-06T20:02:00Z">
              <w:rPr>
                <w:rFonts w:ascii="Gill Sans MT" w:hAnsi="Gill Sans MT"/>
              </w:rPr>
            </w:rPrChange>
          </w:rPr>
          <w:delText xml:space="preserve">Figure </w:delText>
        </w:r>
        <w:r w:rsidR="0031433B" w:rsidRPr="00256197" w:rsidDel="0075048F">
          <w:rPr>
            <w:rFonts w:cs="Times New Roman"/>
            <w:rPrChange w:id="7222" w:author="Urfels, Anton (IRRI)" w:date="2023-10-06T20:02:00Z">
              <w:rPr>
                <w:rFonts w:ascii="Gill Sans MT" w:hAnsi="Gill Sans MT"/>
              </w:rPr>
            </w:rPrChange>
          </w:rPr>
          <w:delText>C1</w:delText>
        </w:r>
        <w:r w:rsidRPr="00256197" w:rsidDel="0075048F">
          <w:rPr>
            <w:rFonts w:cs="Times New Roman"/>
            <w:rPrChange w:id="7223" w:author="Urfels, Anton (IRRI)" w:date="2023-10-06T20:02:00Z">
              <w:rPr>
                <w:rFonts w:ascii="Gill Sans MT" w:hAnsi="Gill Sans MT"/>
              </w:rPr>
            </w:rPrChange>
          </w:rPr>
          <w:delText xml:space="preserve">:  </w:delText>
        </w:r>
        <w:commentRangeStart w:id="7224"/>
        <w:r w:rsidRPr="00256197" w:rsidDel="0075048F">
          <w:rPr>
            <w:rFonts w:cs="Times New Roman"/>
            <w:rPrChange w:id="7225" w:author="Urfels, Anton (IRRI)" w:date="2023-10-06T20:02:00Z">
              <w:rPr>
                <w:rFonts w:ascii="Gill Sans MT" w:hAnsi="Gill Sans MT"/>
              </w:rPr>
            </w:rPrChange>
          </w:rPr>
          <w:delText>Price sensitivity</w:delText>
        </w:r>
        <w:commentRangeEnd w:id="7224"/>
        <w:r w:rsidRPr="00256197" w:rsidDel="0075048F">
          <w:rPr>
            <w:rStyle w:val="CommentReference"/>
            <w:rFonts w:cs="Times New Roman"/>
            <w:lang w:val="en-US"/>
          </w:rPr>
          <w:commentReference w:id="7224"/>
        </w:r>
      </w:del>
    </w:p>
    <w:p w14:paraId="791682C0" w14:textId="77777777" w:rsidR="007B019E" w:rsidDel="00B202CF" w:rsidRDefault="007B019E" w:rsidP="00B202CF">
      <w:pPr>
        <w:rPr>
          <w:del w:id="7226" w:author="Urfels, Anton (IRRI)" w:date="2023-10-12T22:51:00Z"/>
          <w:rFonts w:cs="Times New Roman"/>
        </w:rPr>
        <w:pPrChange w:id="7227" w:author="Urfels, Anton (IRRI)" w:date="2023-10-12T22:51:00Z">
          <w:pPr/>
        </w:pPrChange>
      </w:pPr>
    </w:p>
    <w:p w14:paraId="5AB24BDA" w14:textId="77777777" w:rsidR="007B019E" w:rsidRDefault="007B019E" w:rsidP="00B202CF">
      <w:pPr>
        <w:rPr>
          <w:rFonts w:cs="Times New Roman"/>
        </w:rPr>
      </w:pPr>
    </w:p>
    <w:p w14:paraId="41CDCA97" w14:textId="1EE07678" w:rsidR="009F5123" w:rsidRPr="009F5123" w:rsidRDefault="007B019E" w:rsidP="00B202CF">
      <w:pPr>
        <w:pStyle w:val="EndNoteBibliography"/>
        <w:spacing w:after="0" w:line="360" w:lineRule="auto"/>
        <w:ind w:left="720" w:hanging="720"/>
        <w:rPr>
          <w:noProof/>
        </w:rPr>
        <w:pPrChange w:id="7228" w:author="Urfels, Anton (IRRI)" w:date="2023-10-12T22:51:00Z">
          <w:pPr>
            <w:pStyle w:val="EndNoteBibliography"/>
            <w:spacing w:after="0"/>
            <w:ind w:left="720" w:hanging="720"/>
          </w:pPr>
        </w:pPrChange>
      </w:pPr>
      <w:r>
        <w:fldChar w:fldCharType="begin"/>
      </w:r>
      <w:r>
        <w:instrText xml:space="preserve"> ADDIN EN.REFLIST </w:instrText>
      </w:r>
      <w:r>
        <w:fldChar w:fldCharType="separate"/>
      </w:r>
      <w:r w:rsidR="009F5123" w:rsidRPr="009F5123">
        <w:rPr>
          <w:noProof/>
        </w:rPr>
        <w:t xml:space="preserve">Hurley, T., Koo, J., &amp; Tesfaye, K. (2018). Weather risk: how does it change the yield benefits of nitrogen fertilizer and improved maize varieties in sub-Saharan Africa? </w:t>
      </w:r>
      <w:r w:rsidR="009F5123" w:rsidRPr="009F5123">
        <w:rPr>
          <w:i/>
          <w:noProof/>
        </w:rPr>
        <w:t>Agricultural Economics</w:t>
      </w:r>
      <w:r w:rsidR="009F5123" w:rsidRPr="009F5123">
        <w:rPr>
          <w:noProof/>
        </w:rPr>
        <w:t>,</w:t>
      </w:r>
      <w:r w:rsidR="009F5123" w:rsidRPr="009F5123">
        <w:rPr>
          <w:i/>
          <w:noProof/>
        </w:rPr>
        <w:t xml:space="preserve"> 49</w:t>
      </w:r>
      <w:r w:rsidR="009F5123" w:rsidRPr="009F5123">
        <w:rPr>
          <w:noProof/>
        </w:rPr>
        <w:t xml:space="preserve">(6), 711-723. </w:t>
      </w:r>
      <w:r w:rsidR="009F5123">
        <w:rPr>
          <w:noProof/>
        </w:rPr>
        <w:fldChar w:fldCharType="begin"/>
      </w:r>
      <w:r w:rsidR="009F5123">
        <w:rPr>
          <w:noProof/>
        </w:rPr>
        <w:instrText>HYPERLINK "https://doi.org/https://doi.org/10.1111/agec.12454"</w:instrText>
      </w:r>
      <w:r w:rsidR="009F5123">
        <w:rPr>
          <w:noProof/>
        </w:rPr>
      </w:r>
      <w:r w:rsidR="009F5123">
        <w:rPr>
          <w:noProof/>
        </w:rPr>
        <w:fldChar w:fldCharType="separate"/>
      </w:r>
      <w:r w:rsidR="009F5123" w:rsidRPr="009F5123">
        <w:rPr>
          <w:rStyle w:val="Hyperlink"/>
          <w:noProof/>
        </w:rPr>
        <w:t>https://doi.org/https://doi.org/10.1111/agec.12454</w:t>
      </w:r>
      <w:r w:rsidR="009F5123">
        <w:rPr>
          <w:noProof/>
        </w:rPr>
        <w:fldChar w:fldCharType="end"/>
      </w:r>
      <w:r w:rsidR="009F5123" w:rsidRPr="009F5123">
        <w:rPr>
          <w:noProof/>
        </w:rPr>
        <w:t xml:space="preserve"> </w:t>
      </w:r>
    </w:p>
    <w:p w14:paraId="3724D5F7" w14:textId="048BB1DD" w:rsidR="009F5123" w:rsidRPr="009F5123" w:rsidRDefault="009F5123" w:rsidP="00B202CF">
      <w:pPr>
        <w:pStyle w:val="EndNoteBibliography"/>
        <w:spacing w:after="0" w:line="360" w:lineRule="auto"/>
        <w:ind w:left="720" w:hanging="720"/>
        <w:rPr>
          <w:noProof/>
        </w:rPr>
        <w:pPrChange w:id="7229" w:author="Urfels, Anton (IRRI)" w:date="2023-10-12T22:51:00Z">
          <w:pPr>
            <w:pStyle w:val="EndNoteBibliography"/>
            <w:spacing w:after="0"/>
            <w:ind w:left="720" w:hanging="720"/>
          </w:pPr>
        </w:pPrChange>
      </w:pPr>
      <w:r w:rsidRPr="009F5123">
        <w:rPr>
          <w:noProof/>
        </w:rPr>
        <w:t xml:space="preserve">Iizumi, T., Yokozawa, M., &amp; Nishimori, M. (2009). Parameter estimation and uncertainty analysis of a large-scale crop model for paddy rice: Application of a Bayesian approach. </w:t>
      </w:r>
      <w:r w:rsidRPr="009F5123">
        <w:rPr>
          <w:i/>
          <w:noProof/>
        </w:rPr>
        <w:t>Agricultural and Forest Meteorology</w:t>
      </w:r>
      <w:r w:rsidRPr="009F5123">
        <w:rPr>
          <w:noProof/>
        </w:rPr>
        <w:t>,</w:t>
      </w:r>
      <w:r w:rsidRPr="009F5123">
        <w:rPr>
          <w:i/>
          <w:noProof/>
        </w:rPr>
        <w:t xml:space="preserve"> 149</w:t>
      </w:r>
      <w:r w:rsidRPr="009F5123">
        <w:rPr>
          <w:noProof/>
        </w:rPr>
        <w:t xml:space="preserve">(2), 333-348. </w:t>
      </w:r>
      <w:r>
        <w:rPr>
          <w:noProof/>
        </w:rPr>
        <w:fldChar w:fldCharType="begin"/>
      </w:r>
      <w:r>
        <w:rPr>
          <w:noProof/>
        </w:rPr>
        <w:instrText>HYPERLINK "https://doi.org/https://doi.org/10.1016/j.agrformet.2008.08.015"</w:instrText>
      </w:r>
      <w:r>
        <w:rPr>
          <w:noProof/>
        </w:rPr>
      </w:r>
      <w:r>
        <w:rPr>
          <w:noProof/>
        </w:rPr>
        <w:fldChar w:fldCharType="separate"/>
      </w:r>
      <w:r w:rsidRPr="009F5123">
        <w:rPr>
          <w:rStyle w:val="Hyperlink"/>
          <w:noProof/>
        </w:rPr>
        <w:t>https://doi.org/https://doi.org/10.1016/j.agrformet.2008.08.015</w:t>
      </w:r>
      <w:r>
        <w:rPr>
          <w:noProof/>
        </w:rPr>
        <w:fldChar w:fldCharType="end"/>
      </w:r>
      <w:r w:rsidRPr="009F5123">
        <w:rPr>
          <w:noProof/>
        </w:rPr>
        <w:t xml:space="preserve"> </w:t>
      </w:r>
    </w:p>
    <w:p w14:paraId="4CB2C7C5" w14:textId="77777777" w:rsidR="009F5123" w:rsidRPr="009F5123" w:rsidRDefault="009F5123" w:rsidP="00B202CF">
      <w:pPr>
        <w:pStyle w:val="EndNoteBibliography"/>
        <w:spacing w:after="0" w:line="360" w:lineRule="auto"/>
        <w:ind w:left="720" w:hanging="720"/>
        <w:rPr>
          <w:noProof/>
        </w:rPr>
        <w:pPrChange w:id="7230" w:author="Urfels, Anton (IRRI)" w:date="2023-10-12T22:51:00Z">
          <w:pPr>
            <w:pStyle w:val="EndNoteBibliography"/>
            <w:spacing w:after="0"/>
            <w:ind w:left="720" w:hanging="720"/>
          </w:pPr>
        </w:pPrChange>
      </w:pPr>
      <w:r w:rsidRPr="009F5123">
        <w:rPr>
          <w:noProof/>
        </w:rPr>
        <w:t xml:space="preserve">IPCC. (2022). </w:t>
      </w:r>
      <w:r w:rsidRPr="009F5123">
        <w:rPr>
          <w:i/>
          <w:noProof/>
        </w:rPr>
        <w:t>Summary for policymakers</w:t>
      </w:r>
      <w:r w:rsidRPr="009F5123">
        <w:rPr>
          <w:noProof/>
        </w:rPr>
        <w:t xml:space="preserve"> (C. U. Press, Ed.). Intergovernmental Panel on Climate Change. </w:t>
      </w:r>
    </w:p>
    <w:p w14:paraId="5343573B" w14:textId="61DF1FEB" w:rsidR="009F5123" w:rsidRPr="009F5123" w:rsidRDefault="009F5123" w:rsidP="00B202CF">
      <w:pPr>
        <w:pStyle w:val="EndNoteBibliography"/>
        <w:spacing w:after="0" w:line="360" w:lineRule="auto"/>
        <w:ind w:left="720" w:hanging="720"/>
        <w:rPr>
          <w:noProof/>
        </w:rPr>
        <w:pPrChange w:id="7231" w:author="Urfels, Anton (IRRI)" w:date="2023-10-12T22:51:00Z">
          <w:pPr>
            <w:pStyle w:val="EndNoteBibliography"/>
            <w:spacing w:after="0"/>
            <w:ind w:left="720" w:hanging="720"/>
          </w:pPr>
        </w:pPrChange>
      </w:pPr>
      <w:r w:rsidRPr="009F5123">
        <w:rPr>
          <w:noProof/>
        </w:rPr>
        <w:t xml:space="preserve">Ishtiaque, A., Singh, S., Lobell, D., Balwinder, S., Fishman, R., &amp; Jain, M. (2022). Prior crop season management constrains farmer adaptation to warming temperatures: Evidence from the Indo-Gangetic Plains. </w:t>
      </w:r>
      <w:r w:rsidRPr="009F5123">
        <w:rPr>
          <w:i/>
          <w:noProof/>
        </w:rPr>
        <w:t>Science of The Total Environment</w:t>
      </w:r>
      <w:r w:rsidRPr="009F5123">
        <w:rPr>
          <w:noProof/>
        </w:rPr>
        <w:t>,</w:t>
      </w:r>
      <w:r w:rsidRPr="009F5123">
        <w:rPr>
          <w:i/>
          <w:noProof/>
        </w:rPr>
        <w:t xml:space="preserve"> 807</w:t>
      </w:r>
      <w:r w:rsidRPr="009F5123">
        <w:rPr>
          <w:noProof/>
        </w:rPr>
        <w:t xml:space="preserve">, 151671. </w:t>
      </w:r>
      <w:r>
        <w:rPr>
          <w:noProof/>
        </w:rPr>
        <w:fldChar w:fldCharType="begin"/>
      </w:r>
      <w:r>
        <w:rPr>
          <w:noProof/>
        </w:rPr>
        <w:instrText>HYPERLINK "https://doi.org/https://doi.org/10.1016/j.scitotenv.2021.151671"</w:instrText>
      </w:r>
      <w:r>
        <w:rPr>
          <w:noProof/>
        </w:rPr>
      </w:r>
      <w:r>
        <w:rPr>
          <w:noProof/>
        </w:rPr>
        <w:fldChar w:fldCharType="separate"/>
      </w:r>
      <w:r w:rsidRPr="009F5123">
        <w:rPr>
          <w:rStyle w:val="Hyperlink"/>
          <w:noProof/>
        </w:rPr>
        <w:t>https://doi.org/https://doi.org/10.1016/j.scitotenv.2021.151671</w:t>
      </w:r>
      <w:r>
        <w:rPr>
          <w:noProof/>
        </w:rPr>
        <w:fldChar w:fldCharType="end"/>
      </w:r>
      <w:r w:rsidRPr="009F5123">
        <w:rPr>
          <w:noProof/>
        </w:rPr>
        <w:t xml:space="preserve"> </w:t>
      </w:r>
    </w:p>
    <w:p w14:paraId="770224FC" w14:textId="603A0B6B" w:rsidR="009F5123" w:rsidRPr="009F5123" w:rsidRDefault="009F5123" w:rsidP="00B202CF">
      <w:pPr>
        <w:pStyle w:val="EndNoteBibliography"/>
        <w:spacing w:after="0" w:line="360" w:lineRule="auto"/>
        <w:ind w:left="720" w:hanging="720"/>
        <w:rPr>
          <w:noProof/>
        </w:rPr>
        <w:pPrChange w:id="7232" w:author="Urfels, Anton (IRRI)" w:date="2023-10-12T22:51:00Z">
          <w:pPr>
            <w:pStyle w:val="EndNoteBibliography"/>
            <w:spacing w:after="0"/>
            <w:ind w:left="720" w:hanging="720"/>
          </w:pPr>
        </w:pPrChange>
      </w:pPr>
      <w:r w:rsidRPr="009F5123">
        <w:rPr>
          <w:noProof/>
        </w:rPr>
        <w:t xml:space="preserve">Kakraliya, S. K., Jat, H. S., Singh, I., Sapkota, T. B., Singh, L. K., Sutaliya, J. M., Sharma, P. C., Jat, R. D., Choudhary, M., Lopez-Ridaura, S., &amp; Jat, M. L. (2018). Performance of portfolios of climate smart agriculture practices in a rice-wheat system of western Indo-Gangetic plains. </w:t>
      </w:r>
      <w:r w:rsidRPr="009F5123">
        <w:rPr>
          <w:i/>
          <w:noProof/>
        </w:rPr>
        <w:t>Agricultural Water Management</w:t>
      </w:r>
      <w:r w:rsidRPr="009F5123">
        <w:rPr>
          <w:noProof/>
        </w:rPr>
        <w:t>,</w:t>
      </w:r>
      <w:r w:rsidRPr="009F5123">
        <w:rPr>
          <w:i/>
          <w:noProof/>
        </w:rPr>
        <w:t xml:space="preserve"> 202</w:t>
      </w:r>
      <w:r w:rsidRPr="009F5123">
        <w:rPr>
          <w:noProof/>
        </w:rPr>
        <w:t xml:space="preserve">, 122-133. </w:t>
      </w:r>
      <w:r>
        <w:rPr>
          <w:noProof/>
        </w:rPr>
        <w:fldChar w:fldCharType="begin"/>
      </w:r>
      <w:r>
        <w:rPr>
          <w:noProof/>
        </w:rPr>
        <w:instrText>HYPERLINK "https://doi.org/https://doi.org/10.1016/j.agwat.2018.02.020"</w:instrText>
      </w:r>
      <w:r>
        <w:rPr>
          <w:noProof/>
        </w:rPr>
      </w:r>
      <w:r>
        <w:rPr>
          <w:noProof/>
        </w:rPr>
        <w:fldChar w:fldCharType="separate"/>
      </w:r>
      <w:r w:rsidRPr="009F5123">
        <w:rPr>
          <w:rStyle w:val="Hyperlink"/>
          <w:noProof/>
        </w:rPr>
        <w:t>https://doi.org/https://doi.org/10.1016/j.agwat.2018.02.020</w:t>
      </w:r>
      <w:r>
        <w:rPr>
          <w:noProof/>
        </w:rPr>
        <w:fldChar w:fldCharType="end"/>
      </w:r>
      <w:r w:rsidRPr="009F5123">
        <w:rPr>
          <w:noProof/>
        </w:rPr>
        <w:t xml:space="preserve"> </w:t>
      </w:r>
    </w:p>
    <w:p w14:paraId="63B55630" w14:textId="67F59547" w:rsidR="009F5123" w:rsidRPr="009F5123" w:rsidRDefault="009F5123" w:rsidP="00B202CF">
      <w:pPr>
        <w:pStyle w:val="EndNoteBibliography"/>
        <w:spacing w:after="0" w:line="360" w:lineRule="auto"/>
        <w:ind w:left="720" w:hanging="720"/>
        <w:rPr>
          <w:noProof/>
        </w:rPr>
        <w:pPrChange w:id="7233" w:author="Urfels, Anton (IRRI)" w:date="2023-10-12T22:51:00Z">
          <w:pPr>
            <w:pStyle w:val="EndNoteBibliography"/>
            <w:spacing w:after="0"/>
            <w:ind w:left="720" w:hanging="720"/>
          </w:pPr>
        </w:pPrChange>
      </w:pPr>
      <w:r w:rsidRPr="009F5123">
        <w:rPr>
          <w:noProof/>
        </w:rPr>
        <w:t xml:space="preserve">Levy, H. (2016). </w:t>
      </w:r>
      <w:r w:rsidRPr="009F5123">
        <w:rPr>
          <w:i/>
          <w:noProof/>
        </w:rPr>
        <w:t>Stochastic Dominance</w:t>
      </w:r>
      <w:r w:rsidRPr="009F5123">
        <w:rPr>
          <w:noProof/>
        </w:rPr>
        <w:t xml:space="preserve">. Springer Cham. </w:t>
      </w:r>
      <w:r>
        <w:rPr>
          <w:noProof/>
        </w:rPr>
        <w:fldChar w:fldCharType="begin"/>
      </w:r>
      <w:r>
        <w:rPr>
          <w:noProof/>
        </w:rPr>
        <w:instrText>HYPERLINK "https://doi.org/https://doi.org/10.1007/978-3-319-21708-6"</w:instrText>
      </w:r>
      <w:r>
        <w:rPr>
          <w:noProof/>
        </w:rPr>
      </w:r>
      <w:r>
        <w:rPr>
          <w:noProof/>
        </w:rPr>
        <w:fldChar w:fldCharType="separate"/>
      </w:r>
      <w:r w:rsidRPr="009F5123">
        <w:rPr>
          <w:rStyle w:val="Hyperlink"/>
          <w:noProof/>
        </w:rPr>
        <w:t>https://doi.org/https://doi.org/10.1007/978-3-319-21708-6</w:t>
      </w:r>
      <w:r>
        <w:rPr>
          <w:noProof/>
        </w:rPr>
        <w:fldChar w:fldCharType="end"/>
      </w:r>
      <w:r w:rsidRPr="009F5123">
        <w:rPr>
          <w:noProof/>
        </w:rPr>
        <w:t xml:space="preserve"> </w:t>
      </w:r>
    </w:p>
    <w:p w14:paraId="2ED7D0CF" w14:textId="5D737FAB" w:rsidR="009F5123" w:rsidRPr="009F5123" w:rsidRDefault="009F5123" w:rsidP="00B202CF">
      <w:pPr>
        <w:pStyle w:val="EndNoteBibliography"/>
        <w:spacing w:after="0" w:line="360" w:lineRule="auto"/>
        <w:ind w:left="720" w:hanging="720"/>
        <w:rPr>
          <w:noProof/>
        </w:rPr>
        <w:pPrChange w:id="7234" w:author="Urfels, Anton (IRRI)" w:date="2023-10-12T22:51:00Z">
          <w:pPr>
            <w:pStyle w:val="EndNoteBibliography"/>
            <w:spacing w:after="0"/>
            <w:ind w:left="720" w:hanging="720"/>
          </w:pPr>
        </w:pPrChange>
      </w:pPr>
      <w:r w:rsidRPr="009F5123">
        <w:rPr>
          <w:noProof/>
        </w:rPr>
        <w:t xml:space="preserve">Markowitz, H. M. (1959). </w:t>
      </w:r>
      <w:r w:rsidRPr="009F5123">
        <w:rPr>
          <w:i/>
          <w:noProof/>
        </w:rPr>
        <w:t>Portfolio Selection</w:t>
      </w:r>
      <w:r w:rsidRPr="009F5123">
        <w:rPr>
          <w:noProof/>
        </w:rPr>
        <w:t xml:space="preserve">. Yale University Press. </w:t>
      </w:r>
      <w:r>
        <w:rPr>
          <w:noProof/>
        </w:rPr>
        <w:fldChar w:fldCharType="begin"/>
      </w:r>
      <w:r>
        <w:rPr>
          <w:noProof/>
        </w:rPr>
        <w:instrText>HYPERLINK "https://doi.org/doi:10.12987/9780300191677"</w:instrText>
      </w:r>
      <w:r>
        <w:rPr>
          <w:noProof/>
        </w:rPr>
      </w:r>
      <w:r>
        <w:rPr>
          <w:noProof/>
        </w:rPr>
        <w:fldChar w:fldCharType="separate"/>
      </w:r>
      <w:r w:rsidRPr="009F5123">
        <w:rPr>
          <w:rStyle w:val="Hyperlink"/>
          <w:noProof/>
        </w:rPr>
        <w:t>https://doi.org/doi:10.12987/9780300191677</w:t>
      </w:r>
      <w:r>
        <w:rPr>
          <w:noProof/>
        </w:rPr>
        <w:fldChar w:fldCharType="end"/>
      </w:r>
      <w:r w:rsidRPr="009F5123">
        <w:rPr>
          <w:noProof/>
        </w:rPr>
        <w:t xml:space="preserve"> </w:t>
      </w:r>
    </w:p>
    <w:p w14:paraId="18697189" w14:textId="7B3DF761" w:rsidR="009F5123" w:rsidRPr="009F5123" w:rsidRDefault="009F5123" w:rsidP="00B202CF">
      <w:pPr>
        <w:pStyle w:val="EndNoteBibliography"/>
        <w:spacing w:after="0" w:line="360" w:lineRule="auto"/>
        <w:ind w:left="720" w:hanging="720"/>
        <w:rPr>
          <w:noProof/>
        </w:rPr>
        <w:pPrChange w:id="7235" w:author="Urfels, Anton (IRRI)" w:date="2023-10-12T22:51:00Z">
          <w:pPr>
            <w:pStyle w:val="EndNoteBibliography"/>
            <w:spacing w:after="0"/>
            <w:ind w:left="720" w:hanging="720"/>
          </w:pPr>
        </w:pPrChange>
      </w:pPr>
      <w:r w:rsidRPr="009F5123">
        <w:rPr>
          <w:noProof/>
        </w:rPr>
        <w:t xml:space="preserve">McDonald, A. J., Balwinder, S., Keil, A., Srivastava, A., Craufurd, P., Kishore, A., Kumar, V., Paudel, G., Singh, S., Singh, A. K., Sohane, R. K., &amp; Malik, R. K. (2022). Time management governs climate resilience and productivity in the coupled rice–wheat cropping systems of eastern India. </w:t>
      </w:r>
      <w:r w:rsidRPr="009F5123">
        <w:rPr>
          <w:i/>
          <w:noProof/>
        </w:rPr>
        <w:t>Nature Food</w:t>
      </w:r>
      <w:r w:rsidRPr="009F5123">
        <w:rPr>
          <w:noProof/>
        </w:rPr>
        <w:t>,</w:t>
      </w:r>
      <w:r w:rsidRPr="009F5123">
        <w:rPr>
          <w:i/>
          <w:noProof/>
        </w:rPr>
        <w:t xml:space="preserve"> 3</w:t>
      </w:r>
      <w:r w:rsidRPr="009F5123">
        <w:rPr>
          <w:noProof/>
        </w:rPr>
        <w:t xml:space="preserve">(7), 542-551. </w:t>
      </w:r>
      <w:r>
        <w:rPr>
          <w:noProof/>
        </w:rPr>
        <w:fldChar w:fldCharType="begin"/>
      </w:r>
      <w:r>
        <w:rPr>
          <w:noProof/>
        </w:rPr>
        <w:instrText>HYPERLINK "https://doi.org/10.1038/s43016-022-00549-0"</w:instrText>
      </w:r>
      <w:r>
        <w:rPr>
          <w:noProof/>
        </w:rPr>
      </w:r>
      <w:r>
        <w:rPr>
          <w:noProof/>
        </w:rPr>
        <w:fldChar w:fldCharType="separate"/>
      </w:r>
      <w:r w:rsidRPr="009F5123">
        <w:rPr>
          <w:rStyle w:val="Hyperlink"/>
          <w:noProof/>
        </w:rPr>
        <w:t>https://doi.org/10.1038/s43016-022-00549-0</w:t>
      </w:r>
      <w:r>
        <w:rPr>
          <w:noProof/>
        </w:rPr>
        <w:fldChar w:fldCharType="end"/>
      </w:r>
      <w:r w:rsidRPr="009F5123">
        <w:rPr>
          <w:noProof/>
        </w:rPr>
        <w:t xml:space="preserve"> </w:t>
      </w:r>
    </w:p>
    <w:p w14:paraId="507FDF5E" w14:textId="7B4A898C" w:rsidR="009F5123" w:rsidRPr="009F5123" w:rsidRDefault="009F5123" w:rsidP="00B202CF">
      <w:pPr>
        <w:pStyle w:val="EndNoteBibliography"/>
        <w:spacing w:after="0" w:line="360" w:lineRule="auto"/>
        <w:ind w:left="720" w:hanging="720"/>
        <w:rPr>
          <w:noProof/>
        </w:rPr>
        <w:pPrChange w:id="7236" w:author="Urfels, Anton (IRRI)" w:date="2023-10-12T22:51:00Z">
          <w:pPr>
            <w:pStyle w:val="EndNoteBibliography"/>
            <w:spacing w:after="0"/>
            <w:ind w:left="720" w:hanging="720"/>
          </w:pPr>
        </w:pPrChange>
      </w:pPr>
      <w:r w:rsidRPr="009F5123">
        <w:rPr>
          <w:noProof/>
        </w:rPr>
        <w:t xml:space="preserve">Meyer, J. (1977). Second Degree Stochastic Dominance with Respect to a Function. </w:t>
      </w:r>
      <w:r w:rsidRPr="009F5123">
        <w:rPr>
          <w:i/>
          <w:noProof/>
        </w:rPr>
        <w:t>International Economic Review</w:t>
      </w:r>
      <w:r w:rsidRPr="009F5123">
        <w:rPr>
          <w:noProof/>
        </w:rPr>
        <w:t>,</w:t>
      </w:r>
      <w:r w:rsidRPr="009F5123">
        <w:rPr>
          <w:i/>
          <w:noProof/>
        </w:rPr>
        <w:t xml:space="preserve"> 18</w:t>
      </w:r>
      <w:r w:rsidRPr="009F5123">
        <w:rPr>
          <w:noProof/>
        </w:rPr>
        <w:t xml:space="preserve">(2), 477-487. </w:t>
      </w:r>
      <w:r>
        <w:rPr>
          <w:noProof/>
        </w:rPr>
        <w:fldChar w:fldCharType="begin"/>
      </w:r>
      <w:r>
        <w:rPr>
          <w:noProof/>
        </w:rPr>
        <w:instrText>HYPERLINK "https://EconPapers.repec.org/RePEc:ier:iecrev:v:18:y:1977:i:2:p:477-87"</w:instrText>
      </w:r>
      <w:r>
        <w:rPr>
          <w:noProof/>
        </w:rPr>
      </w:r>
      <w:r>
        <w:rPr>
          <w:noProof/>
        </w:rPr>
        <w:fldChar w:fldCharType="separate"/>
      </w:r>
      <w:r w:rsidRPr="009F5123">
        <w:rPr>
          <w:rStyle w:val="Hyperlink"/>
          <w:noProof/>
        </w:rPr>
        <w:t>https://EconPapers.repec.org/RePEc:ier:iecrev:v:18:y:1977:i:2:p:477-87</w:t>
      </w:r>
      <w:r>
        <w:rPr>
          <w:noProof/>
        </w:rPr>
        <w:fldChar w:fldCharType="end"/>
      </w:r>
      <w:r w:rsidRPr="009F5123">
        <w:rPr>
          <w:noProof/>
        </w:rPr>
        <w:t xml:space="preserve"> </w:t>
      </w:r>
    </w:p>
    <w:p w14:paraId="74FC178C" w14:textId="290C7C41" w:rsidR="009F5123" w:rsidRPr="009F5123" w:rsidRDefault="009F5123" w:rsidP="00B202CF">
      <w:pPr>
        <w:pStyle w:val="EndNoteBibliography"/>
        <w:spacing w:after="0" w:line="360" w:lineRule="auto"/>
        <w:ind w:left="720" w:hanging="720"/>
        <w:rPr>
          <w:noProof/>
        </w:rPr>
        <w:pPrChange w:id="7237" w:author="Urfels, Anton (IRRI)" w:date="2023-10-12T22:51:00Z">
          <w:pPr>
            <w:pStyle w:val="EndNoteBibliography"/>
            <w:spacing w:after="0"/>
            <w:ind w:left="720" w:hanging="720"/>
          </w:pPr>
        </w:pPrChange>
      </w:pPr>
      <w:r w:rsidRPr="009F5123">
        <w:rPr>
          <w:noProof/>
        </w:rPr>
        <w:t xml:space="preserve">Montes, C., Urfels, A., Han, E., &amp; Balwinder-Singh. (2023). Planting Rice at Monsoon Onset Could Mitigate the Impact of Temperature Stress on Rice&amp;ndash;Wheat Systems of Bihar, India. </w:t>
      </w:r>
      <w:r w:rsidRPr="009F5123">
        <w:rPr>
          <w:i/>
          <w:noProof/>
        </w:rPr>
        <w:t>Atmosphere</w:t>
      </w:r>
      <w:r w:rsidRPr="009F5123">
        <w:rPr>
          <w:noProof/>
        </w:rPr>
        <w:t>,</w:t>
      </w:r>
      <w:r w:rsidRPr="009F5123">
        <w:rPr>
          <w:i/>
          <w:noProof/>
        </w:rPr>
        <w:t xml:space="preserve"> 14</w:t>
      </w:r>
      <w:r w:rsidRPr="009F5123">
        <w:rPr>
          <w:noProof/>
        </w:rPr>
        <w:t xml:space="preserve">(1), 40. </w:t>
      </w:r>
      <w:r>
        <w:rPr>
          <w:noProof/>
        </w:rPr>
        <w:fldChar w:fldCharType="begin"/>
      </w:r>
      <w:r>
        <w:rPr>
          <w:noProof/>
        </w:rPr>
        <w:instrText>HYPERLINK "https://www.mdpi.com/2073-4433/14/1/40"</w:instrText>
      </w:r>
      <w:r>
        <w:rPr>
          <w:noProof/>
        </w:rPr>
      </w:r>
      <w:r>
        <w:rPr>
          <w:noProof/>
        </w:rPr>
        <w:fldChar w:fldCharType="separate"/>
      </w:r>
      <w:r w:rsidRPr="009F5123">
        <w:rPr>
          <w:rStyle w:val="Hyperlink"/>
          <w:noProof/>
        </w:rPr>
        <w:t>https://www.mdpi.com/2073-4433/14/1/40</w:t>
      </w:r>
      <w:r>
        <w:rPr>
          <w:noProof/>
        </w:rPr>
        <w:fldChar w:fldCharType="end"/>
      </w:r>
      <w:r w:rsidRPr="009F5123">
        <w:rPr>
          <w:noProof/>
        </w:rPr>
        <w:t xml:space="preserve"> </w:t>
      </w:r>
    </w:p>
    <w:p w14:paraId="2115F94B" w14:textId="13D62613" w:rsidR="009F5123" w:rsidRPr="009F5123" w:rsidRDefault="009F5123" w:rsidP="00B202CF">
      <w:pPr>
        <w:pStyle w:val="EndNoteBibliography"/>
        <w:spacing w:after="0" w:line="360" w:lineRule="auto"/>
        <w:ind w:left="720" w:hanging="720"/>
        <w:rPr>
          <w:noProof/>
        </w:rPr>
        <w:pPrChange w:id="7238" w:author="Urfels, Anton (IRRI)" w:date="2023-10-12T22:51:00Z">
          <w:pPr>
            <w:pStyle w:val="EndNoteBibliography"/>
            <w:spacing w:after="0"/>
            <w:ind w:left="720" w:hanging="720"/>
          </w:pPr>
        </w:pPrChange>
      </w:pPr>
      <w:r w:rsidRPr="009F5123">
        <w:rPr>
          <w:noProof/>
        </w:rPr>
        <w:t xml:space="preserve">Nalley, L. L., &amp; Barkley, A. P. (2010). Using Portfolio Theory to Enhance Wheat Yield Stability in Low-Income Nations: An Application in the Yaqui Valley of Northwestern Mexico. </w:t>
      </w:r>
      <w:r w:rsidRPr="009F5123">
        <w:rPr>
          <w:i/>
          <w:noProof/>
        </w:rPr>
        <w:t xml:space="preserve">Journal </w:t>
      </w:r>
      <w:r w:rsidRPr="009F5123">
        <w:rPr>
          <w:i/>
          <w:noProof/>
        </w:rPr>
        <w:lastRenderedPageBreak/>
        <w:t>of Agricultural and Resource Economics</w:t>
      </w:r>
      <w:r w:rsidRPr="009F5123">
        <w:rPr>
          <w:noProof/>
        </w:rPr>
        <w:t>,</w:t>
      </w:r>
      <w:r w:rsidRPr="009F5123">
        <w:rPr>
          <w:i/>
          <w:noProof/>
        </w:rPr>
        <w:t xml:space="preserve"> 35</w:t>
      </w:r>
      <w:r w:rsidRPr="009F5123">
        <w:rPr>
          <w:noProof/>
        </w:rPr>
        <w:t xml:space="preserve">(2), 334-347. Retrieved 2010-08, from </w:t>
      </w:r>
      <w:r>
        <w:rPr>
          <w:noProof/>
        </w:rPr>
        <w:fldChar w:fldCharType="begin"/>
      </w:r>
      <w:r>
        <w:rPr>
          <w:noProof/>
        </w:rPr>
        <w:instrText>HYPERLINK "https://ageconsearch.umn.edu/record/93223/files/JARE_Aug2010__10_pp334-347.pdf"</w:instrText>
      </w:r>
      <w:r>
        <w:rPr>
          <w:noProof/>
        </w:rPr>
      </w:r>
      <w:r>
        <w:rPr>
          <w:noProof/>
        </w:rPr>
        <w:fldChar w:fldCharType="separate"/>
      </w:r>
      <w:r w:rsidRPr="009F5123">
        <w:rPr>
          <w:rStyle w:val="Hyperlink"/>
          <w:noProof/>
        </w:rPr>
        <w:t>https://ageconsearch.umn.edu/record/93223/files/JARE_Aug2010__10_pp334-347.pdf</w:t>
      </w:r>
      <w:r>
        <w:rPr>
          <w:noProof/>
        </w:rPr>
        <w:fldChar w:fldCharType="end"/>
      </w:r>
      <w:r w:rsidRPr="009F5123">
        <w:rPr>
          <w:noProof/>
        </w:rPr>
        <w:t xml:space="preserve"> </w:t>
      </w:r>
    </w:p>
    <w:p w14:paraId="2A7E777B" w14:textId="6E662771" w:rsidR="009F5123" w:rsidRPr="009F5123" w:rsidRDefault="009F5123" w:rsidP="00B202CF">
      <w:pPr>
        <w:pStyle w:val="EndNoteBibliography"/>
        <w:spacing w:after="0" w:line="360" w:lineRule="auto"/>
        <w:ind w:left="720" w:hanging="720"/>
        <w:rPr>
          <w:noProof/>
        </w:rPr>
        <w:pPrChange w:id="7239" w:author="Urfels, Anton (IRRI)" w:date="2023-10-12T22:51:00Z">
          <w:pPr>
            <w:pStyle w:val="EndNoteBibliography"/>
            <w:spacing w:after="0"/>
            <w:ind w:left="720" w:hanging="720"/>
          </w:pPr>
        </w:pPrChange>
      </w:pPr>
      <w:r w:rsidRPr="009F5123">
        <w:rPr>
          <w:noProof/>
        </w:rPr>
        <w:t xml:space="preserve">Newport, D., Lobell, D. B., Balwinder, S., Srivastava, A. K., Rao, P., Umashaanker, M., Malik, R. K., McDonald, A., &amp; Jain, M. (2020). Factors Constraining Timely Sowing of Wheat as an Adaptation to Climate Change in Eastern India. </w:t>
      </w:r>
      <w:r w:rsidRPr="009F5123">
        <w:rPr>
          <w:i/>
          <w:noProof/>
        </w:rPr>
        <w:t>Weather, Climate, and Society</w:t>
      </w:r>
      <w:r w:rsidRPr="009F5123">
        <w:rPr>
          <w:noProof/>
        </w:rPr>
        <w:t>,</w:t>
      </w:r>
      <w:r w:rsidRPr="009F5123">
        <w:rPr>
          <w:i/>
          <w:noProof/>
        </w:rPr>
        <w:t xml:space="preserve"> 12</w:t>
      </w:r>
      <w:r w:rsidRPr="009F5123">
        <w:rPr>
          <w:noProof/>
        </w:rPr>
        <w:t xml:space="preserve">(3), 515-528. </w:t>
      </w:r>
      <w:r>
        <w:rPr>
          <w:noProof/>
        </w:rPr>
        <w:fldChar w:fldCharType="begin"/>
      </w:r>
      <w:r>
        <w:rPr>
          <w:noProof/>
        </w:rPr>
        <w:instrText>HYPERLINK "https://doi.org/https://doi.org/10.1175/WCAS-D-19-0122.1"</w:instrText>
      </w:r>
      <w:r>
        <w:rPr>
          <w:noProof/>
        </w:rPr>
      </w:r>
      <w:r>
        <w:rPr>
          <w:noProof/>
        </w:rPr>
        <w:fldChar w:fldCharType="separate"/>
      </w:r>
      <w:r w:rsidRPr="009F5123">
        <w:rPr>
          <w:rStyle w:val="Hyperlink"/>
          <w:noProof/>
        </w:rPr>
        <w:t>https://doi.org/https://doi.org/10.1175/WCAS-D-19-0122.1</w:t>
      </w:r>
      <w:r>
        <w:rPr>
          <w:noProof/>
        </w:rPr>
        <w:fldChar w:fldCharType="end"/>
      </w:r>
      <w:r w:rsidRPr="009F5123">
        <w:rPr>
          <w:noProof/>
        </w:rPr>
        <w:t xml:space="preserve"> </w:t>
      </w:r>
    </w:p>
    <w:p w14:paraId="7FA859ED" w14:textId="56E32AD9" w:rsidR="009F5123" w:rsidRPr="009F5123" w:rsidRDefault="009F5123" w:rsidP="00B202CF">
      <w:pPr>
        <w:pStyle w:val="EndNoteBibliography"/>
        <w:spacing w:after="0" w:line="360" w:lineRule="auto"/>
        <w:ind w:left="720" w:hanging="720"/>
        <w:rPr>
          <w:noProof/>
        </w:rPr>
        <w:pPrChange w:id="7240" w:author="Urfels, Anton (IRRI)" w:date="2023-10-12T22:51:00Z">
          <w:pPr>
            <w:pStyle w:val="EndNoteBibliography"/>
            <w:spacing w:after="0"/>
            <w:ind w:left="720" w:hanging="720"/>
          </w:pPr>
        </w:pPrChange>
      </w:pPr>
      <w:r w:rsidRPr="009F5123">
        <w:rPr>
          <w:noProof/>
        </w:rPr>
        <w:t xml:space="preserve">Rosenzweig, C., Jones, J. W., Hatfield, J. L., Ruane, A. C., Boote, K. J., Thorburn, P., Antle, J. M., Nelson, G. C., Porter, C., Janssen, S., Asseng, S., Basso, B., Ewert, F., Wallach, D., Baigorria, G., &amp; Winter, J. M. (2013). The Agricultural Model Intercomparison and Improvement Project (AgMIP): Protocols and pilot studies. </w:t>
      </w:r>
      <w:r w:rsidRPr="009F5123">
        <w:rPr>
          <w:i/>
          <w:noProof/>
        </w:rPr>
        <w:t>Agricultural and Forest Meteorology</w:t>
      </w:r>
      <w:r w:rsidRPr="009F5123">
        <w:rPr>
          <w:noProof/>
        </w:rPr>
        <w:t>,</w:t>
      </w:r>
      <w:r w:rsidRPr="009F5123">
        <w:rPr>
          <w:i/>
          <w:noProof/>
        </w:rPr>
        <w:t xml:space="preserve"> 170</w:t>
      </w:r>
      <w:r w:rsidRPr="009F5123">
        <w:rPr>
          <w:noProof/>
        </w:rPr>
        <w:t xml:space="preserve">, 166-182. </w:t>
      </w:r>
      <w:r>
        <w:rPr>
          <w:noProof/>
        </w:rPr>
        <w:fldChar w:fldCharType="begin"/>
      </w:r>
      <w:r>
        <w:rPr>
          <w:noProof/>
        </w:rPr>
        <w:instrText>HYPERLINK "https://doi.org/https://doi.org/10.1016/j.agrformet.2012.09.011"</w:instrText>
      </w:r>
      <w:r>
        <w:rPr>
          <w:noProof/>
        </w:rPr>
      </w:r>
      <w:r>
        <w:rPr>
          <w:noProof/>
        </w:rPr>
        <w:fldChar w:fldCharType="separate"/>
      </w:r>
      <w:r w:rsidRPr="009F5123">
        <w:rPr>
          <w:rStyle w:val="Hyperlink"/>
          <w:noProof/>
        </w:rPr>
        <w:t>https://doi.org/https://doi.org/10.1016/j.agrformet.2012.09.011</w:t>
      </w:r>
      <w:r>
        <w:rPr>
          <w:noProof/>
        </w:rPr>
        <w:fldChar w:fldCharType="end"/>
      </w:r>
      <w:r w:rsidRPr="009F5123">
        <w:rPr>
          <w:noProof/>
        </w:rPr>
        <w:t xml:space="preserve"> </w:t>
      </w:r>
    </w:p>
    <w:p w14:paraId="2F16EC89" w14:textId="6AC01C3B" w:rsidR="009F5123" w:rsidRPr="009F5123" w:rsidRDefault="009F5123" w:rsidP="00B202CF">
      <w:pPr>
        <w:pStyle w:val="EndNoteBibliography"/>
        <w:spacing w:after="0" w:line="360" w:lineRule="auto"/>
        <w:ind w:left="720" w:hanging="720"/>
        <w:rPr>
          <w:noProof/>
        </w:rPr>
        <w:pPrChange w:id="7241" w:author="Urfels, Anton (IRRI)" w:date="2023-10-12T22:51:00Z">
          <w:pPr>
            <w:pStyle w:val="EndNoteBibliography"/>
            <w:spacing w:after="0"/>
            <w:ind w:left="720" w:hanging="720"/>
          </w:pPr>
        </w:pPrChange>
      </w:pPr>
      <w:r w:rsidRPr="009F5123">
        <w:rPr>
          <w:noProof/>
        </w:rPr>
        <w:t xml:space="preserve">Ruzzante, S., Labarta, R., &amp; Bilton, A. (2021). Adoption of agricultural technology in the developing world: A meta-analysis of the empirical literature. </w:t>
      </w:r>
      <w:r w:rsidRPr="009F5123">
        <w:rPr>
          <w:i/>
          <w:noProof/>
        </w:rPr>
        <w:t>World Development</w:t>
      </w:r>
      <w:r w:rsidRPr="009F5123">
        <w:rPr>
          <w:noProof/>
        </w:rPr>
        <w:t>,</w:t>
      </w:r>
      <w:r w:rsidRPr="009F5123">
        <w:rPr>
          <w:i/>
          <w:noProof/>
        </w:rPr>
        <w:t xml:space="preserve"> 146</w:t>
      </w:r>
      <w:r w:rsidRPr="009F5123">
        <w:rPr>
          <w:noProof/>
        </w:rPr>
        <w:t xml:space="preserve">, 105599. </w:t>
      </w:r>
      <w:r>
        <w:rPr>
          <w:noProof/>
        </w:rPr>
        <w:fldChar w:fldCharType="begin"/>
      </w:r>
      <w:r>
        <w:rPr>
          <w:noProof/>
        </w:rPr>
        <w:instrText>HYPERLINK "https://doi.org/https://doi.org/10.1016/j.worlddev.2021.105599"</w:instrText>
      </w:r>
      <w:r>
        <w:rPr>
          <w:noProof/>
        </w:rPr>
      </w:r>
      <w:r>
        <w:rPr>
          <w:noProof/>
        </w:rPr>
        <w:fldChar w:fldCharType="separate"/>
      </w:r>
      <w:r w:rsidRPr="009F5123">
        <w:rPr>
          <w:rStyle w:val="Hyperlink"/>
          <w:noProof/>
        </w:rPr>
        <w:t>https://doi.org/https://doi.org/10.1016/j.worlddev.2021.105599</w:t>
      </w:r>
      <w:r>
        <w:rPr>
          <w:noProof/>
        </w:rPr>
        <w:fldChar w:fldCharType="end"/>
      </w:r>
      <w:r w:rsidRPr="009F5123">
        <w:rPr>
          <w:noProof/>
        </w:rPr>
        <w:t xml:space="preserve"> </w:t>
      </w:r>
    </w:p>
    <w:p w14:paraId="7D893166" w14:textId="1F1F9E9F" w:rsidR="009F5123" w:rsidRPr="009F5123" w:rsidRDefault="009F5123" w:rsidP="00B202CF">
      <w:pPr>
        <w:pStyle w:val="EndNoteBibliography"/>
        <w:spacing w:after="0" w:line="360" w:lineRule="auto"/>
        <w:ind w:left="720" w:hanging="720"/>
        <w:rPr>
          <w:noProof/>
        </w:rPr>
        <w:pPrChange w:id="7242" w:author="Urfels, Anton (IRRI)" w:date="2023-10-12T22:51:00Z">
          <w:pPr>
            <w:pStyle w:val="EndNoteBibliography"/>
            <w:spacing w:after="0"/>
            <w:ind w:left="720" w:hanging="720"/>
          </w:pPr>
        </w:pPrChange>
      </w:pPr>
      <w:r w:rsidRPr="009F5123">
        <w:rPr>
          <w:noProof/>
        </w:rPr>
        <w:t xml:space="preserve">Shah, T., Ul Hassan, M., Khattak, M. Z., Banerjee, P. S., Singh, O. P., &amp; Rehman, S. U. (2009). Is Irrigation Water Free? A Reality Check in the Indo-Gangetic Basin. </w:t>
      </w:r>
      <w:r w:rsidRPr="009F5123">
        <w:rPr>
          <w:i/>
          <w:noProof/>
        </w:rPr>
        <w:t>World Development</w:t>
      </w:r>
      <w:r w:rsidRPr="009F5123">
        <w:rPr>
          <w:noProof/>
        </w:rPr>
        <w:t>,</w:t>
      </w:r>
      <w:r w:rsidRPr="009F5123">
        <w:rPr>
          <w:i/>
          <w:noProof/>
        </w:rPr>
        <w:t xml:space="preserve"> 37</w:t>
      </w:r>
      <w:r w:rsidRPr="009F5123">
        <w:rPr>
          <w:noProof/>
        </w:rPr>
        <w:t xml:space="preserve">(2), 422-434. </w:t>
      </w:r>
      <w:r>
        <w:rPr>
          <w:noProof/>
        </w:rPr>
        <w:fldChar w:fldCharType="begin"/>
      </w:r>
      <w:r>
        <w:rPr>
          <w:noProof/>
        </w:rPr>
        <w:instrText>HYPERLINK "https://doi.org/https://doi.org/10.1016/j.worlddev.2008.05.008"</w:instrText>
      </w:r>
      <w:r>
        <w:rPr>
          <w:noProof/>
        </w:rPr>
      </w:r>
      <w:r>
        <w:rPr>
          <w:noProof/>
        </w:rPr>
        <w:fldChar w:fldCharType="separate"/>
      </w:r>
      <w:r w:rsidRPr="009F5123">
        <w:rPr>
          <w:rStyle w:val="Hyperlink"/>
          <w:noProof/>
        </w:rPr>
        <w:t>https://doi.org/https://doi.org/10.1016/j.worlddev.2008.05.008</w:t>
      </w:r>
      <w:r>
        <w:rPr>
          <w:noProof/>
        </w:rPr>
        <w:fldChar w:fldCharType="end"/>
      </w:r>
      <w:r w:rsidRPr="009F5123">
        <w:rPr>
          <w:noProof/>
        </w:rPr>
        <w:t xml:space="preserve"> </w:t>
      </w:r>
    </w:p>
    <w:p w14:paraId="37A168BF" w14:textId="72052841" w:rsidR="009F5123" w:rsidRPr="009F5123" w:rsidRDefault="009F5123" w:rsidP="00B202CF">
      <w:pPr>
        <w:pStyle w:val="EndNoteBibliography"/>
        <w:spacing w:after="0" w:line="360" w:lineRule="auto"/>
        <w:ind w:left="720" w:hanging="720"/>
        <w:rPr>
          <w:noProof/>
        </w:rPr>
        <w:pPrChange w:id="7243" w:author="Urfels, Anton (IRRI)" w:date="2023-10-12T22:51:00Z">
          <w:pPr>
            <w:pStyle w:val="EndNoteBibliography"/>
            <w:spacing w:after="0"/>
            <w:ind w:left="720" w:hanging="720"/>
          </w:pPr>
        </w:pPrChange>
      </w:pPr>
      <w:r w:rsidRPr="009F5123">
        <w:rPr>
          <w:noProof/>
        </w:rPr>
        <w:t xml:space="preserve">Suri, T. (2011). Selection and Comparative Advantage in Technology Adoption. </w:t>
      </w:r>
      <w:r w:rsidRPr="009F5123">
        <w:rPr>
          <w:i/>
          <w:noProof/>
        </w:rPr>
        <w:t>Econometrica</w:t>
      </w:r>
      <w:r w:rsidRPr="009F5123">
        <w:rPr>
          <w:noProof/>
        </w:rPr>
        <w:t>,</w:t>
      </w:r>
      <w:r w:rsidRPr="009F5123">
        <w:rPr>
          <w:i/>
          <w:noProof/>
        </w:rPr>
        <w:t xml:space="preserve"> 79</w:t>
      </w:r>
      <w:r w:rsidRPr="009F5123">
        <w:rPr>
          <w:noProof/>
        </w:rPr>
        <w:t xml:space="preserve">(1), 159-209. </w:t>
      </w:r>
      <w:r>
        <w:rPr>
          <w:noProof/>
        </w:rPr>
        <w:fldChar w:fldCharType="begin"/>
      </w:r>
      <w:r>
        <w:rPr>
          <w:noProof/>
        </w:rPr>
        <w:instrText>HYPERLINK "https://doi.org/https://doi.org/10.3982/ECTA7749"</w:instrText>
      </w:r>
      <w:r>
        <w:rPr>
          <w:noProof/>
        </w:rPr>
      </w:r>
      <w:r>
        <w:rPr>
          <w:noProof/>
        </w:rPr>
        <w:fldChar w:fldCharType="separate"/>
      </w:r>
      <w:r w:rsidRPr="009F5123">
        <w:rPr>
          <w:rStyle w:val="Hyperlink"/>
          <w:noProof/>
        </w:rPr>
        <w:t>https://doi.org/https://doi.org/10.3982/ECTA7749</w:t>
      </w:r>
      <w:r>
        <w:rPr>
          <w:noProof/>
        </w:rPr>
        <w:fldChar w:fldCharType="end"/>
      </w:r>
      <w:r w:rsidRPr="009F5123">
        <w:rPr>
          <w:noProof/>
        </w:rPr>
        <w:t xml:space="preserve"> </w:t>
      </w:r>
    </w:p>
    <w:p w14:paraId="23EC3153" w14:textId="09722774" w:rsidR="009F5123" w:rsidRPr="009F5123" w:rsidRDefault="009F5123" w:rsidP="00B202CF">
      <w:pPr>
        <w:pStyle w:val="EndNoteBibliography"/>
        <w:spacing w:after="0" w:line="360" w:lineRule="auto"/>
        <w:ind w:left="720" w:hanging="720"/>
        <w:rPr>
          <w:noProof/>
        </w:rPr>
        <w:pPrChange w:id="7244" w:author="Urfels, Anton (IRRI)" w:date="2023-10-12T22:51:00Z">
          <w:pPr>
            <w:pStyle w:val="EndNoteBibliography"/>
            <w:spacing w:after="0"/>
            <w:ind w:left="720" w:hanging="720"/>
          </w:pPr>
        </w:pPrChange>
      </w:pPr>
      <w:r w:rsidRPr="009F5123">
        <w:rPr>
          <w:noProof/>
        </w:rPr>
        <w:t xml:space="preserve">Tesfaye, K., Khatri-Chhetri, A., Aggarwal, P. K., Mequanint, F., Shirsath, P. B., Stirling, C. M., Jat, M. L., Rahut, D. B., &amp; Erenstein, O. (2019). Assessing climate adaptation options for cereal-based systems in the eastern Indo-Gangetic Plains, South Asia. </w:t>
      </w:r>
      <w:r w:rsidRPr="009F5123">
        <w:rPr>
          <w:i/>
          <w:noProof/>
        </w:rPr>
        <w:t>The Journal of Agricultural Science</w:t>
      </w:r>
      <w:r w:rsidRPr="009F5123">
        <w:rPr>
          <w:noProof/>
        </w:rPr>
        <w:t>,</w:t>
      </w:r>
      <w:r w:rsidRPr="009F5123">
        <w:rPr>
          <w:i/>
          <w:noProof/>
        </w:rPr>
        <w:t xml:space="preserve"> 157</w:t>
      </w:r>
      <w:r w:rsidRPr="009F5123">
        <w:rPr>
          <w:noProof/>
        </w:rPr>
        <w:t xml:space="preserve">(3), 189-210. </w:t>
      </w:r>
      <w:r>
        <w:rPr>
          <w:noProof/>
        </w:rPr>
        <w:fldChar w:fldCharType="begin"/>
      </w:r>
      <w:r>
        <w:rPr>
          <w:noProof/>
        </w:rPr>
        <w:instrText>HYPERLINK "https://doi.org/10.1017/S0021859619000492"</w:instrText>
      </w:r>
      <w:r>
        <w:rPr>
          <w:noProof/>
        </w:rPr>
      </w:r>
      <w:r>
        <w:rPr>
          <w:noProof/>
        </w:rPr>
        <w:fldChar w:fldCharType="separate"/>
      </w:r>
      <w:r w:rsidRPr="009F5123">
        <w:rPr>
          <w:rStyle w:val="Hyperlink"/>
          <w:noProof/>
        </w:rPr>
        <w:t>https://doi.org/10.1017/S0021859619000492</w:t>
      </w:r>
      <w:r>
        <w:rPr>
          <w:noProof/>
        </w:rPr>
        <w:fldChar w:fldCharType="end"/>
      </w:r>
      <w:r w:rsidRPr="009F5123">
        <w:rPr>
          <w:noProof/>
        </w:rPr>
        <w:t xml:space="preserve"> </w:t>
      </w:r>
    </w:p>
    <w:p w14:paraId="2BD61257" w14:textId="0C027B10" w:rsidR="009F5123" w:rsidRPr="009F5123" w:rsidRDefault="009F5123" w:rsidP="00B202CF">
      <w:pPr>
        <w:pStyle w:val="EndNoteBibliography"/>
        <w:spacing w:after="0" w:line="360" w:lineRule="auto"/>
        <w:ind w:left="720" w:hanging="720"/>
        <w:rPr>
          <w:noProof/>
        </w:rPr>
        <w:pPrChange w:id="7245" w:author="Urfels, Anton (IRRI)" w:date="2023-10-12T22:51:00Z">
          <w:pPr>
            <w:pStyle w:val="EndNoteBibliography"/>
            <w:spacing w:after="0"/>
            <w:ind w:left="720" w:hanging="720"/>
          </w:pPr>
        </w:pPrChange>
      </w:pPr>
      <w:r w:rsidRPr="009F5123">
        <w:rPr>
          <w:noProof/>
        </w:rPr>
        <w:t xml:space="preserve">Urfels, A., Mausch, K., Harris, D., McDonald, A. J., Kishore, A., Balwinder, S., van Halsema, G., Struik, P. C., Craufurd, P., Foster, T., Singh, V., &amp; Krupnik, T. J. (2023). Farm size limits agriculture's poverty reduction potential in Eastern India even with irrigation-led intensification. </w:t>
      </w:r>
      <w:r w:rsidRPr="009F5123">
        <w:rPr>
          <w:i/>
          <w:noProof/>
        </w:rPr>
        <w:t>Agricultural Systems</w:t>
      </w:r>
      <w:r w:rsidRPr="009F5123">
        <w:rPr>
          <w:noProof/>
        </w:rPr>
        <w:t>,</w:t>
      </w:r>
      <w:r w:rsidRPr="009F5123">
        <w:rPr>
          <w:i/>
          <w:noProof/>
        </w:rPr>
        <w:t xml:space="preserve"> 207</w:t>
      </w:r>
      <w:r w:rsidRPr="009F5123">
        <w:rPr>
          <w:noProof/>
        </w:rPr>
        <w:t xml:space="preserve">, 103618. </w:t>
      </w:r>
      <w:r>
        <w:rPr>
          <w:noProof/>
        </w:rPr>
        <w:fldChar w:fldCharType="begin"/>
      </w:r>
      <w:r>
        <w:rPr>
          <w:noProof/>
        </w:rPr>
        <w:instrText>HYPERLINK "https://doi.org/https://doi.org/10.1016/j.agsy.2023.103618"</w:instrText>
      </w:r>
      <w:r>
        <w:rPr>
          <w:noProof/>
        </w:rPr>
      </w:r>
      <w:r>
        <w:rPr>
          <w:noProof/>
        </w:rPr>
        <w:fldChar w:fldCharType="separate"/>
      </w:r>
      <w:r w:rsidRPr="009F5123">
        <w:rPr>
          <w:rStyle w:val="Hyperlink"/>
          <w:noProof/>
        </w:rPr>
        <w:t>https://doi.org/https://doi.org/10.1016/j.agsy.2023.103618</w:t>
      </w:r>
      <w:r>
        <w:rPr>
          <w:noProof/>
        </w:rPr>
        <w:fldChar w:fldCharType="end"/>
      </w:r>
      <w:r w:rsidRPr="009F5123">
        <w:rPr>
          <w:noProof/>
        </w:rPr>
        <w:t xml:space="preserve"> </w:t>
      </w:r>
    </w:p>
    <w:p w14:paraId="40CBB92D" w14:textId="584BB1EA" w:rsidR="009F5123" w:rsidRPr="009F5123" w:rsidRDefault="009F5123" w:rsidP="00B202CF">
      <w:pPr>
        <w:pStyle w:val="EndNoteBibliography"/>
        <w:spacing w:after="0" w:line="360" w:lineRule="auto"/>
        <w:ind w:left="720" w:hanging="720"/>
        <w:rPr>
          <w:noProof/>
        </w:rPr>
        <w:pPrChange w:id="7246" w:author="Urfels, Anton (IRRI)" w:date="2023-10-12T22:51:00Z">
          <w:pPr>
            <w:pStyle w:val="EndNoteBibliography"/>
            <w:spacing w:after="0"/>
            <w:ind w:left="720" w:hanging="720"/>
          </w:pPr>
        </w:pPrChange>
      </w:pPr>
      <w:r w:rsidRPr="009F5123">
        <w:rPr>
          <w:noProof/>
        </w:rPr>
        <w:t xml:space="preserve">Urfels, A., McDonald, A. J., Krupnik, T. J., &amp; van Oel, P. R. (2020). Drivers of groundwater utilization in water-limited rice production systems in Nepal. </w:t>
      </w:r>
      <w:r w:rsidRPr="009F5123">
        <w:rPr>
          <w:i/>
          <w:noProof/>
        </w:rPr>
        <w:t>Water International</w:t>
      </w:r>
      <w:r w:rsidRPr="009F5123">
        <w:rPr>
          <w:noProof/>
        </w:rPr>
        <w:t>,</w:t>
      </w:r>
      <w:r w:rsidRPr="009F5123">
        <w:rPr>
          <w:i/>
          <w:noProof/>
        </w:rPr>
        <w:t xml:space="preserve"> 45</w:t>
      </w:r>
      <w:r w:rsidRPr="009F5123">
        <w:rPr>
          <w:noProof/>
        </w:rPr>
        <w:t xml:space="preserve">(1), 39-59. </w:t>
      </w:r>
      <w:r>
        <w:rPr>
          <w:noProof/>
        </w:rPr>
        <w:fldChar w:fldCharType="begin"/>
      </w:r>
      <w:r>
        <w:rPr>
          <w:noProof/>
        </w:rPr>
        <w:instrText>HYPERLINK "https://doi.org/10.1080/02508060.2019.1708172"</w:instrText>
      </w:r>
      <w:r>
        <w:rPr>
          <w:noProof/>
        </w:rPr>
      </w:r>
      <w:r>
        <w:rPr>
          <w:noProof/>
        </w:rPr>
        <w:fldChar w:fldCharType="separate"/>
      </w:r>
      <w:r w:rsidRPr="009F5123">
        <w:rPr>
          <w:rStyle w:val="Hyperlink"/>
          <w:noProof/>
        </w:rPr>
        <w:t>https://doi.org/10.1080/02508060.2019.1708172</w:t>
      </w:r>
      <w:r>
        <w:rPr>
          <w:noProof/>
        </w:rPr>
        <w:fldChar w:fldCharType="end"/>
      </w:r>
      <w:r w:rsidRPr="009F5123">
        <w:rPr>
          <w:noProof/>
        </w:rPr>
        <w:t xml:space="preserve"> </w:t>
      </w:r>
    </w:p>
    <w:p w14:paraId="14332581" w14:textId="1AC33951" w:rsidR="009F5123" w:rsidRPr="009F5123" w:rsidRDefault="009F5123" w:rsidP="00B202CF">
      <w:pPr>
        <w:pStyle w:val="EndNoteBibliography"/>
        <w:spacing w:after="0" w:line="360" w:lineRule="auto"/>
        <w:ind w:left="720" w:hanging="720"/>
        <w:rPr>
          <w:noProof/>
        </w:rPr>
        <w:pPrChange w:id="7247" w:author="Urfels, Anton (IRRI)" w:date="2023-10-12T22:51:00Z">
          <w:pPr>
            <w:pStyle w:val="EndNoteBibliography"/>
            <w:spacing w:after="0"/>
            <w:ind w:left="720" w:hanging="720"/>
          </w:pPr>
        </w:pPrChange>
      </w:pPr>
      <w:r w:rsidRPr="009F5123">
        <w:rPr>
          <w:noProof/>
        </w:rPr>
        <w:t xml:space="preserve">Urfels, A., McDonald, A. J., van Halsema, G., Struik, P. C., Kumar, P., Malik, R. K., Poonia, S. P., Balwinder, S., Singh, D. K., Singh, M., &amp; Krupnik, T. J. (2021). Social-ecological analysis of timely rice planting in Eastern India. </w:t>
      </w:r>
      <w:r w:rsidRPr="009F5123">
        <w:rPr>
          <w:i/>
          <w:noProof/>
        </w:rPr>
        <w:t>Agronomy for Sustainable Development</w:t>
      </w:r>
      <w:r w:rsidRPr="009F5123">
        <w:rPr>
          <w:noProof/>
        </w:rPr>
        <w:t>,</w:t>
      </w:r>
      <w:r w:rsidRPr="009F5123">
        <w:rPr>
          <w:i/>
          <w:noProof/>
        </w:rPr>
        <w:t xml:space="preserve"> 41</w:t>
      </w:r>
      <w:r w:rsidRPr="009F5123">
        <w:rPr>
          <w:noProof/>
        </w:rPr>
        <w:t xml:space="preserve">(2), 14. </w:t>
      </w:r>
      <w:r>
        <w:rPr>
          <w:noProof/>
        </w:rPr>
        <w:fldChar w:fldCharType="begin"/>
      </w:r>
      <w:r>
        <w:rPr>
          <w:noProof/>
        </w:rPr>
        <w:instrText>HYPERLINK "https://doi.org/10.1007/s13593-021-00668-1"</w:instrText>
      </w:r>
      <w:r>
        <w:rPr>
          <w:noProof/>
        </w:rPr>
      </w:r>
      <w:r>
        <w:rPr>
          <w:noProof/>
        </w:rPr>
        <w:fldChar w:fldCharType="separate"/>
      </w:r>
      <w:r w:rsidRPr="009F5123">
        <w:rPr>
          <w:rStyle w:val="Hyperlink"/>
          <w:noProof/>
        </w:rPr>
        <w:t>https://doi.org/10.1007/s13593-021-00668-1</w:t>
      </w:r>
      <w:r>
        <w:rPr>
          <w:noProof/>
        </w:rPr>
        <w:fldChar w:fldCharType="end"/>
      </w:r>
      <w:r w:rsidRPr="009F5123">
        <w:rPr>
          <w:noProof/>
        </w:rPr>
        <w:t xml:space="preserve"> </w:t>
      </w:r>
    </w:p>
    <w:p w14:paraId="6ED835D5" w14:textId="140A5B3A" w:rsidR="009F5123" w:rsidRPr="009F5123" w:rsidRDefault="009F5123" w:rsidP="00B202CF">
      <w:pPr>
        <w:pStyle w:val="EndNoteBibliography"/>
        <w:spacing w:after="0" w:line="360" w:lineRule="auto"/>
        <w:ind w:left="720" w:hanging="720"/>
        <w:rPr>
          <w:noProof/>
        </w:rPr>
        <w:pPrChange w:id="7248" w:author="Urfels, Anton (IRRI)" w:date="2023-10-12T22:51:00Z">
          <w:pPr>
            <w:pStyle w:val="EndNoteBibliography"/>
            <w:spacing w:after="0"/>
            <w:ind w:left="720" w:hanging="720"/>
          </w:pPr>
        </w:pPrChange>
      </w:pPr>
      <w:r w:rsidRPr="009F5123">
        <w:rPr>
          <w:noProof/>
        </w:rPr>
        <w:t xml:space="preserve">Urfels, A., Montes, C., Balwinder, S., van Halsema, G., Struik, P. C., Krupnik, T. J., &amp; McDonald, A. J. (2022). Climate adaptive rice planting strategies diverge across environmental gradients in </w:t>
      </w:r>
      <w:r w:rsidRPr="009F5123">
        <w:rPr>
          <w:noProof/>
        </w:rPr>
        <w:lastRenderedPageBreak/>
        <w:t xml:space="preserve">the Indo-Gangetic Plains. </w:t>
      </w:r>
      <w:r w:rsidRPr="009F5123">
        <w:rPr>
          <w:i/>
          <w:noProof/>
        </w:rPr>
        <w:t>Environmental Research Letters</w:t>
      </w:r>
      <w:r w:rsidRPr="009F5123">
        <w:rPr>
          <w:noProof/>
        </w:rPr>
        <w:t>,</w:t>
      </w:r>
      <w:r w:rsidRPr="009F5123">
        <w:rPr>
          <w:i/>
          <w:noProof/>
        </w:rPr>
        <w:t xml:space="preserve"> 17</w:t>
      </w:r>
      <w:r w:rsidRPr="009F5123">
        <w:rPr>
          <w:noProof/>
        </w:rPr>
        <w:t xml:space="preserve">(12), 124030. </w:t>
      </w:r>
      <w:r>
        <w:rPr>
          <w:noProof/>
        </w:rPr>
        <w:fldChar w:fldCharType="begin"/>
      </w:r>
      <w:r>
        <w:rPr>
          <w:noProof/>
        </w:rPr>
        <w:instrText>HYPERLINK "https://doi.org/10.1088/1748-9326/aca5a2"</w:instrText>
      </w:r>
      <w:r>
        <w:rPr>
          <w:noProof/>
        </w:rPr>
      </w:r>
      <w:r>
        <w:rPr>
          <w:noProof/>
        </w:rPr>
        <w:fldChar w:fldCharType="separate"/>
      </w:r>
      <w:r w:rsidRPr="009F5123">
        <w:rPr>
          <w:rStyle w:val="Hyperlink"/>
          <w:noProof/>
        </w:rPr>
        <w:t>https://doi.org/10.1088/1748-9326/aca5a2</w:t>
      </w:r>
      <w:r>
        <w:rPr>
          <w:noProof/>
        </w:rPr>
        <w:fldChar w:fldCharType="end"/>
      </w:r>
      <w:r w:rsidRPr="009F5123">
        <w:rPr>
          <w:noProof/>
        </w:rPr>
        <w:t xml:space="preserve"> </w:t>
      </w:r>
    </w:p>
    <w:p w14:paraId="048CCA9E" w14:textId="741F32C0" w:rsidR="009F5123" w:rsidRPr="009F5123" w:rsidRDefault="009F5123" w:rsidP="00B202CF">
      <w:pPr>
        <w:pStyle w:val="EndNoteBibliography"/>
        <w:spacing w:line="360" w:lineRule="auto"/>
        <w:ind w:left="720" w:hanging="720"/>
        <w:rPr>
          <w:noProof/>
        </w:rPr>
        <w:pPrChange w:id="7249" w:author="Urfels, Anton (IRRI)" w:date="2023-10-12T22:51:00Z">
          <w:pPr>
            <w:pStyle w:val="EndNoteBibliography"/>
            <w:ind w:left="720" w:hanging="720"/>
          </w:pPr>
        </w:pPrChange>
      </w:pPr>
      <w:r w:rsidRPr="009F5123">
        <w:rPr>
          <w:noProof/>
        </w:rPr>
        <w:t xml:space="preserve">Wang, X., Folberth, C., Skalsky, R., Wang, S., Chen, B., Liu, Y., Chen, J., &amp; Balkovic, J. (2022). Crop calendar optimization for climate change adaptation in rice-based multiple cropping systems of India and Bangladesh. </w:t>
      </w:r>
      <w:r w:rsidRPr="009F5123">
        <w:rPr>
          <w:i/>
          <w:noProof/>
        </w:rPr>
        <w:t>Agricultural and Forest Meteorology</w:t>
      </w:r>
      <w:r w:rsidRPr="009F5123">
        <w:rPr>
          <w:noProof/>
        </w:rPr>
        <w:t>,</w:t>
      </w:r>
      <w:r w:rsidRPr="009F5123">
        <w:rPr>
          <w:i/>
          <w:noProof/>
        </w:rPr>
        <w:t xml:space="preserve"> 315</w:t>
      </w:r>
      <w:r w:rsidRPr="009F5123">
        <w:rPr>
          <w:noProof/>
        </w:rPr>
        <w:t xml:space="preserve">, 108830. </w:t>
      </w:r>
      <w:r>
        <w:rPr>
          <w:noProof/>
        </w:rPr>
        <w:fldChar w:fldCharType="begin"/>
      </w:r>
      <w:r>
        <w:rPr>
          <w:noProof/>
        </w:rPr>
        <w:instrText>HYPERLINK "https://doi.org/https://doi.org/10.1016/j.agrformet.2022.108830"</w:instrText>
      </w:r>
      <w:r>
        <w:rPr>
          <w:noProof/>
        </w:rPr>
      </w:r>
      <w:r>
        <w:rPr>
          <w:noProof/>
        </w:rPr>
        <w:fldChar w:fldCharType="separate"/>
      </w:r>
      <w:r w:rsidRPr="009F5123">
        <w:rPr>
          <w:rStyle w:val="Hyperlink"/>
          <w:noProof/>
        </w:rPr>
        <w:t>https://doi.org/https://doi.org/10.1016/j.agrformet.2022.108830</w:t>
      </w:r>
      <w:r>
        <w:rPr>
          <w:noProof/>
        </w:rPr>
        <w:fldChar w:fldCharType="end"/>
      </w:r>
      <w:r w:rsidRPr="009F5123">
        <w:rPr>
          <w:noProof/>
        </w:rPr>
        <w:t xml:space="preserve"> </w:t>
      </w:r>
    </w:p>
    <w:p w14:paraId="42082368" w14:textId="442CC4F5" w:rsidR="007B019E" w:rsidRPr="00256197" w:rsidRDefault="007B019E" w:rsidP="0029577D">
      <w:pPr>
        <w:rPr>
          <w:rFonts w:cs="Times New Roman"/>
          <w:rPrChange w:id="7250" w:author="Urfels, Anton (IRRI)" w:date="2023-10-06T20:02:00Z">
            <w:rPr>
              <w:rFonts w:ascii="Gill Sans MT" w:hAnsi="Gill Sans MT"/>
            </w:rPr>
          </w:rPrChange>
        </w:rPr>
      </w:pPr>
      <w:r>
        <w:rPr>
          <w:rFonts w:cs="Times New Roman"/>
        </w:rPr>
        <w:fldChar w:fldCharType="end"/>
      </w:r>
    </w:p>
    <w:sectPr w:rsidR="007B019E" w:rsidRPr="00256197" w:rsidSect="00126D58">
      <w:pgSz w:w="11906" w:h="16838"/>
      <w:pgMar w:top="1440" w:right="1440" w:bottom="1440" w:left="1440" w:header="708" w:footer="708" w:gutter="0"/>
      <w:lnNumType w:countBy="1" w:restart="continuous"/>
      <w:cols w:space="708"/>
      <w:docGrid w:linePitch="360"/>
      <w:sectPrChange w:id="7251" w:author="Urfels, Anton (IRRI)" w:date="2023-10-07T23:49:00Z">
        <w:sectPr w:rsidR="007B019E" w:rsidRPr="00256197" w:rsidSect="00126D58">
          <w:pgMar w:top="1440" w:right="1440" w:bottom="1440" w:left="1440" w:header="708" w:footer="708" w:gutter="0"/>
          <w:lnNumType w:countBy="0" w:restart="newPage"/>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02" w:author="MKONDIWA, Maxwell (CIMMYT-India)" w:date="2023-08-13T09:46:00Z" w:initials="MM(I">
    <w:p w14:paraId="7187F2E4" w14:textId="77777777" w:rsidR="00572C6D" w:rsidRDefault="00572C6D" w:rsidP="00BE152A">
      <w:pPr>
        <w:pStyle w:val="CommentText"/>
      </w:pPr>
      <w:r>
        <w:rPr>
          <w:rStyle w:val="CommentReference"/>
        </w:rPr>
        <w:annotationRef/>
      </w:r>
      <w:r>
        <w:t>Anton to add more</w:t>
      </w:r>
    </w:p>
  </w:comment>
  <w:comment w:id="1202" w:author="Urfels, Anton (IRRI)" w:date="2023-10-06T23:57:00Z" w:initials="a">
    <w:p w14:paraId="5E493A01" w14:textId="77777777" w:rsidR="0006346B" w:rsidRDefault="0006346B" w:rsidP="007C3CFF">
      <w:r>
        <w:rPr>
          <w:rStyle w:val="CommentReference"/>
        </w:rPr>
        <w:annotationRef/>
      </w:r>
      <w:r>
        <w:rPr>
          <w:sz w:val="20"/>
          <w:szCs w:val="20"/>
          <w:lang w:val="en-US"/>
        </w:rPr>
        <w:t xml:space="preserve">This would need a bit more detail. We can just mention what we assume per state for a m3 or something alike. </w:t>
      </w:r>
    </w:p>
  </w:comment>
  <w:comment w:id="1573" w:author="Urfels, Anton (IRRI)" w:date="2023-10-07T09:52:00Z" w:initials="a">
    <w:p w14:paraId="5C13295F" w14:textId="77777777" w:rsidR="00D76BF6" w:rsidRDefault="00D76BF6" w:rsidP="003E7DE4">
      <w:r>
        <w:rPr>
          <w:rStyle w:val="CommentReference"/>
        </w:rPr>
        <w:annotationRef/>
      </w:r>
      <w:r>
        <w:rPr>
          <w:color w:val="000000"/>
          <w:sz w:val="20"/>
          <w:szCs w:val="20"/>
          <w:lang w:val="en-US"/>
        </w:rPr>
        <w:t xml:space="preserve">We need a few more sentences of how we move from dominance to willingness to pay in a simple manner. </w:t>
      </w:r>
    </w:p>
  </w:comment>
  <w:comment w:id="1739" w:author="MKONDIWA, Maxwell (CIMMYT-India)" w:date="2023-08-13T09:46:00Z" w:initials="MM(I">
    <w:p w14:paraId="4178344E" w14:textId="77777777" w:rsidR="00F53458" w:rsidRDefault="00F53458" w:rsidP="00F53458">
      <w:pPr>
        <w:pStyle w:val="CommentText"/>
      </w:pPr>
      <w:r>
        <w:rPr>
          <w:rStyle w:val="CommentReference"/>
        </w:rPr>
        <w:annotationRef/>
      </w:r>
      <w:r>
        <w:t>Anton to add more</w:t>
      </w:r>
    </w:p>
  </w:comment>
  <w:comment w:id="1808" w:author="Urfels, Anton (IRRI)" w:date="2023-10-06T23:57:00Z" w:initials="a">
    <w:p w14:paraId="3B7B590C" w14:textId="77777777" w:rsidR="00F53458" w:rsidRDefault="00F53458" w:rsidP="00F53458">
      <w:r>
        <w:rPr>
          <w:rStyle w:val="CommentReference"/>
        </w:rPr>
        <w:annotationRef/>
      </w:r>
      <w:r>
        <w:rPr>
          <w:sz w:val="20"/>
          <w:szCs w:val="20"/>
          <w:lang w:val="en-US"/>
        </w:rPr>
        <w:t xml:space="preserve">This would need a bit more detail. We can just mention what we assume per state for a m3 or something alike. </w:t>
      </w:r>
    </w:p>
  </w:comment>
  <w:comment w:id="7224" w:author="MKONDIWA, Maxwell (CIMMYT-India)" w:date="2023-07-27T20:25:00Z" w:initials="MM(I">
    <w:p w14:paraId="41532CC5" w14:textId="03942FB2" w:rsidR="007B6260" w:rsidRDefault="007B6260" w:rsidP="007B6260">
      <w:pPr>
        <w:pStyle w:val="CommentText"/>
      </w:pPr>
      <w:r>
        <w:rPr>
          <w:rStyle w:val="CommentReference"/>
        </w:rPr>
        <w:annotationRef/>
      </w:r>
      <w:r>
        <w:t>Wheat more responsive to price chang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87F2E4" w15:done="0"/>
  <w15:commentEx w15:paraId="5E493A01" w15:done="0"/>
  <w15:commentEx w15:paraId="5C13295F" w15:done="0"/>
  <w15:commentEx w15:paraId="4178344E" w15:done="1"/>
  <w15:commentEx w15:paraId="3B7B590C" w15:done="1"/>
  <w15:commentEx w15:paraId="41532CC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832510" w16cex:dateUtc="2023-08-13T04:16:00Z"/>
  <w16cex:commentExtensible w16cex:durableId="0CC6E1F7" w16cex:dateUtc="2023-10-06T15:57:00Z"/>
  <w16cex:commentExtensible w16cex:durableId="7410200A" w16cex:dateUtc="2023-10-07T01:52:00Z"/>
  <w16cex:commentExtensible w16cex:durableId="1031CF0E" w16cex:dateUtc="2023-08-13T04:16:00Z"/>
  <w16cex:commentExtensible w16cex:durableId="76BFAF32" w16cex:dateUtc="2023-10-06T15:57:00Z"/>
  <w16cex:commentExtensible w16cex:durableId="286D5153" w16cex:dateUtc="2023-07-27T14: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87F2E4" w16cid:durableId="28832510"/>
  <w16cid:commentId w16cid:paraId="5E493A01" w16cid:durableId="0CC6E1F7"/>
  <w16cid:commentId w16cid:paraId="5C13295F" w16cid:durableId="7410200A"/>
  <w16cid:commentId w16cid:paraId="4178344E" w16cid:durableId="1031CF0E"/>
  <w16cid:commentId w16cid:paraId="3B7B590C" w16cid:durableId="76BFAF32"/>
  <w16cid:commentId w16cid:paraId="41532CC5" w16cid:durableId="286D515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7B1FD3" w14:textId="77777777" w:rsidR="00A95EAE" w:rsidRDefault="00A95EAE" w:rsidP="009232CA">
      <w:pPr>
        <w:spacing w:after="0" w:line="240" w:lineRule="auto"/>
      </w:pPr>
      <w:r>
        <w:separator/>
      </w:r>
    </w:p>
  </w:endnote>
  <w:endnote w:type="continuationSeparator" w:id="0">
    <w:p w14:paraId="27821F04" w14:textId="77777777" w:rsidR="00A95EAE" w:rsidRDefault="00A95EAE" w:rsidP="009232CA">
      <w:pPr>
        <w:spacing w:after="0" w:line="240" w:lineRule="auto"/>
      </w:pPr>
      <w:r>
        <w:continuationSeparator/>
      </w:r>
    </w:p>
  </w:endnote>
  <w:endnote w:type="continuationNotice" w:id="1">
    <w:p w14:paraId="1FEA28AB" w14:textId="77777777" w:rsidR="00A95EAE" w:rsidRDefault="00A95EA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ill Sans MT">
    <w:panose1 w:val="020B0502020104020203"/>
    <w:charset w:val="4D"/>
    <w:family w:val="swiss"/>
    <w:pitch w:val="variable"/>
    <w:sig w:usb0="00000003"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 w:name="Open Sans">
    <w:panose1 w:val="020B0606030504020204"/>
    <w:charset w:val="00"/>
    <w:family w:val="swiss"/>
    <w:pitch w:val="variable"/>
    <w:sig w:usb0="E00002EF" w:usb1="4000205B" w:usb2="00000028"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6587403"/>
      <w:docPartObj>
        <w:docPartGallery w:val="Page Numbers (Bottom of Page)"/>
        <w:docPartUnique/>
      </w:docPartObj>
    </w:sdtPr>
    <w:sdtEndPr>
      <w:rPr>
        <w:noProof/>
      </w:rPr>
    </w:sdtEndPr>
    <w:sdtContent>
      <w:p w14:paraId="0E5AF22A" w14:textId="3E5BDD5C" w:rsidR="009232CA" w:rsidRDefault="009232C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5F30A3A" w14:textId="77777777" w:rsidR="009232CA" w:rsidRDefault="009232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ECF8C2" w14:textId="77777777" w:rsidR="00A95EAE" w:rsidRDefault="00A95EAE" w:rsidP="009232CA">
      <w:pPr>
        <w:spacing w:after="0" w:line="240" w:lineRule="auto"/>
      </w:pPr>
      <w:r>
        <w:separator/>
      </w:r>
    </w:p>
  </w:footnote>
  <w:footnote w:type="continuationSeparator" w:id="0">
    <w:p w14:paraId="135EBA15" w14:textId="77777777" w:rsidR="00A95EAE" w:rsidRDefault="00A95EAE" w:rsidP="009232CA">
      <w:pPr>
        <w:spacing w:after="0" w:line="240" w:lineRule="auto"/>
      </w:pPr>
      <w:r>
        <w:continuationSeparator/>
      </w:r>
    </w:p>
  </w:footnote>
  <w:footnote w:type="continuationNotice" w:id="1">
    <w:p w14:paraId="36C30513" w14:textId="77777777" w:rsidR="00A95EAE" w:rsidRDefault="00A95EAE">
      <w:pPr>
        <w:spacing w:after="0" w:line="240" w:lineRule="auto"/>
      </w:pPr>
    </w:p>
  </w:footnote>
  <w:footnote w:id="2">
    <w:p w14:paraId="07631502" w14:textId="53F8D21E" w:rsidR="001138C2" w:rsidRPr="001138C2" w:rsidRDefault="001138C2">
      <w:pPr>
        <w:pStyle w:val="FootnoteText"/>
        <w:rPr>
          <w:lang w:val="en-US"/>
          <w:rPrChange w:id="820" w:author="MKONDIWA, Maxwell (CIMMYT-India)" w:date="2023-10-08T18:26:00Z">
            <w:rPr/>
          </w:rPrChange>
        </w:rPr>
      </w:pPr>
      <w:ins w:id="821" w:author="MKONDIWA, Maxwell (CIMMYT-India)" w:date="2023-10-08T18:26:00Z">
        <w:r>
          <w:rPr>
            <w:rStyle w:val="FootnoteReference"/>
          </w:rPr>
          <w:footnoteRef/>
        </w:r>
        <w:r>
          <w:t xml:space="preserve"> </w:t>
        </w:r>
        <w:r>
          <w:rPr>
            <w:lang w:val="en-US"/>
          </w:rPr>
          <w:t>A similar</w:t>
        </w:r>
      </w:ins>
      <w:ins w:id="822" w:author="MKONDIWA, Maxwell (CIMMYT-India)" w:date="2023-10-08T18:28:00Z">
        <w:r w:rsidR="00F241DA">
          <w:rPr>
            <w:lang w:val="en-US"/>
          </w:rPr>
          <w:t xml:space="preserve"> computation</w:t>
        </w:r>
      </w:ins>
      <w:ins w:id="823" w:author="MKONDIWA, Maxwell (CIMMYT-India)" w:date="2023-10-08T18:29:00Z">
        <w:r w:rsidR="00F241DA">
          <w:rPr>
            <w:lang w:val="en-US"/>
          </w:rPr>
          <w:t>al</w:t>
        </w:r>
      </w:ins>
      <w:ins w:id="824" w:author="MKONDIWA, Maxwell (CIMMYT-India)" w:date="2023-10-08T18:26:00Z">
        <w:r>
          <w:rPr>
            <w:lang w:val="en-US"/>
          </w:rPr>
          <w:t xml:space="preserve"> willingness to pay bounds </w:t>
        </w:r>
        <w:r w:rsidR="006D31D6">
          <w:rPr>
            <w:lang w:val="en-US"/>
          </w:rPr>
          <w:t>approach to second order stochastic dominance is use</w:t>
        </w:r>
      </w:ins>
      <w:ins w:id="825" w:author="MKONDIWA, Maxwell (CIMMYT-India)" w:date="2023-10-08T18:27:00Z">
        <w:r w:rsidR="006D31D6">
          <w:rPr>
            <w:lang w:val="en-US"/>
          </w:rPr>
          <w:t>d in the</w:t>
        </w:r>
      </w:ins>
      <w:ins w:id="826" w:author="MKONDIWA, Maxwell (CIMMYT-India)" w:date="2023-10-08T18:29:00Z">
        <w:r w:rsidR="00F241DA">
          <w:rPr>
            <w:lang w:val="en-US"/>
          </w:rPr>
          <w:t xml:space="preserve"> finance</w:t>
        </w:r>
      </w:ins>
      <w:ins w:id="827" w:author="MKONDIWA, Maxwell (CIMMYT-India)" w:date="2023-10-08T18:27:00Z">
        <w:r w:rsidR="006D31D6">
          <w:rPr>
            <w:lang w:val="en-US"/>
          </w:rPr>
          <w:t xml:space="preserve"> literature to evaluate </w:t>
        </w:r>
        <w:r w:rsidR="007814A1">
          <w:rPr>
            <w:lang w:val="en-US"/>
          </w:rPr>
          <w:t>put and call options (</w:t>
        </w:r>
      </w:ins>
      <w:ins w:id="828" w:author="MKONDIWA, Maxwell (CIMMYT-India)" w:date="2023-10-08T18:28:00Z">
        <w:r w:rsidR="007A3527">
          <w:rPr>
            <w:lang w:val="en-US"/>
          </w:rPr>
          <w:t>for details, see Levy 1985</w:t>
        </w:r>
        <w:r w:rsidR="00F241DA">
          <w:rPr>
            <w:lang w:val="en-US"/>
          </w:rPr>
          <w:t xml:space="preserve">). </w:t>
        </w:r>
      </w:ins>
    </w:p>
  </w:footnote>
  <w:footnote w:id="3">
    <w:p w14:paraId="1864608A" w14:textId="05401F2B" w:rsidR="00163A20" w:rsidRPr="00163A20" w:rsidDel="00F53458" w:rsidRDefault="00163A20">
      <w:pPr>
        <w:pStyle w:val="FootnoteText"/>
        <w:rPr>
          <w:del w:id="1006" w:author="Urfels, Anton (IRRI)" w:date="2023-10-08T00:13:00Z"/>
          <w:lang w:val="en-US"/>
        </w:rPr>
      </w:pPr>
      <w:del w:id="1007" w:author="Urfels, Anton (IRRI)" w:date="2023-10-08T00:13:00Z">
        <w:r w:rsidDel="00F53458">
          <w:rPr>
            <w:rStyle w:val="FootnoteReference"/>
          </w:rPr>
          <w:footnoteRef/>
        </w:r>
        <w:r w:rsidDel="00F53458">
          <w:delText xml:space="preserve"> </w:delText>
        </w:r>
        <w:r w:rsidDel="00F53458">
          <w:rPr>
            <w:lang w:val="en-US"/>
          </w:rPr>
          <w:delText xml:space="preserve">The </w:delText>
        </w:r>
      </w:del>
      <w:ins w:id="1008" w:author="Urfels, Anton (IRRI)" w:date="2023-10-06T23:54:00Z">
        <w:del w:id="1009" w:author="Urfels, Anton (IRRI)" w:date="2023-10-08T00:13:00Z">
          <w:r w:rsidR="0006346B" w:rsidDel="00F53458">
            <w:rPr>
              <w:lang w:val="en-US"/>
            </w:rPr>
            <w:delText xml:space="preserve">gridded </w:delText>
          </w:r>
        </w:del>
      </w:ins>
      <w:del w:id="1010" w:author="Urfels, Anton (IRRI)" w:date="2023-10-08T00:13:00Z">
        <w:r w:rsidDel="00F53458">
          <w:rPr>
            <w:lang w:val="en-US"/>
          </w:rPr>
          <w:delText xml:space="preserve">APSIM crop simulation model </w:delText>
        </w:r>
      </w:del>
      <w:ins w:id="1011" w:author="Urfels, Anton (IRRI)" w:date="2023-10-06T23:54:00Z">
        <w:del w:id="1012" w:author="Urfels, Anton (IRRI)" w:date="2023-10-08T00:13:00Z">
          <w:r w:rsidR="0006346B" w:rsidDel="00F53458">
            <w:rPr>
              <w:lang w:val="en-US"/>
            </w:rPr>
            <w:delText xml:space="preserve">setup and results </w:delText>
          </w:r>
        </w:del>
      </w:ins>
      <w:del w:id="1013" w:author="Urfels, Anton (IRRI)" w:date="2023-10-08T00:13:00Z">
        <w:r w:rsidDel="00F53458">
          <w:rPr>
            <w:lang w:val="en-US"/>
          </w:rPr>
          <w:delText xml:space="preserve">is </w:delText>
        </w:r>
      </w:del>
      <w:ins w:id="1014" w:author="Urfels, Anton (IRRI)" w:date="2023-10-06T23:54:00Z">
        <w:del w:id="1015" w:author="Urfels, Anton (IRRI)" w:date="2023-10-08T00:13:00Z">
          <w:r w:rsidR="0006346B" w:rsidDel="00F53458">
            <w:rPr>
              <w:lang w:val="en-US"/>
            </w:rPr>
            <w:delText xml:space="preserve">are </w:delText>
          </w:r>
        </w:del>
      </w:ins>
      <w:del w:id="1016" w:author="Urfels, Anton (IRRI)" w:date="2023-10-08T00:13:00Z">
        <w:r w:rsidDel="00F53458">
          <w:rPr>
            <w:lang w:val="en-US"/>
          </w:rPr>
          <w:delText xml:space="preserve">available here: </w:delText>
        </w:r>
        <w:r w:rsidDel="00F53458">
          <w:fldChar w:fldCharType="begin"/>
        </w:r>
        <w:r w:rsidDel="00F53458">
          <w:delInstrText>HYPERLINK "https://git.wageningenur.nl/urfel001/igp-simulation-setup"</w:delInstrText>
        </w:r>
        <w:r w:rsidDel="00F53458">
          <w:fldChar w:fldCharType="separate"/>
        </w:r>
        <w:r w:rsidR="00113E11" w:rsidRPr="00DB1593" w:rsidDel="00F53458">
          <w:rPr>
            <w:rStyle w:val="Hyperlink"/>
            <w:lang w:val="en-US"/>
          </w:rPr>
          <w:delText>https://git.wageningenur.nl/urfel001/igp-simulation-setup</w:delText>
        </w:r>
        <w:r w:rsidDel="00F53458">
          <w:rPr>
            <w:rStyle w:val="Hyperlink"/>
            <w:lang w:val="en-US"/>
          </w:rPr>
          <w:fldChar w:fldCharType="end"/>
        </w:r>
        <w:r w:rsidR="00113E11" w:rsidDel="00F53458">
          <w:rPr>
            <w:lang w:val="en-US"/>
          </w:rPr>
          <w:delText xml:space="preserve">. </w:delText>
        </w:r>
      </w:del>
    </w:p>
  </w:footnote>
  <w:footnote w:id="4">
    <w:p w14:paraId="0613EA7E" w14:textId="77777777" w:rsidR="00F53458" w:rsidRPr="00163A20" w:rsidRDefault="00F53458" w:rsidP="00F53458">
      <w:pPr>
        <w:pStyle w:val="FootnoteText"/>
        <w:rPr>
          <w:ins w:id="1741" w:author="Urfels, Anton (IRRI)" w:date="2023-10-08T00:14:00Z"/>
          <w:lang w:val="en-US"/>
        </w:rPr>
      </w:pPr>
      <w:ins w:id="1742" w:author="Urfels, Anton (IRRI)" w:date="2023-10-08T00:14:00Z">
        <w:r>
          <w:rPr>
            <w:rStyle w:val="FootnoteReference"/>
          </w:rPr>
          <w:footnoteRef/>
        </w:r>
        <w:r>
          <w:t xml:space="preserve"> </w:t>
        </w:r>
        <w:r>
          <w:rPr>
            <w:lang w:val="en-US"/>
          </w:rPr>
          <w:t xml:space="preserve">The gridded APSIM crop simulation model setup and results are available here: </w:t>
        </w:r>
        <w:r>
          <w:fldChar w:fldCharType="begin"/>
        </w:r>
        <w:r>
          <w:instrText>HYPERLINK "https://git.wageningenur.nl/urfel001/igp-simulation-setup"</w:instrText>
        </w:r>
        <w:r>
          <w:fldChar w:fldCharType="separate"/>
        </w:r>
        <w:r w:rsidRPr="00DB1593">
          <w:rPr>
            <w:rStyle w:val="Hyperlink"/>
            <w:lang w:val="en-US"/>
          </w:rPr>
          <w:t>https://git.wageningenur.nl/urfel001/igp-simulation-setup</w:t>
        </w:r>
        <w:r>
          <w:rPr>
            <w:rStyle w:val="Hyperlink"/>
            <w:lang w:val="en-US"/>
          </w:rPr>
          <w:fldChar w:fldCharType="end"/>
        </w:r>
        <w:r>
          <w:rPr>
            <w:lang w:val="en-US"/>
          </w:rPr>
          <w:t xml:space="preserve">. </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9B401C"/>
    <w:multiLevelType w:val="hybridMultilevel"/>
    <w:tmpl w:val="589A7124"/>
    <w:lvl w:ilvl="0" w:tplc="30090001">
      <w:start w:val="1"/>
      <w:numFmt w:val="bullet"/>
      <w:lvlText w:val=""/>
      <w:lvlJc w:val="left"/>
      <w:pPr>
        <w:ind w:left="360" w:hanging="360"/>
      </w:pPr>
      <w:rPr>
        <w:rFonts w:ascii="Symbol" w:hAnsi="Symbol" w:hint="default"/>
      </w:rPr>
    </w:lvl>
    <w:lvl w:ilvl="1" w:tplc="30090003" w:tentative="1">
      <w:start w:val="1"/>
      <w:numFmt w:val="bullet"/>
      <w:lvlText w:val="o"/>
      <w:lvlJc w:val="left"/>
      <w:pPr>
        <w:ind w:left="1080" w:hanging="360"/>
      </w:pPr>
      <w:rPr>
        <w:rFonts w:ascii="Courier New" w:hAnsi="Courier New" w:cs="Courier New" w:hint="default"/>
      </w:rPr>
    </w:lvl>
    <w:lvl w:ilvl="2" w:tplc="30090005" w:tentative="1">
      <w:start w:val="1"/>
      <w:numFmt w:val="bullet"/>
      <w:lvlText w:val=""/>
      <w:lvlJc w:val="left"/>
      <w:pPr>
        <w:ind w:left="1800" w:hanging="360"/>
      </w:pPr>
      <w:rPr>
        <w:rFonts w:ascii="Wingdings" w:hAnsi="Wingdings" w:hint="default"/>
      </w:rPr>
    </w:lvl>
    <w:lvl w:ilvl="3" w:tplc="30090001" w:tentative="1">
      <w:start w:val="1"/>
      <w:numFmt w:val="bullet"/>
      <w:lvlText w:val=""/>
      <w:lvlJc w:val="left"/>
      <w:pPr>
        <w:ind w:left="2520" w:hanging="360"/>
      </w:pPr>
      <w:rPr>
        <w:rFonts w:ascii="Symbol" w:hAnsi="Symbol" w:hint="default"/>
      </w:rPr>
    </w:lvl>
    <w:lvl w:ilvl="4" w:tplc="30090003" w:tentative="1">
      <w:start w:val="1"/>
      <w:numFmt w:val="bullet"/>
      <w:lvlText w:val="o"/>
      <w:lvlJc w:val="left"/>
      <w:pPr>
        <w:ind w:left="3240" w:hanging="360"/>
      </w:pPr>
      <w:rPr>
        <w:rFonts w:ascii="Courier New" w:hAnsi="Courier New" w:cs="Courier New" w:hint="default"/>
      </w:rPr>
    </w:lvl>
    <w:lvl w:ilvl="5" w:tplc="30090005" w:tentative="1">
      <w:start w:val="1"/>
      <w:numFmt w:val="bullet"/>
      <w:lvlText w:val=""/>
      <w:lvlJc w:val="left"/>
      <w:pPr>
        <w:ind w:left="3960" w:hanging="360"/>
      </w:pPr>
      <w:rPr>
        <w:rFonts w:ascii="Wingdings" w:hAnsi="Wingdings" w:hint="default"/>
      </w:rPr>
    </w:lvl>
    <w:lvl w:ilvl="6" w:tplc="30090001" w:tentative="1">
      <w:start w:val="1"/>
      <w:numFmt w:val="bullet"/>
      <w:lvlText w:val=""/>
      <w:lvlJc w:val="left"/>
      <w:pPr>
        <w:ind w:left="4680" w:hanging="360"/>
      </w:pPr>
      <w:rPr>
        <w:rFonts w:ascii="Symbol" w:hAnsi="Symbol" w:hint="default"/>
      </w:rPr>
    </w:lvl>
    <w:lvl w:ilvl="7" w:tplc="30090003" w:tentative="1">
      <w:start w:val="1"/>
      <w:numFmt w:val="bullet"/>
      <w:lvlText w:val="o"/>
      <w:lvlJc w:val="left"/>
      <w:pPr>
        <w:ind w:left="5400" w:hanging="360"/>
      </w:pPr>
      <w:rPr>
        <w:rFonts w:ascii="Courier New" w:hAnsi="Courier New" w:cs="Courier New" w:hint="default"/>
      </w:rPr>
    </w:lvl>
    <w:lvl w:ilvl="8" w:tplc="30090005" w:tentative="1">
      <w:start w:val="1"/>
      <w:numFmt w:val="bullet"/>
      <w:lvlText w:val=""/>
      <w:lvlJc w:val="left"/>
      <w:pPr>
        <w:ind w:left="6120" w:hanging="360"/>
      </w:pPr>
      <w:rPr>
        <w:rFonts w:ascii="Wingdings" w:hAnsi="Wingdings" w:hint="default"/>
      </w:rPr>
    </w:lvl>
  </w:abstractNum>
  <w:abstractNum w:abstractNumId="1" w15:restartNumberingAfterBreak="0">
    <w:nsid w:val="1B140EE9"/>
    <w:multiLevelType w:val="hybridMultilevel"/>
    <w:tmpl w:val="7A36F9A4"/>
    <w:lvl w:ilvl="0" w:tplc="30090001">
      <w:start w:val="1"/>
      <w:numFmt w:val="bullet"/>
      <w:lvlText w:val=""/>
      <w:lvlJc w:val="left"/>
      <w:pPr>
        <w:ind w:left="360" w:hanging="360"/>
      </w:pPr>
      <w:rPr>
        <w:rFonts w:ascii="Symbol" w:hAnsi="Symbol" w:hint="default"/>
      </w:rPr>
    </w:lvl>
    <w:lvl w:ilvl="1" w:tplc="30090003" w:tentative="1">
      <w:start w:val="1"/>
      <w:numFmt w:val="bullet"/>
      <w:lvlText w:val="o"/>
      <w:lvlJc w:val="left"/>
      <w:pPr>
        <w:ind w:left="1080" w:hanging="360"/>
      </w:pPr>
      <w:rPr>
        <w:rFonts w:ascii="Courier New" w:hAnsi="Courier New" w:cs="Courier New" w:hint="default"/>
      </w:rPr>
    </w:lvl>
    <w:lvl w:ilvl="2" w:tplc="30090005" w:tentative="1">
      <w:start w:val="1"/>
      <w:numFmt w:val="bullet"/>
      <w:lvlText w:val=""/>
      <w:lvlJc w:val="left"/>
      <w:pPr>
        <w:ind w:left="1800" w:hanging="360"/>
      </w:pPr>
      <w:rPr>
        <w:rFonts w:ascii="Wingdings" w:hAnsi="Wingdings" w:hint="default"/>
      </w:rPr>
    </w:lvl>
    <w:lvl w:ilvl="3" w:tplc="30090001" w:tentative="1">
      <w:start w:val="1"/>
      <w:numFmt w:val="bullet"/>
      <w:lvlText w:val=""/>
      <w:lvlJc w:val="left"/>
      <w:pPr>
        <w:ind w:left="2520" w:hanging="360"/>
      </w:pPr>
      <w:rPr>
        <w:rFonts w:ascii="Symbol" w:hAnsi="Symbol" w:hint="default"/>
      </w:rPr>
    </w:lvl>
    <w:lvl w:ilvl="4" w:tplc="30090003" w:tentative="1">
      <w:start w:val="1"/>
      <w:numFmt w:val="bullet"/>
      <w:lvlText w:val="o"/>
      <w:lvlJc w:val="left"/>
      <w:pPr>
        <w:ind w:left="3240" w:hanging="360"/>
      </w:pPr>
      <w:rPr>
        <w:rFonts w:ascii="Courier New" w:hAnsi="Courier New" w:cs="Courier New" w:hint="default"/>
      </w:rPr>
    </w:lvl>
    <w:lvl w:ilvl="5" w:tplc="30090005" w:tentative="1">
      <w:start w:val="1"/>
      <w:numFmt w:val="bullet"/>
      <w:lvlText w:val=""/>
      <w:lvlJc w:val="left"/>
      <w:pPr>
        <w:ind w:left="3960" w:hanging="360"/>
      </w:pPr>
      <w:rPr>
        <w:rFonts w:ascii="Wingdings" w:hAnsi="Wingdings" w:hint="default"/>
      </w:rPr>
    </w:lvl>
    <w:lvl w:ilvl="6" w:tplc="30090001" w:tentative="1">
      <w:start w:val="1"/>
      <w:numFmt w:val="bullet"/>
      <w:lvlText w:val=""/>
      <w:lvlJc w:val="left"/>
      <w:pPr>
        <w:ind w:left="4680" w:hanging="360"/>
      </w:pPr>
      <w:rPr>
        <w:rFonts w:ascii="Symbol" w:hAnsi="Symbol" w:hint="default"/>
      </w:rPr>
    </w:lvl>
    <w:lvl w:ilvl="7" w:tplc="30090003" w:tentative="1">
      <w:start w:val="1"/>
      <w:numFmt w:val="bullet"/>
      <w:lvlText w:val="o"/>
      <w:lvlJc w:val="left"/>
      <w:pPr>
        <w:ind w:left="5400" w:hanging="360"/>
      </w:pPr>
      <w:rPr>
        <w:rFonts w:ascii="Courier New" w:hAnsi="Courier New" w:cs="Courier New" w:hint="default"/>
      </w:rPr>
    </w:lvl>
    <w:lvl w:ilvl="8" w:tplc="30090005" w:tentative="1">
      <w:start w:val="1"/>
      <w:numFmt w:val="bullet"/>
      <w:lvlText w:val=""/>
      <w:lvlJc w:val="left"/>
      <w:pPr>
        <w:ind w:left="6120" w:hanging="360"/>
      </w:pPr>
      <w:rPr>
        <w:rFonts w:ascii="Wingdings" w:hAnsi="Wingdings" w:hint="default"/>
      </w:rPr>
    </w:lvl>
  </w:abstractNum>
  <w:abstractNum w:abstractNumId="2" w15:restartNumberingAfterBreak="0">
    <w:nsid w:val="292A5FB6"/>
    <w:multiLevelType w:val="hybridMultilevel"/>
    <w:tmpl w:val="1CBA6568"/>
    <w:lvl w:ilvl="0" w:tplc="30090001">
      <w:start w:val="1"/>
      <w:numFmt w:val="bullet"/>
      <w:lvlText w:val=""/>
      <w:lvlJc w:val="left"/>
      <w:pPr>
        <w:ind w:left="720" w:hanging="360"/>
      </w:pPr>
      <w:rPr>
        <w:rFonts w:ascii="Symbol" w:hAnsi="Symbol" w:hint="default"/>
      </w:rPr>
    </w:lvl>
    <w:lvl w:ilvl="1" w:tplc="30090003" w:tentative="1">
      <w:start w:val="1"/>
      <w:numFmt w:val="bullet"/>
      <w:lvlText w:val="o"/>
      <w:lvlJc w:val="left"/>
      <w:pPr>
        <w:ind w:left="1440" w:hanging="360"/>
      </w:pPr>
      <w:rPr>
        <w:rFonts w:ascii="Courier New" w:hAnsi="Courier New" w:cs="Courier New" w:hint="default"/>
      </w:rPr>
    </w:lvl>
    <w:lvl w:ilvl="2" w:tplc="30090005" w:tentative="1">
      <w:start w:val="1"/>
      <w:numFmt w:val="bullet"/>
      <w:lvlText w:val=""/>
      <w:lvlJc w:val="left"/>
      <w:pPr>
        <w:ind w:left="2160" w:hanging="360"/>
      </w:pPr>
      <w:rPr>
        <w:rFonts w:ascii="Wingdings" w:hAnsi="Wingdings" w:hint="default"/>
      </w:rPr>
    </w:lvl>
    <w:lvl w:ilvl="3" w:tplc="30090001" w:tentative="1">
      <w:start w:val="1"/>
      <w:numFmt w:val="bullet"/>
      <w:lvlText w:val=""/>
      <w:lvlJc w:val="left"/>
      <w:pPr>
        <w:ind w:left="2880" w:hanging="360"/>
      </w:pPr>
      <w:rPr>
        <w:rFonts w:ascii="Symbol" w:hAnsi="Symbol" w:hint="default"/>
      </w:rPr>
    </w:lvl>
    <w:lvl w:ilvl="4" w:tplc="30090003" w:tentative="1">
      <w:start w:val="1"/>
      <w:numFmt w:val="bullet"/>
      <w:lvlText w:val="o"/>
      <w:lvlJc w:val="left"/>
      <w:pPr>
        <w:ind w:left="3600" w:hanging="360"/>
      </w:pPr>
      <w:rPr>
        <w:rFonts w:ascii="Courier New" w:hAnsi="Courier New" w:cs="Courier New" w:hint="default"/>
      </w:rPr>
    </w:lvl>
    <w:lvl w:ilvl="5" w:tplc="30090005" w:tentative="1">
      <w:start w:val="1"/>
      <w:numFmt w:val="bullet"/>
      <w:lvlText w:val=""/>
      <w:lvlJc w:val="left"/>
      <w:pPr>
        <w:ind w:left="4320" w:hanging="360"/>
      </w:pPr>
      <w:rPr>
        <w:rFonts w:ascii="Wingdings" w:hAnsi="Wingdings" w:hint="default"/>
      </w:rPr>
    </w:lvl>
    <w:lvl w:ilvl="6" w:tplc="30090001" w:tentative="1">
      <w:start w:val="1"/>
      <w:numFmt w:val="bullet"/>
      <w:lvlText w:val=""/>
      <w:lvlJc w:val="left"/>
      <w:pPr>
        <w:ind w:left="5040" w:hanging="360"/>
      </w:pPr>
      <w:rPr>
        <w:rFonts w:ascii="Symbol" w:hAnsi="Symbol" w:hint="default"/>
      </w:rPr>
    </w:lvl>
    <w:lvl w:ilvl="7" w:tplc="30090003" w:tentative="1">
      <w:start w:val="1"/>
      <w:numFmt w:val="bullet"/>
      <w:lvlText w:val="o"/>
      <w:lvlJc w:val="left"/>
      <w:pPr>
        <w:ind w:left="5760" w:hanging="360"/>
      </w:pPr>
      <w:rPr>
        <w:rFonts w:ascii="Courier New" w:hAnsi="Courier New" w:cs="Courier New" w:hint="default"/>
      </w:rPr>
    </w:lvl>
    <w:lvl w:ilvl="8" w:tplc="30090005" w:tentative="1">
      <w:start w:val="1"/>
      <w:numFmt w:val="bullet"/>
      <w:lvlText w:val=""/>
      <w:lvlJc w:val="left"/>
      <w:pPr>
        <w:ind w:left="6480" w:hanging="360"/>
      </w:pPr>
      <w:rPr>
        <w:rFonts w:ascii="Wingdings" w:hAnsi="Wingdings" w:hint="default"/>
      </w:rPr>
    </w:lvl>
  </w:abstractNum>
  <w:abstractNum w:abstractNumId="3" w15:restartNumberingAfterBreak="0">
    <w:nsid w:val="2D751774"/>
    <w:multiLevelType w:val="hybridMultilevel"/>
    <w:tmpl w:val="78AA79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4F84B47"/>
    <w:multiLevelType w:val="hybridMultilevel"/>
    <w:tmpl w:val="70BEBDAC"/>
    <w:lvl w:ilvl="0" w:tplc="30090001">
      <w:start w:val="1"/>
      <w:numFmt w:val="bullet"/>
      <w:lvlText w:val=""/>
      <w:lvlJc w:val="left"/>
      <w:pPr>
        <w:ind w:left="360" w:hanging="360"/>
      </w:pPr>
      <w:rPr>
        <w:rFonts w:ascii="Symbol" w:hAnsi="Symbol" w:hint="default"/>
      </w:rPr>
    </w:lvl>
    <w:lvl w:ilvl="1" w:tplc="30090003" w:tentative="1">
      <w:start w:val="1"/>
      <w:numFmt w:val="bullet"/>
      <w:lvlText w:val="o"/>
      <w:lvlJc w:val="left"/>
      <w:pPr>
        <w:ind w:left="1080" w:hanging="360"/>
      </w:pPr>
      <w:rPr>
        <w:rFonts w:ascii="Courier New" w:hAnsi="Courier New" w:cs="Courier New" w:hint="default"/>
      </w:rPr>
    </w:lvl>
    <w:lvl w:ilvl="2" w:tplc="30090005" w:tentative="1">
      <w:start w:val="1"/>
      <w:numFmt w:val="bullet"/>
      <w:lvlText w:val=""/>
      <w:lvlJc w:val="left"/>
      <w:pPr>
        <w:ind w:left="1800" w:hanging="360"/>
      </w:pPr>
      <w:rPr>
        <w:rFonts w:ascii="Wingdings" w:hAnsi="Wingdings" w:hint="default"/>
      </w:rPr>
    </w:lvl>
    <w:lvl w:ilvl="3" w:tplc="30090001" w:tentative="1">
      <w:start w:val="1"/>
      <w:numFmt w:val="bullet"/>
      <w:lvlText w:val=""/>
      <w:lvlJc w:val="left"/>
      <w:pPr>
        <w:ind w:left="2520" w:hanging="360"/>
      </w:pPr>
      <w:rPr>
        <w:rFonts w:ascii="Symbol" w:hAnsi="Symbol" w:hint="default"/>
      </w:rPr>
    </w:lvl>
    <w:lvl w:ilvl="4" w:tplc="30090003" w:tentative="1">
      <w:start w:val="1"/>
      <w:numFmt w:val="bullet"/>
      <w:lvlText w:val="o"/>
      <w:lvlJc w:val="left"/>
      <w:pPr>
        <w:ind w:left="3240" w:hanging="360"/>
      </w:pPr>
      <w:rPr>
        <w:rFonts w:ascii="Courier New" w:hAnsi="Courier New" w:cs="Courier New" w:hint="default"/>
      </w:rPr>
    </w:lvl>
    <w:lvl w:ilvl="5" w:tplc="30090005" w:tentative="1">
      <w:start w:val="1"/>
      <w:numFmt w:val="bullet"/>
      <w:lvlText w:val=""/>
      <w:lvlJc w:val="left"/>
      <w:pPr>
        <w:ind w:left="3960" w:hanging="360"/>
      </w:pPr>
      <w:rPr>
        <w:rFonts w:ascii="Wingdings" w:hAnsi="Wingdings" w:hint="default"/>
      </w:rPr>
    </w:lvl>
    <w:lvl w:ilvl="6" w:tplc="30090001" w:tentative="1">
      <w:start w:val="1"/>
      <w:numFmt w:val="bullet"/>
      <w:lvlText w:val=""/>
      <w:lvlJc w:val="left"/>
      <w:pPr>
        <w:ind w:left="4680" w:hanging="360"/>
      </w:pPr>
      <w:rPr>
        <w:rFonts w:ascii="Symbol" w:hAnsi="Symbol" w:hint="default"/>
      </w:rPr>
    </w:lvl>
    <w:lvl w:ilvl="7" w:tplc="30090003" w:tentative="1">
      <w:start w:val="1"/>
      <w:numFmt w:val="bullet"/>
      <w:lvlText w:val="o"/>
      <w:lvlJc w:val="left"/>
      <w:pPr>
        <w:ind w:left="5400" w:hanging="360"/>
      </w:pPr>
      <w:rPr>
        <w:rFonts w:ascii="Courier New" w:hAnsi="Courier New" w:cs="Courier New" w:hint="default"/>
      </w:rPr>
    </w:lvl>
    <w:lvl w:ilvl="8" w:tplc="30090005" w:tentative="1">
      <w:start w:val="1"/>
      <w:numFmt w:val="bullet"/>
      <w:lvlText w:val=""/>
      <w:lvlJc w:val="left"/>
      <w:pPr>
        <w:ind w:left="6120" w:hanging="360"/>
      </w:pPr>
      <w:rPr>
        <w:rFonts w:ascii="Wingdings" w:hAnsi="Wingdings" w:hint="default"/>
      </w:rPr>
    </w:lvl>
  </w:abstractNum>
  <w:abstractNum w:abstractNumId="5" w15:restartNumberingAfterBreak="0">
    <w:nsid w:val="54E92AAC"/>
    <w:multiLevelType w:val="hybridMultilevel"/>
    <w:tmpl w:val="8B40BDA0"/>
    <w:lvl w:ilvl="0" w:tplc="30090001">
      <w:start w:val="1"/>
      <w:numFmt w:val="bullet"/>
      <w:lvlText w:val=""/>
      <w:lvlJc w:val="left"/>
      <w:pPr>
        <w:ind w:left="1440" w:hanging="360"/>
      </w:pPr>
      <w:rPr>
        <w:rFonts w:ascii="Symbol" w:hAnsi="Symbol" w:hint="default"/>
      </w:rPr>
    </w:lvl>
    <w:lvl w:ilvl="1" w:tplc="30090003" w:tentative="1">
      <w:start w:val="1"/>
      <w:numFmt w:val="bullet"/>
      <w:lvlText w:val="o"/>
      <w:lvlJc w:val="left"/>
      <w:pPr>
        <w:ind w:left="2160" w:hanging="360"/>
      </w:pPr>
      <w:rPr>
        <w:rFonts w:ascii="Courier New" w:hAnsi="Courier New" w:cs="Courier New" w:hint="default"/>
      </w:rPr>
    </w:lvl>
    <w:lvl w:ilvl="2" w:tplc="30090005" w:tentative="1">
      <w:start w:val="1"/>
      <w:numFmt w:val="bullet"/>
      <w:lvlText w:val=""/>
      <w:lvlJc w:val="left"/>
      <w:pPr>
        <w:ind w:left="2880" w:hanging="360"/>
      </w:pPr>
      <w:rPr>
        <w:rFonts w:ascii="Wingdings" w:hAnsi="Wingdings" w:hint="default"/>
      </w:rPr>
    </w:lvl>
    <w:lvl w:ilvl="3" w:tplc="30090001" w:tentative="1">
      <w:start w:val="1"/>
      <w:numFmt w:val="bullet"/>
      <w:lvlText w:val=""/>
      <w:lvlJc w:val="left"/>
      <w:pPr>
        <w:ind w:left="3600" w:hanging="360"/>
      </w:pPr>
      <w:rPr>
        <w:rFonts w:ascii="Symbol" w:hAnsi="Symbol" w:hint="default"/>
      </w:rPr>
    </w:lvl>
    <w:lvl w:ilvl="4" w:tplc="30090003" w:tentative="1">
      <w:start w:val="1"/>
      <w:numFmt w:val="bullet"/>
      <w:lvlText w:val="o"/>
      <w:lvlJc w:val="left"/>
      <w:pPr>
        <w:ind w:left="4320" w:hanging="360"/>
      </w:pPr>
      <w:rPr>
        <w:rFonts w:ascii="Courier New" w:hAnsi="Courier New" w:cs="Courier New" w:hint="default"/>
      </w:rPr>
    </w:lvl>
    <w:lvl w:ilvl="5" w:tplc="30090005" w:tentative="1">
      <w:start w:val="1"/>
      <w:numFmt w:val="bullet"/>
      <w:lvlText w:val=""/>
      <w:lvlJc w:val="left"/>
      <w:pPr>
        <w:ind w:left="5040" w:hanging="360"/>
      </w:pPr>
      <w:rPr>
        <w:rFonts w:ascii="Wingdings" w:hAnsi="Wingdings" w:hint="default"/>
      </w:rPr>
    </w:lvl>
    <w:lvl w:ilvl="6" w:tplc="30090001" w:tentative="1">
      <w:start w:val="1"/>
      <w:numFmt w:val="bullet"/>
      <w:lvlText w:val=""/>
      <w:lvlJc w:val="left"/>
      <w:pPr>
        <w:ind w:left="5760" w:hanging="360"/>
      </w:pPr>
      <w:rPr>
        <w:rFonts w:ascii="Symbol" w:hAnsi="Symbol" w:hint="default"/>
      </w:rPr>
    </w:lvl>
    <w:lvl w:ilvl="7" w:tplc="30090003" w:tentative="1">
      <w:start w:val="1"/>
      <w:numFmt w:val="bullet"/>
      <w:lvlText w:val="o"/>
      <w:lvlJc w:val="left"/>
      <w:pPr>
        <w:ind w:left="6480" w:hanging="360"/>
      </w:pPr>
      <w:rPr>
        <w:rFonts w:ascii="Courier New" w:hAnsi="Courier New" w:cs="Courier New" w:hint="default"/>
      </w:rPr>
    </w:lvl>
    <w:lvl w:ilvl="8" w:tplc="30090005" w:tentative="1">
      <w:start w:val="1"/>
      <w:numFmt w:val="bullet"/>
      <w:lvlText w:val=""/>
      <w:lvlJc w:val="left"/>
      <w:pPr>
        <w:ind w:left="7200" w:hanging="360"/>
      </w:pPr>
      <w:rPr>
        <w:rFonts w:ascii="Wingdings" w:hAnsi="Wingdings" w:hint="default"/>
      </w:rPr>
    </w:lvl>
  </w:abstractNum>
  <w:abstractNum w:abstractNumId="6" w15:restartNumberingAfterBreak="0">
    <w:nsid w:val="62A519CC"/>
    <w:multiLevelType w:val="hybridMultilevel"/>
    <w:tmpl w:val="A3D81438"/>
    <w:lvl w:ilvl="0" w:tplc="3009001B">
      <w:start w:val="1"/>
      <w:numFmt w:val="lowerRoman"/>
      <w:lvlText w:val="%1."/>
      <w:lvlJc w:val="right"/>
      <w:pPr>
        <w:ind w:left="720" w:hanging="360"/>
      </w:p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7" w15:restartNumberingAfterBreak="0">
    <w:nsid w:val="691066F9"/>
    <w:multiLevelType w:val="hybridMultilevel"/>
    <w:tmpl w:val="A9B2BAB4"/>
    <w:lvl w:ilvl="0" w:tplc="30090001">
      <w:start w:val="1"/>
      <w:numFmt w:val="bullet"/>
      <w:lvlText w:val=""/>
      <w:lvlJc w:val="left"/>
      <w:pPr>
        <w:ind w:left="360" w:hanging="360"/>
      </w:pPr>
      <w:rPr>
        <w:rFonts w:ascii="Symbol" w:hAnsi="Symbol" w:hint="default"/>
      </w:rPr>
    </w:lvl>
    <w:lvl w:ilvl="1" w:tplc="30090003" w:tentative="1">
      <w:start w:val="1"/>
      <w:numFmt w:val="bullet"/>
      <w:lvlText w:val="o"/>
      <w:lvlJc w:val="left"/>
      <w:pPr>
        <w:ind w:left="1080" w:hanging="360"/>
      </w:pPr>
      <w:rPr>
        <w:rFonts w:ascii="Courier New" w:hAnsi="Courier New" w:cs="Courier New" w:hint="default"/>
      </w:rPr>
    </w:lvl>
    <w:lvl w:ilvl="2" w:tplc="30090005" w:tentative="1">
      <w:start w:val="1"/>
      <w:numFmt w:val="bullet"/>
      <w:lvlText w:val=""/>
      <w:lvlJc w:val="left"/>
      <w:pPr>
        <w:ind w:left="1800" w:hanging="360"/>
      </w:pPr>
      <w:rPr>
        <w:rFonts w:ascii="Wingdings" w:hAnsi="Wingdings" w:hint="default"/>
      </w:rPr>
    </w:lvl>
    <w:lvl w:ilvl="3" w:tplc="30090001" w:tentative="1">
      <w:start w:val="1"/>
      <w:numFmt w:val="bullet"/>
      <w:lvlText w:val=""/>
      <w:lvlJc w:val="left"/>
      <w:pPr>
        <w:ind w:left="2520" w:hanging="360"/>
      </w:pPr>
      <w:rPr>
        <w:rFonts w:ascii="Symbol" w:hAnsi="Symbol" w:hint="default"/>
      </w:rPr>
    </w:lvl>
    <w:lvl w:ilvl="4" w:tplc="30090003" w:tentative="1">
      <w:start w:val="1"/>
      <w:numFmt w:val="bullet"/>
      <w:lvlText w:val="o"/>
      <w:lvlJc w:val="left"/>
      <w:pPr>
        <w:ind w:left="3240" w:hanging="360"/>
      </w:pPr>
      <w:rPr>
        <w:rFonts w:ascii="Courier New" w:hAnsi="Courier New" w:cs="Courier New" w:hint="default"/>
      </w:rPr>
    </w:lvl>
    <w:lvl w:ilvl="5" w:tplc="30090005" w:tentative="1">
      <w:start w:val="1"/>
      <w:numFmt w:val="bullet"/>
      <w:lvlText w:val=""/>
      <w:lvlJc w:val="left"/>
      <w:pPr>
        <w:ind w:left="3960" w:hanging="360"/>
      </w:pPr>
      <w:rPr>
        <w:rFonts w:ascii="Wingdings" w:hAnsi="Wingdings" w:hint="default"/>
      </w:rPr>
    </w:lvl>
    <w:lvl w:ilvl="6" w:tplc="30090001" w:tentative="1">
      <w:start w:val="1"/>
      <w:numFmt w:val="bullet"/>
      <w:lvlText w:val=""/>
      <w:lvlJc w:val="left"/>
      <w:pPr>
        <w:ind w:left="4680" w:hanging="360"/>
      </w:pPr>
      <w:rPr>
        <w:rFonts w:ascii="Symbol" w:hAnsi="Symbol" w:hint="default"/>
      </w:rPr>
    </w:lvl>
    <w:lvl w:ilvl="7" w:tplc="30090003" w:tentative="1">
      <w:start w:val="1"/>
      <w:numFmt w:val="bullet"/>
      <w:lvlText w:val="o"/>
      <w:lvlJc w:val="left"/>
      <w:pPr>
        <w:ind w:left="5400" w:hanging="360"/>
      </w:pPr>
      <w:rPr>
        <w:rFonts w:ascii="Courier New" w:hAnsi="Courier New" w:cs="Courier New" w:hint="default"/>
      </w:rPr>
    </w:lvl>
    <w:lvl w:ilvl="8" w:tplc="30090005" w:tentative="1">
      <w:start w:val="1"/>
      <w:numFmt w:val="bullet"/>
      <w:lvlText w:val=""/>
      <w:lvlJc w:val="left"/>
      <w:pPr>
        <w:ind w:left="6120" w:hanging="360"/>
      </w:pPr>
      <w:rPr>
        <w:rFonts w:ascii="Wingdings" w:hAnsi="Wingdings" w:hint="default"/>
      </w:rPr>
    </w:lvl>
  </w:abstractNum>
  <w:num w:numId="1" w16cid:durableId="1964000995">
    <w:abstractNumId w:val="2"/>
  </w:num>
  <w:num w:numId="2" w16cid:durableId="1801731184">
    <w:abstractNumId w:val="6"/>
  </w:num>
  <w:num w:numId="3" w16cid:durableId="1451625259">
    <w:abstractNumId w:val="3"/>
  </w:num>
  <w:num w:numId="4" w16cid:durableId="440958153">
    <w:abstractNumId w:val="5"/>
  </w:num>
  <w:num w:numId="5" w16cid:durableId="1199007808">
    <w:abstractNumId w:val="1"/>
  </w:num>
  <w:num w:numId="6" w16cid:durableId="1665737519">
    <w:abstractNumId w:val="0"/>
  </w:num>
  <w:num w:numId="7" w16cid:durableId="1695839017">
    <w:abstractNumId w:val="4"/>
  </w:num>
  <w:num w:numId="8" w16cid:durableId="1302610316">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Urfels, Anton (IRRI)">
    <w15:presenceInfo w15:providerId="AD" w15:userId="S::Aurfels@cgiar.org::6df5d659-92f5-48bb-b827-c29d4ac0bd15"/>
  </w15:person>
  <w15:person w15:author="MKONDIWA, Maxwell (CIMMYT-India)">
    <w15:presenceInfo w15:providerId="AD" w15:userId="S::M.MKONDIWA@CIMMYT.ORG::861bee07-b612-4cf7-beae-414489eceb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spr2203vv0rxezzvzxvftcr0vvxept9tas&quot;&gt;au-irri-library&lt;record-ids&gt;&lt;item&gt;2&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1&lt;/item&gt;&lt;item&gt;22&lt;/item&gt;&lt;item&gt;23&lt;/item&gt;&lt;item&gt;24&lt;/item&gt;&lt;item&gt;25&lt;/item&gt;&lt;/record-ids&gt;&lt;/item&gt;&lt;/Libraries&gt;"/>
  </w:docVars>
  <w:rsids>
    <w:rsidRoot w:val="00867716"/>
    <w:rsid w:val="00000D48"/>
    <w:rsid w:val="00001D16"/>
    <w:rsid w:val="000032AE"/>
    <w:rsid w:val="000060E2"/>
    <w:rsid w:val="0000763F"/>
    <w:rsid w:val="000076E1"/>
    <w:rsid w:val="00010276"/>
    <w:rsid w:val="0001138E"/>
    <w:rsid w:val="000136FA"/>
    <w:rsid w:val="000142FE"/>
    <w:rsid w:val="00014687"/>
    <w:rsid w:val="00014D7D"/>
    <w:rsid w:val="00015FB6"/>
    <w:rsid w:val="0001680A"/>
    <w:rsid w:val="0002039E"/>
    <w:rsid w:val="00022452"/>
    <w:rsid w:val="00022A46"/>
    <w:rsid w:val="00024EEF"/>
    <w:rsid w:val="00027247"/>
    <w:rsid w:val="00027BAF"/>
    <w:rsid w:val="0003058D"/>
    <w:rsid w:val="00030AB0"/>
    <w:rsid w:val="000322EF"/>
    <w:rsid w:val="0003232F"/>
    <w:rsid w:val="00033CE7"/>
    <w:rsid w:val="00035417"/>
    <w:rsid w:val="000365AA"/>
    <w:rsid w:val="000405BF"/>
    <w:rsid w:val="00042D3B"/>
    <w:rsid w:val="00046257"/>
    <w:rsid w:val="00051BED"/>
    <w:rsid w:val="00051CA2"/>
    <w:rsid w:val="00052EA9"/>
    <w:rsid w:val="00054906"/>
    <w:rsid w:val="00054C9D"/>
    <w:rsid w:val="00054D20"/>
    <w:rsid w:val="00056BE3"/>
    <w:rsid w:val="00056CF1"/>
    <w:rsid w:val="00060A64"/>
    <w:rsid w:val="0006207A"/>
    <w:rsid w:val="00062974"/>
    <w:rsid w:val="0006346B"/>
    <w:rsid w:val="000645A5"/>
    <w:rsid w:val="00065074"/>
    <w:rsid w:val="00066578"/>
    <w:rsid w:val="00066CE6"/>
    <w:rsid w:val="0006794A"/>
    <w:rsid w:val="000711C4"/>
    <w:rsid w:val="00071A51"/>
    <w:rsid w:val="00082DF2"/>
    <w:rsid w:val="000854B3"/>
    <w:rsid w:val="00086B46"/>
    <w:rsid w:val="00087763"/>
    <w:rsid w:val="000904C6"/>
    <w:rsid w:val="00094400"/>
    <w:rsid w:val="000961C0"/>
    <w:rsid w:val="000A08CD"/>
    <w:rsid w:val="000A196C"/>
    <w:rsid w:val="000A44C9"/>
    <w:rsid w:val="000A62BB"/>
    <w:rsid w:val="000A676C"/>
    <w:rsid w:val="000A7853"/>
    <w:rsid w:val="000B0D5D"/>
    <w:rsid w:val="000B294A"/>
    <w:rsid w:val="000B2C1F"/>
    <w:rsid w:val="000B3447"/>
    <w:rsid w:val="000B4360"/>
    <w:rsid w:val="000B5B54"/>
    <w:rsid w:val="000C3D6A"/>
    <w:rsid w:val="000C5362"/>
    <w:rsid w:val="000C6E24"/>
    <w:rsid w:val="000C7855"/>
    <w:rsid w:val="000C79B5"/>
    <w:rsid w:val="000C7A46"/>
    <w:rsid w:val="000D067E"/>
    <w:rsid w:val="000D35D8"/>
    <w:rsid w:val="000D479D"/>
    <w:rsid w:val="000D6C61"/>
    <w:rsid w:val="000D6D14"/>
    <w:rsid w:val="000E0818"/>
    <w:rsid w:val="000E0D9B"/>
    <w:rsid w:val="000E17A6"/>
    <w:rsid w:val="000E2712"/>
    <w:rsid w:val="000E389F"/>
    <w:rsid w:val="000E4BC9"/>
    <w:rsid w:val="000E6A0C"/>
    <w:rsid w:val="000E6CB4"/>
    <w:rsid w:val="000E7DD0"/>
    <w:rsid w:val="000F10E0"/>
    <w:rsid w:val="000F567D"/>
    <w:rsid w:val="000F5A64"/>
    <w:rsid w:val="00100F83"/>
    <w:rsid w:val="001012EA"/>
    <w:rsid w:val="00111922"/>
    <w:rsid w:val="00112ACF"/>
    <w:rsid w:val="001132B5"/>
    <w:rsid w:val="001138C2"/>
    <w:rsid w:val="00113E11"/>
    <w:rsid w:val="00113FC9"/>
    <w:rsid w:val="00114490"/>
    <w:rsid w:val="00115738"/>
    <w:rsid w:val="001225C2"/>
    <w:rsid w:val="00122A25"/>
    <w:rsid w:val="00122AA6"/>
    <w:rsid w:val="00123E60"/>
    <w:rsid w:val="00124A73"/>
    <w:rsid w:val="00124B5B"/>
    <w:rsid w:val="0012566C"/>
    <w:rsid w:val="00126D58"/>
    <w:rsid w:val="00127A64"/>
    <w:rsid w:val="00130192"/>
    <w:rsid w:val="0013103A"/>
    <w:rsid w:val="0013132F"/>
    <w:rsid w:val="00133580"/>
    <w:rsid w:val="001358B9"/>
    <w:rsid w:val="001373F9"/>
    <w:rsid w:val="00141218"/>
    <w:rsid w:val="00142013"/>
    <w:rsid w:val="00142826"/>
    <w:rsid w:val="0014401E"/>
    <w:rsid w:val="001479B2"/>
    <w:rsid w:val="001527A4"/>
    <w:rsid w:val="00153661"/>
    <w:rsid w:val="00153757"/>
    <w:rsid w:val="001539A3"/>
    <w:rsid w:val="00154856"/>
    <w:rsid w:val="00156BA8"/>
    <w:rsid w:val="0016100C"/>
    <w:rsid w:val="0016265B"/>
    <w:rsid w:val="00163A20"/>
    <w:rsid w:val="00163FAB"/>
    <w:rsid w:val="001657E0"/>
    <w:rsid w:val="00166D3F"/>
    <w:rsid w:val="00167432"/>
    <w:rsid w:val="00170817"/>
    <w:rsid w:val="00174433"/>
    <w:rsid w:val="00174A73"/>
    <w:rsid w:val="00174B3F"/>
    <w:rsid w:val="00175336"/>
    <w:rsid w:val="00177910"/>
    <w:rsid w:val="001843C5"/>
    <w:rsid w:val="0018557F"/>
    <w:rsid w:val="00185ACE"/>
    <w:rsid w:val="00187AEA"/>
    <w:rsid w:val="001913C7"/>
    <w:rsid w:val="00191453"/>
    <w:rsid w:val="001918C7"/>
    <w:rsid w:val="00195072"/>
    <w:rsid w:val="001950F6"/>
    <w:rsid w:val="00195A48"/>
    <w:rsid w:val="001A34CD"/>
    <w:rsid w:val="001A6708"/>
    <w:rsid w:val="001A6E22"/>
    <w:rsid w:val="001B0E02"/>
    <w:rsid w:val="001C063C"/>
    <w:rsid w:val="001C0642"/>
    <w:rsid w:val="001C06C0"/>
    <w:rsid w:val="001C13EA"/>
    <w:rsid w:val="001C16C6"/>
    <w:rsid w:val="001C3C7A"/>
    <w:rsid w:val="001C423D"/>
    <w:rsid w:val="001C5620"/>
    <w:rsid w:val="001C64EE"/>
    <w:rsid w:val="001C6E88"/>
    <w:rsid w:val="001C73F0"/>
    <w:rsid w:val="001C7775"/>
    <w:rsid w:val="001D092A"/>
    <w:rsid w:val="001D1265"/>
    <w:rsid w:val="001D2E38"/>
    <w:rsid w:val="001D3128"/>
    <w:rsid w:val="001D37BC"/>
    <w:rsid w:val="001D4B13"/>
    <w:rsid w:val="001D4BBD"/>
    <w:rsid w:val="001D57B1"/>
    <w:rsid w:val="001E4CFD"/>
    <w:rsid w:val="001E59DE"/>
    <w:rsid w:val="001E70D8"/>
    <w:rsid w:val="001E733C"/>
    <w:rsid w:val="001E7DE1"/>
    <w:rsid w:val="001F1B97"/>
    <w:rsid w:val="001F2378"/>
    <w:rsid w:val="001F29EA"/>
    <w:rsid w:val="001F4FA6"/>
    <w:rsid w:val="001F6C12"/>
    <w:rsid w:val="001F6C5D"/>
    <w:rsid w:val="001F6FE9"/>
    <w:rsid w:val="0020186E"/>
    <w:rsid w:val="00201A7C"/>
    <w:rsid w:val="0020358D"/>
    <w:rsid w:val="00203C55"/>
    <w:rsid w:val="002070D8"/>
    <w:rsid w:val="002102F0"/>
    <w:rsid w:val="00212864"/>
    <w:rsid w:val="00214E4D"/>
    <w:rsid w:val="00216587"/>
    <w:rsid w:val="00220873"/>
    <w:rsid w:val="00221094"/>
    <w:rsid w:val="0022179C"/>
    <w:rsid w:val="00222138"/>
    <w:rsid w:val="00222168"/>
    <w:rsid w:val="002253FE"/>
    <w:rsid w:val="00226FF5"/>
    <w:rsid w:val="00227899"/>
    <w:rsid w:val="00227D5B"/>
    <w:rsid w:val="0023214C"/>
    <w:rsid w:val="00232205"/>
    <w:rsid w:val="00233ADC"/>
    <w:rsid w:val="002343BB"/>
    <w:rsid w:val="002372F9"/>
    <w:rsid w:val="0024117E"/>
    <w:rsid w:val="00241298"/>
    <w:rsid w:val="00241335"/>
    <w:rsid w:val="00244DBC"/>
    <w:rsid w:val="00245305"/>
    <w:rsid w:val="0024547E"/>
    <w:rsid w:val="002465AE"/>
    <w:rsid w:val="00246B4E"/>
    <w:rsid w:val="002474D5"/>
    <w:rsid w:val="0025103A"/>
    <w:rsid w:val="00252752"/>
    <w:rsid w:val="00252F97"/>
    <w:rsid w:val="00254501"/>
    <w:rsid w:val="00256197"/>
    <w:rsid w:val="00257237"/>
    <w:rsid w:val="002616BC"/>
    <w:rsid w:val="0026172C"/>
    <w:rsid w:val="002622A2"/>
    <w:rsid w:val="00263D1B"/>
    <w:rsid w:val="00263E4C"/>
    <w:rsid w:val="00264482"/>
    <w:rsid w:val="0027260E"/>
    <w:rsid w:val="002737A7"/>
    <w:rsid w:val="0027468D"/>
    <w:rsid w:val="002748E9"/>
    <w:rsid w:val="00274F3C"/>
    <w:rsid w:val="002762DD"/>
    <w:rsid w:val="00276B58"/>
    <w:rsid w:val="00280838"/>
    <w:rsid w:val="00281715"/>
    <w:rsid w:val="00284CB4"/>
    <w:rsid w:val="00285F22"/>
    <w:rsid w:val="00290C50"/>
    <w:rsid w:val="00292D18"/>
    <w:rsid w:val="002942E5"/>
    <w:rsid w:val="00295528"/>
    <w:rsid w:val="0029577D"/>
    <w:rsid w:val="00296E13"/>
    <w:rsid w:val="00297CD5"/>
    <w:rsid w:val="002A04A1"/>
    <w:rsid w:val="002A0B2E"/>
    <w:rsid w:val="002A0B6A"/>
    <w:rsid w:val="002A1DFF"/>
    <w:rsid w:val="002A328C"/>
    <w:rsid w:val="002A341E"/>
    <w:rsid w:val="002A3E8D"/>
    <w:rsid w:val="002A40ED"/>
    <w:rsid w:val="002A56EC"/>
    <w:rsid w:val="002B050C"/>
    <w:rsid w:val="002B089C"/>
    <w:rsid w:val="002B1177"/>
    <w:rsid w:val="002B2044"/>
    <w:rsid w:val="002B22F8"/>
    <w:rsid w:val="002B4D67"/>
    <w:rsid w:val="002B6E4A"/>
    <w:rsid w:val="002C1CB5"/>
    <w:rsid w:val="002C2227"/>
    <w:rsid w:val="002C2267"/>
    <w:rsid w:val="002D1942"/>
    <w:rsid w:val="002D41A2"/>
    <w:rsid w:val="002D7B2D"/>
    <w:rsid w:val="002E0461"/>
    <w:rsid w:val="002E1754"/>
    <w:rsid w:val="002E7CDF"/>
    <w:rsid w:val="002F2360"/>
    <w:rsid w:val="002F305E"/>
    <w:rsid w:val="002F3959"/>
    <w:rsid w:val="002F3DAA"/>
    <w:rsid w:val="00300223"/>
    <w:rsid w:val="00302666"/>
    <w:rsid w:val="003049CC"/>
    <w:rsid w:val="003074D6"/>
    <w:rsid w:val="00307500"/>
    <w:rsid w:val="00310079"/>
    <w:rsid w:val="003115A9"/>
    <w:rsid w:val="0031433B"/>
    <w:rsid w:val="00314847"/>
    <w:rsid w:val="00314FAD"/>
    <w:rsid w:val="00315E12"/>
    <w:rsid w:val="003205C6"/>
    <w:rsid w:val="003223FD"/>
    <w:rsid w:val="003226B8"/>
    <w:rsid w:val="00322B9B"/>
    <w:rsid w:val="0032312C"/>
    <w:rsid w:val="00324FD4"/>
    <w:rsid w:val="003316CA"/>
    <w:rsid w:val="00332CE6"/>
    <w:rsid w:val="00334015"/>
    <w:rsid w:val="003356F0"/>
    <w:rsid w:val="003366B8"/>
    <w:rsid w:val="00337AC6"/>
    <w:rsid w:val="003405CD"/>
    <w:rsid w:val="003441A8"/>
    <w:rsid w:val="00350988"/>
    <w:rsid w:val="003520EE"/>
    <w:rsid w:val="00353EC0"/>
    <w:rsid w:val="003561F2"/>
    <w:rsid w:val="00356F0E"/>
    <w:rsid w:val="00357536"/>
    <w:rsid w:val="00357770"/>
    <w:rsid w:val="00360622"/>
    <w:rsid w:val="00361623"/>
    <w:rsid w:val="00363213"/>
    <w:rsid w:val="00363B0F"/>
    <w:rsid w:val="0036571A"/>
    <w:rsid w:val="003672FE"/>
    <w:rsid w:val="00367DA4"/>
    <w:rsid w:val="0037024F"/>
    <w:rsid w:val="00370420"/>
    <w:rsid w:val="003708C0"/>
    <w:rsid w:val="00372CC2"/>
    <w:rsid w:val="00373597"/>
    <w:rsid w:val="003757C5"/>
    <w:rsid w:val="00376862"/>
    <w:rsid w:val="00376F5B"/>
    <w:rsid w:val="00380A1C"/>
    <w:rsid w:val="00380E31"/>
    <w:rsid w:val="0038185C"/>
    <w:rsid w:val="0038262B"/>
    <w:rsid w:val="00384200"/>
    <w:rsid w:val="00384752"/>
    <w:rsid w:val="00384D4A"/>
    <w:rsid w:val="003859C4"/>
    <w:rsid w:val="00387102"/>
    <w:rsid w:val="00387202"/>
    <w:rsid w:val="0039022C"/>
    <w:rsid w:val="00390CD7"/>
    <w:rsid w:val="00394378"/>
    <w:rsid w:val="00394DB8"/>
    <w:rsid w:val="003A0FB8"/>
    <w:rsid w:val="003A2D05"/>
    <w:rsid w:val="003A2ECA"/>
    <w:rsid w:val="003A341E"/>
    <w:rsid w:val="003A38BE"/>
    <w:rsid w:val="003A6CC4"/>
    <w:rsid w:val="003A78D4"/>
    <w:rsid w:val="003A7B67"/>
    <w:rsid w:val="003A7DDD"/>
    <w:rsid w:val="003B043D"/>
    <w:rsid w:val="003B06B6"/>
    <w:rsid w:val="003B12F8"/>
    <w:rsid w:val="003B1CCE"/>
    <w:rsid w:val="003B6E45"/>
    <w:rsid w:val="003B74B7"/>
    <w:rsid w:val="003B7CDA"/>
    <w:rsid w:val="003B7D9B"/>
    <w:rsid w:val="003C0430"/>
    <w:rsid w:val="003C0C4D"/>
    <w:rsid w:val="003C1A97"/>
    <w:rsid w:val="003C1BE9"/>
    <w:rsid w:val="003C2D8D"/>
    <w:rsid w:val="003C570E"/>
    <w:rsid w:val="003C6BF3"/>
    <w:rsid w:val="003C71B6"/>
    <w:rsid w:val="003D2757"/>
    <w:rsid w:val="003D279C"/>
    <w:rsid w:val="003D2ECD"/>
    <w:rsid w:val="003D2EF4"/>
    <w:rsid w:val="003D3D0D"/>
    <w:rsid w:val="003D4B1B"/>
    <w:rsid w:val="003D59F3"/>
    <w:rsid w:val="003D7B71"/>
    <w:rsid w:val="003E0B75"/>
    <w:rsid w:val="003E21D6"/>
    <w:rsid w:val="003E49FA"/>
    <w:rsid w:val="003E5727"/>
    <w:rsid w:val="003F0D75"/>
    <w:rsid w:val="003F2486"/>
    <w:rsid w:val="003F509D"/>
    <w:rsid w:val="003F5484"/>
    <w:rsid w:val="003F575B"/>
    <w:rsid w:val="003F77A6"/>
    <w:rsid w:val="004003E0"/>
    <w:rsid w:val="00400F5C"/>
    <w:rsid w:val="004017CE"/>
    <w:rsid w:val="00405606"/>
    <w:rsid w:val="00405A0E"/>
    <w:rsid w:val="00406EE5"/>
    <w:rsid w:val="00410AFF"/>
    <w:rsid w:val="00410E42"/>
    <w:rsid w:val="00410F15"/>
    <w:rsid w:val="00410F50"/>
    <w:rsid w:val="00412F53"/>
    <w:rsid w:val="00414460"/>
    <w:rsid w:val="004203D5"/>
    <w:rsid w:val="0042319F"/>
    <w:rsid w:val="004252AF"/>
    <w:rsid w:val="0042593D"/>
    <w:rsid w:val="00425DFD"/>
    <w:rsid w:val="00426D4F"/>
    <w:rsid w:val="00431E5E"/>
    <w:rsid w:val="00433BA4"/>
    <w:rsid w:val="004347D1"/>
    <w:rsid w:val="00434C0B"/>
    <w:rsid w:val="00436B45"/>
    <w:rsid w:val="00441B99"/>
    <w:rsid w:val="00442AB2"/>
    <w:rsid w:val="00446153"/>
    <w:rsid w:val="004463BB"/>
    <w:rsid w:val="0045014B"/>
    <w:rsid w:val="004509F9"/>
    <w:rsid w:val="004517DC"/>
    <w:rsid w:val="00452D5F"/>
    <w:rsid w:val="00453EC7"/>
    <w:rsid w:val="00455CD7"/>
    <w:rsid w:val="00456A08"/>
    <w:rsid w:val="00460395"/>
    <w:rsid w:val="00460626"/>
    <w:rsid w:val="00463021"/>
    <w:rsid w:val="00464B92"/>
    <w:rsid w:val="00464B9C"/>
    <w:rsid w:val="00466459"/>
    <w:rsid w:val="00466A9D"/>
    <w:rsid w:val="0047004F"/>
    <w:rsid w:val="004711F3"/>
    <w:rsid w:val="00471444"/>
    <w:rsid w:val="00474769"/>
    <w:rsid w:val="00475C3A"/>
    <w:rsid w:val="00475F01"/>
    <w:rsid w:val="00477CEC"/>
    <w:rsid w:val="00480369"/>
    <w:rsid w:val="004804C9"/>
    <w:rsid w:val="0048364E"/>
    <w:rsid w:val="0048491E"/>
    <w:rsid w:val="004862A7"/>
    <w:rsid w:val="004876B2"/>
    <w:rsid w:val="004877DF"/>
    <w:rsid w:val="0049098E"/>
    <w:rsid w:val="004918FD"/>
    <w:rsid w:val="00495A6C"/>
    <w:rsid w:val="0049687F"/>
    <w:rsid w:val="00497953"/>
    <w:rsid w:val="00497A36"/>
    <w:rsid w:val="00497BDB"/>
    <w:rsid w:val="004A061E"/>
    <w:rsid w:val="004A46CD"/>
    <w:rsid w:val="004A4BB4"/>
    <w:rsid w:val="004A6108"/>
    <w:rsid w:val="004A7A8B"/>
    <w:rsid w:val="004A7B5A"/>
    <w:rsid w:val="004A7CBA"/>
    <w:rsid w:val="004B0475"/>
    <w:rsid w:val="004B0767"/>
    <w:rsid w:val="004B0B30"/>
    <w:rsid w:val="004B35E3"/>
    <w:rsid w:val="004B3B1A"/>
    <w:rsid w:val="004B674B"/>
    <w:rsid w:val="004B7CD0"/>
    <w:rsid w:val="004C13B7"/>
    <w:rsid w:val="004C1A50"/>
    <w:rsid w:val="004C2A2B"/>
    <w:rsid w:val="004C35C0"/>
    <w:rsid w:val="004C3695"/>
    <w:rsid w:val="004C5B41"/>
    <w:rsid w:val="004C69E2"/>
    <w:rsid w:val="004C7021"/>
    <w:rsid w:val="004C7CED"/>
    <w:rsid w:val="004C7D65"/>
    <w:rsid w:val="004D0069"/>
    <w:rsid w:val="004D0BA1"/>
    <w:rsid w:val="004D2288"/>
    <w:rsid w:val="004D6300"/>
    <w:rsid w:val="004D67F3"/>
    <w:rsid w:val="004E01C4"/>
    <w:rsid w:val="004E1BD0"/>
    <w:rsid w:val="004F0424"/>
    <w:rsid w:val="004F0EA4"/>
    <w:rsid w:val="004F205C"/>
    <w:rsid w:val="004F2264"/>
    <w:rsid w:val="004F23D7"/>
    <w:rsid w:val="004F308F"/>
    <w:rsid w:val="004F3243"/>
    <w:rsid w:val="004F589E"/>
    <w:rsid w:val="004F64A0"/>
    <w:rsid w:val="004F7160"/>
    <w:rsid w:val="00500440"/>
    <w:rsid w:val="00502FA8"/>
    <w:rsid w:val="00504C84"/>
    <w:rsid w:val="0050527B"/>
    <w:rsid w:val="00506262"/>
    <w:rsid w:val="005068A1"/>
    <w:rsid w:val="005101D8"/>
    <w:rsid w:val="00510633"/>
    <w:rsid w:val="00511916"/>
    <w:rsid w:val="005157A6"/>
    <w:rsid w:val="00517D62"/>
    <w:rsid w:val="00520AF8"/>
    <w:rsid w:val="00521479"/>
    <w:rsid w:val="005215A3"/>
    <w:rsid w:val="0052382D"/>
    <w:rsid w:val="00523BC2"/>
    <w:rsid w:val="005247E2"/>
    <w:rsid w:val="0052530A"/>
    <w:rsid w:val="005279D7"/>
    <w:rsid w:val="005360C3"/>
    <w:rsid w:val="00536A8A"/>
    <w:rsid w:val="00537A70"/>
    <w:rsid w:val="005402F8"/>
    <w:rsid w:val="00541020"/>
    <w:rsid w:val="00541134"/>
    <w:rsid w:val="005443F1"/>
    <w:rsid w:val="00544F29"/>
    <w:rsid w:val="005455AF"/>
    <w:rsid w:val="0054652F"/>
    <w:rsid w:val="00547E06"/>
    <w:rsid w:val="005520E7"/>
    <w:rsid w:val="0055360E"/>
    <w:rsid w:val="0055531C"/>
    <w:rsid w:val="00556718"/>
    <w:rsid w:val="005607A2"/>
    <w:rsid w:val="0056240E"/>
    <w:rsid w:val="005631BE"/>
    <w:rsid w:val="005635F1"/>
    <w:rsid w:val="00563EC1"/>
    <w:rsid w:val="00565E22"/>
    <w:rsid w:val="005676F8"/>
    <w:rsid w:val="00567E8E"/>
    <w:rsid w:val="0057094C"/>
    <w:rsid w:val="00571042"/>
    <w:rsid w:val="005718FF"/>
    <w:rsid w:val="00572C6D"/>
    <w:rsid w:val="00572D4E"/>
    <w:rsid w:val="005731A6"/>
    <w:rsid w:val="00573C5F"/>
    <w:rsid w:val="005743FD"/>
    <w:rsid w:val="005745FD"/>
    <w:rsid w:val="00575816"/>
    <w:rsid w:val="0057777F"/>
    <w:rsid w:val="00580D32"/>
    <w:rsid w:val="005811A1"/>
    <w:rsid w:val="00583B18"/>
    <w:rsid w:val="00583C22"/>
    <w:rsid w:val="00583EB2"/>
    <w:rsid w:val="00584D0D"/>
    <w:rsid w:val="005864D4"/>
    <w:rsid w:val="005919C9"/>
    <w:rsid w:val="005925C8"/>
    <w:rsid w:val="00593AF7"/>
    <w:rsid w:val="0059481F"/>
    <w:rsid w:val="00596409"/>
    <w:rsid w:val="005971E6"/>
    <w:rsid w:val="005973B9"/>
    <w:rsid w:val="005A00FA"/>
    <w:rsid w:val="005A35D4"/>
    <w:rsid w:val="005A401A"/>
    <w:rsid w:val="005A509C"/>
    <w:rsid w:val="005A54B0"/>
    <w:rsid w:val="005A7D61"/>
    <w:rsid w:val="005B14B4"/>
    <w:rsid w:val="005B1C1D"/>
    <w:rsid w:val="005B31CA"/>
    <w:rsid w:val="005B34EE"/>
    <w:rsid w:val="005B4870"/>
    <w:rsid w:val="005B74C2"/>
    <w:rsid w:val="005C16CC"/>
    <w:rsid w:val="005C2245"/>
    <w:rsid w:val="005C246A"/>
    <w:rsid w:val="005C2C38"/>
    <w:rsid w:val="005C3545"/>
    <w:rsid w:val="005C3ED8"/>
    <w:rsid w:val="005C43BD"/>
    <w:rsid w:val="005C4819"/>
    <w:rsid w:val="005C5EC8"/>
    <w:rsid w:val="005C75FB"/>
    <w:rsid w:val="005D2FF5"/>
    <w:rsid w:val="005D6A35"/>
    <w:rsid w:val="005E2793"/>
    <w:rsid w:val="005E2AA9"/>
    <w:rsid w:val="005E2B60"/>
    <w:rsid w:val="005E30FC"/>
    <w:rsid w:val="005E5CCF"/>
    <w:rsid w:val="005E6F1B"/>
    <w:rsid w:val="005F150A"/>
    <w:rsid w:val="005F1B74"/>
    <w:rsid w:val="005F397F"/>
    <w:rsid w:val="00600DAA"/>
    <w:rsid w:val="00600E4F"/>
    <w:rsid w:val="00600EDD"/>
    <w:rsid w:val="006019CE"/>
    <w:rsid w:val="00602495"/>
    <w:rsid w:val="00602C4C"/>
    <w:rsid w:val="0060401A"/>
    <w:rsid w:val="00605179"/>
    <w:rsid w:val="00605F00"/>
    <w:rsid w:val="006116D0"/>
    <w:rsid w:val="006121C9"/>
    <w:rsid w:val="00612860"/>
    <w:rsid w:val="00613D49"/>
    <w:rsid w:val="006144B9"/>
    <w:rsid w:val="006200EA"/>
    <w:rsid w:val="0062013D"/>
    <w:rsid w:val="00621E03"/>
    <w:rsid w:val="006248E2"/>
    <w:rsid w:val="00624A9C"/>
    <w:rsid w:val="00630137"/>
    <w:rsid w:val="00631007"/>
    <w:rsid w:val="00634A3C"/>
    <w:rsid w:val="00635EFF"/>
    <w:rsid w:val="00636258"/>
    <w:rsid w:val="00636DB1"/>
    <w:rsid w:val="00637EF5"/>
    <w:rsid w:val="00640206"/>
    <w:rsid w:val="00641973"/>
    <w:rsid w:val="00641BAF"/>
    <w:rsid w:val="00645DF0"/>
    <w:rsid w:val="00646D2E"/>
    <w:rsid w:val="006518A6"/>
    <w:rsid w:val="00653324"/>
    <w:rsid w:val="006539A1"/>
    <w:rsid w:val="00653C74"/>
    <w:rsid w:val="00653E88"/>
    <w:rsid w:val="00655161"/>
    <w:rsid w:val="00663C0B"/>
    <w:rsid w:val="0066475C"/>
    <w:rsid w:val="00664A99"/>
    <w:rsid w:val="00667E8D"/>
    <w:rsid w:val="006704EB"/>
    <w:rsid w:val="00670625"/>
    <w:rsid w:val="00671FE7"/>
    <w:rsid w:val="00673982"/>
    <w:rsid w:val="00675827"/>
    <w:rsid w:val="00675BD1"/>
    <w:rsid w:val="006768E6"/>
    <w:rsid w:val="006779EC"/>
    <w:rsid w:val="00680F02"/>
    <w:rsid w:val="006820A5"/>
    <w:rsid w:val="0068241E"/>
    <w:rsid w:val="006829D1"/>
    <w:rsid w:val="006839EC"/>
    <w:rsid w:val="00684048"/>
    <w:rsid w:val="00685034"/>
    <w:rsid w:val="00685412"/>
    <w:rsid w:val="00685DCE"/>
    <w:rsid w:val="006860A5"/>
    <w:rsid w:val="00686210"/>
    <w:rsid w:val="00687A68"/>
    <w:rsid w:val="00687B30"/>
    <w:rsid w:val="006901B7"/>
    <w:rsid w:val="00693E6C"/>
    <w:rsid w:val="00694300"/>
    <w:rsid w:val="0069438B"/>
    <w:rsid w:val="006961C7"/>
    <w:rsid w:val="006A18E1"/>
    <w:rsid w:val="006A2E16"/>
    <w:rsid w:val="006A34E1"/>
    <w:rsid w:val="006A4FDB"/>
    <w:rsid w:val="006A65E4"/>
    <w:rsid w:val="006A71DA"/>
    <w:rsid w:val="006A7CAE"/>
    <w:rsid w:val="006A7E7D"/>
    <w:rsid w:val="006B064B"/>
    <w:rsid w:val="006B0D06"/>
    <w:rsid w:val="006B37EE"/>
    <w:rsid w:val="006B57A1"/>
    <w:rsid w:val="006B5F8B"/>
    <w:rsid w:val="006B741C"/>
    <w:rsid w:val="006B7622"/>
    <w:rsid w:val="006C13F7"/>
    <w:rsid w:val="006C157C"/>
    <w:rsid w:val="006C24DA"/>
    <w:rsid w:val="006C24E4"/>
    <w:rsid w:val="006C2A6F"/>
    <w:rsid w:val="006C2CC4"/>
    <w:rsid w:val="006C2FC1"/>
    <w:rsid w:val="006C3929"/>
    <w:rsid w:val="006C3C51"/>
    <w:rsid w:val="006C4A42"/>
    <w:rsid w:val="006C4BD4"/>
    <w:rsid w:val="006C58FB"/>
    <w:rsid w:val="006C5BC7"/>
    <w:rsid w:val="006C6513"/>
    <w:rsid w:val="006D01ED"/>
    <w:rsid w:val="006D157D"/>
    <w:rsid w:val="006D16E0"/>
    <w:rsid w:val="006D2BBF"/>
    <w:rsid w:val="006D31D6"/>
    <w:rsid w:val="006D3834"/>
    <w:rsid w:val="006E0B60"/>
    <w:rsid w:val="006E10CE"/>
    <w:rsid w:val="006E204C"/>
    <w:rsid w:val="006E2FED"/>
    <w:rsid w:val="006E320C"/>
    <w:rsid w:val="006E4EB9"/>
    <w:rsid w:val="006E54E6"/>
    <w:rsid w:val="006E5C1E"/>
    <w:rsid w:val="006E7BE8"/>
    <w:rsid w:val="006E7E70"/>
    <w:rsid w:val="006E7EB4"/>
    <w:rsid w:val="006F05A1"/>
    <w:rsid w:val="006F0F68"/>
    <w:rsid w:val="006F29F8"/>
    <w:rsid w:val="006F3619"/>
    <w:rsid w:val="006F3813"/>
    <w:rsid w:val="006F42F6"/>
    <w:rsid w:val="006F7561"/>
    <w:rsid w:val="00700CDF"/>
    <w:rsid w:val="007018E7"/>
    <w:rsid w:val="00703C4A"/>
    <w:rsid w:val="00705E7B"/>
    <w:rsid w:val="007070FF"/>
    <w:rsid w:val="0071170F"/>
    <w:rsid w:val="0071198C"/>
    <w:rsid w:val="00714555"/>
    <w:rsid w:val="00716A45"/>
    <w:rsid w:val="00721333"/>
    <w:rsid w:val="00721B33"/>
    <w:rsid w:val="007223BB"/>
    <w:rsid w:val="00722646"/>
    <w:rsid w:val="007245B5"/>
    <w:rsid w:val="00724B7A"/>
    <w:rsid w:val="00727B9F"/>
    <w:rsid w:val="007307D1"/>
    <w:rsid w:val="00730D37"/>
    <w:rsid w:val="00731243"/>
    <w:rsid w:val="00731B3E"/>
    <w:rsid w:val="00731FE1"/>
    <w:rsid w:val="00735B7D"/>
    <w:rsid w:val="00736D71"/>
    <w:rsid w:val="00741AB0"/>
    <w:rsid w:val="00743470"/>
    <w:rsid w:val="00743D6F"/>
    <w:rsid w:val="00744A93"/>
    <w:rsid w:val="007455E7"/>
    <w:rsid w:val="007464EB"/>
    <w:rsid w:val="007470A9"/>
    <w:rsid w:val="00747192"/>
    <w:rsid w:val="0075048F"/>
    <w:rsid w:val="00750A78"/>
    <w:rsid w:val="00752252"/>
    <w:rsid w:val="00752715"/>
    <w:rsid w:val="00754287"/>
    <w:rsid w:val="007556DA"/>
    <w:rsid w:val="00755795"/>
    <w:rsid w:val="00755830"/>
    <w:rsid w:val="00756B48"/>
    <w:rsid w:val="00756B7D"/>
    <w:rsid w:val="007575F7"/>
    <w:rsid w:val="00760F5D"/>
    <w:rsid w:val="00762AF4"/>
    <w:rsid w:val="007630D2"/>
    <w:rsid w:val="007641CB"/>
    <w:rsid w:val="007641F3"/>
    <w:rsid w:val="0076486E"/>
    <w:rsid w:val="00764EA0"/>
    <w:rsid w:val="00772407"/>
    <w:rsid w:val="007724DE"/>
    <w:rsid w:val="00772639"/>
    <w:rsid w:val="007736B6"/>
    <w:rsid w:val="007743A9"/>
    <w:rsid w:val="00774A5E"/>
    <w:rsid w:val="00774B4E"/>
    <w:rsid w:val="00775880"/>
    <w:rsid w:val="00776F9F"/>
    <w:rsid w:val="007813EC"/>
    <w:rsid w:val="0078144F"/>
    <w:rsid w:val="007814A1"/>
    <w:rsid w:val="00781527"/>
    <w:rsid w:val="00781FBD"/>
    <w:rsid w:val="007829A0"/>
    <w:rsid w:val="00783D07"/>
    <w:rsid w:val="00784312"/>
    <w:rsid w:val="00785CB2"/>
    <w:rsid w:val="00790DD4"/>
    <w:rsid w:val="00791C19"/>
    <w:rsid w:val="00792778"/>
    <w:rsid w:val="00792C0B"/>
    <w:rsid w:val="007941AB"/>
    <w:rsid w:val="0079561E"/>
    <w:rsid w:val="007A0A3A"/>
    <w:rsid w:val="007A295E"/>
    <w:rsid w:val="007A3527"/>
    <w:rsid w:val="007A3804"/>
    <w:rsid w:val="007A427F"/>
    <w:rsid w:val="007A54AA"/>
    <w:rsid w:val="007A6318"/>
    <w:rsid w:val="007A67EC"/>
    <w:rsid w:val="007B019E"/>
    <w:rsid w:val="007B4594"/>
    <w:rsid w:val="007B521C"/>
    <w:rsid w:val="007B5BA0"/>
    <w:rsid w:val="007B6260"/>
    <w:rsid w:val="007B705E"/>
    <w:rsid w:val="007C3394"/>
    <w:rsid w:val="007C4D80"/>
    <w:rsid w:val="007C511A"/>
    <w:rsid w:val="007C720B"/>
    <w:rsid w:val="007C7F80"/>
    <w:rsid w:val="007D0CEF"/>
    <w:rsid w:val="007D67A5"/>
    <w:rsid w:val="007D7A42"/>
    <w:rsid w:val="007E17BB"/>
    <w:rsid w:val="007E1F77"/>
    <w:rsid w:val="007E209B"/>
    <w:rsid w:val="007E3A65"/>
    <w:rsid w:val="007E4298"/>
    <w:rsid w:val="007E49A6"/>
    <w:rsid w:val="007E4A27"/>
    <w:rsid w:val="007E4A53"/>
    <w:rsid w:val="007F086E"/>
    <w:rsid w:val="007F0990"/>
    <w:rsid w:val="007F0DDF"/>
    <w:rsid w:val="007F272D"/>
    <w:rsid w:val="007F3EBA"/>
    <w:rsid w:val="007F3FFB"/>
    <w:rsid w:val="007F4763"/>
    <w:rsid w:val="007F4DE7"/>
    <w:rsid w:val="007F7971"/>
    <w:rsid w:val="007F7A6A"/>
    <w:rsid w:val="00804016"/>
    <w:rsid w:val="008059BC"/>
    <w:rsid w:val="008060A8"/>
    <w:rsid w:val="008073E4"/>
    <w:rsid w:val="00812ED2"/>
    <w:rsid w:val="00815499"/>
    <w:rsid w:val="0081583C"/>
    <w:rsid w:val="0081656B"/>
    <w:rsid w:val="008208FF"/>
    <w:rsid w:val="00821505"/>
    <w:rsid w:val="00822BD7"/>
    <w:rsid w:val="00827B94"/>
    <w:rsid w:val="008304F2"/>
    <w:rsid w:val="00830A94"/>
    <w:rsid w:val="00830D97"/>
    <w:rsid w:val="008343EF"/>
    <w:rsid w:val="008349D4"/>
    <w:rsid w:val="00834AC3"/>
    <w:rsid w:val="00834CC8"/>
    <w:rsid w:val="00837873"/>
    <w:rsid w:val="0084066B"/>
    <w:rsid w:val="00840F0F"/>
    <w:rsid w:val="00841E3F"/>
    <w:rsid w:val="008451ED"/>
    <w:rsid w:val="00850571"/>
    <w:rsid w:val="0085185A"/>
    <w:rsid w:val="008521E4"/>
    <w:rsid w:val="00853CED"/>
    <w:rsid w:val="0085458C"/>
    <w:rsid w:val="00855876"/>
    <w:rsid w:val="00860D8C"/>
    <w:rsid w:val="0086162C"/>
    <w:rsid w:val="00861B34"/>
    <w:rsid w:val="00861E3C"/>
    <w:rsid w:val="008621A4"/>
    <w:rsid w:val="00865795"/>
    <w:rsid w:val="00866260"/>
    <w:rsid w:val="00866E45"/>
    <w:rsid w:val="008672C4"/>
    <w:rsid w:val="00867716"/>
    <w:rsid w:val="00867E3D"/>
    <w:rsid w:val="008721BE"/>
    <w:rsid w:val="00872803"/>
    <w:rsid w:val="00873AD5"/>
    <w:rsid w:val="00877A92"/>
    <w:rsid w:val="00880CA9"/>
    <w:rsid w:val="00881447"/>
    <w:rsid w:val="00881E34"/>
    <w:rsid w:val="00882264"/>
    <w:rsid w:val="00882600"/>
    <w:rsid w:val="00884469"/>
    <w:rsid w:val="008867B2"/>
    <w:rsid w:val="00887E0F"/>
    <w:rsid w:val="00890BE6"/>
    <w:rsid w:val="00890D79"/>
    <w:rsid w:val="008915CD"/>
    <w:rsid w:val="008917FD"/>
    <w:rsid w:val="00894821"/>
    <w:rsid w:val="0089482E"/>
    <w:rsid w:val="008955C8"/>
    <w:rsid w:val="008967AD"/>
    <w:rsid w:val="00897421"/>
    <w:rsid w:val="00897FFB"/>
    <w:rsid w:val="008A149F"/>
    <w:rsid w:val="008A1FFE"/>
    <w:rsid w:val="008A20D8"/>
    <w:rsid w:val="008A2D26"/>
    <w:rsid w:val="008A4C71"/>
    <w:rsid w:val="008A7FE7"/>
    <w:rsid w:val="008B0823"/>
    <w:rsid w:val="008B206E"/>
    <w:rsid w:val="008B2B30"/>
    <w:rsid w:val="008B2C9B"/>
    <w:rsid w:val="008B3135"/>
    <w:rsid w:val="008B38EA"/>
    <w:rsid w:val="008B44B8"/>
    <w:rsid w:val="008B454D"/>
    <w:rsid w:val="008B4CF8"/>
    <w:rsid w:val="008B5DF9"/>
    <w:rsid w:val="008B74D1"/>
    <w:rsid w:val="008C1DCD"/>
    <w:rsid w:val="008C3402"/>
    <w:rsid w:val="008C3862"/>
    <w:rsid w:val="008C4513"/>
    <w:rsid w:val="008C5292"/>
    <w:rsid w:val="008C6226"/>
    <w:rsid w:val="008C6397"/>
    <w:rsid w:val="008D1C3E"/>
    <w:rsid w:val="008D27C7"/>
    <w:rsid w:val="008D33A5"/>
    <w:rsid w:val="008D3D7A"/>
    <w:rsid w:val="008D3F83"/>
    <w:rsid w:val="008D4D74"/>
    <w:rsid w:val="008D7BDF"/>
    <w:rsid w:val="008E133E"/>
    <w:rsid w:val="008E1910"/>
    <w:rsid w:val="008E2898"/>
    <w:rsid w:val="008E32BB"/>
    <w:rsid w:val="008E362E"/>
    <w:rsid w:val="008E3704"/>
    <w:rsid w:val="008E3BE5"/>
    <w:rsid w:val="008E736E"/>
    <w:rsid w:val="008E73ED"/>
    <w:rsid w:val="008F1900"/>
    <w:rsid w:val="008F2406"/>
    <w:rsid w:val="008F57F0"/>
    <w:rsid w:val="008F5BDC"/>
    <w:rsid w:val="008F5D29"/>
    <w:rsid w:val="008F5E51"/>
    <w:rsid w:val="00900D47"/>
    <w:rsid w:val="00903794"/>
    <w:rsid w:val="00911739"/>
    <w:rsid w:val="00911879"/>
    <w:rsid w:val="009177B9"/>
    <w:rsid w:val="00921B05"/>
    <w:rsid w:val="00922175"/>
    <w:rsid w:val="009232CA"/>
    <w:rsid w:val="00923458"/>
    <w:rsid w:val="00924C5F"/>
    <w:rsid w:val="00926022"/>
    <w:rsid w:val="00926BA7"/>
    <w:rsid w:val="00926FC4"/>
    <w:rsid w:val="00927620"/>
    <w:rsid w:val="00930C4E"/>
    <w:rsid w:val="009319D4"/>
    <w:rsid w:val="009320C7"/>
    <w:rsid w:val="00932394"/>
    <w:rsid w:val="00935A75"/>
    <w:rsid w:val="00937177"/>
    <w:rsid w:val="009410DD"/>
    <w:rsid w:val="00941596"/>
    <w:rsid w:val="0094268C"/>
    <w:rsid w:val="00942AAD"/>
    <w:rsid w:val="00942E59"/>
    <w:rsid w:val="00943C61"/>
    <w:rsid w:val="00944085"/>
    <w:rsid w:val="00946188"/>
    <w:rsid w:val="009503DB"/>
    <w:rsid w:val="009545CC"/>
    <w:rsid w:val="0095489F"/>
    <w:rsid w:val="00954B78"/>
    <w:rsid w:val="0095588E"/>
    <w:rsid w:val="00956054"/>
    <w:rsid w:val="009561B2"/>
    <w:rsid w:val="00956470"/>
    <w:rsid w:val="00957AEF"/>
    <w:rsid w:val="00957D62"/>
    <w:rsid w:val="009608A4"/>
    <w:rsid w:val="0096232C"/>
    <w:rsid w:val="00963447"/>
    <w:rsid w:val="009639B7"/>
    <w:rsid w:val="009667E0"/>
    <w:rsid w:val="009675D4"/>
    <w:rsid w:val="00971E4C"/>
    <w:rsid w:val="00972295"/>
    <w:rsid w:val="00973502"/>
    <w:rsid w:val="0097398A"/>
    <w:rsid w:val="009774E4"/>
    <w:rsid w:val="009807EA"/>
    <w:rsid w:val="00980E27"/>
    <w:rsid w:val="00981D63"/>
    <w:rsid w:val="0098246E"/>
    <w:rsid w:val="00983706"/>
    <w:rsid w:val="009839A8"/>
    <w:rsid w:val="009849BC"/>
    <w:rsid w:val="009862E4"/>
    <w:rsid w:val="00986DA3"/>
    <w:rsid w:val="009906FF"/>
    <w:rsid w:val="0099078B"/>
    <w:rsid w:val="0099100E"/>
    <w:rsid w:val="0099369D"/>
    <w:rsid w:val="00995923"/>
    <w:rsid w:val="00996278"/>
    <w:rsid w:val="00996CE8"/>
    <w:rsid w:val="009971D7"/>
    <w:rsid w:val="009A01CF"/>
    <w:rsid w:val="009A157C"/>
    <w:rsid w:val="009A46FC"/>
    <w:rsid w:val="009A5C21"/>
    <w:rsid w:val="009A6493"/>
    <w:rsid w:val="009A68CE"/>
    <w:rsid w:val="009A6AC2"/>
    <w:rsid w:val="009B3679"/>
    <w:rsid w:val="009B5072"/>
    <w:rsid w:val="009B5ACB"/>
    <w:rsid w:val="009B5DBA"/>
    <w:rsid w:val="009C214C"/>
    <w:rsid w:val="009C2551"/>
    <w:rsid w:val="009C2A02"/>
    <w:rsid w:val="009C2BBD"/>
    <w:rsid w:val="009D0080"/>
    <w:rsid w:val="009D2DA9"/>
    <w:rsid w:val="009D3BFE"/>
    <w:rsid w:val="009D3E85"/>
    <w:rsid w:val="009E3506"/>
    <w:rsid w:val="009E6B02"/>
    <w:rsid w:val="009E72F9"/>
    <w:rsid w:val="009E7521"/>
    <w:rsid w:val="009F0FB8"/>
    <w:rsid w:val="009F10DA"/>
    <w:rsid w:val="009F2BFE"/>
    <w:rsid w:val="009F31A3"/>
    <w:rsid w:val="009F5123"/>
    <w:rsid w:val="009F6646"/>
    <w:rsid w:val="009F675E"/>
    <w:rsid w:val="009F75A0"/>
    <w:rsid w:val="009F7D76"/>
    <w:rsid w:val="009F7E7D"/>
    <w:rsid w:val="00A00C7B"/>
    <w:rsid w:val="00A02611"/>
    <w:rsid w:val="00A02F6F"/>
    <w:rsid w:val="00A04997"/>
    <w:rsid w:val="00A07E4C"/>
    <w:rsid w:val="00A108BF"/>
    <w:rsid w:val="00A11C7E"/>
    <w:rsid w:val="00A1211F"/>
    <w:rsid w:val="00A1331B"/>
    <w:rsid w:val="00A13781"/>
    <w:rsid w:val="00A14A41"/>
    <w:rsid w:val="00A1759F"/>
    <w:rsid w:val="00A21A95"/>
    <w:rsid w:val="00A2354A"/>
    <w:rsid w:val="00A23C51"/>
    <w:rsid w:val="00A2463B"/>
    <w:rsid w:val="00A24B1F"/>
    <w:rsid w:val="00A26021"/>
    <w:rsid w:val="00A2691D"/>
    <w:rsid w:val="00A27140"/>
    <w:rsid w:val="00A27D04"/>
    <w:rsid w:val="00A309EC"/>
    <w:rsid w:val="00A311BC"/>
    <w:rsid w:val="00A31F6E"/>
    <w:rsid w:val="00A3342E"/>
    <w:rsid w:val="00A33DA9"/>
    <w:rsid w:val="00A35394"/>
    <w:rsid w:val="00A400B1"/>
    <w:rsid w:val="00A40FB7"/>
    <w:rsid w:val="00A4155D"/>
    <w:rsid w:val="00A436EB"/>
    <w:rsid w:val="00A43719"/>
    <w:rsid w:val="00A4481F"/>
    <w:rsid w:val="00A50748"/>
    <w:rsid w:val="00A50F1F"/>
    <w:rsid w:val="00A521C2"/>
    <w:rsid w:val="00A542B1"/>
    <w:rsid w:val="00A558C2"/>
    <w:rsid w:val="00A55F44"/>
    <w:rsid w:val="00A56A2A"/>
    <w:rsid w:val="00A56EAB"/>
    <w:rsid w:val="00A601A6"/>
    <w:rsid w:val="00A607C1"/>
    <w:rsid w:val="00A611E3"/>
    <w:rsid w:val="00A61482"/>
    <w:rsid w:val="00A62347"/>
    <w:rsid w:val="00A64A09"/>
    <w:rsid w:val="00A664CE"/>
    <w:rsid w:val="00A718D7"/>
    <w:rsid w:val="00A74925"/>
    <w:rsid w:val="00A8456D"/>
    <w:rsid w:val="00A85838"/>
    <w:rsid w:val="00A877EB"/>
    <w:rsid w:val="00A9073B"/>
    <w:rsid w:val="00A9413E"/>
    <w:rsid w:val="00A95EAE"/>
    <w:rsid w:val="00A96289"/>
    <w:rsid w:val="00A97DD9"/>
    <w:rsid w:val="00AA19EE"/>
    <w:rsid w:val="00AA21CB"/>
    <w:rsid w:val="00AA42F1"/>
    <w:rsid w:val="00AA6286"/>
    <w:rsid w:val="00AB1227"/>
    <w:rsid w:val="00AB2C7E"/>
    <w:rsid w:val="00AB33AA"/>
    <w:rsid w:val="00AB3BEC"/>
    <w:rsid w:val="00AB3F58"/>
    <w:rsid w:val="00AB6C8B"/>
    <w:rsid w:val="00AB783A"/>
    <w:rsid w:val="00AB7958"/>
    <w:rsid w:val="00AC0C57"/>
    <w:rsid w:val="00AC23BF"/>
    <w:rsid w:val="00AC3B9C"/>
    <w:rsid w:val="00AC56BE"/>
    <w:rsid w:val="00AC618D"/>
    <w:rsid w:val="00AC6E63"/>
    <w:rsid w:val="00AD0E38"/>
    <w:rsid w:val="00AD5F3B"/>
    <w:rsid w:val="00AE197E"/>
    <w:rsid w:val="00AE429A"/>
    <w:rsid w:val="00AE44D0"/>
    <w:rsid w:val="00AE5801"/>
    <w:rsid w:val="00AE5B42"/>
    <w:rsid w:val="00AE6972"/>
    <w:rsid w:val="00AE7FAA"/>
    <w:rsid w:val="00AF031B"/>
    <w:rsid w:val="00AF0D7C"/>
    <w:rsid w:val="00AF33E1"/>
    <w:rsid w:val="00AF39A3"/>
    <w:rsid w:val="00AF68C3"/>
    <w:rsid w:val="00AF6BF9"/>
    <w:rsid w:val="00AF6C9F"/>
    <w:rsid w:val="00AF738C"/>
    <w:rsid w:val="00AF7B95"/>
    <w:rsid w:val="00B00C82"/>
    <w:rsid w:val="00B02607"/>
    <w:rsid w:val="00B043CF"/>
    <w:rsid w:val="00B068AD"/>
    <w:rsid w:val="00B07120"/>
    <w:rsid w:val="00B07FD7"/>
    <w:rsid w:val="00B12EA2"/>
    <w:rsid w:val="00B13BD1"/>
    <w:rsid w:val="00B143D7"/>
    <w:rsid w:val="00B1476D"/>
    <w:rsid w:val="00B14FB4"/>
    <w:rsid w:val="00B1558C"/>
    <w:rsid w:val="00B15CF5"/>
    <w:rsid w:val="00B176C0"/>
    <w:rsid w:val="00B202BF"/>
    <w:rsid w:val="00B202CF"/>
    <w:rsid w:val="00B239F7"/>
    <w:rsid w:val="00B2655F"/>
    <w:rsid w:val="00B26842"/>
    <w:rsid w:val="00B27F8B"/>
    <w:rsid w:val="00B30992"/>
    <w:rsid w:val="00B31FC1"/>
    <w:rsid w:val="00B3217B"/>
    <w:rsid w:val="00B355A4"/>
    <w:rsid w:val="00B36822"/>
    <w:rsid w:val="00B36928"/>
    <w:rsid w:val="00B369E1"/>
    <w:rsid w:val="00B374C9"/>
    <w:rsid w:val="00B37E43"/>
    <w:rsid w:val="00B435D9"/>
    <w:rsid w:val="00B47DFD"/>
    <w:rsid w:val="00B51D0C"/>
    <w:rsid w:val="00B52C15"/>
    <w:rsid w:val="00B56719"/>
    <w:rsid w:val="00B57E80"/>
    <w:rsid w:val="00B607F6"/>
    <w:rsid w:val="00B62504"/>
    <w:rsid w:val="00B6349B"/>
    <w:rsid w:val="00B64945"/>
    <w:rsid w:val="00B676B9"/>
    <w:rsid w:val="00B67F60"/>
    <w:rsid w:val="00B71A6A"/>
    <w:rsid w:val="00B73AB3"/>
    <w:rsid w:val="00B74955"/>
    <w:rsid w:val="00B77858"/>
    <w:rsid w:val="00B778E2"/>
    <w:rsid w:val="00B83F15"/>
    <w:rsid w:val="00B85AE1"/>
    <w:rsid w:val="00B934C4"/>
    <w:rsid w:val="00B97A0C"/>
    <w:rsid w:val="00BA7318"/>
    <w:rsid w:val="00BA73DC"/>
    <w:rsid w:val="00BB0591"/>
    <w:rsid w:val="00BB08AF"/>
    <w:rsid w:val="00BB2775"/>
    <w:rsid w:val="00BB31F7"/>
    <w:rsid w:val="00BB4047"/>
    <w:rsid w:val="00BB7AAA"/>
    <w:rsid w:val="00BC2805"/>
    <w:rsid w:val="00BC2C8E"/>
    <w:rsid w:val="00BC742C"/>
    <w:rsid w:val="00BC7A76"/>
    <w:rsid w:val="00BD07EE"/>
    <w:rsid w:val="00BD2687"/>
    <w:rsid w:val="00BD2F0E"/>
    <w:rsid w:val="00BD44C7"/>
    <w:rsid w:val="00BD6F42"/>
    <w:rsid w:val="00BD7396"/>
    <w:rsid w:val="00BE0133"/>
    <w:rsid w:val="00BE0775"/>
    <w:rsid w:val="00BE458E"/>
    <w:rsid w:val="00BE7944"/>
    <w:rsid w:val="00BF0255"/>
    <w:rsid w:val="00BF05FB"/>
    <w:rsid w:val="00BF419D"/>
    <w:rsid w:val="00BF5729"/>
    <w:rsid w:val="00BF6429"/>
    <w:rsid w:val="00BF6C58"/>
    <w:rsid w:val="00BF6CFB"/>
    <w:rsid w:val="00BF6D0E"/>
    <w:rsid w:val="00BF71CD"/>
    <w:rsid w:val="00BF7FFB"/>
    <w:rsid w:val="00C007C2"/>
    <w:rsid w:val="00C01838"/>
    <w:rsid w:val="00C023EB"/>
    <w:rsid w:val="00C05A3A"/>
    <w:rsid w:val="00C11128"/>
    <w:rsid w:val="00C1113F"/>
    <w:rsid w:val="00C114D0"/>
    <w:rsid w:val="00C1368C"/>
    <w:rsid w:val="00C13CEB"/>
    <w:rsid w:val="00C14896"/>
    <w:rsid w:val="00C1646F"/>
    <w:rsid w:val="00C16F24"/>
    <w:rsid w:val="00C2253C"/>
    <w:rsid w:val="00C24258"/>
    <w:rsid w:val="00C264BD"/>
    <w:rsid w:val="00C274BB"/>
    <w:rsid w:val="00C27EA1"/>
    <w:rsid w:val="00C30CFD"/>
    <w:rsid w:val="00C31097"/>
    <w:rsid w:val="00C3128A"/>
    <w:rsid w:val="00C3379C"/>
    <w:rsid w:val="00C34A9B"/>
    <w:rsid w:val="00C3535B"/>
    <w:rsid w:val="00C3683F"/>
    <w:rsid w:val="00C372B5"/>
    <w:rsid w:val="00C425E8"/>
    <w:rsid w:val="00C4397C"/>
    <w:rsid w:val="00C44BE4"/>
    <w:rsid w:val="00C456FD"/>
    <w:rsid w:val="00C46E4D"/>
    <w:rsid w:val="00C5139F"/>
    <w:rsid w:val="00C521CE"/>
    <w:rsid w:val="00C60093"/>
    <w:rsid w:val="00C61321"/>
    <w:rsid w:val="00C613AD"/>
    <w:rsid w:val="00C6170A"/>
    <w:rsid w:val="00C61D23"/>
    <w:rsid w:val="00C6259E"/>
    <w:rsid w:val="00C62AA8"/>
    <w:rsid w:val="00C62B9D"/>
    <w:rsid w:val="00C6582E"/>
    <w:rsid w:val="00C6686B"/>
    <w:rsid w:val="00C7422E"/>
    <w:rsid w:val="00C7471F"/>
    <w:rsid w:val="00C74E7F"/>
    <w:rsid w:val="00C759AE"/>
    <w:rsid w:val="00C759CF"/>
    <w:rsid w:val="00C76415"/>
    <w:rsid w:val="00C773D6"/>
    <w:rsid w:val="00C80AE8"/>
    <w:rsid w:val="00C819CD"/>
    <w:rsid w:val="00C82606"/>
    <w:rsid w:val="00C832EB"/>
    <w:rsid w:val="00C83B28"/>
    <w:rsid w:val="00C8439B"/>
    <w:rsid w:val="00C867D9"/>
    <w:rsid w:val="00C8735D"/>
    <w:rsid w:val="00C87C07"/>
    <w:rsid w:val="00C9048C"/>
    <w:rsid w:val="00C9066C"/>
    <w:rsid w:val="00C91D7C"/>
    <w:rsid w:val="00C92986"/>
    <w:rsid w:val="00C94EA5"/>
    <w:rsid w:val="00CA01FA"/>
    <w:rsid w:val="00CA12BC"/>
    <w:rsid w:val="00CA4A9B"/>
    <w:rsid w:val="00CA5564"/>
    <w:rsid w:val="00CA6336"/>
    <w:rsid w:val="00CA6B83"/>
    <w:rsid w:val="00CA7CA7"/>
    <w:rsid w:val="00CB3FD5"/>
    <w:rsid w:val="00CB4F6F"/>
    <w:rsid w:val="00CB6649"/>
    <w:rsid w:val="00CB71F2"/>
    <w:rsid w:val="00CB79FD"/>
    <w:rsid w:val="00CC0CF1"/>
    <w:rsid w:val="00CC0F5C"/>
    <w:rsid w:val="00CC4895"/>
    <w:rsid w:val="00CC6488"/>
    <w:rsid w:val="00CC6583"/>
    <w:rsid w:val="00CC6EF4"/>
    <w:rsid w:val="00CD09DF"/>
    <w:rsid w:val="00CD2132"/>
    <w:rsid w:val="00CD2B83"/>
    <w:rsid w:val="00CD430C"/>
    <w:rsid w:val="00CD52CB"/>
    <w:rsid w:val="00CD609E"/>
    <w:rsid w:val="00CE5AAA"/>
    <w:rsid w:val="00CF032E"/>
    <w:rsid w:val="00CF0AB9"/>
    <w:rsid w:val="00CF209B"/>
    <w:rsid w:val="00CF3611"/>
    <w:rsid w:val="00CF56F3"/>
    <w:rsid w:val="00CF6DFE"/>
    <w:rsid w:val="00CF76E0"/>
    <w:rsid w:val="00D00866"/>
    <w:rsid w:val="00D011E7"/>
    <w:rsid w:val="00D01793"/>
    <w:rsid w:val="00D02134"/>
    <w:rsid w:val="00D02CA8"/>
    <w:rsid w:val="00D056AF"/>
    <w:rsid w:val="00D06EA8"/>
    <w:rsid w:val="00D07E7A"/>
    <w:rsid w:val="00D10564"/>
    <w:rsid w:val="00D112B2"/>
    <w:rsid w:val="00D12E89"/>
    <w:rsid w:val="00D13B15"/>
    <w:rsid w:val="00D1440F"/>
    <w:rsid w:val="00D14902"/>
    <w:rsid w:val="00D151A1"/>
    <w:rsid w:val="00D1614E"/>
    <w:rsid w:val="00D16D51"/>
    <w:rsid w:val="00D16F2F"/>
    <w:rsid w:val="00D17BA2"/>
    <w:rsid w:val="00D17CE6"/>
    <w:rsid w:val="00D20DF8"/>
    <w:rsid w:val="00D2328D"/>
    <w:rsid w:val="00D2384F"/>
    <w:rsid w:val="00D25C89"/>
    <w:rsid w:val="00D31AAD"/>
    <w:rsid w:val="00D339BE"/>
    <w:rsid w:val="00D37B85"/>
    <w:rsid w:val="00D4148F"/>
    <w:rsid w:val="00D41FA2"/>
    <w:rsid w:val="00D42018"/>
    <w:rsid w:val="00D42692"/>
    <w:rsid w:val="00D4300D"/>
    <w:rsid w:val="00D4527C"/>
    <w:rsid w:val="00D46315"/>
    <w:rsid w:val="00D46517"/>
    <w:rsid w:val="00D470D3"/>
    <w:rsid w:val="00D472F3"/>
    <w:rsid w:val="00D52F3C"/>
    <w:rsid w:val="00D56748"/>
    <w:rsid w:val="00D56F81"/>
    <w:rsid w:val="00D5720A"/>
    <w:rsid w:val="00D57479"/>
    <w:rsid w:val="00D574B1"/>
    <w:rsid w:val="00D57AEA"/>
    <w:rsid w:val="00D622F7"/>
    <w:rsid w:val="00D63554"/>
    <w:rsid w:val="00D640FE"/>
    <w:rsid w:val="00D71B3E"/>
    <w:rsid w:val="00D76ACE"/>
    <w:rsid w:val="00D76BF6"/>
    <w:rsid w:val="00D7787E"/>
    <w:rsid w:val="00D80F74"/>
    <w:rsid w:val="00D81D3A"/>
    <w:rsid w:val="00D822AC"/>
    <w:rsid w:val="00D82546"/>
    <w:rsid w:val="00D8304F"/>
    <w:rsid w:val="00D8326E"/>
    <w:rsid w:val="00D87B82"/>
    <w:rsid w:val="00DA0CF4"/>
    <w:rsid w:val="00DA0FBD"/>
    <w:rsid w:val="00DA126F"/>
    <w:rsid w:val="00DA1B3E"/>
    <w:rsid w:val="00DA1B8D"/>
    <w:rsid w:val="00DA1CD3"/>
    <w:rsid w:val="00DA21A8"/>
    <w:rsid w:val="00DA27B6"/>
    <w:rsid w:val="00DA2917"/>
    <w:rsid w:val="00DA3D57"/>
    <w:rsid w:val="00DA56BC"/>
    <w:rsid w:val="00DA5EA7"/>
    <w:rsid w:val="00DA7F7F"/>
    <w:rsid w:val="00DB0C11"/>
    <w:rsid w:val="00DB1012"/>
    <w:rsid w:val="00DB1A2E"/>
    <w:rsid w:val="00DB2BA3"/>
    <w:rsid w:val="00DB2DD4"/>
    <w:rsid w:val="00DB412C"/>
    <w:rsid w:val="00DB4FD2"/>
    <w:rsid w:val="00DB6B95"/>
    <w:rsid w:val="00DB7662"/>
    <w:rsid w:val="00DC141E"/>
    <w:rsid w:val="00DC663E"/>
    <w:rsid w:val="00DC7FE8"/>
    <w:rsid w:val="00DD1347"/>
    <w:rsid w:val="00DD2987"/>
    <w:rsid w:val="00DD2E22"/>
    <w:rsid w:val="00DD5A56"/>
    <w:rsid w:val="00DD5F70"/>
    <w:rsid w:val="00DD7048"/>
    <w:rsid w:val="00DD7095"/>
    <w:rsid w:val="00DD7D6D"/>
    <w:rsid w:val="00DE163B"/>
    <w:rsid w:val="00DE16C9"/>
    <w:rsid w:val="00DE24CA"/>
    <w:rsid w:val="00DE6006"/>
    <w:rsid w:val="00DE7109"/>
    <w:rsid w:val="00DE7301"/>
    <w:rsid w:val="00DF06AE"/>
    <w:rsid w:val="00DF1904"/>
    <w:rsid w:val="00DF3A1C"/>
    <w:rsid w:val="00DF5A5F"/>
    <w:rsid w:val="00DF6664"/>
    <w:rsid w:val="00DF70C6"/>
    <w:rsid w:val="00E01981"/>
    <w:rsid w:val="00E02E87"/>
    <w:rsid w:val="00E03FD7"/>
    <w:rsid w:val="00E07099"/>
    <w:rsid w:val="00E074F3"/>
    <w:rsid w:val="00E076B1"/>
    <w:rsid w:val="00E07BB5"/>
    <w:rsid w:val="00E103A1"/>
    <w:rsid w:val="00E12738"/>
    <w:rsid w:val="00E1340E"/>
    <w:rsid w:val="00E14B7E"/>
    <w:rsid w:val="00E14D9C"/>
    <w:rsid w:val="00E1551E"/>
    <w:rsid w:val="00E162A2"/>
    <w:rsid w:val="00E16690"/>
    <w:rsid w:val="00E169D3"/>
    <w:rsid w:val="00E16A06"/>
    <w:rsid w:val="00E21A07"/>
    <w:rsid w:val="00E23610"/>
    <w:rsid w:val="00E2475E"/>
    <w:rsid w:val="00E27C67"/>
    <w:rsid w:val="00E31A11"/>
    <w:rsid w:val="00E34B09"/>
    <w:rsid w:val="00E35287"/>
    <w:rsid w:val="00E35A1C"/>
    <w:rsid w:val="00E36C30"/>
    <w:rsid w:val="00E373DE"/>
    <w:rsid w:val="00E374C7"/>
    <w:rsid w:val="00E40A67"/>
    <w:rsid w:val="00E41900"/>
    <w:rsid w:val="00E42284"/>
    <w:rsid w:val="00E4332F"/>
    <w:rsid w:val="00E4384F"/>
    <w:rsid w:val="00E44360"/>
    <w:rsid w:val="00E44746"/>
    <w:rsid w:val="00E44AB5"/>
    <w:rsid w:val="00E45C77"/>
    <w:rsid w:val="00E4601D"/>
    <w:rsid w:val="00E472D5"/>
    <w:rsid w:val="00E50D2C"/>
    <w:rsid w:val="00E52B1C"/>
    <w:rsid w:val="00E52BD4"/>
    <w:rsid w:val="00E5542B"/>
    <w:rsid w:val="00E62EA1"/>
    <w:rsid w:val="00E63080"/>
    <w:rsid w:val="00E632F2"/>
    <w:rsid w:val="00E63DE6"/>
    <w:rsid w:val="00E653C8"/>
    <w:rsid w:val="00E668AD"/>
    <w:rsid w:val="00E66B67"/>
    <w:rsid w:val="00E74280"/>
    <w:rsid w:val="00E752D9"/>
    <w:rsid w:val="00E75AC0"/>
    <w:rsid w:val="00E760B2"/>
    <w:rsid w:val="00E76906"/>
    <w:rsid w:val="00E816D3"/>
    <w:rsid w:val="00E81AAD"/>
    <w:rsid w:val="00E81F25"/>
    <w:rsid w:val="00E846F6"/>
    <w:rsid w:val="00E847E3"/>
    <w:rsid w:val="00E8516D"/>
    <w:rsid w:val="00E855E8"/>
    <w:rsid w:val="00E8562B"/>
    <w:rsid w:val="00E85F7E"/>
    <w:rsid w:val="00E86DFA"/>
    <w:rsid w:val="00E86F45"/>
    <w:rsid w:val="00E86FB1"/>
    <w:rsid w:val="00E87725"/>
    <w:rsid w:val="00E878C2"/>
    <w:rsid w:val="00E87A34"/>
    <w:rsid w:val="00E90D92"/>
    <w:rsid w:val="00E93648"/>
    <w:rsid w:val="00E94C3B"/>
    <w:rsid w:val="00E9588C"/>
    <w:rsid w:val="00E972D9"/>
    <w:rsid w:val="00E9735B"/>
    <w:rsid w:val="00EA2915"/>
    <w:rsid w:val="00EA33E0"/>
    <w:rsid w:val="00EA4921"/>
    <w:rsid w:val="00EA7E7B"/>
    <w:rsid w:val="00EB1AE7"/>
    <w:rsid w:val="00EB2AA6"/>
    <w:rsid w:val="00EB2BFD"/>
    <w:rsid w:val="00EB33AE"/>
    <w:rsid w:val="00EB37EA"/>
    <w:rsid w:val="00EB39FA"/>
    <w:rsid w:val="00EB46E7"/>
    <w:rsid w:val="00EB6DCE"/>
    <w:rsid w:val="00EC0816"/>
    <w:rsid w:val="00EC1C9C"/>
    <w:rsid w:val="00EC515F"/>
    <w:rsid w:val="00EC5490"/>
    <w:rsid w:val="00EC57D4"/>
    <w:rsid w:val="00EC6781"/>
    <w:rsid w:val="00EC6A09"/>
    <w:rsid w:val="00ED18B4"/>
    <w:rsid w:val="00ED233D"/>
    <w:rsid w:val="00ED2874"/>
    <w:rsid w:val="00ED3503"/>
    <w:rsid w:val="00ED6D34"/>
    <w:rsid w:val="00ED6DB8"/>
    <w:rsid w:val="00EE0FBC"/>
    <w:rsid w:val="00EE27BD"/>
    <w:rsid w:val="00EE2B85"/>
    <w:rsid w:val="00EE38AD"/>
    <w:rsid w:val="00EE4065"/>
    <w:rsid w:val="00EE716F"/>
    <w:rsid w:val="00EE7F26"/>
    <w:rsid w:val="00EF3181"/>
    <w:rsid w:val="00EF5F2C"/>
    <w:rsid w:val="00EF630C"/>
    <w:rsid w:val="00EF662C"/>
    <w:rsid w:val="00F01BDE"/>
    <w:rsid w:val="00F020F4"/>
    <w:rsid w:val="00F025D4"/>
    <w:rsid w:val="00F045A6"/>
    <w:rsid w:val="00F06B07"/>
    <w:rsid w:val="00F07BE2"/>
    <w:rsid w:val="00F07C00"/>
    <w:rsid w:val="00F07F40"/>
    <w:rsid w:val="00F10479"/>
    <w:rsid w:val="00F11661"/>
    <w:rsid w:val="00F123A5"/>
    <w:rsid w:val="00F12D98"/>
    <w:rsid w:val="00F133FC"/>
    <w:rsid w:val="00F1450F"/>
    <w:rsid w:val="00F159D9"/>
    <w:rsid w:val="00F16F2B"/>
    <w:rsid w:val="00F17E42"/>
    <w:rsid w:val="00F22B82"/>
    <w:rsid w:val="00F241DA"/>
    <w:rsid w:val="00F2687A"/>
    <w:rsid w:val="00F278DE"/>
    <w:rsid w:val="00F34A78"/>
    <w:rsid w:val="00F35A45"/>
    <w:rsid w:val="00F3794F"/>
    <w:rsid w:val="00F37C3E"/>
    <w:rsid w:val="00F40C17"/>
    <w:rsid w:val="00F44473"/>
    <w:rsid w:val="00F46742"/>
    <w:rsid w:val="00F46F9A"/>
    <w:rsid w:val="00F470A3"/>
    <w:rsid w:val="00F521A6"/>
    <w:rsid w:val="00F53458"/>
    <w:rsid w:val="00F5420F"/>
    <w:rsid w:val="00F558D4"/>
    <w:rsid w:val="00F56A6C"/>
    <w:rsid w:val="00F56F27"/>
    <w:rsid w:val="00F60227"/>
    <w:rsid w:val="00F60881"/>
    <w:rsid w:val="00F64F00"/>
    <w:rsid w:val="00F65EAE"/>
    <w:rsid w:val="00F65FC3"/>
    <w:rsid w:val="00F660E2"/>
    <w:rsid w:val="00F66409"/>
    <w:rsid w:val="00F665AC"/>
    <w:rsid w:val="00F67155"/>
    <w:rsid w:val="00F7254E"/>
    <w:rsid w:val="00F73968"/>
    <w:rsid w:val="00F76FDE"/>
    <w:rsid w:val="00F80E19"/>
    <w:rsid w:val="00F83690"/>
    <w:rsid w:val="00F84CEB"/>
    <w:rsid w:val="00F853DC"/>
    <w:rsid w:val="00F8669A"/>
    <w:rsid w:val="00F905C6"/>
    <w:rsid w:val="00F91816"/>
    <w:rsid w:val="00F9371B"/>
    <w:rsid w:val="00F93D49"/>
    <w:rsid w:val="00F94FCD"/>
    <w:rsid w:val="00F96162"/>
    <w:rsid w:val="00F96792"/>
    <w:rsid w:val="00F9720E"/>
    <w:rsid w:val="00FA19B4"/>
    <w:rsid w:val="00FA5F5D"/>
    <w:rsid w:val="00FA60ED"/>
    <w:rsid w:val="00FA618C"/>
    <w:rsid w:val="00FA62D5"/>
    <w:rsid w:val="00FA7671"/>
    <w:rsid w:val="00FA7FCD"/>
    <w:rsid w:val="00FB1940"/>
    <w:rsid w:val="00FB7DB2"/>
    <w:rsid w:val="00FC0348"/>
    <w:rsid w:val="00FC1688"/>
    <w:rsid w:val="00FC17EE"/>
    <w:rsid w:val="00FC2E2F"/>
    <w:rsid w:val="00FD0961"/>
    <w:rsid w:val="00FD0DD5"/>
    <w:rsid w:val="00FD1472"/>
    <w:rsid w:val="00FD1478"/>
    <w:rsid w:val="00FD1547"/>
    <w:rsid w:val="00FD17C2"/>
    <w:rsid w:val="00FD223D"/>
    <w:rsid w:val="00FD2FDF"/>
    <w:rsid w:val="00FD33DB"/>
    <w:rsid w:val="00FD4D5E"/>
    <w:rsid w:val="00FD57EC"/>
    <w:rsid w:val="00FD6C7F"/>
    <w:rsid w:val="00FE13DA"/>
    <w:rsid w:val="00FE2454"/>
    <w:rsid w:val="00FE294A"/>
    <w:rsid w:val="00FE4595"/>
    <w:rsid w:val="00FE577A"/>
    <w:rsid w:val="00FE6323"/>
    <w:rsid w:val="00FE789A"/>
    <w:rsid w:val="00FE7EEE"/>
    <w:rsid w:val="00FF0F39"/>
    <w:rsid w:val="00FF10C7"/>
    <w:rsid w:val="00FF13D4"/>
    <w:rsid w:val="00FF1542"/>
    <w:rsid w:val="00FF3668"/>
    <w:rsid w:val="00FF4655"/>
    <w:rsid w:val="00FF57D0"/>
    <w:rsid w:val="00FF6B01"/>
  </w:rsids>
  <m:mathPr>
    <m:mathFont m:val="Cambria Math"/>
    <m:brkBin m:val="before"/>
    <m:brkBinSub m:val="--"/>
    <m:smallFrac m:val="0"/>
    <m:dispDef/>
    <m:lMargin m:val="0"/>
    <m:rMargin m:val="0"/>
    <m:defJc m:val="centerGroup"/>
    <m:wrapIndent m:val="1440"/>
    <m:intLim m:val="subSup"/>
    <m:naryLim m:val="undOvr"/>
  </m:mathPr>
  <w:themeFontLang w:val="en-Z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F6F612"/>
  <w15:chartTrackingRefBased/>
  <w15:docId w15:val="{5C056C7B-030D-4D36-9692-61674CDCA1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W"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1E34"/>
    <w:pPr>
      <w:spacing w:line="360" w:lineRule="auto"/>
    </w:pPr>
    <w:rPr>
      <w:rFonts w:ascii="Times New Roman" w:hAnsi="Times New Roman"/>
    </w:rPr>
  </w:style>
  <w:style w:type="paragraph" w:styleId="Heading1">
    <w:name w:val="heading 1"/>
    <w:basedOn w:val="Normal"/>
    <w:next w:val="Normal"/>
    <w:link w:val="Heading1Char"/>
    <w:autoRedefine/>
    <w:uiPriority w:val="9"/>
    <w:qFormat/>
    <w:rsid w:val="00B202CF"/>
    <w:pPr>
      <w:keepNext/>
      <w:keepLines/>
      <w:spacing w:before="240" w:after="0"/>
      <w:outlineLvl w:val="0"/>
      <w:pPrChange w:id="0" w:author="Urfels, Anton (IRRI)" w:date="2023-10-12T22:51:00Z">
        <w:pPr>
          <w:keepNext/>
          <w:keepLines/>
          <w:spacing w:before="240" w:line="360" w:lineRule="auto"/>
          <w:outlineLvl w:val="0"/>
        </w:pPr>
      </w:pPrChange>
    </w:pPr>
    <w:rPr>
      <w:rFonts w:eastAsiaTheme="majorEastAsia" w:cstheme="majorBidi"/>
      <w:b/>
      <w:sz w:val="24"/>
      <w:szCs w:val="32"/>
      <w:rPrChange w:id="0" w:author="Urfels, Anton (IRRI)" w:date="2023-10-12T22:51:00Z">
        <w:rPr>
          <w:rFonts w:eastAsiaTheme="majorEastAsia" w:cstheme="majorBidi"/>
          <w:b/>
          <w:sz w:val="24"/>
          <w:szCs w:val="32"/>
          <w:lang w:val="en-ZW" w:eastAsia="en-US" w:bidi="ar-SA"/>
        </w:rPr>
      </w:rPrChange>
    </w:rPr>
  </w:style>
  <w:style w:type="paragraph" w:styleId="Heading2">
    <w:name w:val="heading 2"/>
    <w:basedOn w:val="Normal"/>
    <w:next w:val="Normal"/>
    <w:link w:val="Heading2Char"/>
    <w:autoRedefine/>
    <w:uiPriority w:val="9"/>
    <w:unhideWhenUsed/>
    <w:qFormat/>
    <w:rsid w:val="00AD0E38"/>
    <w:pPr>
      <w:keepNext/>
      <w:keepLines/>
      <w:spacing w:before="40" w:after="0"/>
      <w:outlineLvl w:val="1"/>
      <w:pPrChange w:id="1" w:author="Urfels, Anton (IRRI)" w:date="2023-10-08T00:33:00Z">
        <w:pPr>
          <w:keepNext/>
          <w:keepLines/>
          <w:spacing w:before="40" w:line="360" w:lineRule="auto"/>
          <w:outlineLvl w:val="1"/>
        </w:pPr>
      </w:pPrChange>
    </w:pPr>
    <w:rPr>
      <w:rFonts w:eastAsiaTheme="majorEastAsia" w:cstheme="majorBidi"/>
      <w:b/>
      <w:szCs w:val="26"/>
      <w:rPrChange w:id="1" w:author="Urfels, Anton (IRRI)" w:date="2023-10-08T00:33:00Z">
        <w:rPr>
          <w:rFonts w:eastAsiaTheme="majorEastAsia" w:cstheme="majorBidi"/>
          <w:b/>
          <w:sz w:val="22"/>
          <w:szCs w:val="26"/>
          <w:lang w:val="en-ZW" w:eastAsia="en-US" w:bidi="ar-SA"/>
        </w:rPr>
      </w:rPrChange>
    </w:rPr>
  </w:style>
  <w:style w:type="paragraph" w:styleId="Heading3">
    <w:name w:val="heading 3"/>
    <w:basedOn w:val="Normal"/>
    <w:next w:val="Normal"/>
    <w:link w:val="Heading3Char"/>
    <w:autoRedefine/>
    <w:uiPriority w:val="9"/>
    <w:unhideWhenUsed/>
    <w:qFormat/>
    <w:rsid w:val="00774B4E"/>
    <w:pPr>
      <w:keepNext/>
      <w:keepLines/>
      <w:spacing w:before="40" w:after="0"/>
      <w:outlineLvl w:val="2"/>
      <w:pPrChange w:id="2" w:author="MKONDIWA, Maxwell (CIMMYT-India)" w:date="2023-10-08T18:45:00Z">
        <w:pPr>
          <w:keepNext/>
          <w:keepLines/>
          <w:spacing w:before="40" w:line="360" w:lineRule="auto"/>
          <w:outlineLvl w:val="2"/>
        </w:pPr>
      </w:pPrChange>
    </w:pPr>
    <w:rPr>
      <w:rFonts w:eastAsiaTheme="majorEastAsia" w:cstheme="majorBidi"/>
      <w:b/>
      <w:bCs/>
      <w:i/>
      <w:szCs w:val="24"/>
      <w:rPrChange w:id="2" w:author="MKONDIWA, Maxwell (CIMMYT-India)" w:date="2023-10-08T18:45:00Z">
        <w:rPr>
          <w:rFonts w:eastAsiaTheme="majorEastAsia" w:cstheme="majorBidi"/>
          <w:b/>
          <w:bCs/>
          <w:i/>
          <w:sz w:val="22"/>
          <w:szCs w:val="24"/>
          <w:lang w:val="en-ZW" w:eastAsia="en-US" w:bidi="ar-SA"/>
        </w:rPr>
      </w:rPrChange>
    </w:rPr>
  </w:style>
  <w:style w:type="paragraph" w:styleId="Heading4">
    <w:name w:val="heading 4"/>
    <w:basedOn w:val="Normal"/>
    <w:next w:val="Normal"/>
    <w:link w:val="Heading4Char"/>
    <w:uiPriority w:val="9"/>
    <w:unhideWhenUsed/>
    <w:qFormat/>
    <w:rsid w:val="0009440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02CF"/>
    <w:rPr>
      <w:rFonts w:ascii="Times New Roman" w:eastAsiaTheme="majorEastAsia" w:hAnsi="Times New Roman" w:cstheme="majorBidi"/>
      <w:b/>
      <w:sz w:val="24"/>
      <w:szCs w:val="32"/>
    </w:rPr>
  </w:style>
  <w:style w:type="character" w:styleId="CommentReference">
    <w:name w:val="annotation reference"/>
    <w:basedOn w:val="DefaultParagraphFont"/>
    <w:uiPriority w:val="99"/>
    <w:semiHidden/>
    <w:unhideWhenUsed/>
    <w:rsid w:val="00285F22"/>
    <w:rPr>
      <w:sz w:val="16"/>
      <w:szCs w:val="16"/>
    </w:rPr>
  </w:style>
  <w:style w:type="paragraph" w:styleId="CommentText">
    <w:name w:val="annotation text"/>
    <w:basedOn w:val="Normal"/>
    <w:link w:val="CommentTextChar"/>
    <w:uiPriority w:val="99"/>
    <w:unhideWhenUsed/>
    <w:rsid w:val="00285F22"/>
    <w:pPr>
      <w:spacing w:line="240" w:lineRule="auto"/>
    </w:pPr>
    <w:rPr>
      <w:sz w:val="20"/>
      <w:szCs w:val="20"/>
      <w:lang w:val="en-US"/>
    </w:rPr>
  </w:style>
  <w:style w:type="character" w:customStyle="1" w:styleId="CommentTextChar">
    <w:name w:val="Comment Text Char"/>
    <w:basedOn w:val="DefaultParagraphFont"/>
    <w:link w:val="CommentText"/>
    <w:uiPriority w:val="99"/>
    <w:rsid w:val="00285F22"/>
    <w:rPr>
      <w:rFonts w:ascii="Times New Roman" w:hAnsi="Times New Roman"/>
      <w:sz w:val="20"/>
      <w:szCs w:val="20"/>
      <w:lang w:val="en-US"/>
    </w:rPr>
  </w:style>
  <w:style w:type="character" w:customStyle="1" w:styleId="Heading2Char">
    <w:name w:val="Heading 2 Char"/>
    <w:basedOn w:val="DefaultParagraphFont"/>
    <w:link w:val="Heading2"/>
    <w:uiPriority w:val="9"/>
    <w:rsid w:val="00AD0E38"/>
    <w:rPr>
      <w:rFonts w:ascii="Times New Roman" w:eastAsiaTheme="majorEastAsia" w:hAnsi="Times New Roman" w:cstheme="majorBidi"/>
      <w:b/>
      <w:szCs w:val="26"/>
    </w:rPr>
  </w:style>
  <w:style w:type="paragraph" w:styleId="Header">
    <w:name w:val="header"/>
    <w:basedOn w:val="Normal"/>
    <w:link w:val="HeaderChar"/>
    <w:uiPriority w:val="99"/>
    <w:unhideWhenUsed/>
    <w:rsid w:val="009232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32CA"/>
  </w:style>
  <w:style w:type="paragraph" w:styleId="Footer">
    <w:name w:val="footer"/>
    <w:basedOn w:val="Normal"/>
    <w:link w:val="FooterChar"/>
    <w:uiPriority w:val="99"/>
    <w:unhideWhenUsed/>
    <w:rsid w:val="009232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32CA"/>
  </w:style>
  <w:style w:type="table" w:styleId="TableGrid">
    <w:name w:val="Table Grid"/>
    <w:basedOn w:val="TableNormal"/>
    <w:uiPriority w:val="39"/>
    <w:rsid w:val="008F5B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017CE"/>
    <w:pPr>
      <w:ind w:left="720"/>
      <w:contextualSpacing/>
    </w:pPr>
  </w:style>
  <w:style w:type="paragraph" w:styleId="CommentSubject">
    <w:name w:val="annotation subject"/>
    <w:basedOn w:val="CommentText"/>
    <w:next w:val="CommentText"/>
    <w:link w:val="CommentSubjectChar"/>
    <w:uiPriority w:val="99"/>
    <w:semiHidden/>
    <w:unhideWhenUsed/>
    <w:rsid w:val="00130192"/>
    <w:rPr>
      <w:rFonts w:asciiTheme="minorHAnsi" w:hAnsiTheme="minorHAnsi"/>
      <w:b/>
      <w:bCs/>
      <w:lang w:val="en-ZW"/>
    </w:rPr>
  </w:style>
  <w:style w:type="character" w:customStyle="1" w:styleId="CommentSubjectChar">
    <w:name w:val="Comment Subject Char"/>
    <w:basedOn w:val="CommentTextChar"/>
    <w:link w:val="CommentSubject"/>
    <w:uiPriority w:val="99"/>
    <w:semiHidden/>
    <w:rsid w:val="00130192"/>
    <w:rPr>
      <w:rFonts w:ascii="Times New Roman" w:hAnsi="Times New Roman"/>
      <w:b/>
      <w:bCs/>
      <w:sz w:val="20"/>
      <w:szCs w:val="20"/>
      <w:lang w:val="en-US"/>
    </w:rPr>
  </w:style>
  <w:style w:type="table" w:styleId="TableGridLight">
    <w:name w:val="Grid Table Light"/>
    <w:basedOn w:val="TableNormal"/>
    <w:uiPriority w:val="40"/>
    <w:rsid w:val="009410D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9410D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AF6C9F"/>
    <w:rPr>
      <w:color w:val="808080"/>
    </w:rPr>
  </w:style>
  <w:style w:type="character" w:customStyle="1" w:styleId="Heading3Char">
    <w:name w:val="Heading 3 Char"/>
    <w:basedOn w:val="DefaultParagraphFont"/>
    <w:link w:val="Heading3"/>
    <w:uiPriority w:val="9"/>
    <w:rsid w:val="00774B4E"/>
    <w:rPr>
      <w:rFonts w:ascii="Times New Roman" w:eastAsiaTheme="majorEastAsia" w:hAnsi="Times New Roman" w:cstheme="majorBidi"/>
      <w:b/>
      <w:bCs/>
      <w:i/>
      <w:szCs w:val="24"/>
    </w:rPr>
  </w:style>
  <w:style w:type="character" w:customStyle="1" w:styleId="cf01">
    <w:name w:val="cf01"/>
    <w:basedOn w:val="DefaultParagraphFont"/>
    <w:rsid w:val="00A97DD9"/>
    <w:rPr>
      <w:rFonts w:ascii="Segoe UI" w:hAnsi="Segoe UI" w:cs="Segoe UI" w:hint="default"/>
      <w:sz w:val="18"/>
      <w:szCs w:val="18"/>
    </w:rPr>
  </w:style>
  <w:style w:type="paragraph" w:styleId="Revision">
    <w:name w:val="Revision"/>
    <w:hidden/>
    <w:uiPriority w:val="99"/>
    <w:semiHidden/>
    <w:rsid w:val="007575F7"/>
    <w:pPr>
      <w:spacing w:after="0" w:line="240" w:lineRule="auto"/>
    </w:pPr>
    <w:rPr>
      <w:rFonts w:ascii="Times New Roman" w:hAnsi="Times New Roman"/>
    </w:rPr>
  </w:style>
  <w:style w:type="character" w:customStyle="1" w:styleId="Heading4Char">
    <w:name w:val="Heading 4 Char"/>
    <w:basedOn w:val="DefaultParagraphFont"/>
    <w:link w:val="Heading4"/>
    <w:uiPriority w:val="9"/>
    <w:rsid w:val="00094400"/>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212864"/>
    <w:rPr>
      <w:color w:val="0563C1" w:themeColor="hyperlink"/>
      <w:u w:val="single"/>
    </w:rPr>
  </w:style>
  <w:style w:type="character" w:styleId="UnresolvedMention">
    <w:name w:val="Unresolved Mention"/>
    <w:basedOn w:val="DefaultParagraphFont"/>
    <w:uiPriority w:val="99"/>
    <w:semiHidden/>
    <w:unhideWhenUsed/>
    <w:rsid w:val="00212864"/>
    <w:rPr>
      <w:color w:val="605E5C"/>
      <w:shd w:val="clear" w:color="auto" w:fill="E1DFDD"/>
    </w:rPr>
  </w:style>
  <w:style w:type="table" w:styleId="PlainTable1">
    <w:name w:val="Plain Table 1"/>
    <w:basedOn w:val="TableNormal"/>
    <w:uiPriority w:val="41"/>
    <w:rsid w:val="0017081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5068A1"/>
    <w:pPr>
      <w:spacing w:before="100" w:beforeAutospacing="1" w:after="100" w:afterAutospacing="1" w:line="240" w:lineRule="auto"/>
    </w:pPr>
    <w:rPr>
      <w:rFonts w:eastAsia="Times New Roman" w:cs="Times New Roman"/>
      <w:sz w:val="24"/>
      <w:szCs w:val="24"/>
      <w:lang w:eastAsia="en-ZW"/>
    </w:rPr>
  </w:style>
  <w:style w:type="paragraph" w:styleId="FootnoteText">
    <w:name w:val="footnote text"/>
    <w:basedOn w:val="Normal"/>
    <w:link w:val="FootnoteTextChar"/>
    <w:uiPriority w:val="99"/>
    <w:semiHidden/>
    <w:unhideWhenUsed/>
    <w:rsid w:val="00163A2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3A20"/>
    <w:rPr>
      <w:rFonts w:ascii="Times New Roman" w:hAnsi="Times New Roman"/>
      <w:sz w:val="20"/>
      <w:szCs w:val="20"/>
    </w:rPr>
  </w:style>
  <w:style w:type="character" w:styleId="FootnoteReference">
    <w:name w:val="footnote reference"/>
    <w:basedOn w:val="DefaultParagraphFont"/>
    <w:uiPriority w:val="99"/>
    <w:semiHidden/>
    <w:unhideWhenUsed/>
    <w:rsid w:val="00163A20"/>
    <w:rPr>
      <w:vertAlign w:val="superscript"/>
    </w:rPr>
  </w:style>
  <w:style w:type="character" w:styleId="LineNumber">
    <w:name w:val="line number"/>
    <w:basedOn w:val="DefaultParagraphFont"/>
    <w:uiPriority w:val="99"/>
    <w:semiHidden/>
    <w:unhideWhenUsed/>
    <w:rsid w:val="00126D58"/>
  </w:style>
  <w:style w:type="character" w:customStyle="1" w:styleId="anchor-text">
    <w:name w:val="anchor-text"/>
    <w:basedOn w:val="DefaultParagraphFont"/>
    <w:rsid w:val="006A4FDB"/>
  </w:style>
  <w:style w:type="paragraph" w:customStyle="1" w:styleId="EndNoteBibliographyTitle">
    <w:name w:val="EndNote Bibliography Title"/>
    <w:basedOn w:val="Normal"/>
    <w:link w:val="EndNoteBibliographyTitleChar"/>
    <w:rsid w:val="007B019E"/>
    <w:pPr>
      <w:spacing w:after="0"/>
      <w:jc w:val="center"/>
    </w:pPr>
    <w:rPr>
      <w:rFonts w:cs="Times New Roman"/>
      <w:lang w:val="en-US"/>
    </w:rPr>
  </w:style>
  <w:style w:type="character" w:customStyle="1" w:styleId="EndNoteBibliographyTitleChar">
    <w:name w:val="EndNote Bibliography Title Char"/>
    <w:basedOn w:val="DefaultParagraphFont"/>
    <w:link w:val="EndNoteBibliographyTitle"/>
    <w:rsid w:val="007B019E"/>
    <w:rPr>
      <w:rFonts w:ascii="Times New Roman" w:hAnsi="Times New Roman" w:cs="Times New Roman"/>
      <w:lang w:val="en-US"/>
    </w:rPr>
  </w:style>
  <w:style w:type="paragraph" w:customStyle="1" w:styleId="EndNoteBibliography">
    <w:name w:val="EndNote Bibliography"/>
    <w:basedOn w:val="Normal"/>
    <w:link w:val="EndNoteBibliographyChar"/>
    <w:rsid w:val="007B019E"/>
    <w:pPr>
      <w:spacing w:line="240" w:lineRule="auto"/>
    </w:pPr>
    <w:rPr>
      <w:rFonts w:cs="Times New Roman"/>
      <w:lang w:val="en-US"/>
    </w:rPr>
  </w:style>
  <w:style w:type="character" w:customStyle="1" w:styleId="EndNoteBibliographyChar">
    <w:name w:val="EndNote Bibliography Char"/>
    <w:basedOn w:val="DefaultParagraphFont"/>
    <w:link w:val="EndNoteBibliography"/>
    <w:rsid w:val="007B019E"/>
    <w:rPr>
      <w:rFonts w:ascii="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884277">
      <w:bodyDiv w:val="1"/>
      <w:marLeft w:val="0"/>
      <w:marRight w:val="0"/>
      <w:marTop w:val="0"/>
      <w:marBottom w:val="0"/>
      <w:divBdr>
        <w:top w:val="none" w:sz="0" w:space="0" w:color="auto"/>
        <w:left w:val="none" w:sz="0" w:space="0" w:color="auto"/>
        <w:bottom w:val="none" w:sz="0" w:space="0" w:color="auto"/>
        <w:right w:val="none" w:sz="0" w:space="0" w:color="auto"/>
      </w:divBdr>
    </w:div>
    <w:div w:id="217864328">
      <w:bodyDiv w:val="1"/>
      <w:marLeft w:val="0"/>
      <w:marRight w:val="0"/>
      <w:marTop w:val="0"/>
      <w:marBottom w:val="0"/>
      <w:divBdr>
        <w:top w:val="none" w:sz="0" w:space="0" w:color="auto"/>
        <w:left w:val="none" w:sz="0" w:space="0" w:color="auto"/>
        <w:bottom w:val="none" w:sz="0" w:space="0" w:color="auto"/>
        <w:right w:val="none" w:sz="0" w:space="0" w:color="auto"/>
      </w:divBdr>
    </w:div>
    <w:div w:id="713625325">
      <w:bodyDiv w:val="1"/>
      <w:marLeft w:val="0"/>
      <w:marRight w:val="0"/>
      <w:marTop w:val="0"/>
      <w:marBottom w:val="0"/>
      <w:divBdr>
        <w:top w:val="none" w:sz="0" w:space="0" w:color="auto"/>
        <w:left w:val="none" w:sz="0" w:space="0" w:color="auto"/>
        <w:bottom w:val="none" w:sz="0" w:space="0" w:color="auto"/>
        <w:right w:val="none" w:sz="0" w:space="0" w:color="auto"/>
      </w:divBdr>
    </w:div>
    <w:div w:id="1016886656">
      <w:bodyDiv w:val="1"/>
      <w:marLeft w:val="0"/>
      <w:marRight w:val="0"/>
      <w:marTop w:val="0"/>
      <w:marBottom w:val="0"/>
      <w:divBdr>
        <w:top w:val="none" w:sz="0" w:space="0" w:color="auto"/>
        <w:left w:val="none" w:sz="0" w:space="0" w:color="auto"/>
        <w:bottom w:val="none" w:sz="0" w:space="0" w:color="auto"/>
        <w:right w:val="none" w:sz="0" w:space="0" w:color="auto"/>
      </w:divBdr>
    </w:div>
    <w:div w:id="1277523295">
      <w:bodyDiv w:val="1"/>
      <w:marLeft w:val="0"/>
      <w:marRight w:val="0"/>
      <w:marTop w:val="0"/>
      <w:marBottom w:val="0"/>
      <w:divBdr>
        <w:top w:val="none" w:sz="0" w:space="0" w:color="auto"/>
        <w:left w:val="none" w:sz="0" w:space="0" w:color="auto"/>
        <w:bottom w:val="none" w:sz="0" w:space="0" w:color="auto"/>
        <w:right w:val="none" w:sz="0" w:space="0" w:color="auto"/>
      </w:divBdr>
    </w:div>
    <w:div w:id="1571648460">
      <w:bodyDiv w:val="1"/>
      <w:marLeft w:val="0"/>
      <w:marRight w:val="0"/>
      <w:marTop w:val="0"/>
      <w:marBottom w:val="0"/>
      <w:divBdr>
        <w:top w:val="none" w:sz="0" w:space="0" w:color="auto"/>
        <w:left w:val="none" w:sz="0" w:space="0" w:color="auto"/>
        <w:bottom w:val="none" w:sz="0" w:space="0" w:color="auto"/>
        <w:right w:val="none" w:sz="0" w:space="0" w:color="auto"/>
      </w:divBdr>
      <w:divsChild>
        <w:div w:id="172844098">
          <w:marLeft w:val="0"/>
          <w:marRight w:val="0"/>
          <w:marTop w:val="0"/>
          <w:marBottom w:val="0"/>
          <w:divBdr>
            <w:top w:val="none" w:sz="0" w:space="0" w:color="auto"/>
            <w:left w:val="none" w:sz="0" w:space="0" w:color="auto"/>
            <w:bottom w:val="none" w:sz="0" w:space="0" w:color="auto"/>
            <w:right w:val="none" w:sz="0" w:space="0" w:color="auto"/>
          </w:divBdr>
        </w:div>
      </w:divsChild>
    </w:div>
    <w:div w:id="1636059778">
      <w:bodyDiv w:val="1"/>
      <w:marLeft w:val="0"/>
      <w:marRight w:val="0"/>
      <w:marTop w:val="0"/>
      <w:marBottom w:val="0"/>
      <w:divBdr>
        <w:top w:val="none" w:sz="0" w:space="0" w:color="auto"/>
        <w:left w:val="none" w:sz="0" w:space="0" w:color="auto"/>
        <w:bottom w:val="none" w:sz="0" w:space="0" w:color="auto"/>
        <w:right w:val="none" w:sz="0" w:space="0" w:color="auto"/>
      </w:divBdr>
    </w:div>
    <w:div w:id="2060199718">
      <w:bodyDiv w:val="1"/>
      <w:marLeft w:val="0"/>
      <w:marRight w:val="0"/>
      <w:marTop w:val="0"/>
      <w:marBottom w:val="0"/>
      <w:divBdr>
        <w:top w:val="none" w:sz="0" w:space="0" w:color="auto"/>
        <w:left w:val="none" w:sz="0" w:space="0" w:color="auto"/>
        <w:bottom w:val="none" w:sz="0" w:space="0" w:color="auto"/>
        <w:right w:val="none" w:sz="0" w:space="0" w:color="auto"/>
      </w:divBdr>
    </w:div>
    <w:div w:id="2094667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42.png"/><Relationship Id="rId68" Type="http://schemas.openxmlformats.org/officeDocument/2006/relationships/image" Target="media/image47.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8" Type="http://schemas.openxmlformats.org/officeDocument/2006/relationships/image" Target="media/image380.png"/><Relationship Id="rId66" Type="http://schemas.openxmlformats.org/officeDocument/2006/relationships/image" Target="media/image45.png"/><Relationship Id="rId5" Type="http://schemas.openxmlformats.org/officeDocument/2006/relationships/webSettings" Target="webSettings.xml"/><Relationship Id="rId61" Type="http://schemas.openxmlformats.org/officeDocument/2006/relationships/image" Target="media/image41.png"/><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360.png"/><Relationship Id="rId64" Type="http://schemas.openxmlformats.org/officeDocument/2006/relationships/image" Target="media/image43.png"/><Relationship Id="rId69" Type="http://schemas.openxmlformats.org/officeDocument/2006/relationships/image" Target="media/image48.png"/><Relationship Id="rId8" Type="http://schemas.openxmlformats.org/officeDocument/2006/relationships/image" Target="media/image1.png"/><Relationship Id="rId72" Type="http://schemas.microsoft.com/office/2011/relationships/people" Target="people.xm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39.png"/><Relationship Id="rId67" Type="http://schemas.openxmlformats.org/officeDocument/2006/relationships/image" Target="media/image46.png"/><Relationship Id="rId20" Type="http://schemas.openxmlformats.org/officeDocument/2006/relationships/image" Target="media/image9.png"/><Relationship Id="rId41" Type="http://schemas.openxmlformats.org/officeDocument/2006/relationships/image" Target="media/image30.png"/><Relationship Id="rId62" Type="http://schemas.openxmlformats.org/officeDocument/2006/relationships/footer" Target="footer1.xml"/><Relationship Id="rId70"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370.png"/><Relationship Id="rId10" Type="http://schemas.microsoft.com/office/2011/relationships/commentsExtended" Target="commentsExtended.xml"/><Relationship Id="rId31" Type="http://schemas.openxmlformats.org/officeDocument/2006/relationships/image" Target="media/image20.png"/><Relationship Id="rId44" Type="http://schemas.openxmlformats.org/officeDocument/2006/relationships/image" Target="media/image33.png"/><Relationship Id="rId60" Type="http://schemas.openxmlformats.org/officeDocument/2006/relationships/image" Target="media/image40.png"/><Relationship Id="rId65" Type="http://schemas.openxmlformats.org/officeDocument/2006/relationships/image" Target="media/image44.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9EF257-E415-46C9-8742-3925D129E8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7</TotalTime>
  <Pages>28</Pages>
  <Words>14860</Words>
  <Characters>84703</Characters>
  <Application>Microsoft Office Word</Application>
  <DocSecurity>0</DocSecurity>
  <Lines>705</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well Mkondiwa</dc:creator>
  <cp:keywords/>
  <dc:description/>
  <cp:lastModifiedBy>Urfels, Anton (IRRI)</cp:lastModifiedBy>
  <cp:revision>148</cp:revision>
  <dcterms:created xsi:type="dcterms:W3CDTF">2023-10-07T15:46:00Z</dcterms:created>
  <dcterms:modified xsi:type="dcterms:W3CDTF">2023-10-12T14:56:00Z</dcterms:modified>
</cp:coreProperties>
</file>